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67F479" w14:textId="40C64EA7" w:rsidR="000E3D64" w:rsidRPr="007E0C78" w:rsidRDefault="005C1D23" w:rsidP="000E3D64">
      <w:pPr>
        <w:rPr>
          <w:rFonts w:ascii="Times New Roman" w:hAnsi="Times New Roman"/>
          <w:lang w:val="en-GB"/>
        </w:rPr>
      </w:pPr>
      <w:r w:rsidRPr="007E0C78">
        <w:rPr>
          <w:rFonts w:ascii="Times New Roman" w:hAnsi="Times New Roman"/>
          <w:lang w:val="en-GB"/>
        </w:rPr>
        <w:fldChar w:fldCharType="begin"/>
      </w:r>
      <w:r w:rsidR="00A90084" w:rsidRPr="007E0C78">
        <w:rPr>
          <w:rFonts w:ascii="Times New Roman" w:hAnsi="Times New Roman"/>
          <w:lang w:val="en-GB"/>
        </w:rPr>
        <w:instrText xml:space="preserve"> ADDIN ZOTERO_ITEM CSL_CITATION {"citationID":"iS5ruMYI","properties":{"formattedCitation":"(IBSA, 2019)","plainCitation":"(IBSA, 2019)","dontUpdate":true,"noteIndex":0},"citationItems":[{"id":291,"uris":["http://zotero.org/users/8331578/items/7T576Q8M"],"uri":["http://zotero.org/users/8331578/items/7T576Q8M"],"itemData":{"id":291,"type":"webpage","title":"Sécurité routière | IBSA | Tableau 14.2.1.2","URL":"https://ibsa.brussels/themes/securite/securite-routiere","author":[{"family":"IBSA","given":""}],"accessed":{"date-parts":[["2021",8,12]]},"issued":{"date-parts":[["2019"]]}}}],"schema":"https://github.com/citation-style-language/schema/raw/master/csl-citation.json"} </w:instrText>
      </w:r>
      <w:r w:rsidR="00F35A7B">
        <w:rPr>
          <w:rFonts w:ascii="Times New Roman" w:hAnsi="Times New Roman"/>
          <w:lang w:val="en-GB"/>
        </w:rPr>
        <w:fldChar w:fldCharType="separate"/>
      </w:r>
      <w:r w:rsidRPr="007E0C78">
        <w:rPr>
          <w:rFonts w:ascii="Times New Roman" w:hAnsi="Times New Roman"/>
          <w:lang w:val="en-GB"/>
        </w:rPr>
        <w:fldChar w:fldCharType="end"/>
      </w:r>
      <w:r w:rsidR="0060649A" w:rsidRPr="007E0C78">
        <w:rPr>
          <w:rFonts w:ascii="Times New Roman" w:hAnsi="Times New Roman"/>
          <w:noProof/>
        </w:rPr>
        <w:drawing>
          <wp:anchor distT="0" distB="0" distL="114300" distR="114300" simplePos="0" relativeHeight="251656192" behindDoc="1" locked="0" layoutInCell="1" allowOverlap="1" wp14:anchorId="45E860FC" wp14:editId="5D79A020">
            <wp:simplePos x="0" y="0"/>
            <wp:positionH relativeFrom="column">
              <wp:posOffset>-635</wp:posOffset>
            </wp:positionH>
            <wp:positionV relativeFrom="paragraph">
              <wp:posOffset>-147320</wp:posOffset>
            </wp:positionV>
            <wp:extent cx="2306320" cy="386715"/>
            <wp:effectExtent l="0" t="0" r="0" b="0"/>
            <wp:wrapNone/>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06320" cy="3867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11AB647" w14:textId="77777777" w:rsidR="009E26F3" w:rsidRPr="007E0C78" w:rsidRDefault="009E26F3" w:rsidP="000E3D64">
      <w:pPr>
        <w:rPr>
          <w:rFonts w:ascii="Times New Roman" w:hAnsi="Times New Roman"/>
          <w:lang w:val="en-GB"/>
        </w:rPr>
      </w:pPr>
    </w:p>
    <w:p w14:paraId="68CF7FFB" w14:textId="77777777" w:rsidR="000E3D64" w:rsidRPr="007E0C78" w:rsidRDefault="000E3D64" w:rsidP="000E3D64">
      <w:pPr>
        <w:rPr>
          <w:rFonts w:ascii="Times New Roman" w:hAnsi="Times New Roman"/>
          <w:lang w:val="en-GB"/>
        </w:rPr>
      </w:pPr>
    </w:p>
    <w:p w14:paraId="7B6DB73E" w14:textId="77777777" w:rsidR="000E3D64" w:rsidRPr="007E0C78" w:rsidRDefault="000E3D64" w:rsidP="000E3D64">
      <w:pPr>
        <w:rPr>
          <w:rFonts w:ascii="Times New Roman" w:hAnsi="Times New Roman"/>
          <w:lang w:val="en-GB"/>
        </w:rPr>
      </w:pPr>
    </w:p>
    <w:p w14:paraId="3B1BB76A" w14:textId="77777777" w:rsidR="000E3D64" w:rsidRPr="007E0C78" w:rsidRDefault="000E3D64" w:rsidP="000E3D64">
      <w:pPr>
        <w:rPr>
          <w:rFonts w:ascii="Times New Roman" w:hAnsi="Times New Roman"/>
          <w:lang w:val="en-GB"/>
        </w:rPr>
      </w:pPr>
    </w:p>
    <w:p w14:paraId="31583AF2" w14:textId="77777777" w:rsidR="000E3D64" w:rsidRPr="007E0C78" w:rsidRDefault="000E3D64" w:rsidP="000E3D64">
      <w:pPr>
        <w:rPr>
          <w:rFonts w:ascii="Times New Roman" w:hAnsi="Times New Roman"/>
          <w:lang w:val="en-GB"/>
        </w:rPr>
      </w:pPr>
    </w:p>
    <w:p w14:paraId="20DA1CCC" w14:textId="77777777" w:rsidR="000E3D64" w:rsidRPr="007E0C78" w:rsidRDefault="000E3D64" w:rsidP="000E3D64">
      <w:pPr>
        <w:rPr>
          <w:rFonts w:ascii="Times New Roman" w:hAnsi="Times New Roman"/>
          <w:lang w:val="en-GB"/>
        </w:rPr>
      </w:pPr>
    </w:p>
    <w:p w14:paraId="6A8F9181" w14:textId="77777777" w:rsidR="000E3D64" w:rsidRPr="007E0C78" w:rsidRDefault="000E3D64" w:rsidP="000E3D64">
      <w:pPr>
        <w:jc w:val="center"/>
        <w:rPr>
          <w:rFonts w:ascii="Times New Roman" w:hAnsi="Times New Roman"/>
          <w:spacing w:val="30"/>
          <w:sz w:val="144"/>
          <w:szCs w:val="144"/>
          <w:lang w:val="fr-FR"/>
        </w:rPr>
      </w:pPr>
      <w:r w:rsidRPr="007E0C78">
        <w:rPr>
          <w:rFonts w:ascii="Times New Roman" w:hAnsi="Times New Roman"/>
          <w:spacing w:val="30"/>
          <w:sz w:val="144"/>
          <w:szCs w:val="144"/>
          <w:lang w:val="fr-FR"/>
        </w:rPr>
        <w:t>MEMOIRE</w:t>
      </w:r>
    </w:p>
    <w:p w14:paraId="20CDE213" w14:textId="77777777" w:rsidR="009E26F3" w:rsidRPr="007E0C78" w:rsidRDefault="009E26F3" w:rsidP="00F33F10">
      <w:pPr>
        <w:ind w:left="720" w:right="432"/>
        <w:jc w:val="center"/>
        <w:rPr>
          <w:rFonts w:ascii="Times New Roman" w:hAnsi="Times New Roman"/>
          <w:spacing w:val="30"/>
          <w:sz w:val="24"/>
          <w:szCs w:val="24"/>
          <w:lang w:val="fr-FR"/>
        </w:rPr>
      </w:pPr>
    </w:p>
    <w:p w14:paraId="1566AF13" w14:textId="77777777" w:rsidR="009E26F3" w:rsidRPr="007E0C78" w:rsidRDefault="009E26F3" w:rsidP="00F33F10">
      <w:pPr>
        <w:ind w:left="720" w:right="432"/>
        <w:jc w:val="center"/>
        <w:rPr>
          <w:rFonts w:ascii="Times New Roman" w:hAnsi="Times New Roman"/>
          <w:spacing w:val="30"/>
          <w:sz w:val="24"/>
          <w:szCs w:val="24"/>
          <w:lang w:val="fr-FR"/>
        </w:rPr>
      </w:pPr>
    </w:p>
    <w:p w14:paraId="1F5719E9" w14:textId="1350FC72" w:rsidR="00AF4632" w:rsidRPr="007E0C78" w:rsidRDefault="007669BA" w:rsidP="00F33F10">
      <w:pPr>
        <w:ind w:left="720" w:right="432"/>
        <w:jc w:val="center"/>
        <w:rPr>
          <w:rFonts w:ascii="Times New Roman" w:hAnsi="Times New Roman"/>
          <w:spacing w:val="30"/>
          <w:sz w:val="24"/>
          <w:szCs w:val="24"/>
          <w:lang w:val="fr-FR"/>
        </w:rPr>
      </w:pPr>
      <w:r w:rsidRPr="007E0C78">
        <w:rPr>
          <w:rFonts w:ascii="Times New Roman" w:hAnsi="Times New Roman"/>
          <w:noProof/>
        </w:rPr>
        <mc:AlternateContent>
          <mc:Choice Requires="wps">
            <w:drawing>
              <wp:anchor distT="0" distB="0" distL="114300" distR="114300" simplePos="0" relativeHeight="251655168" behindDoc="0" locked="0" layoutInCell="1" allowOverlap="1" wp14:anchorId="716A118A" wp14:editId="1E00CCF6">
                <wp:simplePos x="0" y="0"/>
                <wp:positionH relativeFrom="column">
                  <wp:align>center</wp:align>
                </wp:positionH>
                <wp:positionV relativeFrom="paragraph">
                  <wp:posOffset>186055</wp:posOffset>
                </wp:positionV>
                <wp:extent cx="5760720" cy="3409950"/>
                <wp:effectExtent l="0" t="0" r="0" b="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3409950"/>
                        </a:xfrm>
                        <a:prstGeom prst="rect">
                          <a:avLst/>
                        </a:prstGeom>
                        <a:solidFill>
                          <a:srgbClr val="FFFFFF"/>
                        </a:solidFill>
                        <a:ln>
                          <a:noFill/>
                        </a:ln>
                      </wps:spPr>
                      <wps:txbx>
                        <w:txbxContent>
                          <w:p w14:paraId="7492E7EA" w14:textId="6F9B0616" w:rsidR="009E26F3" w:rsidRPr="003134D5" w:rsidRDefault="009E26F3" w:rsidP="00AF4632">
                            <w:pPr>
                              <w:ind w:left="720" w:right="432"/>
                              <w:jc w:val="center"/>
                              <w:rPr>
                                <w:rFonts w:ascii="Calibri" w:hAnsi="Calibri"/>
                                <w:spacing w:val="30"/>
                                <w:sz w:val="24"/>
                                <w:szCs w:val="24"/>
                                <w:lang w:val="fr-FR"/>
                              </w:rPr>
                            </w:pPr>
                            <w:r w:rsidRPr="002E25A5">
                              <w:rPr>
                                <w:rFonts w:ascii="Calibri" w:hAnsi="Calibri"/>
                                <w:spacing w:val="30"/>
                                <w:sz w:val="24"/>
                                <w:szCs w:val="24"/>
                                <w:lang w:val="fr-FR"/>
                              </w:rPr>
                              <w:t xml:space="preserve">Présenté en vue de l'obtention du Master en </w:t>
                            </w:r>
                            <w:r w:rsidR="00661A73">
                              <w:rPr>
                                <w:rFonts w:ascii="Calibri" w:hAnsi="Calibri"/>
                                <w:b/>
                                <w:spacing w:val="30"/>
                                <w:sz w:val="24"/>
                                <w:szCs w:val="24"/>
                                <w:lang w:val="fr-FR"/>
                              </w:rPr>
                              <w:t>Ingénieur de Gestion</w:t>
                            </w:r>
                            <w:r w:rsidRPr="003134D5">
                              <w:rPr>
                                <w:rFonts w:ascii="Calibri" w:hAnsi="Calibri"/>
                                <w:spacing w:val="30"/>
                                <w:sz w:val="24"/>
                                <w:szCs w:val="24"/>
                                <w:lang w:val="fr-FR"/>
                              </w:rPr>
                              <w:t xml:space="preserve">, finalité </w:t>
                            </w:r>
                            <w:r w:rsidR="00661A73">
                              <w:rPr>
                                <w:rFonts w:ascii="Calibri" w:hAnsi="Calibri"/>
                                <w:b/>
                                <w:spacing w:val="30"/>
                                <w:sz w:val="24"/>
                                <w:szCs w:val="24"/>
                                <w:lang w:val="fr-FR"/>
                              </w:rPr>
                              <w:t>spécialisée</w:t>
                            </w:r>
                          </w:p>
                          <w:p w14:paraId="42D7E416" w14:textId="77777777" w:rsidR="009E26F3" w:rsidRDefault="009E26F3" w:rsidP="00AF4632">
                            <w:pPr>
                              <w:ind w:left="720" w:right="432"/>
                              <w:jc w:val="center"/>
                              <w:rPr>
                                <w:rFonts w:ascii="Calibri" w:hAnsi="Calibri"/>
                                <w:i/>
                                <w:sz w:val="36"/>
                                <w:lang w:val="fr-FR"/>
                              </w:rPr>
                            </w:pPr>
                          </w:p>
                          <w:p w14:paraId="6F55EA8B" w14:textId="764D34E2" w:rsidR="009E26F3" w:rsidRPr="00661A73" w:rsidRDefault="00D6213F" w:rsidP="00AF4632">
                            <w:pPr>
                              <w:ind w:left="720" w:right="432"/>
                              <w:jc w:val="center"/>
                              <w:rPr>
                                <w:rFonts w:ascii="Calibri" w:hAnsi="Calibri"/>
                                <w:sz w:val="32"/>
                                <w:szCs w:val="32"/>
                                <w:lang w:val="en-US"/>
                              </w:rPr>
                            </w:pPr>
                            <w:r>
                              <w:rPr>
                                <w:rFonts w:ascii="Calibri" w:hAnsi="Calibri"/>
                                <w:sz w:val="36"/>
                                <w:lang w:val="en-US"/>
                              </w:rPr>
                              <w:t>Shared electric a</w:t>
                            </w:r>
                            <w:r w:rsidR="00661A73" w:rsidRPr="00661A73">
                              <w:rPr>
                                <w:rFonts w:ascii="Calibri" w:hAnsi="Calibri"/>
                                <w:sz w:val="36"/>
                                <w:lang w:val="en-US"/>
                              </w:rPr>
                              <w:t xml:space="preserve">utonomous </w:t>
                            </w:r>
                            <w:r>
                              <w:rPr>
                                <w:rFonts w:ascii="Calibri" w:hAnsi="Calibri"/>
                                <w:sz w:val="36"/>
                                <w:lang w:val="en-US"/>
                              </w:rPr>
                              <w:t>vehicles’</w:t>
                            </w:r>
                            <w:r w:rsidR="00661A73" w:rsidRPr="00661A73">
                              <w:rPr>
                                <w:rFonts w:ascii="Calibri" w:hAnsi="Calibri"/>
                                <w:sz w:val="36"/>
                                <w:lang w:val="en-US"/>
                              </w:rPr>
                              <w:t xml:space="preserve"> profitability in Brussels based on the simulation of the </w:t>
                            </w:r>
                            <w:r>
                              <w:rPr>
                                <w:rFonts w:ascii="Calibri" w:hAnsi="Calibri"/>
                                <w:sz w:val="36"/>
                                <w:lang w:val="en-US"/>
                              </w:rPr>
                              <w:t xml:space="preserve">average </w:t>
                            </w:r>
                            <w:r w:rsidR="00661A73" w:rsidRPr="00661A73">
                              <w:rPr>
                                <w:rFonts w:ascii="Calibri" w:hAnsi="Calibri"/>
                                <w:sz w:val="36"/>
                                <w:lang w:val="en-US"/>
                              </w:rPr>
                              <w:t>daily trips</w:t>
                            </w:r>
                          </w:p>
                          <w:p w14:paraId="4E13CC6F" w14:textId="77777777" w:rsidR="009E26F3" w:rsidRPr="00661A73" w:rsidRDefault="009E26F3" w:rsidP="00370F8F">
                            <w:pPr>
                              <w:ind w:right="432"/>
                              <w:rPr>
                                <w:rFonts w:ascii="Calibri" w:hAnsi="Calibri"/>
                                <w:sz w:val="28"/>
                                <w:szCs w:val="28"/>
                                <w:lang w:val="en-US"/>
                              </w:rPr>
                            </w:pPr>
                          </w:p>
                          <w:p w14:paraId="68969491" w14:textId="77777777" w:rsidR="009E26F3" w:rsidRPr="00661A73" w:rsidRDefault="009E26F3" w:rsidP="009E34C8">
                            <w:pPr>
                              <w:ind w:left="720" w:right="432"/>
                              <w:jc w:val="center"/>
                              <w:rPr>
                                <w:rFonts w:ascii="Calibri" w:hAnsi="Calibri"/>
                                <w:sz w:val="28"/>
                                <w:szCs w:val="28"/>
                                <w:lang w:val="en-US"/>
                              </w:rPr>
                            </w:pPr>
                          </w:p>
                          <w:p w14:paraId="73CE5B22" w14:textId="5A80432F" w:rsidR="009E26F3" w:rsidRPr="00C55433" w:rsidRDefault="009E26F3" w:rsidP="009E34C8">
                            <w:pPr>
                              <w:ind w:left="720" w:right="432"/>
                              <w:jc w:val="center"/>
                              <w:rPr>
                                <w:rFonts w:ascii="Calibri" w:hAnsi="Calibri"/>
                                <w:sz w:val="28"/>
                                <w:szCs w:val="28"/>
                              </w:rPr>
                            </w:pPr>
                            <w:r w:rsidRPr="00C55433">
                              <w:rPr>
                                <w:rFonts w:ascii="Calibri" w:hAnsi="Calibri"/>
                                <w:sz w:val="28"/>
                                <w:szCs w:val="28"/>
                              </w:rPr>
                              <w:t xml:space="preserve">Par </w:t>
                            </w:r>
                            <w:r w:rsidR="00661A73" w:rsidRPr="00C55433">
                              <w:rPr>
                                <w:rFonts w:ascii="Calibri" w:hAnsi="Calibri"/>
                                <w:sz w:val="28"/>
                                <w:szCs w:val="28"/>
                              </w:rPr>
                              <w:t>Jennifer Leclipteur</w:t>
                            </w:r>
                          </w:p>
                          <w:p w14:paraId="4E8B2D19" w14:textId="77777777" w:rsidR="009E26F3" w:rsidRPr="00C55433" w:rsidRDefault="009E26F3" w:rsidP="009E34C8">
                            <w:pPr>
                              <w:ind w:left="720" w:right="432"/>
                              <w:jc w:val="center"/>
                              <w:rPr>
                                <w:rFonts w:ascii="Calibri" w:hAnsi="Calibri"/>
                                <w:sz w:val="28"/>
                                <w:szCs w:val="28"/>
                              </w:rPr>
                            </w:pPr>
                          </w:p>
                          <w:p w14:paraId="4C4DFAC3" w14:textId="77777777" w:rsidR="009E26F3" w:rsidRPr="00C55433" w:rsidRDefault="009E26F3" w:rsidP="009E34C8">
                            <w:pPr>
                              <w:ind w:left="720" w:right="432"/>
                              <w:rPr>
                                <w:rFonts w:ascii="Calibri" w:hAnsi="Calibri"/>
                                <w:sz w:val="24"/>
                                <w:szCs w:val="24"/>
                              </w:rPr>
                            </w:pPr>
                          </w:p>
                          <w:p w14:paraId="6699ED25" w14:textId="4AD171A1" w:rsidR="009E26F3" w:rsidRPr="001E5715" w:rsidRDefault="009E26F3" w:rsidP="009E34C8">
                            <w:pPr>
                              <w:ind w:left="720" w:right="432"/>
                              <w:rPr>
                                <w:rFonts w:ascii="Calibri" w:hAnsi="Calibri"/>
                                <w:sz w:val="24"/>
                                <w:szCs w:val="24"/>
                                <w:lang w:val="fr-FR"/>
                              </w:rPr>
                            </w:pPr>
                            <w:r w:rsidRPr="001E5715">
                              <w:rPr>
                                <w:rFonts w:ascii="Calibri" w:hAnsi="Calibri"/>
                                <w:sz w:val="24"/>
                                <w:szCs w:val="24"/>
                                <w:lang w:val="fr-FR"/>
                              </w:rPr>
                              <w:t xml:space="preserve">Directeur: Professeur </w:t>
                            </w:r>
                            <w:r w:rsidR="00483A4A" w:rsidRPr="00483A4A">
                              <w:rPr>
                                <w:rFonts w:ascii="Calibri" w:hAnsi="Calibri"/>
                                <w:sz w:val="24"/>
                                <w:szCs w:val="24"/>
                                <w:lang w:val="fr-FR"/>
                              </w:rPr>
                              <w:t>Bram D</w:t>
                            </w:r>
                            <w:r w:rsidR="00483A4A">
                              <w:rPr>
                                <w:rFonts w:ascii="Calibri" w:hAnsi="Calibri"/>
                                <w:sz w:val="24"/>
                                <w:szCs w:val="24"/>
                                <w:lang w:val="fr-FR"/>
                              </w:rPr>
                              <w:t>e Rock</w:t>
                            </w:r>
                          </w:p>
                          <w:p w14:paraId="3A2B8A45" w14:textId="15283474" w:rsidR="009E26F3" w:rsidRDefault="009E26F3" w:rsidP="009E34C8">
                            <w:pPr>
                              <w:ind w:left="720" w:right="432"/>
                              <w:rPr>
                                <w:rFonts w:ascii="Calibri" w:hAnsi="Calibri"/>
                                <w:sz w:val="24"/>
                                <w:szCs w:val="24"/>
                                <w:lang w:val="fr-FR"/>
                              </w:rPr>
                            </w:pPr>
                            <w:r w:rsidRPr="001E5715">
                              <w:rPr>
                                <w:rFonts w:ascii="Calibri" w:hAnsi="Calibri"/>
                                <w:sz w:val="24"/>
                                <w:szCs w:val="24"/>
                                <w:lang w:val="fr-FR"/>
                              </w:rPr>
                              <w:t xml:space="preserve">Assesseur: Professeur </w:t>
                            </w:r>
                            <w:r w:rsidR="00483A4A" w:rsidRPr="00483A4A">
                              <w:rPr>
                                <w:rFonts w:ascii="Calibri" w:hAnsi="Calibri"/>
                                <w:sz w:val="24"/>
                                <w:szCs w:val="24"/>
                                <w:lang w:val="fr-FR"/>
                              </w:rPr>
                              <w:t>Thomas D</w:t>
                            </w:r>
                            <w:r w:rsidR="00483A4A">
                              <w:rPr>
                                <w:rFonts w:ascii="Calibri" w:hAnsi="Calibri"/>
                                <w:sz w:val="24"/>
                                <w:szCs w:val="24"/>
                                <w:lang w:val="fr-FR"/>
                              </w:rPr>
                              <w:t>emuynck</w:t>
                            </w:r>
                          </w:p>
                          <w:p w14:paraId="33644D23" w14:textId="77777777" w:rsidR="009E26F3" w:rsidRDefault="009E26F3" w:rsidP="009E34C8">
                            <w:pPr>
                              <w:ind w:left="720" w:right="432"/>
                              <w:rPr>
                                <w:rFonts w:ascii="Calibri" w:hAnsi="Calibri"/>
                                <w:sz w:val="24"/>
                                <w:szCs w:val="24"/>
                                <w:lang w:val="fr-FR"/>
                              </w:rPr>
                            </w:pPr>
                          </w:p>
                          <w:p w14:paraId="29F009EA" w14:textId="77777777" w:rsidR="009E26F3" w:rsidRDefault="009E26F3" w:rsidP="008A7C64">
                            <w:pPr>
                              <w:ind w:left="720" w:right="432"/>
                              <w:jc w:val="center"/>
                              <w:rPr>
                                <w:rFonts w:ascii="Calibri" w:hAnsi="Calibri"/>
                                <w:spacing w:val="30"/>
                                <w:sz w:val="28"/>
                                <w:szCs w:val="28"/>
                                <w:lang w:val="fr-FR"/>
                              </w:rPr>
                            </w:pPr>
                          </w:p>
                          <w:p w14:paraId="78B91372" w14:textId="4C96BE50" w:rsidR="009E26F3" w:rsidRPr="000F1AF8" w:rsidRDefault="009E26F3" w:rsidP="008A7C64">
                            <w:pPr>
                              <w:ind w:left="720" w:right="432"/>
                              <w:jc w:val="center"/>
                              <w:rPr>
                                <w:rFonts w:ascii="Calibri" w:hAnsi="Calibri"/>
                                <w:spacing w:val="30"/>
                                <w:sz w:val="28"/>
                                <w:szCs w:val="28"/>
                              </w:rPr>
                            </w:pPr>
                            <w:r>
                              <w:rPr>
                                <w:rFonts w:ascii="Calibri" w:hAnsi="Calibri"/>
                                <w:spacing w:val="30"/>
                                <w:sz w:val="28"/>
                                <w:szCs w:val="28"/>
                                <w:lang w:val="fr-FR"/>
                              </w:rPr>
                              <w:t>Année académique 20</w:t>
                            </w:r>
                            <w:r w:rsidR="00661A73">
                              <w:rPr>
                                <w:rFonts w:ascii="Calibri" w:hAnsi="Calibri"/>
                                <w:spacing w:val="30"/>
                                <w:sz w:val="28"/>
                                <w:szCs w:val="28"/>
                                <w:lang w:val="fr-FR"/>
                              </w:rPr>
                              <w:t>20</w:t>
                            </w:r>
                            <w:r w:rsidR="002E2F86">
                              <w:rPr>
                                <w:rFonts w:ascii="Calibri" w:hAnsi="Calibri"/>
                                <w:spacing w:val="30"/>
                                <w:sz w:val="28"/>
                                <w:szCs w:val="28"/>
                                <w:lang w:val="fr-FR"/>
                              </w:rPr>
                              <w:t xml:space="preserve"> </w:t>
                            </w:r>
                            <w:r>
                              <w:rPr>
                                <w:rFonts w:ascii="Calibri" w:hAnsi="Calibri"/>
                                <w:spacing w:val="30"/>
                                <w:sz w:val="28"/>
                                <w:szCs w:val="28"/>
                                <w:lang w:val="fr-FR"/>
                              </w:rPr>
                              <w:t>- 20</w:t>
                            </w:r>
                            <w:r w:rsidR="00661A73">
                              <w:rPr>
                                <w:rFonts w:ascii="Calibri" w:hAnsi="Calibri"/>
                                <w:i/>
                                <w:spacing w:val="30"/>
                                <w:sz w:val="28"/>
                                <w:szCs w:val="28"/>
                                <w:lang w:val="fr-FR"/>
                              </w:rPr>
                              <w:t>21</w:t>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16A118A" id="_x0000_t202" coordsize="21600,21600" o:spt="202" path="m,l,21600r21600,l21600,xe">
                <v:stroke joinstyle="miter"/>
                <v:path gradientshapeok="t" o:connecttype="rect"/>
              </v:shapetype>
              <v:shape id="Text Box 2" o:spid="_x0000_s1026" type="#_x0000_t202" style="position:absolute;left:0;text-align:left;margin-left:0;margin-top:14.65pt;width:453.6pt;height:268.5pt;z-index:251655168;visibility:visible;mso-wrap-style:non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" stroked="f">
                <v:textbox>
                  <w:txbxContent>
                    <w:p w14:paraId="7492E7EA" w14:textId="6F9B0616" w:rsidR="009E26F3" w:rsidRPr="003134D5" w:rsidRDefault="009E26F3" w:rsidP="00AF4632">
                      <w:pPr>
                        <w:ind w:left="720" w:right="432"/>
                        <w:jc w:val="center"/>
                        <w:rPr>
                          <w:rFonts w:ascii="Calibri" w:hAnsi="Calibri"/>
                          <w:spacing w:val="30"/>
                          <w:sz w:val="24"/>
                          <w:szCs w:val="24"/>
                          <w:lang w:val="fr-FR"/>
                        </w:rPr>
                      </w:pPr>
                      <w:r w:rsidRPr="002E25A5">
                        <w:rPr>
                          <w:rFonts w:ascii="Calibri" w:hAnsi="Calibri"/>
                          <w:spacing w:val="30"/>
                          <w:sz w:val="24"/>
                          <w:szCs w:val="24"/>
                          <w:lang w:val="fr-FR"/>
                        </w:rPr>
                        <w:t xml:space="preserve">Présenté en vue de l'obtention du Master en </w:t>
                      </w:r>
                      <w:r w:rsidR="00661A73">
                        <w:rPr>
                          <w:rFonts w:ascii="Calibri" w:hAnsi="Calibri"/>
                          <w:b/>
                          <w:spacing w:val="30"/>
                          <w:sz w:val="24"/>
                          <w:szCs w:val="24"/>
                          <w:lang w:val="fr-FR"/>
                        </w:rPr>
                        <w:t>Ingénieur de Gestion</w:t>
                      </w:r>
                      <w:r w:rsidRPr="003134D5">
                        <w:rPr>
                          <w:rFonts w:ascii="Calibri" w:hAnsi="Calibri"/>
                          <w:spacing w:val="30"/>
                          <w:sz w:val="24"/>
                          <w:szCs w:val="24"/>
                          <w:lang w:val="fr-FR"/>
                        </w:rPr>
                        <w:t xml:space="preserve">, finalité </w:t>
                      </w:r>
                      <w:r w:rsidR="00661A73">
                        <w:rPr>
                          <w:rFonts w:ascii="Calibri" w:hAnsi="Calibri"/>
                          <w:b/>
                          <w:spacing w:val="30"/>
                          <w:sz w:val="24"/>
                          <w:szCs w:val="24"/>
                          <w:lang w:val="fr-FR"/>
                        </w:rPr>
                        <w:t>spécialisée</w:t>
                      </w:r>
                    </w:p>
                    <w:p w14:paraId="42D7E416" w14:textId="77777777" w:rsidR="009E26F3" w:rsidRDefault="009E26F3" w:rsidP="00AF4632">
                      <w:pPr>
                        <w:ind w:left="720" w:right="432"/>
                        <w:jc w:val="center"/>
                        <w:rPr>
                          <w:rFonts w:ascii="Calibri" w:hAnsi="Calibri"/>
                          <w:i/>
                          <w:sz w:val="36"/>
                          <w:lang w:val="fr-FR"/>
                        </w:rPr>
                      </w:pPr>
                    </w:p>
                    <w:p w14:paraId="6F55EA8B" w14:textId="764D34E2" w:rsidR="009E26F3" w:rsidRPr="00661A73" w:rsidRDefault="00D6213F" w:rsidP="00AF4632">
                      <w:pPr>
                        <w:ind w:left="720" w:right="432"/>
                        <w:jc w:val="center"/>
                        <w:rPr>
                          <w:rFonts w:ascii="Calibri" w:hAnsi="Calibri"/>
                          <w:sz w:val="32"/>
                          <w:szCs w:val="32"/>
                          <w:lang w:val="en-US"/>
                        </w:rPr>
                      </w:pPr>
                      <w:r>
                        <w:rPr>
                          <w:rFonts w:ascii="Calibri" w:hAnsi="Calibri"/>
                          <w:sz w:val="36"/>
                          <w:lang w:val="en-US"/>
                        </w:rPr>
                        <w:t>Shared electric a</w:t>
                      </w:r>
                      <w:r w:rsidR="00661A73" w:rsidRPr="00661A73">
                        <w:rPr>
                          <w:rFonts w:ascii="Calibri" w:hAnsi="Calibri"/>
                          <w:sz w:val="36"/>
                          <w:lang w:val="en-US"/>
                        </w:rPr>
                        <w:t xml:space="preserve">utonomous </w:t>
                      </w:r>
                      <w:r>
                        <w:rPr>
                          <w:rFonts w:ascii="Calibri" w:hAnsi="Calibri"/>
                          <w:sz w:val="36"/>
                          <w:lang w:val="en-US"/>
                        </w:rPr>
                        <w:t>vehicles’</w:t>
                      </w:r>
                      <w:r w:rsidR="00661A73" w:rsidRPr="00661A73">
                        <w:rPr>
                          <w:rFonts w:ascii="Calibri" w:hAnsi="Calibri"/>
                          <w:sz w:val="36"/>
                          <w:lang w:val="en-US"/>
                        </w:rPr>
                        <w:t xml:space="preserve"> profitability in Brussels based on the simulation of the </w:t>
                      </w:r>
                      <w:r>
                        <w:rPr>
                          <w:rFonts w:ascii="Calibri" w:hAnsi="Calibri"/>
                          <w:sz w:val="36"/>
                          <w:lang w:val="en-US"/>
                        </w:rPr>
                        <w:t xml:space="preserve">average </w:t>
                      </w:r>
                      <w:r w:rsidR="00661A73" w:rsidRPr="00661A73">
                        <w:rPr>
                          <w:rFonts w:ascii="Calibri" w:hAnsi="Calibri"/>
                          <w:sz w:val="36"/>
                          <w:lang w:val="en-US"/>
                        </w:rPr>
                        <w:t>daily trips</w:t>
                      </w:r>
                    </w:p>
                    <w:p w14:paraId="4E13CC6F" w14:textId="77777777" w:rsidR="009E26F3" w:rsidRPr="00661A73" w:rsidRDefault="009E26F3" w:rsidP="00370F8F">
                      <w:pPr>
                        <w:ind w:right="432"/>
                        <w:rPr>
                          <w:rFonts w:ascii="Calibri" w:hAnsi="Calibri"/>
                          <w:sz w:val="28"/>
                          <w:szCs w:val="28"/>
                          <w:lang w:val="en-US"/>
                        </w:rPr>
                      </w:pPr>
                    </w:p>
                    <w:p w14:paraId="68969491" w14:textId="77777777" w:rsidR="009E26F3" w:rsidRPr="00661A73" w:rsidRDefault="009E26F3" w:rsidP="009E34C8">
                      <w:pPr>
                        <w:ind w:left="720" w:right="432"/>
                        <w:jc w:val="center"/>
                        <w:rPr>
                          <w:rFonts w:ascii="Calibri" w:hAnsi="Calibri"/>
                          <w:sz w:val="28"/>
                          <w:szCs w:val="28"/>
                          <w:lang w:val="en-US"/>
                        </w:rPr>
                      </w:pPr>
                    </w:p>
                    <w:p w14:paraId="73CE5B22" w14:textId="5A80432F" w:rsidR="009E26F3" w:rsidRPr="00C55433" w:rsidRDefault="009E26F3" w:rsidP="009E34C8">
                      <w:pPr>
                        <w:ind w:left="720" w:right="432"/>
                        <w:jc w:val="center"/>
                        <w:rPr>
                          <w:rFonts w:ascii="Calibri" w:hAnsi="Calibri"/>
                          <w:sz w:val="28"/>
                          <w:szCs w:val="28"/>
                        </w:rPr>
                      </w:pPr>
                      <w:r w:rsidRPr="00C55433">
                        <w:rPr>
                          <w:rFonts w:ascii="Calibri" w:hAnsi="Calibri"/>
                          <w:sz w:val="28"/>
                          <w:szCs w:val="28"/>
                        </w:rPr>
                        <w:t xml:space="preserve">Par </w:t>
                      </w:r>
                      <w:r w:rsidR="00661A73" w:rsidRPr="00C55433">
                        <w:rPr>
                          <w:rFonts w:ascii="Calibri" w:hAnsi="Calibri"/>
                          <w:sz w:val="28"/>
                          <w:szCs w:val="28"/>
                        </w:rPr>
                        <w:t>Jennifer Leclipteur</w:t>
                      </w:r>
                    </w:p>
                    <w:p w14:paraId="4E8B2D19" w14:textId="77777777" w:rsidR="009E26F3" w:rsidRPr="00C55433" w:rsidRDefault="009E26F3" w:rsidP="009E34C8">
                      <w:pPr>
                        <w:ind w:left="720" w:right="432"/>
                        <w:jc w:val="center"/>
                        <w:rPr>
                          <w:rFonts w:ascii="Calibri" w:hAnsi="Calibri"/>
                          <w:sz w:val="28"/>
                          <w:szCs w:val="28"/>
                        </w:rPr>
                      </w:pPr>
                    </w:p>
                    <w:p w14:paraId="4C4DFAC3" w14:textId="77777777" w:rsidR="009E26F3" w:rsidRPr="00C55433" w:rsidRDefault="009E26F3" w:rsidP="009E34C8">
                      <w:pPr>
                        <w:ind w:left="720" w:right="432"/>
                        <w:rPr>
                          <w:rFonts w:ascii="Calibri" w:hAnsi="Calibri"/>
                          <w:sz w:val="24"/>
                          <w:szCs w:val="24"/>
                        </w:rPr>
                      </w:pPr>
                    </w:p>
                    <w:p w14:paraId="6699ED25" w14:textId="4AD171A1" w:rsidR="009E26F3" w:rsidRPr="001E5715" w:rsidRDefault="009E26F3" w:rsidP="009E34C8">
                      <w:pPr>
                        <w:ind w:left="720" w:right="432"/>
                        <w:rPr>
                          <w:rFonts w:ascii="Calibri" w:hAnsi="Calibri"/>
                          <w:sz w:val="24"/>
                          <w:szCs w:val="24"/>
                          <w:lang w:val="fr-FR"/>
                        </w:rPr>
                      </w:pPr>
                      <w:r w:rsidRPr="001E5715">
                        <w:rPr>
                          <w:rFonts w:ascii="Calibri" w:hAnsi="Calibri"/>
                          <w:sz w:val="24"/>
                          <w:szCs w:val="24"/>
                          <w:lang w:val="fr-FR"/>
                        </w:rPr>
                        <w:t xml:space="preserve">Directeur: Professeur </w:t>
                      </w:r>
                      <w:r w:rsidR="00483A4A" w:rsidRPr="00483A4A">
                        <w:rPr>
                          <w:rFonts w:ascii="Calibri" w:hAnsi="Calibri"/>
                          <w:sz w:val="24"/>
                          <w:szCs w:val="24"/>
                          <w:lang w:val="fr-FR"/>
                        </w:rPr>
                        <w:t>Bram D</w:t>
                      </w:r>
                      <w:r w:rsidR="00483A4A">
                        <w:rPr>
                          <w:rFonts w:ascii="Calibri" w:hAnsi="Calibri"/>
                          <w:sz w:val="24"/>
                          <w:szCs w:val="24"/>
                          <w:lang w:val="fr-FR"/>
                        </w:rPr>
                        <w:t>e Rock</w:t>
                      </w:r>
                    </w:p>
                    <w:p w14:paraId="3A2B8A45" w14:textId="15283474" w:rsidR="009E26F3" w:rsidRDefault="009E26F3" w:rsidP="009E34C8">
                      <w:pPr>
                        <w:ind w:left="720" w:right="432"/>
                        <w:rPr>
                          <w:rFonts w:ascii="Calibri" w:hAnsi="Calibri"/>
                          <w:sz w:val="24"/>
                          <w:szCs w:val="24"/>
                          <w:lang w:val="fr-FR"/>
                        </w:rPr>
                      </w:pPr>
                      <w:r w:rsidRPr="001E5715">
                        <w:rPr>
                          <w:rFonts w:ascii="Calibri" w:hAnsi="Calibri"/>
                          <w:sz w:val="24"/>
                          <w:szCs w:val="24"/>
                          <w:lang w:val="fr-FR"/>
                        </w:rPr>
                        <w:t xml:space="preserve">Assesseur: Professeur </w:t>
                      </w:r>
                      <w:r w:rsidR="00483A4A" w:rsidRPr="00483A4A">
                        <w:rPr>
                          <w:rFonts w:ascii="Calibri" w:hAnsi="Calibri"/>
                          <w:sz w:val="24"/>
                          <w:szCs w:val="24"/>
                          <w:lang w:val="fr-FR"/>
                        </w:rPr>
                        <w:t>Thomas D</w:t>
                      </w:r>
                      <w:r w:rsidR="00483A4A">
                        <w:rPr>
                          <w:rFonts w:ascii="Calibri" w:hAnsi="Calibri"/>
                          <w:sz w:val="24"/>
                          <w:szCs w:val="24"/>
                          <w:lang w:val="fr-FR"/>
                        </w:rPr>
                        <w:t>emuynck</w:t>
                      </w:r>
                    </w:p>
                    <w:p w14:paraId="33644D23" w14:textId="77777777" w:rsidR="009E26F3" w:rsidRDefault="009E26F3" w:rsidP="009E34C8">
                      <w:pPr>
                        <w:ind w:left="720" w:right="432"/>
                        <w:rPr>
                          <w:rFonts w:ascii="Calibri" w:hAnsi="Calibri"/>
                          <w:sz w:val="24"/>
                          <w:szCs w:val="24"/>
                          <w:lang w:val="fr-FR"/>
                        </w:rPr>
                      </w:pPr>
                    </w:p>
                    <w:p w14:paraId="29F009EA" w14:textId="77777777" w:rsidR="009E26F3" w:rsidRDefault="009E26F3" w:rsidP="008A7C64">
                      <w:pPr>
                        <w:ind w:left="720" w:right="432"/>
                        <w:jc w:val="center"/>
                        <w:rPr>
                          <w:rFonts w:ascii="Calibri" w:hAnsi="Calibri"/>
                          <w:spacing w:val="30"/>
                          <w:sz w:val="28"/>
                          <w:szCs w:val="28"/>
                          <w:lang w:val="fr-FR"/>
                        </w:rPr>
                      </w:pPr>
                    </w:p>
                    <w:p w14:paraId="78B91372" w14:textId="4C96BE50" w:rsidR="009E26F3" w:rsidRPr="000F1AF8" w:rsidRDefault="009E26F3" w:rsidP="008A7C64">
                      <w:pPr>
                        <w:ind w:left="720" w:right="432"/>
                        <w:jc w:val="center"/>
                        <w:rPr>
                          <w:rFonts w:ascii="Calibri" w:hAnsi="Calibri"/>
                          <w:spacing w:val="30"/>
                          <w:sz w:val="28"/>
                          <w:szCs w:val="28"/>
                        </w:rPr>
                      </w:pPr>
                      <w:r>
                        <w:rPr>
                          <w:rFonts w:ascii="Calibri" w:hAnsi="Calibri"/>
                          <w:spacing w:val="30"/>
                          <w:sz w:val="28"/>
                          <w:szCs w:val="28"/>
                          <w:lang w:val="fr-FR"/>
                        </w:rPr>
                        <w:t>Année académique 20</w:t>
                      </w:r>
                      <w:r w:rsidR="00661A73">
                        <w:rPr>
                          <w:rFonts w:ascii="Calibri" w:hAnsi="Calibri"/>
                          <w:spacing w:val="30"/>
                          <w:sz w:val="28"/>
                          <w:szCs w:val="28"/>
                          <w:lang w:val="fr-FR"/>
                        </w:rPr>
                        <w:t>20</w:t>
                      </w:r>
                      <w:r w:rsidR="002E2F86">
                        <w:rPr>
                          <w:rFonts w:ascii="Calibri" w:hAnsi="Calibri"/>
                          <w:spacing w:val="30"/>
                          <w:sz w:val="28"/>
                          <w:szCs w:val="28"/>
                          <w:lang w:val="fr-FR"/>
                        </w:rPr>
                        <w:t xml:space="preserve"> </w:t>
                      </w:r>
                      <w:r>
                        <w:rPr>
                          <w:rFonts w:ascii="Calibri" w:hAnsi="Calibri"/>
                          <w:spacing w:val="30"/>
                          <w:sz w:val="28"/>
                          <w:szCs w:val="28"/>
                          <w:lang w:val="fr-FR"/>
                        </w:rPr>
                        <w:t>- 20</w:t>
                      </w:r>
                      <w:r w:rsidR="00661A73">
                        <w:rPr>
                          <w:rFonts w:ascii="Calibri" w:hAnsi="Calibri"/>
                          <w:i/>
                          <w:spacing w:val="30"/>
                          <w:sz w:val="28"/>
                          <w:szCs w:val="28"/>
                          <w:lang w:val="fr-FR"/>
                        </w:rPr>
                        <w:t>21</w:t>
                      </w:r>
                    </w:p>
                  </w:txbxContent>
                </v:textbox>
                <w10:wrap type="square"/>
              </v:shape>
            </w:pict>
          </mc:Fallback>
        </mc:AlternateContent>
      </w:r>
    </w:p>
    <w:p w14:paraId="6B89C759" w14:textId="77777777" w:rsidR="00AF4632" w:rsidRPr="007E0C78" w:rsidRDefault="00AF4632" w:rsidP="000E3D64">
      <w:pPr>
        <w:jc w:val="center"/>
        <w:rPr>
          <w:rFonts w:ascii="Times New Roman" w:hAnsi="Times New Roman"/>
          <w:spacing w:val="30"/>
          <w:sz w:val="24"/>
          <w:szCs w:val="24"/>
          <w:lang w:val="fr-FR"/>
        </w:rPr>
      </w:pPr>
    </w:p>
    <w:p w14:paraId="1FB19B05" w14:textId="77777777" w:rsidR="00AF4632" w:rsidRPr="007E0C78" w:rsidRDefault="00AF4632" w:rsidP="00AF4632">
      <w:pPr>
        <w:ind w:left="540" w:right="612"/>
        <w:rPr>
          <w:rFonts w:ascii="Times New Roman" w:hAnsi="Times New Roman"/>
          <w:spacing w:val="30"/>
          <w:sz w:val="24"/>
          <w:szCs w:val="24"/>
          <w:lang w:val="fr-FR"/>
        </w:rPr>
      </w:pPr>
    </w:p>
    <w:p w14:paraId="7B94C1B0" w14:textId="77777777" w:rsidR="00B91B72" w:rsidRPr="007E0C78" w:rsidRDefault="00B91B72" w:rsidP="00AF4632">
      <w:pPr>
        <w:ind w:left="540" w:right="612"/>
        <w:rPr>
          <w:rFonts w:ascii="Times New Roman" w:hAnsi="Times New Roman"/>
          <w:spacing w:val="30"/>
          <w:sz w:val="24"/>
          <w:szCs w:val="24"/>
          <w:lang w:val="fr-FR"/>
        </w:rPr>
      </w:pPr>
    </w:p>
    <w:p w14:paraId="14D789F5" w14:textId="77777777" w:rsidR="00B91B72" w:rsidRPr="007E0C78" w:rsidRDefault="00B91B72" w:rsidP="00AF4632">
      <w:pPr>
        <w:ind w:left="540" w:right="612"/>
        <w:rPr>
          <w:rFonts w:ascii="Times New Roman" w:hAnsi="Times New Roman"/>
          <w:spacing w:val="30"/>
          <w:sz w:val="24"/>
          <w:szCs w:val="24"/>
          <w:lang w:val="fr-FR"/>
        </w:rPr>
      </w:pPr>
    </w:p>
    <w:p w14:paraId="2BD429C9" w14:textId="77777777" w:rsidR="00B91B72" w:rsidRPr="007E0C78" w:rsidRDefault="00B91B72" w:rsidP="00AF4632">
      <w:pPr>
        <w:ind w:left="540" w:right="612"/>
        <w:rPr>
          <w:rFonts w:ascii="Times New Roman" w:hAnsi="Times New Roman"/>
          <w:spacing w:val="30"/>
          <w:sz w:val="24"/>
          <w:szCs w:val="24"/>
          <w:lang w:val="fr-FR"/>
        </w:rPr>
      </w:pPr>
    </w:p>
    <w:p w14:paraId="0553DD30" w14:textId="77777777" w:rsidR="00B91B72" w:rsidRPr="007E0C78" w:rsidRDefault="00B91B72" w:rsidP="00AF4632">
      <w:pPr>
        <w:ind w:left="540" w:right="612"/>
        <w:rPr>
          <w:rFonts w:ascii="Times New Roman" w:hAnsi="Times New Roman"/>
          <w:spacing w:val="30"/>
          <w:sz w:val="24"/>
          <w:szCs w:val="24"/>
          <w:lang w:val="fr-FR"/>
        </w:rPr>
      </w:pPr>
    </w:p>
    <w:p w14:paraId="7D5933C1" w14:textId="77777777" w:rsidR="00B91B72" w:rsidRPr="007E0C78" w:rsidRDefault="00B91B72" w:rsidP="00AF4632">
      <w:pPr>
        <w:ind w:left="540" w:right="612"/>
        <w:rPr>
          <w:rFonts w:ascii="Times New Roman" w:hAnsi="Times New Roman"/>
          <w:spacing w:val="30"/>
          <w:sz w:val="24"/>
          <w:szCs w:val="24"/>
          <w:lang w:val="fr-FR"/>
        </w:rPr>
      </w:pPr>
    </w:p>
    <w:p w14:paraId="62237197" w14:textId="77777777" w:rsidR="00B91B72" w:rsidRPr="007E0C78" w:rsidRDefault="00B91B72" w:rsidP="00AF4632">
      <w:pPr>
        <w:ind w:left="540" w:right="612"/>
        <w:rPr>
          <w:rFonts w:ascii="Times New Roman" w:hAnsi="Times New Roman"/>
          <w:spacing w:val="30"/>
          <w:sz w:val="24"/>
          <w:szCs w:val="24"/>
          <w:lang w:val="fr-FR"/>
        </w:rPr>
      </w:pPr>
    </w:p>
    <w:p w14:paraId="04C99F13" w14:textId="729F0EBA" w:rsidR="0060649A" w:rsidRPr="007E0C78" w:rsidRDefault="00B91B72" w:rsidP="00AF4632">
      <w:pPr>
        <w:ind w:left="540" w:right="612"/>
        <w:rPr>
          <w:rFonts w:ascii="Times New Roman" w:hAnsi="Times New Roman"/>
          <w:spacing w:val="30"/>
          <w:sz w:val="24"/>
          <w:szCs w:val="24"/>
          <w:lang w:val="fr-FR"/>
        </w:rPr>
      </w:pPr>
      <w:r w:rsidRPr="007E0C78">
        <w:rPr>
          <w:rFonts w:ascii="Times New Roman" w:hAnsi="Times New Roman"/>
          <w:spacing w:val="30"/>
          <w:sz w:val="24"/>
          <w:szCs w:val="24"/>
          <w:lang w:val="fr-FR"/>
        </w:rPr>
        <w:t>J’autorise</w:t>
      </w:r>
      <w:r w:rsidR="00661A73" w:rsidRPr="007E0C78">
        <w:rPr>
          <w:rFonts w:ascii="Times New Roman" w:hAnsi="Times New Roman"/>
          <w:spacing w:val="30"/>
          <w:sz w:val="24"/>
          <w:szCs w:val="24"/>
          <w:lang w:val="fr-FR"/>
        </w:rPr>
        <w:t xml:space="preserve"> </w:t>
      </w:r>
      <w:r w:rsidRPr="007E0C78">
        <w:rPr>
          <w:rFonts w:ascii="Times New Roman" w:hAnsi="Times New Roman"/>
          <w:spacing w:val="30"/>
          <w:sz w:val="24"/>
          <w:szCs w:val="24"/>
          <w:lang w:val="fr-FR"/>
        </w:rPr>
        <w:t>la consultation de ce mémoire</w:t>
      </w:r>
    </w:p>
    <w:p w14:paraId="700EC28F" w14:textId="15671328" w:rsidR="0060649A" w:rsidRPr="007E0C78" w:rsidRDefault="0060649A" w:rsidP="0060649A">
      <w:pPr>
        <w:jc w:val="center"/>
        <w:rPr>
          <w:rFonts w:ascii="Times New Roman" w:hAnsi="Times New Roman"/>
          <w:sz w:val="24"/>
          <w:szCs w:val="24"/>
        </w:rPr>
      </w:pPr>
      <w:r w:rsidRPr="007E0C78">
        <w:rPr>
          <w:rFonts w:ascii="Times New Roman" w:hAnsi="Times New Roman"/>
          <w:spacing w:val="30"/>
          <w:sz w:val="24"/>
          <w:szCs w:val="24"/>
        </w:rPr>
        <w:br w:type="page"/>
      </w:r>
    </w:p>
    <w:p w14:paraId="014AEAEE" w14:textId="77777777" w:rsidR="0060649A" w:rsidRPr="0064435F" w:rsidRDefault="0060649A" w:rsidP="0060649A">
      <w:pPr>
        <w:pStyle w:val="Heading1"/>
        <w:rPr>
          <w:rFonts w:ascii="Times New Roman" w:hAnsi="Times New Roman"/>
          <w:lang w:val="en-US"/>
        </w:rPr>
      </w:pPr>
      <w:bookmarkStart w:id="0" w:name="_Toc80021478"/>
      <w:r w:rsidRPr="0064435F">
        <w:rPr>
          <w:rFonts w:ascii="Times New Roman" w:hAnsi="Times New Roman"/>
          <w:lang w:val="en-US"/>
        </w:rPr>
        <w:lastRenderedPageBreak/>
        <w:t>Acknowledgements</w:t>
      </w:r>
      <w:bookmarkEnd w:id="0"/>
    </w:p>
    <w:p w14:paraId="25153E41" w14:textId="77777777" w:rsidR="006F37B3" w:rsidRPr="0064435F" w:rsidRDefault="006F37B3" w:rsidP="0060649A">
      <w:pPr>
        <w:rPr>
          <w:rFonts w:ascii="Times New Roman" w:hAnsi="Times New Roman"/>
          <w:lang w:val="en-US"/>
        </w:rPr>
      </w:pPr>
    </w:p>
    <w:p w14:paraId="6FE481A3" w14:textId="28879786" w:rsidR="006F37B3" w:rsidRPr="0064435F" w:rsidRDefault="006F37B3" w:rsidP="00747A09">
      <w:pPr>
        <w:spacing w:line="360" w:lineRule="auto"/>
        <w:jc w:val="both"/>
        <w:rPr>
          <w:rFonts w:ascii="Times New Roman" w:hAnsi="Times New Roman"/>
          <w:sz w:val="24"/>
          <w:szCs w:val="40"/>
          <w:lang w:val="en-US"/>
        </w:rPr>
      </w:pPr>
      <w:proofErr w:type="gramStart"/>
      <w:r w:rsidRPr="0064435F">
        <w:rPr>
          <w:rFonts w:ascii="Times New Roman" w:hAnsi="Times New Roman"/>
          <w:sz w:val="24"/>
          <w:szCs w:val="40"/>
          <w:lang w:val="en-US"/>
        </w:rPr>
        <w:t>I would</w:t>
      </w:r>
      <w:proofErr w:type="gramEnd"/>
      <w:r w:rsidRPr="0064435F">
        <w:rPr>
          <w:rFonts w:ascii="Times New Roman" w:hAnsi="Times New Roman"/>
          <w:sz w:val="24"/>
          <w:szCs w:val="40"/>
          <w:lang w:val="en-US"/>
        </w:rPr>
        <w:t xml:space="preserve"> like to thank my promoter Pr. Bram De Rock for his advice and </w:t>
      </w:r>
      <w:r w:rsidR="00D41779" w:rsidRPr="0064435F">
        <w:rPr>
          <w:rFonts w:ascii="Times New Roman" w:hAnsi="Times New Roman"/>
          <w:sz w:val="24"/>
          <w:szCs w:val="40"/>
          <w:lang w:val="en-US"/>
        </w:rPr>
        <w:t>availability</w:t>
      </w:r>
      <w:r w:rsidRPr="0064435F">
        <w:rPr>
          <w:rFonts w:ascii="Times New Roman" w:hAnsi="Times New Roman"/>
          <w:sz w:val="24"/>
          <w:szCs w:val="40"/>
          <w:lang w:val="en-US"/>
        </w:rPr>
        <w:t>.</w:t>
      </w:r>
    </w:p>
    <w:p w14:paraId="159CB878" w14:textId="385D8439" w:rsidR="00A95CF4" w:rsidRPr="0064435F" w:rsidRDefault="00A95CF4" w:rsidP="00747A09">
      <w:pPr>
        <w:spacing w:line="360" w:lineRule="auto"/>
        <w:jc w:val="both"/>
        <w:rPr>
          <w:rFonts w:ascii="Times New Roman" w:hAnsi="Times New Roman"/>
          <w:sz w:val="24"/>
          <w:szCs w:val="40"/>
          <w:lang w:val="en-US"/>
        </w:rPr>
      </w:pPr>
    </w:p>
    <w:p w14:paraId="76A6541F" w14:textId="295A0C0D" w:rsidR="00A95CF4" w:rsidRPr="0064435F" w:rsidRDefault="00A95CF4" w:rsidP="00747A09">
      <w:pPr>
        <w:spacing w:line="360" w:lineRule="auto"/>
        <w:jc w:val="both"/>
        <w:rPr>
          <w:rFonts w:ascii="Times New Roman" w:hAnsi="Times New Roman"/>
          <w:sz w:val="24"/>
          <w:szCs w:val="40"/>
          <w:lang w:val="en-US"/>
        </w:rPr>
      </w:pPr>
      <w:proofErr w:type="gramStart"/>
      <w:r w:rsidRPr="0064435F">
        <w:rPr>
          <w:rFonts w:ascii="Times New Roman" w:hAnsi="Times New Roman"/>
          <w:sz w:val="24"/>
          <w:szCs w:val="40"/>
          <w:lang w:val="en-US"/>
        </w:rPr>
        <w:t>I wish</w:t>
      </w:r>
      <w:proofErr w:type="gramEnd"/>
      <w:r w:rsidRPr="0064435F">
        <w:rPr>
          <w:rFonts w:ascii="Times New Roman" w:hAnsi="Times New Roman"/>
          <w:sz w:val="24"/>
          <w:szCs w:val="40"/>
          <w:lang w:val="en-US"/>
        </w:rPr>
        <w:t xml:space="preserve"> also to thank Mrs. Van Laethem, Mr. Hermia, </w:t>
      </w:r>
      <w:r w:rsidR="00B77DE9" w:rsidRPr="0064435F">
        <w:rPr>
          <w:rFonts w:ascii="Times New Roman" w:hAnsi="Times New Roman"/>
          <w:sz w:val="24"/>
          <w:szCs w:val="40"/>
          <w:lang w:val="en-US"/>
        </w:rPr>
        <w:t>M</w:t>
      </w:r>
      <w:r w:rsidRPr="0064435F">
        <w:rPr>
          <w:rFonts w:ascii="Times New Roman" w:hAnsi="Times New Roman"/>
          <w:sz w:val="24"/>
          <w:szCs w:val="40"/>
          <w:lang w:val="en-US"/>
        </w:rPr>
        <w:t>r. Hamesse from IBSA and Mr. De Paepe from StatBel for their valuable help in finding the specific data I needed.</w:t>
      </w:r>
    </w:p>
    <w:p w14:paraId="05ECEEE0" w14:textId="6D94B71A" w:rsidR="00A95CF4" w:rsidRPr="0064435F" w:rsidRDefault="00A95CF4" w:rsidP="00747A09">
      <w:pPr>
        <w:spacing w:line="360" w:lineRule="auto"/>
        <w:jc w:val="both"/>
        <w:rPr>
          <w:rFonts w:ascii="Times New Roman" w:hAnsi="Times New Roman"/>
          <w:sz w:val="24"/>
          <w:szCs w:val="40"/>
          <w:lang w:val="en-US"/>
        </w:rPr>
      </w:pPr>
    </w:p>
    <w:p w14:paraId="7D415554" w14:textId="5F891424" w:rsidR="00A95CF4" w:rsidRPr="0064435F" w:rsidRDefault="00A95CF4" w:rsidP="00747A09">
      <w:pPr>
        <w:spacing w:line="360" w:lineRule="auto"/>
        <w:jc w:val="both"/>
        <w:rPr>
          <w:rFonts w:ascii="Times New Roman" w:hAnsi="Times New Roman"/>
          <w:sz w:val="24"/>
          <w:szCs w:val="40"/>
          <w:lang w:val="en-US"/>
        </w:rPr>
      </w:pPr>
      <w:r w:rsidRPr="0064435F">
        <w:rPr>
          <w:rFonts w:ascii="Times New Roman" w:hAnsi="Times New Roman"/>
          <w:sz w:val="24"/>
          <w:szCs w:val="40"/>
          <w:lang w:val="en-US"/>
        </w:rPr>
        <w:t xml:space="preserve">How not to thank my friends and family for their support. </w:t>
      </w:r>
      <w:proofErr w:type="gramStart"/>
      <w:r w:rsidRPr="0064435F">
        <w:rPr>
          <w:rFonts w:ascii="Times New Roman" w:hAnsi="Times New Roman"/>
          <w:sz w:val="24"/>
          <w:szCs w:val="40"/>
          <w:lang w:val="en-US"/>
        </w:rPr>
        <w:t>I would</w:t>
      </w:r>
      <w:proofErr w:type="gramEnd"/>
      <w:r w:rsidRPr="0064435F">
        <w:rPr>
          <w:rFonts w:ascii="Times New Roman" w:hAnsi="Times New Roman"/>
          <w:sz w:val="24"/>
          <w:szCs w:val="40"/>
          <w:lang w:val="en-US"/>
        </w:rPr>
        <w:t xml:space="preserve"> particularly like to thank my father for the stimulating discussions we had about </w:t>
      </w:r>
      <w:r w:rsidR="00B77DE9" w:rsidRPr="0064435F">
        <w:rPr>
          <w:rFonts w:ascii="Times New Roman" w:hAnsi="Times New Roman"/>
          <w:sz w:val="24"/>
          <w:szCs w:val="40"/>
          <w:lang w:val="en-US"/>
        </w:rPr>
        <w:t>this</w:t>
      </w:r>
      <w:r w:rsidRPr="0064435F">
        <w:rPr>
          <w:rFonts w:ascii="Times New Roman" w:hAnsi="Times New Roman"/>
          <w:sz w:val="24"/>
          <w:szCs w:val="40"/>
          <w:lang w:val="en-US"/>
        </w:rPr>
        <w:t xml:space="preserve"> thesis. It helped me to see things differently and find </w:t>
      </w:r>
      <w:proofErr w:type="gramStart"/>
      <w:r w:rsidRPr="0064435F">
        <w:rPr>
          <w:rFonts w:ascii="Times New Roman" w:hAnsi="Times New Roman"/>
          <w:sz w:val="24"/>
          <w:szCs w:val="40"/>
          <w:lang w:val="en-US"/>
        </w:rPr>
        <w:t>new ideas</w:t>
      </w:r>
      <w:proofErr w:type="gramEnd"/>
      <w:r w:rsidRPr="0064435F">
        <w:rPr>
          <w:rFonts w:ascii="Times New Roman" w:hAnsi="Times New Roman"/>
          <w:sz w:val="24"/>
          <w:szCs w:val="40"/>
          <w:lang w:val="en-US"/>
        </w:rPr>
        <w:t xml:space="preserve">. </w:t>
      </w:r>
      <w:proofErr w:type="gramStart"/>
      <w:r w:rsidRPr="0064435F">
        <w:rPr>
          <w:rFonts w:ascii="Times New Roman" w:hAnsi="Times New Roman"/>
          <w:sz w:val="24"/>
          <w:szCs w:val="40"/>
          <w:lang w:val="en-US"/>
        </w:rPr>
        <w:t>I would</w:t>
      </w:r>
      <w:proofErr w:type="gramEnd"/>
      <w:r w:rsidRPr="0064435F">
        <w:rPr>
          <w:rFonts w:ascii="Times New Roman" w:hAnsi="Times New Roman"/>
          <w:sz w:val="24"/>
          <w:szCs w:val="40"/>
          <w:lang w:val="en-US"/>
        </w:rPr>
        <w:t xml:space="preserve"> also thank Marc for hi</w:t>
      </w:r>
      <w:r w:rsidR="00747A09" w:rsidRPr="0064435F">
        <w:rPr>
          <w:rFonts w:ascii="Times New Roman" w:hAnsi="Times New Roman"/>
          <w:sz w:val="24"/>
          <w:szCs w:val="40"/>
          <w:lang w:val="en-US"/>
        </w:rPr>
        <w:t>s</w:t>
      </w:r>
      <w:r w:rsidRPr="0064435F">
        <w:rPr>
          <w:rFonts w:ascii="Times New Roman" w:hAnsi="Times New Roman"/>
          <w:sz w:val="24"/>
          <w:szCs w:val="40"/>
          <w:lang w:val="en-US"/>
        </w:rPr>
        <w:t xml:space="preserve"> reading of my thesis and feedback on the English and scientific writing.</w:t>
      </w:r>
    </w:p>
    <w:p w14:paraId="4DD272EF" w14:textId="77777777" w:rsidR="006F37B3" w:rsidRPr="0064435F" w:rsidRDefault="006F37B3" w:rsidP="00747A09">
      <w:pPr>
        <w:spacing w:line="360" w:lineRule="auto"/>
        <w:jc w:val="both"/>
        <w:rPr>
          <w:rFonts w:ascii="Times New Roman" w:hAnsi="Times New Roman"/>
          <w:sz w:val="24"/>
          <w:szCs w:val="40"/>
          <w:lang w:val="en-US"/>
        </w:rPr>
      </w:pPr>
    </w:p>
    <w:p w14:paraId="4CEE0D48" w14:textId="13A253D1" w:rsidR="006F37B3" w:rsidRPr="0064435F" w:rsidRDefault="006F37B3" w:rsidP="00747A09">
      <w:pPr>
        <w:spacing w:line="360" w:lineRule="auto"/>
        <w:jc w:val="both"/>
        <w:rPr>
          <w:rFonts w:ascii="Times New Roman" w:hAnsi="Times New Roman"/>
          <w:sz w:val="24"/>
          <w:szCs w:val="40"/>
          <w:lang w:val="en-US"/>
        </w:rPr>
      </w:pPr>
      <w:r w:rsidRPr="0064435F">
        <w:rPr>
          <w:rFonts w:ascii="Times New Roman" w:hAnsi="Times New Roman"/>
          <w:sz w:val="24"/>
          <w:szCs w:val="40"/>
          <w:lang w:val="en-US"/>
        </w:rPr>
        <w:t>Finally, I would like to thank the ULB and the Solvay Brussels School on the one hand for the qualitative education I have received during those six years and on the other hand for giving me the occasion of investigat</w:t>
      </w:r>
      <w:r w:rsidR="00A95CF4" w:rsidRPr="0064435F">
        <w:rPr>
          <w:rFonts w:ascii="Times New Roman" w:hAnsi="Times New Roman"/>
          <w:sz w:val="24"/>
          <w:szCs w:val="40"/>
          <w:lang w:val="en-US"/>
        </w:rPr>
        <w:t>ing</w:t>
      </w:r>
      <w:r w:rsidRPr="0064435F">
        <w:rPr>
          <w:rFonts w:ascii="Times New Roman" w:hAnsi="Times New Roman"/>
          <w:sz w:val="24"/>
          <w:szCs w:val="40"/>
          <w:lang w:val="en-US"/>
        </w:rPr>
        <w:t xml:space="preserve"> a topic which </w:t>
      </w:r>
      <w:r w:rsidR="00DF5066">
        <w:rPr>
          <w:rFonts w:ascii="Times New Roman" w:hAnsi="Times New Roman"/>
          <w:sz w:val="24"/>
          <w:szCs w:val="40"/>
          <w:lang w:val="en-US"/>
        </w:rPr>
        <w:t>fascinates</w:t>
      </w:r>
      <w:r w:rsidRPr="0064435F">
        <w:rPr>
          <w:rFonts w:ascii="Times New Roman" w:hAnsi="Times New Roman"/>
          <w:sz w:val="24"/>
          <w:szCs w:val="40"/>
          <w:lang w:val="en-US"/>
        </w:rPr>
        <w:t xml:space="preserve"> me </w:t>
      </w:r>
      <w:r w:rsidR="00A95CF4" w:rsidRPr="0064435F">
        <w:rPr>
          <w:rFonts w:ascii="Times New Roman" w:hAnsi="Times New Roman"/>
          <w:sz w:val="24"/>
          <w:szCs w:val="40"/>
          <w:lang w:val="en-US"/>
        </w:rPr>
        <w:t>and tasting what research looks like.</w:t>
      </w:r>
    </w:p>
    <w:p w14:paraId="32234D0E" w14:textId="17CCB52E" w:rsidR="0060649A" w:rsidRPr="0064435F" w:rsidRDefault="0060649A" w:rsidP="006F37B3">
      <w:pPr>
        <w:rPr>
          <w:rFonts w:ascii="Times New Roman" w:hAnsi="Times New Roman"/>
          <w:color w:val="2F5496"/>
          <w:sz w:val="32"/>
          <w:szCs w:val="32"/>
          <w:lang w:val="en-US"/>
        </w:rPr>
      </w:pPr>
      <w:r w:rsidRPr="0064435F">
        <w:rPr>
          <w:rFonts w:ascii="Times New Roman" w:hAnsi="Times New Roman"/>
          <w:lang w:val="en-US"/>
        </w:rPr>
        <w:br w:type="page"/>
      </w:r>
    </w:p>
    <w:p w14:paraId="0F4FEC74" w14:textId="20BF48CA" w:rsidR="0060649A" w:rsidRDefault="0060649A" w:rsidP="0060649A">
      <w:pPr>
        <w:pStyle w:val="Heading1"/>
        <w:rPr>
          <w:rFonts w:ascii="Times New Roman" w:hAnsi="Times New Roman"/>
          <w:lang w:val="en-US"/>
        </w:rPr>
      </w:pPr>
      <w:bookmarkStart w:id="1" w:name="_Toc80021479"/>
      <w:r w:rsidRPr="0064435F">
        <w:rPr>
          <w:rFonts w:ascii="Times New Roman" w:hAnsi="Times New Roman"/>
          <w:lang w:val="en-US"/>
        </w:rPr>
        <w:lastRenderedPageBreak/>
        <w:t>Executive summary</w:t>
      </w:r>
      <w:bookmarkEnd w:id="1"/>
    </w:p>
    <w:p w14:paraId="655841E7" w14:textId="77777777" w:rsidR="002F3B50" w:rsidRPr="002F3B50" w:rsidRDefault="002F3B50" w:rsidP="002F3B50">
      <w:pPr>
        <w:rPr>
          <w:lang w:val="en-US" w:eastAsia="en-US"/>
        </w:rPr>
      </w:pPr>
    </w:p>
    <w:p w14:paraId="0A0C3936" w14:textId="6C1D0A5C" w:rsidR="008515FA" w:rsidRPr="0064435F" w:rsidRDefault="008515FA" w:rsidP="00F172A2">
      <w:pPr>
        <w:spacing w:line="360" w:lineRule="auto"/>
        <w:jc w:val="both"/>
        <w:rPr>
          <w:rFonts w:ascii="Times New Roman" w:hAnsi="Times New Roman"/>
          <w:sz w:val="24"/>
          <w:szCs w:val="24"/>
          <w:lang w:val="en-US" w:eastAsia="en-US"/>
        </w:rPr>
      </w:pPr>
      <w:r w:rsidRPr="0064435F">
        <w:rPr>
          <w:rFonts w:ascii="Times New Roman" w:hAnsi="Times New Roman"/>
          <w:sz w:val="24"/>
          <w:szCs w:val="24"/>
          <w:lang w:val="en-US" w:eastAsia="en-US"/>
        </w:rPr>
        <w:t xml:space="preserve">The goal of this thesis is to assess the profitability of a service provider managing a fleet of shared </w:t>
      </w:r>
      <w:r w:rsidR="00D6213F" w:rsidRPr="0064435F">
        <w:rPr>
          <w:rFonts w:ascii="Times New Roman" w:hAnsi="Times New Roman"/>
          <w:sz w:val="24"/>
          <w:szCs w:val="24"/>
          <w:lang w:val="en-US" w:eastAsia="en-US"/>
        </w:rPr>
        <w:t xml:space="preserve">electric </w:t>
      </w:r>
      <w:r w:rsidRPr="0064435F">
        <w:rPr>
          <w:rFonts w:ascii="Times New Roman" w:hAnsi="Times New Roman"/>
          <w:sz w:val="24"/>
          <w:szCs w:val="24"/>
          <w:lang w:val="en-US" w:eastAsia="en-US"/>
        </w:rPr>
        <w:t>autonomous vehicles with ride sharing (SAEVs) fulfilling all motorized travel needs in the region of Brussels, Belgium.</w:t>
      </w:r>
      <w:r w:rsidR="00D6213F" w:rsidRPr="0064435F">
        <w:rPr>
          <w:rFonts w:ascii="Times New Roman" w:hAnsi="Times New Roman"/>
          <w:sz w:val="24"/>
          <w:szCs w:val="24"/>
          <w:lang w:val="en-US" w:eastAsia="en-US"/>
        </w:rPr>
        <w:t xml:space="preserve"> In the scenario depicted in this paper, </w:t>
      </w:r>
      <w:r w:rsidR="00D41779" w:rsidRPr="0064435F">
        <w:rPr>
          <w:rFonts w:ascii="Times New Roman" w:hAnsi="Times New Roman"/>
          <w:sz w:val="24"/>
          <w:szCs w:val="24"/>
          <w:lang w:val="en-US" w:eastAsia="en-US"/>
        </w:rPr>
        <w:t>autonomous</w:t>
      </w:r>
      <w:r w:rsidR="00D6213F" w:rsidRPr="0064435F">
        <w:rPr>
          <w:rFonts w:ascii="Times New Roman" w:hAnsi="Times New Roman"/>
          <w:sz w:val="24"/>
          <w:szCs w:val="24"/>
          <w:lang w:val="en-US" w:eastAsia="en-US"/>
        </w:rPr>
        <w:t xml:space="preserve"> taxis (aTaxis) are the only motorized </w:t>
      </w:r>
      <w:r w:rsidR="00BE50A8" w:rsidRPr="0064435F">
        <w:rPr>
          <w:rFonts w:ascii="Times New Roman" w:hAnsi="Times New Roman"/>
          <w:sz w:val="24"/>
          <w:szCs w:val="24"/>
          <w:lang w:val="en-US" w:eastAsia="en-US"/>
        </w:rPr>
        <w:t xml:space="preserve">means of </w:t>
      </w:r>
      <w:r w:rsidR="00D6213F" w:rsidRPr="0064435F">
        <w:rPr>
          <w:rFonts w:ascii="Times New Roman" w:hAnsi="Times New Roman"/>
          <w:sz w:val="24"/>
          <w:szCs w:val="24"/>
          <w:lang w:val="en-US" w:eastAsia="en-US"/>
        </w:rPr>
        <w:t>transport</w:t>
      </w:r>
      <w:r w:rsidR="00BE50A8" w:rsidRPr="0064435F">
        <w:rPr>
          <w:rFonts w:ascii="Times New Roman" w:hAnsi="Times New Roman"/>
          <w:sz w:val="24"/>
          <w:szCs w:val="24"/>
          <w:lang w:val="en-US" w:eastAsia="en-US"/>
        </w:rPr>
        <w:t>: no more private cars and no more public transports.</w:t>
      </w:r>
    </w:p>
    <w:p w14:paraId="41F663AD" w14:textId="245ACABA" w:rsidR="008515FA" w:rsidRPr="0064435F" w:rsidRDefault="008515FA" w:rsidP="00F172A2">
      <w:pPr>
        <w:spacing w:line="360" w:lineRule="auto"/>
        <w:jc w:val="both"/>
        <w:rPr>
          <w:rFonts w:ascii="Times New Roman" w:hAnsi="Times New Roman"/>
          <w:sz w:val="24"/>
          <w:szCs w:val="24"/>
          <w:lang w:val="en-US" w:eastAsia="en-US"/>
        </w:rPr>
      </w:pPr>
    </w:p>
    <w:p w14:paraId="4A20041B" w14:textId="10C5AA62" w:rsidR="008515FA" w:rsidRPr="0064435F" w:rsidRDefault="008515FA" w:rsidP="00F172A2">
      <w:pPr>
        <w:spacing w:line="360" w:lineRule="auto"/>
        <w:jc w:val="both"/>
        <w:rPr>
          <w:rFonts w:ascii="Times New Roman" w:hAnsi="Times New Roman"/>
          <w:sz w:val="24"/>
          <w:szCs w:val="24"/>
          <w:lang w:val="en-US" w:eastAsia="en-US"/>
        </w:rPr>
      </w:pPr>
      <w:r w:rsidRPr="0064435F">
        <w:rPr>
          <w:rFonts w:ascii="Times New Roman" w:hAnsi="Times New Roman"/>
          <w:sz w:val="24"/>
          <w:szCs w:val="24"/>
          <w:lang w:val="en-US" w:eastAsia="en-US"/>
        </w:rPr>
        <w:t xml:space="preserve">The methodology used has </w:t>
      </w:r>
      <w:proofErr w:type="gramStart"/>
      <w:r w:rsidRPr="0064435F">
        <w:rPr>
          <w:rFonts w:ascii="Times New Roman" w:hAnsi="Times New Roman"/>
          <w:sz w:val="24"/>
          <w:szCs w:val="24"/>
          <w:lang w:val="en-US" w:eastAsia="en-US"/>
        </w:rPr>
        <w:t>been motivated</w:t>
      </w:r>
      <w:proofErr w:type="gramEnd"/>
      <w:r w:rsidRPr="0064435F">
        <w:rPr>
          <w:rFonts w:ascii="Times New Roman" w:hAnsi="Times New Roman"/>
          <w:sz w:val="24"/>
          <w:szCs w:val="24"/>
          <w:lang w:val="en-US" w:eastAsia="en-US"/>
        </w:rPr>
        <w:t xml:space="preserve"> by a deep literature review. This literature review also allowed to set the state of the researches and highlight advantages (such as less accidents, less pollution, time gain, space gain in the city, …) brought by autonomous vehicles.</w:t>
      </w:r>
    </w:p>
    <w:p w14:paraId="0A263291" w14:textId="766EAAA8" w:rsidR="008515FA" w:rsidRPr="0064435F" w:rsidRDefault="008515FA" w:rsidP="00F172A2">
      <w:pPr>
        <w:spacing w:line="360" w:lineRule="auto"/>
        <w:jc w:val="both"/>
        <w:rPr>
          <w:rFonts w:ascii="Times New Roman" w:hAnsi="Times New Roman"/>
          <w:sz w:val="24"/>
          <w:szCs w:val="24"/>
          <w:lang w:val="en-US" w:eastAsia="en-US"/>
        </w:rPr>
      </w:pPr>
    </w:p>
    <w:p w14:paraId="0E95E1E6" w14:textId="0AA112DF" w:rsidR="008515FA" w:rsidRPr="0064435F" w:rsidRDefault="008515FA" w:rsidP="00F172A2">
      <w:pPr>
        <w:spacing w:line="360" w:lineRule="auto"/>
        <w:jc w:val="both"/>
        <w:rPr>
          <w:rFonts w:ascii="Times New Roman" w:hAnsi="Times New Roman"/>
          <w:sz w:val="24"/>
          <w:szCs w:val="24"/>
          <w:lang w:val="en-US"/>
        </w:rPr>
      </w:pPr>
      <w:r w:rsidRPr="0064435F">
        <w:rPr>
          <w:rFonts w:ascii="Times New Roman" w:hAnsi="Times New Roman"/>
          <w:sz w:val="24"/>
          <w:szCs w:val="24"/>
          <w:lang w:val="en-US" w:eastAsia="en-US"/>
        </w:rPr>
        <w:t xml:space="preserve">The methodology applied in this work is an agent-based simulation of the autonomous taxis’ (aTaxis) fleet. For this purpose, the </w:t>
      </w:r>
      <w:r w:rsidR="003D502C" w:rsidRPr="0064435F">
        <w:rPr>
          <w:rFonts w:ascii="Times New Roman" w:hAnsi="Times New Roman"/>
          <w:sz w:val="24"/>
          <w:szCs w:val="24"/>
          <w:lang w:val="en-US" w:eastAsia="en-US"/>
        </w:rPr>
        <w:t>1</w:t>
      </w:r>
      <w:r w:rsidR="003D502C" w:rsidRPr="0064435F">
        <w:rPr>
          <w:rFonts w:ascii="Times New Roman" w:hAnsi="Times New Roman"/>
          <w:sz w:val="24"/>
          <w:szCs w:val="24"/>
          <w:lang w:val="en-US" w:eastAsia="en-US"/>
        </w:rPr>
        <w:t>,</w:t>
      </w:r>
      <w:r w:rsidR="003D502C" w:rsidRPr="0064435F">
        <w:rPr>
          <w:rFonts w:ascii="Times New Roman" w:hAnsi="Times New Roman"/>
          <w:sz w:val="24"/>
          <w:szCs w:val="24"/>
          <w:lang w:val="en-US" w:eastAsia="en-US"/>
        </w:rPr>
        <w:t>224</w:t>
      </w:r>
      <w:r w:rsidR="003D502C" w:rsidRPr="0064435F">
        <w:rPr>
          <w:rFonts w:ascii="Times New Roman" w:hAnsi="Times New Roman"/>
          <w:sz w:val="24"/>
          <w:szCs w:val="24"/>
          <w:lang w:val="en-US" w:eastAsia="en-US"/>
        </w:rPr>
        <w:t>,</w:t>
      </w:r>
      <w:r w:rsidR="003D502C" w:rsidRPr="0064435F">
        <w:rPr>
          <w:rFonts w:ascii="Times New Roman" w:hAnsi="Times New Roman"/>
          <w:sz w:val="24"/>
          <w:szCs w:val="24"/>
          <w:lang w:val="en-US" w:eastAsia="en-US"/>
        </w:rPr>
        <w:t>645</w:t>
      </w:r>
      <w:r w:rsidR="003D502C" w:rsidRPr="0064435F">
        <w:rPr>
          <w:rFonts w:ascii="Times New Roman" w:hAnsi="Times New Roman"/>
          <w:sz w:val="24"/>
          <w:szCs w:val="24"/>
          <w:lang w:val="en-US" w:eastAsia="en-US"/>
        </w:rPr>
        <w:t xml:space="preserve"> </w:t>
      </w:r>
      <w:r w:rsidRPr="0064435F">
        <w:rPr>
          <w:rFonts w:ascii="Times New Roman" w:hAnsi="Times New Roman"/>
          <w:sz w:val="24"/>
          <w:szCs w:val="24"/>
          <w:lang w:val="en-US" w:eastAsia="en-US"/>
        </w:rPr>
        <w:t xml:space="preserve">residents, </w:t>
      </w:r>
      <w:r w:rsidR="003D502C" w:rsidRPr="0064435F">
        <w:rPr>
          <w:rFonts w:ascii="Times New Roman" w:hAnsi="Times New Roman"/>
          <w:sz w:val="24"/>
          <w:szCs w:val="24"/>
          <w:lang w:val="en-US" w:eastAsia="en-US"/>
        </w:rPr>
        <w:t>428,486</w:t>
      </w:r>
      <w:r w:rsidRPr="0064435F">
        <w:rPr>
          <w:rFonts w:ascii="Times New Roman" w:hAnsi="Times New Roman"/>
          <w:sz w:val="24"/>
          <w:szCs w:val="24"/>
          <w:lang w:val="en-US" w:eastAsia="en-US"/>
        </w:rPr>
        <w:t xml:space="preserve"> commuters and </w:t>
      </w:r>
      <w:r w:rsidR="003D502C" w:rsidRPr="0064435F">
        <w:rPr>
          <w:rFonts w:ascii="Times New Roman" w:hAnsi="Times New Roman"/>
          <w:sz w:val="24"/>
          <w:szCs w:val="24"/>
          <w:lang w:val="en-US" w:eastAsia="en-US"/>
        </w:rPr>
        <w:t>10,069</w:t>
      </w:r>
      <w:r w:rsidRPr="0064435F">
        <w:rPr>
          <w:rFonts w:ascii="Times New Roman" w:hAnsi="Times New Roman"/>
          <w:sz w:val="24"/>
          <w:szCs w:val="24"/>
          <w:lang w:val="en-US" w:eastAsia="en-US"/>
        </w:rPr>
        <w:t xml:space="preserve"> tourists travelling in Brussels have </w:t>
      </w:r>
      <w:proofErr w:type="gramStart"/>
      <w:r w:rsidRPr="0064435F">
        <w:rPr>
          <w:rFonts w:ascii="Times New Roman" w:hAnsi="Times New Roman"/>
          <w:sz w:val="24"/>
          <w:szCs w:val="24"/>
          <w:lang w:val="en-US" w:eastAsia="en-US"/>
        </w:rPr>
        <w:t>been simulated</w:t>
      </w:r>
      <w:proofErr w:type="gramEnd"/>
      <w:r w:rsidRPr="0064435F">
        <w:rPr>
          <w:rFonts w:ascii="Times New Roman" w:hAnsi="Times New Roman"/>
          <w:sz w:val="24"/>
          <w:szCs w:val="24"/>
          <w:lang w:val="en-US" w:eastAsia="en-US"/>
        </w:rPr>
        <w:t xml:space="preserve"> based on specific data. Each person got personal attributes such as </w:t>
      </w:r>
      <w:r w:rsidRPr="0064435F">
        <w:rPr>
          <w:rFonts w:ascii="Times New Roman" w:hAnsi="Times New Roman"/>
          <w:sz w:val="24"/>
          <w:szCs w:val="24"/>
          <w:lang w:val="en-US"/>
        </w:rPr>
        <w:t>an age, a gender, a place of residence, a household type, a worker type, a place of work and a daily trips pattern.</w:t>
      </w:r>
    </w:p>
    <w:p w14:paraId="27A9A335" w14:textId="31E6DF2D" w:rsidR="008515FA" w:rsidRPr="0064435F" w:rsidRDefault="008515FA" w:rsidP="00F172A2">
      <w:pPr>
        <w:spacing w:line="360" w:lineRule="auto"/>
        <w:jc w:val="both"/>
        <w:rPr>
          <w:rFonts w:ascii="Times New Roman" w:hAnsi="Times New Roman"/>
          <w:sz w:val="24"/>
          <w:szCs w:val="24"/>
          <w:lang w:val="en-US"/>
        </w:rPr>
      </w:pPr>
    </w:p>
    <w:p w14:paraId="010CA0A9" w14:textId="4A6DAC82" w:rsidR="008515FA" w:rsidRPr="0064435F" w:rsidRDefault="008515FA" w:rsidP="00F172A2">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average </w:t>
      </w:r>
      <w:r w:rsidR="00452939" w:rsidRPr="0064435F">
        <w:rPr>
          <w:rFonts w:ascii="Times New Roman" w:hAnsi="Times New Roman"/>
          <w:sz w:val="24"/>
          <w:szCs w:val="24"/>
          <w:lang w:val="en-US"/>
        </w:rPr>
        <w:t>3</w:t>
      </w:r>
      <w:r w:rsidR="00452939" w:rsidRPr="0064435F">
        <w:rPr>
          <w:rFonts w:ascii="Times New Roman" w:hAnsi="Times New Roman"/>
          <w:sz w:val="24"/>
          <w:szCs w:val="24"/>
          <w:lang w:val="en-US"/>
        </w:rPr>
        <w:t>,</w:t>
      </w:r>
      <w:r w:rsidR="00452939" w:rsidRPr="0064435F">
        <w:rPr>
          <w:rFonts w:ascii="Times New Roman" w:hAnsi="Times New Roman"/>
          <w:sz w:val="24"/>
          <w:szCs w:val="24"/>
          <w:lang w:val="en-US"/>
        </w:rPr>
        <w:t>411</w:t>
      </w:r>
      <w:r w:rsidR="00452939" w:rsidRPr="0064435F">
        <w:rPr>
          <w:rFonts w:ascii="Times New Roman" w:hAnsi="Times New Roman"/>
          <w:sz w:val="24"/>
          <w:szCs w:val="24"/>
          <w:lang w:val="en-US"/>
        </w:rPr>
        <w:t>,</w:t>
      </w:r>
      <w:r w:rsidR="00452939" w:rsidRPr="0064435F">
        <w:rPr>
          <w:rFonts w:ascii="Times New Roman" w:hAnsi="Times New Roman"/>
          <w:sz w:val="24"/>
          <w:szCs w:val="24"/>
          <w:lang w:val="en-US"/>
        </w:rPr>
        <w:t>960</w:t>
      </w:r>
      <w:r w:rsidRPr="0064435F">
        <w:rPr>
          <w:rFonts w:ascii="Times New Roman" w:hAnsi="Times New Roman"/>
          <w:sz w:val="24"/>
          <w:szCs w:val="24"/>
          <w:lang w:val="en-US"/>
        </w:rPr>
        <w:t xml:space="preserve"> daily trips have then </w:t>
      </w:r>
      <w:proofErr w:type="gramStart"/>
      <w:r w:rsidRPr="0064435F">
        <w:rPr>
          <w:rFonts w:ascii="Times New Roman" w:hAnsi="Times New Roman"/>
          <w:sz w:val="24"/>
          <w:szCs w:val="24"/>
          <w:lang w:val="en-US"/>
        </w:rPr>
        <w:t>been created</w:t>
      </w:r>
      <w:proofErr w:type="gramEnd"/>
      <w:r w:rsidRPr="0064435F">
        <w:rPr>
          <w:rFonts w:ascii="Times New Roman" w:hAnsi="Times New Roman"/>
          <w:sz w:val="24"/>
          <w:szCs w:val="24"/>
          <w:lang w:val="en-US"/>
        </w:rPr>
        <w:t xml:space="preserve"> based on this population and their habits. Each trip possesses an origin, a </w:t>
      </w:r>
      <w:proofErr w:type="gramStart"/>
      <w:r w:rsidRPr="0064435F">
        <w:rPr>
          <w:rFonts w:ascii="Times New Roman" w:hAnsi="Times New Roman"/>
          <w:sz w:val="24"/>
          <w:szCs w:val="24"/>
          <w:lang w:val="en-US"/>
        </w:rPr>
        <w:t>destination</w:t>
      </w:r>
      <w:proofErr w:type="gramEnd"/>
      <w:r w:rsidRPr="0064435F">
        <w:rPr>
          <w:rFonts w:ascii="Times New Roman" w:hAnsi="Times New Roman"/>
          <w:sz w:val="24"/>
          <w:szCs w:val="24"/>
          <w:lang w:val="en-US"/>
        </w:rPr>
        <w:t xml:space="preserve"> and a timing.</w:t>
      </w:r>
    </w:p>
    <w:p w14:paraId="2F8AD798" w14:textId="7C7DBEC0" w:rsidR="008515FA" w:rsidRPr="0064435F" w:rsidRDefault="008515FA" w:rsidP="00F172A2">
      <w:pPr>
        <w:spacing w:line="360" w:lineRule="auto"/>
        <w:jc w:val="both"/>
        <w:rPr>
          <w:rFonts w:ascii="Times New Roman" w:hAnsi="Times New Roman"/>
          <w:sz w:val="24"/>
          <w:szCs w:val="24"/>
          <w:lang w:val="en-US"/>
        </w:rPr>
      </w:pPr>
    </w:p>
    <w:p w14:paraId="7F0BD876" w14:textId="4F3240C9" w:rsidR="008515FA" w:rsidRPr="0064435F" w:rsidRDefault="008515FA" w:rsidP="00F172A2">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ose trips </w:t>
      </w:r>
      <w:proofErr w:type="gramStart"/>
      <w:r w:rsidRPr="0064435F">
        <w:rPr>
          <w:rFonts w:ascii="Times New Roman" w:hAnsi="Times New Roman"/>
          <w:sz w:val="24"/>
          <w:szCs w:val="24"/>
          <w:lang w:val="en-US"/>
        </w:rPr>
        <w:t>were used</w:t>
      </w:r>
      <w:proofErr w:type="gramEnd"/>
      <w:r w:rsidRPr="0064435F">
        <w:rPr>
          <w:rFonts w:ascii="Times New Roman" w:hAnsi="Times New Roman"/>
          <w:sz w:val="24"/>
          <w:szCs w:val="24"/>
          <w:lang w:val="en-US"/>
        </w:rPr>
        <w:t xml:space="preserve"> for the simulation of the aTaxis fleet with different scenarios. A full </w:t>
      </w:r>
      <w:r w:rsidR="00D6213F" w:rsidRPr="0064435F">
        <w:rPr>
          <w:rFonts w:ascii="Times New Roman" w:hAnsi="Times New Roman"/>
          <w:sz w:val="24"/>
          <w:szCs w:val="24"/>
          <w:lang w:val="en-US"/>
        </w:rPr>
        <w:t xml:space="preserve">(one simulated day) </w:t>
      </w:r>
      <w:r w:rsidRPr="0064435F">
        <w:rPr>
          <w:rFonts w:ascii="Times New Roman" w:hAnsi="Times New Roman"/>
          <w:sz w:val="24"/>
          <w:szCs w:val="24"/>
          <w:lang w:val="en-US"/>
        </w:rPr>
        <w:t xml:space="preserve">simulation on the territory of the municipality Ganshoren has been realized </w:t>
      </w:r>
      <w:proofErr w:type="gramStart"/>
      <w:r w:rsidRPr="0064435F">
        <w:rPr>
          <w:rFonts w:ascii="Times New Roman" w:hAnsi="Times New Roman"/>
          <w:sz w:val="24"/>
          <w:szCs w:val="24"/>
          <w:lang w:val="en-US"/>
        </w:rPr>
        <w:t>in order to</w:t>
      </w:r>
      <w:proofErr w:type="gramEnd"/>
      <w:r w:rsidRPr="0064435F">
        <w:rPr>
          <w:rFonts w:ascii="Times New Roman" w:hAnsi="Times New Roman"/>
          <w:sz w:val="24"/>
          <w:szCs w:val="24"/>
          <w:lang w:val="en-US"/>
        </w:rPr>
        <w:t xml:space="preserve"> assess the impact of the authorization of empty rides.</w:t>
      </w:r>
      <w:r w:rsidR="00D6213F" w:rsidRPr="0064435F">
        <w:rPr>
          <w:rFonts w:ascii="Times New Roman" w:hAnsi="Times New Roman"/>
          <w:sz w:val="24"/>
          <w:szCs w:val="24"/>
          <w:lang w:val="en-US"/>
        </w:rPr>
        <w:t xml:space="preserve"> Results for a shorter </w:t>
      </w:r>
      <w:proofErr w:type="gramStart"/>
      <w:r w:rsidR="00D6213F" w:rsidRPr="0064435F">
        <w:rPr>
          <w:rFonts w:ascii="Times New Roman" w:hAnsi="Times New Roman"/>
          <w:sz w:val="24"/>
          <w:szCs w:val="24"/>
          <w:lang w:val="en-US"/>
        </w:rPr>
        <w:t>period of time</w:t>
      </w:r>
      <w:proofErr w:type="gramEnd"/>
      <w:r w:rsidR="00D6213F" w:rsidRPr="0064435F">
        <w:rPr>
          <w:rFonts w:ascii="Times New Roman" w:hAnsi="Times New Roman"/>
          <w:sz w:val="24"/>
          <w:szCs w:val="24"/>
          <w:lang w:val="en-US"/>
        </w:rPr>
        <w:t xml:space="preserve"> (423 simulated minutes) have been studied for the whole territory of Brussels. Using results from the Ganshoren’s simulations, the values of pertinent variables (number of aTaxis, number of charging stations, the number of kilometers traveled, …) have been extrapolated to get values for </w:t>
      </w:r>
      <w:proofErr w:type="gramStart"/>
      <w:r w:rsidR="00D6213F" w:rsidRPr="0064435F">
        <w:rPr>
          <w:rFonts w:ascii="Times New Roman" w:hAnsi="Times New Roman"/>
          <w:sz w:val="24"/>
          <w:szCs w:val="24"/>
          <w:lang w:val="en-US"/>
        </w:rPr>
        <w:t>a whole day</w:t>
      </w:r>
      <w:proofErr w:type="gramEnd"/>
      <w:r w:rsidR="00D6213F" w:rsidRPr="0064435F">
        <w:rPr>
          <w:rFonts w:ascii="Times New Roman" w:hAnsi="Times New Roman"/>
          <w:sz w:val="24"/>
          <w:szCs w:val="24"/>
          <w:lang w:val="en-US"/>
        </w:rPr>
        <w:t xml:space="preserve"> in the whole territory of Brussels.</w:t>
      </w:r>
    </w:p>
    <w:p w14:paraId="55EC2E5E" w14:textId="60BBB3B3" w:rsidR="00D6213F" w:rsidRPr="0064435F" w:rsidRDefault="00D6213F" w:rsidP="00F172A2">
      <w:pPr>
        <w:spacing w:line="360" w:lineRule="auto"/>
        <w:jc w:val="both"/>
        <w:rPr>
          <w:rFonts w:ascii="Times New Roman" w:hAnsi="Times New Roman"/>
          <w:sz w:val="24"/>
          <w:szCs w:val="24"/>
          <w:lang w:val="en-US"/>
        </w:rPr>
      </w:pPr>
    </w:p>
    <w:p w14:paraId="1BE9B4EB" w14:textId="0E1E7CBF" w:rsidR="00D6213F" w:rsidRPr="0064435F" w:rsidRDefault="00D6213F" w:rsidP="00F172A2">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se values </w:t>
      </w:r>
      <w:proofErr w:type="gramStart"/>
      <w:r w:rsidRPr="0064435F">
        <w:rPr>
          <w:rFonts w:ascii="Times New Roman" w:hAnsi="Times New Roman"/>
          <w:sz w:val="24"/>
          <w:szCs w:val="24"/>
          <w:lang w:val="en-US"/>
        </w:rPr>
        <w:t>were then used</w:t>
      </w:r>
      <w:proofErr w:type="gramEnd"/>
      <w:r w:rsidRPr="0064435F">
        <w:rPr>
          <w:rFonts w:ascii="Times New Roman" w:hAnsi="Times New Roman"/>
          <w:sz w:val="24"/>
          <w:szCs w:val="24"/>
          <w:lang w:val="en-US"/>
        </w:rPr>
        <w:t xml:space="preserve"> for the costs analysis of the service. The literature review provided a used framework. However, new costs have </w:t>
      </w:r>
      <w:proofErr w:type="gramStart"/>
      <w:r w:rsidRPr="0064435F">
        <w:rPr>
          <w:rFonts w:ascii="Times New Roman" w:hAnsi="Times New Roman"/>
          <w:sz w:val="24"/>
          <w:szCs w:val="24"/>
          <w:lang w:val="en-US"/>
        </w:rPr>
        <w:t>been considered</w:t>
      </w:r>
      <w:proofErr w:type="gramEnd"/>
      <w:r w:rsidRPr="0064435F">
        <w:rPr>
          <w:rFonts w:ascii="Times New Roman" w:hAnsi="Times New Roman"/>
          <w:sz w:val="24"/>
          <w:szCs w:val="24"/>
          <w:lang w:val="en-US"/>
        </w:rPr>
        <w:t xml:space="preserve"> in this thesis: cleaning costs and costs linked to the management of the company.</w:t>
      </w:r>
    </w:p>
    <w:p w14:paraId="42A45EF0" w14:textId="36DAF5D4" w:rsidR="00D6213F" w:rsidRPr="0064435F" w:rsidRDefault="00D6213F" w:rsidP="00F172A2">
      <w:pPr>
        <w:spacing w:line="360" w:lineRule="auto"/>
        <w:jc w:val="both"/>
        <w:rPr>
          <w:rFonts w:ascii="Times New Roman" w:hAnsi="Times New Roman"/>
          <w:sz w:val="24"/>
          <w:szCs w:val="24"/>
          <w:lang w:val="en-US"/>
        </w:rPr>
      </w:pPr>
    </w:p>
    <w:p w14:paraId="09159B4A" w14:textId="789DF572" w:rsidR="00D6213F" w:rsidRPr="0064435F" w:rsidRDefault="00D6213F" w:rsidP="00F172A2">
      <w:pPr>
        <w:spacing w:line="360" w:lineRule="auto"/>
        <w:jc w:val="both"/>
        <w:rPr>
          <w:rFonts w:ascii="Times New Roman" w:hAnsi="Times New Roman"/>
          <w:sz w:val="24"/>
          <w:szCs w:val="24"/>
          <w:lang w:val="en-US"/>
        </w:rPr>
      </w:pPr>
      <w:r w:rsidRPr="0064435F">
        <w:rPr>
          <w:rFonts w:ascii="Times New Roman" w:hAnsi="Times New Roman"/>
          <w:sz w:val="24"/>
          <w:szCs w:val="24"/>
          <w:lang w:val="en-US"/>
        </w:rPr>
        <w:lastRenderedPageBreak/>
        <w:t>After all those simulations</w:t>
      </w:r>
      <w:r w:rsidR="00BE50A8" w:rsidRPr="0064435F">
        <w:rPr>
          <w:rFonts w:ascii="Times New Roman" w:hAnsi="Times New Roman"/>
          <w:sz w:val="24"/>
          <w:szCs w:val="24"/>
          <w:lang w:val="en-US"/>
        </w:rPr>
        <w:t xml:space="preserve">, the pricing strategy and a profitability analysis have </w:t>
      </w:r>
      <w:proofErr w:type="gramStart"/>
      <w:r w:rsidR="00BE50A8" w:rsidRPr="0064435F">
        <w:rPr>
          <w:rFonts w:ascii="Times New Roman" w:hAnsi="Times New Roman"/>
          <w:sz w:val="24"/>
          <w:szCs w:val="24"/>
          <w:lang w:val="en-US"/>
        </w:rPr>
        <w:t>been investigated</w:t>
      </w:r>
      <w:proofErr w:type="gramEnd"/>
      <w:r w:rsidR="00BE50A8" w:rsidRPr="0064435F">
        <w:rPr>
          <w:rFonts w:ascii="Times New Roman" w:hAnsi="Times New Roman"/>
          <w:sz w:val="24"/>
          <w:szCs w:val="24"/>
          <w:lang w:val="en-US"/>
        </w:rPr>
        <w:t>.</w:t>
      </w:r>
    </w:p>
    <w:p w14:paraId="5EDE1950" w14:textId="097DF87E" w:rsidR="00BE50A8" w:rsidRPr="0064435F" w:rsidRDefault="00BE50A8" w:rsidP="00F172A2">
      <w:pPr>
        <w:spacing w:line="360" w:lineRule="auto"/>
        <w:jc w:val="both"/>
        <w:rPr>
          <w:rFonts w:ascii="Times New Roman" w:hAnsi="Times New Roman"/>
          <w:sz w:val="24"/>
          <w:szCs w:val="24"/>
          <w:lang w:val="en-US"/>
        </w:rPr>
      </w:pPr>
    </w:p>
    <w:p w14:paraId="40B2B8DD" w14:textId="60A08A00" w:rsidR="00BE50A8" w:rsidRPr="0064435F" w:rsidRDefault="00BE50A8" w:rsidP="00F172A2">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results of this thesis are a population file gathering all </w:t>
      </w:r>
      <w:r w:rsidR="00452939" w:rsidRPr="0064435F">
        <w:rPr>
          <w:rFonts w:ascii="Times New Roman" w:hAnsi="Times New Roman"/>
          <w:sz w:val="24"/>
          <w:szCs w:val="24"/>
          <w:lang w:val="en-US"/>
        </w:rPr>
        <w:t>1,663,200</w:t>
      </w:r>
      <w:r w:rsidRPr="0064435F">
        <w:rPr>
          <w:rFonts w:ascii="Times New Roman" w:hAnsi="Times New Roman"/>
          <w:sz w:val="24"/>
          <w:szCs w:val="24"/>
          <w:lang w:val="en-US"/>
        </w:rPr>
        <w:t xml:space="preserve"> simulated residents, </w:t>
      </w:r>
      <w:proofErr w:type="gramStart"/>
      <w:r w:rsidRPr="0064435F">
        <w:rPr>
          <w:rFonts w:ascii="Times New Roman" w:hAnsi="Times New Roman"/>
          <w:sz w:val="24"/>
          <w:szCs w:val="24"/>
          <w:lang w:val="en-US"/>
        </w:rPr>
        <w:t>commuters</w:t>
      </w:r>
      <w:proofErr w:type="gramEnd"/>
      <w:r w:rsidRPr="0064435F">
        <w:rPr>
          <w:rFonts w:ascii="Times New Roman" w:hAnsi="Times New Roman"/>
          <w:sz w:val="24"/>
          <w:szCs w:val="24"/>
          <w:lang w:val="en-US"/>
        </w:rPr>
        <w:t xml:space="preserve"> or tourists of Brussels with their personal attributes and a trips file assembling all average daily trips happening in Brussels. An error of 7.7% on the total number of commuters has </w:t>
      </w:r>
      <w:proofErr w:type="gramStart"/>
      <w:r w:rsidRPr="0064435F">
        <w:rPr>
          <w:rFonts w:ascii="Times New Roman" w:hAnsi="Times New Roman"/>
          <w:sz w:val="24"/>
          <w:szCs w:val="24"/>
          <w:lang w:val="en-US"/>
        </w:rPr>
        <w:t>been observed</w:t>
      </w:r>
      <w:proofErr w:type="gramEnd"/>
      <w:r w:rsidRPr="0064435F">
        <w:rPr>
          <w:rFonts w:ascii="Times New Roman" w:hAnsi="Times New Roman"/>
          <w:sz w:val="24"/>
          <w:szCs w:val="24"/>
          <w:lang w:val="en-US"/>
        </w:rPr>
        <w:t xml:space="preserve"> while the average number of trips per person per day (2.1) is slightly inferior to the observed value from the literature. Nevertheless, the average trip length of 6 km corresponds to what is </w:t>
      </w:r>
      <w:proofErr w:type="gramStart"/>
      <w:r w:rsidRPr="0064435F">
        <w:rPr>
          <w:rFonts w:ascii="Times New Roman" w:hAnsi="Times New Roman"/>
          <w:sz w:val="24"/>
          <w:szCs w:val="24"/>
          <w:lang w:val="en-US"/>
        </w:rPr>
        <w:t>observed in reality</w:t>
      </w:r>
      <w:proofErr w:type="gramEnd"/>
      <w:r w:rsidRPr="0064435F">
        <w:rPr>
          <w:rFonts w:ascii="Times New Roman" w:hAnsi="Times New Roman"/>
          <w:sz w:val="24"/>
          <w:szCs w:val="24"/>
          <w:lang w:val="en-US"/>
        </w:rPr>
        <w:t xml:space="preserve">. </w:t>
      </w:r>
    </w:p>
    <w:p w14:paraId="5FCF588F" w14:textId="30854615" w:rsidR="00BE50A8" w:rsidRPr="0064435F" w:rsidRDefault="00BE50A8" w:rsidP="00F172A2">
      <w:pPr>
        <w:spacing w:line="360" w:lineRule="auto"/>
        <w:jc w:val="both"/>
        <w:rPr>
          <w:rFonts w:ascii="Times New Roman" w:hAnsi="Times New Roman"/>
          <w:sz w:val="24"/>
          <w:szCs w:val="24"/>
          <w:lang w:val="en-US"/>
        </w:rPr>
      </w:pPr>
    </w:p>
    <w:p w14:paraId="4D931C83" w14:textId="0452837B" w:rsidR="008400B4" w:rsidRPr="0064435F" w:rsidRDefault="00BE50A8" w:rsidP="00F172A2">
      <w:pPr>
        <w:spacing w:line="360" w:lineRule="auto"/>
        <w:jc w:val="both"/>
        <w:rPr>
          <w:rFonts w:ascii="Times New Roman" w:hAnsi="Times New Roman"/>
          <w:sz w:val="24"/>
          <w:szCs w:val="24"/>
          <w:lang w:val="en-US"/>
        </w:rPr>
      </w:pPr>
      <w:r w:rsidRPr="0064435F">
        <w:rPr>
          <w:rFonts w:ascii="Times New Roman" w:hAnsi="Times New Roman"/>
          <w:sz w:val="24"/>
          <w:szCs w:val="24"/>
          <w:lang w:val="en-US" w:eastAsia="en-US"/>
        </w:rPr>
        <w:t xml:space="preserve">The conclusions on the aTaxis fleet simulation </w:t>
      </w:r>
      <w:proofErr w:type="gramStart"/>
      <w:r w:rsidRPr="0064435F">
        <w:rPr>
          <w:rFonts w:ascii="Times New Roman" w:hAnsi="Times New Roman"/>
          <w:sz w:val="24"/>
          <w:szCs w:val="24"/>
          <w:lang w:val="en-US" w:eastAsia="en-US"/>
        </w:rPr>
        <w:t>are aligned</w:t>
      </w:r>
      <w:proofErr w:type="gramEnd"/>
      <w:r w:rsidRPr="0064435F">
        <w:rPr>
          <w:rFonts w:ascii="Times New Roman" w:hAnsi="Times New Roman"/>
          <w:sz w:val="24"/>
          <w:szCs w:val="24"/>
          <w:lang w:val="en-US" w:eastAsia="en-US"/>
        </w:rPr>
        <w:t xml:space="preserve"> with the literature. A </w:t>
      </w:r>
      <w:r w:rsidRPr="0064435F">
        <w:rPr>
          <w:rFonts w:ascii="Times New Roman" w:hAnsi="Times New Roman"/>
          <w:sz w:val="24"/>
          <w:szCs w:val="24"/>
          <w:lang w:val="en-US"/>
        </w:rPr>
        <w:t xml:space="preserve">total number of 358,412 aTaxis </w:t>
      </w:r>
      <w:proofErr w:type="gramStart"/>
      <w:r w:rsidRPr="0064435F">
        <w:rPr>
          <w:rFonts w:ascii="Times New Roman" w:hAnsi="Times New Roman"/>
          <w:sz w:val="24"/>
          <w:szCs w:val="24"/>
          <w:lang w:val="en-US"/>
        </w:rPr>
        <w:t>is needed</w:t>
      </w:r>
      <w:proofErr w:type="gramEnd"/>
      <w:r w:rsidRPr="0064435F">
        <w:rPr>
          <w:rFonts w:ascii="Times New Roman" w:hAnsi="Times New Roman"/>
          <w:sz w:val="24"/>
          <w:szCs w:val="24"/>
          <w:lang w:val="en-US"/>
        </w:rPr>
        <w:t xml:space="preserve"> to fulfill the needs of the people traveling in Brussels in the scenario forbidding empty rides. This represent</w:t>
      </w:r>
      <w:r w:rsidR="00337C5C" w:rsidRPr="0064435F">
        <w:rPr>
          <w:rFonts w:ascii="Times New Roman" w:hAnsi="Times New Roman"/>
          <w:sz w:val="24"/>
          <w:szCs w:val="24"/>
          <w:lang w:val="en-US"/>
        </w:rPr>
        <w:t>s</w:t>
      </w:r>
      <w:r w:rsidRPr="0064435F">
        <w:rPr>
          <w:rFonts w:ascii="Times New Roman" w:hAnsi="Times New Roman"/>
          <w:sz w:val="24"/>
          <w:szCs w:val="24"/>
          <w:lang w:val="en-US"/>
        </w:rPr>
        <w:t xml:space="preserve"> a decrease of 1.8% of the current vehicle fleet size. </w:t>
      </w:r>
      <w:r w:rsidR="008400B4" w:rsidRPr="0064435F">
        <w:rPr>
          <w:rFonts w:ascii="Times New Roman" w:hAnsi="Times New Roman"/>
          <w:sz w:val="24"/>
          <w:szCs w:val="24"/>
          <w:lang w:val="en-US"/>
        </w:rPr>
        <w:t xml:space="preserve">Furthermore, only </w:t>
      </w:r>
      <w:r w:rsidRPr="0064435F">
        <w:rPr>
          <w:rFonts w:ascii="Times New Roman" w:hAnsi="Times New Roman"/>
          <w:sz w:val="24"/>
          <w:szCs w:val="24"/>
          <w:lang w:val="en-US"/>
        </w:rPr>
        <w:t xml:space="preserve">92,751 </w:t>
      </w:r>
      <w:r w:rsidR="008400B4" w:rsidRPr="0064435F">
        <w:rPr>
          <w:rFonts w:ascii="Times New Roman" w:hAnsi="Times New Roman"/>
          <w:sz w:val="24"/>
          <w:szCs w:val="24"/>
          <w:lang w:val="en-US"/>
        </w:rPr>
        <w:t xml:space="preserve">aTaxis </w:t>
      </w:r>
      <w:proofErr w:type="gramStart"/>
      <w:r w:rsidR="008400B4" w:rsidRPr="0064435F">
        <w:rPr>
          <w:rFonts w:ascii="Times New Roman" w:hAnsi="Times New Roman"/>
          <w:sz w:val="24"/>
          <w:szCs w:val="24"/>
          <w:lang w:val="en-US"/>
        </w:rPr>
        <w:t>are needed</w:t>
      </w:r>
      <w:proofErr w:type="gramEnd"/>
      <w:r w:rsidR="008400B4" w:rsidRPr="0064435F">
        <w:rPr>
          <w:rFonts w:ascii="Times New Roman" w:hAnsi="Times New Roman"/>
          <w:sz w:val="24"/>
          <w:szCs w:val="24"/>
          <w:lang w:val="en-US"/>
        </w:rPr>
        <w:t xml:space="preserve"> if empty rides are allowed reaching a fleet size reduction of 74.59%. This reduction is </w:t>
      </w:r>
      <w:proofErr w:type="gramStart"/>
      <w:r w:rsidR="008400B4" w:rsidRPr="0064435F">
        <w:rPr>
          <w:rFonts w:ascii="Times New Roman" w:hAnsi="Times New Roman"/>
          <w:sz w:val="24"/>
          <w:szCs w:val="24"/>
          <w:lang w:val="en-US"/>
        </w:rPr>
        <w:t>similar to</w:t>
      </w:r>
      <w:proofErr w:type="gramEnd"/>
      <w:r w:rsidR="008400B4" w:rsidRPr="0064435F">
        <w:rPr>
          <w:rFonts w:ascii="Times New Roman" w:hAnsi="Times New Roman"/>
          <w:sz w:val="24"/>
          <w:szCs w:val="24"/>
          <w:lang w:val="en-US"/>
        </w:rPr>
        <w:t xml:space="preserve"> the observations from the literature.</w:t>
      </w:r>
    </w:p>
    <w:p w14:paraId="3BF171CF" w14:textId="77777777" w:rsidR="00BE50A8" w:rsidRPr="0064435F" w:rsidRDefault="00BE50A8" w:rsidP="00F172A2">
      <w:pPr>
        <w:spacing w:line="360" w:lineRule="auto"/>
        <w:jc w:val="both"/>
        <w:rPr>
          <w:rFonts w:ascii="Times New Roman" w:hAnsi="Times New Roman"/>
          <w:sz w:val="24"/>
          <w:szCs w:val="24"/>
          <w:lang w:val="en-US" w:eastAsia="en-US"/>
        </w:rPr>
      </w:pPr>
    </w:p>
    <w:p w14:paraId="606900AD" w14:textId="32B987B6" w:rsidR="008400B4" w:rsidRPr="0064435F" w:rsidRDefault="008400B4" w:rsidP="00F172A2">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Besides reducing the</w:t>
      </w:r>
      <w:r w:rsidR="002A6768" w:rsidRPr="0064435F">
        <w:rPr>
          <w:rFonts w:ascii="Times New Roman" w:hAnsi="Times New Roman"/>
          <w:sz w:val="24"/>
          <w:szCs w:val="24"/>
          <w:lang w:val="en-US"/>
        </w:rPr>
        <w:t xml:space="preserve"> number of aTaxis by 74.12</w:t>
      </w:r>
      <w:r w:rsidR="00DF5066" w:rsidRPr="0064435F">
        <w:rPr>
          <w:rFonts w:ascii="Times New Roman" w:hAnsi="Times New Roman"/>
          <w:sz w:val="24"/>
          <w:szCs w:val="24"/>
          <w:lang w:val="en-US"/>
        </w:rPr>
        <w:t>%,</w:t>
      </w:r>
      <w:r w:rsidRPr="0064435F">
        <w:rPr>
          <w:rFonts w:ascii="Times New Roman" w:hAnsi="Times New Roman"/>
          <w:sz w:val="24"/>
          <w:szCs w:val="24"/>
          <w:lang w:val="en-US"/>
        </w:rPr>
        <w:t xml:space="preserve"> allowing empty rides also decreases </w:t>
      </w:r>
      <w:r w:rsidR="002A6768" w:rsidRPr="0064435F">
        <w:rPr>
          <w:rFonts w:ascii="Times New Roman" w:hAnsi="Times New Roman"/>
          <w:sz w:val="24"/>
          <w:szCs w:val="24"/>
          <w:lang w:val="en-US"/>
        </w:rPr>
        <w:t xml:space="preserve">the number of charging stations by 19.68% while increasing the total travelled kilometer by 40.34%. </w:t>
      </w:r>
      <w:r w:rsidRPr="0064435F">
        <w:rPr>
          <w:rFonts w:ascii="Times New Roman" w:hAnsi="Times New Roman"/>
          <w:sz w:val="24"/>
          <w:szCs w:val="24"/>
          <w:lang w:val="en-US"/>
        </w:rPr>
        <w:t>T</w:t>
      </w:r>
      <w:r w:rsidR="002A6768" w:rsidRPr="0064435F">
        <w:rPr>
          <w:rFonts w:ascii="Times New Roman" w:hAnsi="Times New Roman"/>
          <w:sz w:val="24"/>
          <w:szCs w:val="24"/>
          <w:lang w:val="en-US"/>
        </w:rPr>
        <w:t>h</w:t>
      </w:r>
      <w:r w:rsidRPr="0064435F">
        <w:rPr>
          <w:rFonts w:ascii="Times New Roman" w:hAnsi="Times New Roman"/>
          <w:sz w:val="24"/>
          <w:szCs w:val="24"/>
          <w:lang w:val="en-US"/>
        </w:rPr>
        <w:t>is demonstrates the</w:t>
      </w:r>
      <w:r w:rsidR="002A6768" w:rsidRPr="0064435F">
        <w:rPr>
          <w:rFonts w:ascii="Times New Roman" w:hAnsi="Times New Roman"/>
          <w:sz w:val="24"/>
          <w:szCs w:val="24"/>
          <w:lang w:val="en-US"/>
        </w:rPr>
        <w:t xml:space="preserve"> inefficiency of forbidding empty rides</w:t>
      </w:r>
      <w:r w:rsidRPr="0064435F">
        <w:rPr>
          <w:rFonts w:ascii="Times New Roman" w:hAnsi="Times New Roman"/>
          <w:sz w:val="24"/>
          <w:szCs w:val="24"/>
          <w:lang w:val="en-US"/>
        </w:rPr>
        <w:t>.</w:t>
      </w:r>
    </w:p>
    <w:p w14:paraId="738D6307" w14:textId="77777777" w:rsidR="008400B4" w:rsidRPr="0064435F" w:rsidRDefault="008400B4" w:rsidP="00F172A2">
      <w:pPr>
        <w:spacing w:line="360" w:lineRule="auto"/>
        <w:jc w:val="both"/>
        <w:rPr>
          <w:rFonts w:ascii="Times New Roman" w:hAnsi="Times New Roman"/>
          <w:sz w:val="24"/>
          <w:szCs w:val="24"/>
          <w:lang w:val="en-US"/>
        </w:rPr>
      </w:pPr>
    </w:p>
    <w:p w14:paraId="44B733A8" w14:textId="3718688B" w:rsidR="002A6768" w:rsidRPr="0064435F" w:rsidRDefault="008400B4" w:rsidP="00F172A2">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service simulated in this thesis proposes </w:t>
      </w:r>
      <w:proofErr w:type="gramStart"/>
      <w:r w:rsidRPr="0064435F">
        <w:rPr>
          <w:rFonts w:ascii="Times New Roman" w:hAnsi="Times New Roman"/>
          <w:sz w:val="24"/>
          <w:szCs w:val="24"/>
          <w:lang w:val="en-US"/>
        </w:rPr>
        <w:t>a high level</w:t>
      </w:r>
      <w:proofErr w:type="gramEnd"/>
      <w:r w:rsidRPr="0064435F">
        <w:rPr>
          <w:rFonts w:ascii="Times New Roman" w:hAnsi="Times New Roman"/>
          <w:sz w:val="24"/>
          <w:szCs w:val="24"/>
          <w:lang w:val="en-US"/>
        </w:rPr>
        <w:t xml:space="preserve"> of </w:t>
      </w:r>
      <w:r w:rsidR="00D41779" w:rsidRPr="0064435F">
        <w:rPr>
          <w:rFonts w:ascii="Times New Roman" w:hAnsi="Times New Roman"/>
          <w:sz w:val="24"/>
          <w:szCs w:val="24"/>
          <w:lang w:val="en-US"/>
        </w:rPr>
        <w:t>comfort</w:t>
      </w:r>
      <w:r w:rsidRPr="0064435F">
        <w:rPr>
          <w:rFonts w:ascii="Times New Roman" w:hAnsi="Times New Roman"/>
          <w:sz w:val="24"/>
          <w:szCs w:val="24"/>
          <w:lang w:val="en-US"/>
        </w:rPr>
        <w:t xml:space="preserve"> since a</w:t>
      </w:r>
      <w:r w:rsidR="002A6768" w:rsidRPr="0064435F">
        <w:rPr>
          <w:rFonts w:ascii="Times New Roman" w:hAnsi="Times New Roman"/>
          <w:sz w:val="24"/>
          <w:szCs w:val="24"/>
          <w:lang w:val="en-US"/>
        </w:rPr>
        <w:t xml:space="preserve"> user only has to wait 6 </w:t>
      </w:r>
      <w:r w:rsidRPr="0064435F">
        <w:rPr>
          <w:rFonts w:ascii="Times New Roman" w:hAnsi="Times New Roman"/>
          <w:sz w:val="24"/>
          <w:szCs w:val="24"/>
          <w:lang w:val="en-US"/>
        </w:rPr>
        <w:t>to</w:t>
      </w:r>
      <w:r w:rsidR="002A6768" w:rsidRPr="0064435F">
        <w:rPr>
          <w:rFonts w:ascii="Times New Roman" w:hAnsi="Times New Roman"/>
          <w:sz w:val="24"/>
          <w:szCs w:val="24"/>
          <w:lang w:val="en-US"/>
        </w:rPr>
        <w:t xml:space="preserve"> 9 seconds in average before living with his aTaxi to his destination. Moreover, users have seldom to share their trips with strangers since the average number of passengers per trip is 1.08 in both cases.</w:t>
      </w:r>
    </w:p>
    <w:p w14:paraId="00C028F6" w14:textId="66F01206" w:rsidR="002A6768" w:rsidRPr="0064435F" w:rsidRDefault="002A6768" w:rsidP="00F172A2">
      <w:pPr>
        <w:spacing w:line="360" w:lineRule="auto"/>
        <w:jc w:val="both"/>
        <w:rPr>
          <w:rFonts w:ascii="Times New Roman" w:hAnsi="Times New Roman"/>
          <w:sz w:val="24"/>
          <w:szCs w:val="24"/>
          <w:lang w:val="en-US"/>
        </w:rPr>
      </w:pPr>
    </w:p>
    <w:p w14:paraId="28CD9E22" w14:textId="77777777" w:rsidR="008400B4" w:rsidRPr="0064435F" w:rsidRDefault="008400B4" w:rsidP="00F172A2">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It </w:t>
      </w:r>
      <w:proofErr w:type="gramStart"/>
      <w:r w:rsidRPr="0064435F">
        <w:rPr>
          <w:rFonts w:ascii="Times New Roman" w:hAnsi="Times New Roman"/>
          <w:sz w:val="24"/>
          <w:szCs w:val="24"/>
          <w:lang w:val="en-US"/>
        </w:rPr>
        <w:t>is demonstrated</w:t>
      </w:r>
      <w:proofErr w:type="gramEnd"/>
      <w:r w:rsidRPr="0064435F">
        <w:rPr>
          <w:rFonts w:ascii="Times New Roman" w:hAnsi="Times New Roman"/>
          <w:sz w:val="24"/>
          <w:szCs w:val="24"/>
          <w:lang w:val="en-US"/>
        </w:rPr>
        <w:t xml:space="preserve"> in the work that a</w:t>
      </w:r>
      <w:r w:rsidR="002A6768" w:rsidRPr="0064435F">
        <w:rPr>
          <w:rFonts w:ascii="Times New Roman" w:hAnsi="Times New Roman"/>
          <w:sz w:val="24"/>
          <w:szCs w:val="24"/>
          <w:lang w:val="en-US"/>
        </w:rPr>
        <w:t xml:space="preserve">n aTaxi in Brussels costs in average 1.262 € / km in the scenario forbidding empty rides and 0.339 € in the scenario allowing them. </w:t>
      </w:r>
      <w:r w:rsidRPr="0064435F">
        <w:rPr>
          <w:rFonts w:ascii="Times New Roman" w:hAnsi="Times New Roman"/>
          <w:sz w:val="24"/>
          <w:szCs w:val="24"/>
          <w:lang w:val="en-US"/>
        </w:rPr>
        <w:t>Those results are higher than the literature’s results due to the new costs considered and the incertitude on the insurance costs.</w:t>
      </w:r>
    </w:p>
    <w:p w14:paraId="72F97B40" w14:textId="7338471B" w:rsidR="002A6768" w:rsidRPr="0064435F" w:rsidRDefault="002A6768" w:rsidP="00F172A2">
      <w:pPr>
        <w:spacing w:line="360" w:lineRule="auto"/>
        <w:jc w:val="both"/>
        <w:rPr>
          <w:rFonts w:ascii="Times New Roman" w:hAnsi="Times New Roman"/>
          <w:sz w:val="24"/>
          <w:szCs w:val="24"/>
          <w:lang w:val="en-US"/>
        </w:rPr>
      </w:pPr>
    </w:p>
    <w:p w14:paraId="384DE443" w14:textId="70E31FA0" w:rsidR="008400B4" w:rsidRPr="0064435F" w:rsidRDefault="008400B4" w:rsidP="00F172A2">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Finally, to be breakeven, the company </w:t>
      </w:r>
      <w:proofErr w:type="gramStart"/>
      <w:r w:rsidRPr="0064435F">
        <w:rPr>
          <w:rFonts w:ascii="Times New Roman" w:hAnsi="Times New Roman"/>
          <w:sz w:val="24"/>
          <w:szCs w:val="24"/>
          <w:lang w:val="en-US"/>
        </w:rPr>
        <w:t>is forced</w:t>
      </w:r>
      <w:proofErr w:type="gramEnd"/>
      <w:r w:rsidRPr="0064435F">
        <w:rPr>
          <w:rFonts w:ascii="Times New Roman" w:hAnsi="Times New Roman"/>
          <w:sz w:val="24"/>
          <w:szCs w:val="24"/>
          <w:lang w:val="en-US"/>
        </w:rPr>
        <w:t xml:space="preserve"> to request a price (0.269 € / km) increasing the annual travel spending per person by 8.42%. Even if SAEVs bring other </w:t>
      </w:r>
      <w:r w:rsidR="00DF5066" w:rsidRPr="0064435F">
        <w:rPr>
          <w:rFonts w:ascii="Times New Roman" w:hAnsi="Times New Roman"/>
          <w:sz w:val="24"/>
          <w:szCs w:val="24"/>
          <w:lang w:val="en-US"/>
        </w:rPr>
        <w:t>non-monetary</w:t>
      </w:r>
      <w:r w:rsidRPr="0064435F">
        <w:rPr>
          <w:rFonts w:ascii="Times New Roman" w:hAnsi="Times New Roman"/>
          <w:sz w:val="24"/>
          <w:szCs w:val="24"/>
          <w:lang w:val="en-US"/>
        </w:rPr>
        <w:t xml:space="preserve"> advantages, this model is not yet profitable in Brussels. Further research</w:t>
      </w:r>
      <w:r w:rsidR="00F172A2" w:rsidRPr="0064435F">
        <w:rPr>
          <w:rFonts w:ascii="Times New Roman" w:hAnsi="Times New Roman"/>
          <w:sz w:val="24"/>
          <w:szCs w:val="24"/>
          <w:lang w:val="en-US"/>
        </w:rPr>
        <w:t>e</w:t>
      </w:r>
      <w:r w:rsidRPr="0064435F">
        <w:rPr>
          <w:rFonts w:ascii="Times New Roman" w:hAnsi="Times New Roman"/>
          <w:sz w:val="24"/>
          <w:szCs w:val="24"/>
          <w:lang w:val="en-US"/>
        </w:rPr>
        <w:t xml:space="preserve">s are needed </w:t>
      </w:r>
      <w:proofErr w:type="gramStart"/>
      <w:r w:rsidR="00F172A2" w:rsidRPr="0064435F">
        <w:rPr>
          <w:rFonts w:ascii="Times New Roman" w:hAnsi="Times New Roman"/>
          <w:sz w:val="24"/>
          <w:szCs w:val="24"/>
          <w:lang w:val="en-US"/>
        </w:rPr>
        <w:t>in order to</w:t>
      </w:r>
      <w:proofErr w:type="gramEnd"/>
      <w:r w:rsidR="00F172A2" w:rsidRPr="0064435F">
        <w:rPr>
          <w:rFonts w:ascii="Times New Roman" w:hAnsi="Times New Roman"/>
          <w:sz w:val="24"/>
          <w:szCs w:val="24"/>
          <w:lang w:val="en-US"/>
        </w:rPr>
        <w:t xml:space="preserve"> improve the model.</w:t>
      </w:r>
    </w:p>
    <w:p w14:paraId="59B3AEDD" w14:textId="4B04579F" w:rsidR="0060649A" w:rsidRDefault="0060649A" w:rsidP="0060649A">
      <w:pPr>
        <w:pStyle w:val="Heading1"/>
        <w:rPr>
          <w:rFonts w:ascii="Times New Roman" w:hAnsi="Times New Roman"/>
          <w:lang w:val="en-US"/>
        </w:rPr>
      </w:pPr>
      <w:bookmarkStart w:id="2" w:name="_Toc80021480"/>
      <w:r w:rsidRPr="0064435F">
        <w:rPr>
          <w:rFonts w:ascii="Times New Roman" w:hAnsi="Times New Roman"/>
          <w:lang w:val="en-US"/>
        </w:rPr>
        <w:lastRenderedPageBreak/>
        <w:t>Content</w:t>
      </w:r>
      <w:bookmarkEnd w:id="2"/>
    </w:p>
    <w:p w14:paraId="00A25DCF" w14:textId="77777777" w:rsidR="002F3B50" w:rsidRPr="002F3B50" w:rsidRDefault="002F3B50" w:rsidP="002F3B50">
      <w:pPr>
        <w:rPr>
          <w:lang w:val="en-US" w:eastAsia="en-US"/>
        </w:rPr>
      </w:pPr>
    </w:p>
    <w:p w14:paraId="36DC9C5E" w14:textId="19949FB3" w:rsidR="00096478" w:rsidRDefault="0060649A">
      <w:pPr>
        <w:pStyle w:val="TOC1"/>
        <w:tabs>
          <w:tab w:val="left" w:pos="440"/>
          <w:tab w:val="right" w:leader="dot" w:pos="9062"/>
        </w:tabs>
        <w:rPr>
          <w:rFonts w:asciiTheme="minorHAnsi" w:eastAsiaTheme="minorEastAsia" w:hAnsiTheme="minorHAnsi" w:cstheme="minorBidi"/>
          <w:noProof/>
          <w:lang w:val="fr-BE" w:eastAsia="fr-BE"/>
        </w:rPr>
      </w:pPr>
      <w:r w:rsidRPr="0064435F">
        <w:rPr>
          <w:rFonts w:ascii="Times New Roman" w:hAnsi="Times New Roman"/>
          <w:color w:val="365F91"/>
          <w:sz w:val="32"/>
        </w:rPr>
        <w:fldChar w:fldCharType="begin"/>
      </w:r>
      <w:r w:rsidRPr="0064435F">
        <w:rPr>
          <w:rFonts w:ascii="Times New Roman" w:hAnsi="Times New Roman"/>
        </w:rPr>
        <w:instrText xml:space="preserve"> TOC \o "1-3" \h \z \u </w:instrText>
      </w:r>
      <w:r w:rsidRPr="0064435F">
        <w:rPr>
          <w:rFonts w:ascii="Times New Roman" w:hAnsi="Times New Roman"/>
          <w:color w:val="365F91"/>
          <w:sz w:val="32"/>
        </w:rPr>
        <w:fldChar w:fldCharType="separate"/>
      </w:r>
      <w:hyperlink w:anchor="_Toc80021478" w:history="1">
        <w:r w:rsidR="00096478" w:rsidRPr="00E779B8">
          <w:rPr>
            <w:rStyle w:val="Hyperlink"/>
            <w:rFonts w:ascii="Times New Roman" w:hAnsi="Times New Roman"/>
            <w:noProof/>
          </w:rPr>
          <w:t>I.</w:t>
        </w:r>
        <w:r w:rsidR="00096478">
          <w:rPr>
            <w:rFonts w:asciiTheme="minorHAnsi" w:eastAsiaTheme="minorEastAsia" w:hAnsiTheme="minorHAnsi" w:cstheme="minorBidi"/>
            <w:noProof/>
            <w:lang w:val="fr-BE" w:eastAsia="fr-BE"/>
          </w:rPr>
          <w:tab/>
        </w:r>
        <w:r w:rsidR="00096478" w:rsidRPr="00E779B8">
          <w:rPr>
            <w:rStyle w:val="Hyperlink"/>
            <w:rFonts w:ascii="Times New Roman" w:hAnsi="Times New Roman"/>
            <w:noProof/>
          </w:rPr>
          <w:t>Acknowledgements</w:t>
        </w:r>
        <w:r w:rsidR="00096478">
          <w:rPr>
            <w:noProof/>
            <w:webHidden/>
          </w:rPr>
          <w:tab/>
        </w:r>
        <w:r w:rsidR="00096478">
          <w:rPr>
            <w:noProof/>
            <w:webHidden/>
          </w:rPr>
          <w:fldChar w:fldCharType="begin"/>
        </w:r>
        <w:r w:rsidR="00096478">
          <w:rPr>
            <w:noProof/>
            <w:webHidden/>
          </w:rPr>
          <w:instrText xml:space="preserve"> PAGEREF _Toc80021478 \h </w:instrText>
        </w:r>
        <w:r w:rsidR="00096478">
          <w:rPr>
            <w:noProof/>
            <w:webHidden/>
          </w:rPr>
        </w:r>
        <w:r w:rsidR="00096478">
          <w:rPr>
            <w:noProof/>
            <w:webHidden/>
          </w:rPr>
          <w:fldChar w:fldCharType="separate"/>
        </w:r>
        <w:r w:rsidR="00096478">
          <w:rPr>
            <w:noProof/>
            <w:webHidden/>
          </w:rPr>
          <w:t>2</w:t>
        </w:r>
        <w:r w:rsidR="00096478">
          <w:rPr>
            <w:noProof/>
            <w:webHidden/>
          </w:rPr>
          <w:fldChar w:fldCharType="end"/>
        </w:r>
      </w:hyperlink>
    </w:p>
    <w:p w14:paraId="48678595" w14:textId="12654071" w:rsidR="00096478" w:rsidRDefault="00096478">
      <w:pPr>
        <w:pStyle w:val="TOC1"/>
        <w:tabs>
          <w:tab w:val="left" w:pos="440"/>
          <w:tab w:val="right" w:leader="dot" w:pos="9062"/>
        </w:tabs>
        <w:rPr>
          <w:rFonts w:asciiTheme="minorHAnsi" w:eastAsiaTheme="minorEastAsia" w:hAnsiTheme="minorHAnsi" w:cstheme="minorBidi"/>
          <w:noProof/>
          <w:lang w:val="fr-BE" w:eastAsia="fr-BE"/>
        </w:rPr>
      </w:pPr>
      <w:hyperlink w:anchor="_Toc80021479" w:history="1">
        <w:r w:rsidRPr="00E779B8">
          <w:rPr>
            <w:rStyle w:val="Hyperlink"/>
            <w:rFonts w:ascii="Times New Roman" w:hAnsi="Times New Roman"/>
            <w:noProof/>
          </w:rPr>
          <w:t>II.</w:t>
        </w:r>
        <w:r>
          <w:rPr>
            <w:rFonts w:asciiTheme="minorHAnsi" w:eastAsiaTheme="minorEastAsia" w:hAnsiTheme="minorHAnsi" w:cstheme="minorBidi"/>
            <w:noProof/>
            <w:lang w:val="fr-BE" w:eastAsia="fr-BE"/>
          </w:rPr>
          <w:tab/>
        </w:r>
        <w:r w:rsidRPr="00E779B8">
          <w:rPr>
            <w:rStyle w:val="Hyperlink"/>
            <w:rFonts w:ascii="Times New Roman" w:hAnsi="Times New Roman"/>
            <w:noProof/>
          </w:rPr>
          <w:t>Executive summary</w:t>
        </w:r>
        <w:r>
          <w:rPr>
            <w:noProof/>
            <w:webHidden/>
          </w:rPr>
          <w:tab/>
        </w:r>
        <w:r>
          <w:rPr>
            <w:noProof/>
            <w:webHidden/>
          </w:rPr>
          <w:fldChar w:fldCharType="begin"/>
        </w:r>
        <w:r>
          <w:rPr>
            <w:noProof/>
            <w:webHidden/>
          </w:rPr>
          <w:instrText xml:space="preserve"> PAGEREF _Toc80021479 \h </w:instrText>
        </w:r>
        <w:r>
          <w:rPr>
            <w:noProof/>
            <w:webHidden/>
          </w:rPr>
        </w:r>
        <w:r>
          <w:rPr>
            <w:noProof/>
            <w:webHidden/>
          </w:rPr>
          <w:fldChar w:fldCharType="separate"/>
        </w:r>
        <w:r>
          <w:rPr>
            <w:noProof/>
            <w:webHidden/>
          </w:rPr>
          <w:t>3</w:t>
        </w:r>
        <w:r>
          <w:rPr>
            <w:noProof/>
            <w:webHidden/>
          </w:rPr>
          <w:fldChar w:fldCharType="end"/>
        </w:r>
      </w:hyperlink>
    </w:p>
    <w:p w14:paraId="467C9140" w14:textId="276578B8" w:rsidR="00096478" w:rsidRDefault="00096478">
      <w:pPr>
        <w:pStyle w:val="TOC1"/>
        <w:tabs>
          <w:tab w:val="left" w:pos="660"/>
          <w:tab w:val="right" w:leader="dot" w:pos="9062"/>
        </w:tabs>
        <w:rPr>
          <w:rFonts w:asciiTheme="minorHAnsi" w:eastAsiaTheme="minorEastAsia" w:hAnsiTheme="minorHAnsi" w:cstheme="minorBidi"/>
          <w:noProof/>
          <w:lang w:val="fr-BE" w:eastAsia="fr-BE"/>
        </w:rPr>
      </w:pPr>
      <w:hyperlink w:anchor="_Toc80021480" w:history="1">
        <w:r w:rsidRPr="00E779B8">
          <w:rPr>
            <w:rStyle w:val="Hyperlink"/>
            <w:rFonts w:ascii="Times New Roman" w:hAnsi="Times New Roman"/>
            <w:noProof/>
          </w:rPr>
          <w:t>III.</w:t>
        </w:r>
        <w:r>
          <w:rPr>
            <w:rFonts w:asciiTheme="minorHAnsi" w:eastAsiaTheme="minorEastAsia" w:hAnsiTheme="minorHAnsi" w:cstheme="minorBidi"/>
            <w:noProof/>
            <w:lang w:val="fr-BE" w:eastAsia="fr-BE"/>
          </w:rPr>
          <w:tab/>
        </w:r>
        <w:r w:rsidRPr="00E779B8">
          <w:rPr>
            <w:rStyle w:val="Hyperlink"/>
            <w:rFonts w:ascii="Times New Roman" w:hAnsi="Times New Roman"/>
            <w:noProof/>
          </w:rPr>
          <w:t>Content</w:t>
        </w:r>
        <w:r>
          <w:rPr>
            <w:noProof/>
            <w:webHidden/>
          </w:rPr>
          <w:tab/>
        </w:r>
        <w:r>
          <w:rPr>
            <w:noProof/>
            <w:webHidden/>
          </w:rPr>
          <w:fldChar w:fldCharType="begin"/>
        </w:r>
        <w:r>
          <w:rPr>
            <w:noProof/>
            <w:webHidden/>
          </w:rPr>
          <w:instrText xml:space="preserve"> PAGEREF _Toc80021480 \h </w:instrText>
        </w:r>
        <w:r>
          <w:rPr>
            <w:noProof/>
            <w:webHidden/>
          </w:rPr>
        </w:r>
        <w:r>
          <w:rPr>
            <w:noProof/>
            <w:webHidden/>
          </w:rPr>
          <w:fldChar w:fldCharType="separate"/>
        </w:r>
        <w:r>
          <w:rPr>
            <w:noProof/>
            <w:webHidden/>
          </w:rPr>
          <w:t>5</w:t>
        </w:r>
        <w:r>
          <w:rPr>
            <w:noProof/>
            <w:webHidden/>
          </w:rPr>
          <w:fldChar w:fldCharType="end"/>
        </w:r>
      </w:hyperlink>
    </w:p>
    <w:p w14:paraId="33DD2236" w14:textId="76609F29" w:rsidR="00096478" w:rsidRDefault="00096478">
      <w:pPr>
        <w:pStyle w:val="TOC1"/>
        <w:tabs>
          <w:tab w:val="left" w:pos="660"/>
          <w:tab w:val="right" w:leader="dot" w:pos="9062"/>
        </w:tabs>
        <w:rPr>
          <w:rFonts w:asciiTheme="minorHAnsi" w:eastAsiaTheme="minorEastAsia" w:hAnsiTheme="minorHAnsi" w:cstheme="minorBidi"/>
          <w:noProof/>
          <w:lang w:val="fr-BE" w:eastAsia="fr-BE"/>
        </w:rPr>
      </w:pPr>
      <w:hyperlink w:anchor="_Toc80021481" w:history="1">
        <w:r w:rsidRPr="00E779B8">
          <w:rPr>
            <w:rStyle w:val="Hyperlink"/>
            <w:rFonts w:ascii="Times New Roman" w:hAnsi="Times New Roman"/>
            <w:noProof/>
          </w:rPr>
          <w:t>IV.</w:t>
        </w:r>
        <w:r>
          <w:rPr>
            <w:rFonts w:asciiTheme="minorHAnsi" w:eastAsiaTheme="minorEastAsia" w:hAnsiTheme="minorHAnsi" w:cstheme="minorBidi"/>
            <w:noProof/>
            <w:lang w:val="fr-BE" w:eastAsia="fr-BE"/>
          </w:rPr>
          <w:tab/>
        </w:r>
        <w:r w:rsidRPr="00E779B8">
          <w:rPr>
            <w:rStyle w:val="Hyperlink"/>
            <w:rFonts w:ascii="Times New Roman" w:hAnsi="Times New Roman"/>
            <w:noProof/>
          </w:rPr>
          <w:t>List of abbreviations</w:t>
        </w:r>
        <w:r>
          <w:rPr>
            <w:noProof/>
            <w:webHidden/>
          </w:rPr>
          <w:tab/>
        </w:r>
        <w:r>
          <w:rPr>
            <w:noProof/>
            <w:webHidden/>
          </w:rPr>
          <w:fldChar w:fldCharType="begin"/>
        </w:r>
        <w:r>
          <w:rPr>
            <w:noProof/>
            <w:webHidden/>
          </w:rPr>
          <w:instrText xml:space="preserve"> PAGEREF _Toc80021481 \h </w:instrText>
        </w:r>
        <w:r>
          <w:rPr>
            <w:noProof/>
            <w:webHidden/>
          </w:rPr>
        </w:r>
        <w:r>
          <w:rPr>
            <w:noProof/>
            <w:webHidden/>
          </w:rPr>
          <w:fldChar w:fldCharType="separate"/>
        </w:r>
        <w:r>
          <w:rPr>
            <w:noProof/>
            <w:webHidden/>
          </w:rPr>
          <w:t>7</w:t>
        </w:r>
        <w:r>
          <w:rPr>
            <w:noProof/>
            <w:webHidden/>
          </w:rPr>
          <w:fldChar w:fldCharType="end"/>
        </w:r>
      </w:hyperlink>
    </w:p>
    <w:p w14:paraId="457642EA" w14:textId="0C6EC125" w:rsidR="00096478" w:rsidRDefault="00096478">
      <w:pPr>
        <w:pStyle w:val="TOC1"/>
        <w:tabs>
          <w:tab w:val="left" w:pos="440"/>
          <w:tab w:val="right" w:leader="dot" w:pos="9062"/>
        </w:tabs>
        <w:rPr>
          <w:rFonts w:asciiTheme="minorHAnsi" w:eastAsiaTheme="minorEastAsia" w:hAnsiTheme="minorHAnsi" w:cstheme="minorBidi"/>
          <w:noProof/>
          <w:lang w:val="fr-BE" w:eastAsia="fr-BE"/>
        </w:rPr>
      </w:pPr>
      <w:hyperlink w:anchor="_Toc80021482" w:history="1">
        <w:r w:rsidRPr="00E779B8">
          <w:rPr>
            <w:rStyle w:val="Hyperlink"/>
            <w:rFonts w:ascii="Times New Roman" w:hAnsi="Times New Roman"/>
            <w:noProof/>
          </w:rPr>
          <w:t>V.</w:t>
        </w:r>
        <w:r>
          <w:rPr>
            <w:rFonts w:asciiTheme="minorHAnsi" w:eastAsiaTheme="minorEastAsia" w:hAnsiTheme="minorHAnsi" w:cstheme="minorBidi"/>
            <w:noProof/>
            <w:lang w:val="fr-BE" w:eastAsia="fr-BE"/>
          </w:rPr>
          <w:tab/>
        </w:r>
        <w:r w:rsidRPr="00E779B8">
          <w:rPr>
            <w:rStyle w:val="Hyperlink"/>
            <w:rFonts w:ascii="Times New Roman" w:hAnsi="Times New Roman"/>
            <w:noProof/>
          </w:rPr>
          <w:t>List of figures</w:t>
        </w:r>
        <w:r>
          <w:rPr>
            <w:noProof/>
            <w:webHidden/>
          </w:rPr>
          <w:tab/>
        </w:r>
        <w:r>
          <w:rPr>
            <w:noProof/>
            <w:webHidden/>
          </w:rPr>
          <w:fldChar w:fldCharType="begin"/>
        </w:r>
        <w:r>
          <w:rPr>
            <w:noProof/>
            <w:webHidden/>
          </w:rPr>
          <w:instrText xml:space="preserve"> PAGEREF _Toc80021482 \h </w:instrText>
        </w:r>
        <w:r>
          <w:rPr>
            <w:noProof/>
            <w:webHidden/>
          </w:rPr>
        </w:r>
        <w:r>
          <w:rPr>
            <w:noProof/>
            <w:webHidden/>
          </w:rPr>
          <w:fldChar w:fldCharType="separate"/>
        </w:r>
        <w:r>
          <w:rPr>
            <w:noProof/>
            <w:webHidden/>
          </w:rPr>
          <w:t>8</w:t>
        </w:r>
        <w:r>
          <w:rPr>
            <w:noProof/>
            <w:webHidden/>
          </w:rPr>
          <w:fldChar w:fldCharType="end"/>
        </w:r>
      </w:hyperlink>
    </w:p>
    <w:p w14:paraId="64F1E7EB" w14:textId="29C5A57F" w:rsidR="00096478" w:rsidRDefault="00096478">
      <w:pPr>
        <w:pStyle w:val="TOC1"/>
        <w:tabs>
          <w:tab w:val="left" w:pos="660"/>
          <w:tab w:val="right" w:leader="dot" w:pos="9062"/>
        </w:tabs>
        <w:rPr>
          <w:rFonts w:asciiTheme="minorHAnsi" w:eastAsiaTheme="minorEastAsia" w:hAnsiTheme="minorHAnsi" w:cstheme="minorBidi"/>
          <w:noProof/>
          <w:lang w:val="fr-BE" w:eastAsia="fr-BE"/>
        </w:rPr>
      </w:pPr>
      <w:hyperlink w:anchor="_Toc80021483" w:history="1">
        <w:r w:rsidRPr="00E779B8">
          <w:rPr>
            <w:rStyle w:val="Hyperlink"/>
            <w:rFonts w:ascii="Times New Roman" w:hAnsi="Times New Roman"/>
            <w:noProof/>
          </w:rPr>
          <w:t>VI.</w:t>
        </w:r>
        <w:r>
          <w:rPr>
            <w:rFonts w:asciiTheme="minorHAnsi" w:eastAsiaTheme="minorEastAsia" w:hAnsiTheme="minorHAnsi" w:cstheme="minorBidi"/>
            <w:noProof/>
            <w:lang w:val="fr-BE" w:eastAsia="fr-BE"/>
          </w:rPr>
          <w:tab/>
        </w:r>
        <w:r w:rsidRPr="00E779B8">
          <w:rPr>
            <w:rStyle w:val="Hyperlink"/>
            <w:rFonts w:ascii="Times New Roman" w:hAnsi="Times New Roman"/>
            <w:noProof/>
          </w:rPr>
          <w:t>List of tables</w:t>
        </w:r>
        <w:r>
          <w:rPr>
            <w:noProof/>
            <w:webHidden/>
          </w:rPr>
          <w:tab/>
        </w:r>
        <w:r>
          <w:rPr>
            <w:noProof/>
            <w:webHidden/>
          </w:rPr>
          <w:fldChar w:fldCharType="begin"/>
        </w:r>
        <w:r>
          <w:rPr>
            <w:noProof/>
            <w:webHidden/>
          </w:rPr>
          <w:instrText xml:space="preserve"> PAGEREF _Toc80021483 \h </w:instrText>
        </w:r>
        <w:r>
          <w:rPr>
            <w:noProof/>
            <w:webHidden/>
          </w:rPr>
        </w:r>
        <w:r>
          <w:rPr>
            <w:noProof/>
            <w:webHidden/>
          </w:rPr>
          <w:fldChar w:fldCharType="separate"/>
        </w:r>
        <w:r>
          <w:rPr>
            <w:noProof/>
            <w:webHidden/>
          </w:rPr>
          <w:t>9</w:t>
        </w:r>
        <w:r>
          <w:rPr>
            <w:noProof/>
            <w:webHidden/>
          </w:rPr>
          <w:fldChar w:fldCharType="end"/>
        </w:r>
      </w:hyperlink>
    </w:p>
    <w:p w14:paraId="2F5B0534" w14:textId="3AEA00BB" w:rsidR="00096478" w:rsidRDefault="00096478">
      <w:pPr>
        <w:pStyle w:val="TOC1"/>
        <w:tabs>
          <w:tab w:val="left" w:pos="660"/>
          <w:tab w:val="right" w:leader="dot" w:pos="9062"/>
        </w:tabs>
        <w:rPr>
          <w:rFonts w:asciiTheme="minorHAnsi" w:eastAsiaTheme="minorEastAsia" w:hAnsiTheme="minorHAnsi" w:cstheme="minorBidi"/>
          <w:noProof/>
          <w:lang w:val="fr-BE" w:eastAsia="fr-BE"/>
        </w:rPr>
      </w:pPr>
      <w:hyperlink w:anchor="_Toc80021484" w:history="1">
        <w:r w:rsidRPr="00E779B8">
          <w:rPr>
            <w:rStyle w:val="Hyperlink"/>
            <w:rFonts w:ascii="Times New Roman" w:hAnsi="Times New Roman"/>
            <w:noProof/>
          </w:rPr>
          <w:t>VII.</w:t>
        </w:r>
        <w:r>
          <w:rPr>
            <w:rFonts w:asciiTheme="minorHAnsi" w:eastAsiaTheme="minorEastAsia" w:hAnsiTheme="minorHAnsi" w:cstheme="minorBidi"/>
            <w:noProof/>
            <w:lang w:val="fr-BE" w:eastAsia="fr-BE"/>
          </w:rPr>
          <w:tab/>
        </w:r>
        <w:r w:rsidRPr="00E779B8">
          <w:rPr>
            <w:rStyle w:val="Hyperlink"/>
            <w:rFonts w:ascii="Times New Roman" w:hAnsi="Times New Roman"/>
            <w:noProof/>
          </w:rPr>
          <w:t>List of equations</w:t>
        </w:r>
        <w:r>
          <w:rPr>
            <w:noProof/>
            <w:webHidden/>
          </w:rPr>
          <w:tab/>
        </w:r>
        <w:r>
          <w:rPr>
            <w:noProof/>
            <w:webHidden/>
          </w:rPr>
          <w:fldChar w:fldCharType="begin"/>
        </w:r>
        <w:r>
          <w:rPr>
            <w:noProof/>
            <w:webHidden/>
          </w:rPr>
          <w:instrText xml:space="preserve"> PAGEREF _Toc80021484 \h </w:instrText>
        </w:r>
        <w:r>
          <w:rPr>
            <w:noProof/>
            <w:webHidden/>
          </w:rPr>
        </w:r>
        <w:r>
          <w:rPr>
            <w:noProof/>
            <w:webHidden/>
          </w:rPr>
          <w:fldChar w:fldCharType="separate"/>
        </w:r>
        <w:r>
          <w:rPr>
            <w:noProof/>
            <w:webHidden/>
          </w:rPr>
          <w:t>10</w:t>
        </w:r>
        <w:r>
          <w:rPr>
            <w:noProof/>
            <w:webHidden/>
          </w:rPr>
          <w:fldChar w:fldCharType="end"/>
        </w:r>
      </w:hyperlink>
    </w:p>
    <w:p w14:paraId="51E365C5" w14:textId="6EA0E84A" w:rsidR="00096478" w:rsidRDefault="00096478">
      <w:pPr>
        <w:pStyle w:val="TOC1"/>
        <w:tabs>
          <w:tab w:val="left" w:pos="660"/>
          <w:tab w:val="right" w:leader="dot" w:pos="9062"/>
        </w:tabs>
        <w:rPr>
          <w:rFonts w:asciiTheme="minorHAnsi" w:eastAsiaTheme="minorEastAsia" w:hAnsiTheme="minorHAnsi" w:cstheme="minorBidi"/>
          <w:noProof/>
          <w:lang w:val="fr-BE" w:eastAsia="fr-BE"/>
        </w:rPr>
      </w:pPr>
      <w:hyperlink w:anchor="_Toc80021485" w:history="1">
        <w:r w:rsidRPr="00E779B8">
          <w:rPr>
            <w:rStyle w:val="Hyperlink"/>
            <w:rFonts w:ascii="Times New Roman" w:hAnsi="Times New Roman"/>
            <w:noProof/>
          </w:rPr>
          <w:t>VIII.</w:t>
        </w:r>
        <w:r>
          <w:rPr>
            <w:rFonts w:asciiTheme="minorHAnsi" w:eastAsiaTheme="minorEastAsia" w:hAnsiTheme="minorHAnsi" w:cstheme="minorBidi"/>
            <w:noProof/>
            <w:lang w:val="fr-BE" w:eastAsia="fr-BE"/>
          </w:rPr>
          <w:tab/>
        </w:r>
        <w:r w:rsidRPr="00E779B8">
          <w:rPr>
            <w:rStyle w:val="Hyperlink"/>
            <w:rFonts w:ascii="Times New Roman" w:hAnsi="Times New Roman"/>
            <w:noProof/>
          </w:rPr>
          <w:t>Introduction</w:t>
        </w:r>
        <w:r>
          <w:rPr>
            <w:noProof/>
            <w:webHidden/>
          </w:rPr>
          <w:tab/>
        </w:r>
        <w:r>
          <w:rPr>
            <w:noProof/>
            <w:webHidden/>
          </w:rPr>
          <w:fldChar w:fldCharType="begin"/>
        </w:r>
        <w:r>
          <w:rPr>
            <w:noProof/>
            <w:webHidden/>
          </w:rPr>
          <w:instrText xml:space="preserve"> PAGEREF _Toc80021485 \h </w:instrText>
        </w:r>
        <w:r>
          <w:rPr>
            <w:noProof/>
            <w:webHidden/>
          </w:rPr>
        </w:r>
        <w:r>
          <w:rPr>
            <w:noProof/>
            <w:webHidden/>
          </w:rPr>
          <w:fldChar w:fldCharType="separate"/>
        </w:r>
        <w:r>
          <w:rPr>
            <w:noProof/>
            <w:webHidden/>
          </w:rPr>
          <w:t>11</w:t>
        </w:r>
        <w:r>
          <w:rPr>
            <w:noProof/>
            <w:webHidden/>
          </w:rPr>
          <w:fldChar w:fldCharType="end"/>
        </w:r>
      </w:hyperlink>
    </w:p>
    <w:p w14:paraId="1BC41428" w14:textId="1B4725A9" w:rsidR="00096478" w:rsidRDefault="00096478">
      <w:pPr>
        <w:pStyle w:val="TOC1"/>
        <w:tabs>
          <w:tab w:val="left" w:pos="660"/>
          <w:tab w:val="right" w:leader="dot" w:pos="9062"/>
        </w:tabs>
        <w:rPr>
          <w:rFonts w:asciiTheme="minorHAnsi" w:eastAsiaTheme="minorEastAsia" w:hAnsiTheme="minorHAnsi" w:cstheme="minorBidi"/>
          <w:noProof/>
          <w:lang w:val="fr-BE" w:eastAsia="fr-BE"/>
        </w:rPr>
      </w:pPr>
      <w:hyperlink w:anchor="_Toc80021486" w:history="1">
        <w:r w:rsidRPr="00E779B8">
          <w:rPr>
            <w:rStyle w:val="Hyperlink"/>
            <w:rFonts w:ascii="Times New Roman" w:hAnsi="Times New Roman"/>
            <w:noProof/>
          </w:rPr>
          <w:t>IX.</w:t>
        </w:r>
        <w:r>
          <w:rPr>
            <w:rFonts w:asciiTheme="minorHAnsi" w:eastAsiaTheme="minorEastAsia" w:hAnsiTheme="minorHAnsi" w:cstheme="minorBidi"/>
            <w:noProof/>
            <w:lang w:val="fr-BE" w:eastAsia="fr-BE"/>
          </w:rPr>
          <w:tab/>
        </w:r>
        <w:r w:rsidRPr="00E779B8">
          <w:rPr>
            <w:rStyle w:val="Hyperlink"/>
            <w:rFonts w:ascii="Times New Roman" w:hAnsi="Times New Roman"/>
            <w:noProof/>
          </w:rPr>
          <w:t>Literature review</w:t>
        </w:r>
        <w:r>
          <w:rPr>
            <w:noProof/>
            <w:webHidden/>
          </w:rPr>
          <w:tab/>
        </w:r>
        <w:r>
          <w:rPr>
            <w:noProof/>
            <w:webHidden/>
          </w:rPr>
          <w:fldChar w:fldCharType="begin"/>
        </w:r>
        <w:r>
          <w:rPr>
            <w:noProof/>
            <w:webHidden/>
          </w:rPr>
          <w:instrText xml:space="preserve"> PAGEREF _Toc80021486 \h </w:instrText>
        </w:r>
        <w:r>
          <w:rPr>
            <w:noProof/>
            <w:webHidden/>
          </w:rPr>
        </w:r>
        <w:r>
          <w:rPr>
            <w:noProof/>
            <w:webHidden/>
          </w:rPr>
          <w:fldChar w:fldCharType="separate"/>
        </w:r>
        <w:r>
          <w:rPr>
            <w:noProof/>
            <w:webHidden/>
          </w:rPr>
          <w:t>13</w:t>
        </w:r>
        <w:r>
          <w:rPr>
            <w:noProof/>
            <w:webHidden/>
          </w:rPr>
          <w:fldChar w:fldCharType="end"/>
        </w:r>
      </w:hyperlink>
    </w:p>
    <w:p w14:paraId="4C45F0FD" w14:textId="58FB2212" w:rsidR="00096478" w:rsidRDefault="00096478">
      <w:pPr>
        <w:pStyle w:val="TOC2"/>
        <w:tabs>
          <w:tab w:val="left" w:pos="660"/>
          <w:tab w:val="right" w:leader="dot" w:pos="9062"/>
        </w:tabs>
        <w:rPr>
          <w:rFonts w:asciiTheme="minorHAnsi" w:eastAsiaTheme="minorEastAsia" w:hAnsiTheme="minorHAnsi" w:cstheme="minorBidi"/>
          <w:noProof/>
          <w:lang w:val="fr-BE" w:eastAsia="fr-BE"/>
        </w:rPr>
      </w:pPr>
      <w:hyperlink w:anchor="_Toc80021487" w:history="1">
        <w:r w:rsidRPr="00E779B8">
          <w:rPr>
            <w:rStyle w:val="Hyperlink"/>
            <w:rFonts w:ascii="Times New Roman" w:hAnsi="Times New Roman"/>
            <w:noProof/>
          </w:rPr>
          <w:t>A.</w:t>
        </w:r>
        <w:r>
          <w:rPr>
            <w:rFonts w:asciiTheme="minorHAnsi" w:eastAsiaTheme="minorEastAsia" w:hAnsiTheme="minorHAnsi" w:cstheme="minorBidi"/>
            <w:noProof/>
            <w:lang w:val="fr-BE" w:eastAsia="fr-BE"/>
          </w:rPr>
          <w:tab/>
        </w:r>
        <w:r w:rsidRPr="00E779B8">
          <w:rPr>
            <w:rStyle w:val="Hyperlink"/>
            <w:rFonts w:ascii="Times New Roman" w:hAnsi="Times New Roman"/>
            <w:noProof/>
          </w:rPr>
          <w:t>Impacts of autonomous vehicles</w:t>
        </w:r>
        <w:r>
          <w:rPr>
            <w:noProof/>
            <w:webHidden/>
          </w:rPr>
          <w:tab/>
        </w:r>
        <w:r>
          <w:rPr>
            <w:noProof/>
            <w:webHidden/>
          </w:rPr>
          <w:fldChar w:fldCharType="begin"/>
        </w:r>
        <w:r>
          <w:rPr>
            <w:noProof/>
            <w:webHidden/>
          </w:rPr>
          <w:instrText xml:space="preserve"> PAGEREF _Toc80021487 \h </w:instrText>
        </w:r>
        <w:r>
          <w:rPr>
            <w:noProof/>
            <w:webHidden/>
          </w:rPr>
        </w:r>
        <w:r>
          <w:rPr>
            <w:noProof/>
            <w:webHidden/>
          </w:rPr>
          <w:fldChar w:fldCharType="separate"/>
        </w:r>
        <w:r>
          <w:rPr>
            <w:noProof/>
            <w:webHidden/>
          </w:rPr>
          <w:t>13</w:t>
        </w:r>
        <w:r>
          <w:rPr>
            <w:noProof/>
            <w:webHidden/>
          </w:rPr>
          <w:fldChar w:fldCharType="end"/>
        </w:r>
      </w:hyperlink>
    </w:p>
    <w:p w14:paraId="323AE510" w14:textId="54BF8CC6" w:rsidR="00096478" w:rsidRDefault="00096478">
      <w:pPr>
        <w:pStyle w:val="TOC2"/>
        <w:tabs>
          <w:tab w:val="left" w:pos="660"/>
          <w:tab w:val="right" w:leader="dot" w:pos="9062"/>
        </w:tabs>
        <w:rPr>
          <w:rFonts w:asciiTheme="minorHAnsi" w:eastAsiaTheme="minorEastAsia" w:hAnsiTheme="minorHAnsi" w:cstheme="minorBidi"/>
          <w:noProof/>
          <w:lang w:val="fr-BE" w:eastAsia="fr-BE"/>
        </w:rPr>
      </w:pPr>
      <w:hyperlink w:anchor="_Toc80021488" w:history="1">
        <w:r w:rsidRPr="00E779B8">
          <w:rPr>
            <w:rStyle w:val="Hyperlink"/>
            <w:rFonts w:ascii="Times New Roman" w:hAnsi="Times New Roman"/>
            <w:noProof/>
          </w:rPr>
          <w:t>B.</w:t>
        </w:r>
        <w:r>
          <w:rPr>
            <w:rFonts w:asciiTheme="minorHAnsi" w:eastAsiaTheme="minorEastAsia" w:hAnsiTheme="minorHAnsi" w:cstheme="minorBidi"/>
            <w:noProof/>
            <w:lang w:val="fr-BE" w:eastAsia="fr-BE"/>
          </w:rPr>
          <w:tab/>
        </w:r>
        <w:r w:rsidRPr="00E779B8">
          <w:rPr>
            <w:rStyle w:val="Hyperlink"/>
            <w:rFonts w:ascii="Times New Roman" w:hAnsi="Times New Roman"/>
            <w:noProof/>
          </w:rPr>
          <w:t>Six levels of automation</w:t>
        </w:r>
        <w:r>
          <w:rPr>
            <w:noProof/>
            <w:webHidden/>
          </w:rPr>
          <w:tab/>
        </w:r>
        <w:r>
          <w:rPr>
            <w:noProof/>
            <w:webHidden/>
          </w:rPr>
          <w:fldChar w:fldCharType="begin"/>
        </w:r>
        <w:r>
          <w:rPr>
            <w:noProof/>
            <w:webHidden/>
          </w:rPr>
          <w:instrText xml:space="preserve"> PAGEREF _Toc80021488 \h </w:instrText>
        </w:r>
        <w:r>
          <w:rPr>
            <w:noProof/>
            <w:webHidden/>
          </w:rPr>
        </w:r>
        <w:r>
          <w:rPr>
            <w:noProof/>
            <w:webHidden/>
          </w:rPr>
          <w:fldChar w:fldCharType="separate"/>
        </w:r>
        <w:r>
          <w:rPr>
            <w:noProof/>
            <w:webHidden/>
          </w:rPr>
          <w:t>15</w:t>
        </w:r>
        <w:r>
          <w:rPr>
            <w:noProof/>
            <w:webHidden/>
          </w:rPr>
          <w:fldChar w:fldCharType="end"/>
        </w:r>
      </w:hyperlink>
    </w:p>
    <w:p w14:paraId="187277C6" w14:textId="687A9175" w:rsidR="00096478" w:rsidRDefault="00096478">
      <w:pPr>
        <w:pStyle w:val="TOC2"/>
        <w:tabs>
          <w:tab w:val="left" w:pos="660"/>
          <w:tab w:val="right" w:leader="dot" w:pos="9062"/>
        </w:tabs>
        <w:rPr>
          <w:rFonts w:asciiTheme="minorHAnsi" w:eastAsiaTheme="minorEastAsia" w:hAnsiTheme="minorHAnsi" w:cstheme="minorBidi"/>
          <w:noProof/>
          <w:lang w:val="fr-BE" w:eastAsia="fr-BE"/>
        </w:rPr>
      </w:pPr>
      <w:hyperlink w:anchor="_Toc80021489" w:history="1">
        <w:r w:rsidRPr="00E779B8">
          <w:rPr>
            <w:rStyle w:val="Hyperlink"/>
            <w:rFonts w:ascii="Times New Roman" w:hAnsi="Times New Roman"/>
            <w:noProof/>
          </w:rPr>
          <w:t>C.</w:t>
        </w:r>
        <w:r>
          <w:rPr>
            <w:rFonts w:asciiTheme="minorHAnsi" w:eastAsiaTheme="minorEastAsia" w:hAnsiTheme="minorHAnsi" w:cstheme="minorBidi"/>
            <w:noProof/>
            <w:lang w:val="fr-BE" w:eastAsia="fr-BE"/>
          </w:rPr>
          <w:tab/>
        </w:r>
        <w:r w:rsidRPr="00E779B8">
          <w:rPr>
            <w:rStyle w:val="Hyperlink"/>
            <w:rFonts w:ascii="Times New Roman" w:hAnsi="Times New Roman"/>
            <w:noProof/>
          </w:rPr>
          <w:t>State of the art</w:t>
        </w:r>
        <w:r>
          <w:rPr>
            <w:noProof/>
            <w:webHidden/>
          </w:rPr>
          <w:tab/>
        </w:r>
        <w:r>
          <w:rPr>
            <w:noProof/>
            <w:webHidden/>
          </w:rPr>
          <w:fldChar w:fldCharType="begin"/>
        </w:r>
        <w:r>
          <w:rPr>
            <w:noProof/>
            <w:webHidden/>
          </w:rPr>
          <w:instrText xml:space="preserve"> PAGEREF _Toc80021489 \h </w:instrText>
        </w:r>
        <w:r>
          <w:rPr>
            <w:noProof/>
            <w:webHidden/>
          </w:rPr>
        </w:r>
        <w:r>
          <w:rPr>
            <w:noProof/>
            <w:webHidden/>
          </w:rPr>
          <w:fldChar w:fldCharType="separate"/>
        </w:r>
        <w:r>
          <w:rPr>
            <w:noProof/>
            <w:webHidden/>
          </w:rPr>
          <w:t>16</w:t>
        </w:r>
        <w:r>
          <w:rPr>
            <w:noProof/>
            <w:webHidden/>
          </w:rPr>
          <w:fldChar w:fldCharType="end"/>
        </w:r>
      </w:hyperlink>
    </w:p>
    <w:p w14:paraId="7A699C0D" w14:textId="70A8ED04" w:rsidR="00096478" w:rsidRDefault="00096478">
      <w:pPr>
        <w:pStyle w:val="TOC1"/>
        <w:tabs>
          <w:tab w:val="left" w:pos="440"/>
          <w:tab w:val="right" w:leader="dot" w:pos="9062"/>
        </w:tabs>
        <w:rPr>
          <w:rFonts w:asciiTheme="minorHAnsi" w:eastAsiaTheme="minorEastAsia" w:hAnsiTheme="minorHAnsi" w:cstheme="minorBidi"/>
          <w:noProof/>
          <w:lang w:val="fr-BE" w:eastAsia="fr-BE"/>
        </w:rPr>
      </w:pPr>
      <w:hyperlink w:anchor="_Toc80021490" w:history="1">
        <w:r w:rsidRPr="00E779B8">
          <w:rPr>
            <w:rStyle w:val="Hyperlink"/>
            <w:rFonts w:ascii="Times New Roman" w:hAnsi="Times New Roman"/>
            <w:noProof/>
          </w:rPr>
          <w:t>X.</w:t>
        </w:r>
        <w:r>
          <w:rPr>
            <w:rFonts w:asciiTheme="minorHAnsi" w:eastAsiaTheme="minorEastAsia" w:hAnsiTheme="minorHAnsi" w:cstheme="minorBidi"/>
            <w:noProof/>
            <w:lang w:val="fr-BE" w:eastAsia="fr-BE"/>
          </w:rPr>
          <w:tab/>
        </w:r>
        <w:r w:rsidRPr="00E779B8">
          <w:rPr>
            <w:rStyle w:val="Hyperlink"/>
            <w:rFonts w:ascii="Times New Roman" w:hAnsi="Times New Roman"/>
            <w:noProof/>
          </w:rPr>
          <w:t>Thesis goal</w:t>
        </w:r>
        <w:r>
          <w:rPr>
            <w:noProof/>
            <w:webHidden/>
          </w:rPr>
          <w:tab/>
        </w:r>
        <w:r>
          <w:rPr>
            <w:noProof/>
            <w:webHidden/>
          </w:rPr>
          <w:fldChar w:fldCharType="begin"/>
        </w:r>
        <w:r>
          <w:rPr>
            <w:noProof/>
            <w:webHidden/>
          </w:rPr>
          <w:instrText xml:space="preserve"> PAGEREF _Toc80021490 \h </w:instrText>
        </w:r>
        <w:r>
          <w:rPr>
            <w:noProof/>
            <w:webHidden/>
          </w:rPr>
        </w:r>
        <w:r>
          <w:rPr>
            <w:noProof/>
            <w:webHidden/>
          </w:rPr>
          <w:fldChar w:fldCharType="separate"/>
        </w:r>
        <w:r>
          <w:rPr>
            <w:noProof/>
            <w:webHidden/>
          </w:rPr>
          <w:t>22</w:t>
        </w:r>
        <w:r>
          <w:rPr>
            <w:noProof/>
            <w:webHidden/>
          </w:rPr>
          <w:fldChar w:fldCharType="end"/>
        </w:r>
      </w:hyperlink>
    </w:p>
    <w:p w14:paraId="4094969C" w14:textId="259A6022" w:rsidR="00096478" w:rsidRDefault="00096478">
      <w:pPr>
        <w:pStyle w:val="TOC2"/>
        <w:tabs>
          <w:tab w:val="left" w:pos="660"/>
          <w:tab w:val="right" w:leader="dot" w:pos="9062"/>
        </w:tabs>
        <w:rPr>
          <w:rFonts w:asciiTheme="minorHAnsi" w:eastAsiaTheme="minorEastAsia" w:hAnsiTheme="minorHAnsi" w:cstheme="minorBidi"/>
          <w:noProof/>
          <w:lang w:val="fr-BE" w:eastAsia="fr-BE"/>
        </w:rPr>
      </w:pPr>
      <w:hyperlink w:anchor="_Toc80021491" w:history="1">
        <w:r w:rsidRPr="00E779B8">
          <w:rPr>
            <w:rStyle w:val="Hyperlink"/>
            <w:rFonts w:ascii="Times New Roman" w:hAnsi="Times New Roman"/>
            <w:noProof/>
          </w:rPr>
          <w:t>A.</w:t>
        </w:r>
        <w:r>
          <w:rPr>
            <w:rFonts w:asciiTheme="minorHAnsi" w:eastAsiaTheme="minorEastAsia" w:hAnsiTheme="minorHAnsi" w:cstheme="minorBidi"/>
            <w:noProof/>
            <w:lang w:val="fr-BE" w:eastAsia="fr-BE"/>
          </w:rPr>
          <w:tab/>
        </w:r>
        <w:r w:rsidRPr="00E779B8">
          <w:rPr>
            <w:rStyle w:val="Hyperlink"/>
            <w:rFonts w:ascii="Times New Roman" w:hAnsi="Times New Roman"/>
            <w:noProof/>
          </w:rPr>
          <w:t>Scenario analyzed</w:t>
        </w:r>
        <w:r>
          <w:rPr>
            <w:noProof/>
            <w:webHidden/>
          </w:rPr>
          <w:tab/>
        </w:r>
        <w:r>
          <w:rPr>
            <w:noProof/>
            <w:webHidden/>
          </w:rPr>
          <w:fldChar w:fldCharType="begin"/>
        </w:r>
        <w:r>
          <w:rPr>
            <w:noProof/>
            <w:webHidden/>
          </w:rPr>
          <w:instrText xml:space="preserve"> PAGEREF _Toc80021491 \h </w:instrText>
        </w:r>
        <w:r>
          <w:rPr>
            <w:noProof/>
            <w:webHidden/>
          </w:rPr>
        </w:r>
        <w:r>
          <w:rPr>
            <w:noProof/>
            <w:webHidden/>
          </w:rPr>
          <w:fldChar w:fldCharType="separate"/>
        </w:r>
        <w:r>
          <w:rPr>
            <w:noProof/>
            <w:webHidden/>
          </w:rPr>
          <w:t>22</w:t>
        </w:r>
        <w:r>
          <w:rPr>
            <w:noProof/>
            <w:webHidden/>
          </w:rPr>
          <w:fldChar w:fldCharType="end"/>
        </w:r>
      </w:hyperlink>
    </w:p>
    <w:p w14:paraId="1F62AA21" w14:textId="7807141F" w:rsidR="00096478" w:rsidRDefault="00096478">
      <w:pPr>
        <w:pStyle w:val="TOC2"/>
        <w:tabs>
          <w:tab w:val="left" w:pos="660"/>
          <w:tab w:val="right" w:leader="dot" w:pos="9062"/>
        </w:tabs>
        <w:rPr>
          <w:rFonts w:asciiTheme="minorHAnsi" w:eastAsiaTheme="minorEastAsia" w:hAnsiTheme="minorHAnsi" w:cstheme="minorBidi"/>
          <w:noProof/>
          <w:lang w:val="fr-BE" w:eastAsia="fr-BE"/>
        </w:rPr>
      </w:pPr>
      <w:hyperlink w:anchor="_Toc80021492" w:history="1">
        <w:r w:rsidRPr="00E779B8">
          <w:rPr>
            <w:rStyle w:val="Hyperlink"/>
            <w:rFonts w:ascii="Times New Roman" w:hAnsi="Times New Roman"/>
            <w:noProof/>
          </w:rPr>
          <w:t>B.</w:t>
        </w:r>
        <w:r>
          <w:rPr>
            <w:rFonts w:asciiTheme="minorHAnsi" w:eastAsiaTheme="minorEastAsia" w:hAnsiTheme="minorHAnsi" w:cstheme="minorBidi"/>
            <w:noProof/>
            <w:lang w:val="fr-BE" w:eastAsia="fr-BE"/>
          </w:rPr>
          <w:tab/>
        </w:r>
        <w:r w:rsidRPr="00E779B8">
          <w:rPr>
            <w:rStyle w:val="Hyperlink"/>
            <w:rFonts w:ascii="Times New Roman" w:hAnsi="Times New Roman"/>
            <w:noProof/>
          </w:rPr>
          <w:t>Methodology</w:t>
        </w:r>
        <w:r>
          <w:rPr>
            <w:noProof/>
            <w:webHidden/>
          </w:rPr>
          <w:tab/>
        </w:r>
        <w:r>
          <w:rPr>
            <w:noProof/>
            <w:webHidden/>
          </w:rPr>
          <w:fldChar w:fldCharType="begin"/>
        </w:r>
        <w:r>
          <w:rPr>
            <w:noProof/>
            <w:webHidden/>
          </w:rPr>
          <w:instrText xml:space="preserve"> PAGEREF _Toc80021492 \h </w:instrText>
        </w:r>
        <w:r>
          <w:rPr>
            <w:noProof/>
            <w:webHidden/>
          </w:rPr>
        </w:r>
        <w:r>
          <w:rPr>
            <w:noProof/>
            <w:webHidden/>
          </w:rPr>
          <w:fldChar w:fldCharType="separate"/>
        </w:r>
        <w:r>
          <w:rPr>
            <w:noProof/>
            <w:webHidden/>
          </w:rPr>
          <w:t>23</w:t>
        </w:r>
        <w:r>
          <w:rPr>
            <w:noProof/>
            <w:webHidden/>
          </w:rPr>
          <w:fldChar w:fldCharType="end"/>
        </w:r>
      </w:hyperlink>
    </w:p>
    <w:p w14:paraId="27256418" w14:textId="4E191213" w:rsidR="00096478" w:rsidRDefault="00096478">
      <w:pPr>
        <w:pStyle w:val="TOC2"/>
        <w:tabs>
          <w:tab w:val="left" w:pos="660"/>
          <w:tab w:val="right" w:leader="dot" w:pos="9062"/>
        </w:tabs>
        <w:rPr>
          <w:rFonts w:asciiTheme="minorHAnsi" w:eastAsiaTheme="minorEastAsia" w:hAnsiTheme="minorHAnsi" w:cstheme="minorBidi"/>
          <w:noProof/>
          <w:lang w:val="fr-BE" w:eastAsia="fr-BE"/>
        </w:rPr>
      </w:pPr>
      <w:hyperlink w:anchor="_Toc80021493" w:history="1">
        <w:r w:rsidRPr="00E779B8">
          <w:rPr>
            <w:rStyle w:val="Hyperlink"/>
            <w:rFonts w:ascii="Times New Roman" w:hAnsi="Times New Roman"/>
            <w:noProof/>
          </w:rPr>
          <w:t>C.</w:t>
        </w:r>
        <w:r>
          <w:rPr>
            <w:rFonts w:asciiTheme="minorHAnsi" w:eastAsiaTheme="minorEastAsia" w:hAnsiTheme="minorHAnsi" w:cstheme="minorBidi"/>
            <w:noProof/>
            <w:lang w:val="fr-BE" w:eastAsia="fr-BE"/>
          </w:rPr>
          <w:tab/>
        </w:r>
        <w:r w:rsidRPr="00E779B8">
          <w:rPr>
            <w:rStyle w:val="Hyperlink"/>
            <w:rFonts w:ascii="Times New Roman" w:hAnsi="Times New Roman"/>
            <w:noProof/>
          </w:rPr>
          <w:t>Tools used</w:t>
        </w:r>
        <w:r>
          <w:rPr>
            <w:noProof/>
            <w:webHidden/>
          </w:rPr>
          <w:tab/>
        </w:r>
        <w:r>
          <w:rPr>
            <w:noProof/>
            <w:webHidden/>
          </w:rPr>
          <w:fldChar w:fldCharType="begin"/>
        </w:r>
        <w:r>
          <w:rPr>
            <w:noProof/>
            <w:webHidden/>
          </w:rPr>
          <w:instrText xml:space="preserve"> PAGEREF _Toc80021493 \h </w:instrText>
        </w:r>
        <w:r>
          <w:rPr>
            <w:noProof/>
            <w:webHidden/>
          </w:rPr>
        </w:r>
        <w:r>
          <w:rPr>
            <w:noProof/>
            <w:webHidden/>
          </w:rPr>
          <w:fldChar w:fldCharType="separate"/>
        </w:r>
        <w:r>
          <w:rPr>
            <w:noProof/>
            <w:webHidden/>
          </w:rPr>
          <w:t>25</w:t>
        </w:r>
        <w:r>
          <w:rPr>
            <w:noProof/>
            <w:webHidden/>
          </w:rPr>
          <w:fldChar w:fldCharType="end"/>
        </w:r>
      </w:hyperlink>
    </w:p>
    <w:p w14:paraId="607DB7B8" w14:textId="52383BA5" w:rsidR="00096478" w:rsidRDefault="00096478">
      <w:pPr>
        <w:pStyle w:val="TOC2"/>
        <w:tabs>
          <w:tab w:val="left" w:pos="660"/>
          <w:tab w:val="right" w:leader="dot" w:pos="9062"/>
        </w:tabs>
        <w:rPr>
          <w:rFonts w:asciiTheme="minorHAnsi" w:eastAsiaTheme="minorEastAsia" w:hAnsiTheme="minorHAnsi" w:cstheme="minorBidi"/>
          <w:noProof/>
          <w:lang w:val="fr-BE" w:eastAsia="fr-BE"/>
        </w:rPr>
      </w:pPr>
      <w:hyperlink w:anchor="_Toc80021494" w:history="1">
        <w:r w:rsidRPr="00E779B8">
          <w:rPr>
            <w:rStyle w:val="Hyperlink"/>
            <w:rFonts w:ascii="Times New Roman" w:hAnsi="Times New Roman"/>
            <w:noProof/>
          </w:rPr>
          <w:t>D.</w:t>
        </w:r>
        <w:r>
          <w:rPr>
            <w:rFonts w:asciiTheme="minorHAnsi" w:eastAsiaTheme="minorEastAsia" w:hAnsiTheme="minorHAnsi" w:cstheme="minorBidi"/>
            <w:noProof/>
            <w:lang w:val="fr-BE" w:eastAsia="fr-BE"/>
          </w:rPr>
          <w:tab/>
        </w:r>
        <w:r w:rsidRPr="00E779B8">
          <w:rPr>
            <w:rStyle w:val="Hyperlink"/>
            <w:rFonts w:ascii="Times New Roman" w:hAnsi="Times New Roman"/>
            <w:noProof/>
          </w:rPr>
          <w:t>Contributions</w:t>
        </w:r>
        <w:r>
          <w:rPr>
            <w:noProof/>
            <w:webHidden/>
          </w:rPr>
          <w:tab/>
        </w:r>
        <w:r>
          <w:rPr>
            <w:noProof/>
            <w:webHidden/>
          </w:rPr>
          <w:fldChar w:fldCharType="begin"/>
        </w:r>
        <w:r>
          <w:rPr>
            <w:noProof/>
            <w:webHidden/>
          </w:rPr>
          <w:instrText xml:space="preserve"> PAGEREF _Toc80021494 \h </w:instrText>
        </w:r>
        <w:r>
          <w:rPr>
            <w:noProof/>
            <w:webHidden/>
          </w:rPr>
        </w:r>
        <w:r>
          <w:rPr>
            <w:noProof/>
            <w:webHidden/>
          </w:rPr>
          <w:fldChar w:fldCharType="separate"/>
        </w:r>
        <w:r>
          <w:rPr>
            <w:noProof/>
            <w:webHidden/>
          </w:rPr>
          <w:t>26</w:t>
        </w:r>
        <w:r>
          <w:rPr>
            <w:noProof/>
            <w:webHidden/>
          </w:rPr>
          <w:fldChar w:fldCharType="end"/>
        </w:r>
      </w:hyperlink>
    </w:p>
    <w:p w14:paraId="51FE073A" w14:textId="140BB6BB" w:rsidR="00096478" w:rsidRDefault="00096478">
      <w:pPr>
        <w:pStyle w:val="TOC1"/>
        <w:tabs>
          <w:tab w:val="left" w:pos="660"/>
          <w:tab w:val="right" w:leader="dot" w:pos="9062"/>
        </w:tabs>
        <w:rPr>
          <w:rFonts w:asciiTheme="minorHAnsi" w:eastAsiaTheme="minorEastAsia" w:hAnsiTheme="minorHAnsi" w:cstheme="minorBidi"/>
          <w:noProof/>
          <w:lang w:val="fr-BE" w:eastAsia="fr-BE"/>
        </w:rPr>
      </w:pPr>
      <w:hyperlink w:anchor="_Toc80021495" w:history="1">
        <w:r w:rsidRPr="00E779B8">
          <w:rPr>
            <w:rStyle w:val="Hyperlink"/>
            <w:rFonts w:ascii="Times New Roman" w:hAnsi="Times New Roman"/>
            <w:noProof/>
          </w:rPr>
          <w:t>XI.</w:t>
        </w:r>
        <w:r>
          <w:rPr>
            <w:rFonts w:asciiTheme="minorHAnsi" w:eastAsiaTheme="minorEastAsia" w:hAnsiTheme="minorHAnsi" w:cstheme="minorBidi"/>
            <w:noProof/>
            <w:lang w:val="fr-BE" w:eastAsia="fr-BE"/>
          </w:rPr>
          <w:tab/>
        </w:r>
        <w:r w:rsidRPr="00E779B8">
          <w:rPr>
            <w:rStyle w:val="Hyperlink"/>
            <w:rFonts w:ascii="Times New Roman" w:hAnsi="Times New Roman"/>
            <w:noProof/>
          </w:rPr>
          <w:t>aTaxis’ fleet simulation</w:t>
        </w:r>
        <w:r>
          <w:rPr>
            <w:noProof/>
            <w:webHidden/>
          </w:rPr>
          <w:tab/>
        </w:r>
        <w:r>
          <w:rPr>
            <w:noProof/>
            <w:webHidden/>
          </w:rPr>
          <w:fldChar w:fldCharType="begin"/>
        </w:r>
        <w:r>
          <w:rPr>
            <w:noProof/>
            <w:webHidden/>
          </w:rPr>
          <w:instrText xml:space="preserve"> PAGEREF _Toc80021495 \h </w:instrText>
        </w:r>
        <w:r>
          <w:rPr>
            <w:noProof/>
            <w:webHidden/>
          </w:rPr>
        </w:r>
        <w:r>
          <w:rPr>
            <w:noProof/>
            <w:webHidden/>
          </w:rPr>
          <w:fldChar w:fldCharType="separate"/>
        </w:r>
        <w:r>
          <w:rPr>
            <w:noProof/>
            <w:webHidden/>
          </w:rPr>
          <w:t>27</w:t>
        </w:r>
        <w:r>
          <w:rPr>
            <w:noProof/>
            <w:webHidden/>
          </w:rPr>
          <w:fldChar w:fldCharType="end"/>
        </w:r>
      </w:hyperlink>
    </w:p>
    <w:p w14:paraId="19681FCD" w14:textId="08E73652" w:rsidR="00096478" w:rsidRDefault="00096478">
      <w:pPr>
        <w:pStyle w:val="TOC2"/>
        <w:tabs>
          <w:tab w:val="left" w:pos="660"/>
          <w:tab w:val="right" w:leader="dot" w:pos="9062"/>
        </w:tabs>
        <w:rPr>
          <w:rFonts w:asciiTheme="minorHAnsi" w:eastAsiaTheme="minorEastAsia" w:hAnsiTheme="minorHAnsi" w:cstheme="minorBidi"/>
          <w:noProof/>
          <w:lang w:val="fr-BE" w:eastAsia="fr-BE"/>
        </w:rPr>
      </w:pPr>
      <w:hyperlink w:anchor="_Toc80021496" w:history="1">
        <w:r w:rsidRPr="00E779B8">
          <w:rPr>
            <w:rStyle w:val="Hyperlink"/>
            <w:rFonts w:ascii="Times New Roman" w:hAnsi="Times New Roman"/>
            <w:noProof/>
          </w:rPr>
          <w:t>A.</w:t>
        </w:r>
        <w:r>
          <w:rPr>
            <w:rFonts w:asciiTheme="minorHAnsi" w:eastAsiaTheme="minorEastAsia" w:hAnsiTheme="minorHAnsi" w:cstheme="minorBidi"/>
            <w:noProof/>
            <w:lang w:val="fr-BE" w:eastAsia="fr-BE"/>
          </w:rPr>
          <w:tab/>
        </w:r>
        <w:r w:rsidRPr="00E779B8">
          <w:rPr>
            <w:rStyle w:val="Hyperlink"/>
            <w:rFonts w:ascii="Times New Roman" w:hAnsi="Times New Roman"/>
            <w:noProof/>
          </w:rPr>
          <w:t>Data</w:t>
        </w:r>
        <w:r>
          <w:rPr>
            <w:noProof/>
            <w:webHidden/>
          </w:rPr>
          <w:tab/>
        </w:r>
        <w:r>
          <w:rPr>
            <w:noProof/>
            <w:webHidden/>
          </w:rPr>
          <w:fldChar w:fldCharType="begin"/>
        </w:r>
        <w:r>
          <w:rPr>
            <w:noProof/>
            <w:webHidden/>
          </w:rPr>
          <w:instrText xml:space="preserve"> PAGEREF _Toc80021496 \h </w:instrText>
        </w:r>
        <w:r>
          <w:rPr>
            <w:noProof/>
            <w:webHidden/>
          </w:rPr>
        </w:r>
        <w:r>
          <w:rPr>
            <w:noProof/>
            <w:webHidden/>
          </w:rPr>
          <w:fldChar w:fldCharType="separate"/>
        </w:r>
        <w:r>
          <w:rPr>
            <w:noProof/>
            <w:webHidden/>
          </w:rPr>
          <w:t>27</w:t>
        </w:r>
        <w:r>
          <w:rPr>
            <w:noProof/>
            <w:webHidden/>
          </w:rPr>
          <w:fldChar w:fldCharType="end"/>
        </w:r>
      </w:hyperlink>
    </w:p>
    <w:p w14:paraId="4A98CC3F" w14:textId="32E4D26C" w:rsidR="00096478" w:rsidRDefault="00096478">
      <w:pPr>
        <w:pStyle w:val="TOC3"/>
        <w:tabs>
          <w:tab w:val="left" w:pos="880"/>
          <w:tab w:val="right" w:leader="dot" w:pos="9062"/>
        </w:tabs>
        <w:rPr>
          <w:rFonts w:asciiTheme="minorHAnsi" w:eastAsiaTheme="minorEastAsia" w:hAnsiTheme="minorHAnsi" w:cstheme="minorBidi"/>
          <w:noProof/>
          <w:lang w:val="fr-BE" w:eastAsia="fr-BE"/>
        </w:rPr>
      </w:pPr>
      <w:hyperlink w:anchor="_Toc80021497" w:history="1">
        <w:r w:rsidRPr="00E779B8">
          <w:rPr>
            <w:rStyle w:val="Hyperlink"/>
            <w:rFonts w:ascii="Times New Roman" w:hAnsi="Times New Roman"/>
            <w:noProof/>
          </w:rPr>
          <w:t>1.</w:t>
        </w:r>
        <w:r>
          <w:rPr>
            <w:rFonts w:asciiTheme="minorHAnsi" w:eastAsiaTheme="minorEastAsia" w:hAnsiTheme="minorHAnsi" w:cstheme="minorBidi"/>
            <w:noProof/>
            <w:lang w:val="fr-BE" w:eastAsia="fr-BE"/>
          </w:rPr>
          <w:tab/>
        </w:r>
        <w:r w:rsidRPr="00E779B8">
          <w:rPr>
            <w:rStyle w:val="Hyperlink"/>
            <w:rFonts w:ascii="Times New Roman" w:hAnsi="Times New Roman"/>
            <w:noProof/>
          </w:rPr>
          <w:t>2019 as a reference year</w:t>
        </w:r>
        <w:r>
          <w:rPr>
            <w:noProof/>
            <w:webHidden/>
          </w:rPr>
          <w:tab/>
        </w:r>
        <w:r>
          <w:rPr>
            <w:noProof/>
            <w:webHidden/>
          </w:rPr>
          <w:fldChar w:fldCharType="begin"/>
        </w:r>
        <w:r>
          <w:rPr>
            <w:noProof/>
            <w:webHidden/>
          </w:rPr>
          <w:instrText xml:space="preserve"> PAGEREF _Toc80021497 \h </w:instrText>
        </w:r>
        <w:r>
          <w:rPr>
            <w:noProof/>
            <w:webHidden/>
          </w:rPr>
        </w:r>
        <w:r>
          <w:rPr>
            <w:noProof/>
            <w:webHidden/>
          </w:rPr>
          <w:fldChar w:fldCharType="separate"/>
        </w:r>
        <w:r>
          <w:rPr>
            <w:noProof/>
            <w:webHidden/>
          </w:rPr>
          <w:t>27</w:t>
        </w:r>
        <w:r>
          <w:rPr>
            <w:noProof/>
            <w:webHidden/>
          </w:rPr>
          <w:fldChar w:fldCharType="end"/>
        </w:r>
      </w:hyperlink>
    </w:p>
    <w:p w14:paraId="62E05F62" w14:textId="516D0AC3" w:rsidR="00096478" w:rsidRDefault="00096478">
      <w:pPr>
        <w:pStyle w:val="TOC3"/>
        <w:tabs>
          <w:tab w:val="left" w:pos="880"/>
          <w:tab w:val="right" w:leader="dot" w:pos="9062"/>
        </w:tabs>
        <w:rPr>
          <w:rFonts w:asciiTheme="minorHAnsi" w:eastAsiaTheme="minorEastAsia" w:hAnsiTheme="minorHAnsi" w:cstheme="minorBidi"/>
          <w:noProof/>
          <w:lang w:val="fr-BE" w:eastAsia="fr-BE"/>
        </w:rPr>
      </w:pPr>
      <w:hyperlink w:anchor="_Toc80021498" w:history="1">
        <w:r w:rsidRPr="00E779B8">
          <w:rPr>
            <w:rStyle w:val="Hyperlink"/>
            <w:rFonts w:ascii="Times New Roman" w:hAnsi="Times New Roman"/>
            <w:noProof/>
          </w:rPr>
          <w:t>2.</w:t>
        </w:r>
        <w:r>
          <w:rPr>
            <w:rFonts w:asciiTheme="minorHAnsi" w:eastAsiaTheme="minorEastAsia" w:hAnsiTheme="minorHAnsi" w:cstheme="minorBidi"/>
            <w:noProof/>
            <w:lang w:val="fr-BE" w:eastAsia="fr-BE"/>
          </w:rPr>
          <w:tab/>
        </w:r>
        <w:r w:rsidRPr="00E779B8">
          <w:rPr>
            <w:rStyle w:val="Hyperlink"/>
            <w:rFonts w:ascii="Times New Roman" w:hAnsi="Times New Roman"/>
            <w:noProof/>
          </w:rPr>
          <w:t>Statistics Sectors as a geographic level</w:t>
        </w:r>
        <w:r>
          <w:rPr>
            <w:noProof/>
            <w:webHidden/>
          </w:rPr>
          <w:tab/>
        </w:r>
        <w:r>
          <w:rPr>
            <w:noProof/>
            <w:webHidden/>
          </w:rPr>
          <w:fldChar w:fldCharType="begin"/>
        </w:r>
        <w:r>
          <w:rPr>
            <w:noProof/>
            <w:webHidden/>
          </w:rPr>
          <w:instrText xml:space="preserve"> PAGEREF _Toc80021498 \h </w:instrText>
        </w:r>
        <w:r>
          <w:rPr>
            <w:noProof/>
            <w:webHidden/>
          </w:rPr>
        </w:r>
        <w:r>
          <w:rPr>
            <w:noProof/>
            <w:webHidden/>
          </w:rPr>
          <w:fldChar w:fldCharType="separate"/>
        </w:r>
        <w:r>
          <w:rPr>
            <w:noProof/>
            <w:webHidden/>
          </w:rPr>
          <w:t>27</w:t>
        </w:r>
        <w:r>
          <w:rPr>
            <w:noProof/>
            <w:webHidden/>
          </w:rPr>
          <w:fldChar w:fldCharType="end"/>
        </w:r>
      </w:hyperlink>
    </w:p>
    <w:p w14:paraId="54B80BEA" w14:textId="13E32540" w:rsidR="00096478" w:rsidRDefault="00096478">
      <w:pPr>
        <w:pStyle w:val="TOC2"/>
        <w:tabs>
          <w:tab w:val="left" w:pos="660"/>
          <w:tab w:val="right" w:leader="dot" w:pos="9062"/>
        </w:tabs>
        <w:rPr>
          <w:rFonts w:asciiTheme="minorHAnsi" w:eastAsiaTheme="minorEastAsia" w:hAnsiTheme="minorHAnsi" w:cstheme="minorBidi"/>
          <w:noProof/>
          <w:lang w:val="fr-BE" w:eastAsia="fr-BE"/>
        </w:rPr>
      </w:pPr>
      <w:hyperlink w:anchor="_Toc80021499" w:history="1">
        <w:r w:rsidRPr="00E779B8">
          <w:rPr>
            <w:rStyle w:val="Hyperlink"/>
            <w:rFonts w:ascii="Times New Roman" w:hAnsi="Times New Roman"/>
            <w:noProof/>
          </w:rPr>
          <w:t>B.</w:t>
        </w:r>
        <w:r>
          <w:rPr>
            <w:rFonts w:asciiTheme="minorHAnsi" w:eastAsiaTheme="minorEastAsia" w:hAnsiTheme="minorHAnsi" w:cstheme="minorBidi"/>
            <w:noProof/>
            <w:lang w:val="fr-BE" w:eastAsia="fr-BE"/>
          </w:rPr>
          <w:tab/>
        </w:r>
        <w:r w:rsidRPr="00E779B8">
          <w:rPr>
            <w:rStyle w:val="Hyperlink"/>
            <w:rFonts w:ascii="Times New Roman" w:hAnsi="Times New Roman"/>
            <w:noProof/>
          </w:rPr>
          <w:t>Methodology</w:t>
        </w:r>
        <w:r>
          <w:rPr>
            <w:noProof/>
            <w:webHidden/>
          </w:rPr>
          <w:tab/>
        </w:r>
        <w:r>
          <w:rPr>
            <w:noProof/>
            <w:webHidden/>
          </w:rPr>
          <w:fldChar w:fldCharType="begin"/>
        </w:r>
        <w:r>
          <w:rPr>
            <w:noProof/>
            <w:webHidden/>
          </w:rPr>
          <w:instrText xml:space="preserve"> PAGEREF _Toc80021499 \h </w:instrText>
        </w:r>
        <w:r>
          <w:rPr>
            <w:noProof/>
            <w:webHidden/>
          </w:rPr>
        </w:r>
        <w:r>
          <w:rPr>
            <w:noProof/>
            <w:webHidden/>
          </w:rPr>
          <w:fldChar w:fldCharType="separate"/>
        </w:r>
        <w:r>
          <w:rPr>
            <w:noProof/>
            <w:webHidden/>
          </w:rPr>
          <w:t>28</w:t>
        </w:r>
        <w:r>
          <w:rPr>
            <w:noProof/>
            <w:webHidden/>
          </w:rPr>
          <w:fldChar w:fldCharType="end"/>
        </w:r>
      </w:hyperlink>
    </w:p>
    <w:p w14:paraId="33ADFDA1" w14:textId="28AEDE71" w:rsidR="00096478" w:rsidRDefault="00096478">
      <w:pPr>
        <w:pStyle w:val="TOC3"/>
        <w:tabs>
          <w:tab w:val="left" w:pos="880"/>
          <w:tab w:val="right" w:leader="dot" w:pos="9062"/>
        </w:tabs>
        <w:rPr>
          <w:rFonts w:asciiTheme="minorHAnsi" w:eastAsiaTheme="minorEastAsia" w:hAnsiTheme="minorHAnsi" w:cstheme="minorBidi"/>
          <w:noProof/>
          <w:lang w:val="fr-BE" w:eastAsia="fr-BE"/>
        </w:rPr>
      </w:pPr>
      <w:hyperlink w:anchor="_Toc80021500" w:history="1">
        <w:r w:rsidRPr="00E779B8">
          <w:rPr>
            <w:rStyle w:val="Hyperlink"/>
            <w:rFonts w:ascii="Times New Roman" w:hAnsi="Times New Roman"/>
            <w:noProof/>
          </w:rPr>
          <w:t>1.</w:t>
        </w:r>
        <w:r>
          <w:rPr>
            <w:rFonts w:asciiTheme="minorHAnsi" w:eastAsiaTheme="minorEastAsia" w:hAnsiTheme="minorHAnsi" w:cstheme="minorBidi"/>
            <w:noProof/>
            <w:lang w:val="fr-BE" w:eastAsia="fr-BE"/>
          </w:rPr>
          <w:tab/>
        </w:r>
        <w:r w:rsidRPr="00E779B8">
          <w:rPr>
            <w:rStyle w:val="Hyperlink"/>
            <w:rFonts w:ascii="Times New Roman" w:hAnsi="Times New Roman"/>
            <w:noProof/>
          </w:rPr>
          <w:t>Overview</w:t>
        </w:r>
        <w:r>
          <w:rPr>
            <w:noProof/>
            <w:webHidden/>
          </w:rPr>
          <w:tab/>
        </w:r>
        <w:r>
          <w:rPr>
            <w:noProof/>
            <w:webHidden/>
          </w:rPr>
          <w:fldChar w:fldCharType="begin"/>
        </w:r>
        <w:r>
          <w:rPr>
            <w:noProof/>
            <w:webHidden/>
          </w:rPr>
          <w:instrText xml:space="preserve"> PAGEREF _Toc80021500 \h </w:instrText>
        </w:r>
        <w:r>
          <w:rPr>
            <w:noProof/>
            <w:webHidden/>
          </w:rPr>
        </w:r>
        <w:r>
          <w:rPr>
            <w:noProof/>
            <w:webHidden/>
          </w:rPr>
          <w:fldChar w:fldCharType="separate"/>
        </w:r>
        <w:r>
          <w:rPr>
            <w:noProof/>
            <w:webHidden/>
          </w:rPr>
          <w:t>28</w:t>
        </w:r>
        <w:r>
          <w:rPr>
            <w:noProof/>
            <w:webHidden/>
          </w:rPr>
          <w:fldChar w:fldCharType="end"/>
        </w:r>
      </w:hyperlink>
    </w:p>
    <w:p w14:paraId="34E7D95D" w14:textId="16407DE9" w:rsidR="00096478" w:rsidRDefault="00096478">
      <w:pPr>
        <w:pStyle w:val="TOC3"/>
        <w:tabs>
          <w:tab w:val="left" w:pos="880"/>
          <w:tab w:val="right" w:leader="dot" w:pos="9062"/>
        </w:tabs>
        <w:rPr>
          <w:rFonts w:asciiTheme="minorHAnsi" w:eastAsiaTheme="minorEastAsia" w:hAnsiTheme="minorHAnsi" w:cstheme="minorBidi"/>
          <w:noProof/>
          <w:lang w:val="fr-BE" w:eastAsia="fr-BE"/>
        </w:rPr>
      </w:pPr>
      <w:hyperlink w:anchor="_Toc80021501" w:history="1">
        <w:r w:rsidRPr="00E779B8">
          <w:rPr>
            <w:rStyle w:val="Hyperlink"/>
            <w:rFonts w:ascii="Times New Roman" w:hAnsi="Times New Roman"/>
            <w:noProof/>
          </w:rPr>
          <w:t>2.</w:t>
        </w:r>
        <w:r>
          <w:rPr>
            <w:rFonts w:asciiTheme="minorHAnsi" w:eastAsiaTheme="minorEastAsia" w:hAnsiTheme="minorHAnsi" w:cstheme="minorBidi"/>
            <w:noProof/>
            <w:lang w:val="fr-BE" w:eastAsia="fr-BE"/>
          </w:rPr>
          <w:tab/>
        </w:r>
        <w:r w:rsidRPr="00E779B8">
          <w:rPr>
            <w:rStyle w:val="Hyperlink"/>
            <w:rFonts w:ascii="Times New Roman" w:hAnsi="Times New Roman"/>
            <w:noProof/>
          </w:rPr>
          <w:t>Allocate a trip chain type</w:t>
        </w:r>
        <w:r>
          <w:rPr>
            <w:noProof/>
            <w:webHidden/>
          </w:rPr>
          <w:tab/>
        </w:r>
        <w:r>
          <w:rPr>
            <w:noProof/>
            <w:webHidden/>
          </w:rPr>
          <w:fldChar w:fldCharType="begin"/>
        </w:r>
        <w:r>
          <w:rPr>
            <w:noProof/>
            <w:webHidden/>
          </w:rPr>
          <w:instrText xml:space="preserve"> PAGEREF _Toc80021501 \h </w:instrText>
        </w:r>
        <w:r>
          <w:rPr>
            <w:noProof/>
            <w:webHidden/>
          </w:rPr>
        </w:r>
        <w:r>
          <w:rPr>
            <w:noProof/>
            <w:webHidden/>
          </w:rPr>
          <w:fldChar w:fldCharType="separate"/>
        </w:r>
        <w:r>
          <w:rPr>
            <w:noProof/>
            <w:webHidden/>
          </w:rPr>
          <w:t>30</w:t>
        </w:r>
        <w:r>
          <w:rPr>
            <w:noProof/>
            <w:webHidden/>
          </w:rPr>
          <w:fldChar w:fldCharType="end"/>
        </w:r>
      </w:hyperlink>
    </w:p>
    <w:p w14:paraId="3D8A9063" w14:textId="2A63735E" w:rsidR="00096478" w:rsidRDefault="00096478">
      <w:pPr>
        <w:pStyle w:val="TOC3"/>
        <w:tabs>
          <w:tab w:val="left" w:pos="880"/>
          <w:tab w:val="right" w:leader="dot" w:pos="9062"/>
        </w:tabs>
        <w:rPr>
          <w:rFonts w:asciiTheme="minorHAnsi" w:eastAsiaTheme="minorEastAsia" w:hAnsiTheme="minorHAnsi" w:cstheme="minorBidi"/>
          <w:noProof/>
          <w:lang w:val="fr-BE" w:eastAsia="fr-BE"/>
        </w:rPr>
      </w:pPr>
      <w:hyperlink w:anchor="_Toc80021502" w:history="1">
        <w:r w:rsidRPr="00E779B8">
          <w:rPr>
            <w:rStyle w:val="Hyperlink"/>
            <w:rFonts w:ascii="Times New Roman" w:hAnsi="Times New Roman"/>
            <w:noProof/>
          </w:rPr>
          <w:t>3.</w:t>
        </w:r>
        <w:r>
          <w:rPr>
            <w:rFonts w:asciiTheme="minorHAnsi" w:eastAsiaTheme="minorEastAsia" w:hAnsiTheme="minorHAnsi" w:cstheme="minorBidi"/>
            <w:noProof/>
            <w:lang w:val="fr-BE" w:eastAsia="fr-BE"/>
          </w:rPr>
          <w:tab/>
        </w:r>
        <w:r w:rsidRPr="00E779B8">
          <w:rPr>
            <w:rStyle w:val="Hyperlink"/>
            <w:rFonts w:ascii="Times New Roman" w:hAnsi="Times New Roman"/>
            <w:noProof/>
          </w:rPr>
          <w:t>Create trips</w:t>
        </w:r>
        <w:r>
          <w:rPr>
            <w:noProof/>
            <w:webHidden/>
          </w:rPr>
          <w:tab/>
        </w:r>
        <w:r>
          <w:rPr>
            <w:noProof/>
            <w:webHidden/>
          </w:rPr>
          <w:fldChar w:fldCharType="begin"/>
        </w:r>
        <w:r>
          <w:rPr>
            <w:noProof/>
            <w:webHidden/>
          </w:rPr>
          <w:instrText xml:space="preserve"> PAGEREF _Toc80021502 \h </w:instrText>
        </w:r>
        <w:r>
          <w:rPr>
            <w:noProof/>
            <w:webHidden/>
          </w:rPr>
        </w:r>
        <w:r>
          <w:rPr>
            <w:noProof/>
            <w:webHidden/>
          </w:rPr>
          <w:fldChar w:fldCharType="separate"/>
        </w:r>
        <w:r>
          <w:rPr>
            <w:noProof/>
            <w:webHidden/>
          </w:rPr>
          <w:t>32</w:t>
        </w:r>
        <w:r>
          <w:rPr>
            <w:noProof/>
            <w:webHidden/>
          </w:rPr>
          <w:fldChar w:fldCharType="end"/>
        </w:r>
      </w:hyperlink>
    </w:p>
    <w:p w14:paraId="07D20A5F" w14:textId="039F6D96" w:rsidR="00096478" w:rsidRDefault="00096478">
      <w:pPr>
        <w:pStyle w:val="TOC3"/>
        <w:tabs>
          <w:tab w:val="left" w:pos="880"/>
          <w:tab w:val="right" w:leader="dot" w:pos="9062"/>
        </w:tabs>
        <w:rPr>
          <w:rFonts w:asciiTheme="minorHAnsi" w:eastAsiaTheme="minorEastAsia" w:hAnsiTheme="minorHAnsi" w:cstheme="minorBidi"/>
          <w:noProof/>
          <w:lang w:val="fr-BE" w:eastAsia="fr-BE"/>
        </w:rPr>
      </w:pPr>
      <w:hyperlink w:anchor="_Toc80021503" w:history="1">
        <w:r w:rsidRPr="00E779B8">
          <w:rPr>
            <w:rStyle w:val="Hyperlink"/>
            <w:rFonts w:ascii="Times New Roman" w:hAnsi="Times New Roman"/>
            <w:noProof/>
          </w:rPr>
          <w:t>4.</w:t>
        </w:r>
        <w:r>
          <w:rPr>
            <w:rFonts w:asciiTheme="minorHAnsi" w:eastAsiaTheme="minorEastAsia" w:hAnsiTheme="minorHAnsi" w:cstheme="minorBidi"/>
            <w:noProof/>
            <w:lang w:val="fr-BE" w:eastAsia="fr-BE"/>
          </w:rPr>
          <w:tab/>
        </w:r>
        <w:r w:rsidRPr="00E779B8">
          <w:rPr>
            <w:rStyle w:val="Hyperlink"/>
            <w:rFonts w:ascii="Times New Roman" w:hAnsi="Times New Roman"/>
            <w:noProof/>
          </w:rPr>
          <w:t>aTaxis’ fleet simulation</w:t>
        </w:r>
        <w:r>
          <w:rPr>
            <w:noProof/>
            <w:webHidden/>
          </w:rPr>
          <w:tab/>
        </w:r>
        <w:r>
          <w:rPr>
            <w:noProof/>
            <w:webHidden/>
          </w:rPr>
          <w:fldChar w:fldCharType="begin"/>
        </w:r>
        <w:r>
          <w:rPr>
            <w:noProof/>
            <w:webHidden/>
          </w:rPr>
          <w:instrText xml:space="preserve"> PAGEREF _Toc80021503 \h </w:instrText>
        </w:r>
        <w:r>
          <w:rPr>
            <w:noProof/>
            <w:webHidden/>
          </w:rPr>
        </w:r>
        <w:r>
          <w:rPr>
            <w:noProof/>
            <w:webHidden/>
          </w:rPr>
          <w:fldChar w:fldCharType="separate"/>
        </w:r>
        <w:r>
          <w:rPr>
            <w:noProof/>
            <w:webHidden/>
          </w:rPr>
          <w:t>34</w:t>
        </w:r>
        <w:r>
          <w:rPr>
            <w:noProof/>
            <w:webHidden/>
          </w:rPr>
          <w:fldChar w:fldCharType="end"/>
        </w:r>
      </w:hyperlink>
    </w:p>
    <w:p w14:paraId="1FE4A146" w14:textId="593CFD12" w:rsidR="00096478" w:rsidRDefault="00096478">
      <w:pPr>
        <w:pStyle w:val="TOC2"/>
        <w:tabs>
          <w:tab w:val="left" w:pos="660"/>
          <w:tab w:val="right" w:leader="dot" w:pos="9062"/>
        </w:tabs>
        <w:rPr>
          <w:rFonts w:asciiTheme="minorHAnsi" w:eastAsiaTheme="minorEastAsia" w:hAnsiTheme="minorHAnsi" w:cstheme="minorBidi"/>
          <w:noProof/>
          <w:lang w:val="fr-BE" w:eastAsia="fr-BE"/>
        </w:rPr>
      </w:pPr>
      <w:hyperlink w:anchor="_Toc80021504" w:history="1">
        <w:r w:rsidRPr="00E779B8">
          <w:rPr>
            <w:rStyle w:val="Hyperlink"/>
            <w:rFonts w:ascii="Times New Roman" w:hAnsi="Times New Roman"/>
            <w:noProof/>
          </w:rPr>
          <w:t>C.</w:t>
        </w:r>
        <w:r>
          <w:rPr>
            <w:rFonts w:asciiTheme="minorHAnsi" w:eastAsiaTheme="minorEastAsia" w:hAnsiTheme="minorHAnsi" w:cstheme="minorBidi"/>
            <w:noProof/>
            <w:lang w:val="fr-BE" w:eastAsia="fr-BE"/>
          </w:rPr>
          <w:tab/>
        </w:r>
        <w:r w:rsidRPr="00E779B8">
          <w:rPr>
            <w:rStyle w:val="Hyperlink"/>
            <w:rFonts w:ascii="Times New Roman" w:hAnsi="Times New Roman"/>
            <w:noProof/>
          </w:rPr>
          <w:t>Results</w:t>
        </w:r>
        <w:r>
          <w:rPr>
            <w:noProof/>
            <w:webHidden/>
          </w:rPr>
          <w:tab/>
        </w:r>
        <w:r>
          <w:rPr>
            <w:noProof/>
            <w:webHidden/>
          </w:rPr>
          <w:fldChar w:fldCharType="begin"/>
        </w:r>
        <w:r>
          <w:rPr>
            <w:noProof/>
            <w:webHidden/>
          </w:rPr>
          <w:instrText xml:space="preserve"> PAGEREF _Toc80021504 \h </w:instrText>
        </w:r>
        <w:r>
          <w:rPr>
            <w:noProof/>
            <w:webHidden/>
          </w:rPr>
        </w:r>
        <w:r>
          <w:rPr>
            <w:noProof/>
            <w:webHidden/>
          </w:rPr>
          <w:fldChar w:fldCharType="separate"/>
        </w:r>
        <w:r>
          <w:rPr>
            <w:noProof/>
            <w:webHidden/>
          </w:rPr>
          <w:t>39</w:t>
        </w:r>
        <w:r>
          <w:rPr>
            <w:noProof/>
            <w:webHidden/>
          </w:rPr>
          <w:fldChar w:fldCharType="end"/>
        </w:r>
      </w:hyperlink>
    </w:p>
    <w:p w14:paraId="210BCE34" w14:textId="43D68360" w:rsidR="00096478" w:rsidRDefault="00096478">
      <w:pPr>
        <w:pStyle w:val="TOC3"/>
        <w:tabs>
          <w:tab w:val="left" w:pos="880"/>
          <w:tab w:val="right" w:leader="dot" w:pos="9062"/>
        </w:tabs>
        <w:rPr>
          <w:rFonts w:asciiTheme="minorHAnsi" w:eastAsiaTheme="minorEastAsia" w:hAnsiTheme="minorHAnsi" w:cstheme="minorBidi"/>
          <w:noProof/>
          <w:lang w:val="fr-BE" w:eastAsia="fr-BE"/>
        </w:rPr>
      </w:pPr>
      <w:hyperlink w:anchor="_Toc80021505" w:history="1">
        <w:r w:rsidRPr="00E779B8">
          <w:rPr>
            <w:rStyle w:val="Hyperlink"/>
            <w:rFonts w:ascii="Times New Roman" w:hAnsi="Times New Roman"/>
            <w:noProof/>
          </w:rPr>
          <w:t>1.</w:t>
        </w:r>
        <w:r>
          <w:rPr>
            <w:rFonts w:asciiTheme="minorHAnsi" w:eastAsiaTheme="minorEastAsia" w:hAnsiTheme="minorHAnsi" w:cstheme="minorBidi"/>
            <w:noProof/>
            <w:lang w:val="fr-BE" w:eastAsia="fr-BE"/>
          </w:rPr>
          <w:tab/>
        </w:r>
        <w:r w:rsidRPr="00E779B8">
          <w:rPr>
            <w:rStyle w:val="Hyperlink"/>
            <w:rFonts w:ascii="Times New Roman" w:hAnsi="Times New Roman"/>
            <w:noProof/>
          </w:rPr>
          <w:t>Population simulated</w:t>
        </w:r>
        <w:r>
          <w:rPr>
            <w:noProof/>
            <w:webHidden/>
          </w:rPr>
          <w:tab/>
        </w:r>
        <w:r>
          <w:rPr>
            <w:noProof/>
            <w:webHidden/>
          </w:rPr>
          <w:fldChar w:fldCharType="begin"/>
        </w:r>
        <w:r>
          <w:rPr>
            <w:noProof/>
            <w:webHidden/>
          </w:rPr>
          <w:instrText xml:space="preserve"> PAGEREF _Toc80021505 \h </w:instrText>
        </w:r>
        <w:r>
          <w:rPr>
            <w:noProof/>
            <w:webHidden/>
          </w:rPr>
        </w:r>
        <w:r>
          <w:rPr>
            <w:noProof/>
            <w:webHidden/>
          </w:rPr>
          <w:fldChar w:fldCharType="separate"/>
        </w:r>
        <w:r>
          <w:rPr>
            <w:noProof/>
            <w:webHidden/>
          </w:rPr>
          <w:t>39</w:t>
        </w:r>
        <w:r>
          <w:rPr>
            <w:noProof/>
            <w:webHidden/>
          </w:rPr>
          <w:fldChar w:fldCharType="end"/>
        </w:r>
      </w:hyperlink>
    </w:p>
    <w:p w14:paraId="5CF25736" w14:textId="78E49BF8" w:rsidR="00096478" w:rsidRDefault="00096478">
      <w:pPr>
        <w:pStyle w:val="TOC3"/>
        <w:tabs>
          <w:tab w:val="left" w:pos="880"/>
          <w:tab w:val="right" w:leader="dot" w:pos="9062"/>
        </w:tabs>
        <w:rPr>
          <w:rFonts w:asciiTheme="minorHAnsi" w:eastAsiaTheme="minorEastAsia" w:hAnsiTheme="minorHAnsi" w:cstheme="minorBidi"/>
          <w:noProof/>
          <w:lang w:val="fr-BE" w:eastAsia="fr-BE"/>
        </w:rPr>
      </w:pPr>
      <w:hyperlink w:anchor="_Toc80021506" w:history="1">
        <w:r w:rsidRPr="00E779B8">
          <w:rPr>
            <w:rStyle w:val="Hyperlink"/>
            <w:rFonts w:ascii="Times New Roman" w:hAnsi="Times New Roman"/>
            <w:noProof/>
          </w:rPr>
          <w:t>2.</w:t>
        </w:r>
        <w:r>
          <w:rPr>
            <w:rFonts w:asciiTheme="minorHAnsi" w:eastAsiaTheme="minorEastAsia" w:hAnsiTheme="minorHAnsi" w:cstheme="minorBidi"/>
            <w:noProof/>
            <w:lang w:val="fr-BE" w:eastAsia="fr-BE"/>
          </w:rPr>
          <w:tab/>
        </w:r>
        <w:r w:rsidRPr="00E779B8">
          <w:rPr>
            <w:rStyle w:val="Hyperlink"/>
            <w:rFonts w:ascii="Times New Roman" w:hAnsi="Times New Roman"/>
            <w:noProof/>
          </w:rPr>
          <w:t>Trips simulated</w:t>
        </w:r>
        <w:r>
          <w:rPr>
            <w:noProof/>
            <w:webHidden/>
          </w:rPr>
          <w:tab/>
        </w:r>
        <w:r>
          <w:rPr>
            <w:noProof/>
            <w:webHidden/>
          </w:rPr>
          <w:fldChar w:fldCharType="begin"/>
        </w:r>
        <w:r>
          <w:rPr>
            <w:noProof/>
            <w:webHidden/>
          </w:rPr>
          <w:instrText xml:space="preserve"> PAGEREF _Toc80021506 \h </w:instrText>
        </w:r>
        <w:r>
          <w:rPr>
            <w:noProof/>
            <w:webHidden/>
          </w:rPr>
        </w:r>
        <w:r>
          <w:rPr>
            <w:noProof/>
            <w:webHidden/>
          </w:rPr>
          <w:fldChar w:fldCharType="separate"/>
        </w:r>
        <w:r>
          <w:rPr>
            <w:noProof/>
            <w:webHidden/>
          </w:rPr>
          <w:t>40</w:t>
        </w:r>
        <w:r>
          <w:rPr>
            <w:noProof/>
            <w:webHidden/>
          </w:rPr>
          <w:fldChar w:fldCharType="end"/>
        </w:r>
      </w:hyperlink>
    </w:p>
    <w:p w14:paraId="5808A6E8" w14:textId="158A6456" w:rsidR="00096478" w:rsidRDefault="00096478">
      <w:pPr>
        <w:pStyle w:val="TOC3"/>
        <w:tabs>
          <w:tab w:val="left" w:pos="880"/>
          <w:tab w:val="right" w:leader="dot" w:pos="9062"/>
        </w:tabs>
        <w:rPr>
          <w:rFonts w:asciiTheme="minorHAnsi" w:eastAsiaTheme="minorEastAsia" w:hAnsiTheme="minorHAnsi" w:cstheme="minorBidi"/>
          <w:noProof/>
          <w:lang w:val="fr-BE" w:eastAsia="fr-BE"/>
        </w:rPr>
      </w:pPr>
      <w:hyperlink w:anchor="_Toc80021507" w:history="1">
        <w:r w:rsidRPr="00E779B8">
          <w:rPr>
            <w:rStyle w:val="Hyperlink"/>
            <w:rFonts w:ascii="Times New Roman" w:hAnsi="Times New Roman"/>
            <w:noProof/>
          </w:rPr>
          <w:t>3.</w:t>
        </w:r>
        <w:r>
          <w:rPr>
            <w:rFonts w:asciiTheme="minorHAnsi" w:eastAsiaTheme="minorEastAsia" w:hAnsiTheme="minorHAnsi" w:cstheme="minorBidi"/>
            <w:noProof/>
            <w:lang w:val="fr-BE" w:eastAsia="fr-BE"/>
          </w:rPr>
          <w:tab/>
        </w:r>
        <w:r w:rsidRPr="00E779B8">
          <w:rPr>
            <w:rStyle w:val="Hyperlink"/>
            <w:rFonts w:ascii="Times New Roman" w:hAnsi="Times New Roman"/>
            <w:noProof/>
          </w:rPr>
          <w:t>aTaxis’ fleet simulation</w:t>
        </w:r>
        <w:r>
          <w:rPr>
            <w:noProof/>
            <w:webHidden/>
          </w:rPr>
          <w:tab/>
        </w:r>
        <w:r>
          <w:rPr>
            <w:noProof/>
            <w:webHidden/>
          </w:rPr>
          <w:fldChar w:fldCharType="begin"/>
        </w:r>
        <w:r>
          <w:rPr>
            <w:noProof/>
            <w:webHidden/>
          </w:rPr>
          <w:instrText xml:space="preserve"> PAGEREF _Toc80021507 \h </w:instrText>
        </w:r>
        <w:r>
          <w:rPr>
            <w:noProof/>
            <w:webHidden/>
          </w:rPr>
        </w:r>
        <w:r>
          <w:rPr>
            <w:noProof/>
            <w:webHidden/>
          </w:rPr>
          <w:fldChar w:fldCharType="separate"/>
        </w:r>
        <w:r>
          <w:rPr>
            <w:noProof/>
            <w:webHidden/>
          </w:rPr>
          <w:t>41</w:t>
        </w:r>
        <w:r>
          <w:rPr>
            <w:noProof/>
            <w:webHidden/>
          </w:rPr>
          <w:fldChar w:fldCharType="end"/>
        </w:r>
      </w:hyperlink>
    </w:p>
    <w:p w14:paraId="5EF7E886" w14:textId="779B54AB" w:rsidR="00096478" w:rsidRDefault="00096478">
      <w:pPr>
        <w:pStyle w:val="TOC1"/>
        <w:tabs>
          <w:tab w:val="left" w:pos="660"/>
          <w:tab w:val="right" w:leader="dot" w:pos="9062"/>
        </w:tabs>
        <w:rPr>
          <w:rFonts w:asciiTheme="minorHAnsi" w:eastAsiaTheme="minorEastAsia" w:hAnsiTheme="minorHAnsi" w:cstheme="minorBidi"/>
          <w:noProof/>
          <w:lang w:val="fr-BE" w:eastAsia="fr-BE"/>
        </w:rPr>
      </w:pPr>
      <w:hyperlink w:anchor="_Toc80021508" w:history="1">
        <w:r w:rsidRPr="00E779B8">
          <w:rPr>
            <w:rStyle w:val="Hyperlink"/>
            <w:rFonts w:ascii="Times New Roman" w:hAnsi="Times New Roman"/>
            <w:noProof/>
          </w:rPr>
          <w:t>XII.</w:t>
        </w:r>
        <w:r>
          <w:rPr>
            <w:rFonts w:asciiTheme="minorHAnsi" w:eastAsiaTheme="minorEastAsia" w:hAnsiTheme="minorHAnsi" w:cstheme="minorBidi"/>
            <w:noProof/>
            <w:lang w:val="fr-BE" w:eastAsia="fr-BE"/>
          </w:rPr>
          <w:tab/>
        </w:r>
        <w:r w:rsidRPr="00E779B8">
          <w:rPr>
            <w:rStyle w:val="Hyperlink"/>
            <w:rFonts w:ascii="Times New Roman" w:hAnsi="Times New Roman"/>
            <w:noProof/>
          </w:rPr>
          <w:t>Costs analysis</w:t>
        </w:r>
        <w:r>
          <w:rPr>
            <w:noProof/>
            <w:webHidden/>
          </w:rPr>
          <w:tab/>
        </w:r>
        <w:r>
          <w:rPr>
            <w:noProof/>
            <w:webHidden/>
          </w:rPr>
          <w:fldChar w:fldCharType="begin"/>
        </w:r>
        <w:r>
          <w:rPr>
            <w:noProof/>
            <w:webHidden/>
          </w:rPr>
          <w:instrText xml:space="preserve"> PAGEREF _Toc80021508 \h </w:instrText>
        </w:r>
        <w:r>
          <w:rPr>
            <w:noProof/>
            <w:webHidden/>
          </w:rPr>
        </w:r>
        <w:r>
          <w:rPr>
            <w:noProof/>
            <w:webHidden/>
          </w:rPr>
          <w:fldChar w:fldCharType="separate"/>
        </w:r>
        <w:r>
          <w:rPr>
            <w:noProof/>
            <w:webHidden/>
          </w:rPr>
          <w:t>46</w:t>
        </w:r>
        <w:r>
          <w:rPr>
            <w:noProof/>
            <w:webHidden/>
          </w:rPr>
          <w:fldChar w:fldCharType="end"/>
        </w:r>
      </w:hyperlink>
    </w:p>
    <w:p w14:paraId="67A03924" w14:textId="132EAE7F" w:rsidR="00096478" w:rsidRDefault="00096478">
      <w:pPr>
        <w:pStyle w:val="TOC1"/>
        <w:tabs>
          <w:tab w:val="left" w:pos="660"/>
          <w:tab w:val="right" w:leader="dot" w:pos="9062"/>
        </w:tabs>
        <w:rPr>
          <w:rFonts w:asciiTheme="minorHAnsi" w:eastAsiaTheme="minorEastAsia" w:hAnsiTheme="minorHAnsi" w:cstheme="minorBidi"/>
          <w:noProof/>
          <w:lang w:val="fr-BE" w:eastAsia="fr-BE"/>
        </w:rPr>
      </w:pPr>
      <w:hyperlink w:anchor="_Toc80021509" w:history="1">
        <w:r w:rsidRPr="00E779B8">
          <w:rPr>
            <w:rStyle w:val="Hyperlink"/>
            <w:rFonts w:ascii="Times New Roman" w:hAnsi="Times New Roman"/>
            <w:noProof/>
          </w:rPr>
          <w:t>XIII.</w:t>
        </w:r>
        <w:r>
          <w:rPr>
            <w:rFonts w:asciiTheme="minorHAnsi" w:eastAsiaTheme="minorEastAsia" w:hAnsiTheme="minorHAnsi" w:cstheme="minorBidi"/>
            <w:noProof/>
            <w:lang w:val="fr-BE" w:eastAsia="fr-BE"/>
          </w:rPr>
          <w:tab/>
        </w:r>
        <w:r w:rsidRPr="00E779B8">
          <w:rPr>
            <w:rStyle w:val="Hyperlink"/>
            <w:rFonts w:ascii="Times New Roman" w:hAnsi="Times New Roman"/>
            <w:noProof/>
          </w:rPr>
          <w:t>Pricing and profitability analysis</w:t>
        </w:r>
        <w:r>
          <w:rPr>
            <w:noProof/>
            <w:webHidden/>
          </w:rPr>
          <w:tab/>
        </w:r>
        <w:r>
          <w:rPr>
            <w:noProof/>
            <w:webHidden/>
          </w:rPr>
          <w:fldChar w:fldCharType="begin"/>
        </w:r>
        <w:r>
          <w:rPr>
            <w:noProof/>
            <w:webHidden/>
          </w:rPr>
          <w:instrText xml:space="preserve"> PAGEREF _Toc80021509 \h </w:instrText>
        </w:r>
        <w:r>
          <w:rPr>
            <w:noProof/>
            <w:webHidden/>
          </w:rPr>
        </w:r>
        <w:r>
          <w:rPr>
            <w:noProof/>
            <w:webHidden/>
          </w:rPr>
          <w:fldChar w:fldCharType="separate"/>
        </w:r>
        <w:r>
          <w:rPr>
            <w:noProof/>
            <w:webHidden/>
          </w:rPr>
          <w:t>50</w:t>
        </w:r>
        <w:r>
          <w:rPr>
            <w:noProof/>
            <w:webHidden/>
          </w:rPr>
          <w:fldChar w:fldCharType="end"/>
        </w:r>
      </w:hyperlink>
    </w:p>
    <w:p w14:paraId="08BCF977" w14:textId="7525C95F" w:rsidR="00096478" w:rsidRDefault="00096478">
      <w:pPr>
        <w:pStyle w:val="TOC1"/>
        <w:tabs>
          <w:tab w:val="left" w:pos="880"/>
          <w:tab w:val="right" w:leader="dot" w:pos="9062"/>
        </w:tabs>
        <w:rPr>
          <w:rFonts w:asciiTheme="minorHAnsi" w:eastAsiaTheme="minorEastAsia" w:hAnsiTheme="minorHAnsi" w:cstheme="minorBidi"/>
          <w:noProof/>
          <w:lang w:val="fr-BE" w:eastAsia="fr-BE"/>
        </w:rPr>
      </w:pPr>
      <w:hyperlink w:anchor="_Toc80021510" w:history="1">
        <w:r w:rsidRPr="00E779B8">
          <w:rPr>
            <w:rStyle w:val="Hyperlink"/>
            <w:rFonts w:ascii="Times New Roman" w:hAnsi="Times New Roman"/>
            <w:noProof/>
          </w:rPr>
          <w:t>XIV.</w:t>
        </w:r>
        <w:r>
          <w:rPr>
            <w:rFonts w:asciiTheme="minorHAnsi" w:eastAsiaTheme="minorEastAsia" w:hAnsiTheme="minorHAnsi" w:cstheme="minorBidi"/>
            <w:noProof/>
            <w:lang w:val="fr-BE" w:eastAsia="fr-BE"/>
          </w:rPr>
          <w:tab/>
        </w:r>
        <w:r w:rsidRPr="00E779B8">
          <w:rPr>
            <w:rStyle w:val="Hyperlink"/>
            <w:rFonts w:ascii="Times New Roman" w:hAnsi="Times New Roman"/>
            <w:noProof/>
          </w:rPr>
          <w:t>Discussion and limitations</w:t>
        </w:r>
        <w:r>
          <w:rPr>
            <w:noProof/>
            <w:webHidden/>
          </w:rPr>
          <w:tab/>
        </w:r>
        <w:r>
          <w:rPr>
            <w:noProof/>
            <w:webHidden/>
          </w:rPr>
          <w:fldChar w:fldCharType="begin"/>
        </w:r>
        <w:r>
          <w:rPr>
            <w:noProof/>
            <w:webHidden/>
          </w:rPr>
          <w:instrText xml:space="preserve"> PAGEREF _Toc80021510 \h </w:instrText>
        </w:r>
        <w:r>
          <w:rPr>
            <w:noProof/>
            <w:webHidden/>
          </w:rPr>
        </w:r>
        <w:r>
          <w:rPr>
            <w:noProof/>
            <w:webHidden/>
          </w:rPr>
          <w:fldChar w:fldCharType="separate"/>
        </w:r>
        <w:r>
          <w:rPr>
            <w:noProof/>
            <w:webHidden/>
          </w:rPr>
          <w:t>51</w:t>
        </w:r>
        <w:r>
          <w:rPr>
            <w:noProof/>
            <w:webHidden/>
          </w:rPr>
          <w:fldChar w:fldCharType="end"/>
        </w:r>
      </w:hyperlink>
    </w:p>
    <w:p w14:paraId="54BB0679" w14:textId="632DFBCD" w:rsidR="00096478" w:rsidRDefault="00096478">
      <w:pPr>
        <w:pStyle w:val="TOC2"/>
        <w:tabs>
          <w:tab w:val="left" w:pos="660"/>
          <w:tab w:val="right" w:leader="dot" w:pos="9062"/>
        </w:tabs>
        <w:rPr>
          <w:rFonts w:asciiTheme="minorHAnsi" w:eastAsiaTheme="minorEastAsia" w:hAnsiTheme="minorHAnsi" w:cstheme="minorBidi"/>
          <w:noProof/>
          <w:lang w:val="fr-BE" w:eastAsia="fr-BE"/>
        </w:rPr>
      </w:pPr>
      <w:hyperlink w:anchor="_Toc80021511" w:history="1">
        <w:r w:rsidRPr="00E779B8">
          <w:rPr>
            <w:rStyle w:val="Hyperlink"/>
            <w:rFonts w:ascii="Times New Roman" w:hAnsi="Times New Roman"/>
            <w:noProof/>
          </w:rPr>
          <w:t>A.</w:t>
        </w:r>
        <w:r>
          <w:rPr>
            <w:rFonts w:asciiTheme="minorHAnsi" w:eastAsiaTheme="minorEastAsia" w:hAnsiTheme="minorHAnsi" w:cstheme="minorBidi"/>
            <w:noProof/>
            <w:lang w:val="fr-BE" w:eastAsia="fr-BE"/>
          </w:rPr>
          <w:tab/>
        </w:r>
        <w:r w:rsidRPr="00E779B8">
          <w:rPr>
            <w:rStyle w:val="Hyperlink"/>
            <w:rFonts w:ascii="Times New Roman" w:hAnsi="Times New Roman"/>
            <w:noProof/>
          </w:rPr>
          <w:t>Possible improvements</w:t>
        </w:r>
        <w:r>
          <w:rPr>
            <w:noProof/>
            <w:webHidden/>
          </w:rPr>
          <w:tab/>
        </w:r>
        <w:r>
          <w:rPr>
            <w:noProof/>
            <w:webHidden/>
          </w:rPr>
          <w:fldChar w:fldCharType="begin"/>
        </w:r>
        <w:r>
          <w:rPr>
            <w:noProof/>
            <w:webHidden/>
          </w:rPr>
          <w:instrText xml:space="preserve"> PAGEREF _Toc80021511 \h </w:instrText>
        </w:r>
        <w:r>
          <w:rPr>
            <w:noProof/>
            <w:webHidden/>
          </w:rPr>
        </w:r>
        <w:r>
          <w:rPr>
            <w:noProof/>
            <w:webHidden/>
          </w:rPr>
          <w:fldChar w:fldCharType="separate"/>
        </w:r>
        <w:r>
          <w:rPr>
            <w:noProof/>
            <w:webHidden/>
          </w:rPr>
          <w:t>51</w:t>
        </w:r>
        <w:r>
          <w:rPr>
            <w:noProof/>
            <w:webHidden/>
          </w:rPr>
          <w:fldChar w:fldCharType="end"/>
        </w:r>
      </w:hyperlink>
    </w:p>
    <w:p w14:paraId="25F42B4C" w14:textId="2952109A" w:rsidR="00096478" w:rsidRDefault="00096478">
      <w:pPr>
        <w:pStyle w:val="TOC2"/>
        <w:tabs>
          <w:tab w:val="left" w:pos="660"/>
          <w:tab w:val="right" w:leader="dot" w:pos="9062"/>
        </w:tabs>
        <w:rPr>
          <w:rFonts w:asciiTheme="minorHAnsi" w:eastAsiaTheme="minorEastAsia" w:hAnsiTheme="minorHAnsi" w:cstheme="minorBidi"/>
          <w:noProof/>
          <w:lang w:val="fr-BE" w:eastAsia="fr-BE"/>
        </w:rPr>
      </w:pPr>
      <w:hyperlink w:anchor="_Toc80021512" w:history="1">
        <w:r w:rsidRPr="00E779B8">
          <w:rPr>
            <w:rStyle w:val="Hyperlink"/>
            <w:rFonts w:ascii="Times New Roman" w:hAnsi="Times New Roman"/>
            <w:noProof/>
          </w:rPr>
          <w:t>B.</w:t>
        </w:r>
        <w:r>
          <w:rPr>
            <w:rFonts w:asciiTheme="minorHAnsi" w:eastAsiaTheme="minorEastAsia" w:hAnsiTheme="minorHAnsi" w:cstheme="minorBidi"/>
            <w:noProof/>
            <w:lang w:val="fr-BE" w:eastAsia="fr-BE"/>
          </w:rPr>
          <w:tab/>
        </w:r>
        <w:r w:rsidRPr="00E779B8">
          <w:rPr>
            <w:rStyle w:val="Hyperlink"/>
            <w:rFonts w:ascii="Times New Roman" w:hAnsi="Times New Roman"/>
            <w:noProof/>
          </w:rPr>
          <w:t>Future researches</w:t>
        </w:r>
        <w:r>
          <w:rPr>
            <w:noProof/>
            <w:webHidden/>
          </w:rPr>
          <w:tab/>
        </w:r>
        <w:r>
          <w:rPr>
            <w:noProof/>
            <w:webHidden/>
          </w:rPr>
          <w:fldChar w:fldCharType="begin"/>
        </w:r>
        <w:r>
          <w:rPr>
            <w:noProof/>
            <w:webHidden/>
          </w:rPr>
          <w:instrText xml:space="preserve"> PAGEREF _Toc80021512 \h </w:instrText>
        </w:r>
        <w:r>
          <w:rPr>
            <w:noProof/>
            <w:webHidden/>
          </w:rPr>
        </w:r>
        <w:r>
          <w:rPr>
            <w:noProof/>
            <w:webHidden/>
          </w:rPr>
          <w:fldChar w:fldCharType="separate"/>
        </w:r>
        <w:r>
          <w:rPr>
            <w:noProof/>
            <w:webHidden/>
          </w:rPr>
          <w:t>54</w:t>
        </w:r>
        <w:r>
          <w:rPr>
            <w:noProof/>
            <w:webHidden/>
          </w:rPr>
          <w:fldChar w:fldCharType="end"/>
        </w:r>
      </w:hyperlink>
    </w:p>
    <w:p w14:paraId="232DC632" w14:textId="07EE500D" w:rsidR="00096478" w:rsidRDefault="00096478">
      <w:pPr>
        <w:pStyle w:val="TOC1"/>
        <w:tabs>
          <w:tab w:val="left" w:pos="660"/>
          <w:tab w:val="right" w:leader="dot" w:pos="9062"/>
        </w:tabs>
        <w:rPr>
          <w:rFonts w:asciiTheme="minorHAnsi" w:eastAsiaTheme="minorEastAsia" w:hAnsiTheme="minorHAnsi" w:cstheme="minorBidi"/>
          <w:noProof/>
          <w:lang w:val="fr-BE" w:eastAsia="fr-BE"/>
        </w:rPr>
      </w:pPr>
      <w:hyperlink w:anchor="_Toc80021513" w:history="1">
        <w:r w:rsidRPr="00E779B8">
          <w:rPr>
            <w:rStyle w:val="Hyperlink"/>
            <w:rFonts w:ascii="Times New Roman" w:hAnsi="Times New Roman"/>
            <w:noProof/>
          </w:rPr>
          <w:t>XV.</w:t>
        </w:r>
        <w:r>
          <w:rPr>
            <w:rFonts w:asciiTheme="minorHAnsi" w:eastAsiaTheme="minorEastAsia" w:hAnsiTheme="minorHAnsi" w:cstheme="minorBidi"/>
            <w:noProof/>
            <w:lang w:val="fr-BE" w:eastAsia="fr-BE"/>
          </w:rPr>
          <w:tab/>
        </w:r>
        <w:r w:rsidRPr="00E779B8">
          <w:rPr>
            <w:rStyle w:val="Hyperlink"/>
            <w:rFonts w:ascii="Times New Roman" w:hAnsi="Times New Roman"/>
            <w:noProof/>
          </w:rPr>
          <w:t>Conclusion</w:t>
        </w:r>
        <w:r>
          <w:rPr>
            <w:noProof/>
            <w:webHidden/>
          </w:rPr>
          <w:tab/>
        </w:r>
        <w:r>
          <w:rPr>
            <w:noProof/>
            <w:webHidden/>
          </w:rPr>
          <w:fldChar w:fldCharType="begin"/>
        </w:r>
        <w:r>
          <w:rPr>
            <w:noProof/>
            <w:webHidden/>
          </w:rPr>
          <w:instrText xml:space="preserve"> PAGEREF _Toc80021513 \h </w:instrText>
        </w:r>
        <w:r>
          <w:rPr>
            <w:noProof/>
            <w:webHidden/>
          </w:rPr>
        </w:r>
        <w:r>
          <w:rPr>
            <w:noProof/>
            <w:webHidden/>
          </w:rPr>
          <w:fldChar w:fldCharType="separate"/>
        </w:r>
        <w:r>
          <w:rPr>
            <w:noProof/>
            <w:webHidden/>
          </w:rPr>
          <w:t>59</w:t>
        </w:r>
        <w:r>
          <w:rPr>
            <w:noProof/>
            <w:webHidden/>
          </w:rPr>
          <w:fldChar w:fldCharType="end"/>
        </w:r>
      </w:hyperlink>
    </w:p>
    <w:p w14:paraId="2E193FDC" w14:textId="2CCE76EB" w:rsidR="00096478" w:rsidRDefault="00096478">
      <w:pPr>
        <w:pStyle w:val="TOC1"/>
        <w:tabs>
          <w:tab w:val="left" w:pos="880"/>
          <w:tab w:val="right" w:leader="dot" w:pos="9062"/>
        </w:tabs>
        <w:rPr>
          <w:rFonts w:asciiTheme="minorHAnsi" w:eastAsiaTheme="minorEastAsia" w:hAnsiTheme="minorHAnsi" w:cstheme="minorBidi"/>
          <w:noProof/>
          <w:lang w:val="fr-BE" w:eastAsia="fr-BE"/>
        </w:rPr>
      </w:pPr>
      <w:hyperlink w:anchor="_Toc80021514" w:history="1">
        <w:r w:rsidRPr="00E779B8">
          <w:rPr>
            <w:rStyle w:val="Hyperlink"/>
            <w:rFonts w:ascii="Times New Roman" w:hAnsi="Times New Roman"/>
            <w:noProof/>
          </w:rPr>
          <w:t>XVI.</w:t>
        </w:r>
        <w:r>
          <w:rPr>
            <w:rFonts w:asciiTheme="minorHAnsi" w:eastAsiaTheme="minorEastAsia" w:hAnsiTheme="minorHAnsi" w:cstheme="minorBidi"/>
            <w:noProof/>
            <w:lang w:val="fr-BE" w:eastAsia="fr-BE"/>
          </w:rPr>
          <w:tab/>
        </w:r>
        <w:r w:rsidRPr="00E779B8">
          <w:rPr>
            <w:rStyle w:val="Hyperlink"/>
            <w:rFonts w:ascii="Times New Roman" w:hAnsi="Times New Roman"/>
            <w:noProof/>
          </w:rPr>
          <w:t>Bibliography</w:t>
        </w:r>
        <w:r>
          <w:rPr>
            <w:noProof/>
            <w:webHidden/>
          </w:rPr>
          <w:tab/>
        </w:r>
        <w:r>
          <w:rPr>
            <w:noProof/>
            <w:webHidden/>
          </w:rPr>
          <w:fldChar w:fldCharType="begin"/>
        </w:r>
        <w:r>
          <w:rPr>
            <w:noProof/>
            <w:webHidden/>
          </w:rPr>
          <w:instrText xml:space="preserve"> PAGEREF _Toc80021514 \h </w:instrText>
        </w:r>
        <w:r>
          <w:rPr>
            <w:noProof/>
            <w:webHidden/>
          </w:rPr>
        </w:r>
        <w:r>
          <w:rPr>
            <w:noProof/>
            <w:webHidden/>
          </w:rPr>
          <w:fldChar w:fldCharType="separate"/>
        </w:r>
        <w:r>
          <w:rPr>
            <w:noProof/>
            <w:webHidden/>
          </w:rPr>
          <w:t>61</w:t>
        </w:r>
        <w:r>
          <w:rPr>
            <w:noProof/>
            <w:webHidden/>
          </w:rPr>
          <w:fldChar w:fldCharType="end"/>
        </w:r>
      </w:hyperlink>
    </w:p>
    <w:p w14:paraId="19B3B0A4" w14:textId="2E162AE8" w:rsidR="00096478" w:rsidRDefault="00096478">
      <w:pPr>
        <w:pStyle w:val="TOC1"/>
        <w:tabs>
          <w:tab w:val="left" w:pos="880"/>
          <w:tab w:val="right" w:leader="dot" w:pos="9062"/>
        </w:tabs>
        <w:rPr>
          <w:rFonts w:asciiTheme="minorHAnsi" w:eastAsiaTheme="minorEastAsia" w:hAnsiTheme="minorHAnsi" w:cstheme="minorBidi"/>
          <w:noProof/>
          <w:lang w:val="fr-BE" w:eastAsia="fr-BE"/>
        </w:rPr>
      </w:pPr>
      <w:hyperlink w:anchor="_Toc80021515" w:history="1">
        <w:r w:rsidRPr="00E779B8">
          <w:rPr>
            <w:rStyle w:val="Hyperlink"/>
            <w:rFonts w:ascii="Times New Roman" w:hAnsi="Times New Roman"/>
            <w:noProof/>
          </w:rPr>
          <w:t>XVII.</w:t>
        </w:r>
        <w:r>
          <w:rPr>
            <w:rFonts w:asciiTheme="minorHAnsi" w:eastAsiaTheme="minorEastAsia" w:hAnsiTheme="minorHAnsi" w:cstheme="minorBidi"/>
            <w:noProof/>
            <w:lang w:val="fr-BE" w:eastAsia="fr-BE"/>
          </w:rPr>
          <w:tab/>
        </w:r>
        <w:r w:rsidRPr="00E779B8">
          <w:rPr>
            <w:rStyle w:val="Hyperlink"/>
            <w:rFonts w:ascii="Times New Roman" w:hAnsi="Times New Roman"/>
            <w:noProof/>
          </w:rPr>
          <w:t>Appendix</w:t>
        </w:r>
        <w:r>
          <w:rPr>
            <w:noProof/>
            <w:webHidden/>
          </w:rPr>
          <w:tab/>
        </w:r>
        <w:r>
          <w:rPr>
            <w:noProof/>
            <w:webHidden/>
          </w:rPr>
          <w:fldChar w:fldCharType="begin"/>
        </w:r>
        <w:r>
          <w:rPr>
            <w:noProof/>
            <w:webHidden/>
          </w:rPr>
          <w:instrText xml:space="preserve"> PAGEREF _Toc80021515 \h </w:instrText>
        </w:r>
        <w:r>
          <w:rPr>
            <w:noProof/>
            <w:webHidden/>
          </w:rPr>
        </w:r>
        <w:r>
          <w:rPr>
            <w:noProof/>
            <w:webHidden/>
          </w:rPr>
          <w:fldChar w:fldCharType="separate"/>
        </w:r>
        <w:r>
          <w:rPr>
            <w:noProof/>
            <w:webHidden/>
          </w:rPr>
          <w:t>83</w:t>
        </w:r>
        <w:r>
          <w:rPr>
            <w:noProof/>
            <w:webHidden/>
          </w:rPr>
          <w:fldChar w:fldCharType="end"/>
        </w:r>
      </w:hyperlink>
    </w:p>
    <w:p w14:paraId="1D8C55A1" w14:textId="661B6C4F" w:rsidR="00096478" w:rsidRDefault="00096478">
      <w:pPr>
        <w:pStyle w:val="TOC2"/>
        <w:tabs>
          <w:tab w:val="left" w:pos="660"/>
          <w:tab w:val="right" w:leader="dot" w:pos="9062"/>
        </w:tabs>
        <w:rPr>
          <w:rFonts w:asciiTheme="minorHAnsi" w:eastAsiaTheme="minorEastAsia" w:hAnsiTheme="minorHAnsi" w:cstheme="minorBidi"/>
          <w:noProof/>
          <w:lang w:val="fr-BE" w:eastAsia="fr-BE"/>
        </w:rPr>
      </w:pPr>
      <w:hyperlink w:anchor="_Toc80021516" w:history="1">
        <w:r w:rsidRPr="00E779B8">
          <w:rPr>
            <w:rStyle w:val="Hyperlink"/>
            <w:rFonts w:ascii="Times New Roman" w:hAnsi="Times New Roman"/>
            <w:noProof/>
          </w:rPr>
          <w:t>A.</w:t>
        </w:r>
        <w:r>
          <w:rPr>
            <w:rFonts w:asciiTheme="minorHAnsi" w:eastAsiaTheme="minorEastAsia" w:hAnsiTheme="minorHAnsi" w:cstheme="minorBidi"/>
            <w:noProof/>
            <w:lang w:val="fr-BE" w:eastAsia="fr-BE"/>
          </w:rPr>
          <w:tab/>
        </w:r>
        <w:r w:rsidRPr="00E779B8">
          <w:rPr>
            <w:rStyle w:val="Hyperlink"/>
            <w:rFonts w:ascii="Times New Roman" w:hAnsi="Times New Roman"/>
            <w:noProof/>
          </w:rPr>
          <w:t>Figures</w:t>
        </w:r>
        <w:r>
          <w:rPr>
            <w:noProof/>
            <w:webHidden/>
          </w:rPr>
          <w:tab/>
        </w:r>
        <w:r>
          <w:rPr>
            <w:noProof/>
            <w:webHidden/>
          </w:rPr>
          <w:fldChar w:fldCharType="begin"/>
        </w:r>
        <w:r>
          <w:rPr>
            <w:noProof/>
            <w:webHidden/>
          </w:rPr>
          <w:instrText xml:space="preserve"> PAGEREF _Toc80021516 \h </w:instrText>
        </w:r>
        <w:r>
          <w:rPr>
            <w:noProof/>
            <w:webHidden/>
          </w:rPr>
        </w:r>
        <w:r>
          <w:rPr>
            <w:noProof/>
            <w:webHidden/>
          </w:rPr>
          <w:fldChar w:fldCharType="separate"/>
        </w:r>
        <w:r>
          <w:rPr>
            <w:noProof/>
            <w:webHidden/>
          </w:rPr>
          <w:t>83</w:t>
        </w:r>
        <w:r>
          <w:rPr>
            <w:noProof/>
            <w:webHidden/>
          </w:rPr>
          <w:fldChar w:fldCharType="end"/>
        </w:r>
      </w:hyperlink>
    </w:p>
    <w:p w14:paraId="2BBDB0FF" w14:textId="0356E963" w:rsidR="00096478" w:rsidRDefault="00096478">
      <w:pPr>
        <w:pStyle w:val="TOC3"/>
        <w:tabs>
          <w:tab w:val="left" w:pos="880"/>
          <w:tab w:val="right" w:leader="dot" w:pos="9062"/>
        </w:tabs>
        <w:rPr>
          <w:rFonts w:asciiTheme="minorHAnsi" w:eastAsiaTheme="minorEastAsia" w:hAnsiTheme="minorHAnsi" w:cstheme="minorBidi"/>
          <w:noProof/>
          <w:lang w:val="fr-BE" w:eastAsia="fr-BE"/>
        </w:rPr>
      </w:pPr>
      <w:hyperlink w:anchor="_Toc80021517" w:history="1">
        <w:r w:rsidRPr="00E779B8">
          <w:rPr>
            <w:rStyle w:val="Hyperlink"/>
            <w:rFonts w:ascii="Times New Roman" w:hAnsi="Times New Roman"/>
            <w:noProof/>
          </w:rPr>
          <w:t>1.</w:t>
        </w:r>
        <w:r>
          <w:rPr>
            <w:rFonts w:asciiTheme="minorHAnsi" w:eastAsiaTheme="minorEastAsia" w:hAnsiTheme="minorHAnsi" w:cstheme="minorBidi"/>
            <w:noProof/>
            <w:lang w:val="fr-BE" w:eastAsia="fr-BE"/>
          </w:rPr>
          <w:tab/>
        </w:r>
        <w:r w:rsidRPr="00E779B8">
          <w:rPr>
            <w:rStyle w:val="Hyperlink"/>
            <w:rFonts w:ascii="Times New Roman" w:hAnsi="Times New Roman"/>
            <w:noProof/>
          </w:rPr>
          <w:t>Appendix 1: Distribution of trips through time per category of destination</w:t>
        </w:r>
        <w:r>
          <w:rPr>
            <w:noProof/>
            <w:webHidden/>
          </w:rPr>
          <w:tab/>
        </w:r>
        <w:r>
          <w:rPr>
            <w:noProof/>
            <w:webHidden/>
          </w:rPr>
          <w:fldChar w:fldCharType="begin"/>
        </w:r>
        <w:r>
          <w:rPr>
            <w:noProof/>
            <w:webHidden/>
          </w:rPr>
          <w:instrText xml:space="preserve"> PAGEREF _Toc80021517 \h </w:instrText>
        </w:r>
        <w:r>
          <w:rPr>
            <w:noProof/>
            <w:webHidden/>
          </w:rPr>
        </w:r>
        <w:r>
          <w:rPr>
            <w:noProof/>
            <w:webHidden/>
          </w:rPr>
          <w:fldChar w:fldCharType="separate"/>
        </w:r>
        <w:r>
          <w:rPr>
            <w:noProof/>
            <w:webHidden/>
          </w:rPr>
          <w:t>83</w:t>
        </w:r>
        <w:r>
          <w:rPr>
            <w:noProof/>
            <w:webHidden/>
          </w:rPr>
          <w:fldChar w:fldCharType="end"/>
        </w:r>
      </w:hyperlink>
    </w:p>
    <w:p w14:paraId="273BE042" w14:textId="24D01E20" w:rsidR="00096478" w:rsidRDefault="00096478">
      <w:pPr>
        <w:pStyle w:val="TOC3"/>
        <w:tabs>
          <w:tab w:val="left" w:pos="880"/>
          <w:tab w:val="right" w:leader="dot" w:pos="9062"/>
        </w:tabs>
        <w:rPr>
          <w:rFonts w:asciiTheme="minorHAnsi" w:eastAsiaTheme="minorEastAsia" w:hAnsiTheme="minorHAnsi" w:cstheme="minorBidi"/>
          <w:noProof/>
          <w:lang w:val="fr-BE" w:eastAsia="fr-BE"/>
        </w:rPr>
      </w:pPr>
      <w:hyperlink w:anchor="_Toc80021518" w:history="1">
        <w:r w:rsidRPr="00E779B8">
          <w:rPr>
            <w:rStyle w:val="Hyperlink"/>
            <w:rFonts w:ascii="Times New Roman" w:hAnsi="Times New Roman"/>
            <w:noProof/>
          </w:rPr>
          <w:t>2.</w:t>
        </w:r>
        <w:r>
          <w:rPr>
            <w:rFonts w:asciiTheme="minorHAnsi" w:eastAsiaTheme="minorEastAsia" w:hAnsiTheme="minorHAnsi" w:cstheme="minorBidi"/>
            <w:noProof/>
            <w:lang w:val="fr-BE" w:eastAsia="fr-BE"/>
          </w:rPr>
          <w:tab/>
        </w:r>
        <w:r w:rsidRPr="00E779B8">
          <w:rPr>
            <w:rStyle w:val="Hyperlink"/>
            <w:rFonts w:ascii="Times New Roman" w:hAnsi="Times New Roman"/>
            <w:noProof/>
          </w:rPr>
          <w:t>Appendix 2: Modal share according to the trip length</w:t>
        </w:r>
        <w:r>
          <w:rPr>
            <w:noProof/>
            <w:webHidden/>
          </w:rPr>
          <w:tab/>
        </w:r>
        <w:r>
          <w:rPr>
            <w:noProof/>
            <w:webHidden/>
          </w:rPr>
          <w:fldChar w:fldCharType="begin"/>
        </w:r>
        <w:r>
          <w:rPr>
            <w:noProof/>
            <w:webHidden/>
          </w:rPr>
          <w:instrText xml:space="preserve"> PAGEREF _Toc80021518 \h </w:instrText>
        </w:r>
        <w:r>
          <w:rPr>
            <w:noProof/>
            <w:webHidden/>
          </w:rPr>
        </w:r>
        <w:r>
          <w:rPr>
            <w:noProof/>
            <w:webHidden/>
          </w:rPr>
          <w:fldChar w:fldCharType="separate"/>
        </w:r>
        <w:r>
          <w:rPr>
            <w:noProof/>
            <w:webHidden/>
          </w:rPr>
          <w:t>85</w:t>
        </w:r>
        <w:r>
          <w:rPr>
            <w:noProof/>
            <w:webHidden/>
          </w:rPr>
          <w:fldChar w:fldCharType="end"/>
        </w:r>
      </w:hyperlink>
    </w:p>
    <w:p w14:paraId="3F17119A" w14:textId="030E6D59" w:rsidR="00096478" w:rsidRDefault="00096478">
      <w:pPr>
        <w:pStyle w:val="TOC2"/>
        <w:tabs>
          <w:tab w:val="left" w:pos="660"/>
          <w:tab w:val="right" w:leader="dot" w:pos="9062"/>
        </w:tabs>
        <w:rPr>
          <w:rFonts w:asciiTheme="minorHAnsi" w:eastAsiaTheme="minorEastAsia" w:hAnsiTheme="minorHAnsi" w:cstheme="minorBidi"/>
          <w:noProof/>
          <w:lang w:val="fr-BE" w:eastAsia="fr-BE"/>
        </w:rPr>
      </w:pPr>
      <w:hyperlink w:anchor="_Toc80021519" w:history="1">
        <w:r w:rsidRPr="00E779B8">
          <w:rPr>
            <w:rStyle w:val="Hyperlink"/>
            <w:noProof/>
          </w:rPr>
          <w:t>B.</w:t>
        </w:r>
        <w:r>
          <w:rPr>
            <w:rFonts w:asciiTheme="minorHAnsi" w:eastAsiaTheme="minorEastAsia" w:hAnsiTheme="minorHAnsi" w:cstheme="minorBidi"/>
            <w:noProof/>
            <w:lang w:val="fr-BE" w:eastAsia="fr-BE"/>
          </w:rPr>
          <w:tab/>
        </w:r>
        <w:r w:rsidRPr="00E779B8">
          <w:rPr>
            <w:rStyle w:val="Hyperlink"/>
            <w:noProof/>
          </w:rPr>
          <w:t>Tables</w:t>
        </w:r>
        <w:r>
          <w:rPr>
            <w:noProof/>
            <w:webHidden/>
          </w:rPr>
          <w:tab/>
        </w:r>
        <w:r>
          <w:rPr>
            <w:noProof/>
            <w:webHidden/>
          </w:rPr>
          <w:fldChar w:fldCharType="begin"/>
        </w:r>
        <w:r>
          <w:rPr>
            <w:noProof/>
            <w:webHidden/>
          </w:rPr>
          <w:instrText xml:space="preserve"> PAGEREF _Toc80021519 \h </w:instrText>
        </w:r>
        <w:r>
          <w:rPr>
            <w:noProof/>
            <w:webHidden/>
          </w:rPr>
        </w:r>
        <w:r>
          <w:rPr>
            <w:noProof/>
            <w:webHidden/>
          </w:rPr>
          <w:fldChar w:fldCharType="separate"/>
        </w:r>
        <w:r>
          <w:rPr>
            <w:noProof/>
            <w:webHidden/>
          </w:rPr>
          <w:t>86</w:t>
        </w:r>
        <w:r>
          <w:rPr>
            <w:noProof/>
            <w:webHidden/>
          </w:rPr>
          <w:fldChar w:fldCharType="end"/>
        </w:r>
      </w:hyperlink>
    </w:p>
    <w:p w14:paraId="730B21AD" w14:textId="3268C0EE" w:rsidR="00096478" w:rsidRDefault="00096478">
      <w:pPr>
        <w:pStyle w:val="TOC3"/>
        <w:tabs>
          <w:tab w:val="left" w:pos="880"/>
          <w:tab w:val="right" w:leader="dot" w:pos="9062"/>
        </w:tabs>
        <w:rPr>
          <w:rFonts w:asciiTheme="minorHAnsi" w:eastAsiaTheme="minorEastAsia" w:hAnsiTheme="minorHAnsi" w:cstheme="minorBidi"/>
          <w:noProof/>
          <w:lang w:val="fr-BE" w:eastAsia="fr-BE"/>
        </w:rPr>
      </w:pPr>
      <w:hyperlink w:anchor="_Toc80021520" w:history="1">
        <w:r w:rsidRPr="00E779B8">
          <w:rPr>
            <w:rStyle w:val="Hyperlink"/>
            <w:rFonts w:ascii="Times New Roman" w:hAnsi="Times New Roman"/>
            <w:noProof/>
          </w:rPr>
          <w:t>1.</w:t>
        </w:r>
        <w:r>
          <w:rPr>
            <w:rFonts w:asciiTheme="minorHAnsi" w:eastAsiaTheme="minorEastAsia" w:hAnsiTheme="minorHAnsi" w:cstheme="minorBidi"/>
            <w:noProof/>
            <w:lang w:val="fr-BE" w:eastAsia="fr-BE"/>
          </w:rPr>
          <w:tab/>
        </w:r>
        <w:r w:rsidRPr="00E779B8">
          <w:rPr>
            <w:rStyle w:val="Hyperlink"/>
            <w:rFonts w:ascii="Times New Roman" w:hAnsi="Times New Roman"/>
            <w:noProof/>
          </w:rPr>
          <w:t>Appendix 3: Literature review comparison table</w:t>
        </w:r>
        <w:r>
          <w:rPr>
            <w:noProof/>
            <w:webHidden/>
          </w:rPr>
          <w:tab/>
        </w:r>
        <w:r>
          <w:rPr>
            <w:noProof/>
            <w:webHidden/>
          </w:rPr>
          <w:fldChar w:fldCharType="begin"/>
        </w:r>
        <w:r>
          <w:rPr>
            <w:noProof/>
            <w:webHidden/>
          </w:rPr>
          <w:instrText xml:space="preserve"> PAGEREF _Toc80021520 \h </w:instrText>
        </w:r>
        <w:r>
          <w:rPr>
            <w:noProof/>
            <w:webHidden/>
          </w:rPr>
        </w:r>
        <w:r>
          <w:rPr>
            <w:noProof/>
            <w:webHidden/>
          </w:rPr>
          <w:fldChar w:fldCharType="separate"/>
        </w:r>
        <w:r>
          <w:rPr>
            <w:noProof/>
            <w:webHidden/>
          </w:rPr>
          <w:t>86</w:t>
        </w:r>
        <w:r>
          <w:rPr>
            <w:noProof/>
            <w:webHidden/>
          </w:rPr>
          <w:fldChar w:fldCharType="end"/>
        </w:r>
      </w:hyperlink>
    </w:p>
    <w:p w14:paraId="0D17D6CC" w14:textId="527D725D" w:rsidR="00096478" w:rsidRDefault="00096478">
      <w:pPr>
        <w:pStyle w:val="TOC3"/>
        <w:tabs>
          <w:tab w:val="left" w:pos="880"/>
          <w:tab w:val="right" w:leader="dot" w:pos="9062"/>
        </w:tabs>
        <w:rPr>
          <w:rFonts w:asciiTheme="minorHAnsi" w:eastAsiaTheme="minorEastAsia" w:hAnsiTheme="minorHAnsi" w:cstheme="minorBidi"/>
          <w:noProof/>
          <w:lang w:val="fr-BE" w:eastAsia="fr-BE"/>
        </w:rPr>
      </w:pPr>
      <w:hyperlink w:anchor="_Toc80021521" w:history="1">
        <w:r w:rsidRPr="00E779B8">
          <w:rPr>
            <w:rStyle w:val="Hyperlink"/>
            <w:rFonts w:ascii="Times New Roman" w:hAnsi="Times New Roman"/>
            <w:noProof/>
          </w:rPr>
          <w:t>2.</w:t>
        </w:r>
        <w:r>
          <w:rPr>
            <w:rFonts w:asciiTheme="minorHAnsi" w:eastAsiaTheme="minorEastAsia" w:hAnsiTheme="minorHAnsi" w:cstheme="minorBidi"/>
            <w:noProof/>
            <w:lang w:val="fr-BE" w:eastAsia="fr-BE"/>
          </w:rPr>
          <w:tab/>
        </w:r>
        <w:r w:rsidRPr="00E779B8">
          <w:rPr>
            <w:rStyle w:val="Hyperlink"/>
            <w:rFonts w:ascii="Times New Roman" w:hAnsi="Times New Roman"/>
            <w:noProof/>
          </w:rPr>
          <w:t>Appendix 4: Possible combinations of age category, status in the household, household type and work id</w:t>
        </w:r>
        <w:r>
          <w:rPr>
            <w:noProof/>
            <w:webHidden/>
          </w:rPr>
          <w:tab/>
        </w:r>
        <w:r>
          <w:rPr>
            <w:noProof/>
            <w:webHidden/>
          </w:rPr>
          <w:fldChar w:fldCharType="begin"/>
        </w:r>
        <w:r>
          <w:rPr>
            <w:noProof/>
            <w:webHidden/>
          </w:rPr>
          <w:instrText xml:space="preserve"> PAGEREF _Toc80021521 \h </w:instrText>
        </w:r>
        <w:r>
          <w:rPr>
            <w:noProof/>
            <w:webHidden/>
          </w:rPr>
        </w:r>
        <w:r>
          <w:rPr>
            <w:noProof/>
            <w:webHidden/>
          </w:rPr>
          <w:fldChar w:fldCharType="separate"/>
        </w:r>
        <w:r>
          <w:rPr>
            <w:noProof/>
            <w:webHidden/>
          </w:rPr>
          <w:t>92</w:t>
        </w:r>
        <w:r>
          <w:rPr>
            <w:noProof/>
            <w:webHidden/>
          </w:rPr>
          <w:fldChar w:fldCharType="end"/>
        </w:r>
      </w:hyperlink>
    </w:p>
    <w:p w14:paraId="669807C7" w14:textId="1FF29004" w:rsidR="00096478" w:rsidRDefault="00096478">
      <w:pPr>
        <w:pStyle w:val="TOC3"/>
        <w:tabs>
          <w:tab w:val="left" w:pos="880"/>
          <w:tab w:val="right" w:leader="dot" w:pos="9062"/>
        </w:tabs>
        <w:rPr>
          <w:rFonts w:asciiTheme="minorHAnsi" w:eastAsiaTheme="minorEastAsia" w:hAnsiTheme="minorHAnsi" w:cstheme="minorBidi"/>
          <w:noProof/>
          <w:lang w:val="fr-BE" w:eastAsia="fr-BE"/>
        </w:rPr>
      </w:pPr>
      <w:hyperlink w:anchor="_Toc80021522" w:history="1">
        <w:r w:rsidRPr="00E779B8">
          <w:rPr>
            <w:rStyle w:val="Hyperlink"/>
            <w:rFonts w:ascii="Times New Roman" w:hAnsi="Times New Roman"/>
            <w:noProof/>
          </w:rPr>
          <w:t>3.</w:t>
        </w:r>
        <w:r>
          <w:rPr>
            <w:rFonts w:asciiTheme="minorHAnsi" w:eastAsiaTheme="minorEastAsia" w:hAnsiTheme="minorHAnsi" w:cstheme="minorBidi"/>
            <w:noProof/>
            <w:lang w:val="fr-BE" w:eastAsia="fr-BE"/>
          </w:rPr>
          <w:tab/>
        </w:r>
        <w:r w:rsidRPr="00E779B8">
          <w:rPr>
            <w:rStyle w:val="Hyperlink"/>
            <w:rFonts w:ascii="Times New Roman" w:hAnsi="Times New Roman"/>
            <w:noProof/>
          </w:rPr>
          <w:t>Appendix 5: Trip Chain Types probability distribution</w:t>
        </w:r>
        <w:r>
          <w:rPr>
            <w:noProof/>
            <w:webHidden/>
          </w:rPr>
          <w:tab/>
        </w:r>
        <w:r>
          <w:rPr>
            <w:noProof/>
            <w:webHidden/>
          </w:rPr>
          <w:fldChar w:fldCharType="begin"/>
        </w:r>
        <w:r>
          <w:rPr>
            <w:noProof/>
            <w:webHidden/>
          </w:rPr>
          <w:instrText xml:space="preserve"> PAGEREF _Toc80021522 \h </w:instrText>
        </w:r>
        <w:r>
          <w:rPr>
            <w:noProof/>
            <w:webHidden/>
          </w:rPr>
        </w:r>
        <w:r>
          <w:rPr>
            <w:noProof/>
            <w:webHidden/>
          </w:rPr>
          <w:fldChar w:fldCharType="separate"/>
        </w:r>
        <w:r>
          <w:rPr>
            <w:noProof/>
            <w:webHidden/>
          </w:rPr>
          <w:t>96</w:t>
        </w:r>
        <w:r>
          <w:rPr>
            <w:noProof/>
            <w:webHidden/>
          </w:rPr>
          <w:fldChar w:fldCharType="end"/>
        </w:r>
      </w:hyperlink>
    </w:p>
    <w:p w14:paraId="716F5BEB" w14:textId="0497E376" w:rsidR="00096478" w:rsidRDefault="00096478">
      <w:pPr>
        <w:pStyle w:val="TOC2"/>
        <w:tabs>
          <w:tab w:val="left" w:pos="660"/>
          <w:tab w:val="right" w:leader="dot" w:pos="9062"/>
        </w:tabs>
        <w:rPr>
          <w:rFonts w:asciiTheme="minorHAnsi" w:eastAsiaTheme="minorEastAsia" w:hAnsiTheme="minorHAnsi" w:cstheme="minorBidi"/>
          <w:noProof/>
          <w:lang w:val="fr-BE" w:eastAsia="fr-BE"/>
        </w:rPr>
      </w:pPr>
      <w:hyperlink w:anchor="_Toc80021523" w:history="1">
        <w:r w:rsidRPr="00E779B8">
          <w:rPr>
            <w:rStyle w:val="Hyperlink"/>
            <w:rFonts w:ascii="Times New Roman" w:hAnsi="Times New Roman"/>
            <w:noProof/>
          </w:rPr>
          <w:t>C.</w:t>
        </w:r>
        <w:r>
          <w:rPr>
            <w:rFonts w:asciiTheme="minorHAnsi" w:eastAsiaTheme="minorEastAsia" w:hAnsiTheme="minorHAnsi" w:cstheme="minorBidi"/>
            <w:noProof/>
            <w:lang w:val="fr-BE" w:eastAsia="fr-BE"/>
          </w:rPr>
          <w:tab/>
        </w:r>
        <w:r w:rsidRPr="00E779B8">
          <w:rPr>
            <w:rStyle w:val="Hyperlink"/>
            <w:rFonts w:ascii="Times New Roman" w:hAnsi="Times New Roman"/>
            <w:noProof/>
          </w:rPr>
          <w:t>Complementary folders</w:t>
        </w:r>
        <w:r>
          <w:rPr>
            <w:noProof/>
            <w:webHidden/>
          </w:rPr>
          <w:tab/>
        </w:r>
        <w:r>
          <w:rPr>
            <w:noProof/>
            <w:webHidden/>
          </w:rPr>
          <w:fldChar w:fldCharType="begin"/>
        </w:r>
        <w:r>
          <w:rPr>
            <w:noProof/>
            <w:webHidden/>
          </w:rPr>
          <w:instrText xml:space="preserve"> PAGEREF _Toc80021523 \h </w:instrText>
        </w:r>
        <w:r>
          <w:rPr>
            <w:noProof/>
            <w:webHidden/>
          </w:rPr>
        </w:r>
        <w:r>
          <w:rPr>
            <w:noProof/>
            <w:webHidden/>
          </w:rPr>
          <w:fldChar w:fldCharType="separate"/>
        </w:r>
        <w:r>
          <w:rPr>
            <w:noProof/>
            <w:webHidden/>
          </w:rPr>
          <w:t>97</w:t>
        </w:r>
        <w:r>
          <w:rPr>
            <w:noProof/>
            <w:webHidden/>
          </w:rPr>
          <w:fldChar w:fldCharType="end"/>
        </w:r>
      </w:hyperlink>
    </w:p>
    <w:p w14:paraId="58264586" w14:textId="0BDCC5D5" w:rsidR="00096478" w:rsidRDefault="00096478">
      <w:pPr>
        <w:pStyle w:val="TOC3"/>
        <w:tabs>
          <w:tab w:val="left" w:pos="880"/>
          <w:tab w:val="right" w:leader="dot" w:pos="9062"/>
        </w:tabs>
        <w:rPr>
          <w:rFonts w:asciiTheme="minorHAnsi" w:eastAsiaTheme="minorEastAsia" w:hAnsiTheme="minorHAnsi" w:cstheme="minorBidi"/>
          <w:noProof/>
          <w:lang w:val="fr-BE" w:eastAsia="fr-BE"/>
        </w:rPr>
      </w:pPr>
      <w:hyperlink w:anchor="_Toc80021524" w:history="1">
        <w:r w:rsidRPr="00E779B8">
          <w:rPr>
            <w:rStyle w:val="Hyperlink"/>
            <w:rFonts w:ascii="Times New Roman" w:hAnsi="Times New Roman"/>
            <w:noProof/>
          </w:rPr>
          <w:t>1.</w:t>
        </w:r>
        <w:r>
          <w:rPr>
            <w:rFonts w:asciiTheme="minorHAnsi" w:eastAsiaTheme="minorEastAsia" w:hAnsiTheme="minorHAnsi" w:cstheme="minorBidi"/>
            <w:noProof/>
            <w:lang w:val="fr-BE" w:eastAsia="fr-BE"/>
          </w:rPr>
          <w:tab/>
        </w:r>
        <w:r w:rsidRPr="00E779B8">
          <w:rPr>
            <w:rStyle w:val="Hyperlink"/>
            <w:rFonts w:ascii="Times New Roman" w:hAnsi="Times New Roman"/>
            <w:noProof/>
          </w:rPr>
          <w:t>Appendix 6: Details on the methodology of the create of the residents and their household</w:t>
        </w:r>
        <w:r>
          <w:rPr>
            <w:noProof/>
            <w:webHidden/>
          </w:rPr>
          <w:tab/>
        </w:r>
        <w:r>
          <w:rPr>
            <w:noProof/>
            <w:webHidden/>
          </w:rPr>
          <w:fldChar w:fldCharType="begin"/>
        </w:r>
        <w:r>
          <w:rPr>
            <w:noProof/>
            <w:webHidden/>
          </w:rPr>
          <w:instrText xml:space="preserve"> PAGEREF _Toc80021524 \h </w:instrText>
        </w:r>
        <w:r>
          <w:rPr>
            <w:noProof/>
            <w:webHidden/>
          </w:rPr>
        </w:r>
        <w:r>
          <w:rPr>
            <w:noProof/>
            <w:webHidden/>
          </w:rPr>
          <w:fldChar w:fldCharType="separate"/>
        </w:r>
        <w:r>
          <w:rPr>
            <w:noProof/>
            <w:webHidden/>
          </w:rPr>
          <w:t>97</w:t>
        </w:r>
        <w:r>
          <w:rPr>
            <w:noProof/>
            <w:webHidden/>
          </w:rPr>
          <w:fldChar w:fldCharType="end"/>
        </w:r>
      </w:hyperlink>
    </w:p>
    <w:p w14:paraId="4F4608F6" w14:textId="27AF5DD4" w:rsidR="00096478" w:rsidRDefault="00096478">
      <w:pPr>
        <w:pStyle w:val="TOC3"/>
        <w:tabs>
          <w:tab w:val="left" w:pos="880"/>
          <w:tab w:val="right" w:leader="dot" w:pos="9062"/>
        </w:tabs>
        <w:rPr>
          <w:rFonts w:asciiTheme="minorHAnsi" w:eastAsiaTheme="minorEastAsia" w:hAnsiTheme="minorHAnsi" w:cstheme="minorBidi"/>
          <w:noProof/>
          <w:lang w:val="fr-BE" w:eastAsia="fr-BE"/>
        </w:rPr>
      </w:pPr>
      <w:hyperlink w:anchor="_Toc80021525" w:history="1">
        <w:r w:rsidRPr="00E779B8">
          <w:rPr>
            <w:rStyle w:val="Hyperlink"/>
            <w:rFonts w:ascii="Times New Roman" w:hAnsi="Times New Roman"/>
            <w:noProof/>
          </w:rPr>
          <w:t>2.</w:t>
        </w:r>
        <w:r>
          <w:rPr>
            <w:rFonts w:asciiTheme="minorHAnsi" w:eastAsiaTheme="minorEastAsia" w:hAnsiTheme="minorHAnsi" w:cstheme="minorBidi"/>
            <w:noProof/>
            <w:lang w:val="fr-BE" w:eastAsia="fr-BE"/>
          </w:rPr>
          <w:tab/>
        </w:r>
        <w:r w:rsidRPr="00E779B8">
          <w:rPr>
            <w:rStyle w:val="Hyperlink"/>
            <w:rFonts w:ascii="Times New Roman" w:hAnsi="Times New Roman"/>
            <w:noProof/>
          </w:rPr>
          <w:t>Appendix 7: Details on the methodology of the allocation of a work ID and a workplace to the simulated people</w:t>
        </w:r>
        <w:r>
          <w:rPr>
            <w:noProof/>
            <w:webHidden/>
          </w:rPr>
          <w:tab/>
        </w:r>
        <w:r>
          <w:rPr>
            <w:noProof/>
            <w:webHidden/>
          </w:rPr>
          <w:fldChar w:fldCharType="begin"/>
        </w:r>
        <w:r>
          <w:rPr>
            <w:noProof/>
            <w:webHidden/>
          </w:rPr>
          <w:instrText xml:space="preserve"> PAGEREF _Toc80021525 \h </w:instrText>
        </w:r>
        <w:r>
          <w:rPr>
            <w:noProof/>
            <w:webHidden/>
          </w:rPr>
        </w:r>
        <w:r>
          <w:rPr>
            <w:noProof/>
            <w:webHidden/>
          </w:rPr>
          <w:fldChar w:fldCharType="separate"/>
        </w:r>
        <w:r>
          <w:rPr>
            <w:noProof/>
            <w:webHidden/>
          </w:rPr>
          <w:t>101</w:t>
        </w:r>
        <w:r>
          <w:rPr>
            <w:noProof/>
            <w:webHidden/>
          </w:rPr>
          <w:fldChar w:fldCharType="end"/>
        </w:r>
      </w:hyperlink>
    </w:p>
    <w:p w14:paraId="48775DC0" w14:textId="4CD292B1" w:rsidR="0060649A" w:rsidRPr="0064435F" w:rsidRDefault="0060649A" w:rsidP="0060649A">
      <w:pPr>
        <w:rPr>
          <w:rFonts w:ascii="Times New Roman" w:hAnsi="Times New Roman"/>
        </w:rPr>
      </w:pPr>
      <w:r w:rsidRPr="0064435F">
        <w:rPr>
          <w:rFonts w:ascii="Times New Roman" w:hAnsi="Times New Roman"/>
          <w:b/>
          <w:bCs/>
          <w:noProof/>
        </w:rPr>
        <w:fldChar w:fldCharType="end"/>
      </w:r>
    </w:p>
    <w:p w14:paraId="26547614" w14:textId="77777777" w:rsidR="0060649A" w:rsidRPr="0064435F" w:rsidRDefault="0060649A" w:rsidP="0060649A">
      <w:pPr>
        <w:rPr>
          <w:rFonts w:ascii="Times New Roman" w:hAnsi="Times New Roman"/>
          <w:lang w:val="en-US"/>
        </w:rPr>
      </w:pPr>
      <w:r w:rsidRPr="0064435F">
        <w:rPr>
          <w:rFonts w:ascii="Times New Roman" w:hAnsi="Times New Roman"/>
          <w:lang w:val="en-US"/>
        </w:rPr>
        <w:br w:type="page"/>
      </w:r>
    </w:p>
    <w:p w14:paraId="1142A340" w14:textId="5A0FBB74" w:rsidR="0060649A" w:rsidRPr="0064435F" w:rsidRDefault="0060649A" w:rsidP="0060649A">
      <w:pPr>
        <w:pStyle w:val="Heading1"/>
        <w:rPr>
          <w:rFonts w:ascii="Times New Roman" w:hAnsi="Times New Roman"/>
          <w:lang w:val="en-US"/>
        </w:rPr>
      </w:pPr>
      <w:bookmarkStart w:id="3" w:name="_Toc80021481"/>
      <w:r w:rsidRPr="0064435F">
        <w:rPr>
          <w:rFonts w:ascii="Times New Roman" w:hAnsi="Times New Roman"/>
          <w:lang w:val="en-US"/>
        </w:rPr>
        <w:lastRenderedPageBreak/>
        <w:t>List of abbreviations</w:t>
      </w:r>
      <w:bookmarkEnd w:id="3"/>
    </w:p>
    <w:p w14:paraId="28974967" w14:textId="77777777" w:rsidR="00747A09" w:rsidRPr="0064435F" w:rsidRDefault="00747A09" w:rsidP="00747A09">
      <w:pPr>
        <w:rPr>
          <w:rFonts w:ascii="Times New Roman" w:hAnsi="Times New Roman"/>
          <w:lang w:val="en-US" w:eastAsia="en-US"/>
        </w:rPr>
      </w:pPr>
    </w:p>
    <w:p w14:paraId="447D9AC0" w14:textId="491F70DD" w:rsidR="0060649A" w:rsidRPr="0064435F" w:rsidRDefault="0060649A" w:rsidP="0060649A">
      <w:pPr>
        <w:rPr>
          <w:rFonts w:ascii="Times New Roman" w:hAnsi="Times New Roman"/>
          <w:lang w:val="en-US"/>
        </w:rPr>
      </w:pPr>
      <w:r w:rsidRPr="0064435F">
        <w:rPr>
          <w:rFonts w:ascii="Times New Roman" w:hAnsi="Times New Roman"/>
          <w:lang w:val="en-US"/>
        </w:rPr>
        <w:t xml:space="preserve">aTaxi = autonomous </w:t>
      </w:r>
      <w:r w:rsidR="002F3B50">
        <w:rPr>
          <w:rFonts w:ascii="Times New Roman" w:hAnsi="Times New Roman"/>
          <w:lang w:val="en-US"/>
        </w:rPr>
        <w:t>T</w:t>
      </w:r>
      <w:r w:rsidRPr="0064435F">
        <w:rPr>
          <w:rFonts w:ascii="Times New Roman" w:hAnsi="Times New Roman"/>
          <w:lang w:val="en-US"/>
        </w:rPr>
        <w:t>axi</w:t>
      </w:r>
    </w:p>
    <w:p w14:paraId="47B62305" w14:textId="27503289" w:rsidR="00CF075C" w:rsidRPr="0064435F" w:rsidRDefault="00CF075C" w:rsidP="0060649A">
      <w:pPr>
        <w:rPr>
          <w:rFonts w:ascii="Times New Roman" w:hAnsi="Times New Roman"/>
          <w:lang w:val="en-US"/>
        </w:rPr>
      </w:pPr>
      <w:r w:rsidRPr="0064435F">
        <w:rPr>
          <w:rFonts w:ascii="Times New Roman" w:hAnsi="Times New Roman"/>
          <w:lang w:val="en-US"/>
        </w:rPr>
        <w:t>SAEV = Shared Autonomous Electric Vehicle</w:t>
      </w:r>
    </w:p>
    <w:p w14:paraId="21A6A30D" w14:textId="77DECB85" w:rsidR="0060649A" w:rsidRPr="0064435F" w:rsidRDefault="0060649A" w:rsidP="0060649A">
      <w:pPr>
        <w:rPr>
          <w:rFonts w:ascii="Times New Roman" w:hAnsi="Times New Roman"/>
          <w:lang w:val="en-US"/>
        </w:rPr>
      </w:pPr>
      <w:r w:rsidRPr="0064435F">
        <w:rPr>
          <w:rFonts w:ascii="Times New Roman" w:hAnsi="Times New Roman"/>
          <w:lang w:val="en-US"/>
        </w:rPr>
        <w:t>resp. = respectively</w:t>
      </w:r>
    </w:p>
    <w:p w14:paraId="3932A4E7" w14:textId="4ED6AC62" w:rsidR="000F0484" w:rsidRPr="0064435F" w:rsidRDefault="000F0484" w:rsidP="0060649A">
      <w:pPr>
        <w:rPr>
          <w:rFonts w:ascii="Times New Roman" w:hAnsi="Times New Roman"/>
          <w:lang w:val="en-US"/>
        </w:rPr>
      </w:pPr>
      <w:r w:rsidRPr="0064435F">
        <w:rPr>
          <w:rFonts w:ascii="Times New Roman" w:hAnsi="Times New Roman"/>
          <w:lang w:val="en-US"/>
        </w:rPr>
        <w:t xml:space="preserve">V2V = </w:t>
      </w:r>
      <w:r w:rsidR="002F3B50">
        <w:rPr>
          <w:rFonts w:ascii="Times New Roman" w:hAnsi="Times New Roman"/>
          <w:lang w:val="en-US"/>
        </w:rPr>
        <w:t>V</w:t>
      </w:r>
      <w:r w:rsidRPr="0064435F">
        <w:rPr>
          <w:rFonts w:ascii="Times New Roman" w:hAnsi="Times New Roman"/>
          <w:lang w:val="en-US"/>
        </w:rPr>
        <w:t>ehicle-to-</w:t>
      </w:r>
      <w:r w:rsidR="002F3B50">
        <w:rPr>
          <w:rFonts w:ascii="Times New Roman" w:hAnsi="Times New Roman"/>
          <w:lang w:val="en-US"/>
        </w:rPr>
        <w:t>V</w:t>
      </w:r>
      <w:r w:rsidRPr="0064435F">
        <w:rPr>
          <w:rFonts w:ascii="Times New Roman" w:hAnsi="Times New Roman"/>
          <w:lang w:val="en-US"/>
        </w:rPr>
        <w:t>ehicle</w:t>
      </w:r>
    </w:p>
    <w:p w14:paraId="05E4566F" w14:textId="458EB36D" w:rsidR="000F0484" w:rsidRPr="0064435F" w:rsidRDefault="000F0484" w:rsidP="0060649A">
      <w:pPr>
        <w:rPr>
          <w:rFonts w:ascii="Times New Roman" w:hAnsi="Times New Roman"/>
          <w:lang w:val="en-US"/>
        </w:rPr>
      </w:pPr>
      <w:r w:rsidRPr="0064435F">
        <w:rPr>
          <w:rFonts w:ascii="Times New Roman" w:hAnsi="Times New Roman"/>
          <w:lang w:val="en-US"/>
        </w:rPr>
        <w:t xml:space="preserve">V2I = </w:t>
      </w:r>
      <w:r w:rsidR="002F3B50">
        <w:rPr>
          <w:rFonts w:ascii="Times New Roman" w:hAnsi="Times New Roman"/>
          <w:lang w:val="en-US"/>
        </w:rPr>
        <w:t>V</w:t>
      </w:r>
      <w:r w:rsidRPr="0064435F">
        <w:rPr>
          <w:rFonts w:ascii="Times New Roman" w:hAnsi="Times New Roman"/>
          <w:lang w:val="en-US"/>
        </w:rPr>
        <w:t>ehicle-to-</w:t>
      </w:r>
      <w:r w:rsidR="002F3B50">
        <w:rPr>
          <w:rFonts w:ascii="Times New Roman" w:hAnsi="Times New Roman"/>
          <w:lang w:val="en-US"/>
        </w:rPr>
        <w:t>I</w:t>
      </w:r>
      <w:r w:rsidRPr="0064435F">
        <w:rPr>
          <w:rFonts w:ascii="Times New Roman" w:hAnsi="Times New Roman"/>
          <w:lang w:val="en-US"/>
        </w:rPr>
        <w:t>nfrastructure</w:t>
      </w:r>
    </w:p>
    <w:p w14:paraId="7DC449BB" w14:textId="0BDE3376" w:rsidR="005E007C" w:rsidRPr="0064435F" w:rsidRDefault="005E007C" w:rsidP="0060649A">
      <w:pPr>
        <w:rPr>
          <w:rFonts w:ascii="Times New Roman" w:hAnsi="Times New Roman"/>
          <w:lang w:val="en-US"/>
        </w:rPr>
      </w:pPr>
      <w:r w:rsidRPr="0064435F">
        <w:rPr>
          <w:rFonts w:ascii="Times New Roman" w:hAnsi="Times New Roman"/>
          <w:lang w:val="en-US"/>
        </w:rPr>
        <w:t xml:space="preserve">AV = </w:t>
      </w:r>
      <w:r w:rsidR="002F3B50">
        <w:rPr>
          <w:rFonts w:ascii="Times New Roman" w:hAnsi="Times New Roman"/>
          <w:lang w:val="en-US"/>
        </w:rPr>
        <w:t>A</w:t>
      </w:r>
      <w:r w:rsidRPr="0064435F">
        <w:rPr>
          <w:rFonts w:ascii="Times New Roman" w:hAnsi="Times New Roman"/>
          <w:lang w:val="en-US"/>
        </w:rPr>
        <w:t xml:space="preserve">utonomous </w:t>
      </w:r>
      <w:r w:rsidR="002F3B50">
        <w:rPr>
          <w:rFonts w:ascii="Times New Roman" w:hAnsi="Times New Roman"/>
          <w:lang w:val="en-US"/>
        </w:rPr>
        <w:t>V</w:t>
      </w:r>
      <w:r w:rsidRPr="0064435F">
        <w:rPr>
          <w:rFonts w:ascii="Times New Roman" w:hAnsi="Times New Roman"/>
          <w:lang w:val="en-US"/>
        </w:rPr>
        <w:t>ehicle</w:t>
      </w:r>
    </w:p>
    <w:p w14:paraId="55093630" w14:textId="6E6625D2" w:rsidR="00D03F97" w:rsidRPr="0064435F" w:rsidRDefault="00D03F97" w:rsidP="0060649A">
      <w:pPr>
        <w:rPr>
          <w:rFonts w:ascii="Times New Roman" w:hAnsi="Times New Roman"/>
          <w:lang w:val="en-US"/>
        </w:rPr>
      </w:pPr>
      <w:r w:rsidRPr="0064435F">
        <w:rPr>
          <w:rFonts w:ascii="Times New Roman" w:hAnsi="Times New Roman"/>
          <w:lang w:val="en-US"/>
        </w:rPr>
        <w:t xml:space="preserve">SAV = Shared </w:t>
      </w:r>
      <w:r w:rsidR="002F3B50">
        <w:rPr>
          <w:rFonts w:ascii="Times New Roman" w:hAnsi="Times New Roman"/>
          <w:lang w:val="en-US"/>
        </w:rPr>
        <w:t>A</w:t>
      </w:r>
      <w:r w:rsidRPr="0064435F">
        <w:rPr>
          <w:rFonts w:ascii="Times New Roman" w:hAnsi="Times New Roman"/>
          <w:lang w:val="en-US"/>
        </w:rPr>
        <w:t xml:space="preserve">utonomous </w:t>
      </w:r>
      <w:r w:rsidR="002F3B50">
        <w:rPr>
          <w:rFonts w:ascii="Times New Roman" w:hAnsi="Times New Roman"/>
          <w:lang w:val="en-US"/>
        </w:rPr>
        <w:t>V</w:t>
      </w:r>
      <w:r w:rsidRPr="0064435F">
        <w:rPr>
          <w:rFonts w:ascii="Times New Roman" w:hAnsi="Times New Roman"/>
          <w:lang w:val="en-US"/>
        </w:rPr>
        <w:t>ehicle</w:t>
      </w:r>
    </w:p>
    <w:p w14:paraId="5F549CD8" w14:textId="6AC19670" w:rsidR="007B2CBD" w:rsidRPr="0064435F" w:rsidRDefault="00747A09" w:rsidP="0060649A">
      <w:pPr>
        <w:rPr>
          <w:rFonts w:ascii="Times New Roman" w:hAnsi="Times New Roman"/>
          <w:color w:val="000000"/>
          <w:szCs w:val="22"/>
          <w:lang w:val="en-US" w:eastAsia="fr-BE"/>
        </w:rPr>
      </w:pPr>
      <w:r w:rsidRPr="0064435F">
        <w:rPr>
          <w:rFonts w:ascii="Times New Roman" w:hAnsi="Times New Roman"/>
          <w:color w:val="000000"/>
          <w:szCs w:val="22"/>
          <w:lang w:val="en-US" w:eastAsia="fr-BE"/>
        </w:rPr>
        <w:t xml:space="preserve">TCO = </w:t>
      </w:r>
      <w:r w:rsidR="002F3B50">
        <w:rPr>
          <w:rFonts w:ascii="Times New Roman" w:hAnsi="Times New Roman"/>
          <w:color w:val="000000"/>
          <w:szCs w:val="22"/>
          <w:lang w:val="en-US" w:eastAsia="fr-BE"/>
        </w:rPr>
        <w:t>T</w:t>
      </w:r>
      <w:r w:rsidR="007B2CBD" w:rsidRPr="0064435F">
        <w:rPr>
          <w:rFonts w:ascii="Times New Roman" w:hAnsi="Times New Roman"/>
          <w:color w:val="000000"/>
          <w:szCs w:val="22"/>
          <w:lang w:val="en-US" w:eastAsia="fr-BE"/>
        </w:rPr>
        <w:t xml:space="preserve">otal </w:t>
      </w:r>
      <w:r w:rsidR="002F3B50">
        <w:rPr>
          <w:rFonts w:ascii="Times New Roman" w:hAnsi="Times New Roman"/>
          <w:color w:val="000000"/>
          <w:szCs w:val="22"/>
          <w:lang w:val="en-US" w:eastAsia="fr-BE"/>
        </w:rPr>
        <w:t>C</w:t>
      </w:r>
      <w:r w:rsidR="007B2CBD" w:rsidRPr="0064435F">
        <w:rPr>
          <w:rFonts w:ascii="Times New Roman" w:hAnsi="Times New Roman"/>
          <w:color w:val="000000"/>
          <w:szCs w:val="22"/>
          <w:lang w:val="en-US" w:eastAsia="fr-BE"/>
        </w:rPr>
        <w:t xml:space="preserve">ost of </w:t>
      </w:r>
      <w:r w:rsidR="002F3B50">
        <w:rPr>
          <w:rFonts w:ascii="Times New Roman" w:hAnsi="Times New Roman"/>
          <w:color w:val="000000"/>
          <w:szCs w:val="22"/>
          <w:lang w:val="en-US" w:eastAsia="fr-BE"/>
        </w:rPr>
        <w:t>O</w:t>
      </w:r>
      <w:r w:rsidR="007B2CBD" w:rsidRPr="0064435F">
        <w:rPr>
          <w:rFonts w:ascii="Times New Roman" w:hAnsi="Times New Roman"/>
          <w:color w:val="000000"/>
          <w:szCs w:val="22"/>
          <w:lang w:val="en-US" w:eastAsia="fr-BE"/>
        </w:rPr>
        <w:t>wnership</w:t>
      </w:r>
    </w:p>
    <w:p w14:paraId="32B7507C" w14:textId="3EC1FF9F" w:rsidR="007669BA" w:rsidRPr="0064435F" w:rsidRDefault="00747A09" w:rsidP="0060649A">
      <w:pPr>
        <w:rPr>
          <w:rFonts w:ascii="Times New Roman" w:hAnsi="Times New Roman"/>
          <w:lang w:val="en-US"/>
        </w:rPr>
      </w:pPr>
      <w:r w:rsidRPr="0064435F">
        <w:rPr>
          <w:rFonts w:ascii="Times New Roman" w:hAnsi="Times New Roman"/>
          <w:color w:val="000000"/>
          <w:szCs w:val="22"/>
          <w:lang w:val="en-US" w:eastAsia="fr-BE"/>
        </w:rPr>
        <w:t xml:space="preserve">AEV = Autonomous </w:t>
      </w:r>
      <w:r w:rsidR="002F3B50">
        <w:rPr>
          <w:rFonts w:ascii="Times New Roman" w:hAnsi="Times New Roman"/>
          <w:color w:val="000000"/>
          <w:szCs w:val="22"/>
          <w:lang w:val="en-US" w:eastAsia="fr-BE"/>
        </w:rPr>
        <w:t>E</w:t>
      </w:r>
      <w:r w:rsidRPr="0064435F">
        <w:rPr>
          <w:rFonts w:ascii="Times New Roman" w:hAnsi="Times New Roman"/>
          <w:color w:val="000000"/>
          <w:szCs w:val="22"/>
          <w:lang w:val="en-US" w:eastAsia="fr-BE"/>
        </w:rPr>
        <w:t xml:space="preserve">lectric </w:t>
      </w:r>
      <w:r w:rsidR="002F3B50">
        <w:rPr>
          <w:rFonts w:ascii="Times New Roman" w:hAnsi="Times New Roman"/>
          <w:color w:val="000000"/>
          <w:szCs w:val="22"/>
          <w:lang w:val="en-US" w:eastAsia="fr-BE"/>
        </w:rPr>
        <w:t>V</w:t>
      </w:r>
      <w:r w:rsidRPr="0064435F">
        <w:rPr>
          <w:rFonts w:ascii="Times New Roman" w:hAnsi="Times New Roman"/>
          <w:color w:val="000000"/>
          <w:szCs w:val="22"/>
          <w:lang w:val="en-US" w:eastAsia="fr-BE"/>
        </w:rPr>
        <w:t>ehicle</w:t>
      </w:r>
    </w:p>
    <w:p w14:paraId="10C9E166" w14:textId="77777777" w:rsidR="0060649A" w:rsidRPr="0064435F" w:rsidRDefault="0060649A" w:rsidP="0060649A">
      <w:pPr>
        <w:rPr>
          <w:rFonts w:ascii="Times New Roman" w:hAnsi="Times New Roman"/>
          <w:lang w:val="en-US"/>
        </w:rPr>
      </w:pPr>
      <w:r w:rsidRPr="0064435F">
        <w:rPr>
          <w:rFonts w:ascii="Times New Roman" w:hAnsi="Times New Roman"/>
          <w:lang w:val="en-US"/>
        </w:rPr>
        <w:br w:type="page"/>
      </w:r>
    </w:p>
    <w:p w14:paraId="2BD8B7F5" w14:textId="33784357" w:rsidR="0060649A" w:rsidRDefault="0060649A" w:rsidP="0060649A">
      <w:pPr>
        <w:pStyle w:val="Heading1"/>
        <w:rPr>
          <w:rFonts w:ascii="Times New Roman" w:hAnsi="Times New Roman"/>
          <w:lang w:val="en-US"/>
        </w:rPr>
      </w:pPr>
      <w:bookmarkStart w:id="4" w:name="_Toc80021482"/>
      <w:r w:rsidRPr="0064435F">
        <w:rPr>
          <w:rFonts w:ascii="Times New Roman" w:hAnsi="Times New Roman"/>
          <w:lang w:val="en-US"/>
        </w:rPr>
        <w:lastRenderedPageBreak/>
        <w:t>List of figures</w:t>
      </w:r>
      <w:bookmarkEnd w:id="4"/>
    </w:p>
    <w:p w14:paraId="27BC2C82" w14:textId="77777777" w:rsidR="002F3B50" w:rsidRPr="002F3B50" w:rsidRDefault="002F3B50" w:rsidP="002F3B50">
      <w:pPr>
        <w:rPr>
          <w:lang w:val="en-US" w:eastAsia="en-US"/>
        </w:rPr>
      </w:pPr>
    </w:p>
    <w:p w14:paraId="7097802B" w14:textId="3E8F4E96" w:rsidR="00096478" w:rsidRDefault="0060649A">
      <w:pPr>
        <w:pStyle w:val="TableofFigures"/>
        <w:tabs>
          <w:tab w:val="right" w:leader="dot" w:pos="9062"/>
        </w:tabs>
        <w:rPr>
          <w:rFonts w:asciiTheme="minorHAnsi" w:eastAsiaTheme="minorEastAsia" w:hAnsiTheme="minorHAnsi" w:cstheme="minorBidi"/>
          <w:noProof/>
          <w:lang w:eastAsia="fr-BE"/>
        </w:rPr>
      </w:pPr>
      <w:r w:rsidRPr="0064435F">
        <w:rPr>
          <w:rFonts w:ascii="Times New Roman" w:hAnsi="Times New Roman"/>
          <w:lang w:val="en-US"/>
        </w:rPr>
        <w:fldChar w:fldCharType="begin"/>
      </w:r>
      <w:r w:rsidRPr="0064435F">
        <w:rPr>
          <w:rFonts w:ascii="Times New Roman" w:hAnsi="Times New Roman"/>
          <w:lang w:val="en-US"/>
        </w:rPr>
        <w:instrText xml:space="preserve"> TOC \h \z \c "Figure" </w:instrText>
      </w:r>
      <w:r w:rsidRPr="0064435F">
        <w:rPr>
          <w:rFonts w:ascii="Times New Roman" w:hAnsi="Times New Roman"/>
          <w:lang w:val="en-US"/>
        </w:rPr>
        <w:fldChar w:fldCharType="separate"/>
      </w:r>
      <w:hyperlink w:anchor="_Toc80021526" w:history="1">
        <w:r w:rsidR="00096478" w:rsidRPr="0058770E">
          <w:rPr>
            <w:rStyle w:val="Hyperlink"/>
            <w:rFonts w:ascii="Times New Roman" w:hAnsi="Times New Roman"/>
            <w:noProof/>
            <w:lang w:val="en-US"/>
          </w:rPr>
          <w:t>Figure 1 (on the left) New autonomous car design for a meeting (Volvo 360c) (© Volvo Car Group, Affaires publiques, SE-405 31 Göteborg, 2021) Figure 2 (on the right) New autonomous car design for resting (Volvo 360c) (© Volvo Car Group, Affaires publiques, SE-405 31 Göteborg, 2018)</w:t>
        </w:r>
        <w:r w:rsidR="00096478">
          <w:rPr>
            <w:noProof/>
            <w:webHidden/>
          </w:rPr>
          <w:tab/>
        </w:r>
        <w:r w:rsidR="00096478">
          <w:rPr>
            <w:noProof/>
            <w:webHidden/>
          </w:rPr>
          <w:fldChar w:fldCharType="begin"/>
        </w:r>
        <w:r w:rsidR="00096478">
          <w:rPr>
            <w:noProof/>
            <w:webHidden/>
          </w:rPr>
          <w:instrText xml:space="preserve"> PAGEREF _Toc80021526 \h </w:instrText>
        </w:r>
        <w:r w:rsidR="00096478">
          <w:rPr>
            <w:noProof/>
            <w:webHidden/>
          </w:rPr>
        </w:r>
        <w:r w:rsidR="00096478">
          <w:rPr>
            <w:noProof/>
            <w:webHidden/>
          </w:rPr>
          <w:fldChar w:fldCharType="separate"/>
        </w:r>
        <w:r w:rsidR="00096478">
          <w:rPr>
            <w:noProof/>
            <w:webHidden/>
          </w:rPr>
          <w:t>13</w:t>
        </w:r>
        <w:r w:rsidR="00096478">
          <w:rPr>
            <w:noProof/>
            <w:webHidden/>
          </w:rPr>
          <w:fldChar w:fldCharType="end"/>
        </w:r>
      </w:hyperlink>
    </w:p>
    <w:p w14:paraId="7F1CDD97" w14:textId="652BCF22" w:rsidR="00096478" w:rsidRDefault="00096478">
      <w:pPr>
        <w:pStyle w:val="TableofFigures"/>
        <w:tabs>
          <w:tab w:val="right" w:leader="dot" w:pos="9062"/>
        </w:tabs>
        <w:rPr>
          <w:rFonts w:asciiTheme="minorHAnsi" w:eastAsiaTheme="minorEastAsia" w:hAnsiTheme="minorHAnsi" w:cstheme="minorBidi"/>
          <w:noProof/>
          <w:lang w:eastAsia="fr-BE"/>
        </w:rPr>
      </w:pPr>
      <w:hyperlink w:anchor="_Toc80021527" w:history="1">
        <w:r w:rsidRPr="0058770E">
          <w:rPr>
            <w:rStyle w:val="Hyperlink"/>
            <w:rFonts w:ascii="Times New Roman" w:hAnsi="Times New Roman"/>
            <w:noProof/>
          </w:rPr>
          <w:t xml:space="preserve">Figure 3 </w:t>
        </w:r>
        <w:r w:rsidRPr="0058770E">
          <w:rPr>
            <w:rStyle w:val="Hyperlink"/>
            <w:rFonts w:ascii="Times New Roman" w:hAnsi="Times New Roman"/>
            <w:noProof/>
            <w:lang w:val="en-US"/>
          </w:rPr>
          <w:t>Autonomous</w:t>
        </w:r>
        <w:r w:rsidRPr="0058770E">
          <w:rPr>
            <w:rStyle w:val="Hyperlink"/>
            <w:rFonts w:ascii="Times New Roman" w:hAnsi="Times New Roman"/>
            <w:noProof/>
          </w:rPr>
          <w:t xml:space="preserve"> </w:t>
        </w:r>
        <w:r w:rsidRPr="0058770E">
          <w:rPr>
            <w:rStyle w:val="Hyperlink"/>
            <w:rFonts w:ascii="Times New Roman" w:hAnsi="Times New Roman"/>
            <w:noProof/>
            <w:lang w:val="en-US"/>
          </w:rPr>
          <w:t>vehicles</w:t>
        </w:r>
        <w:r w:rsidRPr="0058770E">
          <w:rPr>
            <w:rStyle w:val="Hyperlink"/>
            <w:rFonts w:ascii="Times New Roman" w:hAnsi="Times New Roman"/>
            <w:noProof/>
          </w:rPr>
          <w:t xml:space="preserve">: Automation </w:t>
        </w:r>
        <w:r w:rsidRPr="0058770E">
          <w:rPr>
            <w:rStyle w:val="Hyperlink"/>
            <w:rFonts w:ascii="Times New Roman" w:hAnsi="Times New Roman"/>
            <w:noProof/>
            <w:lang w:val="en-US"/>
          </w:rPr>
          <w:t>levels</w:t>
        </w:r>
        <w:r w:rsidRPr="0058770E">
          <w:rPr>
            <w:rStyle w:val="Hyperlink"/>
            <w:rFonts w:ascii="Times New Roman" w:hAnsi="Times New Roman"/>
            <w:noProof/>
          </w:rPr>
          <w:t xml:space="preserve"> (SAE International, 2018)</w:t>
        </w:r>
        <w:r>
          <w:rPr>
            <w:noProof/>
            <w:webHidden/>
          </w:rPr>
          <w:tab/>
        </w:r>
        <w:r>
          <w:rPr>
            <w:noProof/>
            <w:webHidden/>
          </w:rPr>
          <w:fldChar w:fldCharType="begin"/>
        </w:r>
        <w:r>
          <w:rPr>
            <w:noProof/>
            <w:webHidden/>
          </w:rPr>
          <w:instrText xml:space="preserve"> PAGEREF _Toc80021527 \h </w:instrText>
        </w:r>
        <w:r>
          <w:rPr>
            <w:noProof/>
            <w:webHidden/>
          </w:rPr>
        </w:r>
        <w:r>
          <w:rPr>
            <w:noProof/>
            <w:webHidden/>
          </w:rPr>
          <w:fldChar w:fldCharType="separate"/>
        </w:r>
        <w:r>
          <w:rPr>
            <w:noProof/>
            <w:webHidden/>
          </w:rPr>
          <w:t>16</w:t>
        </w:r>
        <w:r>
          <w:rPr>
            <w:noProof/>
            <w:webHidden/>
          </w:rPr>
          <w:fldChar w:fldCharType="end"/>
        </w:r>
      </w:hyperlink>
    </w:p>
    <w:p w14:paraId="116DE052" w14:textId="5D9E7379" w:rsidR="00096478" w:rsidRDefault="00096478">
      <w:pPr>
        <w:pStyle w:val="TableofFigures"/>
        <w:tabs>
          <w:tab w:val="right" w:leader="dot" w:pos="9062"/>
        </w:tabs>
        <w:rPr>
          <w:rFonts w:asciiTheme="minorHAnsi" w:eastAsiaTheme="minorEastAsia" w:hAnsiTheme="minorHAnsi" w:cstheme="minorBidi"/>
          <w:noProof/>
          <w:lang w:eastAsia="fr-BE"/>
        </w:rPr>
      </w:pPr>
      <w:hyperlink w:anchor="_Toc80021528" w:history="1">
        <w:r w:rsidRPr="0058770E">
          <w:rPr>
            <w:rStyle w:val="Hyperlink"/>
            <w:noProof/>
            <w:lang w:val="en-US"/>
          </w:rPr>
          <w:t>Figure 4. Levels of geographic subdivision of Brussels (Monitoring des quartiers, 2019c)</w:t>
        </w:r>
        <w:r>
          <w:rPr>
            <w:noProof/>
            <w:webHidden/>
          </w:rPr>
          <w:tab/>
        </w:r>
        <w:r>
          <w:rPr>
            <w:noProof/>
            <w:webHidden/>
          </w:rPr>
          <w:fldChar w:fldCharType="begin"/>
        </w:r>
        <w:r>
          <w:rPr>
            <w:noProof/>
            <w:webHidden/>
          </w:rPr>
          <w:instrText xml:space="preserve"> PAGEREF _Toc80021528 \h </w:instrText>
        </w:r>
        <w:r>
          <w:rPr>
            <w:noProof/>
            <w:webHidden/>
          </w:rPr>
        </w:r>
        <w:r>
          <w:rPr>
            <w:noProof/>
            <w:webHidden/>
          </w:rPr>
          <w:fldChar w:fldCharType="separate"/>
        </w:r>
        <w:r>
          <w:rPr>
            <w:noProof/>
            <w:webHidden/>
          </w:rPr>
          <w:t>28</w:t>
        </w:r>
        <w:r>
          <w:rPr>
            <w:noProof/>
            <w:webHidden/>
          </w:rPr>
          <w:fldChar w:fldCharType="end"/>
        </w:r>
      </w:hyperlink>
    </w:p>
    <w:p w14:paraId="3F436402" w14:textId="1C6A1A3B" w:rsidR="00096478" w:rsidRDefault="00096478">
      <w:pPr>
        <w:pStyle w:val="TableofFigures"/>
        <w:tabs>
          <w:tab w:val="right" w:leader="dot" w:pos="9062"/>
        </w:tabs>
        <w:rPr>
          <w:rFonts w:asciiTheme="minorHAnsi" w:eastAsiaTheme="minorEastAsia" w:hAnsiTheme="minorHAnsi" w:cstheme="minorBidi"/>
          <w:noProof/>
          <w:lang w:eastAsia="fr-BE"/>
        </w:rPr>
      </w:pPr>
      <w:hyperlink w:anchor="_Toc80021529" w:history="1">
        <w:r w:rsidRPr="0058770E">
          <w:rPr>
            <w:rStyle w:val="Hyperlink"/>
            <w:noProof/>
            <w:lang w:val="en-US"/>
          </w:rPr>
          <w:t>Figure 5 Trip chain types including a workplace. H stands for Home, W for Workplace and L for Leisure. The small numbers indicate the order in which the trips are done arrow represents the direction of the trip. The bold numbers are the reference of trip chain types. The red lines are the trips not done in Brussels when the trip chain type is assigned to a commuter. Trip chain types with an asterisk are the trip chain types not considered for commuters.</w:t>
        </w:r>
        <w:r>
          <w:rPr>
            <w:noProof/>
            <w:webHidden/>
          </w:rPr>
          <w:tab/>
        </w:r>
        <w:r>
          <w:rPr>
            <w:noProof/>
            <w:webHidden/>
          </w:rPr>
          <w:fldChar w:fldCharType="begin"/>
        </w:r>
        <w:r>
          <w:rPr>
            <w:noProof/>
            <w:webHidden/>
          </w:rPr>
          <w:instrText xml:space="preserve"> PAGEREF _Toc80021529 \h </w:instrText>
        </w:r>
        <w:r>
          <w:rPr>
            <w:noProof/>
            <w:webHidden/>
          </w:rPr>
        </w:r>
        <w:r>
          <w:rPr>
            <w:noProof/>
            <w:webHidden/>
          </w:rPr>
          <w:fldChar w:fldCharType="separate"/>
        </w:r>
        <w:r>
          <w:rPr>
            <w:noProof/>
            <w:webHidden/>
          </w:rPr>
          <w:t>31</w:t>
        </w:r>
        <w:r>
          <w:rPr>
            <w:noProof/>
            <w:webHidden/>
          </w:rPr>
          <w:fldChar w:fldCharType="end"/>
        </w:r>
      </w:hyperlink>
    </w:p>
    <w:p w14:paraId="17607FBD" w14:textId="18797D31" w:rsidR="00096478" w:rsidRDefault="00096478">
      <w:pPr>
        <w:pStyle w:val="TableofFigures"/>
        <w:tabs>
          <w:tab w:val="right" w:leader="dot" w:pos="9062"/>
        </w:tabs>
        <w:rPr>
          <w:rFonts w:asciiTheme="minorHAnsi" w:eastAsiaTheme="minorEastAsia" w:hAnsiTheme="minorHAnsi" w:cstheme="minorBidi"/>
          <w:noProof/>
          <w:lang w:eastAsia="fr-BE"/>
        </w:rPr>
      </w:pPr>
      <w:hyperlink w:anchor="_Toc80021530" w:history="1">
        <w:r w:rsidRPr="0058770E">
          <w:rPr>
            <w:rStyle w:val="Hyperlink"/>
            <w:noProof/>
            <w:lang w:val="en-US"/>
          </w:rPr>
          <w:t>Figure 6 Trip chain types without workplace. H stands for Home, L for Leisure and GL for General Leisure. The small numbers indicate the order in which the trips are done arrow represents the direction of the trip. The bold numbers are the reference of trip chain types.</w:t>
        </w:r>
        <w:r>
          <w:rPr>
            <w:noProof/>
            <w:webHidden/>
          </w:rPr>
          <w:tab/>
        </w:r>
        <w:r>
          <w:rPr>
            <w:noProof/>
            <w:webHidden/>
          </w:rPr>
          <w:fldChar w:fldCharType="begin"/>
        </w:r>
        <w:r>
          <w:rPr>
            <w:noProof/>
            <w:webHidden/>
          </w:rPr>
          <w:instrText xml:space="preserve"> PAGEREF _Toc80021530 \h </w:instrText>
        </w:r>
        <w:r>
          <w:rPr>
            <w:noProof/>
            <w:webHidden/>
          </w:rPr>
        </w:r>
        <w:r>
          <w:rPr>
            <w:noProof/>
            <w:webHidden/>
          </w:rPr>
          <w:fldChar w:fldCharType="separate"/>
        </w:r>
        <w:r>
          <w:rPr>
            <w:noProof/>
            <w:webHidden/>
          </w:rPr>
          <w:t>32</w:t>
        </w:r>
        <w:r>
          <w:rPr>
            <w:noProof/>
            <w:webHidden/>
          </w:rPr>
          <w:fldChar w:fldCharType="end"/>
        </w:r>
      </w:hyperlink>
    </w:p>
    <w:p w14:paraId="6C11356C" w14:textId="23784B60" w:rsidR="00096478" w:rsidRDefault="00096478">
      <w:pPr>
        <w:pStyle w:val="TableofFigures"/>
        <w:tabs>
          <w:tab w:val="right" w:leader="dot" w:pos="9062"/>
        </w:tabs>
        <w:rPr>
          <w:rFonts w:asciiTheme="minorHAnsi" w:eastAsiaTheme="minorEastAsia" w:hAnsiTheme="minorHAnsi" w:cstheme="minorBidi"/>
          <w:noProof/>
          <w:lang w:eastAsia="fr-BE"/>
        </w:rPr>
      </w:pPr>
      <w:hyperlink w:anchor="_Toc80021531" w:history="1">
        <w:r w:rsidRPr="0058770E">
          <w:rPr>
            <w:rStyle w:val="Hyperlink"/>
            <w:noProof/>
            <w:lang w:val="en-US"/>
          </w:rPr>
          <w:t>Figure 7 Possible charging stations' statuses and transitions.The arrows depict the possible transitions from one status to another one.</w:t>
        </w:r>
        <w:r>
          <w:rPr>
            <w:noProof/>
            <w:webHidden/>
          </w:rPr>
          <w:tab/>
        </w:r>
        <w:r>
          <w:rPr>
            <w:noProof/>
            <w:webHidden/>
          </w:rPr>
          <w:fldChar w:fldCharType="begin"/>
        </w:r>
        <w:r>
          <w:rPr>
            <w:noProof/>
            <w:webHidden/>
          </w:rPr>
          <w:instrText xml:space="preserve"> PAGEREF _Toc80021531 \h </w:instrText>
        </w:r>
        <w:r>
          <w:rPr>
            <w:noProof/>
            <w:webHidden/>
          </w:rPr>
        </w:r>
        <w:r>
          <w:rPr>
            <w:noProof/>
            <w:webHidden/>
          </w:rPr>
          <w:fldChar w:fldCharType="separate"/>
        </w:r>
        <w:r>
          <w:rPr>
            <w:noProof/>
            <w:webHidden/>
          </w:rPr>
          <w:t>36</w:t>
        </w:r>
        <w:r>
          <w:rPr>
            <w:noProof/>
            <w:webHidden/>
          </w:rPr>
          <w:fldChar w:fldCharType="end"/>
        </w:r>
      </w:hyperlink>
    </w:p>
    <w:p w14:paraId="6B3B602D" w14:textId="01CDA1D8" w:rsidR="00096478" w:rsidRDefault="00096478">
      <w:pPr>
        <w:pStyle w:val="TableofFigures"/>
        <w:tabs>
          <w:tab w:val="right" w:leader="dot" w:pos="9062"/>
        </w:tabs>
        <w:rPr>
          <w:rFonts w:asciiTheme="minorHAnsi" w:eastAsiaTheme="minorEastAsia" w:hAnsiTheme="minorHAnsi" w:cstheme="minorBidi"/>
          <w:noProof/>
          <w:lang w:eastAsia="fr-BE"/>
        </w:rPr>
      </w:pPr>
      <w:hyperlink w:anchor="_Toc80021532" w:history="1">
        <w:r w:rsidRPr="0058770E">
          <w:rPr>
            <w:rStyle w:val="Hyperlink"/>
            <w:noProof/>
            <w:lang w:val="en-US"/>
          </w:rPr>
          <w:t>Figure 8 Possible cleaning stations' statuses and transitions. The arrows depict the possible transitions from one status to another one.</w:t>
        </w:r>
        <w:r>
          <w:rPr>
            <w:noProof/>
            <w:webHidden/>
          </w:rPr>
          <w:tab/>
        </w:r>
        <w:r>
          <w:rPr>
            <w:noProof/>
            <w:webHidden/>
          </w:rPr>
          <w:fldChar w:fldCharType="begin"/>
        </w:r>
        <w:r>
          <w:rPr>
            <w:noProof/>
            <w:webHidden/>
          </w:rPr>
          <w:instrText xml:space="preserve"> PAGEREF _Toc80021532 \h </w:instrText>
        </w:r>
        <w:r>
          <w:rPr>
            <w:noProof/>
            <w:webHidden/>
          </w:rPr>
        </w:r>
        <w:r>
          <w:rPr>
            <w:noProof/>
            <w:webHidden/>
          </w:rPr>
          <w:fldChar w:fldCharType="separate"/>
        </w:r>
        <w:r>
          <w:rPr>
            <w:noProof/>
            <w:webHidden/>
          </w:rPr>
          <w:t>36</w:t>
        </w:r>
        <w:r>
          <w:rPr>
            <w:noProof/>
            <w:webHidden/>
          </w:rPr>
          <w:fldChar w:fldCharType="end"/>
        </w:r>
      </w:hyperlink>
    </w:p>
    <w:p w14:paraId="5FE58692" w14:textId="4E978594" w:rsidR="00096478" w:rsidRDefault="00096478">
      <w:pPr>
        <w:pStyle w:val="TableofFigures"/>
        <w:tabs>
          <w:tab w:val="right" w:leader="dot" w:pos="9062"/>
        </w:tabs>
        <w:rPr>
          <w:rFonts w:asciiTheme="minorHAnsi" w:eastAsiaTheme="minorEastAsia" w:hAnsiTheme="minorHAnsi" w:cstheme="minorBidi"/>
          <w:noProof/>
          <w:lang w:eastAsia="fr-BE"/>
        </w:rPr>
      </w:pPr>
      <w:hyperlink r:id="rId9" w:anchor="_Toc80021533" w:history="1">
        <w:r w:rsidRPr="0058770E">
          <w:rPr>
            <w:rStyle w:val="Hyperlink"/>
            <w:noProof/>
          </w:rPr>
          <w:t>Figure 9 aTaxis' possible statuses and transitions in the scenario without empty ride. A red traffic light means that the aTaxi is not moving and staying at the station when in that status. While a green traffic light means the aTaxi is moving from one station to another one when in this status. The arrows depict the possible transitions from one status to another one.</w:t>
        </w:r>
        <w:r>
          <w:rPr>
            <w:noProof/>
            <w:webHidden/>
          </w:rPr>
          <w:tab/>
        </w:r>
        <w:r>
          <w:rPr>
            <w:noProof/>
            <w:webHidden/>
          </w:rPr>
          <w:fldChar w:fldCharType="begin"/>
        </w:r>
        <w:r>
          <w:rPr>
            <w:noProof/>
            <w:webHidden/>
          </w:rPr>
          <w:instrText xml:space="preserve"> PAGEREF _Toc80021533 \h </w:instrText>
        </w:r>
        <w:r>
          <w:rPr>
            <w:noProof/>
            <w:webHidden/>
          </w:rPr>
        </w:r>
        <w:r>
          <w:rPr>
            <w:noProof/>
            <w:webHidden/>
          </w:rPr>
          <w:fldChar w:fldCharType="separate"/>
        </w:r>
        <w:r>
          <w:rPr>
            <w:noProof/>
            <w:webHidden/>
          </w:rPr>
          <w:t>37</w:t>
        </w:r>
        <w:r>
          <w:rPr>
            <w:noProof/>
            <w:webHidden/>
          </w:rPr>
          <w:fldChar w:fldCharType="end"/>
        </w:r>
      </w:hyperlink>
    </w:p>
    <w:p w14:paraId="0368825C" w14:textId="0AE29595" w:rsidR="00096478" w:rsidRDefault="00096478">
      <w:pPr>
        <w:pStyle w:val="TableofFigures"/>
        <w:tabs>
          <w:tab w:val="right" w:leader="dot" w:pos="9062"/>
        </w:tabs>
        <w:rPr>
          <w:rFonts w:asciiTheme="minorHAnsi" w:eastAsiaTheme="minorEastAsia" w:hAnsiTheme="minorHAnsi" w:cstheme="minorBidi"/>
          <w:noProof/>
          <w:lang w:eastAsia="fr-BE"/>
        </w:rPr>
      </w:pPr>
      <w:hyperlink r:id="rId10" w:anchor="_Toc80021534" w:history="1">
        <w:r w:rsidRPr="0058770E">
          <w:rPr>
            <w:rStyle w:val="Hyperlink"/>
            <w:noProof/>
            <w:lang w:val="en-US"/>
          </w:rPr>
          <w:t>Figure 10 aTaxis' possible statuses and transitions in the scenario with empty rides. A red traffic light means that the aTaxi is not moving and staying at the station when in that status. While a green traffic light means the aTaxi is moving from one station to another one when in this status. The arrows depict the possible transitions from one status to another one.</w:t>
        </w:r>
        <w:r>
          <w:rPr>
            <w:noProof/>
            <w:webHidden/>
          </w:rPr>
          <w:tab/>
        </w:r>
        <w:r>
          <w:rPr>
            <w:noProof/>
            <w:webHidden/>
          </w:rPr>
          <w:fldChar w:fldCharType="begin"/>
        </w:r>
        <w:r>
          <w:rPr>
            <w:noProof/>
            <w:webHidden/>
          </w:rPr>
          <w:instrText xml:space="preserve"> PAGEREF _Toc80021534 \h </w:instrText>
        </w:r>
        <w:r>
          <w:rPr>
            <w:noProof/>
            <w:webHidden/>
          </w:rPr>
        </w:r>
        <w:r>
          <w:rPr>
            <w:noProof/>
            <w:webHidden/>
          </w:rPr>
          <w:fldChar w:fldCharType="separate"/>
        </w:r>
        <w:r>
          <w:rPr>
            <w:noProof/>
            <w:webHidden/>
          </w:rPr>
          <w:t>38</w:t>
        </w:r>
        <w:r>
          <w:rPr>
            <w:noProof/>
            <w:webHidden/>
          </w:rPr>
          <w:fldChar w:fldCharType="end"/>
        </w:r>
      </w:hyperlink>
    </w:p>
    <w:p w14:paraId="5B5DA570" w14:textId="5FCCC248" w:rsidR="00096478" w:rsidRDefault="00096478">
      <w:pPr>
        <w:pStyle w:val="TableofFigures"/>
        <w:tabs>
          <w:tab w:val="right" w:leader="dot" w:pos="9062"/>
        </w:tabs>
        <w:rPr>
          <w:rFonts w:asciiTheme="minorHAnsi" w:eastAsiaTheme="minorEastAsia" w:hAnsiTheme="minorHAnsi" w:cstheme="minorBidi"/>
          <w:noProof/>
          <w:lang w:eastAsia="fr-BE"/>
        </w:rPr>
      </w:pPr>
      <w:hyperlink w:anchor="_Toc80021535" w:history="1">
        <w:r w:rsidRPr="0058770E">
          <w:rPr>
            <w:rStyle w:val="Hyperlink"/>
            <w:rFonts w:ascii="Times New Roman" w:hAnsi="Times New Roman"/>
            <w:noProof/>
            <w:lang w:val="en-US"/>
          </w:rPr>
          <w:t>Figure 11 Comparison of the trip lengths distribution in the simulated Trips File and Monitor 2019 (Derauw et al., 2019)</w:t>
        </w:r>
        <w:r>
          <w:rPr>
            <w:noProof/>
            <w:webHidden/>
          </w:rPr>
          <w:tab/>
        </w:r>
        <w:r>
          <w:rPr>
            <w:noProof/>
            <w:webHidden/>
          </w:rPr>
          <w:fldChar w:fldCharType="begin"/>
        </w:r>
        <w:r>
          <w:rPr>
            <w:noProof/>
            <w:webHidden/>
          </w:rPr>
          <w:instrText xml:space="preserve"> PAGEREF _Toc80021535 \h </w:instrText>
        </w:r>
        <w:r>
          <w:rPr>
            <w:noProof/>
            <w:webHidden/>
          </w:rPr>
        </w:r>
        <w:r>
          <w:rPr>
            <w:noProof/>
            <w:webHidden/>
          </w:rPr>
          <w:fldChar w:fldCharType="separate"/>
        </w:r>
        <w:r>
          <w:rPr>
            <w:noProof/>
            <w:webHidden/>
          </w:rPr>
          <w:t>41</w:t>
        </w:r>
        <w:r>
          <w:rPr>
            <w:noProof/>
            <w:webHidden/>
          </w:rPr>
          <w:fldChar w:fldCharType="end"/>
        </w:r>
      </w:hyperlink>
    </w:p>
    <w:p w14:paraId="32A0A55C" w14:textId="73E5BBDB" w:rsidR="00096478" w:rsidRDefault="00096478">
      <w:pPr>
        <w:pStyle w:val="TableofFigures"/>
        <w:tabs>
          <w:tab w:val="right" w:leader="dot" w:pos="9062"/>
        </w:tabs>
        <w:rPr>
          <w:rFonts w:asciiTheme="minorHAnsi" w:eastAsiaTheme="minorEastAsia" w:hAnsiTheme="minorHAnsi" w:cstheme="minorBidi"/>
          <w:noProof/>
          <w:lang w:eastAsia="fr-BE"/>
        </w:rPr>
      </w:pPr>
      <w:hyperlink w:anchor="_Toc80021536" w:history="1">
        <w:r w:rsidRPr="0058770E">
          <w:rPr>
            <w:rStyle w:val="Hyperlink"/>
            <w:rFonts w:ascii="Times New Roman" w:hAnsi="Times New Roman"/>
            <w:noProof/>
            <w:lang w:val="en-US"/>
          </w:rPr>
          <w:t>Figure 12 aTaxis’ status through time of the day in the Ganshoren simulation without empty rides whole day</w:t>
        </w:r>
        <w:r>
          <w:rPr>
            <w:noProof/>
            <w:webHidden/>
          </w:rPr>
          <w:tab/>
        </w:r>
        <w:r>
          <w:rPr>
            <w:noProof/>
            <w:webHidden/>
          </w:rPr>
          <w:fldChar w:fldCharType="begin"/>
        </w:r>
        <w:r>
          <w:rPr>
            <w:noProof/>
            <w:webHidden/>
          </w:rPr>
          <w:instrText xml:space="preserve"> PAGEREF _Toc80021536 \h </w:instrText>
        </w:r>
        <w:r>
          <w:rPr>
            <w:noProof/>
            <w:webHidden/>
          </w:rPr>
        </w:r>
        <w:r>
          <w:rPr>
            <w:noProof/>
            <w:webHidden/>
          </w:rPr>
          <w:fldChar w:fldCharType="separate"/>
        </w:r>
        <w:r>
          <w:rPr>
            <w:noProof/>
            <w:webHidden/>
          </w:rPr>
          <w:t>43</w:t>
        </w:r>
        <w:r>
          <w:rPr>
            <w:noProof/>
            <w:webHidden/>
          </w:rPr>
          <w:fldChar w:fldCharType="end"/>
        </w:r>
      </w:hyperlink>
    </w:p>
    <w:p w14:paraId="57F494EF" w14:textId="76937A43" w:rsidR="00096478" w:rsidRDefault="00096478">
      <w:pPr>
        <w:pStyle w:val="TableofFigures"/>
        <w:tabs>
          <w:tab w:val="right" w:leader="dot" w:pos="9062"/>
        </w:tabs>
        <w:rPr>
          <w:rFonts w:asciiTheme="minorHAnsi" w:eastAsiaTheme="minorEastAsia" w:hAnsiTheme="minorHAnsi" w:cstheme="minorBidi"/>
          <w:noProof/>
          <w:lang w:eastAsia="fr-BE"/>
        </w:rPr>
      </w:pPr>
      <w:hyperlink w:anchor="_Toc80021537" w:history="1">
        <w:r w:rsidRPr="0058770E">
          <w:rPr>
            <w:rStyle w:val="Hyperlink"/>
            <w:rFonts w:ascii="Times New Roman" w:hAnsi="Times New Roman"/>
            <w:noProof/>
            <w:lang w:val="en-US"/>
          </w:rPr>
          <w:t>Figure 13 aTaxis’ status through time of the day in the Ganshoren simulation with empty rides whole day</w:t>
        </w:r>
        <w:r>
          <w:rPr>
            <w:noProof/>
            <w:webHidden/>
          </w:rPr>
          <w:tab/>
        </w:r>
        <w:r>
          <w:rPr>
            <w:noProof/>
            <w:webHidden/>
          </w:rPr>
          <w:fldChar w:fldCharType="begin"/>
        </w:r>
        <w:r>
          <w:rPr>
            <w:noProof/>
            <w:webHidden/>
          </w:rPr>
          <w:instrText xml:space="preserve"> PAGEREF _Toc80021537 \h </w:instrText>
        </w:r>
        <w:r>
          <w:rPr>
            <w:noProof/>
            <w:webHidden/>
          </w:rPr>
        </w:r>
        <w:r>
          <w:rPr>
            <w:noProof/>
            <w:webHidden/>
          </w:rPr>
          <w:fldChar w:fldCharType="separate"/>
        </w:r>
        <w:r>
          <w:rPr>
            <w:noProof/>
            <w:webHidden/>
          </w:rPr>
          <w:t>43</w:t>
        </w:r>
        <w:r>
          <w:rPr>
            <w:noProof/>
            <w:webHidden/>
          </w:rPr>
          <w:fldChar w:fldCharType="end"/>
        </w:r>
      </w:hyperlink>
    </w:p>
    <w:p w14:paraId="5D027ED9" w14:textId="0699E89B" w:rsidR="00096478" w:rsidRDefault="00096478">
      <w:pPr>
        <w:pStyle w:val="TableofFigures"/>
        <w:tabs>
          <w:tab w:val="right" w:leader="dot" w:pos="9062"/>
        </w:tabs>
        <w:rPr>
          <w:rFonts w:asciiTheme="minorHAnsi" w:eastAsiaTheme="minorEastAsia" w:hAnsiTheme="minorHAnsi" w:cstheme="minorBidi"/>
          <w:noProof/>
          <w:lang w:eastAsia="fr-BE"/>
        </w:rPr>
      </w:pPr>
      <w:hyperlink w:anchor="_Toc80021538" w:history="1">
        <w:r w:rsidRPr="0058770E">
          <w:rPr>
            <w:rStyle w:val="Hyperlink"/>
            <w:rFonts w:ascii="Times New Roman" w:hAnsi="Times New Roman"/>
            <w:noProof/>
            <w:lang w:val="en-US"/>
          </w:rPr>
          <w:t>Figure 15 Charging stations' status through time of the day in the Ganshoren simulation without empty rides whole day</w:t>
        </w:r>
        <w:r>
          <w:rPr>
            <w:noProof/>
            <w:webHidden/>
          </w:rPr>
          <w:tab/>
        </w:r>
        <w:r>
          <w:rPr>
            <w:noProof/>
            <w:webHidden/>
          </w:rPr>
          <w:fldChar w:fldCharType="begin"/>
        </w:r>
        <w:r>
          <w:rPr>
            <w:noProof/>
            <w:webHidden/>
          </w:rPr>
          <w:instrText xml:space="preserve"> PAGEREF _Toc80021538 \h </w:instrText>
        </w:r>
        <w:r>
          <w:rPr>
            <w:noProof/>
            <w:webHidden/>
          </w:rPr>
        </w:r>
        <w:r>
          <w:rPr>
            <w:noProof/>
            <w:webHidden/>
          </w:rPr>
          <w:fldChar w:fldCharType="separate"/>
        </w:r>
        <w:r>
          <w:rPr>
            <w:noProof/>
            <w:webHidden/>
          </w:rPr>
          <w:t>44</w:t>
        </w:r>
        <w:r>
          <w:rPr>
            <w:noProof/>
            <w:webHidden/>
          </w:rPr>
          <w:fldChar w:fldCharType="end"/>
        </w:r>
      </w:hyperlink>
    </w:p>
    <w:p w14:paraId="43C9257F" w14:textId="794D09D7" w:rsidR="00096478" w:rsidRDefault="00096478">
      <w:pPr>
        <w:pStyle w:val="TableofFigures"/>
        <w:tabs>
          <w:tab w:val="right" w:leader="dot" w:pos="9062"/>
        </w:tabs>
        <w:rPr>
          <w:rFonts w:asciiTheme="minorHAnsi" w:eastAsiaTheme="minorEastAsia" w:hAnsiTheme="minorHAnsi" w:cstheme="minorBidi"/>
          <w:noProof/>
          <w:lang w:eastAsia="fr-BE"/>
        </w:rPr>
      </w:pPr>
      <w:hyperlink w:anchor="_Toc80021539" w:history="1">
        <w:r w:rsidRPr="0058770E">
          <w:rPr>
            <w:rStyle w:val="Hyperlink"/>
            <w:rFonts w:ascii="Times New Roman" w:hAnsi="Times New Roman"/>
            <w:noProof/>
            <w:lang w:val="en-US"/>
          </w:rPr>
          <w:t>Figure 14 Charging stations' status through time of the day in the Ganshoren simulation with empty rides whole day</w:t>
        </w:r>
        <w:r>
          <w:rPr>
            <w:noProof/>
            <w:webHidden/>
          </w:rPr>
          <w:tab/>
        </w:r>
        <w:r>
          <w:rPr>
            <w:noProof/>
            <w:webHidden/>
          </w:rPr>
          <w:fldChar w:fldCharType="begin"/>
        </w:r>
        <w:r>
          <w:rPr>
            <w:noProof/>
            <w:webHidden/>
          </w:rPr>
          <w:instrText xml:space="preserve"> PAGEREF _Toc80021539 \h </w:instrText>
        </w:r>
        <w:r>
          <w:rPr>
            <w:noProof/>
            <w:webHidden/>
          </w:rPr>
        </w:r>
        <w:r>
          <w:rPr>
            <w:noProof/>
            <w:webHidden/>
          </w:rPr>
          <w:fldChar w:fldCharType="separate"/>
        </w:r>
        <w:r>
          <w:rPr>
            <w:noProof/>
            <w:webHidden/>
          </w:rPr>
          <w:t>44</w:t>
        </w:r>
        <w:r>
          <w:rPr>
            <w:noProof/>
            <w:webHidden/>
          </w:rPr>
          <w:fldChar w:fldCharType="end"/>
        </w:r>
      </w:hyperlink>
    </w:p>
    <w:p w14:paraId="16B04ABD" w14:textId="52738AC8" w:rsidR="00096478" w:rsidRDefault="00096478">
      <w:pPr>
        <w:pStyle w:val="TableofFigures"/>
        <w:tabs>
          <w:tab w:val="right" w:leader="dot" w:pos="9062"/>
        </w:tabs>
        <w:rPr>
          <w:rFonts w:asciiTheme="minorHAnsi" w:eastAsiaTheme="minorEastAsia" w:hAnsiTheme="minorHAnsi" w:cstheme="minorBidi"/>
          <w:noProof/>
          <w:lang w:eastAsia="fr-BE"/>
        </w:rPr>
      </w:pPr>
      <w:hyperlink w:anchor="_Toc80021540" w:history="1">
        <w:r w:rsidRPr="0058770E">
          <w:rPr>
            <w:rStyle w:val="Hyperlink"/>
            <w:rFonts w:ascii="Times New Roman" w:hAnsi="Times New Roman"/>
            <w:noProof/>
            <w:lang w:val="en-US"/>
          </w:rPr>
          <w:t>Figure 16 Distribution of the trips to a leisure place through time</w:t>
        </w:r>
        <w:r>
          <w:rPr>
            <w:noProof/>
            <w:webHidden/>
          </w:rPr>
          <w:tab/>
        </w:r>
        <w:r>
          <w:rPr>
            <w:noProof/>
            <w:webHidden/>
          </w:rPr>
          <w:fldChar w:fldCharType="begin"/>
        </w:r>
        <w:r>
          <w:rPr>
            <w:noProof/>
            <w:webHidden/>
          </w:rPr>
          <w:instrText xml:space="preserve"> PAGEREF _Toc80021540 \h </w:instrText>
        </w:r>
        <w:r>
          <w:rPr>
            <w:noProof/>
            <w:webHidden/>
          </w:rPr>
        </w:r>
        <w:r>
          <w:rPr>
            <w:noProof/>
            <w:webHidden/>
          </w:rPr>
          <w:fldChar w:fldCharType="separate"/>
        </w:r>
        <w:r>
          <w:rPr>
            <w:noProof/>
            <w:webHidden/>
          </w:rPr>
          <w:t>83</w:t>
        </w:r>
        <w:r>
          <w:rPr>
            <w:noProof/>
            <w:webHidden/>
          </w:rPr>
          <w:fldChar w:fldCharType="end"/>
        </w:r>
      </w:hyperlink>
    </w:p>
    <w:p w14:paraId="042FE0B9" w14:textId="4D25B69A" w:rsidR="00096478" w:rsidRDefault="00096478">
      <w:pPr>
        <w:pStyle w:val="TableofFigures"/>
        <w:tabs>
          <w:tab w:val="right" w:leader="dot" w:pos="9062"/>
        </w:tabs>
        <w:rPr>
          <w:rFonts w:asciiTheme="minorHAnsi" w:eastAsiaTheme="minorEastAsia" w:hAnsiTheme="minorHAnsi" w:cstheme="minorBidi"/>
          <w:noProof/>
          <w:lang w:eastAsia="fr-BE"/>
        </w:rPr>
      </w:pPr>
      <w:hyperlink w:anchor="_Toc80021541" w:history="1">
        <w:r w:rsidRPr="0058770E">
          <w:rPr>
            <w:rStyle w:val="Hyperlink"/>
            <w:rFonts w:ascii="Times New Roman" w:hAnsi="Times New Roman"/>
            <w:noProof/>
            <w:lang w:val="en-US"/>
          </w:rPr>
          <w:t>Figure 17 Distribution of the trips to home through time (Cornelis et al., 2012)</w:t>
        </w:r>
        <w:r>
          <w:rPr>
            <w:noProof/>
            <w:webHidden/>
          </w:rPr>
          <w:tab/>
        </w:r>
        <w:r>
          <w:rPr>
            <w:noProof/>
            <w:webHidden/>
          </w:rPr>
          <w:fldChar w:fldCharType="begin"/>
        </w:r>
        <w:r>
          <w:rPr>
            <w:noProof/>
            <w:webHidden/>
          </w:rPr>
          <w:instrText xml:space="preserve"> PAGEREF _Toc80021541 \h </w:instrText>
        </w:r>
        <w:r>
          <w:rPr>
            <w:noProof/>
            <w:webHidden/>
          </w:rPr>
        </w:r>
        <w:r>
          <w:rPr>
            <w:noProof/>
            <w:webHidden/>
          </w:rPr>
          <w:fldChar w:fldCharType="separate"/>
        </w:r>
        <w:r>
          <w:rPr>
            <w:noProof/>
            <w:webHidden/>
          </w:rPr>
          <w:t>83</w:t>
        </w:r>
        <w:r>
          <w:rPr>
            <w:noProof/>
            <w:webHidden/>
          </w:rPr>
          <w:fldChar w:fldCharType="end"/>
        </w:r>
      </w:hyperlink>
    </w:p>
    <w:p w14:paraId="3BCCC531" w14:textId="42AF3A02" w:rsidR="00096478" w:rsidRDefault="00096478">
      <w:pPr>
        <w:pStyle w:val="TableofFigures"/>
        <w:tabs>
          <w:tab w:val="right" w:leader="dot" w:pos="9062"/>
        </w:tabs>
        <w:rPr>
          <w:rFonts w:asciiTheme="minorHAnsi" w:eastAsiaTheme="minorEastAsia" w:hAnsiTheme="minorHAnsi" w:cstheme="minorBidi"/>
          <w:noProof/>
          <w:lang w:eastAsia="fr-BE"/>
        </w:rPr>
      </w:pPr>
      <w:hyperlink w:anchor="_Toc80021542" w:history="1">
        <w:r w:rsidRPr="0058770E">
          <w:rPr>
            <w:rStyle w:val="Hyperlink"/>
            <w:rFonts w:ascii="Times New Roman" w:hAnsi="Times New Roman"/>
            <w:noProof/>
            <w:lang w:val="en-US"/>
          </w:rPr>
          <w:t>Figure 18 Distribution of the trips to a study place through time (Cornelis et al., 2012)</w:t>
        </w:r>
        <w:r>
          <w:rPr>
            <w:noProof/>
            <w:webHidden/>
          </w:rPr>
          <w:tab/>
        </w:r>
        <w:r>
          <w:rPr>
            <w:noProof/>
            <w:webHidden/>
          </w:rPr>
          <w:fldChar w:fldCharType="begin"/>
        </w:r>
        <w:r>
          <w:rPr>
            <w:noProof/>
            <w:webHidden/>
          </w:rPr>
          <w:instrText xml:space="preserve"> PAGEREF _Toc80021542 \h </w:instrText>
        </w:r>
        <w:r>
          <w:rPr>
            <w:noProof/>
            <w:webHidden/>
          </w:rPr>
        </w:r>
        <w:r>
          <w:rPr>
            <w:noProof/>
            <w:webHidden/>
          </w:rPr>
          <w:fldChar w:fldCharType="separate"/>
        </w:r>
        <w:r>
          <w:rPr>
            <w:noProof/>
            <w:webHidden/>
          </w:rPr>
          <w:t>84</w:t>
        </w:r>
        <w:r>
          <w:rPr>
            <w:noProof/>
            <w:webHidden/>
          </w:rPr>
          <w:fldChar w:fldCharType="end"/>
        </w:r>
      </w:hyperlink>
    </w:p>
    <w:p w14:paraId="39B5B42E" w14:textId="394D4E77" w:rsidR="00096478" w:rsidRDefault="00096478">
      <w:pPr>
        <w:pStyle w:val="TableofFigures"/>
        <w:tabs>
          <w:tab w:val="right" w:leader="dot" w:pos="9062"/>
        </w:tabs>
        <w:rPr>
          <w:rFonts w:asciiTheme="minorHAnsi" w:eastAsiaTheme="minorEastAsia" w:hAnsiTheme="minorHAnsi" w:cstheme="minorBidi"/>
          <w:noProof/>
          <w:lang w:eastAsia="fr-BE"/>
        </w:rPr>
      </w:pPr>
      <w:hyperlink w:anchor="_Toc80021543" w:history="1">
        <w:r w:rsidRPr="0058770E">
          <w:rPr>
            <w:rStyle w:val="Hyperlink"/>
            <w:rFonts w:ascii="Times New Roman" w:hAnsi="Times New Roman"/>
            <w:noProof/>
            <w:lang w:val="en-US"/>
          </w:rPr>
          <w:t>Figure 19 Distribution of the trips to a workplace through time (Cornelis et al., 2012)</w:t>
        </w:r>
        <w:r>
          <w:rPr>
            <w:noProof/>
            <w:webHidden/>
          </w:rPr>
          <w:tab/>
        </w:r>
        <w:r>
          <w:rPr>
            <w:noProof/>
            <w:webHidden/>
          </w:rPr>
          <w:fldChar w:fldCharType="begin"/>
        </w:r>
        <w:r>
          <w:rPr>
            <w:noProof/>
            <w:webHidden/>
          </w:rPr>
          <w:instrText xml:space="preserve"> PAGEREF _Toc80021543 \h </w:instrText>
        </w:r>
        <w:r>
          <w:rPr>
            <w:noProof/>
            <w:webHidden/>
          </w:rPr>
        </w:r>
        <w:r>
          <w:rPr>
            <w:noProof/>
            <w:webHidden/>
          </w:rPr>
          <w:fldChar w:fldCharType="separate"/>
        </w:r>
        <w:r>
          <w:rPr>
            <w:noProof/>
            <w:webHidden/>
          </w:rPr>
          <w:t>84</w:t>
        </w:r>
        <w:r>
          <w:rPr>
            <w:noProof/>
            <w:webHidden/>
          </w:rPr>
          <w:fldChar w:fldCharType="end"/>
        </w:r>
      </w:hyperlink>
    </w:p>
    <w:p w14:paraId="0ACE1837" w14:textId="622F70E2" w:rsidR="00096478" w:rsidRDefault="00096478">
      <w:pPr>
        <w:pStyle w:val="TableofFigures"/>
        <w:tabs>
          <w:tab w:val="right" w:leader="dot" w:pos="9062"/>
        </w:tabs>
        <w:rPr>
          <w:rFonts w:asciiTheme="minorHAnsi" w:eastAsiaTheme="minorEastAsia" w:hAnsiTheme="minorHAnsi" w:cstheme="minorBidi"/>
          <w:noProof/>
          <w:lang w:eastAsia="fr-BE"/>
        </w:rPr>
      </w:pPr>
      <w:hyperlink w:anchor="_Toc80021544" w:history="1">
        <w:r w:rsidRPr="0058770E">
          <w:rPr>
            <w:rStyle w:val="Hyperlink"/>
            <w:rFonts w:ascii="Times New Roman" w:hAnsi="Times New Roman"/>
            <w:noProof/>
            <w:lang w:val="en-US"/>
          </w:rPr>
          <w:t>Figure 20 Modal share according to the trip length (Derauw et al., 2019)</w:t>
        </w:r>
        <w:r>
          <w:rPr>
            <w:noProof/>
            <w:webHidden/>
          </w:rPr>
          <w:tab/>
        </w:r>
        <w:r>
          <w:rPr>
            <w:noProof/>
            <w:webHidden/>
          </w:rPr>
          <w:fldChar w:fldCharType="begin"/>
        </w:r>
        <w:r>
          <w:rPr>
            <w:noProof/>
            <w:webHidden/>
          </w:rPr>
          <w:instrText xml:space="preserve"> PAGEREF _Toc80021544 \h </w:instrText>
        </w:r>
        <w:r>
          <w:rPr>
            <w:noProof/>
            <w:webHidden/>
          </w:rPr>
        </w:r>
        <w:r>
          <w:rPr>
            <w:noProof/>
            <w:webHidden/>
          </w:rPr>
          <w:fldChar w:fldCharType="separate"/>
        </w:r>
        <w:r>
          <w:rPr>
            <w:noProof/>
            <w:webHidden/>
          </w:rPr>
          <w:t>85</w:t>
        </w:r>
        <w:r>
          <w:rPr>
            <w:noProof/>
            <w:webHidden/>
          </w:rPr>
          <w:fldChar w:fldCharType="end"/>
        </w:r>
      </w:hyperlink>
    </w:p>
    <w:p w14:paraId="1F839EBE" w14:textId="5C15E642" w:rsidR="00096478" w:rsidRDefault="00096478">
      <w:pPr>
        <w:pStyle w:val="TableofFigures"/>
        <w:tabs>
          <w:tab w:val="right" w:leader="dot" w:pos="9062"/>
        </w:tabs>
        <w:rPr>
          <w:rFonts w:asciiTheme="minorHAnsi" w:eastAsiaTheme="minorEastAsia" w:hAnsiTheme="minorHAnsi" w:cstheme="minorBidi"/>
          <w:noProof/>
          <w:lang w:eastAsia="fr-BE"/>
        </w:rPr>
      </w:pPr>
      <w:hyperlink w:anchor="_Toc80021545" w:history="1">
        <w:r w:rsidRPr="0058770E">
          <w:rPr>
            <w:rStyle w:val="Hyperlink"/>
            <w:noProof/>
            <w:lang w:val="en-US"/>
          </w:rPr>
          <w:t>Figure 21 Classical study / work path in Belgium. The numbers above the timeline represent the ages while the word inside the arrow the study / work status corresponding to the given age class.</w:t>
        </w:r>
        <w:r>
          <w:rPr>
            <w:noProof/>
            <w:webHidden/>
          </w:rPr>
          <w:tab/>
        </w:r>
        <w:r>
          <w:rPr>
            <w:noProof/>
            <w:webHidden/>
          </w:rPr>
          <w:fldChar w:fldCharType="begin"/>
        </w:r>
        <w:r>
          <w:rPr>
            <w:noProof/>
            <w:webHidden/>
          </w:rPr>
          <w:instrText xml:space="preserve"> PAGEREF _Toc80021545 \h </w:instrText>
        </w:r>
        <w:r>
          <w:rPr>
            <w:noProof/>
            <w:webHidden/>
          </w:rPr>
        </w:r>
        <w:r>
          <w:rPr>
            <w:noProof/>
            <w:webHidden/>
          </w:rPr>
          <w:fldChar w:fldCharType="separate"/>
        </w:r>
        <w:r>
          <w:rPr>
            <w:noProof/>
            <w:webHidden/>
          </w:rPr>
          <w:t>101</w:t>
        </w:r>
        <w:r>
          <w:rPr>
            <w:noProof/>
            <w:webHidden/>
          </w:rPr>
          <w:fldChar w:fldCharType="end"/>
        </w:r>
      </w:hyperlink>
    </w:p>
    <w:p w14:paraId="4F4C1AE0" w14:textId="176DB1AC" w:rsidR="0060649A" w:rsidRPr="0064435F" w:rsidRDefault="0060649A" w:rsidP="00B125CE">
      <w:pPr>
        <w:pStyle w:val="TableofFigures"/>
        <w:tabs>
          <w:tab w:val="right" w:leader="dot" w:pos="9062"/>
        </w:tabs>
        <w:rPr>
          <w:rFonts w:ascii="Times New Roman" w:eastAsiaTheme="minorEastAsia" w:hAnsi="Times New Roman"/>
          <w:noProof/>
          <w:lang w:eastAsia="fr-BE"/>
        </w:rPr>
      </w:pPr>
      <w:r w:rsidRPr="0064435F">
        <w:rPr>
          <w:rFonts w:ascii="Times New Roman" w:hAnsi="Times New Roman"/>
          <w:lang w:val="en-US"/>
        </w:rPr>
        <w:fldChar w:fldCharType="end"/>
      </w:r>
      <w:r w:rsidRPr="0064435F">
        <w:rPr>
          <w:rFonts w:ascii="Times New Roman" w:hAnsi="Times New Roman"/>
          <w:lang w:val="en-US"/>
        </w:rPr>
        <w:br w:type="page"/>
      </w:r>
    </w:p>
    <w:p w14:paraId="35AFE349" w14:textId="79045123" w:rsidR="0060649A" w:rsidRDefault="0060649A" w:rsidP="0060649A">
      <w:pPr>
        <w:pStyle w:val="Heading1"/>
        <w:rPr>
          <w:rFonts w:ascii="Times New Roman" w:hAnsi="Times New Roman"/>
          <w:lang w:val="en-US"/>
        </w:rPr>
      </w:pPr>
      <w:bookmarkStart w:id="5" w:name="_Toc80021483"/>
      <w:r w:rsidRPr="0064435F">
        <w:rPr>
          <w:rFonts w:ascii="Times New Roman" w:hAnsi="Times New Roman"/>
          <w:lang w:val="en-US"/>
        </w:rPr>
        <w:lastRenderedPageBreak/>
        <w:t>List of tables</w:t>
      </w:r>
      <w:bookmarkEnd w:id="5"/>
    </w:p>
    <w:p w14:paraId="35A9AAB8" w14:textId="77777777" w:rsidR="002F3B50" w:rsidRPr="002F3B50" w:rsidRDefault="002F3B50" w:rsidP="002F3B50">
      <w:pPr>
        <w:rPr>
          <w:lang w:val="en-US" w:eastAsia="en-US"/>
        </w:rPr>
      </w:pPr>
    </w:p>
    <w:p w14:paraId="56A65264" w14:textId="6BF09BE2" w:rsidR="00096478" w:rsidRDefault="0060649A">
      <w:pPr>
        <w:pStyle w:val="TableofFigures"/>
        <w:tabs>
          <w:tab w:val="right" w:leader="dot" w:pos="9062"/>
        </w:tabs>
        <w:rPr>
          <w:rFonts w:asciiTheme="minorHAnsi" w:eastAsiaTheme="minorEastAsia" w:hAnsiTheme="minorHAnsi" w:cstheme="minorBidi"/>
          <w:noProof/>
          <w:lang w:eastAsia="fr-BE"/>
        </w:rPr>
      </w:pPr>
      <w:r w:rsidRPr="0064435F">
        <w:rPr>
          <w:rFonts w:ascii="Times New Roman" w:hAnsi="Times New Roman"/>
          <w:lang w:val="en-US"/>
        </w:rPr>
        <w:fldChar w:fldCharType="begin"/>
      </w:r>
      <w:r w:rsidRPr="0064435F">
        <w:rPr>
          <w:rFonts w:ascii="Times New Roman" w:hAnsi="Times New Roman"/>
          <w:lang w:val="en-US"/>
        </w:rPr>
        <w:instrText xml:space="preserve"> TOC \h \z \c "Table" </w:instrText>
      </w:r>
      <w:r w:rsidRPr="0064435F">
        <w:rPr>
          <w:rFonts w:ascii="Times New Roman" w:hAnsi="Times New Roman"/>
          <w:lang w:val="en-US"/>
        </w:rPr>
        <w:fldChar w:fldCharType="separate"/>
      </w:r>
      <w:hyperlink w:anchor="_Toc80021546" w:history="1">
        <w:r w:rsidR="00096478" w:rsidRPr="00C51166">
          <w:rPr>
            <w:rStyle w:val="Hyperlink"/>
            <w:rFonts w:ascii="Times New Roman" w:hAnsi="Times New Roman"/>
            <w:noProof/>
            <w:lang w:val="en-US"/>
          </w:rPr>
          <w:t>Table 1 Ganshoren Simulations Results whole day</w:t>
        </w:r>
        <w:r w:rsidR="00096478">
          <w:rPr>
            <w:noProof/>
            <w:webHidden/>
          </w:rPr>
          <w:tab/>
        </w:r>
        <w:r w:rsidR="00096478">
          <w:rPr>
            <w:noProof/>
            <w:webHidden/>
          </w:rPr>
          <w:fldChar w:fldCharType="begin"/>
        </w:r>
        <w:r w:rsidR="00096478">
          <w:rPr>
            <w:noProof/>
            <w:webHidden/>
          </w:rPr>
          <w:instrText xml:space="preserve"> PAGEREF _Toc80021546 \h </w:instrText>
        </w:r>
        <w:r w:rsidR="00096478">
          <w:rPr>
            <w:noProof/>
            <w:webHidden/>
          </w:rPr>
        </w:r>
        <w:r w:rsidR="00096478">
          <w:rPr>
            <w:noProof/>
            <w:webHidden/>
          </w:rPr>
          <w:fldChar w:fldCharType="separate"/>
        </w:r>
        <w:r w:rsidR="00096478">
          <w:rPr>
            <w:noProof/>
            <w:webHidden/>
          </w:rPr>
          <w:t>42</w:t>
        </w:r>
        <w:r w:rsidR="00096478">
          <w:rPr>
            <w:noProof/>
            <w:webHidden/>
          </w:rPr>
          <w:fldChar w:fldCharType="end"/>
        </w:r>
      </w:hyperlink>
    </w:p>
    <w:p w14:paraId="45B3A3B0" w14:textId="137881F7" w:rsidR="00096478" w:rsidRDefault="00096478">
      <w:pPr>
        <w:pStyle w:val="TableofFigures"/>
        <w:tabs>
          <w:tab w:val="right" w:leader="dot" w:pos="9062"/>
        </w:tabs>
        <w:rPr>
          <w:rFonts w:asciiTheme="minorHAnsi" w:eastAsiaTheme="minorEastAsia" w:hAnsiTheme="minorHAnsi" w:cstheme="minorBidi"/>
          <w:noProof/>
          <w:lang w:eastAsia="fr-BE"/>
        </w:rPr>
      </w:pPr>
      <w:hyperlink w:anchor="_Toc80021547" w:history="1">
        <w:r w:rsidRPr="00C51166">
          <w:rPr>
            <w:rStyle w:val="Hyperlink"/>
            <w:rFonts w:ascii="Times New Roman" w:hAnsi="Times New Roman"/>
            <w:noProof/>
            <w:lang w:val="en-US"/>
          </w:rPr>
          <w:t>Table 2 Simulation results until 7.03 a.m. (423 minutes from midnight) Brussels and Ganshoren without empty rides</w:t>
        </w:r>
        <w:r>
          <w:rPr>
            <w:noProof/>
            <w:webHidden/>
          </w:rPr>
          <w:tab/>
        </w:r>
        <w:r>
          <w:rPr>
            <w:noProof/>
            <w:webHidden/>
          </w:rPr>
          <w:fldChar w:fldCharType="begin"/>
        </w:r>
        <w:r>
          <w:rPr>
            <w:noProof/>
            <w:webHidden/>
          </w:rPr>
          <w:instrText xml:space="preserve"> PAGEREF _Toc80021547 \h </w:instrText>
        </w:r>
        <w:r>
          <w:rPr>
            <w:noProof/>
            <w:webHidden/>
          </w:rPr>
        </w:r>
        <w:r>
          <w:rPr>
            <w:noProof/>
            <w:webHidden/>
          </w:rPr>
          <w:fldChar w:fldCharType="separate"/>
        </w:r>
        <w:r>
          <w:rPr>
            <w:noProof/>
            <w:webHidden/>
          </w:rPr>
          <w:t>45</w:t>
        </w:r>
        <w:r>
          <w:rPr>
            <w:noProof/>
            <w:webHidden/>
          </w:rPr>
          <w:fldChar w:fldCharType="end"/>
        </w:r>
      </w:hyperlink>
    </w:p>
    <w:p w14:paraId="179B7D38" w14:textId="6A388011" w:rsidR="00096478" w:rsidRDefault="00096478">
      <w:pPr>
        <w:pStyle w:val="TableofFigures"/>
        <w:tabs>
          <w:tab w:val="right" w:leader="dot" w:pos="9062"/>
        </w:tabs>
        <w:rPr>
          <w:rFonts w:asciiTheme="minorHAnsi" w:eastAsiaTheme="minorEastAsia" w:hAnsiTheme="minorHAnsi" w:cstheme="minorBidi"/>
          <w:noProof/>
          <w:lang w:eastAsia="fr-BE"/>
        </w:rPr>
      </w:pPr>
      <w:hyperlink w:anchor="_Toc80021548" w:history="1">
        <w:r w:rsidRPr="00C51166">
          <w:rPr>
            <w:rStyle w:val="Hyperlink"/>
            <w:rFonts w:ascii="Times New Roman" w:hAnsi="Times New Roman"/>
            <w:noProof/>
            <w:lang w:val="en-US"/>
          </w:rPr>
          <w:t>Table 3 Computation table from 423 minutes to the whole day for the whole territory of Brussels (Bxl) based on Ganshoren (Gans.) results. The blue columns are the results used in the costs computation and profitability analysis.</w:t>
        </w:r>
        <w:r>
          <w:rPr>
            <w:noProof/>
            <w:webHidden/>
          </w:rPr>
          <w:tab/>
        </w:r>
        <w:r>
          <w:rPr>
            <w:noProof/>
            <w:webHidden/>
          </w:rPr>
          <w:fldChar w:fldCharType="begin"/>
        </w:r>
        <w:r>
          <w:rPr>
            <w:noProof/>
            <w:webHidden/>
          </w:rPr>
          <w:instrText xml:space="preserve"> PAGEREF _Toc80021548 \h </w:instrText>
        </w:r>
        <w:r>
          <w:rPr>
            <w:noProof/>
            <w:webHidden/>
          </w:rPr>
        </w:r>
        <w:r>
          <w:rPr>
            <w:noProof/>
            <w:webHidden/>
          </w:rPr>
          <w:fldChar w:fldCharType="separate"/>
        </w:r>
        <w:r>
          <w:rPr>
            <w:noProof/>
            <w:webHidden/>
          </w:rPr>
          <w:t>45</w:t>
        </w:r>
        <w:r>
          <w:rPr>
            <w:noProof/>
            <w:webHidden/>
          </w:rPr>
          <w:fldChar w:fldCharType="end"/>
        </w:r>
      </w:hyperlink>
    </w:p>
    <w:p w14:paraId="431F7E7F" w14:textId="03374B18" w:rsidR="00096478" w:rsidRDefault="00096478">
      <w:pPr>
        <w:pStyle w:val="TableofFigures"/>
        <w:tabs>
          <w:tab w:val="right" w:leader="dot" w:pos="9062"/>
        </w:tabs>
        <w:rPr>
          <w:rFonts w:asciiTheme="minorHAnsi" w:eastAsiaTheme="minorEastAsia" w:hAnsiTheme="minorHAnsi" w:cstheme="minorBidi"/>
          <w:noProof/>
          <w:lang w:eastAsia="fr-BE"/>
        </w:rPr>
      </w:pPr>
      <w:hyperlink w:anchor="_Toc80021549" w:history="1">
        <w:r w:rsidRPr="00C51166">
          <w:rPr>
            <w:rStyle w:val="Hyperlink"/>
            <w:noProof/>
            <w:lang w:val="en-US"/>
          </w:rPr>
          <w:t>Table 4 aTaxis Company Costs per kilometer</w:t>
        </w:r>
        <w:r>
          <w:rPr>
            <w:noProof/>
            <w:webHidden/>
          </w:rPr>
          <w:tab/>
        </w:r>
        <w:r>
          <w:rPr>
            <w:noProof/>
            <w:webHidden/>
          </w:rPr>
          <w:fldChar w:fldCharType="begin"/>
        </w:r>
        <w:r>
          <w:rPr>
            <w:noProof/>
            <w:webHidden/>
          </w:rPr>
          <w:instrText xml:space="preserve"> PAGEREF _Toc80021549 \h </w:instrText>
        </w:r>
        <w:r>
          <w:rPr>
            <w:noProof/>
            <w:webHidden/>
          </w:rPr>
        </w:r>
        <w:r>
          <w:rPr>
            <w:noProof/>
            <w:webHidden/>
          </w:rPr>
          <w:fldChar w:fldCharType="separate"/>
        </w:r>
        <w:r>
          <w:rPr>
            <w:noProof/>
            <w:webHidden/>
          </w:rPr>
          <w:t>47</w:t>
        </w:r>
        <w:r>
          <w:rPr>
            <w:noProof/>
            <w:webHidden/>
          </w:rPr>
          <w:fldChar w:fldCharType="end"/>
        </w:r>
      </w:hyperlink>
    </w:p>
    <w:p w14:paraId="2A44ADF9" w14:textId="137C7E55" w:rsidR="00096478" w:rsidRDefault="00096478">
      <w:pPr>
        <w:pStyle w:val="TableofFigures"/>
        <w:tabs>
          <w:tab w:val="right" w:leader="dot" w:pos="9062"/>
        </w:tabs>
        <w:rPr>
          <w:rFonts w:asciiTheme="minorHAnsi" w:eastAsiaTheme="minorEastAsia" w:hAnsiTheme="minorHAnsi" w:cstheme="minorBidi"/>
          <w:noProof/>
          <w:lang w:eastAsia="fr-BE"/>
        </w:rPr>
      </w:pPr>
      <w:hyperlink w:anchor="_Toc80021550" w:history="1">
        <w:r w:rsidRPr="00C51166">
          <w:rPr>
            <w:rStyle w:val="Hyperlink"/>
            <w:rFonts w:ascii="Times New Roman" w:hAnsi="Times New Roman"/>
            <w:noProof/>
          </w:rPr>
          <w:t xml:space="preserve">Table 5 </w:t>
        </w:r>
        <w:r w:rsidRPr="00C51166">
          <w:rPr>
            <w:rStyle w:val="Hyperlink"/>
            <w:rFonts w:ascii="Times New Roman" w:hAnsi="Times New Roman"/>
            <w:noProof/>
            <w:lang w:val="en-US"/>
          </w:rPr>
          <w:t>Profitability</w:t>
        </w:r>
        <w:r w:rsidRPr="00C51166">
          <w:rPr>
            <w:rStyle w:val="Hyperlink"/>
            <w:rFonts w:ascii="Times New Roman" w:hAnsi="Times New Roman"/>
            <w:noProof/>
          </w:rPr>
          <w:t xml:space="preserve"> </w:t>
        </w:r>
        <w:r w:rsidRPr="00C51166">
          <w:rPr>
            <w:rStyle w:val="Hyperlink"/>
            <w:rFonts w:ascii="Times New Roman" w:hAnsi="Times New Roman"/>
            <w:noProof/>
            <w:lang w:val="en-US"/>
          </w:rPr>
          <w:t>analysis</w:t>
        </w:r>
        <w:r>
          <w:rPr>
            <w:noProof/>
            <w:webHidden/>
          </w:rPr>
          <w:tab/>
        </w:r>
        <w:r>
          <w:rPr>
            <w:noProof/>
            <w:webHidden/>
          </w:rPr>
          <w:fldChar w:fldCharType="begin"/>
        </w:r>
        <w:r>
          <w:rPr>
            <w:noProof/>
            <w:webHidden/>
          </w:rPr>
          <w:instrText xml:space="preserve"> PAGEREF _Toc80021550 \h </w:instrText>
        </w:r>
        <w:r>
          <w:rPr>
            <w:noProof/>
            <w:webHidden/>
          </w:rPr>
        </w:r>
        <w:r>
          <w:rPr>
            <w:noProof/>
            <w:webHidden/>
          </w:rPr>
          <w:fldChar w:fldCharType="separate"/>
        </w:r>
        <w:r>
          <w:rPr>
            <w:noProof/>
            <w:webHidden/>
          </w:rPr>
          <w:t>50</w:t>
        </w:r>
        <w:r>
          <w:rPr>
            <w:noProof/>
            <w:webHidden/>
          </w:rPr>
          <w:fldChar w:fldCharType="end"/>
        </w:r>
      </w:hyperlink>
    </w:p>
    <w:p w14:paraId="27D2E926" w14:textId="4BE30A83" w:rsidR="00096478" w:rsidRDefault="00096478">
      <w:pPr>
        <w:pStyle w:val="TableofFigures"/>
        <w:tabs>
          <w:tab w:val="right" w:leader="dot" w:pos="9062"/>
        </w:tabs>
        <w:rPr>
          <w:rFonts w:asciiTheme="minorHAnsi" w:eastAsiaTheme="minorEastAsia" w:hAnsiTheme="minorHAnsi" w:cstheme="minorBidi"/>
          <w:noProof/>
          <w:lang w:eastAsia="fr-BE"/>
        </w:rPr>
      </w:pPr>
      <w:hyperlink w:anchor="_Toc80021551" w:history="1">
        <w:r w:rsidRPr="00C51166">
          <w:rPr>
            <w:rStyle w:val="Hyperlink"/>
            <w:noProof/>
            <w:lang w:val="en-US"/>
          </w:rPr>
          <w:t>Table 6 Literature review comparison table</w:t>
        </w:r>
        <w:r>
          <w:rPr>
            <w:noProof/>
            <w:webHidden/>
          </w:rPr>
          <w:tab/>
        </w:r>
        <w:r>
          <w:rPr>
            <w:noProof/>
            <w:webHidden/>
          </w:rPr>
          <w:fldChar w:fldCharType="begin"/>
        </w:r>
        <w:r>
          <w:rPr>
            <w:noProof/>
            <w:webHidden/>
          </w:rPr>
          <w:instrText xml:space="preserve"> PAGEREF _Toc80021551 \h </w:instrText>
        </w:r>
        <w:r>
          <w:rPr>
            <w:noProof/>
            <w:webHidden/>
          </w:rPr>
        </w:r>
        <w:r>
          <w:rPr>
            <w:noProof/>
            <w:webHidden/>
          </w:rPr>
          <w:fldChar w:fldCharType="separate"/>
        </w:r>
        <w:r>
          <w:rPr>
            <w:noProof/>
            <w:webHidden/>
          </w:rPr>
          <w:t>86</w:t>
        </w:r>
        <w:r>
          <w:rPr>
            <w:noProof/>
            <w:webHidden/>
          </w:rPr>
          <w:fldChar w:fldCharType="end"/>
        </w:r>
      </w:hyperlink>
    </w:p>
    <w:p w14:paraId="6147196A" w14:textId="70D8BCE2" w:rsidR="00096478" w:rsidRDefault="00096478">
      <w:pPr>
        <w:pStyle w:val="TableofFigures"/>
        <w:tabs>
          <w:tab w:val="right" w:leader="dot" w:pos="9062"/>
        </w:tabs>
        <w:rPr>
          <w:rFonts w:asciiTheme="minorHAnsi" w:eastAsiaTheme="minorEastAsia" w:hAnsiTheme="minorHAnsi" w:cstheme="minorBidi"/>
          <w:noProof/>
          <w:lang w:eastAsia="fr-BE"/>
        </w:rPr>
      </w:pPr>
      <w:hyperlink w:anchor="_Toc80021552" w:history="1">
        <w:r w:rsidRPr="00C51166">
          <w:rPr>
            <w:rStyle w:val="Hyperlink"/>
            <w:noProof/>
            <w:lang w:val="en-US"/>
          </w:rPr>
          <w:t>Table 6 Literature review comparison table</w:t>
        </w:r>
        <w:r>
          <w:rPr>
            <w:noProof/>
            <w:webHidden/>
          </w:rPr>
          <w:tab/>
        </w:r>
        <w:r>
          <w:rPr>
            <w:noProof/>
            <w:webHidden/>
          </w:rPr>
          <w:fldChar w:fldCharType="begin"/>
        </w:r>
        <w:r>
          <w:rPr>
            <w:noProof/>
            <w:webHidden/>
          </w:rPr>
          <w:instrText xml:space="preserve"> PAGEREF _Toc80021552 \h </w:instrText>
        </w:r>
        <w:r>
          <w:rPr>
            <w:noProof/>
            <w:webHidden/>
          </w:rPr>
        </w:r>
        <w:r>
          <w:rPr>
            <w:noProof/>
            <w:webHidden/>
          </w:rPr>
          <w:fldChar w:fldCharType="separate"/>
        </w:r>
        <w:r>
          <w:rPr>
            <w:noProof/>
            <w:webHidden/>
          </w:rPr>
          <w:t>87</w:t>
        </w:r>
        <w:r>
          <w:rPr>
            <w:noProof/>
            <w:webHidden/>
          </w:rPr>
          <w:fldChar w:fldCharType="end"/>
        </w:r>
      </w:hyperlink>
    </w:p>
    <w:p w14:paraId="7FA6E3B3" w14:textId="2921AA00" w:rsidR="00096478" w:rsidRDefault="00096478">
      <w:pPr>
        <w:pStyle w:val="TableofFigures"/>
        <w:tabs>
          <w:tab w:val="right" w:leader="dot" w:pos="9062"/>
        </w:tabs>
        <w:rPr>
          <w:rFonts w:asciiTheme="minorHAnsi" w:eastAsiaTheme="minorEastAsia" w:hAnsiTheme="minorHAnsi" w:cstheme="minorBidi"/>
          <w:noProof/>
          <w:lang w:eastAsia="fr-BE"/>
        </w:rPr>
      </w:pPr>
      <w:hyperlink w:anchor="_Toc80021553" w:history="1">
        <w:r w:rsidRPr="00C51166">
          <w:rPr>
            <w:rStyle w:val="Hyperlink"/>
            <w:noProof/>
          </w:rPr>
          <w:t xml:space="preserve">Table 6 </w:t>
        </w:r>
        <w:r w:rsidRPr="00C51166">
          <w:rPr>
            <w:rStyle w:val="Hyperlink"/>
            <w:noProof/>
            <w:lang w:val="en-US"/>
          </w:rPr>
          <w:t>Literature</w:t>
        </w:r>
        <w:r w:rsidRPr="00C51166">
          <w:rPr>
            <w:rStyle w:val="Hyperlink"/>
            <w:noProof/>
          </w:rPr>
          <w:t xml:space="preserve"> review comparison table</w:t>
        </w:r>
        <w:r>
          <w:rPr>
            <w:noProof/>
            <w:webHidden/>
          </w:rPr>
          <w:tab/>
        </w:r>
        <w:r>
          <w:rPr>
            <w:noProof/>
            <w:webHidden/>
          </w:rPr>
          <w:fldChar w:fldCharType="begin"/>
        </w:r>
        <w:r>
          <w:rPr>
            <w:noProof/>
            <w:webHidden/>
          </w:rPr>
          <w:instrText xml:space="preserve"> PAGEREF _Toc80021553 \h </w:instrText>
        </w:r>
        <w:r>
          <w:rPr>
            <w:noProof/>
            <w:webHidden/>
          </w:rPr>
        </w:r>
        <w:r>
          <w:rPr>
            <w:noProof/>
            <w:webHidden/>
          </w:rPr>
          <w:fldChar w:fldCharType="separate"/>
        </w:r>
        <w:r>
          <w:rPr>
            <w:noProof/>
            <w:webHidden/>
          </w:rPr>
          <w:t>88</w:t>
        </w:r>
        <w:r>
          <w:rPr>
            <w:noProof/>
            <w:webHidden/>
          </w:rPr>
          <w:fldChar w:fldCharType="end"/>
        </w:r>
      </w:hyperlink>
    </w:p>
    <w:p w14:paraId="407A5552" w14:textId="38DF2665" w:rsidR="00096478" w:rsidRDefault="00096478">
      <w:pPr>
        <w:pStyle w:val="TableofFigures"/>
        <w:tabs>
          <w:tab w:val="right" w:leader="dot" w:pos="9062"/>
        </w:tabs>
        <w:rPr>
          <w:rFonts w:asciiTheme="minorHAnsi" w:eastAsiaTheme="minorEastAsia" w:hAnsiTheme="minorHAnsi" w:cstheme="minorBidi"/>
          <w:noProof/>
          <w:lang w:eastAsia="fr-BE"/>
        </w:rPr>
      </w:pPr>
      <w:hyperlink w:anchor="_Toc80021554" w:history="1">
        <w:r w:rsidRPr="00C51166">
          <w:rPr>
            <w:rStyle w:val="Hyperlink"/>
            <w:noProof/>
          </w:rPr>
          <w:t>Table 6 Literature review comparison table</w:t>
        </w:r>
        <w:r>
          <w:rPr>
            <w:noProof/>
            <w:webHidden/>
          </w:rPr>
          <w:tab/>
        </w:r>
        <w:r>
          <w:rPr>
            <w:noProof/>
            <w:webHidden/>
          </w:rPr>
          <w:fldChar w:fldCharType="begin"/>
        </w:r>
        <w:r>
          <w:rPr>
            <w:noProof/>
            <w:webHidden/>
          </w:rPr>
          <w:instrText xml:space="preserve"> PAGEREF _Toc80021554 \h </w:instrText>
        </w:r>
        <w:r>
          <w:rPr>
            <w:noProof/>
            <w:webHidden/>
          </w:rPr>
        </w:r>
        <w:r>
          <w:rPr>
            <w:noProof/>
            <w:webHidden/>
          </w:rPr>
          <w:fldChar w:fldCharType="separate"/>
        </w:r>
        <w:r>
          <w:rPr>
            <w:noProof/>
            <w:webHidden/>
          </w:rPr>
          <w:t>90</w:t>
        </w:r>
        <w:r>
          <w:rPr>
            <w:noProof/>
            <w:webHidden/>
          </w:rPr>
          <w:fldChar w:fldCharType="end"/>
        </w:r>
      </w:hyperlink>
    </w:p>
    <w:p w14:paraId="3027F80B" w14:textId="0EE81A67" w:rsidR="00096478" w:rsidRDefault="00096478">
      <w:pPr>
        <w:pStyle w:val="TableofFigures"/>
        <w:tabs>
          <w:tab w:val="right" w:leader="dot" w:pos="9062"/>
        </w:tabs>
        <w:rPr>
          <w:rFonts w:asciiTheme="minorHAnsi" w:eastAsiaTheme="minorEastAsia" w:hAnsiTheme="minorHAnsi" w:cstheme="minorBidi"/>
          <w:noProof/>
          <w:lang w:eastAsia="fr-BE"/>
        </w:rPr>
      </w:pPr>
      <w:hyperlink w:anchor="_Toc80021555" w:history="1">
        <w:r w:rsidRPr="00C51166">
          <w:rPr>
            <w:rStyle w:val="Hyperlink"/>
            <w:rFonts w:ascii="Times New Roman" w:hAnsi="Times New Roman"/>
            <w:noProof/>
            <w:lang w:val="en-US"/>
          </w:rPr>
          <w:t>Table 6 Literature review comparison table</w:t>
        </w:r>
        <w:r>
          <w:rPr>
            <w:noProof/>
            <w:webHidden/>
          </w:rPr>
          <w:tab/>
        </w:r>
        <w:r>
          <w:rPr>
            <w:noProof/>
            <w:webHidden/>
          </w:rPr>
          <w:fldChar w:fldCharType="begin"/>
        </w:r>
        <w:r>
          <w:rPr>
            <w:noProof/>
            <w:webHidden/>
          </w:rPr>
          <w:instrText xml:space="preserve"> PAGEREF _Toc80021555 \h </w:instrText>
        </w:r>
        <w:r>
          <w:rPr>
            <w:noProof/>
            <w:webHidden/>
          </w:rPr>
        </w:r>
        <w:r>
          <w:rPr>
            <w:noProof/>
            <w:webHidden/>
          </w:rPr>
          <w:fldChar w:fldCharType="separate"/>
        </w:r>
        <w:r>
          <w:rPr>
            <w:noProof/>
            <w:webHidden/>
          </w:rPr>
          <w:t>90</w:t>
        </w:r>
        <w:r>
          <w:rPr>
            <w:noProof/>
            <w:webHidden/>
          </w:rPr>
          <w:fldChar w:fldCharType="end"/>
        </w:r>
      </w:hyperlink>
    </w:p>
    <w:p w14:paraId="08637BE4" w14:textId="35D95F91" w:rsidR="00096478" w:rsidRDefault="00096478">
      <w:pPr>
        <w:pStyle w:val="TableofFigures"/>
        <w:tabs>
          <w:tab w:val="right" w:leader="dot" w:pos="9062"/>
        </w:tabs>
        <w:rPr>
          <w:rFonts w:asciiTheme="minorHAnsi" w:eastAsiaTheme="minorEastAsia" w:hAnsiTheme="minorHAnsi" w:cstheme="minorBidi"/>
          <w:noProof/>
          <w:lang w:eastAsia="fr-BE"/>
        </w:rPr>
      </w:pPr>
      <w:hyperlink w:anchor="_Toc80021556" w:history="1">
        <w:r w:rsidRPr="00C51166">
          <w:rPr>
            <w:rStyle w:val="Hyperlink"/>
            <w:noProof/>
            <w:lang w:val="en-US"/>
          </w:rPr>
          <w:t>Table 6 Literature review comparison table</w:t>
        </w:r>
        <w:r>
          <w:rPr>
            <w:noProof/>
            <w:webHidden/>
          </w:rPr>
          <w:tab/>
        </w:r>
        <w:r>
          <w:rPr>
            <w:noProof/>
            <w:webHidden/>
          </w:rPr>
          <w:fldChar w:fldCharType="begin"/>
        </w:r>
        <w:r>
          <w:rPr>
            <w:noProof/>
            <w:webHidden/>
          </w:rPr>
          <w:instrText xml:space="preserve"> PAGEREF _Toc80021556 \h </w:instrText>
        </w:r>
        <w:r>
          <w:rPr>
            <w:noProof/>
            <w:webHidden/>
          </w:rPr>
        </w:r>
        <w:r>
          <w:rPr>
            <w:noProof/>
            <w:webHidden/>
          </w:rPr>
          <w:fldChar w:fldCharType="separate"/>
        </w:r>
        <w:r>
          <w:rPr>
            <w:noProof/>
            <w:webHidden/>
          </w:rPr>
          <w:t>91</w:t>
        </w:r>
        <w:r>
          <w:rPr>
            <w:noProof/>
            <w:webHidden/>
          </w:rPr>
          <w:fldChar w:fldCharType="end"/>
        </w:r>
      </w:hyperlink>
    </w:p>
    <w:p w14:paraId="6B948EA6" w14:textId="27AEE636" w:rsidR="00096478" w:rsidRDefault="00096478">
      <w:pPr>
        <w:pStyle w:val="TableofFigures"/>
        <w:tabs>
          <w:tab w:val="right" w:leader="dot" w:pos="9062"/>
        </w:tabs>
        <w:rPr>
          <w:rFonts w:asciiTheme="minorHAnsi" w:eastAsiaTheme="minorEastAsia" w:hAnsiTheme="minorHAnsi" w:cstheme="minorBidi"/>
          <w:noProof/>
          <w:lang w:eastAsia="fr-BE"/>
        </w:rPr>
      </w:pPr>
      <w:hyperlink w:anchor="_Toc80021557" w:history="1">
        <w:r w:rsidRPr="00C51166">
          <w:rPr>
            <w:rStyle w:val="Hyperlink"/>
            <w:noProof/>
            <w:lang w:val="en-US"/>
          </w:rPr>
          <w:t>Table 7 Possible combinations of age category, status in the household, household type and work id</w:t>
        </w:r>
        <w:r>
          <w:rPr>
            <w:noProof/>
            <w:webHidden/>
          </w:rPr>
          <w:tab/>
        </w:r>
        <w:r>
          <w:rPr>
            <w:noProof/>
            <w:webHidden/>
          </w:rPr>
          <w:fldChar w:fldCharType="begin"/>
        </w:r>
        <w:r>
          <w:rPr>
            <w:noProof/>
            <w:webHidden/>
          </w:rPr>
          <w:instrText xml:space="preserve"> PAGEREF _Toc80021557 \h </w:instrText>
        </w:r>
        <w:r>
          <w:rPr>
            <w:noProof/>
            <w:webHidden/>
          </w:rPr>
        </w:r>
        <w:r>
          <w:rPr>
            <w:noProof/>
            <w:webHidden/>
          </w:rPr>
          <w:fldChar w:fldCharType="separate"/>
        </w:r>
        <w:r>
          <w:rPr>
            <w:noProof/>
            <w:webHidden/>
          </w:rPr>
          <w:t>92</w:t>
        </w:r>
        <w:r>
          <w:rPr>
            <w:noProof/>
            <w:webHidden/>
          </w:rPr>
          <w:fldChar w:fldCharType="end"/>
        </w:r>
      </w:hyperlink>
    </w:p>
    <w:p w14:paraId="3D3178AE" w14:textId="5695F565" w:rsidR="00096478" w:rsidRDefault="00096478">
      <w:pPr>
        <w:pStyle w:val="TableofFigures"/>
        <w:tabs>
          <w:tab w:val="right" w:leader="dot" w:pos="9062"/>
        </w:tabs>
        <w:rPr>
          <w:rFonts w:asciiTheme="minorHAnsi" w:eastAsiaTheme="minorEastAsia" w:hAnsiTheme="minorHAnsi" w:cstheme="minorBidi"/>
          <w:noProof/>
          <w:lang w:eastAsia="fr-BE"/>
        </w:rPr>
      </w:pPr>
      <w:hyperlink w:anchor="_Toc80021558" w:history="1">
        <w:r w:rsidRPr="00C51166">
          <w:rPr>
            <w:rStyle w:val="Hyperlink"/>
            <w:noProof/>
            <w:lang w:val="en-US"/>
          </w:rPr>
          <w:t>Table 7 Possible combinations of age category, status in the household, household type and work id</w:t>
        </w:r>
        <w:r>
          <w:rPr>
            <w:noProof/>
            <w:webHidden/>
          </w:rPr>
          <w:tab/>
        </w:r>
        <w:r>
          <w:rPr>
            <w:noProof/>
            <w:webHidden/>
          </w:rPr>
          <w:fldChar w:fldCharType="begin"/>
        </w:r>
        <w:r>
          <w:rPr>
            <w:noProof/>
            <w:webHidden/>
          </w:rPr>
          <w:instrText xml:space="preserve"> PAGEREF _Toc80021558 \h </w:instrText>
        </w:r>
        <w:r>
          <w:rPr>
            <w:noProof/>
            <w:webHidden/>
          </w:rPr>
        </w:r>
        <w:r>
          <w:rPr>
            <w:noProof/>
            <w:webHidden/>
          </w:rPr>
          <w:fldChar w:fldCharType="separate"/>
        </w:r>
        <w:r>
          <w:rPr>
            <w:noProof/>
            <w:webHidden/>
          </w:rPr>
          <w:t>93</w:t>
        </w:r>
        <w:r>
          <w:rPr>
            <w:noProof/>
            <w:webHidden/>
          </w:rPr>
          <w:fldChar w:fldCharType="end"/>
        </w:r>
      </w:hyperlink>
    </w:p>
    <w:p w14:paraId="2DEF8726" w14:textId="39D548C4" w:rsidR="00096478" w:rsidRDefault="00096478">
      <w:pPr>
        <w:pStyle w:val="TableofFigures"/>
        <w:tabs>
          <w:tab w:val="right" w:leader="dot" w:pos="9062"/>
        </w:tabs>
        <w:rPr>
          <w:rFonts w:asciiTheme="minorHAnsi" w:eastAsiaTheme="minorEastAsia" w:hAnsiTheme="minorHAnsi" w:cstheme="minorBidi"/>
          <w:noProof/>
          <w:lang w:eastAsia="fr-BE"/>
        </w:rPr>
      </w:pPr>
      <w:hyperlink w:anchor="_Toc80021559" w:history="1">
        <w:r w:rsidRPr="00C51166">
          <w:rPr>
            <w:rStyle w:val="Hyperlink"/>
            <w:noProof/>
            <w:lang w:val="en-US"/>
          </w:rPr>
          <w:t>Table 7 Possible combinations of age category, status in the household, household type and work id</w:t>
        </w:r>
        <w:r>
          <w:rPr>
            <w:noProof/>
            <w:webHidden/>
          </w:rPr>
          <w:tab/>
        </w:r>
        <w:r>
          <w:rPr>
            <w:noProof/>
            <w:webHidden/>
          </w:rPr>
          <w:fldChar w:fldCharType="begin"/>
        </w:r>
        <w:r>
          <w:rPr>
            <w:noProof/>
            <w:webHidden/>
          </w:rPr>
          <w:instrText xml:space="preserve"> PAGEREF _Toc80021559 \h </w:instrText>
        </w:r>
        <w:r>
          <w:rPr>
            <w:noProof/>
            <w:webHidden/>
          </w:rPr>
        </w:r>
        <w:r>
          <w:rPr>
            <w:noProof/>
            <w:webHidden/>
          </w:rPr>
          <w:fldChar w:fldCharType="separate"/>
        </w:r>
        <w:r>
          <w:rPr>
            <w:noProof/>
            <w:webHidden/>
          </w:rPr>
          <w:t>94</w:t>
        </w:r>
        <w:r>
          <w:rPr>
            <w:noProof/>
            <w:webHidden/>
          </w:rPr>
          <w:fldChar w:fldCharType="end"/>
        </w:r>
      </w:hyperlink>
    </w:p>
    <w:p w14:paraId="592091C6" w14:textId="1120C429" w:rsidR="00096478" w:rsidRDefault="00096478">
      <w:pPr>
        <w:pStyle w:val="TableofFigures"/>
        <w:tabs>
          <w:tab w:val="right" w:leader="dot" w:pos="9062"/>
        </w:tabs>
        <w:rPr>
          <w:rFonts w:asciiTheme="minorHAnsi" w:eastAsiaTheme="minorEastAsia" w:hAnsiTheme="minorHAnsi" w:cstheme="minorBidi"/>
          <w:noProof/>
          <w:lang w:eastAsia="fr-BE"/>
        </w:rPr>
      </w:pPr>
      <w:hyperlink w:anchor="_Toc80021560" w:history="1">
        <w:r w:rsidRPr="00C51166">
          <w:rPr>
            <w:rStyle w:val="Hyperlink"/>
            <w:noProof/>
            <w:lang w:val="en-US"/>
          </w:rPr>
          <w:t>Table 7 Possible combinations of age category, status in the household, household type and work id</w:t>
        </w:r>
        <w:r>
          <w:rPr>
            <w:noProof/>
            <w:webHidden/>
          </w:rPr>
          <w:tab/>
        </w:r>
        <w:r>
          <w:rPr>
            <w:noProof/>
            <w:webHidden/>
          </w:rPr>
          <w:fldChar w:fldCharType="begin"/>
        </w:r>
        <w:r>
          <w:rPr>
            <w:noProof/>
            <w:webHidden/>
          </w:rPr>
          <w:instrText xml:space="preserve"> PAGEREF _Toc80021560 \h </w:instrText>
        </w:r>
        <w:r>
          <w:rPr>
            <w:noProof/>
            <w:webHidden/>
          </w:rPr>
        </w:r>
        <w:r>
          <w:rPr>
            <w:noProof/>
            <w:webHidden/>
          </w:rPr>
          <w:fldChar w:fldCharType="separate"/>
        </w:r>
        <w:r>
          <w:rPr>
            <w:noProof/>
            <w:webHidden/>
          </w:rPr>
          <w:t>95</w:t>
        </w:r>
        <w:r>
          <w:rPr>
            <w:noProof/>
            <w:webHidden/>
          </w:rPr>
          <w:fldChar w:fldCharType="end"/>
        </w:r>
      </w:hyperlink>
    </w:p>
    <w:p w14:paraId="51853205" w14:textId="10AB60B2" w:rsidR="00096478" w:rsidRDefault="00096478">
      <w:pPr>
        <w:pStyle w:val="TableofFigures"/>
        <w:tabs>
          <w:tab w:val="right" w:leader="dot" w:pos="9062"/>
        </w:tabs>
        <w:rPr>
          <w:rFonts w:asciiTheme="minorHAnsi" w:eastAsiaTheme="minorEastAsia" w:hAnsiTheme="minorHAnsi" w:cstheme="minorBidi"/>
          <w:noProof/>
          <w:lang w:eastAsia="fr-BE"/>
        </w:rPr>
      </w:pPr>
      <w:hyperlink w:anchor="_Toc80021561" w:history="1">
        <w:r w:rsidRPr="00C51166">
          <w:rPr>
            <w:rStyle w:val="Hyperlink"/>
            <w:rFonts w:ascii="Times New Roman" w:hAnsi="Times New Roman"/>
            <w:noProof/>
            <w:lang w:val="en-US"/>
          </w:rPr>
          <w:t>Table 8 Trip Chain Types probability distribution</w:t>
        </w:r>
        <w:r>
          <w:rPr>
            <w:noProof/>
            <w:webHidden/>
          </w:rPr>
          <w:tab/>
        </w:r>
        <w:r>
          <w:rPr>
            <w:noProof/>
            <w:webHidden/>
          </w:rPr>
          <w:fldChar w:fldCharType="begin"/>
        </w:r>
        <w:r>
          <w:rPr>
            <w:noProof/>
            <w:webHidden/>
          </w:rPr>
          <w:instrText xml:space="preserve"> PAGEREF _Toc80021561 \h </w:instrText>
        </w:r>
        <w:r>
          <w:rPr>
            <w:noProof/>
            <w:webHidden/>
          </w:rPr>
        </w:r>
        <w:r>
          <w:rPr>
            <w:noProof/>
            <w:webHidden/>
          </w:rPr>
          <w:fldChar w:fldCharType="separate"/>
        </w:r>
        <w:r>
          <w:rPr>
            <w:noProof/>
            <w:webHidden/>
          </w:rPr>
          <w:t>96</w:t>
        </w:r>
        <w:r>
          <w:rPr>
            <w:noProof/>
            <w:webHidden/>
          </w:rPr>
          <w:fldChar w:fldCharType="end"/>
        </w:r>
      </w:hyperlink>
    </w:p>
    <w:p w14:paraId="568B5933" w14:textId="7DDCC287" w:rsidR="0060649A" w:rsidRPr="0064435F" w:rsidRDefault="0060649A" w:rsidP="0060649A">
      <w:pPr>
        <w:rPr>
          <w:rFonts w:ascii="Times New Roman" w:hAnsi="Times New Roman"/>
          <w:lang w:val="en-US"/>
        </w:rPr>
      </w:pPr>
      <w:r w:rsidRPr="0064435F">
        <w:rPr>
          <w:rFonts w:ascii="Times New Roman" w:hAnsi="Times New Roman"/>
          <w:lang w:val="en-US"/>
        </w:rPr>
        <w:fldChar w:fldCharType="end"/>
      </w:r>
    </w:p>
    <w:p w14:paraId="3AE9E619" w14:textId="77777777" w:rsidR="0060649A" w:rsidRPr="0064435F" w:rsidRDefault="0060649A" w:rsidP="0060649A">
      <w:pPr>
        <w:rPr>
          <w:rFonts w:ascii="Times New Roman" w:hAnsi="Times New Roman"/>
          <w:lang w:val="en-US"/>
        </w:rPr>
      </w:pPr>
      <w:r w:rsidRPr="0064435F">
        <w:rPr>
          <w:rFonts w:ascii="Times New Roman" w:hAnsi="Times New Roman"/>
          <w:lang w:val="en-US"/>
        </w:rPr>
        <w:br w:type="page"/>
      </w:r>
    </w:p>
    <w:p w14:paraId="3A2D2E7D" w14:textId="49072A30" w:rsidR="0060649A" w:rsidRDefault="0060649A" w:rsidP="0060649A">
      <w:pPr>
        <w:pStyle w:val="Heading1"/>
        <w:rPr>
          <w:rFonts w:ascii="Times New Roman" w:hAnsi="Times New Roman"/>
          <w:lang w:val="en-US"/>
        </w:rPr>
      </w:pPr>
      <w:bookmarkStart w:id="6" w:name="_Toc80021484"/>
      <w:r w:rsidRPr="0064435F">
        <w:rPr>
          <w:rFonts w:ascii="Times New Roman" w:hAnsi="Times New Roman"/>
          <w:lang w:val="en-US"/>
        </w:rPr>
        <w:lastRenderedPageBreak/>
        <w:t>List of equations</w:t>
      </w:r>
      <w:bookmarkEnd w:id="6"/>
    </w:p>
    <w:p w14:paraId="32EA4902" w14:textId="77777777" w:rsidR="002F3B50" w:rsidRPr="002F3B50" w:rsidRDefault="002F3B50" w:rsidP="002F3B50">
      <w:pPr>
        <w:rPr>
          <w:lang w:val="en-US" w:eastAsia="en-US"/>
        </w:rPr>
      </w:pPr>
    </w:p>
    <w:p w14:paraId="67F738E4" w14:textId="64543EAD" w:rsidR="00096478" w:rsidRDefault="0060649A">
      <w:pPr>
        <w:pStyle w:val="TableofFigures"/>
        <w:tabs>
          <w:tab w:val="right" w:leader="dot" w:pos="9062"/>
        </w:tabs>
        <w:rPr>
          <w:rFonts w:asciiTheme="minorHAnsi" w:eastAsiaTheme="minorEastAsia" w:hAnsiTheme="minorHAnsi" w:cstheme="minorBidi"/>
          <w:noProof/>
          <w:lang w:eastAsia="fr-BE"/>
        </w:rPr>
      </w:pPr>
      <w:r w:rsidRPr="0064435F">
        <w:rPr>
          <w:rFonts w:ascii="Times New Roman" w:hAnsi="Times New Roman"/>
          <w:lang w:val="en-US"/>
        </w:rPr>
        <w:fldChar w:fldCharType="begin"/>
      </w:r>
      <w:r w:rsidRPr="0064435F">
        <w:rPr>
          <w:rFonts w:ascii="Times New Roman" w:hAnsi="Times New Roman"/>
          <w:lang w:val="en-US"/>
        </w:rPr>
        <w:instrText xml:space="preserve"> TOC \h \z \c "Equation" </w:instrText>
      </w:r>
      <w:r w:rsidRPr="0064435F">
        <w:rPr>
          <w:rFonts w:ascii="Times New Roman" w:hAnsi="Times New Roman"/>
          <w:lang w:val="en-US"/>
        </w:rPr>
        <w:fldChar w:fldCharType="separate"/>
      </w:r>
      <w:hyperlink w:anchor="_Toc80021562" w:history="1">
        <w:r w:rsidR="00096478" w:rsidRPr="00C74496">
          <w:rPr>
            <w:rStyle w:val="Hyperlink"/>
            <w:noProof/>
            <w:lang w:val="en-US"/>
          </w:rPr>
          <w:t xml:space="preserve">Equations 1-3 Haversine's formula for the computation of the distance (d) between two points on earth of latitude and longitude respectively </w:t>
        </w:r>
        <m:oMath>
          <m:r>
            <w:rPr>
              <w:rStyle w:val="Hyperlink"/>
              <w:rFonts w:ascii="Cambria Math" w:hAnsi="Cambria Math"/>
              <w:noProof/>
              <w:lang w:val="en-US"/>
            </w:rPr>
            <m:t>φA</m:t>
          </m:r>
          <m:r>
            <m:rPr>
              <m:sty m:val="p"/>
            </m:rPr>
            <w:rPr>
              <w:rStyle w:val="Hyperlink"/>
              <w:rFonts w:ascii="Cambria Math" w:hAnsi="Cambria Math"/>
              <w:noProof/>
              <w:lang w:val="en-US"/>
            </w:rPr>
            <m:t xml:space="preserve">; </m:t>
          </m:r>
          <m:r>
            <w:rPr>
              <w:rStyle w:val="Hyperlink"/>
              <w:rFonts w:ascii="Cambria Math" w:hAnsi="Cambria Math"/>
              <w:noProof/>
              <w:lang w:val="en-US"/>
            </w:rPr>
            <m:t>λA</m:t>
          </m:r>
        </m:oMath>
        <w:r w:rsidR="00096478" w:rsidRPr="00C74496">
          <w:rPr>
            <w:rStyle w:val="Hyperlink"/>
            <w:rFonts w:eastAsia="Times New Roman"/>
            <w:noProof/>
            <w:lang w:val="en-US"/>
          </w:rPr>
          <w:t xml:space="preserve"> and </w:t>
        </w:r>
        <m:oMath>
          <m:r>
            <w:rPr>
              <w:rStyle w:val="Hyperlink"/>
              <w:rFonts w:ascii="Cambria Math" w:hAnsi="Cambria Math"/>
              <w:noProof/>
              <w:lang w:val="en-US"/>
            </w:rPr>
            <m:t>φB</m:t>
          </m:r>
          <m:r>
            <m:rPr>
              <m:sty m:val="p"/>
            </m:rPr>
            <w:rPr>
              <w:rStyle w:val="Hyperlink"/>
              <w:rFonts w:ascii="Cambria Math" w:hAnsi="Cambria Math"/>
              <w:noProof/>
              <w:lang w:val="en-US"/>
            </w:rPr>
            <m:t xml:space="preserve">; </m:t>
          </m:r>
          <m:r>
            <w:rPr>
              <w:rStyle w:val="Hyperlink"/>
              <w:rFonts w:ascii="Cambria Math" w:hAnsi="Cambria Math"/>
              <w:noProof/>
              <w:lang w:val="en-US"/>
            </w:rPr>
            <m:t>λB</m:t>
          </m:r>
        </m:oMath>
        <w:r w:rsidR="00096478" w:rsidRPr="00C74496">
          <w:rPr>
            <w:rStyle w:val="Hyperlink"/>
            <w:rFonts w:eastAsia="Times New Roman"/>
            <w:noProof/>
            <w:lang w:val="en-US"/>
          </w:rPr>
          <w:t xml:space="preserve"> where </w:t>
        </w:r>
        <m:oMath>
          <m:r>
            <w:rPr>
              <w:rStyle w:val="Hyperlink"/>
              <w:rFonts w:ascii="Cambria Math" w:hAnsi="Cambria Math"/>
              <w:noProof/>
              <w:lang w:val="en-US"/>
            </w:rPr>
            <m:t>rE</m:t>
          </m:r>
        </m:oMath>
        <w:r w:rsidR="00096478" w:rsidRPr="00C74496">
          <w:rPr>
            <w:rStyle w:val="Hyperlink"/>
            <w:rFonts w:eastAsia="Times New Roman"/>
            <w:noProof/>
            <w:lang w:val="en-US"/>
          </w:rPr>
          <w:t xml:space="preserve"> is the Earth’s radius (6,373 km) </w:t>
        </w:r>
        <w:r w:rsidR="00096478" w:rsidRPr="00C74496">
          <w:rPr>
            <w:rStyle w:val="Hyperlink"/>
            <w:noProof/>
            <w:lang w:val="en-US"/>
          </w:rPr>
          <w:t>(Environnement, durabilité et bien-être, 2021)</w:t>
        </w:r>
        <w:r w:rsidR="00096478" w:rsidRPr="00C74496">
          <w:rPr>
            <w:rStyle w:val="Hyperlink"/>
            <w:rFonts w:eastAsia="Times New Roman"/>
            <w:noProof/>
            <w:lang w:val="en-US"/>
          </w:rPr>
          <w:t>.</w:t>
        </w:r>
        <w:r w:rsidR="00096478">
          <w:rPr>
            <w:noProof/>
            <w:webHidden/>
          </w:rPr>
          <w:tab/>
        </w:r>
        <w:r w:rsidR="00096478">
          <w:rPr>
            <w:noProof/>
            <w:webHidden/>
          </w:rPr>
          <w:fldChar w:fldCharType="begin"/>
        </w:r>
        <w:r w:rsidR="00096478">
          <w:rPr>
            <w:noProof/>
            <w:webHidden/>
          </w:rPr>
          <w:instrText xml:space="preserve"> PAGEREF _Toc80021562 \h </w:instrText>
        </w:r>
        <w:r w:rsidR="00096478">
          <w:rPr>
            <w:noProof/>
            <w:webHidden/>
          </w:rPr>
        </w:r>
        <w:r w:rsidR="00096478">
          <w:rPr>
            <w:noProof/>
            <w:webHidden/>
          </w:rPr>
          <w:fldChar w:fldCharType="separate"/>
        </w:r>
        <w:r w:rsidR="00096478">
          <w:rPr>
            <w:noProof/>
            <w:webHidden/>
          </w:rPr>
          <w:t>34</w:t>
        </w:r>
        <w:r w:rsidR="00096478">
          <w:rPr>
            <w:noProof/>
            <w:webHidden/>
          </w:rPr>
          <w:fldChar w:fldCharType="end"/>
        </w:r>
      </w:hyperlink>
    </w:p>
    <w:p w14:paraId="00E01F22" w14:textId="124E6463" w:rsidR="0060649A" w:rsidRPr="0064435F" w:rsidRDefault="0060649A" w:rsidP="0060649A">
      <w:pPr>
        <w:rPr>
          <w:rFonts w:ascii="Times New Roman" w:hAnsi="Times New Roman"/>
          <w:lang w:val="en-US"/>
        </w:rPr>
      </w:pPr>
      <w:r w:rsidRPr="0064435F">
        <w:rPr>
          <w:rFonts w:ascii="Times New Roman" w:hAnsi="Times New Roman"/>
          <w:lang w:val="en-US"/>
        </w:rPr>
        <w:fldChar w:fldCharType="end"/>
      </w:r>
    </w:p>
    <w:p w14:paraId="311702D7" w14:textId="77777777" w:rsidR="0060649A" w:rsidRPr="0064435F" w:rsidRDefault="0060649A" w:rsidP="0060649A">
      <w:pPr>
        <w:rPr>
          <w:rFonts w:ascii="Times New Roman" w:hAnsi="Times New Roman"/>
          <w:lang w:val="en-US"/>
        </w:rPr>
      </w:pPr>
      <w:r w:rsidRPr="0064435F">
        <w:rPr>
          <w:rFonts w:ascii="Times New Roman" w:hAnsi="Times New Roman"/>
          <w:lang w:val="en-US"/>
        </w:rPr>
        <w:br w:type="page"/>
      </w:r>
    </w:p>
    <w:p w14:paraId="5AD4C161" w14:textId="60FF95D6" w:rsidR="0060649A" w:rsidRDefault="0060649A" w:rsidP="0060649A">
      <w:pPr>
        <w:pStyle w:val="Heading1"/>
        <w:rPr>
          <w:rFonts w:ascii="Times New Roman" w:hAnsi="Times New Roman"/>
          <w:lang w:val="en-US"/>
        </w:rPr>
      </w:pPr>
      <w:bookmarkStart w:id="7" w:name="_Toc80021485"/>
      <w:r w:rsidRPr="0064435F">
        <w:rPr>
          <w:rFonts w:ascii="Times New Roman" w:hAnsi="Times New Roman"/>
          <w:lang w:val="en-US"/>
        </w:rPr>
        <w:lastRenderedPageBreak/>
        <w:t>Introduction</w:t>
      </w:r>
      <w:bookmarkEnd w:id="7"/>
    </w:p>
    <w:p w14:paraId="482410DA" w14:textId="77777777" w:rsidR="002F3B50" w:rsidRPr="002F3B50" w:rsidRDefault="002F3B50" w:rsidP="002F3B50">
      <w:pPr>
        <w:rPr>
          <w:lang w:val="en-US" w:eastAsia="en-US"/>
        </w:rPr>
      </w:pPr>
    </w:p>
    <w:p w14:paraId="590F28DE" w14:textId="608F068F" w:rsidR="00946F90" w:rsidRPr="0064435F" w:rsidRDefault="00700FA8" w:rsidP="002C2C85">
      <w:pPr>
        <w:spacing w:line="360" w:lineRule="auto"/>
        <w:jc w:val="both"/>
        <w:rPr>
          <w:rFonts w:ascii="Times New Roman" w:hAnsi="Times New Roman"/>
          <w:sz w:val="24"/>
          <w:szCs w:val="40"/>
          <w:lang w:val="en-US"/>
        </w:rPr>
      </w:pPr>
      <w:r w:rsidRPr="0064435F">
        <w:rPr>
          <w:rFonts w:ascii="Times New Roman" w:hAnsi="Times New Roman"/>
          <w:sz w:val="24"/>
          <w:szCs w:val="40"/>
          <w:lang w:val="en-US"/>
        </w:rPr>
        <w:t xml:space="preserve">Some weeks ago, the </w:t>
      </w:r>
      <w:r w:rsidR="00D47EA8" w:rsidRPr="0064435F">
        <w:rPr>
          <w:rFonts w:ascii="Times New Roman" w:hAnsi="Times New Roman"/>
          <w:sz w:val="24"/>
          <w:szCs w:val="40"/>
          <w:lang w:val="en-US"/>
        </w:rPr>
        <w:t xml:space="preserve">Brussels’ </w:t>
      </w:r>
      <w:r w:rsidRPr="0064435F">
        <w:rPr>
          <w:rFonts w:ascii="Times New Roman" w:hAnsi="Times New Roman"/>
          <w:sz w:val="24"/>
          <w:szCs w:val="40"/>
          <w:lang w:val="en-US"/>
        </w:rPr>
        <w:t xml:space="preserve">government has decided to ban diesel vehicles from Brussels from 2030 and gasoline vehicles from 2035 </w:t>
      </w:r>
      <w:r w:rsidR="00EF3681" w:rsidRPr="0064435F">
        <w:rPr>
          <w:rFonts w:ascii="Times New Roman" w:hAnsi="Times New Roman"/>
          <w:sz w:val="24"/>
          <w:szCs w:val="40"/>
          <w:lang w:val="en-US"/>
        </w:rPr>
        <w:fldChar w:fldCharType="begin"/>
      </w:r>
      <w:r w:rsidR="00EF3681" w:rsidRPr="0064435F">
        <w:rPr>
          <w:rFonts w:ascii="Times New Roman" w:hAnsi="Times New Roman"/>
          <w:sz w:val="24"/>
          <w:szCs w:val="40"/>
          <w:lang w:val="en-US"/>
        </w:rPr>
        <w:instrText xml:space="preserve"> ADDIN ZOTERO_ITEM CSL_CITATION {"citationID":"uT8RxvOn","properties":{"formattedCitation":"(RTBF, 2021)","plainCitation":"(RTBF, 2021)","noteIndex":0},"citationItems":[{"id":302,"uris":["http://zotero.org/users/8331578/items/2DS5VYG8"],"uri":["http://zotero.org/users/8331578/items/2DS5VYG8"],"itemData":{"id":302,"type":"webpage","abstract":"Le gouvernement bruxellois a décidé, conformément à l’accord de gouvernement, de bannir les véhicules diesel de la...","container-title":"RTBF Info","language":"fr","note":"section: Info","title":"Plus de véhicules diesel en 2030 et essence en 2035 à Bruxelles : que feront les navetteurs ?","title-short":"Plus de véhicules diesel en 2030 et essence en 2035 à Bruxelles","URL":"https://www.rtbf.be/info/belgique/detail_plus-de-vehicules-diesel-en-2030-et-essence-en-2035-a-bruxelles-que-feront-les-navetteurs?id=10791595","author":[{"family":"RTBF","given":""}],"accessed":{"date-parts":[["2021",8,12]]},"issued":{"date-parts":[["2021",6,25]]}}}],"schema":"https://github.com/citation-style-language/schema/raw/master/csl-citation.json"} </w:instrText>
      </w:r>
      <w:r w:rsidR="00EF3681" w:rsidRPr="0064435F">
        <w:rPr>
          <w:rFonts w:ascii="Times New Roman" w:hAnsi="Times New Roman"/>
          <w:sz w:val="24"/>
          <w:szCs w:val="40"/>
          <w:lang w:val="en-US"/>
        </w:rPr>
        <w:fldChar w:fldCharType="separate"/>
      </w:r>
      <w:r w:rsidR="00EF3681" w:rsidRPr="0064435F">
        <w:rPr>
          <w:rFonts w:ascii="Times New Roman" w:hAnsi="Times New Roman"/>
          <w:sz w:val="24"/>
          <w:lang w:val="en-US"/>
        </w:rPr>
        <w:t>(RTBF, 2021)</w:t>
      </w:r>
      <w:r w:rsidR="00EF3681" w:rsidRPr="0064435F">
        <w:rPr>
          <w:rFonts w:ascii="Times New Roman" w:hAnsi="Times New Roman"/>
          <w:sz w:val="24"/>
          <w:szCs w:val="40"/>
          <w:lang w:val="en-US"/>
        </w:rPr>
        <w:fldChar w:fldCharType="end"/>
      </w:r>
      <w:r w:rsidRPr="0064435F">
        <w:rPr>
          <w:rFonts w:ascii="Times New Roman" w:hAnsi="Times New Roman"/>
          <w:sz w:val="24"/>
          <w:szCs w:val="40"/>
          <w:lang w:val="en-US"/>
        </w:rPr>
        <w:t xml:space="preserve">. </w:t>
      </w:r>
      <w:r w:rsidR="00D47EA8" w:rsidRPr="0064435F">
        <w:rPr>
          <w:rFonts w:ascii="Times New Roman" w:hAnsi="Times New Roman"/>
          <w:sz w:val="24"/>
          <w:szCs w:val="40"/>
          <w:lang w:val="en-US"/>
        </w:rPr>
        <w:t xml:space="preserve">The goal is to force the use of electric vehicles. </w:t>
      </w:r>
      <w:r w:rsidRPr="0064435F">
        <w:rPr>
          <w:rFonts w:ascii="Times New Roman" w:hAnsi="Times New Roman"/>
          <w:sz w:val="24"/>
          <w:szCs w:val="40"/>
          <w:lang w:val="en-US"/>
        </w:rPr>
        <w:t xml:space="preserve">However, Belgium is one of the European countries with the lowest density of charging stations </w:t>
      </w:r>
      <w:r w:rsidR="00CC2A60" w:rsidRPr="0064435F">
        <w:rPr>
          <w:rFonts w:ascii="Times New Roman" w:hAnsi="Times New Roman"/>
          <w:sz w:val="24"/>
          <w:szCs w:val="40"/>
          <w:lang w:val="en-US"/>
        </w:rPr>
        <w:fldChar w:fldCharType="begin"/>
      </w:r>
      <w:r w:rsidR="00CC2A60" w:rsidRPr="0064435F">
        <w:rPr>
          <w:rFonts w:ascii="Times New Roman" w:hAnsi="Times New Roman"/>
          <w:sz w:val="24"/>
          <w:szCs w:val="40"/>
          <w:lang w:val="en-US"/>
        </w:rPr>
        <w:instrText xml:space="preserve"> ADDIN ZOTERO_ITEM CSL_CITATION {"citationID":"RYOu7FbY","properties":{"formattedCitation":"(Gaudy, 2021)","plainCitation":"(Gaudy, 2021)","noteIndex":0},"citationItems":[{"id":683,"uris":["http://zotero.org/users/8331578/items/M93BT7RP"],"uri":["http://zotero.org/users/8331578/items/M93BT7RP"],"itemData":{"id":683,"type":"webpage","abstract":"Si l'offre et les ventes de véhicules électriques augmentent à vitesse grand V, on ne peut pas en dire autant du réseau de bornes de recharge... Certains pays ont mis le turbo sur le sujet, d'autres sont au point mort. Voici la carte d'Europe des prises accessibles au grand public selon l'ACEA.","container-title":"www.largus.fr","language":"fr","title":"Europe. 70 % des bornes de recharge concentrées dans seulement 3 pays","URL":"https://www.largus.fr/actualite-automobile/europe-70-des-bornes-de-recharge-concentrees-dans-seulement-3-pays-10660410.html","author":[{"family":"Gaudy","given":"Géraldine"}],"accessed":{"date-parts":[["2021",8,16]]},"issued":{"date-parts":[["2021",7,1]]}}}],"schema":"https://github.com/citation-style-language/schema/raw/master/csl-citation.json"} </w:instrText>
      </w:r>
      <w:r w:rsidR="00CC2A60" w:rsidRPr="0064435F">
        <w:rPr>
          <w:rFonts w:ascii="Times New Roman" w:hAnsi="Times New Roman"/>
          <w:sz w:val="24"/>
          <w:szCs w:val="40"/>
          <w:lang w:val="en-US"/>
        </w:rPr>
        <w:fldChar w:fldCharType="separate"/>
      </w:r>
      <w:r w:rsidR="00CC2A60" w:rsidRPr="0064435F">
        <w:rPr>
          <w:rFonts w:ascii="Times New Roman" w:hAnsi="Times New Roman"/>
          <w:sz w:val="24"/>
          <w:lang w:val="en-US"/>
        </w:rPr>
        <w:t>(Gaudy, 2021)</w:t>
      </w:r>
      <w:r w:rsidR="00CC2A60" w:rsidRPr="0064435F">
        <w:rPr>
          <w:rFonts w:ascii="Times New Roman" w:hAnsi="Times New Roman"/>
          <w:sz w:val="24"/>
          <w:szCs w:val="40"/>
          <w:lang w:val="en-US"/>
        </w:rPr>
        <w:fldChar w:fldCharType="end"/>
      </w:r>
      <w:r w:rsidRPr="0064435F">
        <w:rPr>
          <w:rFonts w:ascii="Times New Roman" w:hAnsi="Times New Roman"/>
          <w:sz w:val="24"/>
          <w:szCs w:val="40"/>
          <w:lang w:val="en-US"/>
        </w:rPr>
        <w:t xml:space="preserve">. The charging constraints linked to electric cars is an important cause of stress for users </w:t>
      </w:r>
      <w:r w:rsidR="0060382E" w:rsidRPr="0064435F">
        <w:rPr>
          <w:rFonts w:ascii="Times New Roman" w:hAnsi="Times New Roman"/>
          <w:sz w:val="24"/>
          <w:szCs w:val="40"/>
          <w:lang w:val="en-US"/>
        </w:rPr>
        <w:fldChar w:fldCharType="begin"/>
      </w:r>
      <w:r w:rsidR="0060382E" w:rsidRPr="0064435F">
        <w:rPr>
          <w:rFonts w:ascii="Times New Roman" w:hAnsi="Times New Roman"/>
          <w:sz w:val="24"/>
          <w:szCs w:val="40"/>
          <w:lang w:val="en-US"/>
        </w:rPr>
        <w:instrText xml:space="preserve"> ADDIN ZOTERO_ITEM CSL_CITATION {"citationID":"mlfggxU8","properties":{"formattedCitation":"(Bartlett, 2012)","plainCitation":"(Bartlett, 2012)","noteIndex":0},"citationItems":[{"id":681,"uris":["http://zotero.org/users/8331578/items/CEZJ54SF"],"uri":["http://zotero.org/users/8331578/items/CEZJ54SF"],"itemData":{"id":681,"type":"webpage","abstract":"As more electric and plug-in hybrid cars charge to market, most (87 percent) consumers have a concern, with range limitations being chief among them. There are also significant safety concerns, many of which may have been fanned by the widely...","language":"en-US","title":"Survey: Consumers express concerns about electric, plug-in hybrid cars","title-short":"Survey","URL":"https://www.consumerreports.org/cro/news/2012/01/survey-consumers-express-concerns-about-electric-plug-in-hybrid-cars/index.htm","author":[{"family":"Bartlett","given":"Jeff"}],"accessed":{"date-parts":[["2021",8,16]]},"issued":{"date-parts":[["2012",1,30]]}}}],"schema":"https://github.com/citation-style-language/schema/raw/master/csl-citation.json"} </w:instrText>
      </w:r>
      <w:r w:rsidR="0060382E" w:rsidRPr="0064435F">
        <w:rPr>
          <w:rFonts w:ascii="Times New Roman" w:hAnsi="Times New Roman"/>
          <w:sz w:val="24"/>
          <w:szCs w:val="40"/>
          <w:lang w:val="en-US"/>
        </w:rPr>
        <w:fldChar w:fldCharType="separate"/>
      </w:r>
      <w:r w:rsidR="0060382E" w:rsidRPr="0064435F">
        <w:rPr>
          <w:rFonts w:ascii="Times New Roman" w:hAnsi="Times New Roman"/>
          <w:sz w:val="24"/>
          <w:lang w:val="en-US"/>
        </w:rPr>
        <w:t>(Bartlett, 2012)</w:t>
      </w:r>
      <w:r w:rsidR="0060382E" w:rsidRPr="0064435F">
        <w:rPr>
          <w:rFonts w:ascii="Times New Roman" w:hAnsi="Times New Roman"/>
          <w:sz w:val="24"/>
          <w:szCs w:val="40"/>
          <w:lang w:val="en-US"/>
        </w:rPr>
        <w:fldChar w:fldCharType="end"/>
      </w:r>
      <w:r w:rsidRPr="0064435F">
        <w:rPr>
          <w:rFonts w:ascii="Times New Roman" w:hAnsi="Times New Roman"/>
          <w:sz w:val="24"/>
          <w:szCs w:val="40"/>
          <w:lang w:val="en-US"/>
        </w:rPr>
        <w:t xml:space="preserve">. </w:t>
      </w:r>
      <w:r w:rsidR="00CC2A60" w:rsidRPr="0064435F">
        <w:rPr>
          <w:rFonts w:ascii="Times New Roman" w:hAnsi="Times New Roman"/>
          <w:sz w:val="24"/>
          <w:szCs w:val="40"/>
          <w:lang w:val="en-US"/>
        </w:rPr>
        <w:fldChar w:fldCharType="begin"/>
      </w:r>
      <w:r w:rsidR="00CC2A60" w:rsidRPr="0064435F">
        <w:rPr>
          <w:rFonts w:ascii="Times New Roman" w:hAnsi="Times New Roman"/>
          <w:sz w:val="24"/>
          <w:szCs w:val="40"/>
          <w:lang w:val="en-US"/>
        </w:rPr>
        <w:instrText xml:space="preserve"> ADDIN ZOTERO_ITEM CSL_CITATION {"citationID":"PfjL1PsD","properties":{"formattedCitation":"(Chen et al., 2016)","plainCitation":"(Chen et al., 2016)","noteIndex":0},"citationItems":[{"id":75,"uris":["http://zotero.org/users/8331578/items/B7LD37SD"],"uri":["http://zotero.org/users/8331578/items/B7LD37SD"],"itemData":{"id":75,"type":"article-journal","abstract":"There are natural synergies between shared autonomous vehicle (AV) fleets and electric vehicle (EV) technology, since fleets of AVs resolve the practical limitations of today’s non-autonomous EVs, including traveler range anxiety, access to charging infrastructure, and charging time management. Fleet-managed AVs relieve such concerns, managing range and charging activities based on real-time trip demand and established charging-station locations, as demonstrated in this paper. This work explores the management of a fleet of shared autonomous electric vehicles (SAEVs) in a regional, discrete-time, agent-based model. The simulation examines the operation of SAEVs under various vehicle range and charging infrastructure scenarios in a gridded city modeled roughly after the densities of Austin, Texas.","container-title":"Transportation Research Part A: Policy and Practice","issue":"C","language":"en","note":"publisher: Elsevier","page":"243-254","source":"ideas.repec.org","title":"Operations of a shared, autonomous, electric vehicle fleet: Implications of vehicle &amp; charging infrastructure decisions","title-short":"Operations of a shared, autonomous, electric vehicle fleet","volume":"94","author":[{"family":"Chen","given":"T. Donna"},{"family":"Kockelman","given":"Kara M."},{"family":"Hanna","given":"Josiah P."}],"issued":{"date-parts":[["2016"]]}}}],"schema":"https://github.com/citation-style-language/schema/raw/master/csl-citation.json"} </w:instrText>
      </w:r>
      <w:r w:rsidR="00CC2A60" w:rsidRPr="0064435F">
        <w:rPr>
          <w:rFonts w:ascii="Times New Roman" w:hAnsi="Times New Roman"/>
          <w:sz w:val="24"/>
          <w:szCs w:val="40"/>
          <w:lang w:val="en-US"/>
        </w:rPr>
        <w:fldChar w:fldCharType="separate"/>
      </w:r>
      <w:r w:rsidR="00CC2A60" w:rsidRPr="0064435F">
        <w:rPr>
          <w:rFonts w:ascii="Times New Roman" w:hAnsi="Times New Roman"/>
          <w:sz w:val="24"/>
          <w:lang w:val="en-US"/>
        </w:rPr>
        <w:t xml:space="preserve">Chen et al. </w:t>
      </w:r>
      <w:r w:rsidR="00CC2A60" w:rsidRPr="0064435F">
        <w:rPr>
          <w:rFonts w:ascii="Times New Roman" w:hAnsi="Times New Roman"/>
          <w:sz w:val="24"/>
          <w:lang w:val="en-US"/>
        </w:rPr>
        <w:t>(</w:t>
      </w:r>
      <w:r w:rsidR="00CC2A60" w:rsidRPr="0064435F">
        <w:rPr>
          <w:rFonts w:ascii="Times New Roman" w:hAnsi="Times New Roman"/>
          <w:sz w:val="24"/>
          <w:lang w:val="en-US"/>
        </w:rPr>
        <w:t>2016)</w:t>
      </w:r>
      <w:r w:rsidR="00CC2A60" w:rsidRPr="0064435F">
        <w:rPr>
          <w:rFonts w:ascii="Times New Roman" w:hAnsi="Times New Roman"/>
          <w:sz w:val="24"/>
          <w:szCs w:val="40"/>
          <w:lang w:val="en-US"/>
        </w:rPr>
        <w:fldChar w:fldCharType="end"/>
      </w:r>
      <w:r w:rsidRPr="0064435F">
        <w:rPr>
          <w:rFonts w:ascii="Times New Roman" w:hAnsi="Times New Roman"/>
          <w:sz w:val="24"/>
          <w:szCs w:val="40"/>
          <w:lang w:val="en-US"/>
        </w:rPr>
        <w:t xml:space="preserve"> think that electric autonomous vehicles are the solution to get rid of these constraints. That is why shared electric autonomous vehicles (SAEVs) </w:t>
      </w:r>
      <w:proofErr w:type="gramStart"/>
      <w:r w:rsidRPr="0064435F">
        <w:rPr>
          <w:rFonts w:ascii="Times New Roman" w:hAnsi="Times New Roman"/>
          <w:sz w:val="24"/>
          <w:szCs w:val="40"/>
          <w:lang w:val="en-US"/>
        </w:rPr>
        <w:t>are investigated</w:t>
      </w:r>
      <w:proofErr w:type="gramEnd"/>
      <w:r w:rsidRPr="0064435F">
        <w:rPr>
          <w:rFonts w:ascii="Times New Roman" w:hAnsi="Times New Roman"/>
          <w:sz w:val="24"/>
          <w:szCs w:val="40"/>
          <w:lang w:val="en-US"/>
        </w:rPr>
        <w:t xml:space="preserve"> in this thesis.</w:t>
      </w:r>
    </w:p>
    <w:p w14:paraId="7FCD1708" w14:textId="79F97DC5" w:rsidR="00700FA8" w:rsidRPr="0064435F" w:rsidRDefault="00700FA8" w:rsidP="002C2C85">
      <w:pPr>
        <w:spacing w:line="360" w:lineRule="auto"/>
        <w:jc w:val="both"/>
        <w:rPr>
          <w:rFonts w:ascii="Times New Roman" w:hAnsi="Times New Roman"/>
          <w:sz w:val="24"/>
          <w:szCs w:val="40"/>
          <w:lang w:val="en-US"/>
        </w:rPr>
      </w:pPr>
    </w:p>
    <w:p w14:paraId="735AF61C" w14:textId="2E1449DE" w:rsidR="00700FA8" w:rsidRPr="0064435F" w:rsidRDefault="00700FA8" w:rsidP="00B125CE">
      <w:pPr>
        <w:spacing w:line="360" w:lineRule="auto"/>
        <w:jc w:val="both"/>
        <w:rPr>
          <w:rFonts w:ascii="Times New Roman" w:hAnsi="Times New Roman"/>
          <w:sz w:val="24"/>
          <w:szCs w:val="40"/>
          <w:lang w:val="en-US"/>
        </w:rPr>
      </w:pPr>
      <w:r w:rsidRPr="0064435F">
        <w:rPr>
          <w:rFonts w:ascii="Times New Roman" w:hAnsi="Times New Roman"/>
          <w:sz w:val="24"/>
          <w:szCs w:val="40"/>
          <w:lang w:val="en-US"/>
        </w:rPr>
        <w:t>The transition phase to switch from a state without any autonomous vehicle (AV) to a fully automated fleet is interesting but already very often studied (</w:t>
      </w:r>
      <w:r w:rsidR="00B125CE" w:rsidRPr="0064435F">
        <w:rPr>
          <w:rFonts w:ascii="Times New Roman" w:hAnsi="Times New Roman"/>
          <w:sz w:val="24"/>
          <w:szCs w:val="40"/>
          <w:lang w:val="en-US"/>
        </w:rPr>
        <w:fldChar w:fldCharType="begin"/>
      </w:r>
      <w:r w:rsidR="00B125CE" w:rsidRPr="0064435F">
        <w:rPr>
          <w:rFonts w:ascii="Times New Roman" w:hAnsi="Times New Roman"/>
          <w:sz w:val="24"/>
          <w:szCs w:val="40"/>
          <w:lang w:val="en-US"/>
        </w:rPr>
        <w:instrText xml:space="preserve"> ADDIN ZOTERO_ITEM CSL_CITATION {"citationID":"bc7wp41y","properties":{"formattedCitation":"(Kornhauser et al., 2016)","plainCitation":"(Kornhauser et al., 2016)","dontUpdate":true,"noteIndex":0},"citationItems":[{"id":642,"uris":["http://zotero.org/users/8331578/items/BAAWK28L"],"uri":["http://zotero.org/users/8331578/items/BAAWK28L"],"itemData":{"id":642,"type":"report","publisher":"Department of Operations Research &amp; Financial Engineering Princeton University","title":"ORF467F15 Final Report: Fleet Management of Area-Wide Ride-Sharing: A first look at what it would take to serve New Jersey's Mobility Needs","author":[{"family":"Kornhauser","given":"Alain L."},{"family":"Marocchini","given":"Kyle"},{"family":"Roth","given":"Tyler"},{"family":"Zhu","given":"Shriley"},{"family":"Bressler","given":"Max"},{"family":"Byrne","given":"Thomas"},{"family":"Filipowicz","given":"Arthur"},{"family":"Gladstone","given":"Keith"},{"family":"Jian","given":"Naman"},{"family":"Jones","given":"Kathryn"},{"family":"Ju","given":"Kate"},{"family":"Kinn","given":"Ian"},{"family":"Lamb","given":"Alicia"},{"family":"Manyara","given":"Kevin"},{"family":"McDonald","given":"Ellie"},{"family":"Osborne","given":"Trevor"},{"family":"Oslin","given":"Bryan"},{"family":"Quansah","given":"Ebo"},{"family":"Radke","given":"Jordan"},{"family":"Rogers","given":"Jack"},{"family":"Rudolph","given":"Tyler"},{"family":"Sabo","given":"Marlon"},{"family":"Schwartz","given":"Aaron"},{"family":"Slattery","given":"Ryan"},{"family":"Siiro","given":"Rayan"},{"family":"Singleton","given":"Alex"},{"family":"Toro","given":"Daniel"},{"family":"Yates","given":"Joe"},{"family":"Zou","given":"Jessica"}],"issued":{"date-parts":[["2016",1,12]]}}}],"schema":"https://github.com/citation-style-language/schema/raw/master/csl-citation.json"} </w:instrText>
      </w:r>
      <w:r w:rsidR="00B125CE" w:rsidRPr="0064435F">
        <w:rPr>
          <w:rFonts w:ascii="Times New Roman" w:hAnsi="Times New Roman"/>
          <w:sz w:val="24"/>
          <w:szCs w:val="40"/>
          <w:lang w:val="en-US"/>
        </w:rPr>
        <w:fldChar w:fldCharType="separate"/>
      </w:r>
      <w:r w:rsidR="00B125CE" w:rsidRPr="0064435F">
        <w:rPr>
          <w:rFonts w:ascii="Times New Roman" w:hAnsi="Times New Roman"/>
          <w:sz w:val="24"/>
          <w:szCs w:val="40"/>
          <w:lang w:val="en-US"/>
        </w:rPr>
        <w:t>Kornhauser et al., 2016</w:t>
      </w:r>
      <w:r w:rsidR="00B125CE" w:rsidRPr="0064435F">
        <w:rPr>
          <w:rFonts w:ascii="Times New Roman" w:hAnsi="Times New Roman"/>
          <w:sz w:val="24"/>
          <w:szCs w:val="40"/>
          <w:lang w:val="en-US"/>
        </w:rPr>
        <w:fldChar w:fldCharType="end"/>
      </w:r>
      <w:r w:rsidR="00B125CE" w:rsidRPr="0064435F">
        <w:rPr>
          <w:rFonts w:ascii="Times New Roman" w:hAnsi="Times New Roman"/>
          <w:sz w:val="24"/>
          <w:szCs w:val="40"/>
          <w:lang w:val="en-US"/>
        </w:rPr>
        <w:t xml:space="preserve"> &amp; </w:t>
      </w:r>
      <w:r w:rsidR="00B125CE" w:rsidRPr="0064435F">
        <w:rPr>
          <w:rFonts w:ascii="Times New Roman" w:hAnsi="Times New Roman"/>
          <w:sz w:val="24"/>
          <w:szCs w:val="40"/>
          <w:lang w:val="en-US"/>
        </w:rPr>
        <w:fldChar w:fldCharType="begin"/>
      </w:r>
      <w:r w:rsidR="00B125CE" w:rsidRPr="0064435F">
        <w:rPr>
          <w:rFonts w:ascii="Times New Roman" w:hAnsi="Times New Roman"/>
          <w:sz w:val="24"/>
          <w:szCs w:val="40"/>
          <w:lang w:val="en-US"/>
        </w:rPr>
        <w:instrText xml:space="preserve"> ADDIN ZOTERO_ITEM CSL_CITATION {"citationID":"KJ3D5Q3G","properties":{"formattedCitation":"(Kornhauser et al., 2013)","plainCitation":"(Kornhauser et al., 2013)","dontUpdate":true,"noteIndex":0},"citationItems":[{"id":643,"uris":["http://zotero.org/users/8331578/items/BVURBSJB"],"uri":["http://zotero.org/users/8331578/items/BVURBSJB"],"itemData":{"id":643,"type":"report","publisher":"Department of Operations Research &amp; Financial Engineering Princeton University","title":"Uncongested Mobility for All - New Jersey's Area-wide aTaxi System - ORF467F12 Report","author":[{"family":"Kornhauser","given":"Alain L."},{"family":"Chang","given":"Iris"},{"family":"Clark","given":"Christina"},{"family":"Gao","given":"JingKang"},{"family":"Korac","given":"Damjan"},{"family":"Leibowitz","given":"Brett"},{"family":"Oasis","given":"Philip"},{"family":"Xu","given":"Zixi"},{"family":"Zachariah","given":"Jaison"},{"family":"Harpalani","given":"Natasha"},{"family":"Lee","given":"Eileen"},{"family":"Lin","given":"Alice"},{"family":"Miles","given":"Aria"},{"family":"Rajeshwar","given":"Hannah"},{"family":"Wang","given":"Lucia"},{"family":"Wright","given":"Charquia"},{"family":"Bergeson","given":"Kristin"},{"family":"Darnis","given":"Franklyn"},{"family":"Shackleford","given":"Matthew"},{"family":"Skoularikis","given":"Sonia"},{"family":"Sperry","given":"Roger"},{"family":"Swoboda","given":"Andrew"}],"issued":{"date-parts":[["2013",1]]}}}],"schema":"https://github.com/citation-style-language/schema/raw/master/csl-citation.json"} </w:instrText>
      </w:r>
      <w:r w:rsidR="00B125CE" w:rsidRPr="0064435F">
        <w:rPr>
          <w:rFonts w:ascii="Times New Roman" w:hAnsi="Times New Roman"/>
          <w:sz w:val="24"/>
          <w:szCs w:val="40"/>
          <w:lang w:val="en-US"/>
        </w:rPr>
        <w:fldChar w:fldCharType="separate"/>
      </w:r>
      <w:r w:rsidR="00B125CE" w:rsidRPr="0064435F">
        <w:rPr>
          <w:rFonts w:ascii="Times New Roman" w:hAnsi="Times New Roman"/>
          <w:sz w:val="24"/>
          <w:szCs w:val="40"/>
          <w:lang w:val="en-US"/>
        </w:rPr>
        <w:t>Kornhauser et al., 2013</w:t>
      </w:r>
      <w:r w:rsidR="00B125CE" w:rsidRPr="0064435F">
        <w:rPr>
          <w:rFonts w:ascii="Times New Roman" w:hAnsi="Times New Roman"/>
          <w:sz w:val="24"/>
          <w:szCs w:val="40"/>
          <w:lang w:val="en-US"/>
        </w:rPr>
        <w:fldChar w:fldCharType="end"/>
      </w:r>
      <w:r w:rsidR="00B125CE" w:rsidRPr="0064435F">
        <w:rPr>
          <w:rFonts w:ascii="Times New Roman" w:hAnsi="Times New Roman"/>
          <w:sz w:val="24"/>
          <w:szCs w:val="40"/>
          <w:lang w:val="en-US"/>
        </w:rPr>
        <w:t xml:space="preserve"> </w:t>
      </w:r>
      <w:r w:rsidR="00B125CE" w:rsidRPr="0064435F">
        <w:rPr>
          <w:rFonts w:ascii="Times New Roman" w:hAnsi="Times New Roman"/>
          <w:sz w:val="24"/>
          <w:szCs w:val="40"/>
          <w:lang w:val="en-US"/>
        </w:rPr>
        <w:fldChar w:fldCharType="begin"/>
      </w:r>
      <w:r w:rsidR="00B125CE" w:rsidRPr="0064435F">
        <w:rPr>
          <w:rFonts w:ascii="Times New Roman" w:hAnsi="Times New Roman"/>
          <w:sz w:val="24"/>
          <w:szCs w:val="40"/>
          <w:lang w:val="en-US"/>
        </w:rPr>
        <w:instrText xml:space="preserve"> ADDIN ZOTERO_ITEM CSL_CITATION {"citationID":"R5UwiqzR","properties":{"formattedCitation":"(Zachariah, 2013)","plainCitation":"(Zachariah, 2013)","dontUpdate":true,"noteIndex":0},"citationItems":[{"id":644,"uris":["http://zotero.org/users/8331578/items/MQ99BCP7"],"uri":["http://zotero.org/users/8331578/items/MQ99BCP7"],"itemData":{"id":644,"type":"thesis","language":"EN","number-of-pages":"79","publisher":"Princeton University","title":"Are We There Yet? A Proposal for an Autonomous Taxi System in New Jersey and a Preliminary Foundation for Empty Vehicle Routing","author":[{"family":"Zachariah","given":"Jaison J."}],"issued":{"date-parts":[["2013",6]]}}}],"schema":"https://github.com/citation-style-language/schema/raw/master/csl-citation.json"} </w:instrText>
      </w:r>
      <w:r w:rsidR="00B125CE" w:rsidRPr="0064435F">
        <w:rPr>
          <w:rFonts w:ascii="Times New Roman" w:hAnsi="Times New Roman"/>
          <w:sz w:val="24"/>
          <w:szCs w:val="40"/>
          <w:lang w:val="en-US"/>
        </w:rPr>
        <w:fldChar w:fldCharType="separate"/>
      </w:r>
      <w:r w:rsidR="00B125CE" w:rsidRPr="0064435F">
        <w:rPr>
          <w:rFonts w:ascii="Times New Roman" w:hAnsi="Times New Roman"/>
          <w:sz w:val="24"/>
          <w:szCs w:val="40"/>
          <w:lang w:val="en-US"/>
        </w:rPr>
        <w:t>Zachariah, 2013</w:t>
      </w:r>
      <w:r w:rsidR="00B125CE" w:rsidRPr="0064435F">
        <w:rPr>
          <w:rFonts w:ascii="Times New Roman" w:hAnsi="Times New Roman"/>
          <w:sz w:val="24"/>
          <w:szCs w:val="40"/>
          <w:lang w:val="en-US"/>
        </w:rPr>
        <w:fldChar w:fldCharType="end"/>
      </w:r>
      <w:r w:rsidR="00B125CE" w:rsidRPr="0064435F">
        <w:rPr>
          <w:rFonts w:ascii="Times New Roman" w:hAnsi="Times New Roman"/>
          <w:sz w:val="24"/>
          <w:szCs w:val="40"/>
          <w:lang w:val="en-US"/>
        </w:rPr>
        <w:t xml:space="preserve"> </w:t>
      </w:r>
      <w:r w:rsidR="00B125CE" w:rsidRPr="0064435F">
        <w:rPr>
          <w:rFonts w:ascii="Times New Roman" w:hAnsi="Times New Roman"/>
          <w:sz w:val="24"/>
          <w:szCs w:val="40"/>
          <w:lang w:val="en-US"/>
        </w:rPr>
        <w:fldChar w:fldCharType="begin"/>
      </w:r>
      <w:r w:rsidR="00B125CE" w:rsidRPr="0064435F">
        <w:rPr>
          <w:rFonts w:ascii="Times New Roman" w:hAnsi="Times New Roman"/>
          <w:sz w:val="24"/>
          <w:szCs w:val="40"/>
          <w:lang w:val="en-US"/>
        </w:rPr>
        <w:instrText xml:space="preserve"> ADDIN ZOTERO_ITEM CSL_CITATION {"citationID":"MneurLBC","properties":{"formattedCitation":"(Zhu, 2016)","plainCitation":"(Zhu, 2016)","dontUpdate":true,"noteIndex":0},"citationItems":[{"id":645,"uris":["http://zotero.org/users/8331578/items/TP56FGMA"],"uri":["http://zotero.org/users/8331578/items/TP56FGMA"],"itemData":{"id":645,"type":"thesis","language":"EN","number-of-pages":"82","publisher":"Princeton University","title":"Make American Transportation Great Again: Autonomous Taxi Fleet Management Strategies","author":[{"family":"Zhu","given":"Shriley"}],"issued":{"date-parts":[["2016",5]]}}}],"schema":"https://github.com/citation-style-language/schema/raw/master/csl-citation.json"} </w:instrText>
      </w:r>
      <w:r w:rsidR="00B125CE" w:rsidRPr="0064435F">
        <w:rPr>
          <w:rFonts w:ascii="Times New Roman" w:hAnsi="Times New Roman"/>
          <w:sz w:val="24"/>
          <w:szCs w:val="40"/>
          <w:lang w:val="en-US"/>
        </w:rPr>
        <w:fldChar w:fldCharType="separate"/>
      </w:r>
      <w:r w:rsidR="00B125CE" w:rsidRPr="0064435F">
        <w:rPr>
          <w:rFonts w:ascii="Times New Roman" w:hAnsi="Times New Roman"/>
          <w:sz w:val="24"/>
          <w:szCs w:val="40"/>
          <w:lang w:val="en-US"/>
        </w:rPr>
        <w:t>Zhu, 2016</w:t>
      </w:r>
      <w:r w:rsidR="00B125CE" w:rsidRPr="0064435F">
        <w:rPr>
          <w:rFonts w:ascii="Times New Roman" w:hAnsi="Times New Roman"/>
          <w:sz w:val="24"/>
          <w:szCs w:val="40"/>
          <w:lang w:val="en-US"/>
        </w:rPr>
        <w:fldChar w:fldCharType="end"/>
      </w:r>
      <w:r w:rsidR="00B125CE" w:rsidRPr="0064435F">
        <w:rPr>
          <w:rFonts w:ascii="Times New Roman" w:hAnsi="Times New Roman"/>
          <w:sz w:val="24"/>
          <w:szCs w:val="40"/>
          <w:lang w:val="en-US"/>
        </w:rPr>
        <w:t xml:space="preserve"> </w:t>
      </w:r>
      <w:r w:rsidR="00B125CE" w:rsidRPr="0064435F">
        <w:rPr>
          <w:rFonts w:ascii="Times New Roman" w:hAnsi="Times New Roman"/>
          <w:sz w:val="24"/>
          <w:szCs w:val="40"/>
          <w:lang w:val="en-US"/>
        </w:rPr>
        <w:fldChar w:fldCharType="begin"/>
      </w:r>
      <w:r w:rsidR="00B125CE" w:rsidRPr="0064435F">
        <w:rPr>
          <w:rFonts w:ascii="Times New Roman" w:hAnsi="Times New Roman"/>
          <w:sz w:val="24"/>
          <w:szCs w:val="40"/>
          <w:lang w:val="en-US"/>
        </w:rPr>
        <w:instrText xml:space="preserve"> ADDIN ZOTERO_ITEM CSL_CITATION {"citationID":"idxFNroD","properties":{"formattedCitation":"(B\\uc0\\u246{}sch, 2018)","plainCitation":"(Bösch, 2018)","dontUpdate":true,"noteIndex":0},"citationItems":[{"id":245,"uris":["http://zotero.org/users/8331578/items/87GC4H9Q"],"uri":["http://zotero.org/users/8331578/items/87GC4H9Q"],"itemData":{"id":245,"type":"thesis","abstract":"Autonomous vehicles (AVs), also called driverless vehicles, according to SAE International (2016) levels 4 and 5 definitions, are the next revolution in transport. This thesis provides an overview of the technology and the effects of AVs on the future transport system. It results in recommendations on how to maximize the benefits of AVs while minimizing their negative effects. It consolidates work by the author and collaborators done over the past years and therefore approaches the topic from different angles. This work thus not only provides a solid background on the topic for interested readers, but also recommendations relevant for future political discussions and practice.  The first part of this thesis (Chapter 2) provides a general and qualitative overview of AVs. It investigates their effects on and potential benefits for the future transport system. This summary covers most aspects that have been topic of discussions on AVs in recent time. It presents the potential benefits of AVs, which are, for example, improved safety, fewer externalities, increased road capacity, productive drive time, and the potential for empty rides, which allow for new services and usage-patterns. But it also shows the remaining challenges for a successful release of the technology, which are, for example, technological problems, safety and security issues, data and privacy questions, as well as ethical and legal discussions. The second part (Chapter 3) approaches the topic from an economic point of view. It focuses on the future cost structure of a transport system with AVs. In a rigorous bottom-up approach, the cost and price of private, shared, and public modes are calculated. The resulting picture indicates that the reign of the private car might not yet end with the automation of transport. Shared AVs (SAVs) will likely be cheaper per passenger kilometer (PKM) and more comfortable to use. But the price difference (urban setting: private car 0.47 Swiss francs (CHF) per PKM versus SAV 0.43 CHF/PKM) might not be enough to offset the luxury of having a private mobility robot at one’s service at all times, the emotional connection to the private car, and its use as an extended part of home. The presented work also indicates that automation represents a challenge for mass transit. In dense urban cores, the limited road capacity will likely prevent alternative solutions to mass transit. Outside, where road capacity is less of an issue, however, SAVs will be a competitive alternative form of public transport. At lower prices (regional setting: SAV 0.34 CHF/PKM versus autonomous bus 0.42 CHF/PKM), SAVs enable direct on-demand door-to-door service without transfers and without strangers in the same vehicle. The third part (Chapter 4 to Chapter 7) combines the qualitative overview with the economic analysis in a simulation study of the future transport system. With a scenario-based approach using a MATSim (Horni et al., 2016) simulation of Zug, Switzerland, it approaches the topic from a policy-oriented angle. By analyzing different possible policy strategies in different scenarios and combined with the results of the previous chapters, it concludes in four policy suggestions to maximize the potential benefits of AVs and minimize their negative effects.  These recommendations are, first, to promote slow modes and public transport. At least in urban areas, harvesting automation for improving mass transit and thus a strengthening of these low-externality modes is a way to benefit sustainably from AVs. Second, an introduction of mobility pricing should be considered to control growth of traffic and to replace traffic control instruments lost to automation (like parking). Induced demand and empty rides of private and shared AVs have the potential to lead to another explosion of traffic, which should be controlled for the benefit of everyone. The third recommendation is the controlled support of automation of private transport. AVs are safer and produce less externalities than conventional vehicles, and they allow the users to be productive while on the road. These are substantial benefits for society, which should be harvested as soon as technologically possible. The fourth suggestion is, for SAVs, to actively favor dynamic ride-sharing (automated ride-sharing, aRS) over exclusive-access taxi services (automated taxis, aTaxis). Both the users and the suppliers have strong incentives for aTaxis, which might be only slightly more expensive to operate than aRS services (urban setting: aRS 0.29 CHF/PKM versus aTaxi 0.41 CHF/PKM). From a society and transport system perspective, however, aTaxis produce substantial additional traffic on each passenger trip compared to private vehicles (estimated +8% (Fagnant et al., 2015) to +15% (Bösch et al., 2016a) for passenger pick-ups alone, without redistribution, for example), represent challenges for the infrastructure (pick-up solutions at mobility hubs, such as city centers, train stations, or airports), and draw substantial modal shares from slow modes (here -7.5%) and mass-transit public transport (here -6.7%). Effects which can be minimized or even turned into savings by using SAV as aRS services. Ride-sharing (or - in its high-volume form - mass transit) is one of the very few ways how an increasing travel demand can be served with decreasing vehicle kilometers. These recommendations might be general and have to be analyzed in more detail for a particular city or area, but they represent an indication of the upcoming challenge for society to integrate AVs and negotiate the future transport system.","genre":"Doctoral Thesis","language":"en","note":"Accepted: 2018-10-18T06:13:29Z\nDOI: 10.3929/ethz-b-000296870","publisher":"ETH Zurich","source":"www.research-collection.ethz.ch","title":"Autonomous Vehicles - The next Revolution in Mobility","URL":"https://www.research-collection.ethz.ch/handle/20.500.11850/296870","author":[{"family":"Bösch","given":"Patrick M."}],"accessed":{"date-parts":[["2021",8,12]]},"issued":{"date-parts":[["2018"]]}}}],"schema":"https://github.com/citation-style-language/schema/raw/master/csl-citation.json"} </w:instrText>
      </w:r>
      <w:r w:rsidR="00B125CE" w:rsidRPr="0064435F">
        <w:rPr>
          <w:rFonts w:ascii="Times New Roman" w:hAnsi="Times New Roman"/>
          <w:sz w:val="24"/>
          <w:szCs w:val="40"/>
          <w:lang w:val="en-US"/>
        </w:rPr>
        <w:fldChar w:fldCharType="separate"/>
      </w:r>
      <w:r w:rsidR="00B125CE" w:rsidRPr="0064435F">
        <w:rPr>
          <w:rFonts w:ascii="Times New Roman" w:hAnsi="Times New Roman"/>
          <w:sz w:val="24"/>
          <w:szCs w:val="40"/>
          <w:lang w:val="en-US"/>
        </w:rPr>
        <w:t>Bösch, 2018</w:t>
      </w:r>
      <w:r w:rsidR="00B125CE" w:rsidRPr="0064435F">
        <w:rPr>
          <w:rFonts w:ascii="Times New Roman" w:hAnsi="Times New Roman"/>
          <w:sz w:val="24"/>
          <w:szCs w:val="40"/>
          <w:lang w:val="en-US"/>
        </w:rPr>
        <w:fldChar w:fldCharType="end"/>
      </w:r>
      <w:r w:rsidR="00B125CE" w:rsidRPr="0064435F">
        <w:rPr>
          <w:rFonts w:ascii="Times New Roman" w:hAnsi="Times New Roman"/>
          <w:sz w:val="24"/>
          <w:szCs w:val="40"/>
          <w:lang w:val="en-US"/>
        </w:rPr>
        <w:t xml:space="preserve"> </w:t>
      </w:r>
      <w:r w:rsidR="00B125CE" w:rsidRPr="0064435F">
        <w:rPr>
          <w:rFonts w:ascii="Times New Roman" w:hAnsi="Times New Roman"/>
          <w:sz w:val="24"/>
          <w:szCs w:val="40"/>
          <w:lang w:val="en-US"/>
        </w:rPr>
        <w:fldChar w:fldCharType="begin"/>
      </w:r>
      <w:r w:rsidR="00B125CE" w:rsidRPr="0064435F">
        <w:rPr>
          <w:rFonts w:ascii="Times New Roman" w:hAnsi="Times New Roman"/>
          <w:sz w:val="24"/>
          <w:szCs w:val="40"/>
          <w:lang w:val="en-US"/>
        </w:rPr>
        <w:instrText xml:space="preserve"> ADDIN ZOTERO_ITEM CSL_CITATION {"citationID":"oql5L0Np","properties":{"formattedCitation":"(D. Fagnant &amp; Kockelman, 2015)","plainCitation":"(D. Fagnant &amp; Kockelman, 2015)","dontUpdate":true,"noteIndex":0},"citationItems":[{"id":133,"uris":["http://zotero.org/users/8331578/items/ZXFN3KE3"],"uri":["http://zotero.org/users/8331578/items/ZXFN3KE3"],"itemData":{"id":133,"type":"article-journal","abstract":"Autonomous vehicles (AVs) represent a potentially disruptive yet beneficial change to our transportation system. This new technology has the potential to impact vehicle safety, congestion, and travel behavior. All told, major social AV impacts in the form of crash savings, travel time reduction, fuel efficiency and parking benefits are estimated to approach $2000 to per year per AV, and may eventually approach nearly $4000 when comprehensive crash costs are accounted for. Yet barriers to implementation and mass-market penetration remain. Initial costs will likely be unaffordable. Licensing and testing standards in the U.S. are being developed at the state level, rather than nationally, which may lead to inconsistencies across states. Liability details remain undefined, security concerns linger, and without new privacy standards, a default lack of privacy for personal travel may become the norm. The impacts and interactions with other components of the transportation system, as well as implementation details, remain uncertain. To address these concerns, the federal government should expand research in these areas and create a nationally recognized licensing framework for AVs, determining appropriate standards for liability, security, and data privacy.","container-title":"Transportation Research Part A: Policy and Practice","DOI":"10.1016/j.tra.2015.04.003","journalAbbreviation":"Transportation Research Part A: Policy and Practice","source":"ResearchGate","title":"Preparing a nation for autonomous vehicles: Opportunities, barriers and policy recommendations","title-short":"Preparing a nation for autonomous vehicles","volume":"77","author":[{"family":"Fagnant","given":"Daniel"},{"family":"Kockelman","given":"Kara"}],"issued":{"date-parts":[["2015",7,31]]}}}],"schema":"https://github.com/citation-style-language/schema/raw/master/csl-citation.json"} </w:instrText>
      </w:r>
      <w:r w:rsidR="00B125CE" w:rsidRPr="0064435F">
        <w:rPr>
          <w:rFonts w:ascii="Times New Roman" w:hAnsi="Times New Roman"/>
          <w:sz w:val="24"/>
          <w:szCs w:val="40"/>
          <w:lang w:val="en-US"/>
        </w:rPr>
        <w:fldChar w:fldCharType="separate"/>
      </w:r>
      <w:r w:rsidR="00B125CE" w:rsidRPr="0064435F">
        <w:rPr>
          <w:rFonts w:ascii="Times New Roman" w:hAnsi="Times New Roman"/>
          <w:sz w:val="24"/>
          <w:szCs w:val="40"/>
          <w:lang w:val="en-US"/>
        </w:rPr>
        <w:t>D. Fagnant &amp; Kockelman, 2015</w:t>
      </w:r>
      <w:r w:rsidR="00B125CE" w:rsidRPr="0064435F">
        <w:rPr>
          <w:rFonts w:ascii="Times New Roman" w:hAnsi="Times New Roman"/>
          <w:sz w:val="24"/>
          <w:szCs w:val="40"/>
          <w:lang w:val="en-US"/>
        </w:rPr>
        <w:fldChar w:fldCharType="end"/>
      </w:r>
      <w:r w:rsidR="00B125CE" w:rsidRPr="0064435F">
        <w:rPr>
          <w:rFonts w:ascii="Times New Roman" w:hAnsi="Times New Roman"/>
          <w:sz w:val="24"/>
          <w:szCs w:val="40"/>
          <w:lang w:val="en-US"/>
        </w:rPr>
        <w:t xml:space="preserve"> </w:t>
      </w:r>
      <w:r w:rsidR="00B125CE" w:rsidRPr="0064435F">
        <w:rPr>
          <w:rFonts w:ascii="Times New Roman" w:hAnsi="Times New Roman"/>
          <w:sz w:val="24"/>
          <w:szCs w:val="40"/>
          <w:lang w:val="en-US"/>
        </w:rPr>
        <w:fldChar w:fldCharType="begin"/>
      </w:r>
      <w:r w:rsidR="00B125CE" w:rsidRPr="0064435F">
        <w:rPr>
          <w:rFonts w:ascii="Times New Roman" w:hAnsi="Times New Roman"/>
          <w:sz w:val="24"/>
          <w:szCs w:val="40"/>
          <w:lang w:val="en-US"/>
        </w:rPr>
        <w:instrText xml:space="preserve"> ADDIN ZOTERO_ITEM CSL_CITATION {"citationID":"iLHDOb4A","properties":{"formattedCitation":"(D. Fagnant &amp; Kockelman, 2016)","plainCitation":"(D. Fagnant &amp; Kockelman, 2016)","dontUpdate":true,"noteIndex":0},"citationItems":[{"id":636,"uris":["http://zotero.org/users/8331578/items/DXHU9THF"],"uri":["http://zotero.org/users/8331578/items/DXHU9THF"],"itemData":{"id":636,"type":"article-newspaper","container-title":"Transportation","edition":"45","page":"1-16","title":"Dynamic ride-sharing and fleet sizing for a system of shared autonomous vehicles in Austin, Texas","author":[{"family":"Fagnant","given":"Daniel"},{"family":"Kockelman","given":"Kara"}],"issued":{"date-parts":[["2016"]]}}}],"schema":"https://github.com/citation-style-language/schema/raw/master/csl-citation.json"} </w:instrText>
      </w:r>
      <w:r w:rsidR="00B125CE" w:rsidRPr="0064435F">
        <w:rPr>
          <w:rFonts w:ascii="Times New Roman" w:hAnsi="Times New Roman"/>
          <w:sz w:val="24"/>
          <w:szCs w:val="40"/>
          <w:lang w:val="en-US"/>
        </w:rPr>
        <w:fldChar w:fldCharType="separate"/>
      </w:r>
      <w:r w:rsidR="00B125CE" w:rsidRPr="0064435F">
        <w:rPr>
          <w:rFonts w:ascii="Times New Roman" w:hAnsi="Times New Roman"/>
          <w:sz w:val="24"/>
          <w:szCs w:val="40"/>
          <w:lang w:val="en-US"/>
        </w:rPr>
        <w:t>D. Fagnant &amp; Kockelman, 2016</w:t>
      </w:r>
      <w:r w:rsidR="00B125CE" w:rsidRPr="0064435F">
        <w:rPr>
          <w:rFonts w:ascii="Times New Roman" w:hAnsi="Times New Roman"/>
          <w:sz w:val="24"/>
          <w:szCs w:val="40"/>
          <w:lang w:val="en-US"/>
        </w:rPr>
        <w:fldChar w:fldCharType="end"/>
      </w:r>
      <w:r w:rsidR="00B125CE" w:rsidRPr="0064435F">
        <w:rPr>
          <w:rFonts w:ascii="Times New Roman" w:hAnsi="Times New Roman"/>
          <w:sz w:val="24"/>
          <w:szCs w:val="40"/>
          <w:lang w:val="en-US"/>
        </w:rPr>
        <w:t xml:space="preserve"> </w:t>
      </w:r>
      <w:r w:rsidR="00B125CE" w:rsidRPr="0064435F">
        <w:rPr>
          <w:rFonts w:ascii="Times New Roman" w:hAnsi="Times New Roman"/>
          <w:sz w:val="24"/>
          <w:szCs w:val="40"/>
          <w:lang w:val="en-US"/>
        </w:rPr>
        <w:fldChar w:fldCharType="begin"/>
      </w:r>
      <w:r w:rsidR="00B125CE" w:rsidRPr="0064435F">
        <w:rPr>
          <w:rFonts w:ascii="Times New Roman" w:hAnsi="Times New Roman"/>
          <w:sz w:val="24"/>
          <w:szCs w:val="40"/>
          <w:lang w:val="en-US"/>
        </w:rPr>
        <w:instrText xml:space="preserve"> ADDIN ZOTERO_ITEM CSL_CITATION {"citationID":"CXummvig","properties":{"formattedCitation":"(Litman, 2021)","plainCitation":"(Litman, 2021)","dontUpdate":true,"noteIndex":0},"citationItems":[{"id":42,"uris":["http://zotero.org/users/8331578/items/2BFLKCKA"],"uri":["http://zotero.org/users/8331578/items/2BFLKCKA"],"itemData":{"id":42,"type":"article-journal","abstract":"This report explores the impacts of autonomous (also called self-driving, driverless or robotic) vehicles, and their implications for transportation planning. It investigates how quickly such vehicles are likely to develop and be deployed based on experience with previous vehicle technologies; their likely benefits and costs; how they will affect travel activity; and their impacts on planning decisions such as optimal road, parking and public transit supply. This analysis indicates that Level 5 autonomous vehicles, able to operate without a driver, may be commercially available and legal to use in some jurisdictions by the late 2020s, but will initially have high costs and limited performance. Some benefits, such as independent mobility for affluent non-drivers, may begin in the 2030s or 2040s, but most impacts, including reduced traffic and parking congestion, independent mobility for low-income people (and therefore reduced need for public transit), increased safety, energy conservation and pollution reductions, will only be significant when autonomous vehicles become common and affordable, probably in the 2050s to 2060s, and some benefits may require prohibiting human-driven vehicles on certain roadways, which could take even longer.","container-title":"Victoria Transport Policy Institute","language":"en","page":"46","source":"Zotero","title":"Implications for Transport Planning","author":[{"family":"Litman","given":"Todd"}],"issued":{"date-parts":[["2021",6,25]]}}}],"schema":"https://github.com/citation-style-language/schema/raw/master/csl-citation.json"} </w:instrText>
      </w:r>
      <w:r w:rsidR="00B125CE" w:rsidRPr="0064435F">
        <w:rPr>
          <w:rFonts w:ascii="Times New Roman" w:hAnsi="Times New Roman"/>
          <w:sz w:val="24"/>
          <w:szCs w:val="40"/>
          <w:lang w:val="en-US"/>
        </w:rPr>
        <w:fldChar w:fldCharType="separate"/>
      </w:r>
      <w:r w:rsidR="00B125CE" w:rsidRPr="0064435F">
        <w:rPr>
          <w:rFonts w:ascii="Times New Roman" w:hAnsi="Times New Roman"/>
          <w:sz w:val="24"/>
          <w:szCs w:val="40"/>
          <w:lang w:val="en-US"/>
        </w:rPr>
        <w:t>Litman, 2021</w:t>
      </w:r>
      <w:r w:rsidR="00B125CE" w:rsidRPr="0064435F">
        <w:rPr>
          <w:rFonts w:ascii="Times New Roman" w:hAnsi="Times New Roman"/>
          <w:sz w:val="24"/>
          <w:szCs w:val="40"/>
          <w:lang w:val="en-US"/>
        </w:rPr>
        <w:fldChar w:fldCharType="end"/>
      </w:r>
      <w:r w:rsidR="00B125CE" w:rsidRPr="0064435F">
        <w:rPr>
          <w:rFonts w:ascii="Times New Roman" w:hAnsi="Times New Roman"/>
          <w:sz w:val="24"/>
          <w:szCs w:val="40"/>
          <w:lang w:val="en-US"/>
        </w:rPr>
        <w:t xml:space="preserve"> </w:t>
      </w:r>
      <w:r w:rsidR="00B125CE" w:rsidRPr="0064435F">
        <w:rPr>
          <w:rFonts w:ascii="Times New Roman" w:hAnsi="Times New Roman"/>
          <w:sz w:val="24"/>
          <w:szCs w:val="40"/>
          <w:lang w:val="en-US"/>
        </w:rPr>
        <w:fldChar w:fldCharType="begin"/>
      </w:r>
      <w:r w:rsidR="00B125CE" w:rsidRPr="0064435F">
        <w:rPr>
          <w:rFonts w:ascii="Times New Roman" w:hAnsi="Times New Roman"/>
          <w:sz w:val="24"/>
          <w:szCs w:val="40"/>
          <w:lang w:val="en-US"/>
        </w:rPr>
        <w:instrText xml:space="preserve"> ADDIN ZOTERO_ITEM CSL_CITATION {"citationID":"wZUcujgB","properties":{"formattedCitation":"(Wadud, 2017)","plainCitation":"(Wadud, 2017)","dontUpdate":true,"noteIndex":0},"citationItems":[{"id":43,"uris":["http://zotero.org/users/8331578/items/LBT9GHPT"],"uri":["http://zotero.org/users/8331578/items/LBT9GHPT"],"itemData":{"id":43,"type":"article-journal","abstract":"Vehicle automation and its adoption by the vehicle purchasers is an active area of research among transportation academics. So far, most of the interest in the adoption of fully automated, driverless vehicles has focussed on private vehicles alone, yet full automation could be beneficial for commercial vehicles too. This paper identifies the vehicle sectors that will likely be the earliest adopters of full automation. Total cost of ownership analysis is used to compare the costs (and benefits) of vehicle automation for private vehicles among different income groups and commercial vehicles in the taxi and freight sectors in the UK. Commercial operations clearly benefit more from automation because the driver costs can be reduced substantially through automation. Among private users, households with the highest income will benefit more from automation because of their higher driving distances and higher perceived value of time, which can be used more productively through full automation.","container-title":"Transportation Research Part A: Policy and Practice","DOI":"10.1016/j.tra.2017.05.005","ISSN":"0965-8564","journalAbbreviation":"Transportation Research Part A: Policy and Practice","language":"en","page":"163-176","source":"ScienceDirect","title":"Fully automated vehicles: A cost of ownership analysis to inform early adoption","title-short":"Fully automated vehicles","volume":"101","author":[{"family":"Wadud","given":"Zia"}],"issued":{"date-parts":[["2017",7,1]]}}}],"schema":"https://github.com/citation-style-language/schema/raw/master/csl-citation.json"} </w:instrText>
      </w:r>
      <w:r w:rsidR="00B125CE" w:rsidRPr="0064435F">
        <w:rPr>
          <w:rFonts w:ascii="Times New Roman" w:hAnsi="Times New Roman"/>
          <w:sz w:val="24"/>
          <w:szCs w:val="40"/>
          <w:lang w:val="en-US"/>
        </w:rPr>
        <w:fldChar w:fldCharType="separate"/>
      </w:r>
      <w:r w:rsidR="00B125CE" w:rsidRPr="0064435F">
        <w:rPr>
          <w:rFonts w:ascii="Times New Roman" w:hAnsi="Times New Roman"/>
          <w:sz w:val="24"/>
          <w:szCs w:val="40"/>
          <w:lang w:val="en-US"/>
        </w:rPr>
        <w:t>Wadud, 2017</w:t>
      </w:r>
      <w:r w:rsidR="00B125CE" w:rsidRPr="0064435F">
        <w:rPr>
          <w:rFonts w:ascii="Times New Roman" w:hAnsi="Times New Roman"/>
          <w:sz w:val="24"/>
          <w:szCs w:val="40"/>
          <w:lang w:val="en-US"/>
        </w:rPr>
        <w:fldChar w:fldCharType="end"/>
      </w:r>
      <w:r w:rsidR="00B125CE" w:rsidRPr="0064435F">
        <w:rPr>
          <w:rFonts w:ascii="Times New Roman" w:hAnsi="Times New Roman"/>
          <w:sz w:val="24"/>
          <w:szCs w:val="40"/>
          <w:lang w:val="en-US"/>
        </w:rPr>
        <w:t xml:space="preserve"> </w:t>
      </w:r>
      <w:r w:rsidR="00B125CE" w:rsidRPr="0064435F">
        <w:rPr>
          <w:rFonts w:ascii="Times New Roman" w:hAnsi="Times New Roman"/>
          <w:sz w:val="24"/>
          <w:szCs w:val="40"/>
          <w:lang w:val="en-US"/>
        </w:rPr>
        <w:fldChar w:fldCharType="begin"/>
      </w:r>
      <w:r w:rsidR="00B125CE" w:rsidRPr="0064435F">
        <w:rPr>
          <w:rFonts w:ascii="Times New Roman" w:hAnsi="Times New Roman"/>
          <w:sz w:val="24"/>
          <w:szCs w:val="40"/>
          <w:lang w:val="en-US"/>
        </w:rPr>
        <w:instrText xml:space="preserve"> ADDIN ZOTERO_ITEM CSL_CITATION {"citationID":"4J1vhHwI","properties":{"formattedCitation":"(Loeb &amp; Kockelman, 2019)","plainCitation":"(Loeb &amp; Kockelman, 2019)","dontUpdate":true,"noteIndex":0},"citationItems":[{"id":640,"uris":["http://zotero.org/users/8331578/items/MHBTXGYV"],"uri":["http://zotero.org/users/8331578/items/MHBTXGYV"],"itemData":{"id":640,"type":"article-newspaper","container-title":"Transportation Research Part A","edition":"121","page":"374-385","title":"Fleet performance and cost evaluation of a shared autonomous electric vehicle fleet: a case study for Austin, Texas","author":[{"family":"Loeb","given":"Benjamin"},{"family":"Kockelman","given":"Kara"}],"issued":{"date-parts":[["2019"]]}}}],"schema":"https://github.com/citation-style-language/schema/raw/master/csl-citation.json"} </w:instrText>
      </w:r>
      <w:r w:rsidR="00B125CE" w:rsidRPr="0064435F">
        <w:rPr>
          <w:rFonts w:ascii="Times New Roman" w:hAnsi="Times New Roman"/>
          <w:sz w:val="24"/>
          <w:szCs w:val="40"/>
          <w:lang w:val="en-US"/>
        </w:rPr>
        <w:fldChar w:fldCharType="separate"/>
      </w:r>
      <w:r w:rsidR="00B125CE" w:rsidRPr="0064435F">
        <w:rPr>
          <w:rFonts w:ascii="Times New Roman" w:hAnsi="Times New Roman"/>
          <w:sz w:val="24"/>
          <w:szCs w:val="40"/>
          <w:lang w:val="en-US"/>
        </w:rPr>
        <w:t>Loeb &amp; Kockelman, 2019</w:t>
      </w:r>
      <w:r w:rsidR="00B125CE" w:rsidRPr="0064435F">
        <w:rPr>
          <w:rFonts w:ascii="Times New Roman" w:hAnsi="Times New Roman"/>
          <w:sz w:val="24"/>
          <w:szCs w:val="40"/>
          <w:lang w:val="en-US"/>
        </w:rPr>
        <w:fldChar w:fldCharType="end"/>
      </w:r>
      <w:r w:rsidR="00B125CE" w:rsidRPr="0064435F">
        <w:rPr>
          <w:rFonts w:ascii="Times New Roman" w:hAnsi="Times New Roman"/>
          <w:sz w:val="24"/>
          <w:szCs w:val="40"/>
          <w:lang w:val="en-US"/>
        </w:rPr>
        <w:t xml:space="preserve"> </w:t>
      </w:r>
      <w:r w:rsidR="00B125CE" w:rsidRPr="0064435F">
        <w:rPr>
          <w:rFonts w:ascii="Times New Roman" w:hAnsi="Times New Roman"/>
          <w:sz w:val="24"/>
          <w:szCs w:val="40"/>
          <w:lang w:val="en-US"/>
        </w:rPr>
        <w:fldChar w:fldCharType="begin"/>
      </w:r>
      <w:r w:rsidR="00B125CE" w:rsidRPr="0064435F">
        <w:rPr>
          <w:rFonts w:ascii="Times New Roman" w:hAnsi="Times New Roman"/>
          <w:sz w:val="24"/>
          <w:szCs w:val="40"/>
          <w:lang w:val="en-US"/>
        </w:rPr>
        <w:instrText xml:space="preserve"> ADDIN ZOTERO_ITEM CSL_CITATION {"citationID":"FPyvgyUF","properties":{"formattedCitation":"(Burghout &amp; Andr\\uc0\\u233{}asson, 2015)","plainCitation":"(Burghout &amp; Andréasson, 2015)","dontUpdate":true,"noteIndex":0},"citationItems":[{"id":50,"uris":["http://zotero.org/users/8331578/items/EBM7PNTF"],"uri":["http://zotero.org/users/8331578/items/EBM7PNTF"],"itemData":{"id":50,"type":"paper-conference","event":". Proceedings of the 94th annual meeting of the Transportation Research Board","title":"Impacts of Shared Autonomous Taxis in a Metropolitan Area","URL":"https://www.researchgate.net/publication/298346251_Impacts_of_Shared_Autonomous_Taxis_in_a_Metropolitan_Area","author":[{"family":"Burghout","given":"Wilco"},{"family":"Andréasson","given":"Ingmar"}],"accessed":{"date-parts":[["2021",8,9]]},"issued":{"date-parts":[["2015"]]}}}],"schema":"https://github.com/citation-style-language/schema/raw/master/csl-citation.json"} </w:instrText>
      </w:r>
      <w:r w:rsidR="00B125CE" w:rsidRPr="0064435F">
        <w:rPr>
          <w:rFonts w:ascii="Times New Roman" w:hAnsi="Times New Roman"/>
          <w:sz w:val="24"/>
          <w:szCs w:val="40"/>
          <w:lang w:val="en-US"/>
        </w:rPr>
        <w:fldChar w:fldCharType="separate"/>
      </w:r>
      <w:r w:rsidR="00B125CE" w:rsidRPr="0064435F">
        <w:rPr>
          <w:rFonts w:ascii="Times New Roman" w:hAnsi="Times New Roman"/>
          <w:sz w:val="24"/>
          <w:szCs w:val="40"/>
          <w:lang w:val="en-US"/>
        </w:rPr>
        <w:t>Burghout &amp; Andréasson, 2015</w:t>
      </w:r>
      <w:r w:rsidR="00B125CE" w:rsidRPr="0064435F">
        <w:rPr>
          <w:rFonts w:ascii="Times New Roman" w:hAnsi="Times New Roman"/>
          <w:sz w:val="24"/>
          <w:szCs w:val="40"/>
          <w:lang w:val="en-US"/>
        </w:rPr>
        <w:fldChar w:fldCharType="end"/>
      </w:r>
      <w:r w:rsidR="00B125CE" w:rsidRPr="0064435F">
        <w:rPr>
          <w:rFonts w:ascii="Times New Roman" w:hAnsi="Times New Roman"/>
          <w:sz w:val="24"/>
          <w:szCs w:val="40"/>
          <w:lang w:val="en-US"/>
        </w:rPr>
        <w:t xml:space="preserve"> </w:t>
      </w:r>
      <w:r w:rsidR="00B125CE" w:rsidRPr="0064435F">
        <w:rPr>
          <w:rFonts w:ascii="Times New Roman" w:hAnsi="Times New Roman"/>
          <w:sz w:val="24"/>
          <w:szCs w:val="40"/>
          <w:lang w:val="en-US"/>
        </w:rPr>
        <w:fldChar w:fldCharType="begin"/>
      </w:r>
      <w:r w:rsidR="00B125CE" w:rsidRPr="0064435F">
        <w:rPr>
          <w:rFonts w:ascii="Times New Roman" w:hAnsi="Times New Roman"/>
          <w:sz w:val="24"/>
          <w:szCs w:val="40"/>
          <w:lang w:val="en-US"/>
        </w:rPr>
        <w:instrText xml:space="preserve"> ADDIN ZOTERO_ITEM CSL_CITATION {"citationID":"fOXSwTh9","properties":{"formattedCitation":"(Leurent, 2019)","plainCitation":"(Leurent, 2019)","dontUpdate":true,"noteIndex":0},"citationItems":[{"id":233,"uris":["http://zotero.org/users/8331578/items/EWC9UW4Q"],"uri":["http://zotero.org/users/8331578/items/EWC9UW4Q"],"itemData":{"id":233,"type":"manuscript","abstract":"To a client, taxi quality of service involves not only the riding time and comfort, but also the access time between the instants of booking (or readying oneself) and pickup. In turn, the access time depends on fleet size and the macroscopic patterns of service usage: demand volume and its spread in space, average ride time, transaction times. In this article, we investigate the formation of the access time and derive its economic consequences for a taxi service in an idealized city with ring shape and spatial homogeneity, hence circular symmetry. At the operational level, under given supply and demand conditions the access time stems from the number of busy vehicles, which obeys to a second-degree characteristic equation. This enables us to model fleet size as a function of target demand volume and access time. Taking then a broader perspective, demand is elastic to supply conditions including access time, ride time, transaction time and tariff fare. We model short-term traffic equilibrium and demonstrate the existence and uniqueness of an equilibrium state. Next, at the tactical level the service supplier sets up the fleet size and the tariff fare in order to satisfy an economic objective. We model medium-term supply-demand equilibrium under three regulation patterns of, respectively, (i) service monopoly and the maximization of production profit, (ii) system optimum and the maximization of social surplus, (iii) second best system optimum subject to a budgetary constraint. In each pattern, both the tariff fare and the access time are linked by analytical formulas to exogenous conditions about the territory, the demand and the cost function of service provision. Theoretical properties are obtained to compare the patterns under specific demand function with constant elasticity of volume to generalized cost: under constant elasticity of-2, the monopoly tariff and generalized cost are more than twice as large as their system optimum counterparts, and exact doubles of their second best optimum counterparts in the absence of fixed production costs. At the strategic level, the model can be applied to assess decisions on vehicle technology (motor type, driving technology) and on service location by the service supplier, as well as the regulation policies by public authorities.","source":"HAL Archives Ouvertes","title":"Microeconomics of a taxi service in a ring-shaped city","URL":"https://hal.archives-ouvertes.fr/hal-02047269","author":[{"family":"Leurent","given":"Fabien"}],"accessed":{"date-parts":[["2021",8,11]]},"issued":{"date-parts":[["2019",2]]}}}],"schema":"https://github.com/citation-style-language/schema/raw/master/csl-citation.json"} </w:instrText>
      </w:r>
      <w:r w:rsidR="00B125CE" w:rsidRPr="0064435F">
        <w:rPr>
          <w:rFonts w:ascii="Times New Roman" w:hAnsi="Times New Roman"/>
          <w:sz w:val="24"/>
          <w:szCs w:val="40"/>
          <w:lang w:val="en-US"/>
        </w:rPr>
        <w:fldChar w:fldCharType="separate"/>
      </w:r>
      <w:r w:rsidR="00B125CE" w:rsidRPr="0064435F">
        <w:rPr>
          <w:rFonts w:ascii="Times New Roman" w:hAnsi="Times New Roman"/>
          <w:sz w:val="24"/>
          <w:szCs w:val="40"/>
          <w:lang w:val="en-US"/>
        </w:rPr>
        <w:t>Leurent, 2019</w:t>
      </w:r>
      <w:r w:rsidR="00B125CE" w:rsidRPr="0064435F">
        <w:rPr>
          <w:rFonts w:ascii="Times New Roman" w:hAnsi="Times New Roman"/>
          <w:sz w:val="24"/>
          <w:szCs w:val="40"/>
          <w:lang w:val="en-US"/>
        </w:rPr>
        <w:fldChar w:fldCharType="end"/>
      </w:r>
      <w:r w:rsidR="00B125CE" w:rsidRPr="0064435F">
        <w:rPr>
          <w:rFonts w:ascii="Times New Roman" w:hAnsi="Times New Roman"/>
          <w:sz w:val="24"/>
          <w:szCs w:val="40"/>
          <w:lang w:val="en-US"/>
        </w:rPr>
        <w:t xml:space="preserve"> </w:t>
      </w:r>
      <w:r w:rsidR="00B125CE" w:rsidRPr="0064435F">
        <w:rPr>
          <w:rFonts w:ascii="Times New Roman" w:hAnsi="Times New Roman"/>
          <w:sz w:val="24"/>
          <w:szCs w:val="40"/>
          <w:lang w:val="en-US"/>
        </w:rPr>
        <w:fldChar w:fldCharType="begin"/>
      </w:r>
      <w:r w:rsidR="00B125CE" w:rsidRPr="0064435F">
        <w:rPr>
          <w:rFonts w:ascii="Times New Roman" w:hAnsi="Times New Roman"/>
          <w:sz w:val="24"/>
          <w:szCs w:val="40"/>
          <w:lang w:val="en-US"/>
        </w:rPr>
        <w:instrText xml:space="preserve"> ADDIN ZOTERO_ITEM CSL_CITATION {"citationID":"xNGSf24h","properties":{"formattedCitation":"(Poulh\\uc0\\u232{}s &amp; Berrada, 2019)","plainCitation":"(Poulhès &amp; Berrada, 2019)","dontUpdate":true,"noteIndex":0},"citationItems":[{"id":226,"uris":["http://zotero.org/users/8331578/items/NF79BUNZ"],"uri":["http://zotero.org/users/8331578/items/NF79BUNZ"],"itemData":{"id":226,"type":"article-journal","abstract":"The spread of smartphone applications, the negative social impacts of the private car or the potentially revolutionary effect of future autonomous vehicles, are contributing to the emergence of other hybrid mobility systems. Notably, companies like Uber or Lyft have successfully applied the classical dial-a-ride method, in which users are assigned to vehicles in such a way as to minimise the cost function under a set of constraints. In this paper, we construct an agent-based model based on vehicles where demand is assigned through aggregation by origin-destination pair. Two operating strategies are described: in the first, the pick-up strategy is applied at vehicle level, in the second it is applied at global service level, with vehicles being shared dynamically and making extra stops to collect travellers with different destinations. At each iteration time, the set of possible options depending on itinerary and demand, are tested first for already assigned vehicles then for free vehicles. The option associated with the maximum utility is selected to set the vehicle or service strategy. A case study illustrates a comparison between both strategies and evaluates the efficiency of several service choices. A service where vehicles are managed by a dispatcher is more efficient for both users and operator.","container-title":"Transportmetrica A: Transport Science","DOI":"10.1080/23249935.2019.1570383","journalAbbreviation":"Transportmetrica A: Transport Science","page":"1-43","source":"ResearchGate","title":"Single Vehicle Network Versus Dispatcher: User Assignment in an Agent-Based Model","title-short":"Single Vehicle Network Versus Dispatcher","volume":"16","author":[{"family":"Poulhès","given":"Alexis"},{"family":"Berrada","given":"Jaâfar"}],"issued":{"date-parts":[["2019",1,14]]}}}],"schema":"https://github.com/citation-style-language/schema/raw/master/csl-citation.json"} </w:instrText>
      </w:r>
      <w:r w:rsidR="00B125CE" w:rsidRPr="0064435F">
        <w:rPr>
          <w:rFonts w:ascii="Times New Roman" w:hAnsi="Times New Roman"/>
          <w:sz w:val="24"/>
          <w:szCs w:val="40"/>
          <w:lang w:val="en-US"/>
        </w:rPr>
        <w:fldChar w:fldCharType="separate"/>
      </w:r>
      <w:r w:rsidR="00B125CE" w:rsidRPr="0064435F">
        <w:rPr>
          <w:rFonts w:ascii="Times New Roman" w:hAnsi="Times New Roman"/>
          <w:sz w:val="24"/>
          <w:szCs w:val="40"/>
          <w:lang w:val="en-US"/>
        </w:rPr>
        <w:t>Poulhès &amp; Berrada, 2019</w:t>
      </w:r>
      <w:r w:rsidR="00B125CE" w:rsidRPr="0064435F">
        <w:rPr>
          <w:rFonts w:ascii="Times New Roman" w:hAnsi="Times New Roman"/>
          <w:sz w:val="24"/>
          <w:szCs w:val="40"/>
          <w:lang w:val="en-US"/>
        </w:rPr>
        <w:fldChar w:fldCharType="end"/>
      </w:r>
      <w:r w:rsidR="00B125CE" w:rsidRPr="0064435F">
        <w:rPr>
          <w:rFonts w:ascii="Times New Roman" w:hAnsi="Times New Roman"/>
          <w:sz w:val="24"/>
          <w:szCs w:val="40"/>
          <w:lang w:val="en-US"/>
        </w:rPr>
        <w:t xml:space="preserve"> </w:t>
      </w:r>
      <w:r w:rsidR="00B125CE" w:rsidRPr="0064435F">
        <w:rPr>
          <w:rFonts w:ascii="Times New Roman" w:hAnsi="Times New Roman"/>
          <w:sz w:val="24"/>
          <w:szCs w:val="40"/>
          <w:lang w:val="en-US"/>
        </w:rPr>
        <w:fldChar w:fldCharType="begin"/>
      </w:r>
      <w:r w:rsidR="00B125CE" w:rsidRPr="0064435F">
        <w:rPr>
          <w:rFonts w:ascii="Times New Roman" w:hAnsi="Times New Roman"/>
          <w:sz w:val="24"/>
          <w:szCs w:val="40"/>
          <w:lang w:val="en-US"/>
        </w:rPr>
        <w:instrText xml:space="preserve"> ADDIN ZOTERO_ITEM CSL_CITATION {"citationID":"4lebUaLL","properties":{"formattedCitation":"(Vosooghi et al., 2019)","plainCitation":"(Vosooghi et al., 2019)","dontUpdate":true,"noteIndex":0},"citationItems":[{"id":253,"uris":["http://zotero.org/users/8331578/items/3VQCENPH"],"uri":["http://zotero.org/users/8331578/items/3VQCENPH"],"itemData":{"id":253,"type":"paper-conference","title":"Shared Autonomous Vehicle Simulation and Service Design","URL":"https://www.researchgate.net/publication/333865752_Shared_Autonomous_Vehicle_Simulation_and_Service_Design","author":[{"family":"Vosooghi","given":"Reza"},{"family":"Puchinger","given":"Jakob"},{"family":"Jankovic","given":"Marija"},{"family":"Vouillon","given":"Anthony"}],"accessed":{"date-parts":[["2021",8,12]]},"issued":{"date-parts":[["2019",6,18]]}}}],"schema":"https://github.com/citation-style-language/schema/raw/master/csl-citation.json"} </w:instrText>
      </w:r>
      <w:r w:rsidR="00B125CE" w:rsidRPr="0064435F">
        <w:rPr>
          <w:rFonts w:ascii="Times New Roman" w:hAnsi="Times New Roman"/>
          <w:sz w:val="24"/>
          <w:szCs w:val="40"/>
          <w:lang w:val="en-US"/>
        </w:rPr>
        <w:fldChar w:fldCharType="separate"/>
      </w:r>
      <w:r w:rsidR="00B125CE" w:rsidRPr="0064435F">
        <w:rPr>
          <w:rFonts w:ascii="Times New Roman" w:hAnsi="Times New Roman"/>
          <w:sz w:val="24"/>
          <w:szCs w:val="40"/>
          <w:lang w:val="en-US"/>
        </w:rPr>
        <w:t>Vosooghi et al., 2019</w:t>
      </w:r>
      <w:r w:rsidR="00B125CE" w:rsidRPr="0064435F">
        <w:rPr>
          <w:rFonts w:ascii="Times New Roman" w:hAnsi="Times New Roman"/>
          <w:sz w:val="24"/>
          <w:szCs w:val="40"/>
          <w:lang w:val="en-US"/>
        </w:rPr>
        <w:fldChar w:fldCharType="end"/>
      </w:r>
      <w:r w:rsidR="00B125CE" w:rsidRPr="0064435F">
        <w:rPr>
          <w:rFonts w:ascii="Times New Roman" w:hAnsi="Times New Roman"/>
          <w:sz w:val="24"/>
          <w:szCs w:val="40"/>
          <w:lang w:val="en-US"/>
        </w:rPr>
        <w:t xml:space="preserve"> </w:t>
      </w:r>
      <w:r w:rsidR="00B125CE" w:rsidRPr="0064435F">
        <w:rPr>
          <w:rFonts w:ascii="Times New Roman" w:hAnsi="Times New Roman"/>
          <w:sz w:val="24"/>
          <w:szCs w:val="40"/>
          <w:lang w:val="en-US"/>
        </w:rPr>
        <w:fldChar w:fldCharType="begin"/>
      </w:r>
      <w:r w:rsidR="00B125CE" w:rsidRPr="0064435F">
        <w:rPr>
          <w:rFonts w:ascii="Times New Roman" w:hAnsi="Times New Roman"/>
          <w:sz w:val="24"/>
          <w:szCs w:val="40"/>
          <w:lang w:val="en-US"/>
        </w:rPr>
        <w:instrText xml:space="preserve"> ADDIN ZOTERO_ITEM CSL_CITATION {"citationID":"mlwJPRvu","properties":{"formattedCitation":"(ITF, 2015)","plainCitation":"(ITF, 2015)","dontUpdate":true,"noteIndex":0},"citationItems":[{"id":616,"uris":["http://zotero.org/users/8331578/items/TFWPGNV9"],"uri":["http://zotero.org/users/8331578/items/TFWPGNV9"],"itemData":{"id":616,"type":"report","event-place":"Paris","publisher":"OECD","publisher-place":"Paris","title":"Urban Mobility System Upgrade: How shared self-driving cars could change city traffic","URL":"https://www.itf-oecd.org/sites/default/files/docs/15cpb_self-drivingcars.pdf","author":[{"family":"ITF","given":""}],"accessed":{"date-parts":[["2021",8,9]]},"issued":{"date-parts":[["2015"]]}}}],"schema":"https://github.com/citation-style-language/schema/raw/master/csl-citation.json"} </w:instrText>
      </w:r>
      <w:r w:rsidR="00B125CE" w:rsidRPr="0064435F">
        <w:rPr>
          <w:rFonts w:ascii="Times New Roman" w:hAnsi="Times New Roman"/>
          <w:sz w:val="24"/>
          <w:szCs w:val="40"/>
          <w:lang w:val="en-US"/>
        </w:rPr>
        <w:fldChar w:fldCharType="separate"/>
      </w:r>
      <w:r w:rsidR="00B125CE" w:rsidRPr="0064435F">
        <w:rPr>
          <w:rFonts w:ascii="Times New Roman" w:hAnsi="Times New Roman"/>
          <w:sz w:val="24"/>
          <w:szCs w:val="40"/>
          <w:lang w:val="en-US"/>
        </w:rPr>
        <w:t>ITF, 2015</w:t>
      </w:r>
      <w:r w:rsidR="00B125CE" w:rsidRPr="0064435F">
        <w:rPr>
          <w:rFonts w:ascii="Times New Roman" w:hAnsi="Times New Roman"/>
          <w:sz w:val="24"/>
          <w:szCs w:val="40"/>
          <w:lang w:val="en-US"/>
        </w:rPr>
        <w:fldChar w:fldCharType="end"/>
      </w:r>
      <w:r w:rsidR="00B125CE" w:rsidRPr="0064435F">
        <w:rPr>
          <w:rFonts w:ascii="Times New Roman" w:hAnsi="Times New Roman"/>
          <w:sz w:val="24"/>
          <w:szCs w:val="40"/>
          <w:lang w:val="en-US"/>
        </w:rPr>
        <w:t xml:space="preserve"> </w:t>
      </w:r>
      <w:r w:rsidR="00B125CE" w:rsidRPr="0064435F">
        <w:rPr>
          <w:rFonts w:ascii="Times New Roman" w:hAnsi="Times New Roman"/>
          <w:sz w:val="24"/>
          <w:szCs w:val="40"/>
          <w:lang w:val="en-US"/>
        </w:rPr>
        <w:fldChar w:fldCharType="begin"/>
      </w:r>
      <w:r w:rsidR="00B125CE" w:rsidRPr="0064435F">
        <w:rPr>
          <w:rFonts w:ascii="Times New Roman" w:hAnsi="Times New Roman"/>
          <w:sz w:val="24"/>
          <w:szCs w:val="40"/>
          <w:lang w:val="en-US"/>
        </w:rPr>
        <w:instrText xml:space="preserve"> ADDIN ZOTERO_ITEM CSL_CITATION {"citationID":"H9Lkijhr","properties":{"formattedCitation":"(D. J. Fagnant &amp; Kockelman, 2014)","plainCitation":"(D. J. Fagnant &amp; Kockelman, 2014)","dontUpdate":true,"noteIndex":0},"citationItems":[{"id":36,"uris":["http://zotero.org/users/8331578/items/5NJH6NM5"],"uri":["http://zotero.org/users/8331578/items/5NJH6NM5"],"itemData":{"id":36,"type":"article-journal","abstract":"Carsharing programs that operate as short-term vehicle rentals (often for one-way trips before ending the rental) like Car2Go and ZipCar have quickly expanded, with the number of U.S. users doubling every one to two years over the past decade. Such programs seek to shift personal transportation choices from an owned asset to a service used on demand. The advent of autonomous or fully self-driving vehicles will address many current carsharing barriers, including users’ travel to access available vehicles.","container-title":"Transportation Research Part C: Emerging Technologies","DOI":"10.1016/j.trc.2013.12.001","ISSN":"0968090X","journalAbbreviation":"Transportation Research Part C: Emerging Technologies","language":"en","page":"1-13","source":"DOI.org (Crossref)","title":"The travel and environmental implications of shared autonomous vehicles, using agent-based model scenarios","volume":"40","author":[{"family":"Fagnant","given":"Daniel J."},{"family":"Kockelman","given":"Kara M."}],"issued":{"date-parts":[["2014",3]]}}}],"schema":"https://github.com/citation-style-language/schema/raw/master/csl-citation.json"} </w:instrText>
      </w:r>
      <w:r w:rsidR="00B125CE" w:rsidRPr="0064435F">
        <w:rPr>
          <w:rFonts w:ascii="Times New Roman" w:hAnsi="Times New Roman"/>
          <w:sz w:val="24"/>
          <w:szCs w:val="40"/>
          <w:lang w:val="en-US"/>
        </w:rPr>
        <w:fldChar w:fldCharType="separate"/>
      </w:r>
      <w:r w:rsidR="00B125CE" w:rsidRPr="0064435F">
        <w:rPr>
          <w:rFonts w:ascii="Times New Roman" w:hAnsi="Times New Roman"/>
          <w:sz w:val="24"/>
          <w:szCs w:val="40"/>
          <w:lang w:val="en-US"/>
        </w:rPr>
        <w:t>D. J. Fagnant &amp; Kockelman, 2014</w:t>
      </w:r>
      <w:r w:rsidR="00B125CE" w:rsidRPr="0064435F">
        <w:rPr>
          <w:rFonts w:ascii="Times New Roman" w:hAnsi="Times New Roman"/>
          <w:sz w:val="24"/>
          <w:szCs w:val="40"/>
          <w:lang w:val="en-US"/>
        </w:rPr>
        <w:fldChar w:fldCharType="end"/>
      </w:r>
      <w:r w:rsidR="00B125CE" w:rsidRPr="0064435F">
        <w:rPr>
          <w:rFonts w:ascii="Times New Roman" w:hAnsi="Times New Roman"/>
          <w:sz w:val="24"/>
          <w:szCs w:val="40"/>
          <w:lang w:val="en-US"/>
        </w:rPr>
        <w:t xml:space="preserve"> </w:t>
      </w:r>
      <w:r w:rsidR="00B125CE" w:rsidRPr="0064435F">
        <w:rPr>
          <w:rFonts w:ascii="Times New Roman" w:hAnsi="Times New Roman"/>
          <w:sz w:val="24"/>
          <w:szCs w:val="40"/>
          <w:lang w:val="en-US"/>
        </w:rPr>
        <w:fldChar w:fldCharType="begin"/>
      </w:r>
      <w:r w:rsidR="00B125CE" w:rsidRPr="0064435F">
        <w:rPr>
          <w:rFonts w:ascii="Times New Roman" w:hAnsi="Times New Roman"/>
          <w:sz w:val="24"/>
          <w:szCs w:val="40"/>
          <w:lang w:val="en-US"/>
        </w:rPr>
        <w:instrText xml:space="preserve"> ADDIN ZOTERO_ITEM CSL_CITATION {"citationID":"kpVEPUCY","properties":{"formattedCitation":"(H\\uc0\\u246{}rl, 2018)","plainCitation":"(Hörl, 2018)","dontUpdate":true,"noteIndex":0},"citationItems":[{"id":25,"uris":["http://zotero.org/users/8331578/items/ZAM3P5CL"],"uri":["http://zotero.org/users/8331578/items/ZAM3P5CL"],"itemData":{"id":25,"type":"article-journal","DOI":"10.3929/ETHZ-B-000264643","language":"en","note":"dimensions: 1 p.\nmedium: application/pdf\npublisher: ETH Zurich","page":"1 p.","source":"DOI.org (Datacite)","title":"An integrated simulation environment for autonomous mobility on demand in Zurich","author":[{"family":"Hörl","given":"Sebastian"}],"issued":{"date-parts":[["2018",5]]}}}],"schema":"https://github.com/citation-style-language/schema/raw/master/csl-citation.json"} </w:instrText>
      </w:r>
      <w:r w:rsidR="00B125CE" w:rsidRPr="0064435F">
        <w:rPr>
          <w:rFonts w:ascii="Times New Roman" w:hAnsi="Times New Roman"/>
          <w:sz w:val="24"/>
          <w:szCs w:val="40"/>
          <w:lang w:val="en-US"/>
        </w:rPr>
        <w:fldChar w:fldCharType="separate"/>
      </w:r>
      <w:r w:rsidR="00B125CE" w:rsidRPr="0064435F">
        <w:rPr>
          <w:rFonts w:ascii="Times New Roman" w:hAnsi="Times New Roman"/>
          <w:sz w:val="24"/>
          <w:szCs w:val="40"/>
          <w:lang w:val="en-US"/>
        </w:rPr>
        <w:t>Hörl, 2018</w:t>
      </w:r>
      <w:r w:rsidR="00B125CE" w:rsidRPr="0064435F">
        <w:rPr>
          <w:rFonts w:ascii="Times New Roman" w:hAnsi="Times New Roman"/>
          <w:sz w:val="24"/>
          <w:szCs w:val="40"/>
          <w:lang w:val="en-US"/>
        </w:rPr>
        <w:fldChar w:fldCharType="end"/>
      </w:r>
      <w:r w:rsidR="00B125CE" w:rsidRPr="0064435F">
        <w:rPr>
          <w:rFonts w:ascii="Times New Roman" w:hAnsi="Times New Roman"/>
          <w:sz w:val="24"/>
          <w:szCs w:val="40"/>
          <w:lang w:val="en-US"/>
        </w:rPr>
        <w:t xml:space="preserve"> </w:t>
      </w:r>
      <w:r w:rsidR="00B125CE" w:rsidRPr="0064435F">
        <w:rPr>
          <w:rFonts w:ascii="Times New Roman" w:hAnsi="Times New Roman"/>
          <w:sz w:val="24"/>
          <w:szCs w:val="40"/>
          <w:lang w:val="en-US"/>
        </w:rPr>
        <w:fldChar w:fldCharType="begin"/>
      </w:r>
      <w:r w:rsidR="00B125CE" w:rsidRPr="0064435F">
        <w:rPr>
          <w:rFonts w:ascii="Times New Roman" w:hAnsi="Times New Roman"/>
          <w:sz w:val="24"/>
          <w:szCs w:val="40"/>
          <w:lang w:val="en-US"/>
        </w:rPr>
        <w:instrText xml:space="preserve"> ADDIN ZOTERO_ITEM CSL_CITATION {"citationID":"gQEDigbm","properties":{"formattedCitation":"(Hyland &amp; Mahmassani, 2018)","plainCitation":"(Hyland &amp; Mahmassani, 2018)","dontUpdate":true,"noteIndex":0},"citationItems":[{"id":62,"uris":["http://zotero.org/users/8331578/items/PNR9ZVDC"],"uri":["http://zotero.org/users/8331578/items/PNR9ZVDC"],"itemData":{"id":62,"type":"article-journal","container-title":"Transportation Research Part C: Emerging Technologies","DOI":"10.1016/j.trc.2018.05.003","ISSN":"0968-090X","journalAbbreviation":"Tramsportation Research, Part C: Emerging Technologies","language":"English (US)","note":"publisher: Elsevier Limited","page":"278-297","source":"www.scholars.northwestern.edu","title":"Dynamic autonomous vehicle fleet operations: Optimization-based strategies to assign AVs to immediate traveler demand requests","title-short":"Dynamic autonomous vehicle fleet operations","volume":"92","author":[{"family":"Hyland","given":"Michael"},{"family":"Mahmassani","given":"Hani S."}],"issued":{"date-parts":[["2018",7]]}}}],"schema":"https://github.com/citation-style-language/schema/raw/master/csl-citation.json"} </w:instrText>
      </w:r>
      <w:r w:rsidR="00B125CE" w:rsidRPr="0064435F">
        <w:rPr>
          <w:rFonts w:ascii="Times New Roman" w:hAnsi="Times New Roman"/>
          <w:sz w:val="24"/>
          <w:szCs w:val="40"/>
          <w:lang w:val="en-US"/>
        </w:rPr>
        <w:fldChar w:fldCharType="separate"/>
      </w:r>
      <w:r w:rsidR="00B125CE" w:rsidRPr="0064435F">
        <w:rPr>
          <w:rFonts w:ascii="Times New Roman" w:hAnsi="Times New Roman"/>
          <w:sz w:val="24"/>
          <w:szCs w:val="40"/>
          <w:lang w:val="en-US"/>
        </w:rPr>
        <w:t>Hyland &amp; Mahmassani, 2018</w:t>
      </w:r>
      <w:r w:rsidR="00B125CE" w:rsidRPr="0064435F">
        <w:rPr>
          <w:rFonts w:ascii="Times New Roman" w:hAnsi="Times New Roman"/>
          <w:sz w:val="24"/>
          <w:szCs w:val="40"/>
          <w:lang w:val="en-US"/>
        </w:rPr>
        <w:fldChar w:fldCharType="end"/>
      </w:r>
      <w:r w:rsidR="00B125CE" w:rsidRPr="0064435F">
        <w:rPr>
          <w:rFonts w:ascii="Times New Roman" w:hAnsi="Times New Roman"/>
          <w:sz w:val="24"/>
          <w:szCs w:val="40"/>
          <w:lang w:val="en-US"/>
        </w:rPr>
        <w:t xml:space="preserve"> </w:t>
      </w:r>
      <w:r w:rsidR="00B125CE" w:rsidRPr="0064435F">
        <w:rPr>
          <w:rFonts w:ascii="Times New Roman" w:hAnsi="Times New Roman"/>
          <w:sz w:val="24"/>
          <w:szCs w:val="40"/>
          <w:lang w:val="en-US"/>
        </w:rPr>
        <w:fldChar w:fldCharType="begin"/>
      </w:r>
      <w:r w:rsidR="00B125CE" w:rsidRPr="0064435F">
        <w:rPr>
          <w:rFonts w:ascii="Times New Roman" w:hAnsi="Times New Roman"/>
          <w:sz w:val="24"/>
          <w:szCs w:val="40"/>
          <w:lang w:val="en-US"/>
        </w:rPr>
        <w:instrText xml:space="preserve"> ADDIN ZOTERO_ITEM CSL_CITATION {"citationID":"l9mYJ0dB","properties":{"formattedCitation":"(Chen et al., 2016)","plainCitation":"(Chen et al., 2016)","dontUpdate":true,"noteIndex":0},"citationItems":[{"id":75,"uris":["http://zotero.org/users/8331578/items/B7LD37SD"],"uri":["http://zotero.org/users/8331578/items/B7LD37SD"],"itemData":{"id":75,"type":"article-journal","abstract":"There are natural synergies between shared autonomous vehicle (AV) fleets and electric vehicle (EV) technology, since fleets of AVs resolve the practical limitations of today’s non-autonomous EVs, including traveler range anxiety, access to charging infrastructure, and charging time management. Fleet-managed AVs relieve such concerns, managing range and charging activities based on real-time trip demand and established charging-station locations, as demonstrated in this paper. This work explores the management of a fleet of shared autonomous electric vehicles (SAEVs) in a regional, discrete-time, agent-based model. The simulation examines the operation of SAEVs under various vehicle range and charging infrastructure scenarios in a gridded city modeled roughly after the densities of Austin, Texas.","container-title":"Transportation Research Part A: Policy and Practice","issue":"C","language":"en","note":"publisher: Elsevier","page":"243-254","source":"ideas.repec.org","title":"Operations of a shared, autonomous, electric vehicle fleet: Implications of vehicle &amp; charging infrastructure decisions","title-short":"Operations of a shared, autonomous, electric vehicle fleet","volume":"94","author":[{"family":"Chen","given":"T. Donna"},{"family":"Kockelman","given":"Kara M."},{"family":"Hanna","given":"Josiah P."}],"issued":{"date-parts":[["2016"]]}}}],"schema":"https://github.com/citation-style-language/schema/raw/master/csl-citation.json"} </w:instrText>
      </w:r>
      <w:r w:rsidR="00B125CE" w:rsidRPr="0064435F">
        <w:rPr>
          <w:rFonts w:ascii="Times New Roman" w:hAnsi="Times New Roman"/>
          <w:sz w:val="24"/>
          <w:szCs w:val="40"/>
          <w:lang w:val="en-US"/>
        </w:rPr>
        <w:fldChar w:fldCharType="separate"/>
      </w:r>
      <w:r w:rsidR="00B125CE" w:rsidRPr="0064435F">
        <w:rPr>
          <w:rFonts w:ascii="Times New Roman" w:hAnsi="Times New Roman"/>
          <w:sz w:val="24"/>
          <w:szCs w:val="40"/>
          <w:lang w:val="en-US"/>
        </w:rPr>
        <w:t>Chen et al., 2016</w:t>
      </w:r>
      <w:r w:rsidR="00B125CE" w:rsidRPr="0064435F">
        <w:rPr>
          <w:rFonts w:ascii="Times New Roman" w:hAnsi="Times New Roman"/>
          <w:sz w:val="24"/>
          <w:szCs w:val="40"/>
          <w:lang w:val="en-US"/>
        </w:rPr>
        <w:fldChar w:fldCharType="end"/>
      </w:r>
      <w:r w:rsidR="00B125CE" w:rsidRPr="0064435F">
        <w:rPr>
          <w:rFonts w:ascii="Times New Roman" w:hAnsi="Times New Roman"/>
          <w:sz w:val="24"/>
          <w:szCs w:val="40"/>
          <w:lang w:val="en-US"/>
        </w:rPr>
        <w:t xml:space="preserve"> </w:t>
      </w:r>
      <w:r w:rsidR="00B125CE" w:rsidRPr="0064435F">
        <w:rPr>
          <w:rFonts w:ascii="Times New Roman" w:hAnsi="Times New Roman"/>
          <w:sz w:val="24"/>
          <w:szCs w:val="40"/>
          <w:lang w:val="en-US"/>
        </w:rPr>
        <w:fldChar w:fldCharType="begin"/>
      </w:r>
      <w:r w:rsidR="00B125CE" w:rsidRPr="0064435F">
        <w:rPr>
          <w:rFonts w:ascii="Times New Roman" w:hAnsi="Times New Roman"/>
          <w:sz w:val="24"/>
          <w:szCs w:val="40"/>
          <w:lang w:val="en-US"/>
        </w:rPr>
        <w:instrText xml:space="preserve"> ADDIN ZOTERO_ITEM CSL_CITATION {"citationID":"kLhXwerT","properties":{"formattedCitation":"(Babicheva et al., 2019)","plainCitation":"(Babicheva et al., 2019)","dontUpdate":true,"noteIndex":0},"citationItems":[{"id":188,"uris":["http://zotero.org/users/8331578/items/5DGK74T2"],"uri":["http://zotero.org/users/8331578/items/5DGK74T2"],"itemData":{"id":188,"type":"article-newspaper","container-title":"International Journal of Traffic and Transportation Management","page":"1-8","section":"1","title":"The matching problem of empty vehicle redistribution in autonomous taxi systems","author":[{"family":"Babicheva","given":"Tatiana"},{"family":"Burghout","given":"Wilco"},{"family":"Andréasson","given":"Ingmar"},{"family":"Faul","given":"Nadege"}],"issued":{"date-parts":[["2019",6,10]]}}}],"schema":"https://github.com/citation-style-language/schema/raw/master/csl-citation.json"} </w:instrText>
      </w:r>
      <w:r w:rsidR="00B125CE" w:rsidRPr="0064435F">
        <w:rPr>
          <w:rFonts w:ascii="Times New Roman" w:hAnsi="Times New Roman"/>
          <w:sz w:val="24"/>
          <w:szCs w:val="40"/>
          <w:lang w:val="en-US"/>
        </w:rPr>
        <w:fldChar w:fldCharType="separate"/>
      </w:r>
      <w:r w:rsidR="00B125CE" w:rsidRPr="0064435F">
        <w:rPr>
          <w:rFonts w:ascii="Times New Roman" w:hAnsi="Times New Roman"/>
          <w:sz w:val="24"/>
          <w:szCs w:val="40"/>
          <w:lang w:val="en-US"/>
        </w:rPr>
        <w:t>Babicheva et al., 2019</w:t>
      </w:r>
      <w:r w:rsidR="00B125CE" w:rsidRPr="0064435F">
        <w:rPr>
          <w:rFonts w:ascii="Times New Roman" w:hAnsi="Times New Roman"/>
          <w:sz w:val="24"/>
          <w:szCs w:val="40"/>
          <w:lang w:val="en-US"/>
        </w:rPr>
        <w:fldChar w:fldCharType="end"/>
      </w:r>
      <w:r w:rsidRPr="0064435F">
        <w:rPr>
          <w:rFonts w:ascii="Times New Roman" w:hAnsi="Times New Roman"/>
          <w:sz w:val="24"/>
          <w:szCs w:val="40"/>
          <w:lang w:val="en-US"/>
        </w:rPr>
        <w:t>). This thesis thus focuses on a scenario where AVs replace all motorized vehicles currently in Brussels and fulfill one hundred percent of the residents, commuters and touri</w:t>
      </w:r>
      <w:r w:rsidR="002C2C85" w:rsidRPr="0064435F">
        <w:rPr>
          <w:rFonts w:ascii="Times New Roman" w:hAnsi="Times New Roman"/>
          <w:sz w:val="24"/>
          <w:szCs w:val="40"/>
          <w:lang w:val="en-US"/>
        </w:rPr>
        <w:t>s</w:t>
      </w:r>
      <w:r w:rsidRPr="0064435F">
        <w:rPr>
          <w:rFonts w:ascii="Times New Roman" w:hAnsi="Times New Roman"/>
          <w:sz w:val="24"/>
          <w:szCs w:val="40"/>
          <w:lang w:val="en-US"/>
        </w:rPr>
        <w:t>ts’</w:t>
      </w:r>
      <w:r w:rsidR="00D47EA8" w:rsidRPr="0064435F">
        <w:rPr>
          <w:rFonts w:ascii="Times New Roman" w:hAnsi="Times New Roman"/>
          <w:sz w:val="24"/>
          <w:szCs w:val="40"/>
          <w:lang w:val="en-US"/>
        </w:rPr>
        <w:t xml:space="preserve"> daily</w:t>
      </w:r>
      <w:r w:rsidRPr="0064435F">
        <w:rPr>
          <w:rFonts w:ascii="Times New Roman" w:hAnsi="Times New Roman"/>
          <w:sz w:val="24"/>
          <w:szCs w:val="40"/>
          <w:lang w:val="en-US"/>
        </w:rPr>
        <w:t xml:space="preserve"> travel needs. More particularly, this work assess</w:t>
      </w:r>
      <w:r w:rsidR="002C2C85" w:rsidRPr="0064435F">
        <w:rPr>
          <w:rFonts w:ascii="Times New Roman" w:hAnsi="Times New Roman"/>
          <w:sz w:val="24"/>
          <w:szCs w:val="40"/>
          <w:lang w:val="en-US"/>
        </w:rPr>
        <w:t>es</w:t>
      </w:r>
      <w:r w:rsidRPr="0064435F">
        <w:rPr>
          <w:rFonts w:ascii="Times New Roman" w:hAnsi="Times New Roman"/>
          <w:sz w:val="24"/>
          <w:szCs w:val="40"/>
          <w:lang w:val="en-US"/>
        </w:rPr>
        <w:t xml:space="preserve"> the profitability of a company providing such a service.</w:t>
      </w:r>
    </w:p>
    <w:p w14:paraId="3FD4E535" w14:textId="6569F293" w:rsidR="00700FA8" w:rsidRPr="0064435F" w:rsidRDefault="00700FA8" w:rsidP="002C2C85">
      <w:pPr>
        <w:spacing w:line="360" w:lineRule="auto"/>
        <w:jc w:val="both"/>
        <w:rPr>
          <w:rFonts w:ascii="Times New Roman" w:hAnsi="Times New Roman"/>
          <w:sz w:val="24"/>
          <w:szCs w:val="40"/>
          <w:lang w:val="en-US"/>
        </w:rPr>
      </w:pPr>
    </w:p>
    <w:p w14:paraId="2C8BE6D1" w14:textId="5C9F51EA" w:rsidR="00700FA8" w:rsidRPr="0064435F" w:rsidRDefault="002C2C85" w:rsidP="002C2C85">
      <w:pPr>
        <w:spacing w:line="360" w:lineRule="auto"/>
        <w:jc w:val="both"/>
        <w:rPr>
          <w:rFonts w:ascii="Times New Roman" w:hAnsi="Times New Roman"/>
          <w:sz w:val="24"/>
          <w:szCs w:val="40"/>
          <w:lang w:val="en-US"/>
        </w:rPr>
      </w:pPr>
      <w:r w:rsidRPr="0064435F">
        <w:rPr>
          <w:rFonts w:ascii="Times New Roman" w:hAnsi="Times New Roman"/>
          <w:sz w:val="24"/>
          <w:szCs w:val="40"/>
          <w:lang w:val="en-US"/>
        </w:rPr>
        <w:t xml:space="preserve">For this purpose, an agent-based simulation is used following the methodology of </w:t>
      </w:r>
      <w:r w:rsidR="00B125CE" w:rsidRPr="0064435F">
        <w:rPr>
          <w:rFonts w:ascii="Times New Roman" w:hAnsi="Times New Roman"/>
          <w:sz w:val="24"/>
          <w:szCs w:val="40"/>
          <w:lang w:val="en-US"/>
        </w:rPr>
        <w:fldChar w:fldCharType="begin"/>
      </w:r>
      <w:r w:rsidR="00B125CE" w:rsidRPr="0064435F">
        <w:rPr>
          <w:rFonts w:ascii="Times New Roman" w:hAnsi="Times New Roman"/>
          <w:sz w:val="24"/>
          <w:szCs w:val="40"/>
          <w:lang w:val="en-US"/>
        </w:rPr>
        <w:instrText xml:space="preserve"> ADDIN ZOTERO_ITEM CSL_CITATION {"citationID":"5zwZoYPy","properties":{"formattedCitation":"(Kornhauser et al., 2012)","plainCitation":"(Kornhauser et al., 2012)","noteIndex":0},"citationItems":[{"id":214,"uris":["http://zotero.org/users/8331578/items/MQGKZJ62"],"uri":["http://zotero.org/users/8331578/items/MQGKZJ62"],"itemData":{"id":214,"type":"report","abstract":"In the state of New Jersey, there is a growing need for accurate travel demand data for use in transportation systems analysis. Traditional travel survey techniques are often too expensive and fail to capture key segments of the population. Instead, using data from the US Census and other sources, a population was synthesized that is demographically largely identical to that of New Jersey and forecast the travel needs and desires for each resident in this population on an average weekday. Each resident was assigned key defining features including an age, gender, place of residence, demographic description (i.e. student, worker, retired, etc.), place of employment, and place of education. Using various distributional assumptions on trip chains and behavioral needs and choices, a NJ Trip File was generated that contains an individualized record for every trip each resident makes, detailing precisely where and when each trip originates and where each trip ends. The end result of our project is a data driven, spatial, and temporal process that characterizes the individual demand for travel in New Jersey that can be used for a variety of applications from designing PRT (Personal Rapid Transit) networks to anticipating infrastructure overloads.","language":"en","page":"70","publisher":"Department of Operations Research &amp; Financial Engineering Princeton University","source":"Zotero","title":"Synthesizing Individual Travel Demand in New Jersey","author":[{"family":"Kornhauser","given":"Alain L."},{"family":"Acciarito","given":"Philip"},{"family":"Brownell","given":"Christopher"},{"family":"Clemens","given":"Blake"},{"family":"Fox","given":"Charles"},{"family":"Germain","given":"Sarah"},{"family":"Kumar","given":"Akshay"},{"family":"Markiewicz","given":"Michael"},{"family":"Wenzlau","given":"Tim"},{"family":"Quintero","given":"Luis"},{"family":"Stroeble","given":"Spencer"},{"family":"Webb","given":"Natalie"},{"family":"Delgado-Medrano GS","given":"Heber"},{"family":"Mufti GS","given":"Talal"},{"family":"Alamanda","given":"Bharath"}],"issued":{"date-parts":[["2012",1]]}}}],"schema":"https://github.com/citation-style-language/schema/raw/master/csl-citation.json"} </w:instrText>
      </w:r>
      <w:r w:rsidR="00B125CE" w:rsidRPr="0064435F">
        <w:rPr>
          <w:rFonts w:ascii="Times New Roman" w:hAnsi="Times New Roman"/>
          <w:sz w:val="24"/>
          <w:szCs w:val="40"/>
          <w:lang w:val="en-US"/>
        </w:rPr>
        <w:fldChar w:fldCharType="separate"/>
      </w:r>
      <w:r w:rsidR="00B125CE" w:rsidRPr="0064435F">
        <w:rPr>
          <w:rFonts w:ascii="Times New Roman" w:hAnsi="Times New Roman"/>
          <w:sz w:val="24"/>
          <w:lang w:val="en-US"/>
        </w:rPr>
        <w:t>Kornhauser et al. (2012)</w:t>
      </w:r>
      <w:r w:rsidR="00B125CE" w:rsidRPr="0064435F">
        <w:rPr>
          <w:rFonts w:ascii="Times New Roman" w:hAnsi="Times New Roman"/>
          <w:sz w:val="24"/>
          <w:szCs w:val="40"/>
          <w:lang w:val="en-US"/>
        </w:rPr>
        <w:fldChar w:fldCharType="end"/>
      </w:r>
      <w:r w:rsidRPr="0064435F">
        <w:rPr>
          <w:rFonts w:ascii="Times New Roman" w:hAnsi="Times New Roman"/>
          <w:sz w:val="24"/>
          <w:szCs w:val="40"/>
          <w:lang w:val="en-US"/>
        </w:rPr>
        <w:t>. The first step consists thus in reproduc</w:t>
      </w:r>
      <w:r w:rsidR="00D47EA8" w:rsidRPr="0064435F">
        <w:rPr>
          <w:rFonts w:ascii="Times New Roman" w:hAnsi="Times New Roman"/>
          <w:sz w:val="24"/>
          <w:szCs w:val="40"/>
          <w:lang w:val="en-US"/>
        </w:rPr>
        <w:t>ing</w:t>
      </w:r>
      <w:r w:rsidRPr="0064435F">
        <w:rPr>
          <w:rFonts w:ascii="Times New Roman" w:hAnsi="Times New Roman"/>
          <w:sz w:val="24"/>
          <w:szCs w:val="40"/>
          <w:lang w:val="en-US"/>
        </w:rPr>
        <w:t xml:space="preserve"> the population of Brussels based on specific data. This results in the population file: a file gathering all simulated personal attributes of residents, commuters and tourists travelling in Brussels.</w:t>
      </w:r>
    </w:p>
    <w:p w14:paraId="7D1E02F9" w14:textId="0365045F" w:rsidR="002C2C85" w:rsidRPr="0064435F" w:rsidRDefault="002C2C85" w:rsidP="002C2C85">
      <w:pPr>
        <w:spacing w:line="360" w:lineRule="auto"/>
        <w:jc w:val="both"/>
        <w:rPr>
          <w:rFonts w:ascii="Times New Roman" w:hAnsi="Times New Roman"/>
          <w:sz w:val="24"/>
          <w:szCs w:val="40"/>
          <w:lang w:val="en-US"/>
        </w:rPr>
      </w:pPr>
    </w:p>
    <w:p w14:paraId="55655201" w14:textId="3D28012B" w:rsidR="002C2C85" w:rsidRPr="0064435F" w:rsidRDefault="002C2C85" w:rsidP="002C2C85">
      <w:pPr>
        <w:spacing w:line="360" w:lineRule="auto"/>
        <w:jc w:val="both"/>
        <w:rPr>
          <w:rFonts w:ascii="Times New Roman" w:hAnsi="Times New Roman"/>
          <w:sz w:val="24"/>
          <w:szCs w:val="40"/>
          <w:lang w:val="en-US"/>
        </w:rPr>
      </w:pPr>
      <w:r w:rsidRPr="0064435F">
        <w:rPr>
          <w:rFonts w:ascii="Times New Roman" w:hAnsi="Times New Roman"/>
          <w:sz w:val="24"/>
          <w:szCs w:val="40"/>
          <w:lang w:val="en-US"/>
        </w:rPr>
        <w:t xml:space="preserve">Their actual trips </w:t>
      </w:r>
      <w:proofErr w:type="gramStart"/>
      <w:r w:rsidRPr="0064435F">
        <w:rPr>
          <w:rFonts w:ascii="Times New Roman" w:hAnsi="Times New Roman"/>
          <w:sz w:val="24"/>
          <w:szCs w:val="40"/>
          <w:lang w:val="en-US"/>
        </w:rPr>
        <w:t>are then simulated</w:t>
      </w:r>
      <w:proofErr w:type="gramEnd"/>
      <w:r w:rsidRPr="0064435F">
        <w:rPr>
          <w:rFonts w:ascii="Times New Roman" w:hAnsi="Times New Roman"/>
          <w:sz w:val="24"/>
          <w:szCs w:val="40"/>
          <w:lang w:val="en-US"/>
        </w:rPr>
        <w:t xml:space="preserve"> resulting in the trips file. Those trips </w:t>
      </w:r>
      <w:proofErr w:type="gramStart"/>
      <w:r w:rsidRPr="0064435F">
        <w:rPr>
          <w:rFonts w:ascii="Times New Roman" w:hAnsi="Times New Roman"/>
          <w:sz w:val="24"/>
          <w:szCs w:val="40"/>
          <w:lang w:val="en-US"/>
        </w:rPr>
        <w:t>are used</w:t>
      </w:r>
      <w:proofErr w:type="gramEnd"/>
      <w:r w:rsidRPr="0064435F">
        <w:rPr>
          <w:rFonts w:ascii="Times New Roman" w:hAnsi="Times New Roman"/>
          <w:sz w:val="24"/>
          <w:szCs w:val="40"/>
          <w:lang w:val="en-US"/>
        </w:rPr>
        <w:t xml:space="preserve"> for the fleet sizing. The aTaxis and charging stations </w:t>
      </w:r>
      <w:proofErr w:type="gramStart"/>
      <w:r w:rsidRPr="0064435F">
        <w:rPr>
          <w:rFonts w:ascii="Times New Roman" w:hAnsi="Times New Roman"/>
          <w:sz w:val="24"/>
          <w:szCs w:val="40"/>
          <w:lang w:val="en-US"/>
        </w:rPr>
        <w:t>are simulated</w:t>
      </w:r>
      <w:proofErr w:type="gramEnd"/>
      <w:r w:rsidRPr="0064435F">
        <w:rPr>
          <w:rFonts w:ascii="Times New Roman" w:hAnsi="Times New Roman"/>
          <w:sz w:val="24"/>
          <w:szCs w:val="40"/>
          <w:lang w:val="en-US"/>
        </w:rPr>
        <w:t xml:space="preserve"> according to the demand represented by the trips file. </w:t>
      </w:r>
      <w:r w:rsidR="00D47EA8" w:rsidRPr="0064435F">
        <w:rPr>
          <w:rFonts w:ascii="Times New Roman" w:hAnsi="Times New Roman"/>
          <w:sz w:val="24"/>
          <w:szCs w:val="40"/>
          <w:lang w:val="en-US"/>
        </w:rPr>
        <w:t xml:space="preserve">The number of aTaxis and charging stations as well as the total travelled </w:t>
      </w:r>
      <w:r w:rsidR="00D41779" w:rsidRPr="0064435F">
        <w:rPr>
          <w:rFonts w:ascii="Times New Roman" w:hAnsi="Times New Roman"/>
          <w:sz w:val="24"/>
          <w:szCs w:val="40"/>
          <w:lang w:val="en-US"/>
        </w:rPr>
        <w:t>kilometers</w:t>
      </w:r>
      <w:r w:rsidR="00D47EA8" w:rsidRPr="0064435F">
        <w:rPr>
          <w:rFonts w:ascii="Times New Roman" w:hAnsi="Times New Roman"/>
          <w:sz w:val="24"/>
          <w:szCs w:val="40"/>
          <w:lang w:val="en-US"/>
        </w:rPr>
        <w:t xml:space="preserve"> are extracted from this simulation </w:t>
      </w:r>
      <w:proofErr w:type="gramStart"/>
      <w:r w:rsidR="00D47EA8" w:rsidRPr="0064435F">
        <w:rPr>
          <w:rFonts w:ascii="Times New Roman" w:hAnsi="Times New Roman"/>
          <w:sz w:val="24"/>
          <w:szCs w:val="40"/>
          <w:lang w:val="en-US"/>
        </w:rPr>
        <w:t>in order to</w:t>
      </w:r>
      <w:proofErr w:type="gramEnd"/>
      <w:r w:rsidR="00D47EA8" w:rsidRPr="0064435F">
        <w:rPr>
          <w:rFonts w:ascii="Times New Roman" w:hAnsi="Times New Roman"/>
          <w:sz w:val="24"/>
          <w:szCs w:val="40"/>
          <w:lang w:val="en-US"/>
        </w:rPr>
        <w:t xml:space="preserve"> compute costs and revenues of this service.</w:t>
      </w:r>
    </w:p>
    <w:p w14:paraId="38AA5EC1" w14:textId="7B01D240" w:rsidR="00D47EA8" w:rsidRPr="0064435F" w:rsidRDefault="00D47EA8" w:rsidP="002C2C85">
      <w:pPr>
        <w:spacing w:line="360" w:lineRule="auto"/>
        <w:jc w:val="both"/>
        <w:rPr>
          <w:rFonts w:ascii="Times New Roman" w:hAnsi="Times New Roman"/>
          <w:sz w:val="24"/>
          <w:szCs w:val="40"/>
          <w:lang w:val="en-US"/>
        </w:rPr>
      </w:pPr>
    </w:p>
    <w:p w14:paraId="31A27814" w14:textId="513ECB23" w:rsidR="00D47EA8" w:rsidRPr="0064435F" w:rsidRDefault="00D47EA8" w:rsidP="002C2C85">
      <w:pPr>
        <w:spacing w:line="360" w:lineRule="auto"/>
        <w:jc w:val="both"/>
        <w:rPr>
          <w:rFonts w:ascii="Times New Roman" w:hAnsi="Times New Roman"/>
          <w:sz w:val="24"/>
          <w:szCs w:val="40"/>
          <w:lang w:val="en-US"/>
        </w:rPr>
      </w:pPr>
      <w:r w:rsidRPr="0064435F">
        <w:rPr>
          <w:rFonts w:ascii="Times New Roman" w:hAnsi="Times New Roman"/>
          <w:sz w:val="24"/>
          <w:szCs w:val="40"/>
          <w:lang w:val="en-US"/>
        </w:rPr>
        <w:t xml:space="preserve">The costs are evaluated following the methodology proposed by </w:t>
      </w:r>
      <w:r w:rsidR="00B125CE" w:rsidRPr="0064435F">
        <w:rPr>
          <w:rFonts w:ascii="Times New Roman" w:hAnsi="Times New Roman"/>
          <w:sz w:val="24"/>
          <w:szCs w:val="40"/>
          <w:lang w:val="en-US"/>
        </w:rPr>
        <w:fldChar w:fldCharType="begin"/>
      </w:r>
      <w:r w:rsidR="00B125CE" w:rsidRPr="0064435F">
        <w:rPr>
          <w:rFonts w:ascii="Times New Roman" w:hAnsi="Times New Roman"/>
          <w:sz w:val="24"/>
          <w:szCs w:val="40"/>
          <w:lang w:val="en-US"/>
        </w:rPr>
        <w:instrText xml:space="preserve"> ADDIN ZOTERO_ITEM CSL_CITATION {"citationID":"Kx2KLDiU","properties":{"formattedCitation":"(Chen et al., 2016)","plainCitation":"(Chen et al., 2016)","noteIndex":0},"citationItems":[{"id":75,"uris":["http://zotero.org/users/8331578/items/B7LD37SD"],"uri":["http://zotero.org/users/8331578/items/B7LD37SD"],"itemData":{"id":75,"type":"article-journal","abstract":"There are natural synergies between shared autonomous vehicle (AV) fleets and electric vehicle (EV) technology, since fleets of AVs resolve the practical limitations of today’s non-autonomous EVs, including traveler range anxiety, access to charging infrastructure, and charging time management. Fleet-managed AVs relieve such concerns, managing range and charging activities based on real-time trip demand and established charging-station locations, as demonstrated in this paper. This work explores the management of a fleet of shared autonomous electric vehicles (SAEVs) in a regional, discrete-time, agent-based model. The simulation examines the operation of SAEVs under various vehicle range and charging infrastructure scenarios in a gridded city modeled roughly after the densities of Austin, Texas.","container-title":"Transportation Research Part A: Policy and Practice","issue":"C","language":"en","note":"publisher: Elsevier","page":"243-254","source":"ideas.repec.org","title":"Operations of a shared, autonomous, electric vehicle fleet: Implications of vehicle &amp; charging infrastructure decisions","title-short":"Operations of a shared, autonomous, electric vehicle fleet","volume":"94","author":[{"family":"Chen","given":"T. Donna"},{"family":"Kockelman","given":"Kara M."},{"family":"Hanna","given":"Josiah P."}],"issued":{"date-parts":[["2016"]]}}}],"schema":"https://github.com/citation-style-language/schema/raw/master/csl-citation.json"} </w:instrText>
      </w:r>
      <w:r w:rsidR="00B125CE" w:rsidRPr="0064435F">
        <w:rPr>
          <w:rFonts w:ascii="Times New Roman" w:hAnsi="Times New Roman"/>
          <w:sz w:val="24"/>
          <w:szCs w:val="40"/>
          <w:lang w:val="en-US"/>
        </w:rPr>
        <w:fldChar w:fldCharType="separate"/>
      </w:r>
      <w:r w:rsidR="00B125CE" w:rsidRPr="0064435F">
        <w:rPr>
          <w:rFonts w:ascii="Times New Roman" w:hAnsi="Times New Roman"/>
          <w:sz w:val="24"/>
          <w:lang w:val="en-US"/>
        </w:rPr>
        <w:t>Chen et al. (2016)</w:t>
      </w:r>
      <w:r w:rsidR="00B125CE" w:rsidRPr="0064435F">
        <w:rPr>
          <w:rFonts w:ascii="Times New Roman" w:hAnsi="Times New Roman"/>
          <w:sz w:val="24"/>
          <w:szCs w:val="40"/>
          <w:lang w:val="en-US"/>
        </w:rPr>
        <w:fldChar w:fldCharType="end"/>
      </w:r>
      <w:r w:rsidRPr="0064435F">
        <w:rPr>
          <w:rFonts w:ascii="Times New Roman" w:hAnsi="Times New Roman"/>
          <w:sz w:val="24"/>
          <w:szCs w:val="40"/>
          <w:lang w:val="en-US"/>
        </w:rPr>
        <w:t xml:space="preserve">. Nevertheless, cleaning costs and costs due to the management of the company </w:t>
      </w:r>
      <w:proofErr w:type="gramStart"/>
      <w:r w:rsidRPr="0064435F">
        <w:rPr>
          <w:rFonts w:ascii="Times New Roman" w:hAnsi="Times New Roman"/>
          <w:sz w:val="24"/>
          <w:szCs w:val="40"/>
          <w:lang w:val="en-US"/>
        </w:rPr>
        <w:t>are added</w:t>
      </w:r>
      <w:proofErr w:type="gramEnd"/>
      <w:r w:rsidRPr="0064435F">
        <w:rPr>
          <w:rFonts w:ascii="Times New Roman" w:hAnsi="Times New Roman"/>
          <w:sz w:val="24"/>
          <w:szCs w:val="40"/>
          <w:lang w:val="en-US"/>
        </w:rPr>
        <w:t xml:space="preserve"> to this process. Finally, the pricing strategy and profitability </w:t>
      </w:r>
      <w:proofErr w:type="gramStart"/>
      <w:r w:rsidRPr="0064435F">
        <w:rPr>
          <w:rFonts w:ascii="Times New Roman" w:hAnsi="Times New Roman"/>
          <w:sz w:val="24"/>
          <w:szCs w:val="40"/>
          <w:lang w:val="en-US"/>
        </w:rPr>
        <w:t>are analyzed</w:t>
      </w:r>
      <w:proofErr w:type="gramEnd"/>
      <w:r w:rsidRPr="0064435F">
        <w:rPr>
          <w:rFonts w:ascii="Times New Roman" w:hAnsi="Times New Roman"/>
          <w:sz w:val="24"/>
          <w:szCs w:val="40"/>
          <w:lang w:val="en-US"/>
        </w:rPr>
        <w:t>.</w:t>
      </w:r>
    </w:p>
    <w:p w14:paraId="2F0B9253" w14:textId="6259B99C" w:rsidR="0060649A" w:rsidRPr="0064435F" w:rsidRDefault="00D47EA8" w:rsidP="001835BA">
      <w:pPr>
        <w:spacing w:line="360" w:lineRule="auto"/>
        <w:jc w:val="both"/>
        <w:rPr>
          <w:rFonts w:ascii="Times New Roman" w:hAnsi="Times New Roman"/>
          <w:sz w:val="24"/>
          <w:szCs w:val="40"/>
          <w:lang w:val="en-US"/>
        </w:rPr>
      </w:pPr>
      <w:r w:rsidRPr="0064435F">
        <w:rPr>
          <w:rFonts w:ascii="Times New Roman" w:hAnsi="Times New Roman"/>
          <w:sz w:val="24"/>
          <w:szCs w:val="40"/>
          <w:lang w:val="en-US"/>
        </w:rPr>
        <w:lastRenderedPageBreak/>
        <w:t xml:space="preserve">This thesis starts with a literature review (section IX.) presenting the advantages of SAEVs (section IX.A.), giving </w:t>
      </w:r>
      <w:proofErr w:type="gramStart"/>
      <w:r w:rsidRPr="0064435F">
        <w:rPr>
          <w:rFonts w:ascii="Times New Roman" w:hAnsi="Times New Roman"/>
          <w:sz w:val="24"/>
          <w:szCs w:val="40"/>
          <w:lang w:val="en-US"/>
        </w:rPr>
        <w:t>some</w:t>
      </w:r>
      <w:proofErr w:type="gramEnd"/>
      <w:r w:rsidRPr="0064435F">
        <w:rPr>
          <w:rFonts w:ascii="Times New Roman" w:hAnsi="Times New Roman"/>
          <w:sz w:val="24"/>
          <w:szCs w:val="40"/>
          <w:lang w:val="en-US"/>
        </w:rPr>
        <w:t xml:space="preserve"> specification on the vocabulary used in this paper (section IX.B.) and summarizing the current state of the art in the research field of AVs (section IX.C.). Then, the thesis goal </w:t>
      </w:r>
      <w:proofErr w:type="gramStart"/>
      <w:r w:rsidRPr="0064435F">
        <w:rPr>
          <w:rFonts w:ascii="Times New Roman" w:hAnsi="Times New Roman"/>
          <w:sz w:val="24"/>
          <w:szCs w:val="40"/>
          <w:lang w:val="en-US"/>
        </w:rPr>
        <w:t>is described</w:t>
      </w:r>
      <w:proofErr w:type="gramEnd"/>
      <w:r w:rsidRPr="0064435F">
        <w:rPr>
          <w:rFonts w:ascii="Times New Roman" w:hAnsi="Times New Roman"/>
          <w:sz w:val="24"/>
          <w:szCs w:val="40"/>
          <w:lang w:val="en-US"/>
        </w:rPr>
        <w:t xml:space="preserve"> in </w:t>
      </w:r>
      <w:r w:rsidR="00DF5066" w:rsidRPr="0064435F">
        <w:rPr>
          <w:rFonts w:ascii="Times New Roman" w:hAnsi="Times New Roman"/>
          <w:sz w:val="24"/>
          <w:szCs w:val="40"/>
          <w:lang w:val="en-US"/>
        </w:rPr>
        <w:t>detail</w:t>
      </w:r>
      <w:r w:rsidRPr="0064435F">
        <w:rPr>
          <w:rFonts w:ascii="Times New Roman" w:hAnsi="Times New Roman"/>
          <w:sz w:val="24"/>
          <w:szCs w:val="40"/>
          <w:lang w:val="en-US"/>
        </w:rPr>
        <w:t xml:space="preserve"> (section X.). It depicts the scenario analyzed (section X.A.), the methodology followed (section X.B.), the tools used in that purpose (section X.C.) and the contributions of this work (section X.</w:t>
      </w:r>
      <w:r w:rsidR="00B72459" w:rsidRPr="0064435F">
        <w:rPr>
          <w:rFonts w:ascii="Times New Roman" w:hAnsi="Times New Roman"/>
          <w:sz w:val="24"/>
          <w:szCs w:val="40"/>
          <w:lang w:val="en-US"/>
        </w:rPr>
        <w:t xml:space="preserve">D.). The volume captured by this service </w:t>
      </w:r>
      <w:proofErr w:type="gramStart"/>
      <w:r w:rsidR="00B72459" w:rsidRPr="0064435F">
        <w:rPr>
          <w:rFonts w:ascii="Times New Roman" w:hAnsi="Times New Roman"/>
          <w:sz w:val="24"/>
          <w:szCs w:val="40"/>
          <w:lang w:val="en-US"/>
        </w:rPr>
        <w:t>is evaluated</w:t>
      </w:r>
      <w:proofErr w:type="gramEnd"/>
      <w:r w:rsidR="00B72459" w:rsidRPr="0064435F">
        <w:rPr>
          <w:rFonts w:ascii="Times New Roman" w:hAnsi="Times New Roman"/>
          <w:sz w:val="24"/>
          <w:szCs w:val="40"/>
          <w:lang w:val="en-US"/>
        </w:rPr>
        <w:t xml:space="preserve"> in section XI. This section starts by presenting the data used (section XI.A.). Then it contains a more specific methodology on the aTaxis’ fleet simulation (section XI.B.) and finally shows the volume results (section XI.C.). Afterwards, the costs are tackled (section XII.) </w:t>
      </w:r>
      <w:proofErr w:type="gramStart"/>
      <w:r w:rsidR="00B72459" w:rsidRPr="0064435F">
        <w:rPr>
          <w:rFonts w:ascii="Times New Roman" w:hAnsi="Times New Roman"/>
          <w:sz w:val="24"/>
          <w:szCs w:val="40"/>
          <w:lang w:val="en-US"/>
        </w:rPr>
        <w:t>in order to</w:t>
      </w:r>
      <w:proofErr w:type="gramEnd"/>
      <w:r w:rsidR="00B72459" w:rsidRPr="0064435F">
        <w:rPr>
          <w:rFonts w:ascii="Times New Roman" w:hAnsi="Times New Roman"/>
          <w:sz w:val="24"/>
          <w:szCs w:val="40"/>
          <w:lang w:val="en-US"/>
        </w:rPr>
        <w:t xml:space="preserve"> finally assess the pricing strategy and the profitability of this service (section XIII.). Section XIV.A. lists the possible improvements of this work while section XIV.B. proposes </w:t>
      </w:r>
      <w:proofErr w:type="gramStart"/>
      <w:r w:rsidR="00B72459" w:rsidRPr="0064435F">
        <w:rPr>
          <w:rFonts w:ascii="Times New Roman" w:hAnsi="Times New Roman"/>
          <w:sz w:val="24"/>
          <w:szCs w:val="40"/>
          <w:lang w:val="en-US"/>
        </w:rPr>
        <w:t>some</w:t>
      </w:r>
      <w:proofErr w:type="gramEnd"/>
      <w:r w:rsidR="00B72459" w:rsidRPr="0064435F">
        <w:rPr>
          <w:rFonts w:ascii="Times New Roman" w:hAnsi="Times New Roman"/>
          <w:sz w:val="24"/>
          <w:szCs w:val="40"/>
          <w:lang w:val="en-US"/>
        </w:rPr>
        <w:t xml:space="preserve"> ideas of future </w:t>
      </w:r>
      <w:r w:rsidR="001835BA" w:rsidRPr="0064435F">
        <w:rPr>
          <w:rFonts w:ascii="Times New Roman" w:hAnsi="Times New Roman"/>
          <w:sz w:val="24"/>
          <w:szCs w:val="40"/>
          <w:lang w:val="en-US"/>
        </w:rPr>
        <w:t>studies</w:t>
      </w:r>
      <w:r w:rsidR="00B72459" w:rsidRPr="0064435F">
        <w:rPr>
          <w:rFonts w:ascii="Times New Roman" w:hAnsi="Times New Roman"/>
          <w:sz w:val="24"/>
          <w:szCs w:val="40"/>
          <w:lang w:val="en-US"/>
        </w:rPr>
        <w:t xml:space="preserve">. </w:t>
      </w:r>
      <w:r w:rsidR="001835BA" w:rsidRPr="0064435F">
        <w:rPr>
          <w:rFonts w:ascii="Times New Roman" w:hAnsi="Times New Roman"/>
          <w:sz w:val="24"/>
          <w:szCs w:val="40"/>
          <w:lang w:val="en-US"/>
        </w:rPr>
        <w:t>In the end, t</w:t>
      </w:r>
      <w:r w:rsidR="00B72459" w:rsidRPr="0064435F">
        <w:rPr>
          <w:rFonts w:ascii="Times New Roman" w:hAnsi="Times New Roman"/>
          <w:sz w:val="24"/>
          <w:szCs w:val="40"/>
          <w:lang w:val="en-US"/>
        </w:rPr>
        <w:t xml:space="preserve">he final conclusions </w:t>
      </w:r>
      <w:proofErr w:type="gramStart"/>
      <w:r w:rsidR="00B72459" w:rsidRPr="0064435F">
        <w:rPr>
          <w:rFonts w:ascii="Times New Roman" w:hAnsi="Times New Roman"/>
          <w:sz w:val="24"/>
          <w:szCs w:val="40"/>
          <w:lang w:val="en-US"/>
        </w:rPr>
        <w:t>are summarize</w:t>
      </w:r>
      <w:r w:rsidR="001835BA" w:rsidRPr="0064435F">
        <w:rPr>
          <w:rFonts w:ascii="Times New Roman" w:hAnsi="Times New Roman"/>
          <w:sz w:val="24"/>
          <w:szCs w:val="40"/>
          <w:lang w:val="en-US"/>
        </w:rPr>
        <w:t>d</w:t>
      </w:r>
      <w:proofErr w:type="gramEnd"/>
      <w:r w:rsidR="00B72459" w:rsidRPr="0064435F">
        <w:rPr>
          <w:rFonts w:ascii="Times New Roman" w:hAnsi="Times New Roman"/>
          <w:sz w:val="24"/>
          <w:szCs w:val="40"/>
          <w:lang w:val="en-US"/>
        </w:rPr>
        <w:t xml:space="preserve"> in section XV.</w:t>
      </w:r>
      <w:r w:rsidR="0060649A" w:rsidRPr="0064435F">
        <w:rPr>
          <w:rFonts w:ascii="Times New Roman" w:hAnsi="Times New Roman"/>
          <w:lang w:val="en-US"/>
        </w:rPr>
        <w:br w:type="page"/>
      </w:r>
    </w:p>
    <w:p w14:paraId="69F9417B" w14:textId="2AA75A6E" w:rsidR="0060649A" w:rsidRDefault="0060649A" w:rsidP="0060649A">
      <w:pPr>
        <w:pStyle w:val="Heading1"/>
        <w:rPr>
          <w:rFonts w:ascii="Times New Roman" w:hAnsi="Times New Roman"/>
          <w:lang w:val="en-US"/>
        </w:rPr>
      </w:pPr>
      <w:bookmarkStart w:id="8" w:name="_Toc80021486"/>
      <w:r w:rsidRPr="0064435F">
        <w:rPr>
          <w:rFonts w:ascii="Times New Roman" w:hAnsi="Times New Roman"/>
          <w:lang w:val="en-US"/>
        </w:rPr>
        <w:lastRenderedPageBreak/>
        <w:t>Literature review</w:t>
      </w:r>
      <w:bookmarkEnd w:id="8"/>
    </w:p>
    <w:p w14:paraId="714502A1" w14:textId="77777777" w:rsidR="002F3B50" w:rsidRPr="002F3B50" w:rsidRDefault="002F3B50" w:rsidP="002F3B50">
      <w:pPr>
        <w:rPr>
          <w:lang w:val="en-US" w:eastAsia="en-US"/>
        </w:rPr>
      </w:pPr>
    </w:p>
    <w:p w14:paraId="1A5208E4" w14:textId="7F82BE10" w:rsidR="0060649A" w:rsidRDefault="00AF030E" w:rsidP="0060649A">
      <w:pPr>
        <w:pStyle w:val="Heading2"/>
        <w:rPr>
          <w:rFonts w:ascii="Times New Roman" w:hAnsi="Times New Roman"/>
          <w:lang w:val="en-US"/>
        </w:rPr>
      </w:pPr>
      <w:bookmarkStart w:id="9" w:name="_Toc80021487"/>
      <w:r w:rsidRPr="0064435F">
        <w:rPr>
          <w:rFonts w:ascii="Times New Roman" w:hAnsi="Times New Roman"/>
          <w:lang w:val="en-US"/>
        </w:rPr>
        <w:t>Impacts of a</w:t>
      </w:r>
      <w:r w:rsidR="0060649A" w:rsidRPr="0064435F">
        <w:rPr>
          <w:rFonts w:ascii="Times New Roman" w:hAnsi="Times New Roman"/>
          <w:lang w:val="en-US"/>
        </w:rPr>
        <w:t xml:space="preserve">utonomous </w:t>
      </w:r>
      <w:r w:rsidRPr="0064435F">
        <w:rPr>
          <w:rFonts w:ascii="Times New Roman" w:hAnsi="Times New Roman"/>
          <w:lang w:val="en-US"/>
        </w:rPr>
        <w:t>vehicles</w:t>
      </w:r>
      <w:bookmarkEnd w:id="9"/>
    </w:p>
    <w:p w14:paraId="55C27B73" w14:textId="77777777" w:rsidR="002F3B50" w:rsidRPr="002F3B50" w:rsidRDefault="002F3B50" w:rsidP="002F3B50">
      <w:pPr>
        <w:rPr>
          <w:lang w:val="en-US" w:eastAsia="en-US"/>
        </w:rPr>
      </w:pPr>
    </w:p>
    <w:p w14:paraId="47A0D2B1" w14:textId="4C357AFA" w:rsidR="00D27C8A" w:rsidRPr="0064435F" w:rsidRDefault="00D27C8A" w:rsidP="00D27C8A">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By </w:t>
      </w:r>
      <w:proofErr w:type="gramStart"/>
      <w:r w:rsidRPr="0064435F">
        <w:rPr>
          <w:rFonts w:ascii="Times New Roman" w:hAnsi="Times New Roman"/>
          <w:sz w:val="24"/>
          <w:szCs w:val="24"/>
          <w:lang w:val="en-US"/>
        </w:rPr>
        <w:t>many</w:t>
      </w:r>
      <w:proofErr w:type="gramEnd"/>
      <w:r w:rsidR="00AF030E" w:rsidRPr="0064435F">
        <w:rPr>
          <w:rFonts w:ascii="Times New Roman" w:hAnsi="Times New Roman"/>
          <w:sz w:val="24"/>
          <w:szCs w:val="24"/>
          <w:lang w:val="en-US"/>
        </w:rPr>
        <w:t xml:space="preserve"> people</w:t>
      </w:r>
      <w:r w:rsidRPr="0064435F">
        <w:rPr>
          <w:rFonts w:ascii="Times New Roman" w:hAnsi="Times New Roman"/>
          <w:sz w:val="24"/>
          <w:szCs w:val="24"/>
          <w:lang w:val="en-US"/>
        </w:rPr>
        <w:t>, autonomous vehicles are seen as</w:t>
      </w:r>
      <w:r w:rsidR="008466D1" w:rsidRPr="0064435F">
        <w:rPr>
          <w:rFonts w:ascii="Times New Roman" w:hAnsi="Times New Roman"/>
          <w:sz w:val="24"/>
          <w:szCs w:val="24"/>
          <w:lang w:val="en-US"/>
        </w:rPr>
        <w:t xml:space="preserve"> the </w:t>
      </w:r>
      <w:r w:rsidRPr="0064435F">
        <w:rPr>
          <w:rFonts w:ascii="Times New Roman" w:hAnsi="Times New Roman"/>
          <w:sz w:val="24"/>
          <w:szCs w:val="24"/>
          <w:lang w:val="en-US"/>
        </w:rPr>
        <w:t>future of transportation.</w:t>
      </w:r>
      <w:r w:rsidR="008466D1" w:rsidRPr="0064435F">
        <w:rPr>
          <w:rFonts w:ascii="Times New Roman" w:hAnsi="Times New Roman"/>
          <w:sz w:val="24"/>
          <w:szCs w:val="24"/>
          <w:lang w:val="en-US"/>
        </w:rPr>
        <w:t xml:space="preserve"> They indeed think that AVs will be safer, more </w:t>
      </w:r>
      <w:proofErr w:type="gramStart"/>
      <w:r w:rsidR="008466D1" w:rsidRPr="0064435F">
        <w:rPr>
          <w:rFonts w:ascii="Times New Roman" w:hAnsi="Times New Roman"/>
          <w:sz w:val="24"/>
          <w:szCs w:val="24"/>
          <w:lang w:val="en-US"/>
        </w:rPr>
        <w:t>convenient</w:t>
      </w:r>
      <w:proofErr w:type="gramEnd"/>
      <w:r w:rsidR="008466D1" w:rsidRPr="0064435F">
        <w:rPr>
          <w:rFonts w:ascii="Times New Roman" w:hAnsi="Times New Roman"/>
          <w:sz w:val="24"/>
          <w:szCs w:val="24"/>
          <w:lang w:val="en-US"/>
        </w:rPr>
        <w:t xml:space="preserve"> and cleaner. This section of the thesis gives the literature opinion on the impacts of AVs.</w:t>
      </w:r>
    </w:p>
    <w:p w14:paraId="75B4E5CF" w14:textId="37E13E58" w:rsidR="00D27C8A" w:rsidRPr="0064435F" w:rsidRDefault="00D27C8A" w:rsidP="00D27C8A">
      <w:pPr>
        <w:spacing w:line="360" w:lineRule="auto"/>
        <w:jc w:val="both"/>
        <w:rPr>
          <w:rFonts w:ascii="Times New Roman" w:hAnsi="Times New Roman"/>
          <w:sz w:val="24"/>
          <w:szCs w:val="24"/>
          <w:lang w:val="en-US"/>
        </w:rPr>
      </w:pPr>
    </w:p>
    <w:p w14:paraId="57219175" w14:textId="67512132" w:rsidR="00D27C8A" w:rsidRPr="0064435F" w:rsidRDefault="00D27C8A" w:rsidP="00D27C8A">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In 2019, there has been 3,928 accidents in Brussels including 19 fatalities</w:t>
      </w:r>
      <w:r w:rsidR="00BE764D" w:rsidRPr="0064435F">
        <w:rPr>
          <w:rFonts w:ascii="Times New Roman" w:hAnsi="Times New Roman"/>
          <w:sz w:val="24"/>
          <w:szCs w:val="24"/>
          <w:lang w:val="en-US"/>
        </w:rPr>
        <w:t xml:space="preserve"> </w:t>
      </w:r>
      <w:r w:rsidR="00BE764D" w:rsidRPr="0064435F">
        <w:rPr>
          <w:rFonts w:ascii="Times New Roman" w:hAnsi="Times New Roman"/>
          <w:sz w:val="24"/>
          <w:szCs w:val="24"/>
          <w:lang w:val="en-US"/>
        </w:rPr>
        <w:fldChar w:fldCharType="begin"/>
      </w:r>
      <w:r w:rsidR="00944A76" w:rsidRPr="0064435F">
        <w:rPr>
          <w:rFonts w:ascii="Times New Roman" w:hAnsi="Times New Roman"/>
          <w:sz w:val="24"/>
          <w:szCs w:val="24"/>
          <w:lang w:val="en-US"/>
        </w:rPr>
        <w:instrText xml:space="preserve"> ADDIN ZOTERO_ITEM CSL_CITATION {"citationID":"beyqg0mi","properties":{"formattedCitation":"(IBSA, 2019g)","plainCitation":"(IBSA, 2019g)","noteIndex":0},"citationItems":[{"id":291,"uris":["http://zotero.org/users/8331578/items/7T576Q8M"],"uri":["http://zotero.org/users/8331578/items/7T576Q8M"],"itemData":{"id":291,"type":"webpage","title":"Sécurité routière | IBSA | Tableau 14.2.1.2","URL":"https://ibsa.brussels/themes/securite/securite-routiere","author":[{"family":"IBSA","given":""}],"accessed":{"date-parts":[["2021",8,12]]},"issued":{"date-parts":[["2019"]]}}}],"schema":"https://github.com/citation-style-language/schema/raw/master/csl-citation.json"} </w:instrText>
      </w:r>
      <w:r w:rsidR="00BE764D" w:rsidRPr="0064435F">
        <w:rPr>
          <w:rFonts w:ascii="Times New Roman" w:hAnsi="Times New Roman"/>
          <w:sz w:val="24"/>
          <w:szCs w:val="24"/>
          <w:lang w:val="en-US"/>
        </w:rPr>
        <w:fldChar w:fldCharType="separate"/>
      </w:r>
      <w:r w:rsidR="00944A76" w:rsidRPr="0064435F">
        <w:rPr>
          <w:rFonts w:ascii="Times New Roman" w:hAnsi="Times New Roman"/>
          <w:sz w:val="24"/>
          <w:lang w:val="en-US"/>
        </w:rPr>
        <w:t>(IBSA, 2019g)</w:t>
      </w:r>
      <w:r w:rsidR="00BE764D" w:rsidRPr="0064435F">
        <w:rPr>
          <w:rFonts w:ascii="Times New Roman" w:hAnsi="Times New Roman"/>
          <w:sz w:val="24"/>
          <w:szCs w:val="24"/>
          <w:lang w:val="en-US"/>
        </w:rPr>
        <w:fldChar w:fldCharType="end"/>
      </w:r>
      <w:r w:rsidRPr="0064435F">
        <w:rPr>
          <w:rFonts w:ascii="Times New Roman" w:hAnsi="Times New Roman"/>
          <w:sz w:val="24"/>
          <w:szCs w:val="24"/>
          <w:lang w:val="en-US"/>
        </w:rPr>
        <w:t>. In the literature (</w:t>
      </w:r>
      <w:r w:rsidR="00BE764D" w:rsidRPr="0064435F">
        <w:rPr>
          <w:rFonts w:ascii="Times New Roman" w:hAnsi="Times New Roman"/>
          <w:sz w:val="24"/>
          <w:szCs w:val="24"/>
          <w:lang w:val="en-US"/>
        </w:rPr>
        <w:fldChar w:fldCharType="begin"/>
      </w:r>
      <w:r w:rsidR="00BE764D" w:rsidRPr="0064435F">
        <w:rPr>
          <w:rFonts w:ascii="Times New Roman" w:hAnsi="Times New Roman"/>
          <w:sz w:val="24"/>
          <w:szCs w:val="24"/>
          <w:lang w:val="en-US"/>
        </w:rPr>
        <w:instrText xml:space="preserve"> ADDIN ZOTERO_ITEM CSL_CITATION {"citationID":"mVfMnQWp","properties":{"formattedCitation":"(Zachariah, 2013)","plainCitation":"(Zachariah, 2013)","noteIndex":0},"citationItems":[{"id":644,"uris":["http://zotero.org/users/8331578/items/MQ99BCP7"],"uri":["http://zotero.org/users/8331578/items/MQ99BCP7"],"itemData":{"id":644,"type":"thesis","language":"EN","number-of-pages":"79","publisher":"Princeton University","title":"Are We There Yet? A Proposal for an Autonomous Taxi System in New Jersey and a Preliminary Foundation for Empty Vehicle Routing","author":[{"family":"Zachariah","given":"Jaison J."}],"issued":{"date-parts":[["2013",6]]}}}],"schema":"https://github.com/citation-style-language/schema/raw/master/csl-citation.json"} </w:instrText>
      </w:r>
      <w:r w:rsidR="00BE764D" w:rsidRPr="0064435F">
        <w:rPr>
          <w:rFonts w:ascii="Times New Roman" w:hAnsi="Times New Roman"/>
          <w:sz w:val="24"/>
          <w:szCs w:val="24"/>
          <w:lang w:val="en-US"/>
        </w:rPr>
        <w:fldChar w:fldCharType="separate"/>
      </w:r>
      <w:r w:rsidR="00BE764D" w:rsidRPr="0064435F">
        <w:rPr>
          <w:rFonts w:ascii="Times New Roman" w:hAnsi="Times New Roman"/>
          <w:sz w:val="24"/>
          <w:lang w:val="en-US"/>
        </w:rPr>
        <w:t>(Zachariah, 2013)</w:t>
      </w:r>
      <w:r w:rsidR="00BE764D" w:rsidRPr="0064435F">
        <w:rPr>
          <w:rFonts w:ascii="Times New Roman" w:hAnsi="Times New Roman"/>
          <w:sz w:val="24"/>
          <w:szCs w:val="24"/>
          <w:lang w:val="en-US"/>
        </w:rPr>
        <w:fldChar w:fldCharType="end"/>
      </w:r>
      <w:r w:rsidR="006E6C54" w:rsidRPr="0064435F">
        <w:rPr>
          <w:rFonts w:ascii="Times New Roman" w:hAnsi="Times New Roman"/>
          <w:sz w:val="24"/>
          <w:szCs w:val="24"/>
          <w:lang w:val="en-US"/>
        </w:rPr>
        <w:t>,</w:t>
      </w:r>
      <w:r w:rsidR="00BE764D" w:rsidRPr="0064435F">
        <w:rPr>
          <w:rFonts w:ascii="Times New Roman" w:hAnsi="Times New Roman"/>
          <w:sz w:val="24"/>
          <w:szCs w:val="24"/>
          <w:lang w:val="en-US"/>
        </w:rPr>
        <w:t xml:space="preserve"> </w:t>
      </w:r>
      <w:r w:rsidR="009A3883" w:rsidRPr="0064435F">
        <w:rPr>
          <w:rFonts w:ascii="Times New Roman" w:hAnsi="Times New Roman"/>
          <w:sz w:val="24"/>
          <w:szCs w:val="24"/>
          <w:lang w:val="en-US"/>
        </w:rPr>
        <w:fldChar w:fldCharType="begin"/>
      </w:r>
      <w:r w:rsidR="009A3883" w:rsidRPr="0064435F">
        <w:rPr>
          <w:rFonts w:ascii="Times New Roman" w:hAnsi="Times New Roman"/>
          <w:sz w:val="24"/>
          <w:szCs w:val="24"/>
          <w:lang w:val="en-US"/>
        </w:rPr>
        <w:instrText xml:space="preserve"> ADDIN ZOTERO_ITEM CSL_CITATION {"citationID":"joa0BRP1","properties":{"formattedCitation":"(Zhu, 2016)","plainCitation":"(Zhu, 2016)","noteIndex":0},"citationItems":[{"id":645,"uris":["http://zotero.org/users/8331578/items/TP56FGMA"],"uri":["http://zotero.org/users/8331578/items/TP56FGMA"],"itemData":{"id":645,"type":"thesis","language":"EN","number-of-pages":"82","publisher":"Princeton University","title":"Make American Transportation Great Again: Autonomous Taxi Fleet Management Strategies","author":[{"family":"Zhu","given":"Shriley"}],"issued":{"date-parts":[["2016",5]]}}}],"schema":"https://github.com/citation-style-language/schema/raw/master/csl-citation.json"} </w:instrText>
      </w:r>
      <w:r w:rsidR="009A3883" w:rsidRPr="0064435F">
        <w:rPr>
          <w:rFonts w:ascii="Times New Roman" w:hAnsi="Times New Roman"/>
          <w:sz w:val="24"/>
          <w:szCs w:val="24"/>
          <w:lang w:val="en-US"/>
        </w:rPr>
        <w:fldChar w:fldCharType="separate"/>
      </w:r>
      <w:r w:rsidR="009A3883" w:rsidRPr="0064435F">
        <w:rPr>
          <w:rFonts w:ascii="Times New Roman" w:hAnsi="Times New Roman"/>
          <w:sz w:val="24"/>
          <w:lang w:val="en-US"/>
        </w:rPr>
        <w:t>(Zhu, 2016)</w:t>
      </w:r>
      <w:r w:rsidR="009A3883" w:rsidRPr="0064435F">
        <w:rPr>
          <w:rFonts w:ascii="Times New Roman" w:hAnsi="Times New Roman"/>
          <w:sz w:val="24"/>
          <w:szCs w:val="24"/>
          <w:lang w:val="en-US"/>
        </w:rPr>
        <w:fldChar w:fldCharType="end"/>
      </w:r>
      <w:r w:rsidR="00AD7DFA" w:rsidRPr="0064435F">
        <w:rPr>
          <w:rFonts w:ascii="Times New Roman" w:hAnsi="Times New Roman"/>
          <w:sz w:val="24"/>
          <w:szCs w:val="24"/>
          <w:lang w:val="en-US"/>
        </w:rPr>
        <w:t xml:space="preserve">, </w:t>
      </w:r>
      <w:r w:rsidR="00905995" w:rsidRPr="0064435F">
        <w:rPr>
          <w:rFonts w:ascii="Times New Roman" w:hAnsi="Times New Roman"/>
          <w:sz w:val="24"/>
          <w:szCs w:val="24"/>
          <w:lang w:val="en-US"/>
        </w:rPr>
        <w:t xml:space="preserve"> </w:t>
      </w:r>
      <w:r w:rsidR="00B83984" w:rsidRPr="0064435F">
        <w:rPr>
          <w:rFonts w:ascii="Times New Roman" w:hAnsi="Times New Roman"/>
          <w:sz w:val="24"/>
          <w:szCs w:val="24"/>
          <w:lang w:val="en-US"/>
        </w:rPr>
        <w:fldChar w:fldCharType="begin"/>
      </w:r>
      <w:r w:rsidR="00B83984" w:rsidRPr="0064435F">
        <w:rPr>
          <w:rFonts w:ascii="Times New Roman" w:hAnsi="Times New Roman"/>
          <w:sz w:val="24"/>
          <w:szCs w:val="24"/>
          <w:lang w:val="en-US"/>
        </w:rPr>
        <w:instrText xml:space="preserve"> ADDIN ZOTERO_ITEM CSL_CITATION {"citationID":"7F86ov0R","properties":{"formattedCitation":"(B\\uc0\\u246{}sch, 2018)","plainCitation":"(Bösch, 2018)","noteIndex":0},"citationItems":[{"id":245,"uris":["http://zotero.org/users/8331578/items/87GC4H9Q"],"uri":["http://zotero.org/users/8331578/items/87GC4H9Q"],"itemData":{"id":245,"type":"thesis","abstract":"Autonomous vehicles (AVs), also called driverless vehicles, according to SAE International (2016) levels 4 and 5 definitions, are the next revolution in transport. This thesis provides an overview of the technology and the effects of AVs on the future transport system. It results in recommendations on how to maximize the benefits of AVs while minimizing their negative effects. It consolidates work by the author and collaborators done over the past years and therefore approaches the topic from different angles. This work thus not only provides a solid background on the topic for interested readers, but also recommendations relevant for future political discussions and practice.  The first part of this thesis (Chapter 2) provides a general and qualitative overview of AVs. It investigates their effects on and potential benefits for the future transport system. This summary covers most aspects that have been topic of discussions on AVs in recent time. It presents the potential benefits of AVs, which are, for example, improved safety, fewer externalities, increased road capacity, productive drive time, and the potential for empty rides, which allow for new services and usage-patterns. But it also shows the remaining challenges for a successful release of the technology, which are, for example, technological problems, safety and security issues, data and privacy questions, as well as ethical and legal discussions. The second part (Chapter 3) approaches the topic from an economic point of view. It focuses on the future cost structure of a transport system with AVs. In a rigorous bottom-up approach, the cost and price of private, shared, and public modes are calculated. The resulting picture indicates that the reign of the private car might not yet end with the automation of transport. Shared AVs (SAVs) will likely be cheaper per passenger kilometer (PKM) and more comfortable to use. But the price difference (urban setting: private car 0.47 Swiss francs (CHF) per PKM versus SAV 0.43 CHF/PKM) might not be enough to offset the luxury of having a private mobility robot at one’s service at all times, the emotional connection to the private car, and its use as an extended part of home. The presented work also indicates that automation represents a challenge for mass transit. In dense urban cores, the limited road capacity will likely prevent alternative solutions to mass transit. Outside, where road capacity is less of an issue, however, SAVs will be a competitive alternative form of public transport. At lower prices (regional setting: SAV 0.34 CHF/PKM versus autonomous bus 0.42 CHF/PKM), SAVs enable direct on-demand door-to-door service without transfers and without strangers in the same vehicle. The third part (Chapter 4 to Chapter 7) combines the qualitative overview with the economic analysis in a simulation study of the future transport system. With a scenario-based approach using a MATSim (Horni et al., 2016) simulation of Zug, Switzerland, it approaches the topic from a policy-oriented angle. By analyzing different possible policy strategies in different scenarios and combined with the results of the previous chapters, it concludes in four policy suggestions to maximize the potential benefits of AVs and minimize their negative effects.  These recommendations are, first, to promote slow modes and public transport. At least in urban areas, harvesting automation for improving mass transit and thus a strengthening of these low-externality modes is a way to benefit sustainably from AVs. Second, an introduction of mobility pricing should be considered to control growth of traffic and to replace traffic control instruments lost to automation (like parking). Induced demand and empty rides of private and shared AVs have the potential to lead to another explosion of traffic, which should be controlled for the benefit of everyone. The third recommendation is the controlled support of automation of private transport. AVs are safer and produce less externalities than conventional vehicles, and they allow the users to be productive while on the road. These are substantial benefits for society, which should be harvested as soon as technologically possible. The fourth suggestion is, for SAVs, to actively favor dynamic ride-sharing (automated ride-sharing, aRS) over exclusive-access taxi services (automated taxis, aTaxis). Both the users and the suppliers have strong incentives for aTaxis, which might be only slightly more expensive to operate than aRS services (urban setting: aRS 0.29 CHF/PKM versus aTaxi 0.41 CHF/PKM). From a society and transport system perspective, however, aTaxis produce substantial additional traffic on each passenger trip compared to private vehicles (estimated +8% (Fagnant et al., 2015) to +15% (Bösch et al., 2016a) for passenger pick-ups alone, without redistribution, for example), represent challenges for the infrastructure (pick-up solutions at mobility hubs, such as city centers, train stations, or airports), and draw substantial modal shares from slow modes (here -7.5%) and mass-transit public transport (here -6.7%). Effects which can be minimized or even turned into savings by using SAV as aRS services. Ride-sharing (or - in its high-volume form - mass transit) is one of the very few ways how an increasing travel demand can be served with decreasing vehicle kilometers. These recommendations might be general and have to be analyzed in more detail for a particular city or area, but they represent an indication of the upcoming challenge for society to integrate AVs and negotiate the future transport system.","genre":"Doctoral Thesis","language":"en","note":"Accepted: 2018-10-18T06:13:29Z\nDOI: 10.3929/ethz-b-000296870","publisher":"ETH Zurich","source":"www.research-collection.ethz.ch","title":"Autonomous Vehicles - The next Revolution in Mobility","URL":"https://www.research-collection.ethz.ch/handle/20.500.11850/296870","author":[{"family":"Bösch","given":"Patrick M."}],"accessed":{"date-parts":[["2021",8,12]]},"issued":{"date-parts":[["2018"]]}}}],"schema":"https://github.com/citation-style-language/schema/raw/master/csl-citation.json"} </w:instrText>
      </w:r>
      <w:r w:rsidR="00B83984" w:rsidRPr="0064435F">
        <w:rPr>
          <w:rFonts w:ascii="Times New Roman" w:hAnsi="Times New Roman"/>
          <w:sz w:val="24"/>
          <w:szCs w:val="24"/>
          <w:lang w:val="en-US"/>
        </w:rPr>
        <w:fldChar w:fldCharType="separate"/>
      </w:r>
      <w:r w:rsidR="00B83984" w:rsidRPr="0064435F">
        <w:rPr>
          <w:rFonts w:ascii="Times New Roman" w:hAnsi="Times New Roman"/>
          <w:sz w:val="24"/>
          <w:szCs w:val="24"/>
          <w:lang w:val="en-US"/>
        </w:rPr>
        <w:t>(Bösch, 2018)</w:t>
      </w:r>
      <w:r w:rsidR="00B83984" w:rsidRPr="0064435F">
        <w:rPr>
          <w:rFonts w:ascii="Times New Roman" w:hAnsi="Times New Roman"/>
          <w:sz w:val="24"/>
          <w:szCs w:val="24"/>
          <w:lang w:val="en-US"/>
        </w:rPr>
        <w:fldChar w:fldCharType="end"/>
      </w:r>
      <w:r w:rsidR="00905995" w:rsidRPr="0064435F">
        <w:rPr>
          <w:rFonts w:ascii="Times New Roman" w:hAnsi="Times New Roman"/>
          <w:sz w:val="24"/>
          <w:szCs w:val="24"/>
          <w:lang w:val="en-US"/>
        </w:rPr>
        <w:t>,</w:t>
      </w:r>
      <w:r w:rsidR="00632022" w:rsidRPr="0064435F">
        <w:rPr>
          <w:rFonts w:ascii="Times New Roman" w:hAnsi="Times New Roman"/>
          <w:sz w:val="24"/>
          <w:szCs w:val="24"/>
          <w:lang w:val="en-US"/>
        </w:rPr>
        <w:t xml:space="preserve"> </w:t>
      </w:r>
      <w:r w:rsidR="006E6C54" w:rsidRPr="0064435F">
        <w:rPr>
          <w:rFonts w:ascii="Times New Roman" w:hAnsi="Times New Roman"/>
          <w:sz w:val="24"/>
          <w:szCs w:val="24"/>
          <w:lang w:val="en-US"/>
        </w:rPr>
        <w:fldChar w:fldCharType="begin"/>
      </w:r>
      <w:r w:rsidR="006E6C54" w:rsidRPr="0064435F">
        <w:rPr>
          <w:rFonts w:ascii="Times New Roman" w:hAnsi="Times New Roman"/>
          <w:sz w:val="24"/>
          <w:szCs w:val="24"/>
          <w:lang w:val="en-US"/>
        </w:rPr>
        <w:instrText xml:space="preserve"> ADDIN ZOTERO_ITEM CSL_CITATION {"citationID":"XkrLKxWW","properties":{"formattedCitation":"(Wadud, 2017)","plainCitation":"(Wadud, 2017)","noteIndex":0},"citationItems":[{"id":43,"uris":["http://zotero.org/users/8331578/items/LBT9GHPT"],"uri":["http://zotero.org/users/8331578/items/LBT9GHPT"],"itemData":{"id":43,"type":"article-journal","abstract":"Vehicle automation and its adoption by the vehicle purchasers is an active area of research among transportation academics. So far, most of the interest in the adoption of fully automated, driverless vehicles has focussed on private vehicles alone, yet full automation could be beneficial for commercial vehicles too. This paper identifies the vehicle sectors that will likely be the earliest adopters of full automation. Total cost of ownership analysis is used to compare the costs (and benefits) of vehicle automation for private vehicles among different income groups and commercial vehicles in the taxi and freight sectors in the UK. Commercial operations clearly benefit more from automation because the driver costs can be reduced substantially through automation. Among private users, households with the highest income will benefit more from automation because of their higher driving distances and higher perceived value of time, which can be used more productively through full automation.","container-title":"Transportation Research Part A: Policy and Practice","DOI":"10.1016/j.tra.2017.05.005","ISSN":"0965-8564","journalAbbreviation":"Transportation Research Part A: Policy and Practice","language":"en","page":"163-176","source":"ScienceDirect","title":"Fully automated vehicles: A cost of ownership analysis to inform early adoption","title-short":"Fully automated vehicles","volume":"101","author":[{"family":"Wadud","given":"Zia"}],"issued":{"date-parts":[["2017",7,1]]}}}],"schema":"https://github.com/citation-style-language/schema/raw/master/csl-citation.json"} </w:instrText>
      </w:r>
      <w:r w:rsidR="006E6C54" w:rsidRPr="0064435F">
        <w:rPr>
          <w:rFonts w:ascii="Times New Roman" w:hAnsi="Times New Roman"/>
          <w:sz w:val="24"/>
          <w:szCs w:val="24"/>
          <w:lang w:val="en-US"/>
        </w:rPr>
        <w:fldChar w:fldCharType="separate"/>
      </w:r>
      <w:r w:rsidR="006E6C54" w:rsidRPr="0064435F">
        <w:rPr>
          <w:rFonts w:ascii="Times New Roman" w:hAnsi="Times New Roman"/>
          <w:sz w:val="24"/>
          <w:lang w:val="en-US"/>
        </w:rPr>
        <w:t>(Wadud, 2017)</w:t>
      </w:r>
      <w:r w:rsidR="006E6C54" w:rsidRPr="0064435F">
        <w:rPr>
          <w:rFonts w:ascii="Times New Roman" w:hAnsi="Times New Roman"/>
          <w:sz w:val="24"/>
          <w:szCs w:val="24"/>
          <w:lang w:val="en-US"/>
        </w:rPr>
        <w:fldChar w:fldCharType="end"/>
      </w:r>
      <w:r w:rsidR="00632022" w:rsidRPr="0064435F">
        <w:rPr>
          <w:rFonts w:ascii="Times New Roman" w:hAnsi="Times New Roman"/>
          <w:sz w:val="24"/>
          <w:szCs w:val="24"/>
          <w:lang w:val="en-US"/>
        </w:rPr>
        <w:t xml:space="preserve">, </w:t>
      </w:r>
      <w:r w:rsidR="002E3CA9" w:rsidRPr="0064435F">
        <w:rPr>
          <w:rFonts w:ascii="Times New Roman" w:hAnsi="Times New Roman"/>
          <w:sz w:val="24"/>
          <w:szCs w:val="24"/>
          <w:lang w:val="en-US"/>
        </w:rPr>
        <w:fldChar w:fldCharType="begin"/>
      </w:r>
      <w:r w:rsidR="002E3CA9" w:rsidRPr="0064435F">
        <w:rPr>
          <w:rFonts w:ascii="Times New Roman" w:hAnsi="Times New Roman"/>
          <w:sz w:val="24"/>
          <w:szCs w:val="24"/>
          <w:lang w:val="en-US"/>
        </w:rPr>
        <w:instrText xml:space="preserve"> ADDIN ZOTERO_ITEM CSL_CITATION {"citationID":"LH0Y6Exk","properties":{"formattedCitation":"(Burghout &amp; Andr\\uc0\\u233{}asson, 2015)","plainCitation":"(Burghout &amp; Andréasson, 2015)","noteIndex":0},"citationItems":[{"id":50,"uris":["http://zotero.org/users/8331578/items/EBM7PNTF"],"uri":["http://zotero.org/users/8331578/items/EBM7PNTF"],"itemData":{"id":50,"type":"paper-conference","event":". Proceedings of the 94th annual meeting of the Transportation Research Board","title":"Impacts of Shared Autonomous Taxis in a Metropolitan Area","URL":"https://www.researchgate.net/publication/298346251_Impacts_of_Shared_Autonomous_Taxis_in_a_Metropolitan_Area","author":[{"family":"Burghout","given":"Wilco"},{"family":"Andréasson","given":"Ingmar"}],"accessed":{"date-parts":[["2021",8,9]]},"issued":{"date-parts":[["2015"]]}}}],"schema":"https://github.com/citation-style-language/schema/raw/master/csl-citation.json"} </w:instrText>
      </w:r>
      <w:r w:rsidR="002E3CA9" w:rsidRPr="0064435F">
        <w:rPr>
          <w:rFonts w:ascii="Times New Roman" w:hAnsi="Times New Roman"/>
          <w:sz w:val="24"/>
          <w:szCs w:val="24"/>
          <w:lang w:val="en-US"/>
        </w:rPr>
        <w:fldChar w:fldCharType="separate"/>
      </w:r>
      <w:r w:rsidR="002E3CA9" w:rsidRPr="0064435F">
        <w:rPr>
          <w:rFonts w:ascii="Times New Roman" w:hAnsi="Times New Roman"/>
          <w:sz w:val="24"/>
          <w:szCs w:val="24"/>
          <w:lang w:val="en-US"/>
        </w:rPr>
        <w:t>(Burghout &amp; Andréasson, 2015)</w:t>
      </w:r>
      <w:r w:rsidR="002E3CA9" w:rsidRPr="0064435F">
        <w:rPr>
          <w:rFonts w:ascii="Times New Roman" w:hAnsi="Times New Roman"/>
          <w:sz w:val="24"/>
          <w:szCs w:val="24"/>
          <w:lang w:val="en-US"/>
        </w:rPr>
        <w:fldChar w:fldCharType="end"/>
      </w:r>
      <w:r w:rsidR="00496746" w:rsidRPr="0064435F">
        <w:rPr>
          <w:rFonts w:ascii="Times New Roman" w:hAnsi="Times New Roman"/>
          <w:sz w:val="24"/>
          <w:szCs w:val="24"/>
          <w:lang w:val="en-US"/>
        </w:rPr>
        <w:t xml:space="preserve">, </w:t>
      </w:r>
      <w:r w:rsidR="007F0C9B" w:rsidRPr="0064435F">
        <w:rPr>
          <w:rFonts w:ascii="Times New Roman" w:hAnsi="Times New Roman"/>
          <w:sz w:val="24"/>
          <w:szCs w:val="24"/>
          <w:lang w:val="en-US"/>
        </w:rPr>
        <w:fldChar w:fldCharType="begin"/>
      </w:r>
      <w:r w:rsidR="007F0C9B" w:rsidRPr="0064435F">
        <w:rPr>
          <w:rFonts w:ascii="Times New Roman" w:hAnsi="Times New Roman"/>
          <w:sz w:val="24"/>
          <w:szCs w:val="24"/>
          <w:lang w:val="en-US"/>
        </w:rPr>
        <w:instrText xml:space="preserve"> ADDIN ZOTERO_ITEM CSL_CITATION {"citationID":"nOv9R3aG","properties":{"formattedCitation":"(Spieser et al., 2014)","plainCitation":"(Spieser et al., 2014)","noteIndex":0},"citationItems":[{"id":2,"uris":["http://zotero.org/users/8331578/items/5FCPH2VS"],"uri":["http://zotero.org/users/8331578/items/5FCPH2VS"],"itemData":{"id":2,"type":"chapter","abstract":"The objective of this work is to provide analytical guidelines and ﬁnancial justiﬁcation for the design of shared-vehicle mobility-on-demand systems. Speciﬁcally, we consider the fundamental issue of determining the appropriate number of vehicles to ﬁeld in the ﬂeet, and estimate the ﬁnancial beneﬁts of several models of car sharing. As a case study, we consider replacing all modes of personal transportation in a city su</w:instrText>
      </w:r>
      <w:r w:rsidR="007F0C9B" w:rsidRPr="0064435F">
        <w:rPr>
          <w:rFonts w:ascii="Times New Roman" w:hAnsi="Times New Roman"/>
          <w:sz w:val="24"/>
          <w:szCs w:val="24"/>
        </w:rPr>
        <w:instrText xml:space="preserve">ch as Singapore with a </w:instrText>
      </w:r>
      <w:r w:rsidR="007F0C9B" w:rsidRPr="0064435F">
        <w:rPr>
          <w:rFonts w:ascii="Times New Roman" w:hAnsi="Times New Roman"/>
          <w:sz w:val="24"/>
          <w:szCs w:val="24"/>
          <w:lang w:val="en-US"/>
        </w:rPr>
        <w:instrText>ﬂ</w:instrText>
      </w:r>
      <w:r w:rsidR="007F0C9B" w:rsidRPr="0064435F">
        <w:rPr>
          <w:rFonts w:ascii="Times New Roman" w:hAnsi="Times New Roman"/>
          <w:sz w:val="24"/>
          <w:szCs w:val="24"/>
        </w:rPr>
        <w:instrText xml:space="preserve">eet of shared automated vehicles, able to drive themselves, e.g., to move to a customer’s location. Using actual transportation data, our analysis suggests a shared-vehicle mobility solution can meet the personal mobility needs of the entire population with a </w:instrText>
      </w:r>
      <w:r w:rsidR="007F0C9B" w:rsidRPr="0064435F">
        <w:rPr>
          <w:rFonts w:ascii="Times New Roman" w:hAnsi="Times New Roman"/>
          <w:sz w:val="24"/>
          <w:szCs w:val="24"/>
          <w:lang w:val="en-US"/>
        </w:rPr>
        <w:instrText>ﬂ</w:instrText>
      </w:r>
      <w:r w:rsidR="007F0C9B" w:rsidRPr="0064435F">
        <w:rPr>
          <w:rFonts w:ascii="Times New Roman" w:hAnsi="Times New Roman"/>
          <w:sz w:val="24"/>
          <w:szCs w:val="24"/>
        </w:rPr>
        <w:instrText xml:space="preserve">eet whose size is approximately 1/3 of the total number of passenger vehicles currently in operation.","container-title":"Road Vehicle Automation","event-place":"Cham","ISBN":"978-3-319-05989-1","language":"en","note":"collection-title: Lecture Notes in Mobility\nDOI: 10.1007/978-3-319-05990-7_20","page":"229-245","publisher":"Springer International Publishing","publisher-place":"Cham","source":"DOI.org (Crossref)","title":"Toward a Systematic Approach to the Design and Evaluation of Automated Mobility-on-Demand Systems: A Case Study in Singapore","title-short":"Toward a Systematic Approach to the Design and Evaluation of Automated Mobility-on-Demand Systems","URL":"http://link.springer.com/10.1007/978-3-319-05990-7_20","editor":[{"family":"Meyer","given":"Gereon"},{"family":"Beiker","given":"Sven"}],"author":[{"family":"Spieser","given":"Kevin"},{"family":"Treleaven","given":"Kyle"},{"family":"Zhang","given":"Rick"},{"family":"Frazzoli","given":"Emilio"},{"family":"Morton","given":"Daniel"},{"family":"Pavone","given":"Marco"}],"accessed":{"date-parts":[["2021",8,9]]},"issued":{"date-parts":[["2014"]]}}}],"schema":"https://github.com/citation-style-language/schema/raw/master/csl-citation.json"} </w:instrText>
      </w:r>
      <w:r w:rsidR="007F0C9B" w:rsidRPr="0064435F">
        <w:rPr>
          <w:rFonts w:ascii="Times New Roman" w:hAnsi="Times New Roman"/>
          <w:sz w:val="24"/>
          <w:szCs w:val="24"/>
          <w:lang w:val="en-US"/>
        </w:rPr>
        <w:fldChar w:fldCharType="separate"/>
      </w:r>
      <w:r w:rsidR="007F0C9B" w:rsidRPr="0064435F">
        <w:rPr>
          <w:rFonts w:ascii="Times New Roman" w:hAnsi="Times New Roman"/>
          <w:sz w:val="24"/>
        </w:rPr>
        <w:t>(Spieser et al., 2014)</w:t>
      </w:r>
      <w:r w:rsidR="007F0C9B" w:rsidRPr="0064435F">
        <w:rPr>
          <w:rFonts w:ascii="Times New Roman" w:hAnsi="Times New Roman"/>
          <w:sz w:val="24"/>
          <w:szCs w:val="24"/>
          <w:lang w:val="en-US"/>
        </w:rPr>
        <w:fldChar w:fldCharType="end"/>
      </w:r>
      <w:r w:rsidR="004F4A73" w:rsidRPr="0064435F">
        <w:rPr>
          <w:rFonts w:ascii="Times New Roman" w:hAnsi="Times New Roman"/>
          <w:sz w:val="24"/>
          <w:szCs w:val="24"/>
        </w:rPr>
        <w:t xml:space="preserve">, </w:t>
      </w:r>
      <w:r w:rsidR="00F66FCA" w:rsidRPr="0064435F">
        <w:rPr>
          <w:rFonts w:ascii="Times New Roman" w:hAnsi="Times New Roman"/>
          <w:sz w:val="24"/>
          <w:szCs w:val="24"/>
          <w:lang w:val="en-US"/>
        </w:rPr>
        <w:fldChar w:fldCharType="begin"/>
      </w:r>
      <w:r w:rsidR="00F66FCA" w:rsidRPr="0064435F">
        <w:rPr>
          <w:rFonts w:ascii="Times New Roman" w:hAnsi="Times New Roman"/>
          <w:sz w:val="24"/>
          <w:szCs w:val="24"/>
        </w:rPr>
        <w:instrText xml:space="preserve"> ADDIN ZOTERO_ITEM CSL_CITATION {"citationID":"NcFML8O2","properties":{"formattedCitation":"(Kockelman et al., 2017)","plainCitation":"(Kockelman et al., 2017)","noteIndex":0},"citationItems":[{"id":614,"uris":["http://zotero.org/users/8331578/items/ZEEBKAKC"],"uri":["http://zotero.org/users/8331578/items/ZEEBKAKC"],"itemData":{"id":614,"type":"report","event-place":"Center for Transportation Research The University of Texas at Austin 1616 Guadalupe Street, Suite 4.202 Austin, TX 78701","language":"English (US)","number":"FHWA/TX-17/0-6847-1","page":"1-184","publisher":"Center for Transportation Research The University of Texas at Austin","publisher-place":"Center for Transportation Research The University of Texas at Austin 1616 Guadalupe Street, Suite 4.202 Austin, TX 78701","title":"An Assessment of Autonomous Vehicles: Traffic Impacts and Infrastructure Needs—Final Report","URL":"https://library.ctr.utexas.edu/ctr-publications/0-6847-1.pdf","author":[{"family":"Kockelman","given":"Kara"},{"family":"Boyles","given":"Stephen"},{"family":"Stone","given":"Peter"},{"family":"Fagnant","given":"Dan"},{"family":"Patel","given":"Rahul"},{"family":"Levin","given":"Michael W."},{"family":"Sharon","given":"Guni"},{"family":"Simoni","given":"Michele"},{"family":"Albert","given":"Michael"},{"family":"Fritz","given":"Hagen"},{"family":"Hutchinson","given":"Rebecca"},{"family":"Bansal","given":"Prateek"},{"family":"Domnenko","given":"Gleb"},{"family":"Bujanovic","given":"Pavle"},{"family":"Kim","given":"Bumsik"},{"family":"Pourrahmani","given":"Elham"},{"family":"Agrawal","given":"Sudesh"},{"family":"Li","given":"Tianxin"},{"family":"Hanna","given":"Josiah"},{"family":"Nichols","given":"Aqshems"},{"family":"Li","given":"Jia"}],"accessed":{"date-parts":[["2021",8,12]]},"issued":{"date-parts":[["2017",3]]}}}],"schema":"https://github.com/citation-style-language/schema/raw/master/csl-citation.json"} </w:instrText>
      </w:r>
      <w:r w:rsidR="00F66FCA" w:rsidRPr="0064435F">
        <w:rPr>
          <w:rFonts w:ascii="Times New Roman" w:hAnsi="Times New Roman"/>
          <w:sz w:val="24"/>
          <w:szCs w:val="24"/>
          <w:lang w:val="en-US"/>
        </w:rPr>
        <w:fldChar w:fldCharType="separate"/>
      </w:r>
      <w:r w:rsidR="00F66FCA" w:rsidRPr="0064435F">
        <w:rPr>
          <w:rFonts w:ascii="Times New Roman" w:hAnsi="Times New Roman"/>
          <w:sz w:val="24"/>
        </w:rPr>
        <w:t>(Kockelman et al., 2017)</w:t>
      </w:r>
      <w:r w:rsidR="00F66FCA" w:rsidRPr="0064435F">
        <w:rPr>
          <w:rFonts w:ascii="Times New Roman" w:hAnsi="Times New Roman"/>
          <w:sz w:val="24"/>
          <w:szCs w:val="24"/>
          <w:lang w:val="en-US"/>
        </w:rPr>
        <w:fldChar w:fldCharType="end"/>
      </w:r>
      <w:r w:rsidR="0089358A" w:rsidRPr="0064435F">
        <w:rPr>
          <w:rFonts w:ascii="Times New Roman" w:hAnsi="Times New Roman"/>
          <w:sz w:val="24"/>
          <w:szCs w:val="24"/>
        </w:rPr>
        <w:t xml:space="preserve">, </w:t>
      </w:r>
      <w:r w:rsidR="00F66FCA" w:rsidRPr="0064435F">
        <w:rPr>
          <w:rFonts w:ascii="Times New Roman" w:hAnsi="Times New Roman"/>
          <w:sz w:val="24"/>
          <w:szCs w:val="24"/>
        </w:rPr>
        <w:fldChar w:fldCharType="begin"/>
      </w:r>
      <w:r w:rsidR="00065CC2" w:rsidRPr="0064435F">
        <w:rPr>
          <w:rFonts w:ascii="Times New Roman" w:hAnsi="Times New Roman"/>
          <w:sz w:val="24"/>
          <w:szCs w:val="24"/>
        </w:rPr>
        <w:instrText xml:space="preserve"> ADDIN ZOTERO_ITEM CSL_CITATION {"citationID":"QlKfpc4U","properties":{"formattedCitation":"(Kok et al., 2017)","plainCitation":"(Kok et al., 2017)","noteIndex":0},"citationItems":[{"id":635,"uris":["http://zotero.org/users/8331578/items/B5IN2GWW"],"uri":["http://zotero.org/users/8331578/items/B5IN2GWW"],"itemData":{"id":635,"type":"report","title":"RethinkX Disruption, Implications and Choices - Rethinking Transportation 2020-2030 - The Disruption of Transportation and the Collapse of the Internal-Combustion Vehicle and Oil Industries","URL":"https://static1.squarespace.com/static/585c3439be65942f022bbf9b/t/591a2e4be6f2e1c13df930c5/1494888038959/RethinkX+Report_051517.pdf","author":[{"family":"Kok","given":"Irem"},{"family":"Zou","give</w:instrText>
      </w:r>
      <w:r w:rsidR="00065CC2" w:rsidRPr="0064435F">
        <w:rPr>
          <w:rFonts w:ascii="Times New Roman" w:hAnsi="Times New Roman"/>
          <w:sz w:val="24"/>
          <w:szCs w:val="24"/>
          <w:lang w:val="en-US"/>
        </w:rPr>
        <w:instrText xml:space="preserve">n":"Sani Ye"},{"family":"Gordon","given":"Joshua"},{"family":"Mercer","given":"Bernard"}],"accessed":{"date-parts":[["2021",8,10]]},"issued":{"date-parts":[["2017",5]]}}}],"schema":"https://github.com/citation-style-language/schema/raw/master/csl-citation.json"} </w:instrText>
      </w:r>
      <w:r w:rsidR="00F66FCA" w:rsidRPr="0064435F">
        <w:rPr>
          <w:rFonts w:ascii="Times New Roman" w:hAnsi="Times New Roman"/>
          <w:sz w:val="24"/>
          <w:szCs w:val="24"/>
        </w:rPr>
        <w:fldChar w:fldCharType="separate"/>
      </w:r>
      <w:r w:rsidR="00065CC2" w:rsidRPr="0064435F">
        <w:rPr>
          <w:rFonts w:ascii="Times New Roman" w:hAnsi="Times New Roman"/>
          <w:sz w:val="24"/>
          <w:lang w:val="en-US"/>
        </w:rPr>
        <w:t>(Kok et al., 2017)</w:t>
      </w:r>
      <w:r w:rsidR="00F66FCA" w:rsidRPr="0064435F">
        <w:rPr>
          <w:rFonts w:ascii="Times New Roman" w:hAnsi="Times New Roman"/>
          <w:sz w:val="24"/>
          <w:szCs w:val="24"/>
        </w:rPr>
        <w:fldChar w:fldCharType="end"/>
      </w:r>
      <w:r w:rsidRPr="0064435F">
        <w:rPr>
          <w:rFonts w:ascii="Times New Roman" w:hAnsi="Times New Roman"/>
          <w:sz w:val="24"/>
          <w:szCs w:val="24"/>
          <w:lang w:val="en-US"/>
        </w:rPr>
        <w:t xml:space="preserve">), it is common to assume that this number of accidents will plummet because 95% of the accidents are caused by human error </w:t>
      </w:r>
      <w:r w:rsidR="00F66FCA" w:rsidRPr="0064435F">
        <w:rPr>
          <w:rFonts w:ascii="Times New Roman" w:hAnsi="Times New Roman"/>
          <w:sz w:val="24"/>
          <w:szCs w:val="24"/>
          <w:lang w:val="en-US"/>
        </w:rPr>
        <w:fldChar w:fldCharType="begin"/>
      </w:r>
      <w:r w:rsidR="00F66FCA" w:rsidRPr="0064435F">
        <w:rPr>
          <w:rFonts w:ascii="Times New Roman" w:hAnsi="Times New Roman"/>
          <w:sz w:val="24"/>
          <w:szCs w:val="24"/>
          <w:lang w:val="en-US"/>
        </w:rPr>
        <w:instrText xml:space="preserve"> ADDIN ZOTERO_ITEM CSL_CITATION {"citationID":"CTVbTDFZ","properties":{"formattedCitation":"(Parlement europ\\uc0\\u233{}en, 2019)","plainCitation":"(Parlement européen, 2019)","noteIndex":0},"citationItems":[{"id":8,"uris":["http://zotero.org/users/8331578/items/GYDZHYCN"],"uri":["http://zotero.org/users/8331578/items/GYDZHYCN"],"itemData":{"id":8,"type":"webpage","abstract":"Le bilan de la sécurité routière dans l’UE est plutôt bon, mais quels sont les pays les plus sûrs ? Découvrez les chiffres de la sécurité routière dans l’UE dans notre article.","language":"fr","title":"Décès sur les routes en Europe : les chiffres (infographie) | Actualité | Parlement européen","title-short":"Décès sur les routes en Europe","URL":"https://www.europarl.europa.eu/news/fr/headlines/society/20190410STO36615/deces-sur-les-routes-en-europe-les-chiffres-infographie","author":[{"family":"Parlement européen","given":""}],"accessed":{"date-parts":[["2021",8,9]]},"issued":{"date-parts":[["2019",4,16]]}}}],"schema":"https://github.com/citation-style-language/schema/raw/master/csl-citation.json"} </w:instrText>
      </w:r>
      <w:r w:rsidR="00F66FCA" w:rsidRPr="0064435F">
        <w:rPr>
          <w:rFonts w:ascii="Times New Roman" w:hAnsi="Times New Roman"/>
          <w:sz w:val="24"/>
          <w:szCs w:val="24"/>
          <w:lang w:val="en-US"/>
        </w:rPr>
        <w:fldChar w:fldCharType="separate"/>
      </w:r>
      <w:r w:rsidR="00F66FCA" w:rsidRPr="0064435F">
        <w:rPr>
          <w:rFonts w:ascii="Times New Roman" w:hAnsi="Times New Roman"/>
          <w:sz w:val="24"/>
          <w:szCs w:val="24"/>
          <w:lang w:val="en-US"/>
        </w:rPr>
        <w:t>(Parlement européen, 2019)</w:t>
      </w:r>
      <w:r w:rsidR="00F66FCA" w:rsidRPr="0064435F">
        <w:rPr>
          <w:rFonts w:ascii="Times New Roman" w:hAnsi="Times New Roman"/>
          <w:sz w:val="24"/>
          <w:szCs w:val="24"/>
          <w:lang w:val="en-US"/>
        </w:rPr>
        <w:fldChar w:fldCharType="end"/>
      </w:r>
      <w:r w:rsidRPr="0064435F">
        <w:rPr>
          <w:rFonts w:ascii="Times New Roman" w:hAnsi="Times New Roman"/>
          <w:sz w:val="24"/>
          <w:szCs w:val="24"/>
          <w:lang w:val="en-US"/>
        </w:rPr>
        <w:t>. Thus</w:t>
      </w:r>
      <w:r w:rsidR="000F50B9" w:rsidRPr="0064435F">
        <w:rPr>
          <w:rFonts w:ascii="Times New Roman" w:hAnsi="Times New Roman"/>
          <w:sz w:val="24"/>
          <w:szCs w:val="24"/>
          <w:lang w:val="en-US"/>
        </w:rPr>
        <w:t>,</w:t>
      </w:r>
      <w:r w:rsidRPr="0064435F">
        <w:rPr>
          <w:rFonts w:ascii="Times New Roman" w:hAnsi="Times New Roman"/>
          <w:sz w:val="24"/>
          <w:szCs w:val="24"/>
          <w:lang w:val="en-US"/>
        </w:rPr>
        <w:t xml:space="preserve"> by removing the human dimension from the driving activity, the number of accidents decreases.</w:t>
      </w:r>
    </w:p>
    <w:p w14:paraId="70F8835F" w14:textId="08D4CBED" w:rsidR="000F50B9" w:rsidRPr="0064435F" w:rsidRDefault="000F50B9" w:rsidP="00D27C8A">
      <w:pPr>
        <w:spacing w:line="360" w:lineRule="auto"/>
        <w:jc w:val="both"/>
        <w:rPr>
          <w:rFonts w:ascii="Times New Roman" w:hAnsi="Times New Roman"/>
          <w:sz w:val="24"/>
          <w:szCs w:val="24"/>
          <w:lang w:val="en-US"/>
        </w:rPr>
      </w:pPr>
    </w:p>
    <w:p w14:paraId="669FF2AD" w14:textId="10E97334" w:rsidR="000F50B9" w:rsidRPr="0064435F" w:rsidRDefault="000F50B9" w:rsidP="00D27C8A">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With autonomous cars, passengers will not only be safer, but they will also win time since they do not need to be focus on the road during their trips. </w:t>
      </w:r>
      <w:r w:rsidRPr="0064435F">
        <w:rPr>
          <w:rFonts w:ascii="Times New Roman" w:hAnsi="Times New Roman"/>
          <w:sz w:val="24"/>
          <w:szCs w:val="24"/>
        </w:rPr>
        <w:t xml:space="preserve">A Belgian </w:t>
      </w:r>
      <w:r w:rsidRPr="00D41779">
        <w:rPr>
          <w:rFonts w:ascii="Times New Roman" w:hAnsi="Times New Roman"/>
          <w:sz w:val="24"/>
          <w:szCs w:val="24"/>
          <w:lang w:val="en-US"/>
        </w:rPr>
        <w:t>spends</w:t>
      </w:r>
      <w:r w:rsidRPr="0064435F">
        <w:rPr>
          <w:rFonts w:ascii="Times New Roman" w:hAnsi="Times New Roman"/>
          <w:sz w:val="24"/>
          <w:szCs w:val="24"/>
        </w:rPr>
        <w:t xml:space="preserve"> in </w:t>
      </w:r>
      <w:r w:rsidRPr="00D41779">
        <w:rPr>
          <w:rFonts w:ascii="Times New Roman" w:hAnsi="Times New Roman"/>
          <w:sz w:val="24"/>
          <w:szCs w:val="24"/>
          <w:lang w:val="en-US"/>
        </w:rPr>
        <w:t>average</w:t>
      </w:r>
      <w:r w:rsidRPr="0064435F">
        <w:rPr>
          <w:rFonts w:ascii="Times New Roman" w:hAnsi="Times New Roman"/>
          <w:sz w:val="24"/>
          <w:szCs w:val="24"/>
        </w:rPr>
        <w:t xml:space="preserve"> ten </w:t>
      </w:r>
      <w:r w:rsidRPr="00D41779">
        <w:rPr>
          <w:rFonts w:ascii="Times New Roman" w:hAnsi="Times New Roman"/>
          <w:sz w:val="24"/>
          <w:szCs w:val="24"/>
          <w:lang w:val="en-US"/>
        </w:rPr>
        <w:t>hours</w:t>
      </w:r>
      <w:r w:rsidRPr="0064435F">
        <w:rPr>
          <w:rFonts w:ascii="Times New Roman" w:hAnsi="Times New Roman"/>
          <w:sz w:val="24"/>
          <w:szCs w:val="24"/>
        </w:rPr>
        <w:t xml:space="preserve"> per </w:t>
      </w:r>
      <w:r w:rsidRPr="00D41779">
        <w:rPr>
          <w:rFonts w:ascii="Times New Roman" w:hAnsi="Times New Roman"/>
          <w:sz w:val="24"/>
          <w:szCs w:val="24"/>
          <w:lang w:val="en-US"/>
        </w:rPr>
        <w:t>week</w:t>
      </w:r>
      <w:r w:rsidRPr="0064435F">
        <w:rPr>
          <w:rFonts w:ascii="Times New Roman" w:hAnsi="Times New Roman"/>
          <w:sz w:val="24"/>
          <w:szCs w:val="24"/>
        </w:rPr>
        <w:t xml:space="preserve"> in transport </w:t>
      </w:r>
      <w:r w:rsidR="00F66FCA" w:rsidRPr="0064435F">
        <w:rPr>
          <w:rFonts w:ascii="Times New Roman" w:hAnsi="Times New Roman"/>
          <w:color w:val="000000"/>
          <w:sz w:val="24"/>
          <w:szCs w:val="24"/>
          <w:shd w:val="clear" w:color="auto" w:fill="FFFFFF"/>
          <w:lang w:val="en-US"/>
        </w:rPr>
        <w:fldChar w:fldCharType="begin"/>
      </w:r>
      <w:r w:rsidR="00F66FCA" w:rsidRPr="0064435F">
        <w:rPr>
          <w:rFonts w:ascii="Times New Roman" w:hAnsi="Times New Roman"/>
          <w:color w:val="000000"/>
          <w:sz w:val="24"/>
          <w:szCs w:val="24"/>
          <w:shd w:val="clear" w:color="auto" w:fill="FFFFFF"/>
        </w:rPr>
        <w:instrText xml:space="preserve"> ADDIN ZOTERO_ITEM CSL_CITATION {"citationID":"VweQ88wA","properties":{"formattedCitation":"(F\\uc0\\u233{}d\\uc0\\u233{}ration Belge et Luxembourgeoise de l\\uc0\\u8217{}Automobile et du Cycle, 2020)","plainCitation":"(Fédération Belge et Luxembourgeoise de l’Automobile et du Cycle, 2020)","noteIndex":0},"citationItems":[{"id":332,"uris":["http://zotero.org/users/8331578/items/XCU3BFXJ"],"uri":["http://zotero.org/users/8331578/items/XCU3BFXJ"],"itemData":{"id":332,"type":"webpage","title":"Datadigest 2020","URL":"https://www.febiac.be/public/statistics.aspx?FID=23&amp;lang=FR","author":[{"family":"Fédération Belge et Luxembourgeoise de l'Automobile et du Cycle","given":""}],"accessed":{"date-parts":[["2021",8,14]]},"issued":{"date-parts":[["2020"]]}}}],"schema":"https://github.com/citation-style-language/schema/raw/master/csl-citation.json"} </w:instrText>
      </w:r>
      <w:r w:rsidR="00F66FCA" w:rsidRPr="0064435F">
        <w:rPr>
          <w:rFonts w:ascii="Times New Roman" w:hAnsi="Times New Roman"/>
          <w:color w:val="000000"/>
          <w:sz w:val="24"/>
          <w:szCs w:val="24"/>
          <w:shd w:val="clear" w:color="auto" w:fill="FFFFFF"/>
          <w:lang w:val="en-US"/>
        </w:rPr>
        <w:fldChar w:fldCharType="separate"/>
      </w:r>
      <w:r w:rsidR="00F66FCA" w:rsidRPr="0064435F">
        <w:rPr>
          <w:rFonts w:ascii="Times New Roman" w:hAnsi="Times New Roman"/>
          <w:sz w:val="24"/>
          <w:szCs w:val="24"/>
        </w:rPr>
        <w:t>(Fédération Belge et Luxembourgeoise de l’Automobile et du Cycle, 2020)</w:t>
      </w:r>
      <w:r w:rsidR="00F66FCA" w:rsidRPr="0064435F">
        <w:rPr>
          <w:rFonts w:ascii="Times New Roman" w:hAnsi="Times New Roman"/>
          <w:color w:val="000000"/>
          <w:sz w:val="24"/>
          <w:szCs w:val="24"/>
          <w:shd w:val="clear" w:color="auto" w:fill="FFFFFF"/>
          <w:lang w:val="en-US"/>
        </w:rPr>
        <w:fldChar w:fldCharType="end"/>
      </w:r>
      <w:r w:rsidRPr="0064435F">
        <w:rPr>
          <w:rFonts w:ascii="Times New Roman" w:hAnsi="Times New Roman"/>
          <w:sz w:val="24"/>
          <w:szCs w:val="24"/>
        </w:rPr>
        <w:t xml:space="preserve">. </w:t>
      </w:r>
      <w:r w:rsidRPr="0064435F">
        <w:rPr>
          <w:rFonts w:ascii="Times New Roman" w:hAnsi="Times New Roman"/>
          <w:sz w:val="24"/>
          <w:szCs w:val="24"/>
          <w:lang w:val="en-US"/>
        </w:rPr>
        <w:t xml:space="preserve">They can now use this time to work, rest or do any activity feasible in a car. Nevertheless, the car design will </w:t>
      </w:r>
      <w:proofErr w:type="gramStart"/>
      <w:r w:rsidRPr="0064435F">
        <w:rPr>
          <w:rFonts w:ascii="Times New Roman" w:hAnsi="Times New Roman"/>
          <w:sz w:val="24"/>
          <w:szCs w:val="24"/>
          <w:lang w:val="en-US"/>
        </w:rPr>
        <w:t>probably be</w:t>
      </w:r>
      <w:proofErr w:type="gramEnd"/>
      <w:r w:rsidRPr="0064435F">
        <w:rPr>
          <w:rFonts w:ascii="Times New Roman" w:hAnsi="Times New Roman"/>
          <w:sz w:val="24"/>
          <w:szCs w:val="24"/>
          <w:lang w:val="en-US"/>
        </w:rPr>
        <w:t xml:space="preserve"> adapted to these new possibilities like shown on Figure</w:t>
      </w:r>
      <w:r w:rsidR="00D31059" w:rsidRPr="0064435F">
        <w:rPr>
          <w:rFonts w:ascii="Times New Roman" w:hAnsi="Times New Roman"/>
          <w:sz w:val="24"/>
          <w:szCs w:val="24"/>
          <w:lang w:val="en-US"/>
        </w:rPr>
        <w:t>s</w:t>
      </w:r>
      <w:r w:rsidRPr="0064435F">
        <w:rPr>
          <w:rFonts w:ascii="Times New Roman" w:hAnsi="Times New Roman"/>
          <w:sz w:val="24"/>
          <w:szCs w:val="24"/>
          <w:lang w:val="en-US"/>
        </w:rPr>
        <w:t xml:space="preserve"> </w:t>
      </w:r>
      <w:r w:rsidR="00E437A4" w:rsidRPr="0064435F">
        <w:rPr>
          <w:rFonts w:ascii="Times New Roman" w:hAnsi="Times New Roman"/>
          <w:sz w:val="24"/>
          <w:szCs w:val="24"/>
          <w:lang w:val="en-US"/>
        </w:rPr>
        <w:t>1 and 2</w:t>
      </w:r>
      <w:r w:rsidRPr="0064435F">
        <w:rPr>
          <w:rFonts w:ascii="Times New Roman" w:hAnsi="Times New Roman"/>
          <w:sz w:val="24"/>
          <w:szCs w:val="24"/>
          <w:lang w:val="en-US"/>
        </w:rPr>
        <w:t xml:space="preserve">. </w:t>
      </w:r>
    </w:p>
    <w:p w14:paraId="6AF4D366" w14:textId="4D5EF0DB" w:rsidR="000F50B9" w:rsidRPr="0064435F" w:rsidRDefault="000F50B9" w:rsidP="00D27C8A">
      <w:pPr>
        <w:spacing w:line="360" w:lineRule="auto"/>
        <w:jc w:val="both"/>
        <w:rPr>
          <w:rFonts w:ascii="Times New Roman" w:hAnsi="Times New Roman"/>
          <w:sz w:val="24"/>
          <w:szCs w:val="24"/>
          <w:lang w:val="en-US"/>
        </w:rPr>
      </w:pPr>
    </w:p>
    <w:p w14:paraId="4E4AE4B0" w14:textId="186DBE4A" w:rsidR="000F50B9" w:rsidRPr="0064435F" w:rsidRDefault="000F50B9" w:rsidP="00D27C8A">
      <w:pPr>
        <w:spacing w:line="360" w:lineRule="auto"/>
        <w:jc w:val="both"/>
        <w:rPr>
          <w:rFonts w:ascii="Times New Roman" w:hAnsi="Times New Roman"/>
          <w:sz w:val="24"/>
          <w:szCs w:val="24"/>
          <w:lang w:val="en-US"/>
        </w:rPr>
      </w:pPr>
      <w:r w:rsidRPr="0064435F">
        <w:rPr>
          <w:rFonts w:ascii="Times New Roman" w:hAnsi="Times New Roman"/>
          <w:noProof/>
        </w:rPr>
        <w:drawing>
          <wp:inline distT="0" distB="0" distL="0" distR="0" wp14:anchorId="14157862" wp14:editId="1FC3AAF9">
            <wp:extent cx="2871384" cy="1588883"/>
            <wp:effectExtent l="0" t="0" r="0" b="0"/>
            <wp:docPr id="3" name="Picture 3" descr="Volvo 360c Interior 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olvo 360c Interior Offi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83617" cy="1595652"/>
                    </a:xfrm>
                    <a:prstGeom prst="rect">
                      <a:avLst/>
                    </a:prstGeom>
                    <a:noFill/>
                    <a:ln>
                      <a:noFill/>
                    </a:ln>
                  </pic:spPr>
                </pic:pic>
              </a:graphicData>
            </a:graphic>
          </wp:inline>
        </w:drawing>
      </w:r>
      <w:r w:rsidR="00D31059" w:rsidRPr="0064435F">
        <w:rPr>
          <w:rFonts w:ascii="Times New Roman" w:hAnsi="Times New Roman"/>
          <w:noProof/>
        </w:rPr>
        <w:drawing>
          <wp:inline distT="0" distB="0" distL="0" distR="0" wp14:anchorId="4529CDF6" wp14:editId="3082CF60">
            <wp:extent cx="2842788" cy="159938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48963" cy="1602856"/>
                    </a:xfrm>
                    <a:prstGeom prst="rect">
                      <a:avLst/>
                    </a:prstGeom>
                    <a:noFill/>
                    <a:ln>
                      <a:noFill/>
                    </a:ln>
                  </pic:spPr>
                </pic:pic>
              </a:graphicData>
            </a:graphic>
          </wp:inline>
        </w:drawing>
      </w:r>
    </w:p>
    <w:p w14:paraId="29509A94" w14:textId="2106CC90" w:rsidR="00D31059" w:rsidRDefault="00D31059" w:rsidP="00D31059">
      <w:pPr>
        <w:pStyle w:val="Caption"/>
        <w:rPr>
          <w:rFonts w:ascii="Times New Roman" w:hAnsi="Times New Roman"/>
          <w:sz w:val="16"/>
          <w:szCs w:val="16"/>
          <w:lang w:val="en-US"/>
        </w:rPr>
      </w:pPr>
      <w:bookmarkStart w:id="10" w:name="_Toc80021526"/>
      <w:r w:rsidRPr="0064435F">
        <w:rPr>
          <w:rFonts w:ascii="Times New Roman" w:hAnsi="Times New Roman"/>
          <w:sz w:val="16"/>
          <w:szCs w:val="16"/>
          <w:lang w:val="en-US"/>
        </w:rPr>
        <w:t xml:space="preserve">Figure </w:t>
      </w:r>
      <w:r w:rsidRPr="0064435F">
        <w:rPr>
          <w:rFonts w:ascii="Times New Roman" w:hAnsi="Times New Roman"/>
          <w:sz w:val="16"/>
          <w:szCs w:val="16"/>
        </w:rPr>
        <w:fldChar w:fldCharType="begin"/>
      </w:r>
      <w:r w:rsidRPr="0064435F">
        <w:rPr>
          <w:rFonts w:ascii="Times New Roman" w:hAnsi="Times New Roman"/>
          <w:sz w:val="16"/>
          <w:szCs w:val="16"/>
          <w:lang w:val="en-US"/>
        </w:rPr>
        <w:instrText xml:space="preserve"> SEQ Figure \* ARABIC </w:instrText>
      </w:r>
      <w:r w:rsidRPr="0064435F">
        <w:rPr>
          <w:rFonts w:ascii="Times New Roman" w:hAnsi="Times New Roman"/>
          <w:sz w:val="16"/>
          <w:szCs w:val="16"/>
        </w:rPr>
        <w:fldChar w:fldCharType="separate"/>
      </w:r>
      <w:r w:rsidR="00AA3769" w:rsidRPr="0064435F">
        <w:rPr>
          <w:rFonts w:ascii="Times New Roman" w:hAnsi="Times New Roman"/>
          <w:noProof/>
          <w:sz w:val="16"/>
          <w:szCs w:val="16"/>
          <w:lang w:val="en-US"/>
        </w:rPr>
        <w:t>1</w:t>
      </w:r>
      <w:r w:rsidRPr="0064435F">
        <w:rPr>
          <w:rFonts w:ascii="Times New Roman" w:hAnsi="Times New Roman"/>
          <w:sz w:val="16"/>
          <w:szCs w:val="16"/>
        </w:rPr>
        <w:fldChar w:fldCharType="end"/>
      </w:r>
      <w:r w:rsidRPr="0064435F">
        <w:rPr>
          <w:rFonts w:ascii="Times New Roman" w:hAnsi="Times New Roman"/>
          <w:sz w:val="16"/>
          <w:szCs w:val="16"/>
          <w:lang w:val="en-US"/>
        </w:rPr>
        <w:t xml:space="preserve"> </w:t>
      </w:r>
      <w:r w:rsidR="001F5244" w:rsidRPr="0064435F">
        <w:rPr>
          <w:rFonts w:ascii="Times New Roman" w:hAnsi="Times New Roman"/>
          <w:sz w:val="16"/>
          <w:szCs w:val="16"/>
          <w:lang w:val="en-US"/>
        </w:rPr>
        <w:t xml:space="preserve">(on the left) </w:t>
      </w:r>
      <w:r w:rsidRPr="0064435F">
        <w:rPr>
          <w:rFonts w:ascii="Times New Roman" w:hAnsi="Times New Roman"/>
          <w:sz w:val="16"/>
          <w:szCs w:val="16"/>
          <w:lang w:val="en-US"/>
        </w:rPr>
        <w:t xml:space="preserve">New autonomous car design for a meeting (Volvo 360c) </w:t>
      </w:r>
      <w:r w:rsidR="00F66FCA" w:rsidRPr="0064435F">
        <w:rPr>
          <w:rFonts w:ascii="Times New Roman" w:hAnsi="Times New Roman"/>
          <w:sz w:val="16"/>
          <w:szCs w:val="16"/>
          <w:lang w:val="en-US"/>
        </w:rPr>
        <w:fldChar w:fldCharType="begin"/>
      </w:r>
      <w:r w:rsidR="0043441A" w:rsidRPr="0064435F">
        <w:rPr>
          <w:rFonts w:ascii="Times New Roman" w:hAnsi="Times New Roman"/>
          <w:sz w:val="16"/>
          <w:szCs w:val="16"/>
          <w:lang w:val="en-US"/>
        </w:rPr>
        <w:instrText xml:space="preserve"> ADDIN ZOTERO_ITEM CSL_CITATION {"citationID":"wC8JOkdM","properties":{"formattedCitation":"(Volvo Car Group, Affaires publiques, SE-405 31 G\\uc0\\u246{}teborg, 2021)","plainCitation":"(Volvo Car Group, Affaires publiques, SE-405 31 Göteborg, 2021)","dontUpdate":true,"noteIndex":0},"citationItems":[{"id":334,"uris":["http://zotero.org/users/8331578/items/5T8UVLKC"],"uri":["http://zotero.org/users/8331578/items/5T8UVLKC"],"itemData":{"id":334,"type":"graphic","abstract":"Volvo 360c is Volvo Cars latest concept car, a holistic view of a future of travel that is autonomous, electric, connected and safe.","language":"fr-be","title":"Volvo 360c Interior Office","URL":"https://www.media.volvocars.com/be/fr-be/media/photos/237052/volvo-360c-interior9","author":[{"family":"Volvo Car Group, Affaires publiques, SE-405 31 Göteborg","given":""}],"accessed":{"date-parts":[["2021",8,14]]},"issued":{"date-parts":[["2021"]]}}}],"schema":"https://github.com/citation-style-language/schema/raw/master/csl-citation.json"} </w:instrText>
      </w:r>
      <w:r w:rsidR="00F66FCA" w:rsidRPr="0064435F">
        <w:rPr>
          <w:rFonts w:ascii="Times New Roman" w:hAnsi="Times New Roman"/>
          <w:sz w:val="16"/>
          <w:szCs w:val="16"/>
          <w:lang w:val="en-US"/>
        </w:rPr>
        <w:fldChar w:fldCharType="separate"/>
      </w:r>
      <w:r w:rsidR="00F66FCA" w:rsidRPr="0064435F">
        <w:rPr>
          <w:rFonts w:ascii="Times New Roman" w:hAnsi="Times New Roman"/>
          <w:sz w:val="16"/>
          <w:szCs w:val="24"/>
          <w:lang w:val="en-US"/>
        </w:rPr>
        <w:t>(</w:t>
      </w:r>
      <w:r w:rsidR="000F0CA8" w:rsidRPr="0064435F">
        <w:rPr>
          <w:rFonts w:ascii="Times New Roman" w:hAnsi="Times New Roman"/>
          <w:sz w:val="16"/>
          <w:szCs w:val="24"/>
          <w:lang w:val="en-US"/>
        </w:rPr>
        <w:t xml:space="preserve">© </w:t>
      </w:r>
      <w:r w:rsidR="00F66FCA" w:rsidRPr="0064435F">
        <w:rPr>
          <w:rFonts w:ascii="Times New Roman" w:hAnsi="Times New Roman"/>
          <w:sz w:val="16"/>
          <w:szCs w:val="24"/>
          <w:lang w:val="en-US"/>
        </w:rPr>
        <w:t>Volvo Car Group, Affaires publiques, SE-405 31 Göteborg, 2021)</w:t>
      </w:r>
      <w:r w:rsidR="00F66FCA" w:rsidRPr="0064435F">
        <w:rPr>
          <w:rFonts w:ascii="Times New Roman" w:hAnsi="Times New Roman"/>
          <w:sz w:val="16"/>
          <w:szCs w:val="16"/>
          <w:lang w:val="en-US"/>
        </w:rPr>
        <w:fldChar w:fldCharType="end"/>
      </w:r>
      <w:r w:rsidR="001F5244" w:rsidRPr="0064435F">
        <w:rPr>
          <w:rFonts w:ascii="Times New Roman" w:hAnsi="Times New Roman"/>
          <w:sz w:val="16"/>
          <w:szCs w:val="16"/>
          <w:lang w:val="en-US"/>
        </w:rPr>
        <w:br/>
      </w:r>
      <w:r w:rsidRPr="0064435F">
        <w:rPr>
          <w:rFonts w:ascii="Times New Roman" w:hAnsi="Times New Roman"/>
          <w:sz w:val="16"/>
          <w:szCs w:val="16"/>
          <w:lang w:val="en-US"/>
        </w:rPr>
        <w:t xml:space="preserve">Figure </w:t>
      </w:r>
      <w:r w:rsidRPr="0064435F">
        <w:rPr>
          <w:rFonts w:ascii="Times New Roman" w:hAnsi="Times New Roman"/>
          <w:sz w:val="16"/>
          <w:szCs w:val="16"/>
        </w:rPr>
        <w:fldChar w:fldCharType="begin"/>
      </w:r>
      <w:r w:rsidRPr="0064435F">
        <w:rPr>
          <w:rFonts w:ascii="Times New Roman" w:hAnsi="Times New Roman"/>
          <w:sz w:val="16"/>
          <w:szCs w:val="16"/>
          <w:lang w:val="en-US"/>
        </w:rPr>
        <w:instrText xml:space="preserve"> SEQ Figure \* ARABIC </w:instrText>
      </w:r>
      <w:r w:rsidRPr="0064435F">
        <w:rPr>
          <w:rFonts w:ascii="Times New Roman" w:hAnsi="Times New Roman"/>
          <w:sz w:val="16"/>
          <w:szCs w:val="16"/>
        </w:rPr>
        <w:fldChar w:fldCharType="separate"/>
      </w:r>
      <w:r w:rsidR="00AA3769" w:rsidRPr="0064435F">
        <w:rPr>
          <w:rFonts w:ascii="Times New Roman" w:hAnsi="Times New Roman"/>
          <w:noProof/>
          <w:sz w:val="16"/>
          <w:szCs w:val="16"/>
          <w:lang w:val="en-US"/>
        </w:rPr>
        <w:t>2</w:t>
      </w:r>
      <w:r w:rsidRPr="0064435F">
        <w:rPr>
          <w:rFonts w:ascii="Times New Roman" w:hAnsi="Times New Roman"/>
          <w:sz w:val="16"/>
          <w:szCs w:val="16"/>
        </w:rPr>
        <w:fldChar w:fldCharType="end"/>
      </w:r>
      <w:r w:rsidRPr="0064435F">
        <w:rPr>
          <w:rFonts w:ascii="Times New Roman" w:hAnsi="Times New Roman"/>
          <w:sz w:val="16"/>
          <w:szCs w:val="16"/>
          <w:lang w:val="en-US"/>
        </w:rPr>
        <w:t xml:space="preserve"> </w:t>
      </w:r>
      <w:r w:rsidR="001F5244" w:rsidRPr="0064435F">
        <w:rPr>
          <w:rFonts w:ascii="Times New Roman" w:hAnsi="Times New Roman"/>
          <w:sz w:val="16"/>
          <w:szCs w:val="16"/>
          <w:lang w:val="en-US"/>
        </w:rPr>
        <w:t xml:space="preserve">(on the right) </w:t>
      </w:r>
      <w:r w:rsidRPr="0064435F">
        <w:rPr>
          <w:rFonts w:ascii="Times New Roman" w:hAnsi="Times New Roman"/>
          <w:sz w:val="16"/>
          <w:szCs w:val="16"/>
          <w:lang w:val="en-US"/>
        </w:rPr>
        <w:t>New autonomous car design for resting (Volvo 360c)</w:t>
      </w:r>
      <w:r w:rsidR="00F66FCA" w:rsidRPr="0064435F">
        <w:rPr>
          <w:rFonts w:ascii="Times New Roman" w:hAnsi="Times New Roman"/>
          <w:sz w:val="16"/>
          <w:szCs w:val="16"/>
          <w:lang w:val="en-US"/>
        </w:rPr>
        <w:t xml:space="preserve"> </w:t>
      </w:r>
      <w:r w:rsidR="00F66FCA" w:rsidRPr="0064435F">
        <w:rPr>
          <w:rFonts w:ascii="Times New Roman" w:hAnsi="Times New Roman"/>
          <w:sz w:val="16"/>
          <w:szCs w:val="16"/>
          <w:lang w:val="en-US"/>
        </w:rPr>
        <w:fldChar w:fldCharType="begin"/>
      </w:r>
      <w:r w:rsidR="0043441A" w:rsidRPr="0064435F">
        <w:rPr>
          <w:rFonts w:ascii="Times New Roman" w:hAnsi="Times New Roman"/>
          <w:sz w:val="16"/>
          <w:szCs w:val="16"/>
          <w:lang w:val="en-US"/>
        </w:rPr>
        <w:instrText xml:space="preserve"> ADDIN ZOTERO_ITEM CSL_CITATION {"citationID":"bD1usbsf","properties":{"formattedCitation":"(Volvo Car Group, Affaires publiques, SE-405 31 G\\uc0\\u246{}teborg, 2018)","plainCitation":"(Volvo Car Group, Affaires publiques, SE-405 31 Göteborg, 2018)","dontUpdate":true,"noteIndex":0},"citationItems":[{"id":336,"uris":["http://zotero.org/users/8331578/items/8QW4FZN3"],"uri":["http://zotero.org/users/8331578/items/8QW4FZN3"],"itemData":{"id":336,"type":"graphic","abstract":"Consulter de photo de la Volvo   en haute définition.","language":"fr","title":"Volvo 360c Concept foto| Motor1.com France","URL":"https://fr.motor1.com/photo/3240235/volvo-360c-concept/","author":[{"family":"Volvo Car Group, Affaires publiques, SE-405 31 Göteborg","given":""}],"accessed":{"date-parts":[["2021",8,14]]},"issued":{"date-parts":[["2018",9,6]]}}}],"schema":"https://github.com/citation-style-language/schema/raw/master/csl-citation.json"} </w:instrText>
      </w:r>
      <w:r w:rsidR="00F66FCA" w:rsidRPr="0064435F">
        <w:rPr>
          <w:rFonts w:ascii="Times New Roman" w:hAnsi="Times New Roman"/>
          <w:sz w:val="16"/>
          <w:szCs w:val="16"/>
          <w:lang w:val="en-US"/>
        </w:rPr>
        <w:fldChar w:fldCharType="separate"/>
      </w:r>
      <w:r w:rsidR="00F66FCA" w:rsidRPr="0064435F">
        <w:rPr>
          <w:rFonts w:ascii="Times New Roman" w:hAnsi="Times New Roman"/>
          <w:sz w:val="16"/>
          <w:szCs w:val="24"/>
          <w:lang w:val="en-US"/>
        </w:rPr>
        <w:t>(</w:t>
      </w:r>
      <w:r w:rsidR="000F0CA8" w:rsidRPr="0064435F">
        <w:rPr>
          <w:rFonts w:ascii="Times New Roman" w:hAnsi="Times New Roman"/>
          <w:sz w:val="16"/>
          <w:szCs w:val="24"/>
          <w:lang w:val="en-US"/>
        </w:rPr>
        <w:t xml:space="preserve">© </w:t>
      </w:r>
      <w:r w:rsidR="00F66FCA" w:rsidRPr="0064435F">
        <w:rPr>
          <w:rFonts w:ascii="Times New Roman" w:hAnsi="Times New Roman"/>
          <w:sz w:val="16"/>
          <w:szCs w:val="24"/>
          <w:lang w:val="en-US"/>
        </w:rPr>
        <w:t>Volvo Car Group, Affaires publiques, SE-405 31 Göteborg, 2018)</w:t>
      </w:r>
      <w:bookmarkEnd w:id="10"/>
      <w:r w:rsidR="00F66FCA" w:rsidRPr="0064435F">
        <w:rPr>
          <w:rFonts w:ascii="Times New Roman" w:hAnsi="Times New Roman"/>
          <w:sz w:val="16"/>
          <w:szCs w:val="16"/>
          <w:lang w:val="en-US"/>
        </w:rPr>
        <w:fldChar w:fldCharType="end"/>
      </w:r>
    </w:p>
    <w:p w14:paraId="1CE2655D" w14:textId="77777777" w:rsidR="002F3B50" w:rsidRPr="002F3B50" w:rsidRDefault="002F3B50" w:rsidP="002F3B50">
      <w:pPr>
        <w:rPr>
          <w:lang w:val="en-US" w:eastAsia="en-US"/>
        </w:rPr>
      </w:pPr>
    </w:p>
    <w:p w14:paraId="2F4F0D45" w14:textId="19B6508F" w:rsidR="00D31059" w:rsidRPr="0064435F" w:rsidRDefault="00D31059" w:rsidP="00D31059">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anks to autonomous </w:t>
      </w:r>
      <w:r w:rsidR="00D41779" w:rsidRPr="0064435F">
        <w:rPr>
          <w:rFonts w:ascii="Times New Roman" w:hAnsi="Times New Roman"/>
          <w:sz w:val="24"/>
          <w:szCs w:val="24"/>
          <w:lang w:val="en-US"/>
        </w:rPr>
        <w:t>vehicles</w:t>
      </w:r>
      <w:r w:rsidRPr="0064435F">
        <w:rPr>
          <w:rFonts w:ascii="Times New Roman" w:hAnsi="Times New Roman"/>
          <w:sz w:val="24"/>
          <w:szCs w:val="24"/>
          <w:lang w:val="en-US"/>
        </w:rPr>
        <w:t xml:space="preserve"> (AV), time spent in travel will be more efficient. However, it will also be shorter. Indeed, scientists predict a decrease of congestion thanks to AVs </w:t>
      </w:r>
      <w:r w:rsidR="000F0CA8" w:rsidRPr="0064435F">
        <w:rPr>
          <w:rFonts w:ascii="Times New Roman" w:hAnsi="Times New Roman"/>
          <w:lang w:val="en-US"/>
        </w:rPr>
        <w:fldChar w:fldCharType="begin"/>
      </w:r>
      <w:r w:rsidR="000F0CA8" w:rsidRPr="0064435F">
        <w:rPr>
          <w:rFonts w:ascii="Times New Roman" w:hAnsi="Times New Roman"/>
          <w:lang w:val="en-US"/>
        </w:rPr>
        <w:instrText xml:space="preserve"> ADDIN ZOTERO_ITEM CSL_CITATION {"citationID":"RTOuBCtY","properties":{"formattedCitation":"(Anderson et al., 2016)","plainCitation":"(Anderson et al., 2016)","noteIndex":0},"citationItems":[{"id":47,"uris":["http://zotero.org/users/8331578/items/U85X5YJA"],"uri":["http://zotero.org/users/8331578/items/U85X5YJA"],"itemData":{"id":47,"type":"article-journal","abstract":"The automotive industry appears close to substantial change engendered by","language":"en","note":"publisher: RAND Corporation","source":"www.rand.org","title":"Autonomous Vehicle Technology: A Guide for Policymakers","title-short":"Autonomous Vehicle Technology","URL":"https://www.rand.org/pubs/research_reports/RR443-2.html","author":[{"family":"Anderson","given":"James M."},{"family":"Kalra","given":"Nidhi"},{"family":"Stanley","given":"Karlyn D."},{"family":"Sorensen","given":"Paul"},{"family":"Samaras","given":"Constantine"},{"family":"Oluwatola","given":"Tobi A."}],"accessed":{"date-parts":[["2021",8,9]]},"issued":{"date-parts":[["2016",3,22]]}}}],"schema":"https://github.com/citation-style-language/schema/raw/master/csl-citation.json"} </w:instrText>
      </w:r>
      <w:r w:rsidR="000F0CA8" w:rsidRPr="0064435F">
        <w:rPr>
          <w:rFonts w:ascii="Times New Roman" w:hAnsi="Times New Roman"/>
          <w:lang w:val="en-US"/>
        </w:rPr>
        <w:fldChar w:fldCharType="separate"/>
      </w:r>
      <w:r w:rsidR="000F0CA8" w:rsidRPr="0064435F">
        <w:rPr>
          <w:rFonts w:ascii="Times New Roman" w:hAnsi="Times New Roman"/>
          <w:lang w:val="en-US"/>
        </w:rPr>
        <w:t>(Anderson et al., 2016)</w:t>
      </w:r>
      <w:r w:rsidR="000F0CA8" w:rsidRPr="0064435F">
        <w:rPr>
          <w:rFonts w:ascii="Times New Roman" w:hAnsi="Times New Roman"/>
          <w:lang w:val="en-US"/>
        </w:rPr>
        <w:fldChar w:fldCharType="end"/>
      </w:r>
      <w:r w:rsidRPr="0064435F">
        <w:rPr>
          <w:rFonts w:ascii="Times New Roman" w:hAnsi="Times New Roman"/>
          <w:sz w:val="24"/>
          <w:szCs w:val="24"/>
          <w:lang w:val="en-US"/>
        </w:rPr>
        <w:t xml:space="preserve">. As seen in section </w:t>
      </w:r>
      <w:r w:rsidR="00A13411" w:rsidRPr="0064435F">
        <w:rPr>
          <w:rFonts w:ascii="Times New Roman" w:hAnsi="Times New Roman"/>
          <w:sz w:val="24"/>
          <w:szCs w:val="24"/>
          <w:lang w:val="en-US"/>
        </w:rPr>
        <w:t>XI.C.3.b</w:t>
      </w:r>
      <w:r w:rsidRPr="0064435F">
        <w:rPr>
          <w:rFonts w:ascii="Times New Roman" w:hAnsi="Times New Roman"/>
          <w:sz w:val="24"/>
          <w:szCs w:val="24"/>
          <w:lang w:val="en-US"/>
        </w:rPr>
        <w:t xml:space="preserve">, the number of cars required to fulfill all users need is </w:t>
      </w:r>
      <w:r w:rsidRPr="0064435F">
        <w:rPr>
          <w:rFonts w:ascii="Times New Roman" w:hAnsi="Times New Roman"/>
          <w:sz w:val="24"/>
          <w:szCs w:val="24"/>
          <w:lang w:val="en-US"/>
        </w:rPr>
        <w:lastRenderedPageBreak/>
        <w:t xml:space="preserve">inferior to the current number of cars on roads. Many searchers </w:t>
      </w:r>
      <w:r w:rsidR="007F0C9B" w:rsidRPr="0064435F">
        <w:rPr>
          <w:rFonts w:ascii="Times New Roman" w:hAnsi="Times New Roman"/>
          <w:sz w:val="24"/>
          <w:szCs w:val="24"/>
          <w:lang w:val="en-US"/>
        </w:rPr>
        <w:fldChar w:fldCharType="begin"/>
      </w:r>
      <w:r w:rsidR="007F0C9B" w:rsidRPr="0064435F">
        <w:rPr>
          <w:rFonts w:ascii="Times New Roman" w:hAnsi="Times New Roman"/>
          <w:sz w:val="24"/>
          <w:szCs w:val="24"/>
          <w:lang w:val="en-US"/>
        </w:rPr>
        <w:instrText xml:space="preserve"> ADDIN ZOTERO_ITEM CSL_CITATION {"citationID":"UiZgQ4cL","properties":{"formattedCitation":"(Spieser et al., 2014)","plainCitation":"(Spieser et al., 2014)","noteIndex":0},"citationItems":[{"id":2,"uris":["http://zotero.org/users/8331578/items/5FCPH2VS"],"uri":["http://zotero.org/users/8331578/items/5FCPH2VS"],"itemData":{"id":2,"type":"chapter","abstract":"The objective of this work is to provide analytical guidelines and ﬁnancial justiﬁcation for the design of shared-vehicle mobility-on-demand systems. Speciﬁcally, we consider the fundamental issue of determining the appropriate number of vehicles to ﬁeld in the ﬂeet, and estimate the ﬁnancial beneﬁts of several models of car sharing. As a case study, we consider replacing all modes of personal transportation in a city such as Singapore with a ﬂeet of shared automated vehicles, able to drive themselves, e.g., to move to a customer’s location. Using actual transportation data, our analysis suggests a shared-vehicle mobility solution can meet the personal mobility needs of the entire population with a ﬂeet whose size is approximately 1/3 of the total number of passenger vehicles currently in operation.","container-title":"Road Vehicle Automation","event-place":"Cham","ISBN":"978-3-319-05989-1","language":"en","note":"collection-title: Lecture Notes in Mobility\nDOI: 10.1007/978-3-319-05990-7_20","page":"229-245","publisher":"Springer International Publishing","publisher-place":"Cham","source":"DOI.org (Crossref)","title":"Toward a Systematic Approach to the Design and Evaluation of Automated Mobility-on-Demand Systems: A Case Study in Singapore","title-short":"Toward a Systematic Approach to the Design and Evaluation of Automated Mobility-on-Demand Systems","URL":"http://link.springer.com/10.1007/978-3-319-05990-7_20","editor":[{"family":"Meyer","given":"Gereon"},{"family":"Beiker","given":"Sven"}],"author":[{"family":"Spieser","given":"Kevin"},{"family":"Treleaven","given":"Kyle"},{"family":"Zhang","given":"Rick"},{"family":"Frazzoli","given":"Emilio"},{"family":"Morton","given":"Daniel"},{"family":"Pavone","given":"Marco"}],"accessed":{"date-parts":[["2021",8,9]]},"issued":{"date-parts":[["2014"]]}}}],"schema":"https://github.com/citation-style-language/schema/raw/master/csl-citation.json"} </w:instrText>
      </w:r>
      <w:r w:rsidR="007F0C9B" w:rsidRPr="0064435F">
        <w:rPr>
          <w:rFonts w:ascii="Times New Roman" w:hAnsi="Times New Roman"/>
          <w:sz w:val="24"/>
          <w:szCs w:val="24"/>
          <w:lang w:val="en-US"/>
        </w:rPr>
        <w:fldChar w:fldCharType="separate"/>
      </w:r>
      <w:r w:rsidR="007F0C9B" w:rsidRPr="0064435F">
        <w:rPr>
          <w:rFonts w:ascii="Times New Roman" w:hAnsi="Times New Roman"/>
          <w:sz w:val="24"/>
          <w:szCs w:val="24"/>
          <w:lang w:val="en-US"/>
        </w:rPr>
        <w:t>(Spieser et al., 2014)</w:t>
      </w:r>
      <w:r w:rsidR="007F0C9B" w:rsidRPr="0064435F">
        <w:rPr>
          <w:rFonts w:ascii="Times New Roman" w:hAnsi="Times New Roman"/>
          <w:sz w:val="24"/>
          <w:szCs w:val="24"/>
          <w:lang w:val="en-US"/>
        </w:rPr>
        <w:fldChar w:fldCharType="end"/>
      </w:r>
      <w:r w:rsidR="00D37FCA" w:rsidRPr="0064435F">
        <w:rPr>
          <w:rFonts w:ascii="Times New Roman" w:hAnsi="Times New Roman"/>
          <w:sz w:val="24"/>
          <w:szCs w:val="24"/>
          <w:lang w:val="en-US"/>
        </w:rPr>
        <w:t xml:space="preserve">, </w:t>
      </w:r>
      <w:r w:rsidR="000F0CA8" w:rsidRPr="0064435F">
        <w:rPr>
          <w:rFonts w:ascii="Times New Roman" w:hAnsi="Times New Roman"/>
          <w:sz w:val="24"/>
          <w:szCs w:val="24"/>
          <w:lang w:val="en-US"/>
        </w:rPr>
        <w:fldChar w:fldCharType="begin"/>
      </w:r>
      <w:r w:rsidR="000F0CA8" w:rsidRPr="0064435F">
        <w:rPr>
          <w:rFonts w:ascii="Times New Roman" w:hAnsi="Times New Roman"/>
          <w:sz w:val="24"/>
          <w:szCs w:val="24"/>
          <w:lang w:val="en-US"/>
        </w:rPr>
        <w:instrText xml:space="preserve"> ADDIN ZOTERO_ITEM CSL_CITATION {"citationID":"8dSieomI","properties":{"formattedCitation":"(ITF, 2015)","plainCitation":"(ITF, 2015)","noteIndex":0},"citationItems":[{"id":616,"uris":["http://zotero.org/users/8331578/items/TFWPGNV9"],"uri":["http://zotero.org/users/8331578/items/TFWPGNV9"],"itemData":{"id":616,"type":"report","event-place":"Paris","publisher":"OECD","publisher-place":"Paris","title":"Urban Mobility System Upgrade: How shared self-driving cars could change city traffic","URL":"https://www.itf-oecd.org/sites/default/files/docs/15cpb_self-drivingcars.pdf","author":[{"family":"ITF","given":""}],"accessed":{"date-parts":[["2021",8,9]]},"issued":{"date-parts":[["2015"]]}}}],"schema":"https://github.com/citation-style-language/schema/raw/master/csl-citation.json"} </w:instrText>
      </w:r>
      <w:r w:rsidR="000F0CA8" w:rsidRPr="0064435F">
        <w:rPr>
          <w:rFonts w:ascii="Times New Roman" w:hAnsi="Times New Roman"/>
          <w:sz w:val="24"/>
          <w:szCs w:val="24"/>
          <w:lang w:val="en-US"/>
        </w:rPr>
        <w:fldChar w:fldCharType="separate"/>
      </w:r>
      <w:r w:rsidR="000F0CA8" w:rsidRPr="0064435F">
        <w:rPr>
          <w:rFonts w:ascii="Times New Roman" w:hAnsi="Times New Roman"/>
          <w:sz w:val="24"/>
          <w:szCs w:val="24"/>
          <w:lang w:val="en-US"/>
        </w:rPr>
        <w:t>(ITF, 2015)</w:t>
      </w:r>
      <w:r w:rsidR="000F0CA8" w:rsidRPr="0064435F">
        <w:rPr>
          <w:rFonts w:ascii="Times New Roman" w:hAnsi="Times New Roman"/>
          <w:sz w:val="24"/>
          <w:szCs w:val="24"/>
          <w:lang w:val="en-US"/>
        </w:rPr>
        <w:fldChar w:fldCharType="end"/>
      </w:r>
      <w:r w:rsidR="00D37FCA" w:rsidRPr="0064435F">
        <w:rPr>
          <w:rFonts w:ascii="Times New Roman" w:hAnsi="Times New Roman"/>
          <w:sz w:val="24"/>
          <w:szCs w:val="24"/>
          <w:lang w:val="en-US"/>
        </w:rPr>
        <w:t xml:space="preserve">, </w:t>
      </w:r>
      <w:r w:rsidR="000F0CA8" w:rsidRPr="0064435F">
        <w:rPr>
          <w:rFonts w:ascii="Times New Roman" w:hAnsi="Times New Roman"/>
          <w:sz w:val="24"/>
          <w:szCs w:val="24"/>
          <w:lang w:val="en-US"/>
        </w:rPr>
        <w:fldChar w:fldCharType="begin"/>
      </w:r>
      <w:r w:rsidR="00CA6549" w:rsidRPr="0064435F">
        <w:rPr>
          <w:rFonts w:ascii="Times New Roman" w:hAnsi="Times New Roman"/>
          <w:sz w:val="24"/>
          <w:szCs w:val="24"/>
          <w:lang w:val="en-US"/>
        </w:rPr>
        <w:instrText xml:space="preserve"> ADDIN ZOTERO_ITEM CSL_CITATIO</w:instrText>
      </w:r>
      <w:r w:rsidR="00CA6549" w:rsidRPr="0064435F">
        <w:rPr>
          <w:rFonts w:ascii="Times New Roman" w:hAnsi="Times New Roman"/>
          <w:sz w:val="24"/>
          <w:szCs w:val="24"/>
        </w:rPr>
        <w:instrText xml:space="preserve">N {"citationID":"uQO1WWwy","properties":{"formattedCitation":"(D. J. Fagnant &amp; Kockelman, 2014)","plainCitation":"(D. J. Fagnant &amp; Kockelman, 2014)","noteIndex":0},"citationItems":[{"id":36,"uris":["http://zotero.org/users/8331578/items/5NJH6NM5"],"uri":["http://zotero.org/users/8331578/items/5NJH6NM5"],"itemData":{"id":36,"type":"article-journal","abstract":"Carsharing programs that operate as short-term vehicle rentals (often for one-way trips before ending the rental) like Car2Go and ZipCar have quickly expanded, with the number of U.S. users doubling every one to two years over the past decade. Such programs seek to shift personal transportation choices from an owned asset to a service used on demand. The advent of autonomous or fully self-driving vehicles will address many current carsharing barriers, including users’ travel to access available vehicles.","container-title":"Transportation Research Part C: Emerging Technologies","DOI":"10.1016/j.trc.2013.12.001","ISSN":"0968090X","journalAbbreviation":"Transportation Research Part C: Emerging Technologies","language":"en","page":"1-13","source":"DOI.org (Crossref)","title":"The travel and environmental implications of shared autonomous vehicles, using agent-based model scenarios","volume":"40","author":[{"family":"Fagnant","given":"Daniel J."},{"family":"Kockelman","given":"Kara M."}],"issued":{"date-parts":[["2014",3]]}}}],"schema":"https://github.com/citation-style-language/schema/raw/master/csl-citation.json"} </w:instrText>
      </w:r>
      <w:r w:rsidR="000F0CA8" w:rsidRPr="0064435F">
        <w:rPr>
          <w:rFonts w:ascii="Times New Roman" w:hAnsi="Times New Roman"/>
          <w:sz w:val="24"/>
          <w:szCs w:val="24"/>
          <w:lang w:val="en-US"/>
        </w:rPr>
        <w:fldChar w:fldCharType="separate"/>
      </w:r>
      <w:r w:rsidR="00CA6549" w:rsidRPr="0064435F">
        <w:rPr>
          <w:rFonts w:ascii="Times New Roman" w:hAnsi="Times New Roman"/>
          <w:sz w:val="24"/>
          <w:szCs w:val="24"/>
        </w:rPr>
        <w:t>(D. J. Fagnant &amp; Kockelman, 2014)</w:t>
      </w:r>
      <w:r w:rsidR="000F0CA8" w:rsidRPr="0064435F">
        <w:rPr>
          <w:rFonts w:ascii="Times New Roman" w:hAnsi="Times New Roman"/>
          <w:sz w:val="24"/>
          <w:szCs w:val="24"/>
          <w:lang w:val="en-US"/>
        </w:rPr>
        <w:fldChar w:fldCharType="end"/>
      </w:r>
      <w:r w:rsidR="00D37FCA" w:rsidRPr="0064435F">
        <w:rPr>
          <w:rFonts w:ascii="Times New Roman" w:hAnsi="Times New Roman"/>
          <w:sz w:val="24"/>
          <w:szCs w:val="24"/>
        </w:rPr>
        <w:t xml:space="preserve">, </w:t>
      </w:r>
      <w:r w:rsidR="005D58F9" w:rsidRPr="0064435F">
        <w:rPr>
          <w:rFonts w:ascii="Times New Roman" w:hAnsi="Times New Roman"/>
          <w:sz w:val="24"/>
          <w:szCs w:val="24"/>
          <w:lang w:val="en-US"/>
        </w:rPr>
        <w:fldChar w:fldCharType="begin"/>
      </w:r>
      <w:r w:rsidR="005D58F9" w:rsidRPr="0064435F">
        <w:rPr>
          <w:rFonts w:ascii="Times New Roman" w:hAnsi="Times New Roman"/>
          <w:sz w:val="24"/>
          <w:szCs w:val="24"/>
        </w:rPr>
        <w:instrText xml:space="preserve"> ADDIN ZOTERO_ITEM CSL_CITATION {"citationID":"Iw6wdCOH","properties":{"formattedCitation":"(Chen et al., 2016)","plainCitation":"(Chen et al., 2016)","noteIndex":0},"citationItems":[{"id":75,"uris":["http://zotero.org/users/8331578/items/B7LD37SD"],"uri":["http://zotero.org/users/8331578/items/B7LD37SD"],"itemData":{"id":75,"type":"article-journal","abstract":"There are natural synergies between shared autonomous vehicle (AV) fleets and electric vehicle (EV) technology, since fleets of AVs resolve the practical limitations of today’s non-autonomous EVs, including traveler range anxiety, access to charging infrastructure, and charging time management. Fleet-managed AVs relieve such concerns, managing range and charging activities based on real-time trip demand and established charging-station locations, as demonstrated in this paper. This work explores the management of a fleet of shared autonomous electric vehicles (SAEVs) in a regional, discrete-time, agent-based model. The simulation examines the operation of SAEVs under various vehicle range and charging infrastructure scenarios in a gridded city modeled roughly after the densities of Austin, Texas.","container-title":"Transportation Research Part A: Policy and Practice","issue":"C","language":"en","note":"publisher: Elsevier","page":"243-254","source":"ideas.repec.org","title":"Operations of a shared, autonomous, electric vehicle fleet: Implications of vehicle &amp; charging infrastructure decisions","title-short":"Operations of a shared, autonomous, electric vehicle fleet","volume":"94","author":[{"family":"Chen","given":"T. Donna"},{"family":"Kockelman","given":"Kara M."},{"family":"Hanna","given":"Josiah P."}],"issued":{"date-parts":[["2016"]]}}}],"schema":"https://github.com/citation-style-language/schema/raw/master/csl-citation.json"} </w:instrText>
      </w:r>
      <w:r w:rsidR="005D58F9" w:rsidRPr="0064435F">
        <w:rPr>
          <w:rFonts w:ascii="Times New Roman" w:hAnsi="Times New Roman"/>
          <w:sz w:val="24"/>
          <w:szCs w:val="24"/>
          <w:lang w:val="en-US"/>
        </w:rPr>
        <w:fldChar w:fldCharType="separate"/>
      </w:r>
      <w:r w:rsidR="005D58F9" w:rsidRPr="0064435F">
        <w:rPr>
          <w:rFonts w:ascii="Times New Roman" w:hAnsi="Times New Roman"/>
          <w:sz w:val="24"/>
          <w:szCs w:val="24"/>
        </w:rPr>
        <w:t>(Chen et al., 2016)</w:t>
      </w:r>
      <w:r w:rsidR="005D58F9" w:rsidRPr="0064435F">
        <w:rPr>
          <w:rFonts w:ascii="Times New Roman" w:hAnsi="Times New Roman"/>
          <w:sz w:val="24"/>
          <w:szCs w:val="24"/>
          <w:lang w:val="en-US"/>
        </w:rPr>
        <w:fldChar w:fldCharType="end"/>
      </w:r>
      <w:r w:rsidR="00D37FCA" w:rsidRPr="0064435F">
        <w:rPr>
          <w:rFonts w:ascii="Times New Roman" w:hAnsi="Times New Roman"/>
          <w:sz w:val="24"/>
          <w:szCs w:val="24"/>
        </w:rPr>
        <w:t xml:space="preserve">, </w:t>
      </w:r>
      <w:r w:rsidR="009768D6" w:rsidRPr="0064435F">
        <w:rPr>
          <w:rFonts w:ascii="Times New Roman" w:hAnsi="Times New Roman"/>
          <w:sz w:val="24"/>
          <w:szCs w:val="24"/>
          <w:lang w:val="en-US"/>
        </w:rPr>
        <w:fldChar w:fldCharType="begin"/>
      </w:r>
      <w:r w:rsidR="009768D6" w:rsidRPr="0064435F">
        <w:rPr>
          <w:rFonts w:ascii="Times New Roman" w:hAnsi="Times New Roman"/>
          <w:sz w:val="24"/>
          <w:szCs w:val="24"/>
        </w:rPr>
        <w:instrText xml:space="preserve"> ADDIN ZOTERO_ITEM CSL_CITATION {"citationID":"OIbYPx4f","properties":{"formattedCitation":"(Zhang et al., 2014)","plainCitation":"(Zhang et al., 2014)","noteIndex":0},"citationItems":[{"id":265,"uris":["http://zotero.org/users/8331578/items/2LVB7VA9"],"uri":["http://zotero.org/users/8331578/items/2LVB7VA9"],"itemData":{"id":265,"type":"article-journal","container-title":"Transportation Research Board 94th Annual Meeting","language":"en","page":"15","source":"Zotero","title":"The Performance and Benefits of a Shared Autonomous Vehicles Based Dynamic Ridesharing System: An Agent-Based Simulation Approach","author":[{"family":"Zhang","given":"Wenwen"},{"family":"Guhathakurta","given":"Subhrajit"},{"family":"Fang","given":"Jinqi"},{"family":"Zhang","given":"Ge"}],"issued":{"date-parts":[["2014",7,30]]}}}],"schema":"https://github.com/citation-style-language/schema/raw/master/csl-citation.json"} </w:instrText>
      </w:r>
      <w:r w:rsidR="009768D6" w:rsidRPr="0064435F">
        <w:rPr>
          <w:rFonts w:ascii="Times New Roman" w:hAnsi="Times New Roman"/>
          <w:sz w:val="24"/>
          <w:szCs w:val="24"/>
          <w:lang w:val="en-US"/>
        </w:rPr>
        <w:fldChar w:fldCharType="separate"/>
      </w:r>
      <w:r w:rsidR="009768D6" w:rsidRPr="0064435F">
        <w:rPr>
          <w:rFonts w:ascii="Times New Roman" w:hAnsi="Times New Roman"/>
          <w:sz w:val="24"/>
          <w:szCs w:val="24"/>
        </w:rPr>
        <w:t>(Zhang et al., 2014)</w:t>
      </w:r>
      <w:r w:rsidR="009768D6" w:rsidRPr="0064435F">
        <w:rPr>
          <w:rFonts w:ascii="Times New Roman" w:hAnsi="Times New Roman"/>
          <w:sz w:val="24"/>
          <w:szCs w:val="24"/>
          <w:lang w:val="en-US"/>
        </w:rPr>
        <w:fldChar w:fldCharType="end"/>
      </w:r>
      <w:r w:rsidR="00D37FCA" w:rsidRPr="0064435F">
        <w:rPr>
          <w:rFonts w:ascii="Times New Roman" w:hAnsi="Times New Roman"/>
          <w:sz w:val="24"/>
          <w:szCs w:val="24"/>
        </w:rPr>
        <w:t xml:space="preserve">, </w:t>
      </w:r>
      <w:r w:rsidR="00CA6549" w:rsidRPr="0064435F">
        <w:rPr>
          <w:rFonts w:ascii="Times New Roman" w:hAnsi="Times New Roman"/>
          <w:sz w:val="24"/>
          <w:szCs w:val="24"/>
          <w:lang w:val="en-US"/>
        </w:rPr>
        <w:fldChar w:fldCharType="begin"/>
      </w:r>
      <w:r w:rsidR="00CA6549" w:rsidRPr="0064435F">
        <w:rPr>
          <w:rFonts w:ascii="Times New Roman" w:hAnsi="Times New Roman"/>
          <w:sz w:val="24"/>
          <w:szCs w:val="24"/>
        </w:rPr>
        <w:instrText xml:space="preserve"> ADDIN ZOTERO_ITEM CSL_CITATION {"citationID":"10UcUAdW","properties":{"formattedCitation":"(Ma et al., 2017)","plainCitation":"(Ma et al., 2017)","noteIndex":0},"citationItems":[{"id":278,"uris":["http://zotero.org/users/8331578/items/G8RFZIJJ"],"uri":["http://zotero.org/users/8331578/items/G8RFZIJJ"],"itemData":{"id":278,"type":"article-journal","abstract":"Autonomous vehicle (AV) technology holds great promise for improving the efficiency of traditional vehicle sharing systems. In this paper, we investigate a new vehicle sharing system us</w:instrText>
      </w:r>
      <w:r w:rsidR="00CA6549" w:rsidRPr="0064435F">
        <w:rPr>
          <w:rFonts w:ascii="Times New Roman" w:hAnsi="Times New Roman"/>
          <w:sz w:val="24"/>
          <w:szCs w:val="24"/>
          <w:lang w:val="en-US"/>
        </w:rPr>
        <w:instrText xml:space="preserve">ing AVs, referred to as autonomous vehicle sharing and reservation (AVSR). In such a system, travelers can request AV trips ahead of time and the AVSR system operator will optimally arrange AV pickup and delivery schedules and AV trip chains based on these requests. A linear programming model is proposed to efficiently solve for optimal solutions for AV trip chains and required fleet size through constructed AVSR networks. Case studies show that AVSR can significantly increase vehicle use rate (VUR) and consequentially reduce vehicle ownership significantly. In the meantime, it is found that the actual vehicle miles traveled (VMT) in AVSR systems is not significantly more than that of conventional taxis, despite inevitable empty hauls for vehicle relocation in AVSR systems. The results imply huge potential benefits from AVSR systems on improving mobility and sustainability of our current transportation systems.","container-title":"Transportation Research Part C Emerging Technologies","DOI":"10.1016/j.trc.2017.08.022","journalAbbreviation":"Transportation Research Part C Emerging Technologies","source":"ResearchGate","title":"Designing Optimal Autonomous Vehicle Sharing and Reservation Systems: A Linear Programming Approach","title-short":"Designing Optimal Autonomous Vehicle Sharing and Reservation Systems","volume":"84","author":[{"family":"Ma","given":"Jiaqi"},{"family":"Li","given":"Xiaopeng"},{"family":"Zhou","given":"Fang"},{"family":"Hao","given":"Wei"}],"issued":{"date-parts":[["2017",8,15]]}}}],"schema":"https://github.com/citation-style-language/schema/raw/master/csl-citation.json"} </w:instrText>
      </w:r>
      <w:r w:rsidR="00CA6549" w:rsidRPr="0064435F">
        <w:rPr>
          <w:rFonts w:ascii="Times New Roman" w:hAnsi="Times New Roman"/>
          <w:sz w:val="24"/>
          <w:szCs w:val="24"/>
          <w:lang w:val="en-US"/>
        </w:rPr>
        <w:fldChar w:fldCharType="separate"/>
      </w:r>
      <w:r w:rsidR="00CA6549" w:rsidRPr="0064435F">
        <w:rPr>
          <w:rFonts w:ascii="Times New Roman" w:hAnsi="Times New Roman"/>
          <w:sz w:val="24"/>
          <w:szCs w:val="24"/>
          <w:lang w:val="en-US"/>
        </w:rPr>
        <w:t>(Ma et al., 2017)</w:t>
      </w:r>
      <w:r w:rsidR="00CA6549" w:rsidRPr="0064435F">
        <w:rPr>
          <w:rFonts w:ascii="Times New Roman" w:hAnsi="Times New Roman"/>
          <w:sz w:val="24"/>
          <w:szCs w:val="24"/>
          <w:lang w:val="en-US"/>
        </w:rPr>
        <w:fldChar w:fldCharType="end"/>
      </w:r>
      <w:r w:rsidR="00D37FCA" w:rsidRPr="0064435F">
        <w:rPr>
          <w:rFonts w:ascii="Times New Roman" w:hAnsi="Times New Roman"/>
          <w:sz w:val="24"/>
          <w:szCs w:val="24"/>
          <w:lang w:val="en-US"/>
        </w:rPr>
        <w:t xml:space="preserve">) </w:t>
      </w:r>
      <w:r w:rsidRPr="0064435F">
        <w:rPr>
          <w:rFonts w:ascii="Times New Roman" w:hAnsi="Times New Roman"/>
          <w:sz w:val="24"/>
          <w:szCs w:val="24"/>
          <w:lang w:val="en-US"/>
        </w:rPr>
        <w:t xml:space="preserve">see the reduction of </w:t>
      </w:r>
      <w:r w:rsidR="00F71BF3" w:rsidRPr="0064435F">
        <w:rPr>
          <w:rFonts w:ascii="Times New Roman" w:hAnsi="Times New Roman"/>
          <w:sz w:val="24"/>
          <w:szCs w:val="24"/>
          <w:lang w:val="en-US"/>
        </w:rPr>
        <w:t>traffic jams</w:t>
      </w:r>
      <w:r w:rsidRPr="0064435F">
        <w:rPr>
          <w:rFonts w:ascii="Times New Roman" w:hAnsi="Times New Roman"/>
          <w:sz w:val="24"/>
          <w:szCs w:val="24"/>
          <w:lang w:val="en-US"/>
        </w:rPr>
        <w:t xml:space="preserve"> as a consequence of less cars on the roads. </w:t>
      </w:r>
    </w:p>
    <w:p w14:paraId="16948FE8" w14:textId="77777777" w:rsidR="00D31059" w:rsidRPr="0064435F" w:rsidRDefault="00D31059" w:rsidP="00D31059">
      <w:pPr>
        <w:spacing w:line="360" w:lineRule="auto"/>
        <w:jc w:val="both"/>
        <w:rPr>
          <w:rFonts w:ascii="Times New Roman" w:hAnsi="Times New Roman"/>
          <w:sz w:val="24"/>
          <w:szCs w:val="24"/>
          <w:lang w:val="en-US"/>
        </w:rPr>
      </w:pPr>
    </w:p>
    <w:p w14:paraId="715CEE6D" w14:textId="53D72B23" w:rsidR="00D27C8A" w:rsidRPr="0064435F" w:rsidRDefault="00D31059" w:rsidP="00D31059">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Moreover, </w:t>
      </w:r>
      <w:r w:rsidR="0043441A" w:rsidRPr="0064435F">
        <w:rPr>
          <w:rFonts w:ascii="Times New Roman" w:hAnsi="Times New Roman"/>
          <w:sz w:val="24"/>
          <w:szCs w:val="24"/>
          <w:lang w:val="en-US"/>
        </w:rPr>
        <w:t xml:space="preserve">Treiber </w:t>
      </w:r>
      <w:r w:rsidR="0043441A" w:rsidRPr="0064435F">
        <w:rPr>
          <w:rFonts w:ascii="Times New Roman" w:hAnsi="Times New Roman"/>
          <w:sz w:val="24"/>
          <w:szCs w:val="24"/>
          <w:lang w:val="en-US"/>
        </w:rPr>
        <w:fldChar w:fldCharType="begin"/>
      </w:r>
      <w:r w:rsidR="0043441A" w:rsidRPr="0064435F">
        <w:rPr>
          <w:rFonts w:ascii="Times New Roman" w:hAnsi="Times New Roman"/>
          <w:sz w:val="24"/>
          <w:szCs w:val="24"/>
          <w:lang w:val="en-US"/>
        </w:rPr>
        <w:instrText xml:space="preserve"> ADDIN ZOTERO_ITEM CSL_CITATION {"citationID":"0RSfLqav","properties":{"formattedCitation":"(Treiber et al., 2007)","plainCitation":"(Treiber et al., 2007)","dontUpdate":true,"noteIndex":0},"citationItems":[{"id":15,"uris":["http://zotero.org/users/8331578/items/9UQP5XU7"],"uri":["http://zotero.org/users/8331578/items/9UQP5XU7"],"itemData":{"id":15,"type":"article-journal","abstract":"The fuel consumption of vehicular traﬃc (and associated CO2 emissions) on a given road section depends strongly on the velocity proﬁles of the vehicles. The basis for a detailed estimation is therefore the consumption rate as a function of instantaneous velocity and acceleration. We present a model for the instantaneous fuel consumption that includes vehicle properties, engine properties, and gear-selection schemes and implement it for diﬀerent passenger car types representing the vehicle ﬂeet under consideration. We apply the model to trajectories from microscopic traﬃc simulation. The proposed model can directly be used in a microscopic traﬃc simulation software to calculate fuel consumption and derived emission such as carbon dioxide. Next to travel times, the fuel consumption is an important measure for the performance of future Intelligent Transportation Systems. Furthermore, the model is applied to real traﬃc situations by taking the velocity and acceleration as input from several sets of the NGSIM trajectory data. Dedicated data processing and smoothing algorithms have been applied to the NGSIM data to suppress the data noise that is multiplied by the necessary diﬀerentiations for obtaining more realistic velocity and acceleration time series. On the road sections covered by the NGSIM data, we found that traﬃc congestion typically lead to an increase of fuel consumption of the order of 80% while the travelling time has increased by a factor of up to 4. We conclude that the inﬂuence of congestions on fuel consumption is distinctly lower than that on travel time.","language":"en","page":"17","source":"Zotero","title":"How Much does Traﬃc Congestion Increase Fuel Consumption and Emissions? Applying a Fuel Consumption Model to the NGSIM Trajectory Data","author":[{"family":"Treiber","given":"Martin"},{"family":"Kesting","given":"Arne"},{"family":"Thiemann","given":"Christian"}],"issued":{"date-parts":[["2007",11,15]]}}}],"schema":"https://github.com/citation-style-language/schema/raw/master/csl-citation.json"} </w:instrText>
      </w:r>
      <w:r w:rsidR="0043441A" w:rsidRPr="0064435F">
        <w:rPr>
          <w:rFonts w:ascii="Times New Roman" w:hAnsi="Times New Roman"/>
          <w:sz w:val="24"/>
          <w:szCs w:val="24"/>
          <w:lang w:val="en-US"/>
        </w:rPr>
        <w:fldChar w:fldCharType="separate"/>
      </w:r>
      <w:r w:rsidR="0043441A" w:rsidRPr="0064435F">
        <w:rPr>
          <w:rFonts w:ascii="Times New Roman" w:hAnsi="Times New Roman"/>
          <w:sz w:val="24"/>
          <w:lang w:val="en-US"/>
        </w:rPr>
        <w:t>(2007)</w:t>
      </w:r>
      <w:r w:rsidR="0043441A"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has demonstrated that congestions increase fuel consumption </w:t>
      </w:r>
      <w:r w:rsidR="00C87186" w:rsidRPr="0064435F">
        <w:rPr>
          <w:rFonts w:ascii="Times New Roman" w:hAnsi="Times New Roman"/>
          <w:sz w:val="24"/>
          <w:szCs w:val="24"/>
          <w:lang w:val="en-US"/>
        </w:rPr>
        <w:t>by 80%</w:t>
      </w:r>
      <w:r w:rsidRPr="0064435F">
        <w:rPr>
          <w:rFonts w:ascii="Times New Roman" w:hAnsi="Times New Roman"/>
          <w:sz w:val="24"/>
          <w:szCs w:val="24"/>
          <w:lang w:val="en-US"/>
        </w:rPr>
        <w:t xml:space="preserve">. Therefore, less congestion thanks to AVs means reduction of fuel consumption and </w:t>
      </w:r>
      <w:r w:rsidR="00C87186" w:rsidRPr="0064435F">
        <w:rPr>
          <w:rFonts w:ascii="Times New Roman" w:hAnsi="Times New Roman"/>
          <w:sz w:val="24"/>
          <w:szCs w:val="24"/>
          <w:lang w:val="en-US"/>
        </w:rPr>
        <w:t xml:space="preserve">pollution. </w:t>
      </w:r>
      <w:proofErr w:type="gramStart"/>
      <w:r w:rsidR="00D03F97" w:rsidRPr="0064435F">
        <w:rPr>
          <w:rFonts w:ascii="Times New Roman" w:hAnsi="Times New Roman"/>
          <w:sz w:val="24"/>
          <w:szCs w:val="24"/>
          <w:lang w:val="en-US"/>
        </w:rPr>
        <w:t>Several</w:t>
      </w:r>
      <w:proofErr w:type="gramEnd"/>
      <w:r w:rsidR="00D03F97" w:rsidRPr="0064435F">
        <w:rPr>
          <w:rFonts w:ascii="Times New Roman" w:hAnsi="Times New Roman"/>
          <w:sz w:val="24"/>
          <w:szCs w:val="24"/>
          <w:lang w:val="en-US"/>
        </w:rPr>
        <w:t xml:space="preserve"> aspects of AVs participate in the pollution reduction. Firstly, with a centralized dispatcher, the resources </w:t>
      </w:r>
      <w:proofErr w:type="gramStart"/>
      <w:r w:rsidR="00D03F97" w:rsidRPr="0064435F">
        <w:rPr>
          <w:rFonts w:ascii="Times New Roman" w:hAnsi="Times New Roman"/>
          <w:sz w:val="24"/>
          <w:szCs w:val="24"/>
          <w:lang w:val="en-US"/>
        </w:rPr>
        <w:t>are optimized</w:t>
      </w:r>
      <w:proofErr w:type="gramEnd"/>
      <w:r w:rsidR="00D03F97" w:rsidRPr="0064435F">
        <w:rPr>
          <w:rFonts w:ascii="Times New Roman" w:hAnsi="Times New Roman"/>
          <w:sz w:val="24"/>
          <w:szCs w:val="24"/>
          <w:lang w:val="en-US"/>
        </w:rPr>
        <w:t xml:space="preserve">. Cars are allocated to the people needing it, reducing the number of vehicles </w:t>
      </w:r>
      <w:r w:rsidR="00CA6549" w:rsidRPr="0064435F">
        <w:rPr>
          <w:rFonts w:ascii="Times New Roman" w:hAnsi="Times New Roman"/>
        </w:rPr>
        <w:fldChar w:fldCharType="begin"/>
      </w:r>
      <w:r w:rsidR="00CA6549" w:rsidRPr="0064435F">
        <w:rPr>
          <w:rFonts w:ascii="Times New Roman" w:hAnsi="Times New Roman"/>
          <w:lang w:val="en-US"/>
        </w:rPr>
        <w:instrText xml:space="preserve"> ADDIN ZOTERO_ITEM CSL_CITATION {"citationID":"oIlaw8F1","properties":{"formattedCitation":"(Brimont et al., 2017)","plainCitation":"(Brimont et al., 2017)","noteIndex":0},"citationItems":[{"id":293,"uris":["http://zotero.org/users/8331578/items/LQDBVZXY"],"uri":["http://zotero.org/users/8331578/items/LQDBVZXY"],"itemData":{"id":293,"type":"article-journal","abstract":"Autonomous mobility has great potential for transforming mobility, especially towards greater sustainability. But contrary to what advocates of autonomous mobility are saying, its future is far from certain: several different scenarios could play out, both in terms of how they develop and their impacts on the transport system.Public authorities will have a key role to play in steering this technology towards the desirable scenarios and setting the conditions for the integration of autonomous mobility (planning road systems, regulating local mobility, supporting experiments and pricing services).Early on, authorities need to determine under which conditions AVs can help them to achieve their sustainable mobility goals.The private sector also needs to examine how the technological and industrial solutions it develops will be integrated into a sustainable future mobility system.This shared vision of autonomous mobility should be developed with local and national public authorities.","container-title":"Field Actions Science Reports. The journal of field actions","ISSN":"1867-139X","issue":"Special Issue 17","language":"en","note":"number: Special Issue 17\npublisher: Institut Veolia","page":"22-25","source":"journals.openedition.org","title":"Accelerating Sustainable Mobility with Autonomous Vehicles","author":[{"family":"Brimont","given":"Laura"},{"family":"Saujot","given":"Mathieu"},{"family":"Sartor","given":"Oliver"}],"issued":{"date-parts":[["2017",12,31]]}}}],"schema":"https://github.com/citation-style-language/schema/raw/master/csl-citation.json"} </w:instrText>
      </w:r>
      <w:r w:rsidR="00CA6549" w:rsidRPr="0064435F">
        <w:rPr>
          <w:rFonts w:ascii="Times New Roman" w:hAnsi="Times New Roman"/>
        </w:rPr>
        <w:fldChar w:fldCharType="separate"/>
      </w:r>
      <w:r w:rsidR="00CA6549" w:rsidRPr="0064435F">
        <w:rPr>
          <w:rFonts w:ascii="Times New Roman" w:hAnsi="Times New Roman"/>
          <w:lang w:val="en-US"/>
        </w:rPr>
        <w:t>(Brimont et al., 2017)</w:t>
      </w:r>
      <w:r w:rsidR="00CA6549" w:rsidRPr="0064435F">
        <w:rPr>
          <w:rFonts w:ascii="Times New Roman" w:hAnsi="Times New Roman"/>
        </w:rPr>
        <w:fldChar w:fldCharType="end"/>
      </w:r>
      <w:r w:rsidR="00D03F97" w:rsidRPr="0064435F">
        <w:rPr>
          <w:rFonts w:ascii="Times New Roman" w:hAnsi="Times New Roman"/>
          <w:sz w:val="24"/>
          <w:szCs w:val="24"/>
          <w:lang w:val="en-US"/>
        </w:rPr>
        <w:t>. On top of that, ride</w:t>
      </w:r>
      <w:r w:rsidR="00390EB3" w:rsidRPr="0064435F">
        <w:rPr>
          <w:rFonts w:ascii="Times New Roman" w:hAnsi="Times New Roman"/>
          <w:sz w:val="24"/>
          <w:szCs w:val="24"/>
          <w:lang w:val="en-US"/>
        </w:rPr>
        <w:t xml:space="preserve"> </w:t>
      </w:r>
      <w:r w:rsidR="00D03F97" w:rsidRPr="0064435F">
        <w:rPr>
          <w:rFonts w:ascii="Times New Roman" w:hAnsi="Times New Roman"/>
          <w:sz w:val="24"/>
          <w:szCs w:val="24"/>
          <w:lang w:val="en-US"/>
        </w:rPr>
        <w:t xml:space="preserve">sharing allows decrease of the energy consumption per passenger </w:t>
      </w:r>
      <w:r w:rsidR="00CA6549" w:rsidRPr="0064435F">
        <w:rPr>
          <w:rFonts w:ascii="Times New Roman" w:hAnsi="Times New Roman"/>
          <w:sz w:val="24"/>
          <w:szCs w:val="24"/>
          <w:lang w:val="en-US"/>
        </w:rPr>
        <w:fldChar w:fldCharType="begin"/>
      </w:r>
      <w:r w:rsidR="00CA6549" w:rsidRPr="0064435F">
        <w:rPr>
          <w:rFonts w:ascii="Times New Roman" w:hAnsi="Times New Roman"/>
          <w:sz w:val="24"/>
          <w:szCs w:val="24"/>
          <w:lang w:val="en-US"/>
        </w:rPr>
        <w:instrText xml:space="preserve"> ADDIN ZOTERO_ITEM CSL_CITATION {"citationID":"PZFQkRIk","properties":{"formattedCitation":"(Brimont et al., 2017)","plainCitation":"(Brimont et al., 2017)","noteIndex":0},"citationItems":[{"id":293,"uris":["http://zotero.org/users/8331578/items/LQDBVZXY"],"uri":["http://zotero.org/users/8331578/items/LQDBVZXY"],"itemData":{"id":293,"type":"article-journal","abstract":"Autonomous mobility has great potential for transforming mobility, especially towards greater sustainability. But contrary to what advocates of autonomous mobility are saying, its future is far from certain: several different scenarios could play out, both in terms of how they develop and their impacts on the transport system.Public authorities will have a key role to play in steering this technology towards the desirable scenarios and setting the conditions for the integration of autonomous mobility (planning road systems, regulating local mobility, supporting experiments and pricing services).Early on, authorities need to determine under which conditions AVs can help them to achieve their sustainable mobility goals.The private sector also needs to examine how the technological and industrial solutions it develops will be integrated into a sustainable future mobility system.This shared vision of autonomous mobility should be developed with local and national public authorities.","container-title":"Field Actions Science Reports. The journal of field actions","ISSN":"1867-139X","issue":"Special Issue 17","language":"en","note":"number: Special Issue 17\npublisher: Institut Veolia","page":"22-25","source":"journals.openedition.org","title":"Accelerating Sustainable Mobility with Autonomous Vehicles","author":[{"family":"Brimont","given":"Laura"},{"family":"Saujot","given":"Mathieu"},{"family":"Sartor","given":"Oliver"}],"issued":{"date-parts":[["2017",12,31]]}}}],"schema":"https://github.com/citation-style-language/schema/raw/master/csl-citation.json"} </w:instrText>
      </w:r>
      <w:r w:rsidR="00CA6549" w:rsidRPr="0064435F">
        <w:rPr>
          <w:rFonts w:ascii="Times New Roman" w:hAnsi="Times New Roman"/>
          <w:sz w:val="24"/>
          <w:szCs w:val="24"/>
          <w:lang w:val="en-US"/>
        </w:rPr>
        <w:fldChar w:fldCharType="separate"/>
      </w:r>
      <w:r w:rsidR="00CA6549" w:rsidRPr="0064435F">
        <w:rPr>
          <w:rFonts w:ascii="Times New Roman" w:hAnsi="Times New Roman"/>
          <w:sz w:val="24"/>
          <w:lang w:val="en-US"/>
        </w:rPr>
        <w:t>(Brimont et al., 2017)</w:t>
      </w:r>
      <w:r w:rsidR="00CA6549" w:rsidRPr="0064435F">
        <w:rPr>
          <w:rFonts w:ascii="Times New Roman" w:hAnsi="Times New Roman"/>
          <w:sz w:val="24"/>
          <w:szCs w:val="24"/>
          <w:lang w:val="en-US"/>
        </w:rPr>
        <w:fldChar w:fldCharType="end"/>
      </w:r>
      <w:r w:rsidR="00755E96" w:rsidRPr="0064435F">
        <w:rPr>
          <w:rFonts w:ascii="Times New Roman" w:hAnsi="Times New Roman"/>
          <w:sz w:val="24"/>
          <w:szCs w:val="24"/>
          <w:lang w:val="en-US"/>
        </w:rPr>
        <w:t xml:space="preserve"> to 4.7% </w:t>
      </w:r>
      <w:r w:rsidR="009768D6" w:rsidRPr="0064435F">
        <w:rPr>
          <w:rFonts w:ascii="Times New Roman" w:hAnsi="Times New Roman"/>
          <w:sz w:val="24"/>
          <w:szCs w:val="24"/>
          <w:lang w:val="en-US"/>
        </w:rPr>
        <w:fldChar w:fldCharType="begin"/>
      </w:r>
      <w:r w:rsidR="009768D6" w:rsidRPr="0064435F">
        <w:rPr>
          <w:rFonts w:ascii="Times New Roman" w:hAnsi="Times New Roman"/>
          <w:sz w:val="24"/>
          <w:szCs w:val="24"/>
          <w:lang w:val="en-US"/>
        </w:rPr>
        <w:instrText xml:space="preserve"> ADDIN ZOTERO_ITEM CSL_CITATION {"citationID":"NlC1qLlr","properties":{"formattedCitation":"(Zhang et al., 2014)","plainCitation":"(Zhang et al., 2014)","noteIndex":0},"citationItems":[{"id":265,"uris":["http://zotero.org/users/8331578/items/2LVB7VA9"],"uri":["http://zotero.org/users/8331578/items/2LVB7VA9"],"itemData":{"id":265,"type":"article-journal","container-title":"Transportation Research Board 94th Annual Meeting","language":"en","page":"15","source":"Zotero","title":"The Performance and Benefits of a Shared Autonomous Vehicles Based Dynamic Ridesharing System: An Agent-Based Simulation Approach","author":[{"family":"Zhang","given":"Wenwen"},{"family":"Guhathakurta","given":"Subhrajit"},{"family":"Fang","given":"Jinqi"},{"family":"Zhang","given":"Ge"}],"issued":{"date-parts":[["2014",7,30]]}}}],"schema":"https://github.com/citation-style-language/schema/raw/master/csl-citation.json"} </w:instrText>
      </w:r>
      <w:r w:rsidR="009768D6" w:rsidRPr="0064435F">
        <w:rPr>
          <w:rFonts w:ascii="Times New Roman" w:hAnsi="Times New Roman"/>
          <w:sz w:val="24"/>
          <w:szCs w:val="24"/>
          <w:lang w:val="en-US"/>
        </w:rPr>
        <w:fldChar w:fldCharType="separate"/>
      </w:r>
      <w:r w:rsidR="009768D6" w:rsidRPr="0064435F">
        <w:rPr>
          <w:rFonts w:ascii="Times New Roman" w:hAnsi="Times New Roman"/>
          <w:sz w:val="24"/>
          <w:lang w:val="en-US"/>
        </w:rPr>
        <w:t>(Zhang et al., 2014)</w:t>
      </w:r>
      <w:r w:rsidR="009768D6" w:rsidRPr="0064435F">
        <w:rPr>
          <w:rFonts w:ascii="Times New Roman" w:hAnsi="Times New Roman"/>
          <w:sz w:val="24"/>
          <w:szCs w:val="24"/>
          <w:lang w:val="en-US"/>
        </w:rPr>
        <w:fldChar w:fldCharType="end"/>
      </w:r>
      <w:r w:rsidR="00D03F97" w:rsidRPr="0064435F">
        <w:rPr>
          <w:rFonts w:ascii="Times New Roman" w:hAnsi="Times New Roman"/>
          <w:sz w:val="24"/>
          <w:szCs w:val="24"/>
          <w:lang w:val="en-US"/>
        </w:rPr>
        <w:t>. Vehicles are also more intensely used, leading to shorter lifespan (</w:t>
      </w:r>
      <w:r w:rsidR="009768D6" w:rsidRPr="0064435F">
        <w:rPr>
          <w:rFonts w:ascii="Times New Roman" w:hAnsi="Times New Roman"/>
          <w:sz w:val="24"/>
          <w:szCs w:val="24"/>
          <w:lang w:val="en-US"/>
        </w:rPr>
        <w:fldChar w:fldCharType="begin"/>
      </w:r>
      <w:r w:rsidR="009768D6" w:rsidRPr="0064435F">
        <w:rPr>
          <w:rFonts w:ascii="Times New Roman" w:hAnsi="Times New Roman"/>
          <w:sz w:val="24"/>
          <w:szCs w:val="24"/>
          <w:lang w:val="en-US"/>
        </w:rPr>
        <w:instrText xml:space="preserve"> ADDIN ZOTERO_ITEM CSL_CITATION {"citationID":"1PdVujaR","properties":{"formattedCitation":"(Zhang et al., 2014)","plainCitation":"(Zhang et al., 2014)","noteIndex":0},"citationItems":[{"id":265,"uris":["http://zotero.org/users/8331578/items/2LVB7VA9"],"uri":["http://zotero.org/users/8331578/items/2LVB7VA9"],"itemData":{"id":265,"type":"article-journal","container-title":"Transportation Research Board 94th Annual Meeting","language":"en","page":"15","source":"Zotero","title":"The Performance and Benefits of a Shared Autonomous Vehicles Based Dynamic Ridesharing System: An Agent-Based Simulation Approach","author":[{"family":"Zhang","given":"Wenwen"},{"family":"Guhathakurta","given":"Subhrajit"},{"family":"Fang","given":"Jinqi"},{"family":"Zhang","given":"Ge"}],"issued":{"date-parts":[["2014",7,30]]}}}],"schema":"https://github.com/citation-style-language/schema/raw/master/csl-citation.json"} </w:instrText>
      </w:r>
      <w:r w:rsidR="009768D6" w:rsidRPr="0064435F">
        <w:rPr>
          <w:rFonts w:ascii="Times New Roman" w:hAnsi="Times New Roman"/>
          <w:sz w:val="24"/>
          <w:szCs w:val="24"/>
          <w:lang w:val="en-US"/>
        </w:rPr>
        <w:fldChar w:fldCharType="separate"/>
      </w:r>
      <w:r w:rsidR="009768D6" w:rsidRPr="0064435F">
        <w:rPr>
          <w:rFonts w:ascii="Times New Roman" w:hAnsi="Times New Roman"/>
          <w:sz w:val="24"/>
          <w:lang w:val="en-US"/>
        </w:rPr>
        <w:t>(Zhang et al., 2014)</w:t>
      </w:r>
      <w:r w:rsidR="009768D6" w:rsidRPr="0064435F">
        <w:rPr>
          <w:rFonts w:ascii="Times New Roman" w:hAnsi="Times New Roman"/>
          <w:sz w:val="24"/>
          <w:szCs w:val="24"/>
          <w:lang w:val="en-US"/>
        </w:rPr>
        <w:fldChar w:fldCharType="end"/>
      </w:r>
      <w:r w:rsidR="00F05D7E" w:rsidRPr="0064435F">
        <w:rPr>
          <w:rFonts w:ascii="Times New Roman" w:hAnsi="Times New Roman"/>
          <w:sz w:val="24"/>
          <w:szCs w:val="24"/>
          <w:lang w:val="en-US"/>
        </w:rPr>
        <w:t xml:space="preserve">, </w:t>
      </w:r>
      <w:r w:rsidR="007F0C9B" w:rsidRPr="0064435F">
        <w:rPr>
          <w:rFonts w:ascii="Times New Roman" w:hAnsi="Times New Roman"/>
          <w:sz w:val="24"/>
          <w:szCs w:val="24"/>
          <w:lang w:val="en-US"/>
        </w:rPr>
        <w:fldChar w:fldCharType="begin"/>
      </w:r>
      <w:r w:rsidR="007F0C9B" w:rsidRPr="0064435F">
        <w:rPr>
          <w:rFonts w:ascii="Times New Roman" w:hAnsi="Times New Roman"/>
          <w:sz w:val="24"/>
          <w:szCs w:val="24"/>
          <w:lang w:val="en-US"/>
        </w:rPr>
        <w:instrText xml:space="preserve"> ADDIN ZOTERO_ITEM CSL_CITATION {"citationID":"3TvgFSRl","properties":{"formattedCitation":"(Spieser et al., 2014)","plainCitation":"(Spieser et al., 2014)","noteIndex":0},"citationItems":[{"id":2,"uris":["http://zotero.org/users/8331578/items/5FCPH2VS"],"uri":["http://zotero.org/users/8331578/items/5FCPH2VS"],"itemData":{"id":2,"type":"chapter","abstract":"The objective of this work is to provide analytical guidelines and ﬁnancial justiﬁcation for the design of shared-vehicle mobility-on-demand systems. Speciﬁcally, we consider the fundamental issue of determining the appropriate number of vehicles to ﬁeld in the ﬂeet, and estimate the ﬁnancial beneﬁts of several models of car sharing. As a case study, we consider replacing all modes of personal transportation in a city such as Singapore with a ﬂeet of shared automated vehicles, able to drive themselves, e.g., to move to a customer’s location. Using actual transportation data, our analysis suggests a shared-vehicle mobility solution can meet the personal mobility needs of the entire population with a ﬂeet whose size is approximately 1/3 of the total number of passenger vehicles currently in operation.","container-title":"Road Vehicle Automation","event-place":"Cham","ISBN":"978-3-319-05989-1","language":"en","note":"collection-title: Lecture Notes in Mobility\nDOI: 10.1007/978-3-319-05990-7_20","page":"229-245","publisher":"Springer International Publishing","publisher-place":"Cham","source":"DOI.org (Crossref)","title":"Toward a Systematic Approach to the Design and Evaluation of Automated Mobility-on-Demand Systems: A Case Study in Singapore","title-short":"Toward a Systematic Approach to the Design and Evaluation of Automated Mobility-on-Demand Systems","URL":"http://link.springer.com/10.1007/978-3-319-05990-7_20","editor":[{"family":"Meyer","given":"Gereon"},{"family":"Beiker","given":"Sven"}],"author":[{"family":"Spieser","given":"Kevin"},{"family":"Treleaven","given":"Kyle"},{"family":"Zhang","given":"Rick"},{"family":"Frazzoli","given":"Emilio"},{"family":"Morton","given":"Daniel"},{"family":"Pavone","given":"Marco"}],"accessed":{"date-parts":[["2021",8,9]]},"issued":{"date-parts":[["2014"]]}}}],"schema":"https://github.com/citation-style-language/schema/raw/master/csl-citation.json"} </w:instrText>
      </w:r>
      <w:r w:rsidR="007F0C9B" w:rsidRPr="0064435F">
        <w:rPr>
          <w:rFonts w:ascii="Times New Roman" w:hAnsi="Times New Roman"/>
          <w:sz w:val="24"/>
          <w:szCs w:val="24"/>
          <w:lang w:val="en-US"/>
        </w:rPr>
        <w:fldChar w:fldCharType="separate"/>
      </w:r>
      <w:r w:rsidR="007F0C9B" w:rsidRPr="0064435F">
        <w:rPr>
          <w:rFonts w:ascii="Times New Roman" w:hAnsi="Times New Roman"/>
          <w:sz w:val="24"/>
          <w:lang w:val="en-US"/>
        </w:rPr>
        <w:t>(Spieser et al., 2014)</w:t>
      </w:r>
      <w:r w:rsidR="007F0C9B" w:rsidRPr="0064435F">
        <w:rPr>
          <w:rFonts w:ascii="Times New Roman" w:hAnsi="Times New Roman"/>
          <w:sz w:val="24"/>
          <w:szCs w:val="24"/>
          <w:lang w:val="en-US"/>
        </w:rPr>
        <w:fldChar w:fldCharType="end"/>
      </w:r>
      <w:r w:rsidR="00D03F97" w:rsidRPr="0064435F">
        <w:rPr>
          <w:rFonts w:ascii="Times New Roman" w:hAnsi="Times New Roman"/>
          <w:sz w:val="24"/>
          <w:szCs w:val="24"/>
          <w:lang w:val="en-US"/>
        </w:rPr>
        <w:t xml:space="preserve">). Therefore, old vehicles </w:t>
      </w:r>
      <w:proofErr w:type="gramStart"/>
      <w:r w:rsidR="00D03F97" w:rsidRPr="0064435F">
        <w:rPr>
          <w:rFonts w:ascii="Times New Roman" w:hAnsi="Times New Roman"/>
          <w:sz w:val="24"/>
          <w:szCs w:val="24"/>
          <w:lang w:val="en-US"/>
        </w:rPr>
        <w:t>are substituted</w:t>
      </w:r>
      <w:proofErr w:type="gramEnd"/>
      <w:r w:rsidR="00D03F97" w:rsidRPr="0064435F">
        <w:rPr>
          <w:rFonts w:ascii="Times New Roman" w:hAnsi="Times New Roman"/>
          <w:sz w:val="24"/>
          <w:szCs w:val="24"/>
          <w:lang w:val="en-US"/>
        </w:rPr>
        <w:t xml:space="preserve"> by new </w:t>
      </w:r>
      <w:r w:rsidR="00755E96" w:rsidRPr="0064435F">
        <w:rPr>
          <w:rFonts w:ascii="Times New Roman" w:hAnsi="Times New Roman"/>
          <w:sz w:val="24"/>
          <w:szCs w:val="24"/>
          <w:lang w:val="en-US"/>
        </w:rPr>
        <w:t xml:space="preserve">vehicles with improved technologies reducing the pollution. Automobile indeed evolves towards more sustainable vehicles </w:t>
      </w:r>
      <w:r w:rsidR="00CA6549" w:rsidRPr="0064435F">
        <w:rPr>
          <w:rFonts w:ascii="Times New Roman" w:hAnsi="Times New Roman"/>
          <w:sz w:val="24"/>
          <w:szCs w:val="24"/>
          <w:lang w:val="en-US"/>
        </w:rPr>
        <w:fldChar w:fldCharType="begin"/>
      </w:r>
      <w:r w:rsidR="00CA6549" w:rsidRPr="0064435F">
        <w:rPr>
          <w:rFonts w:ascii="Times New Roman" w:hAnsi="Times New Roman"/>
          <w:sz w:val="24"/>
          <w:szCs w:val="24"/>
          <w:lang w:val="en-US"/>
        </w:rPr>
        <w:instrText xml:space="preserve"> ADDIN ZOTERO_ITEM CSL_CITATION {"citationID":"uZZhGTV7","properties":{"formattedCitation":"(Jursch, 2021)","plainCitation":"(Jursch, 2021)","noteIndex":0},"citationItems":[{"id":344,"uris":["http://zotero.org/users/8331578/items/3AUZYSWM"],"uri":["http://zotero.org/users/8331578/items/3AUZYSWM"],"itemData":{"id":344,"type":"webpage","abstract":"Current trends such as emission-free vehicles or CO2-neutral production demonstrate the growing importance of sustainability in the automotive industry.","container-title":"PwC","language":"en_de","title":"Sustainability in the automotive industry","URL":"https://www.pwc.de/en/sustainability/sustainability-in-the-automotive-industry.html","author":[{"family":"Jursch","given":"Sebastian"}],"accessed":{"date-parts":[["2021",8,14]]},"issued":{"date-parts":[["2021"]]}}}],"schema":"https://github.com/citation-style-language/schema/raw/master/csl-citation.json"} </w:instrText>
      </w:r>
      <w:r w:rsidR="00CA6549" w:rsidRPr="0064435F">
        <w:rPr>
          <w:rFonts w:ascii="Times New Roman" w:hAnsi="Times New Roman"/>
          <w:sz w:val="24"/>
          <w:szCs w:val="24"/>
          <w:lang w:val="en-US"/>
        </w:rPr>
        <w:fldChar w:fldCharType="separate"/>
      </w:r>
      <w:r w:rsidR="00CA6549" w:rsidRPr="0064435F">
        <w:rPr>
          <w:rFonts w:ascii="Times New Roman" w:hAnsi="Times New Roman"/>
          <w:sz w:val="24"/>
          <w:lang w:val="en-US"/>
        </w:rPr>
        <w:t>(Jursch, 2021)</w:t>
      </w:r>
      <w:r w:rsidR="00CA6549" w:rsidRPr="0064435F">
        <w:rPr>
          <w:rFonts w:ascii="Times New Roman" w:hAnsi="Times New Roman"/>
          <w:sz w:val="24"/>
          <w:szCs w:val="24"/>
          <w:lang w:val="en-US"/>
        </w:rPr>
        <w:fldChar w:fldCharType="end"/>
      </w:r>
      <w:r w:rsidR="00755E96" w:rsidRPr="0064435F">
        <w:rPr>
          <w:rFonts w:ascii="Times New Roman" w:hAnsi="Times New Roman"/>
          <w:sz w:val="24"/>
          <w:szCs w:val="24"/>
          <w:lang w:val="en-US"/>
        </w:rPr>
        <w:t>.</w:t>
      </w:r>
      <w:r w:rsidR="00D03F97" w:rsidRPr="0064435F">
        <w:rPr>
          <w:rFonts w:ascii="Times New Roman" w:hAnsi="Times New Roman"/>
          <w:sz w:val="24"/>
          <w:szCs w:val="24"/>
          <w:lang w:val="en-US"/>
        </w:rPr>
        <w:t xml:space="preserve"> Secondly, emissions induced by cold starts can be reduced by 85% </w:t>
      </w:r>
      <w:r w:rsidR="00CA6549" w:rsidRPr="0064435F">
        <w:rPr>
          <w:rFonts w:ascii="Times New Roman" w:hAnsi="Times New Roman"/>
          <w:sz w:val="24"/>
          <w:szCs w:val="24"/>
          <w:lang w:val="en-US"/>
        </w:rPr>
        <w:fldChar w:fldCharType="begin"/>
      </w:r>
      <w:r w:rsidR="00CA6549" w:rsidRPr="0064435F">
        <w:rPr>
          <w:rFonts w:ascii="Times New Roman" w:hAnsi="Times New Roman"/>
          <w:sz w:val="24"/>
          <w:szCs w:val="24"/>
          <w:lang w:val="en-US"/>
        </w:rPr>
        <w:instrText xml:space="preserve"> ADDIN ZOTERO_ITEM CSL_CITATION {"citationID":"sHkthVuK","properties":{"formattedCitation":"(D. Fagnant &amp; Kockelman, 2016)","plainCitation":"(D. Fagnant &amp; Kockelman, 2016)","noteIndex":0},"citationItems":[{"id":636,"uris":["http://zotero.org/users/8331578/items/DXHU9THF"],"uri":["http://zotero.org/users/8331578/items/DXHU9THF"],"itemData":{"id":636,"type":"article-newspaper","container-title":"Transportation","edition":"45","page":"1-16","title":"Dynamic ride-sharing and fleet sizing for a system of shared autonomous vehicles in Austin, Texas","author":[{"family":"Fagnant","given":"Daniel"},{"family":"Kockelman","given":"Kara"}],"issued":{"date-parts":[["2016"]]}}}],"schema":"https://github.com/citation-style-language/schema/raw/master/csl-citation.json"} </w:instrText>
      </w:r>
      <w:r w:rsidR="00CA6549" w:rsidRPr="0064435F">
        <w:rPr>
          <w:rFonts w:ascii="Times New Roman" w:hAnsi="Times New Roman"/>
          <w:sz w:val="24"/>
          <w:szCs w:val="24"/>
          <w:lang w:val="en-US"/>
        </w:rPr>
        <w:fldChar w:fldCharType="separate"/>
      </w:r>
      <w:r w:rsidR="00CA6549" w:rsidRPr="0064435F">
        <w:rPr>
          <w:rFonts w:ascii="Times New Roman" w:hAnsi="Times New Roman"/>
          <w:sz w:val="24"/>
          <w:lang w:val="en-US"/>
        </w:rPr>
        <w:t>(D. Fagnant &amp; Kockelman, 2016)</w:t>
      </w:r>
      <w:r w:rsidR="00CA6549" w:rsidRPr="0064435F">
        <w:rPr>
          <w:rFonts w:ascii="Times New Roman" w:hAnsi="Times New Roman"/>
          <w:sz w:val="24"/>
          <w:szCs w:val="24"/>
          <w:lang w:val="en-US"/>
        </w:rPr>
        <w:fldChar w:fldCharType="end"/>
      </w:r>
      <w:r w:rsidR="00D03F97" w:rsidRPr="0064435F">
        <w:rPr>
          <w:rFonts w:ascii="Times New Roman" w:hAnsi="Times New Roman"/>
          <w:sz w:val="24"/>
          <w:szCs w:val="24"/>
          <w:lang w:val="en-US"/>
        </w:rPr>
        <w:t xml:space="preserve"> to 95% </w:t>
      </w:r>
      <w:r w:rsidR="009768D6" w:rsidRPr="0064435F">
        <w:rPr>
          <w:rFonts w:ascii="Times New Roman" w:hAnsi="Times New Roman"/>
          <w:sz w:val="24"/>
          <w:szCs w:val="24"/>
          <w:lang w:val="en-US"/>
        </w:rPr>
        <w:fldChar w:fldCharType="begin"/>
      </w:r>
      <w:r w:rsidR="009768D6" w:rsidRPr="0064435F">
        <w:rPr>
          <w:rFonts w:ascii="Times New Roman" w:hAnsi="Times New Roman"/>
          <w:sz w:val="24"/>
          <w:szCs w:val="24"/>
          <w:lang w:val="en-US"/>
        </w:rPr>
        <w:instrText xml:space="preserve"> ADDIN ZOTERO_ITEM CSL_CITATION {"citationID":"BaME5hEe","properties":{"formattedCitation":"(Zhang et al., 2014)","plainCitation":"(Zhang et al., 2014)","noteIndex":0},"citationItems":[{"id":265,"uris":["http://zotero.org/users/8331578/items/2LVB7VA9"],"uri":["http://zotero.org/users/8331578/items/2LVB7VA9"],"itemData":{"id":265,"type":"article-journal","container-title":"Transportation Research Board 94th Annual Meeting","language":"en","page":"15","source":"Zotero","title":"The Performance and Benefits of a Shared Autonomous Vehicles Based Dynamic Ridesharing System: An Agent-Based Simulation Approach","author":[{"family":"Zhang","given":"Wenwen"},{"family":"Guhathakurta","given":"Subhrajit"},{"family":"Fang","given":"Jinqi"},{"family":"Zhang","given":"Ge"}],"issued":{"date-parts":[["2014",7,30]]}}}],"schema":"https://github.com/citation-style-language/schema/raw/master/csl-citation.json"} </w:instrText>
      </w:r>
      <w:r w:rsidR="009768D6" w:rsidRPr="0064435F">
        <w:rPr>
          <w:rFonts w:ascii="Times New Roman" w:hAnsi="Times New Roman"/>
          <w:sz w:val="24"/>
          <w:szCs w:val="24"/>
          <w:lang w:val="en-US"/>
        </w:rPr>
        <w:fldChar w:fldCharType="separate"/>
      </w:r>
      <w:r w:rsidR="009768D6" w:rsidRPr="0064435F">
        <w:rPr>
          <w:rFonts w:ascii="Times New Roman" w:hAnsi="Times New Roman"/>
          <w:sz w:val="24"/>
          <w:lang w:val="en-US"/>
        </w:rPr>
        <w:t>(Zhang et al., 2014)</w:t>
      </w:r>
      <w:r w:rsidR="009768D6" w:rsidRPr="0064435F">
        <w:rPr>
          <w:rFonts w:ascii="Times New Roman" w:hAnsi="Times New Roman"/>
          <w:sz w:val="24"/>
          <w:szCs w:val="24"/>
          <w:lang w:val="en-US"/>
        </w:rPr>
        <w:fldChar w:fldCharType="end"/>
      </w:r>
      <w:r w:rsidR="00D03F97" w:rsidRPr="0064435F">
        <w:rPr>
          <w:rFonts w:ascii="Times New Roman" w:hAnsi="Times New Roman"/>
          <w:sz w:val="24"/>
          <w:szCs w:val="24"/>
          <w:lang w:val="en-US"/>
        </w:rPr>
        <w:t xml:space="preserve">. </w:t>
      </w:r>
      <w:r w:rsidR="00755E96" w:rsidRPr="0064435F">
        <w:rPr>
          <w:rFonts w:ascii="Times New Roman" w:hAnsi="Times New Roman"/>
          <w:sz w:val="24"/>
          <w:szCs w:val="24"/>
          <w:lang w:val="en-US"/>
        </w:rPr>
        <w:t>Furthermore, by anticipating accelerations and decelerations, AV can reduce the energy consumed in acceleration and braking by 4 to 10% (</w:t>
      </w:r>
      <w:r w:rsidR="00D50874" w:rsidRPr="0064435F">
        <w:rPr>
          <w:rFonts w:ascii="Times New Roman" w:hAnsi="Times New Roman"/>
          <w:sz w:val="24"/>
          <w:szCs w:val="24"/>
          <w:lang w:val="en-US"/>
        </w:rPr>
        <w:fldChar w:fldCharType="begin"/>
      </w:r>
      <w:r w:rsidR="00D50874" w:rsidRPr="0064435F">
        <w:rPr>
          <w:rFonts w:ascii="Times New Roman" w:hAnsi="Times New Roman"/>
          <w:sz w:val="24"/>
          <w:szCs w:val="24"/>
          <w:lang w:val="en-US"/>
        </w:rPr>
        <w:instrText xml:space="preserve"> ADDIN ZOTERO_ITEM CSL_CITATION {"citationID":"mbjVOyl6","properties":{"formattedCitation":"(Anderson et al., 2016)","plainCitation":"(Anderson et al., 2016)","noteIndex":0},"citationItems":[{"id":47,"uris":["http://zotero.org/users/8331578/items/U85X5YJA"],"uri":["http://zotero.org/users/8331578/items/U85X5YJA"],"itemData":{"id":47,"type":"article-journal","abstract":"The automotive industry appears close to substantial change engendered by","language":"en","note":"publisher: RAND Corporation","source":"www.rand.org","title":"Autonomous Vehicle Technology: A Guide for Policymakers","title-short":"Autonomous Vehicle Technology","URL":"https://www.rand.org/pubs/research_reports/RR443-2.html","author":[{"family":"Anderson","given":"James M."},{"family":"Kalra","given":"Nidhi"},{"family":"Stanley","given":"Karlyn D."},{"family":"Sorensen","given":"Paul"},{"family":"Samaras","given":"Constantine"},{"family":"Oluwatola","given":"Tobi A."}],"accessed":{"date-parts":[["2021",8,9]]},"issued":{"date-parts":[["2016",3,22]]}}}],"schema":"https://github.com/citation-style-language/schema/raw/master/csl-citation.json"} </w:instrText>
      </w:r>
      <w:r w:rsidR="00D50874" w:rsidRPr="0064435F">
        <w:rPr>
          <w:rFonts w:ascii="Times New Roman" w:hAnsi="Times New Roman"/>
          <w:sz w:val="24"/>
          <w:szCs w:val="24"/>
          <w:lang w:val="en-US"/>
        </w:rPr>
        <w:fldChar w:fldCharType="separate"/>
      </w:r>
      <w:r w:rsidR="00D50874" w:rsidRPr="0064435F">
        <w:rPr>
          <w:rFonts w:ascii="Times New Roman" w:hAnsi="Times New Roman"/>
          <w:sz w:val="24"/>
          <w:lang w:val="en-US"/>
        </w:rPr>
        <w:t>(Anderson et al., 2016)</w:t>
      </w:r>
      <w:r w:rsidR="00D50874" w:rsidRPr="0064435F">
        <w:rPr>
          <w:rFonts w:ascii="Times New Roman" w:hAnsi="Times New Roman"/>
          <w:sz w:val="24"/>
          <w:szCs w:val="24"/>
          <w:lang w:val="en-US"/>
        </w:rPr>
        <w:fldChar w:fldCharType="end"/>
      </w:r>
      <w:r w:rsidR="00D50874" w:rsidRPr="0064435F">
        <w:rPr>
          <w:rFonts w:ascii="Times New Roman" w:hAnsi="Times New Roman"/>
          <w:sz w:val="24"/>
          <w:szCs w:val="24"/>
          <w:lang w:val="en-US"/>
        </w:rPr>
        <w:t xml:space="preserve">, </w:t>
      </w:r>
      <w:r w:rsidR="00D50874" w:rsidRPr="0064435F">
        <w:rPr>
          <w:rFonts w:ascii="Times New Roman" w:hAnsi="Times New Roman"/>
          <w:sz w:val="24"/>
          <w:szCs w:val="24"/>
          <w:lang w:val="en-US"/>
        </w:rPr>
        <w:fldChar w:fldCharType="begin"/>
      </w:r>
      <w:r w:rsidR="00D50874" w:rsidRPr="0064435F">
        <w:rPr>
          <w:rFonts w:ascii="Times New Roman" w:hAnsi="Times New Roman"/>
          <w:sz w:val="24"/>
          <w:szCs w:val="24"/>
          <w:lang w:val="en-US"/>
        </w:rPr>
        <w:instrText xml:space="preserve"> ADDIN ZOTERO_ITEM CSL_CITATION {"citationID":"PVQXL4VJ","properties":{"formattedCitation":"(D. Fagnant &amp; Kockelman, 2015)","plainCitation":"(D. Fagnant &amp; Kockelman, 2015)","noteIndex":0},"citationItems":[{"id":133,"uris":["http://zotero.org/users/8331578/items/ZXFN3KE3"],"uri":["http://zotero.org/users/8331578/items/ZXFN3KE3"],"itemData":{"id":133,"type":"article-journal","abstract":"Autonomous vehicles (AVs) represent a potentially disruptive yet beneficial change to our transportation system. This new technology has the potential to impact vehicle safety, congestion, and travel behavior. All told, major social AV impacts in the form of crash savings, travel time reduction, fuel efficiency and parking benefits are estimated to approach $2000 to per year per AV, and may eventually approach nearly $4000 when comprehensive crash costs are accounted for. Yet barriers to implementation and mass-market penetration remain. Initial costs will likely be unaffordable. Licensing and testing standards in the U.S. are being developed at the state level, rather than nationally, which may lead to inconsistencies across states. Liability details remain undefined, security concerns linger, and without new privacy standards, a default lack of privacy for personal travel may become the norm. The impacts and interactions with other components of the transportation system, as well as implementation details, remain uncertain. To address these concerns, the federal government should expand research in these areas and create a nationally recognized licensing framework for AVs, determining appropriate standards for liability, security, and data privacy.","container-title":"Transportation Research Part A: Policy and Practice","DOI":"10.1016/j.tra.2015.04.003","journalAbbreviation":"Transportation Research Part A: Policy and Practice","source":"ResearchGate","title":"Preparing a nation for autonomous vehicles: Opportunities, barriers and policy recommendations","title-short":"Preparing a nation for autonomous vehicles","volume":"77","author":[{"family":"Fagnant","given":"Daniel"},{"family":"Kockelman","given":"Kara"}],"issued":{"date-parts":[["2015",7,31]]}}}],"schema":"https://github.com/citation-style-language/schema/raw/master/csl-citation.json"} </w:instrText>
      </w:r>
      <w:r w:rsidR="00D50874" w:rsidRPr="0064435F">
        <w:rPr>
          <w:rFonts w:ascii="Times New Roman" w:hAnsi="Times New Roman"/>
          <w:sz w:val="24"/>
          <w:szCs w:val="24"/>
          <w:lang w:val="en-US"/>
        </w:rPr>
        <w:fldChar w:fldCharType="separate"/>
      </w:r>
      <w:r w:rsidR="00D50874" w:rsidRPr="0064435F">
        <w:rPr>
          <w:rFonts w:ascii="Times New Roman" w:hAnsi="Times New Roman"/>
          <w:sz w:val="24"/>
          <w:lang w:val="en-US"/>
        </w:rPr>
        <w:t>(D. Fagnant &amp; Kockelman, 2015)</w:t>
      </w:r>
      <w:r w:rsidR="00D50874" w:rsidRPr="0064435F">
        <w:rPr>
          <w:rFonts w:ascii="Times New Roman" w:hAnsi="Times New Roman"/>
          <w:sz w:val="24"/>
          <w:szCs w:val="24"/>
          <w:lang w:val="en-US"/>
        </w:rPr>
        <w:fldChar w:fldCharType="end"/>
      </w:r>
      <w:r w:rsidR="00755E96" w:rsidRPr="0064435F">
        <w:rPr>
          <w:rFonts w:ascii="Times New Roman" w:hAnsi="Times New Roman"/>
          <w:sz w:val="24"/>
          <w:szCs w:val="24"/>
          <w:lang w:val="en-US"/>
        </w:rPr>
        <w:t xml:space="preserve">). As a consequence, there is </w:t>
      </w:r>
      <w:r w:rsidR="004664CA" w:rsidRPr="0064435F">
        <w:rPr>
          <w:rFonts w:ascii="Times New Roman" w:hAnsi="Times New Roman"/>
          <w:sz w:val="24"/>
          <w:szCs w:val="24"/>
          <w:lang w:val="en-US"/>
        </w:rPr>
        <w:t xml:space="preserve">fuel saving  and </w:t>
      </w:r>
      <w:r w:rsidR="00755E96" w:rsidRPr="0064435F">
        <w:rPr>
          <w:rFonts w:ascii="Times New Roman" w:hAnsi="Times New Roman"/>
          <w:sz w:val="24"/>
          <w:szCs w:val="24"/>
          <w:lang w:val="en-US"/>
        </w:rPr>
        <w:t xml:space="preserve">less brake wear </w:t>
      </w:r>
      <w:r w:rsidR="00D50874" w:rsidRPr="0064435F">
        <w:rPr>
          <w:rFonts w:ascii="Times New Roman" w:hAnsi="Times New Roman"/>
          <w:sz w:val="24"/>
          <w:szCs w:val="24"/>
          <w:lang w:val="en-US"/>
        </w:rPr>
        <w:fldChar w:fldCharType="begin"/>
      </w:r>
      <w:r w:rsidR="00D50874" w:rsidRPr="0064435F">
        <w:rPr>
          <w:rFonts w:ascii="Times New Roman" w:hAnsi="Times New Roman"/>
          <w:sz w:val="24"/>
          <w:szCs w:val="24"/>
          <w:lang w:val="en-US"/>
        </w:rPr>
        <w:instrText xml:space="preserve"> ADDIN ZOTERO_ITEM CSL_CITATION {"citationID":"tTgeth48","properties":{"formattedCitation":"(D. Fagnant &amp; Kockelman, 2015)","plainCitation":"(D. Fagnant &amp; Kockelman, 2015)","noteIndex":0},"citationItems":[{"id":133,"uris":["http://zotero.org/users/8331578/items/ZXFN3KE3"],"uri":["http://zotero.org/users/8331578/items/ZXFN3KE3"],"itemData":{"id":133,"type":"article-journal","abstract":"Autonomous vehicles (AVs) represent a potentially disruptive yet beneficial change to our transportation system. This new technology has the potential to impact vehicle safety, congestion, and travel behavior. All told, major social AV impacts in the form of crash savings, travel time reduction, fuel efficiency and parking benefits are estimated to approach $2000 to per year per AV, and may eventually approach nearly $4000 when comprehensive crash costs are accounted for. Yet barriers to implementation and mass-market penetration remain. Initial costs will likely be unaffordable. Licensing and testing standards in the U.S. are being developed at the state level, rather than nationally, which may lead to inconsistencies across states. Liability details remain undefined, security concerns linger, and without new privacy standards, a default lack of privacy for personal travel may become the norm. The impacts and interactions with other components of the transportation system, as well as implementation details, remain uncertain. To address these concerns, the federal government should expand research in these areas and create a nationally recognized licensing framework for AVs, determining appropriate standards for liability, security, and data privacy.","container-title":"Transportation Research Part A: Policy and Practice","DOI":"10.1016/j.tra.2015.04.003","journalAbbreviation":"Transportation Research Part A: Policy and Practice","source":"ResearchGate","title":"Preparing a nation for autonomous vehicles: Opportunities, barriers and policy recommendations","title-short":"Preparing a nation for autonomous vehicles","volume":"77","author":[{"family":"Fagnant","given":"Daniel"},{"family":"Kockelman","given":"Kara"}],"issued":{"date-parts":[["2015",7,31]]}}}],"schema":"https://github.com/citation-style-language/schema/raw/master/csl-citation.json"} </w:instrText>
      </w:r>
      <w:r w:rsidR="00D50874" w:rsidRPr="0064435F">
        <w:rPr>
          <w:rFonts w:ascii="Times New Roman" w:hAnsi="Times New Roman"/>
          <w:sz w:val="24"/>
          <w:szCs w:val="24"/>
          <w:lang w:val="en-US"/>
        </w:rPr>
        <w:fldChar w:fldCharType="separate"/>
      </w:r>
      <w:r w:rsidR="00D50874" w:rsidRPr="0064435F">
        <w:rPr>
          <w:rFonts w:ascii="Times New Roman" w:hAnsi="Times New Roman"/>
          <w:sz w:val="24"/>
          <w:lang w:val="en-US"/>
        </w:rPr>
        <w:t>(D. Fagnant &amp; Kockelman, 2015)</w:t>
      </w:r>
      <w:r w:rsidR="00D50874" w:rsidRPr="0064435F">
        <w:rPr>
          <w:rFonts w:ascii="Times New Roman" w:hAnsi="Times New Roman"/>
          <w:sz w:val="24"/>
          <w:szCs w:val="24"/>
          <w:lang w:val="en-US"/>
        </w:rPr>
        <w:fldChar w:fldCharType="end"/>
      </w:r>
      <w:r w:rsidR="00755E96" w:rsidRPr="0064435F">
        <w:rPr>
          <w:rFonts w:ascii="Times New Roman" w:hAnsi="Times New Roman"/>
          <w:sz w:val="24"/>
          <w:szCs w:val="24"/>
          <w:lang w:val="en-US"/>
        </w:rPr>
        <w:t>.</w:t>
      </w:r>
      <w:r w:rsidR="004664CA" w:rsidRPr="0064435F">
        <w:rPr>
          <w:rFonts w:ascii="Times New Roman" w:hAnsi="Times New Roman"/>
          <w:sz w:val="24"/>
          <w:szCs w:val="24"/>
          <w:lang w:val="en-US"/>
        </w:rPr>
        <w:t xml:space="preserve"> Shared electric autonomous vehicles (SAEV) reduce even more the environmental cots especially if renewables energies are used to produce the power grid. (</w:t>
      </w:r>
      <w:r w:rsidR="00B740DB" w:rsidRPr="0064435F">
        <w:rPr>
          <w:rFonts w:ascii="Times New Roman" w:hAnsi="Times New Roman"/>
          <w:sz w:val="24"/>
          <w:szCs w:val="24"/>
          <w:lang w:val="en-US"/>
        </w:rPr>
        <w:fldChar w:fldCharType="begin"/>
      </w:r>
      <w:r w:rsidR="00B740DB" w:rsidRPr="0064435F">
        <w:rPr>
          <w:rFonts w:ascii="Times New Roman" w:hAnsi="Times New Roman"/>
          <w:sz w:val="24"/>
          <w:szCs w:val="24"/>
          <w:lang w:val="en-US"/>
        </w:rPr>
        <w:instrText xml:space="preserve"> ADDIN ZOTERO_ITEM CSL_CITATION {"citationID":"CAZZM5Oc","properties":{"formattedCitation":"(Loeb et al., 2018)","plainCitation":"(Loeb et al., 2018)","noteIndex":0},"citationItems":[{"id":638,"uris":["http://zotero.org/users/8331578/items/LUH9CA8V"],"uri":["http://zotero.org/users/8331578/items/LUH9CA8V"],"itemData":{"id":638,"type":"article-newspaper","container-title":"Transportation Research Part C: Emerging Technologies","edition":"89","page":"222-233","title":"Shared autonomous electric vehicle (SEAV) operations across the Austin, Texas network with a focus on charging infrastructure decisions","author":[{"family":"Loeb","given":"Benjamin"},{"family":"Kockelman","given":"Kara"},{"family":"Liu","given":"Jun"}],"issued":{"date-parts":[["2018"]]}}}],"schema":"https://github.com/citation-style-language/schema/raw/master/csl-citation.json"} </w:instrText>
      </w:r>
      <w:r w:rsidR="00B740DB" w:rsidRPr="0064435F">
        <w:rPr>
          <w:rFonts w:ascii="Times New Roman" w:hAnsi="Times New Roman"/>
          <w:sz w:val="24"/>
          <w:szCs w:val="24"/>
          <w:lang w:val="en-US"/>
        </w:rPr>
        <w:fldChar w:fldCharType="separate"/>
      </w:r>
      <w:r w:rsidR="00B740DB" w:rsidRPr="0064435F">
        <w:rPr>
          <w:rFonts w:ascii="Times New Roman" w:hAnsi="Times New Roman"/>
          <w:sz w:val="24"/>
          <w:lang w:val="en-US"/>
        </w:rPr>
        <w:t>(Loeb et al., 2018)</w:t>
      </w:r>
      <w:r w:rsidR="00B740DB" w:rsidRPr="0064435F">
        <w:rPr>
          <w:rFonts w:ascii="Times New Roman" w:hAnsi="Times New Roman"/>
          <w:sz w:val="24"/>
          <w:szCs w:val="24"/>
          <w:lang w:val="en-US"/>
        </w:rPr>
        <w:fldChar w:fldCharType="end"/>
      </w:r>
      <w:r w:rsidR="0043441A" w:rsidRPr="0064435F">
        <w:rPr>
          <w:rFonts w:ascii="Times New Roman" w:hAnsi="Times New Roman"/>
          <w:sz w:val="24"/>
          <w:szCs w:val="24"/>
          <w:lang w:val="en-US"/>
        </w:rPr>
        <w:t xml:space="preserve">, </w:t>
      </w:r>
      <w:r w:rsidR="0043441A" w:rsidRPr="0064435F">
        <w:rPr>
          <w:rFonts w:ascii="Times New Roman" w:hAnsi="Times New Roman"/>
          <w:sz w:val="24"/>
          <w:szCs w:val="24"/>
          <w:lang w:val="en-US"/>
        </w:rPr>
        <w:fldChar w:fldCharType="begin"/>
      </w:r>
      <w:r w:rsidR="0043441A" w:rsidRPr="0064435F">
        <w:rPr>
          <w:rFonts w:ascii="Times New Roman" w:hAnsi="Times New Roman"/>
          <w:sz w:val="24"/>
          <w:szCs w:val="24"/>
          <w:lang w:val="en-US"/>
        </w:rPr>
        <w:instrText xml:space="preserve"> ADDIN ZOTERO_ITEM CSL_CITATION {"citationID":"bre9Do7C","properties":{"formattedCitation":"(Reiter &amp; Kockelman, 2017)","plainCitation":"(Reiter &amp; Kockelman, 2017)","noteIndex":0},"citationItems":[{"id":637,"uris":["http://zotero.org/users/8331578/items/PEHWKEXM"],"uri":["http://zotero.org/users/8331578/items/PEHWKEXM"],"itemData":{"id":637,"type":"article-newspaper","container-title":"International Journal  of Sustainable Transportation","edition":"11","page":"486-492","title":"Emissions and exposure costs of electric versus conventional vehicles: a case study for Texas","author":[{"family":"Reiter","given":"Matthew"},{"family":"Kockelman","given":"Kara"}],"issued":{"date-parts":[["2017"]]}}}],"schema":"https://github.com/citation-style-language/schema/raw/master/csl-citation.json"} </w:instrText>
      </w:r>
      <w:r w:rsidR="0043441A" w:rsidRPr="0064435F">
        <w:rPr>
          <w:rFonts w:ascii="Times New Roman" w:hAnsi="Times New Roman"/>
          <w:sz w:val="24"/>
          <w:szCs w:val="24"/>
          <w:lang w:val="en-US"/>
        </w:rPr>
        <w:fldChar w:fldCharType="separate"/>
      </w:r>
      <w:r w:rsidR="0043441A" w:rsidRPr="0064435F">
        <w:rPr>
          <w:rFonts w:ascii="Times New Roman" w:hAnsi="Times New Roman"/>
          <w:sz w:val="24"/>
          <w:lang w:val="en-US"/>
        </w:rPr>
        <w:t>(Reiter &amp; Kockelman, 2017)</w:t>
      </w:r>
      <w:r w:rsidR="0043441A" w:rsidRPr="0064435F">
        <w:rPr>
          <w:rFonts w:ascii="Times New Roman" w:hAnsi="Times New Roman"/>
          <w:sz w:val="24"/>
          <w:szCs w:val="24"/>
          <w:lang w:val="en-US"/>
        </w:rPr>
        <w:fldChar w:fldCharType="end"/>
      </w:r>
      <w:r w:rsidR="00FB7ED1" w:rsidRPr="0064435F">
        <w:rPr>
          <w:rFonts w:ascii="Times New Roman" w:hAnsi="Times New Roman"/>
          <w:sz w:val="24"/>
          <w:szCs w:val="24"/>
          <w:lang w:val="en-US"/>
        </w:rPr>
        <w:t>).</w:t>
      </w:r>
      <w:r w:rsidR="004664CA" w:rsidRPr="0064435F">
        <w:rPr>
          <w:rFonts w:ascii="Times New Roman" w:hAnsi="Times New Roman"/>
          <w:sz w:val="24"/>
          <w:szCs w:val="24"/>
          <w:lang w:val="en-US"/>
        </w:rPr>
        <w:t xml:space="preserve"> Finally, smart parking decisions could also increase fuel savings by avoiding “cruising for parking”</w:t>
      </w:r>
      <w:r w:rsidR="00D50874" w:rsidRPr="0064435F">
        <w:rPr>
          <w:rFonts w:ascii="Times New Roman" w:hAnsi="Times New Roman"/>
          <w:sz w:val="24"/>
          <w:szCs w:val="24"/>
          <w:lang w:val="en-US"/>
        </w:rPr>
        <w:t xml:space="preserve"> (</w:t>
      </w:r>
      <w:r w:rsidR="00D50874" w:rsidRPr="0064435F">
        <w:rPr>
          <w:rFonts w:ascii="Times New Roman" w:hAnsi="Times New Roman"/>
          <w:sz w:val="24"/>
          <w:szCs w:val="24"/>
          <w:lang w:val="en-US"/>
        </w:rPr>
        <w:fldChar w:fldCharType="begin"/>
      </w:r>
      <w:r w:rsidR="00D50874" w:rsidRPr="0064435F">
        <w:rPr>
          <w:rFonts w:ascii="Times New Roman" w:hAnsi="Times New Roman"/>
          <w:sz w:val="24"/>
          <w:szCs w:val="24"/>
          <w:lang w:val="en-US"/>
        </w:rPr>
        <w:instrText xml:space="preserve"> ADDIN ZOTERO_ITEM CSL_CITATION {"citationID":"XKPGZiRO","properties":{"formattedCitation":"(D. Fagnant &amp; Kockelman, 2015)","plainCitation":"(D. Fagnant &amp; Kockelman, 2015)","noteIndex":0},"citationItems":[{"id":133,"uris":["http://zotero.org/users/8331578/items/ZXFN3KE3"],"uri":["http://zotero.org/users/8331578/items/ZXFN3KE3"],"itemData":{"id":133,"type":"article-journal","abstract":"Autonomous vehicles (AVs) represent a potentially disruptive yet beneficial change to our transportation system. This new technology has the potential to impact vehicle safety, congestion, and travel behavior. All told, major social AV impacts in the form of crash savings, travel time reduction, fuel efficiency and parking benefits are estimated to approach $2000 to per year per AV, and may eventually approach nearly $4000 when comprehensive crash costs are accounted for. Yet barriers to implementation and mass-market penetration remain. Initial costs will likely be unaffordable. Licensing and testing standards in the U.S. are being developed at the state level, rather than nationally, which may lead to inconsistencies across states. Liability details remain undefined, security concerns linger, and without new privacy standards, a default lack of privacy for personal travel may become the norm. The impacts and interactions with other components of the transportation system, as well as implementation details, remain uncertain. To address these concerns, the federal government should expand research in these areas and create a nationally recognized licensing framework for AVs, determining appropriate standards for liability, security, and data privacy.","container-title":"Transportation Research Part A: Policy and Practice","DOI":"10.1016/j.tra.2015.04.003","journalAbbreviation":"Transportation Research Part A: Policy and Practice","source":"ResearchGate","title":"Preparing a nation for autonomous vehicles: Opportunities, barriers and policy recommendations","title-short":"Preparing a nation for autonomous vehicles","volume":"77","author":[{"family":"Fagnant","given":"Daniel"},{"family":"Kockelman","given":"Kara"}],"issued":{"date-parts":[["2015",7,31]]}}}],"schema":"https://github.com/citation-style-language/schema/raw/master/csl-citation.json"} </w:instrText>
      </w:r>
      <w:r w:rsidR="00D50874" w:rsidRPr="0064435F">
        <w:rPr>
          <w:rFonts w:ascii="Times New Roman" w:hAnsi="Times New Roman"/>
          <w:sz w:val="24"/>
          <w:szCs w:val="24"/>
          <w:lang w:val="en-US"/>
        </w:rPr>
        <w:fldChar w:fldCharType="separate"/>
      </w:r>
      <w:r w:rsidR="00D50874" w:rsidRPr="0064435F">
        <w:rPr>
          <w:rFonts w:ascii="Times New Roman" w:hAnsi="Times New Roman"/>
          <w:sz w:val="24"/>
          <w:lang w:val="en-US"/>
        </w:rPr>
        <w:t>(D. Fagnant &amp; Kockelman, 2015)</w:t>
      </w:r>
      <w:r w:rsidR="00D50874" w:rsidRPr="0064435F">
        <w:rPr>
          <w:rFonts w:ascii="Times New Roman" w:hAnsi="Times New Roman"/>
          <w:sz w:val="24"/>
          <w:szCs w:val="24"/>
          <w:lang w:val="en-US"/>
        </w:rPr>
        <w:fldChar w:fldCharType="end"/>
      </w:r>
      <w:r w:rsidR="00F50FCA" w:rsidRPr="0064435F">
        <w:rPr>
          <w:rFonts w:ascii="Times New Roman" w:hAnsi="Times New Roman"/>
          <w:sz w:val="24"/>
          <w:szCs w:val="24"/>
          <w:lang w:val="en-US"/>
        </w:rPr>
        <w:t xml:space="preserve">, </w:t>
      </w:r>
      <w:r w:rsidR="0043441A" w:rsidRPr="0064435F">
        <w:rPr>
          <w:rFonts w:ascii="Times New Roman" w:hAnsi="Times New Roman"/>
          <w:sz w:val="24"/>
          <w:szCs w:val="24"/>
          <w:lang w:val="en-US"/>
        </w:rPr>
        <w:fldChar w:fldCharType="begin"/>
      </w:r>
      <w:r w:rsidR="0043441A" w:rsidRPr="0064435F">
        <w:rPr>
          <w:rFonts w:ascii="Times New Roman" w:hAnsi="Times New Roman"/>
          <w:sz w:val="24"/>
          <w:szCs w:val="24"/>
          <w:lang w:val="en-US"/>
        </w:rPr>
        <w:instrText xml:space="preserve"> ADDIN ZOTERO_ITEM CSL_CITATION {"citationID":"tPTRumOP","properties":{"formattedCitation":"(Bullis, 2011)","plainCitation":"(Bullis, 2011)","noteIndex":0},"citationItems":[{"id":347,"uris":["http://zotero.org/users/8331578/items/AS2HEYPD"],"uri":["http://zotero.org/users/8331578/items/AS2HEYPD"],"itemData":{"id":347,"type":"webpage","abstract":"Cars that park themselves and automatically convoy with other cars could reduce congestion and emissions.","container-title":"MIT Technology Review","language":"en","title":"How Vehicle Automation Will Cut Fuel Consumption","URL":"https://www.technologyreview.com/2011/10/24/190538/how-vehicle-automation-will-cut-fuel-consumption/","author":[{"family":"Bullis","given":"Kevin"}],"accessed":{"date-parts":[["2021",8,14]]},"issued":{"date-parts":[["2011",10,24]]}}}],"schema":"https://github.com/citation-style-language/schema/raw/master/csl-citation.json"} </w:instrText>
      </w:r>
      <w:r w:rsidR="0043441A" w:rsidRPr="0064435F">
        <w:rPr>
          <w:rFonts w:ascii="Times New Roman" w:hAnsi="Times New Roman"/>
          <w:sz w:val="24"/>
          <w:szCs w:val="24"/>
          <w:lang w:val="en-US"/>
        </w:rPr>
        <w:fldChar w:fldCharType="separate"/>
      </w:r>
      <w:r w:rsidR="0043441A" w:rsidRPr="0064435F">
        <w:rPr>
          <w:rFonts w:ascii="Times New Roman" w:hAnsi="Times New Roman"/>
          <w:sz w:val="24"/>
          <w:lang w:val="en-US"/>
        </w:rPr>
        <w:t>(Bullis, 2011)</w:t>
      </w:r>
      <w:r w:rsidR="0043441A" w:rsidRPr="0064435F">
        <w:rPr>
          <w:rFonts w:ascii="Times New Roman" w:hAnsi="Times New Roman"/>
          <w:sz w:val="24"/>
          <w:szCs w:val="24"/>
          <w:lang w:val="en-US"/>
        </w:rPr>
        <w:fldChar w:fldCharType="end"/>
      </w:r>
      <w:r w:rsidR="004664CA" w:rsidRPr="0064435F">
        <w:rPr>
          <w:rFonts w:ascii="Times New Roman" w:hAnsi="Times New Roman"/>
          <w:sz w:val="24"/>
          <w:szCs w:val="24"/>
          <w:lang w:val="en-US"/>
        </w:rPr>
        <w:t>).</w:t>
      </w:r>
    </w:p>
    <w:p w14:paraId="70AB07E3" w14:textId="260D8CD2" w:rsidR="004664CA" w:rsidRPr="0064435F" w:rsidRDefault="004664CA" w:rsidP="00D31059">
      <w:pPr>
        <w:spacing w:line="360" w:lineRule="auto"/>
        <w:jc w:val="both"/>
        <w:rPr>
          <w:rFonts w:ascii="Times New Roman" w:hAnsi="Times New Roman"/>
          <w:sz w:val="24"/>
          <w:szCs w:val="24"/>
          <w:lang w:val="en-US"/>
        </w:rPr>
      </w:pPr>
    </w:p>
    <w:p w14:paraId="68383106" w14:textId="7455F89E" w:rsidR="004664CA" w:rsidRPr="0064435F" w:rsidRDefault="004664CA" w:rsidP="00D31059">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AVs will indeed have an impact on urban parking. According to </w:t>
      </w:r>
      <w:r w:rsidR="00CA6549" w:rsidRPr="0064435F">
        <w:rPr>
          <w:rFonts w:ascii="Times New Roman" w:hAnsi="Times New Roman"/>
          <w:sz w:val="24"/>
          <w:szCs w:val="24"/>
          <w:lang w:val="en-US"/>
        </w:rPr>
        <w:t>Fagnant &amp; Kockelman</w:t>
      </w:r>
      <w:r w:rsidRPr="0064435F">
        <w:rPr>
          <w:rFonts w:ascii="Times New Roman" w:hAnsi="Times New Roman"/>
          <w:sz w:val="24"/>
          <w:szCs w:val="24"/>
          <w:lang w:val="en-US"/>
        </w:rPr>
        <w:t xml:space="preserve"> </w:t>
      </w:r>
      <w:r w:rsidR="00CA6549" w:rsidRPr="0064435F">
        <w:rPr>
          <w:rFonts w:ascii="Times New Roman" w:hAnsi="Times New Roman"/>
          <w:sz w:val="24"/>
          <w:szCs w:val="24"/>
          <w:lang w:val="en-US"/>
        </w:rPr>
        <w:fldChar w:fldCharType="begin"/>
      </w:r>
      <w:r w:rsidR="0043441A" w:rsidRPr="0064435F">
        <w:rPr>
          <w:rFonts w:ascii="Times New Roman" w:hAnsi="Times New Roman"/>
          <w:sz w:val="24"/>
          <w:szCs w:val="24"/>
          <w:lang w:val="en-US"/>
        </w:rPr>
        <w:instrText xml:space="preserve"> ADDIN ZOTERO_ITEM CSL_CITATION {"citationID":"0lYM2q1f","properties":{"formattedCitation":"(D. Fagnant &amp; Kockelman, 2016)","plainCitation":"(D. Fagnant &amp; Kockelman, 2016)","dontUpdate":true,"noteIndex":0},"citationItems":[{"id":636,"uris":["http://zotero.org/users/8331578/items/DXHU9THF"],"uri":["http://zotero.org/users/8331578/items/DXHU9THF"],"itemData":{"id":636,"type":"article-newspaper","container-title":"Transportation","edition":"45","page":"1-16","title":"Dynamic ride-sharing and fleet sizing for a system of shared autonomous vehicles in Austin, Texas","author":[{"family":"Fagnant","given":"Daniel"},{"family":"Kockelman","given":"Kara"}],"issued":{"date-parts":[["2016"]]}}}],"schema":"https://github.com/citation-style-language/schema/raw/master/csl-citation.json"} </w:instrText>
      </w:r>
      <w:r w:rsidR="00CA6549" w:rsidRPr="0064435F">
        <w:rPr>
          <w:rFonts w:ascii="Times New Roman" w:hAnsi="Times New Roman"/>
          <w:sz w:val="24"/>
          <w:szCs w:val="24"/>
          <w:lang w:val="en-US"/>
        </w:rPr>
        <w:fldChar w:fldCharType="separate"/>
      </w:r>
      <w:r w:rsidR="00CA6549" w:rsidRPr="0064435F">
        <w:rPr>
          <w:rFonts w:ascii="Times New Roman" w:hAnsi="Times New Roman"/>
          <w:sz w:val="24"/>
          <w:lang w:val="en-US"/>
        </w:rPr>
        <w:t>(2016)</w:t>
      </w:r>
      <w:r w:rsidR="00CA6549"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eights parking spots per vehicles can be saved. It is 96% of the current parking places according to </w:t>
      </w:r>
      <w:r w:rsidR="002E3CA9" w:rsidRPr="0064435F">
        <w:rPr>
          <w:rFonts w:ascii="Times New Roman" w:hAnsi="Times New Roman"/>
          <w:sz w:val="24"/>
          <w:szCs w:val="24"/>
          <w:lang w:val="en-US"/>
        </w:rPr>
        <w:t>Burghout &amp; Andréasson</w:t>
      </w:r>
      <w:r w:rsidRPr="0064435F">
        <w:rPr>
          <w:rFonts w:ascii="Times New Roman" w:hAnsi="Times New Roman"/>
          <w:sz w:val="24"/>
          <w:szCs w:val="24"/>
          <w:lang w:val="en-US"/>
        </w:rPr>
        <w:t xml:space="preserve"> </w:t>
      </w:r>
      <w:r w:rsidR="002E3CA9" w:rsidRPr="0064435F">
        <w:rPr>
          <w:rFonts w:ascii="Times New Roman" w:hAnsi="Times New Roman"/>
          <w:sz w:val="24"/>
          <w:szCs w:val="24"/>
          <w:lang w:val="en-US"/>
        </w:rPr>
        <w:fldChar w:fldCharType="begin"/>
      </w:r>
      <w:r w:rsidR="00F66FCA" w:rsidRPr="0064435F">
        <w:rPr>
          <w:rFonts w:ascii="Times New Roman" w:hAnsi="Times New Roman"/>
          <w:sz w:val="24"/>
          <w:szCs w:val="24"/>
          <w:lang w:val="en-US"/>
        </w:rPr>
        <w:instrText xml:space="preserve"> ADDIN ZOTERO_ITEM CSL_CITATION {"citationID":"yk7VWLZL","properties":{"formattedCitation":"(Burghout &amp; Andr\\uc0\\u233{}asson, 2015)","plainCitation":"(Burghout &amp; Andréasson, 2015)","dontUpdate":true,"noteIndex":0},"citationItems":[{"id":50,"uris":["http://zotero.org/users/8331578/items/EBM7PNTF"],"uri":["http://zotero.org/users/8331578/items/EBM7PNTF"],"itemData":{"id":50,"type":"paper-conference","event":". Proceedings of the 94th annual meeting of the Transportation Research Board","title":"Impacts of Shared Autonomous Taxis in a Metropolitan Area","URL":"https://www.researchgate.net/publication/298346251_Impacts_of_Shared_Autonomous_Taxis_in_a_Metropolitan_Area","author":[{"family":"Burghout","given":"Wilco"},{"family":"Andréasson","given":"Ingmar"}],"accessed":{"date-parts":[["2021",8,9]]},"issued":{"date-parts":[["2015"]]}}}],"schema":"https://github.com/citation-style-language/schema/raw/master/csl-citation.json"} </w:instrText>
      </w:r>
      <w:r w:rsidR="002E3CA9" w:rsidRPr="0064435F">
        <w:rPr>
          <w:rFonts w:ascii="Times New Roman" w:hAnsi="Times New Roman"/>
          <w:sz w:val="24"/>
          <w:szCs w:val="24"/>
          <w:lang w:val="en-US"/>
        </w:rPr>
        <w:fldChar w:fldCharType="separate"/>
      </w:r>
      <w:r w:rsidR="002E3CA9" w:rsidRPr="0064435F">
        <w:rPr>
          <w:rFonts w:ascii="Times New Roman" w:hAnsi="Times New Roman"/>
          <w:sz w:val="24"/>
          <w:szCs w:val="24"/>
          <w:lang w:val="en-US"/>
        </w:rPr>
        <w:t>(2015)</w:t>
      </w:r>
      <w:r w:rsidR="002E3CA9"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hile </w:t>
      </w:r>
      <w:r w:rsidR="000F0CA8" w:rsidRPr="0064435F">
        <w:rPr>
          <w:rFonts w:ascii="Times New Roman" w:hAnsi="Times New Roman"/>
          <w:sz w:val="24"/>
          <w:szCs w:val="24"/>
          <w:lang w:val="en-US"/>
        </w:rPr>
        <w:t>IFT</w:t>
      </w:r>
      <w:r w:rsidRPr="0064435F">
        <w:rPr>
          <w:rFonts w:ascii="Times New Roman" w:hAnsi="Times New Roman"/>
          <w:sz w:val="24"/>
          <w:szCs w:val="24"/>
          <w:lang w:val="en-US"/>
        </w:rPr>
        <w:t xml:space="preserve"> </w:t>
      </w:r>
      <w:r w:rsidR="000F0CA8" w:rsidRPr="0064435F">
        <w:rPr>
          <w:rFonts w:ascii="Times New Roman" w:hAnsi="Times New Roman"/>
          <w:sz w:val="24"/>
          <w:szCs w:val="24"/>
          <w:lang w:val="en-US"/>
        </w:rPr>
        <w:fldChar w:fldCharType="begin"/>
      </w:r>
      <w:r w:rsidR="0043441A" w:rsidRPr="0064435F">
        <w:rPr>
          <w:rFonts w:ascii="Times New Roman" w:hAnsi="Times New Roman"/>
          <w:sz w:val="24"/>
          <w:szCs w:val="24"/>
          <w:lang w:val="en-US"/>
        </w:rPr>
        <w:instrText xml:space="preserve"> ADDIN ZOTERO_ITEM CSL_CITATION {"citationID":"HzdW5zRG","properties":{"formattedCitation":"(ITF, 2015)","plainCitation":"(ITF, 2015)","dontUpdate":true,"noteIndex":0},"citationItems":[{"id":616,"uris":["http://zotero.org/users/8331578/items/TFWPGNV9"],"uri":["http://zotero.org/users/8331578/items/TFWPGNV9"],"itemData":{"id":616,"type":"report","event-place":"Paris","publisher":"OECD","publisher-place":"Paris","title":"Urban Mobility System Upgrade: How shared self-driving cars could change city traffic","URL":"https://www.itf-oecd.org/sites/default/files/docs/15cpb_self-drivingcars.pdf","author":[{"family":"ITF","given":""}],"accessed":{"date-parts":[["2021",8,9]]},"issued":{"date-parts":[["2015"]]}}}],"schema":"https://github.com/citation-style-language/schema/raw/master/csl-citation.json"} </w:instrText>
      </w:r>
      <w:r w:rsidR="000F0CA8" w:rsidRPr="0064435F">
        <w:rPr>
          <w:rFonts w:ascii="Times New Roman" w:hAnsi="Times New Roman"/>
          <w:sz w:val="24"/>
          <w:szCs w:val="24"/>
          <w:lang w:val="en-US"/>
        </w:rPr>
        <w:fldChar w:fldCharType="separate"/>
      </w:r>
      <w:r w:rsidR="000F0CA8" w:rsidRPr="0064435F">
        <w:rPr>
          <w:rFonts w:ascii="Times New Roman" w:hAnsi="Times New Roman"/>
          <w:sz w:val="24"/>
          <w:lang w:val="en-US"/>
        </w:rPr>
        <w:t>(2015)</w:t>
      </w:r>
      <w:r w:rsidR="000F0CA8"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analyses different market penetration levels. With 50% of the vehicles fleet being autonomous, the parking space saved is insignificant while with a full market penetration, we can get rid of 85% of the parking spot.</w:t>
      </w:r>
    </w:p>
    <w:p w14:paraId="1DDFAE1D" w14:textId="2927569E" w:rsidR="004664CA" w:rsidRPr="0064435F" w:rsidRDefault="004664CA" w:rsidP="00D31059">
      <w:pPr>
        <w:spacing w:line="360" w:lineRule="auto"/>
        <w:jc w:val="both"/>
        <w:rPr>
          <w:rFonts w:ascii="Times New Roman" w:hAnsi="Times New Roman"/>
          <w:sz w:val="24"/>
          <w:szCs w:val="24"/>
          <w:lang w:val="en-US"/>
        </w:rPr>
      </w:pPr>
    </w:p>
    <w:p w14:paraId="53912C9C" w14:textId="475533DA" w:rsidR="00D704EB" w:rsidRPr="0064435F" w:rsidRDefault="004664CA" w:rsidP="00387897">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Nevertheless, other authors are more skeptical on autonomous cars advantages. By reducing the driver burden allowing him to have efficient time while traveling, </w:t>
      </w:r>
      <w:r w:rsidR="0043441A" w:rsidRPr="0064435F">
        <w:rPr>
          <w:rFonts w:ascii="Times New Roman" w:hAnsi="Times New Roman"/>
          <w:sz w:val="24"/>
          <w:szCs w:val="24"/>
          <w:lang w:val="en-US"/>
        </w:rPr>
        <w:t xml:space="preserve">Auld et al. </w:t>
      </w:r>
      <w:r w:rsidR="0043441A" w:rsidRPr="0064435F">
        <w:rPr>
          <w:rFonts w:ascii="Times New Roman" w:hAnsi="Times New Roman"/>
          <w:sz w:val="24"/>
          <w:szCs w:val="24"/>
          <w:lang w:val="en-US"/>
        </w:rPr>
        <w:fldChar w:fldCharType="begin"/>
      </w:r>
      <w:r w:rsidR="0043441A" w:rsidRPr="0064435F">
        <w:rPr>
          <w:rFonts w:ascii="Times New Roman" w:hAnsi="Times New Roman"/>
          <w:sz w:val="24"/>
          <w:szCs w:val="24"/>
          <w:lang w:val="en-US"/>
        </w:rPr>
        <w:instrText xml:space="preserve"> ADDIN ZOTERO_ITEM CSL_CITATION {"citationID":"XN84ma0i","properties":{"formattedCitation":"(Auld et al., n.d.)","plainCitation":"(Auld et al., n.d.)","dontUpdate":true,"noteIndex":0},"citationItems":[{"id":53,"uris":["http://zotero.org/users/8331578/items/USE8CFDH"],"uri":["http://zotero.org/users/8331578/items/USE8CFDH"],"itemData":{"id":53,"type":"article-journal","language":"en","page":"16","source":"Zotero","title":"Analysis of the impacts of CAV technologies on travel demand","author":[{"family":"Auld","given":"Joshua"},{"family":"Sokolov","given":"Vadim"},{"family":"Stephens","given":"Thomas"}],"issued":{"date-parts":[["2017"]]}}}],"schema":"https://github.com/citation-style-language/schema/raw/master/csl-citation.json"} </w:instrText>
      </w:r>
      <w:r w:rsidR="0043441A" w:rsidRPr="0064435F">
        <w:rPr>
          <w:rFonts w:ascii="Times New Roman" w:hAnsi="Times New Roman"/>
          <w:sz w:val="24"/>
          <w:szCs w:val="24"/>
          <w:lang w:val="en-US"/>
        </w:rPr>
        <w:fldChar w:fldCharType="separate"/>
      </w:r>
      <w:r w:rsidR="0043441A" w:rsidRPr="0064435F">
        <w:rPr>
          <w:rFonts w:ascii="Times New Roman" w:hAnsi="Times New Roman"/>
          <w:sz w:val="24"/>
          <w:lang w:val="en-US"/>
        </w:rPr>
        <w:t>(2017)</w:t>
      </w:r>
      <w:r w:rsidR="0043441A"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think that traveling behavior will change, increasing the number of trip. This would have, according to him, all opposite effects to what </w:t>
      </w:r>
      <w:proofErr w:type="gramStart"/>
      <w:r w:rsidRPr="0064435F">
        <w:rPr>
          <w:rFonts w:ascii="Times New Roman" w:hAnsi="Times New Roman"/>
          <w:sz w:val="24"/>
          <w:szCs w:val="24"/>
          <w:lang w:val="en-US"/>
        </w:rPr>
        <w:t>is stated</w:t>
      </w:r>
      <w:proofErr w:type="gramEnd"/>
      <w:r w:rsidRPr="0064435F">
        <w:rPr>
          <w:rFonts w:ascii="Times New Roman" w:hAnsi="Times New Roman"/>
          <w:sz w:val="24"/>
          <w:szCs w:val="24"/>
          <w:lang w:val="en-US"/>
        </w:rPr>
        <w:t xml:space="preserve"> here above. </w:t>
      </w:r>
      <w:r w:rsidR="006D0AF8" w:rsidRPr="0064435F">
        <w:rPr>
          <w:rFonts w:ascii="Times New Roman" w:hAnsi="Times New Roman"/>
          <w:sz w:val="24"/>
          <w:szCs w:val="24"/>
          <w:lang w:val="en-US"/>
        </w:rPr>
        <w:t xml:space="preserve">Litman </w:t>
      </w:r>
      <w:r w:rsidR="006D0AF8" w:rsidRPr="0064435F">
        <w:rPr>
          <w:rFonts w:ascii="Times New Roman" w:hAnsi="Times New Roman"/>
          <w:sz w:val="24"/>
          <w:szCs w:val="24"/>
          <w:lang w:val="en-US"/>
        </w:rPr>
        <w:fldChar w:fldCharType="begin"/>
      </w:r>
      <w:r w:rsidR="00FB3DB0" w:rsidRPr="0064435F">
        <w:rPr>
          <w:rFonts w:ascii="Times New Roman" w:hAnsi="Times New Roman"/>
          <w:sz w:val="24"/>
          <w:szCs w:val="24"/>
          <w:lang w:val="en-US"/>
        </w:rPr>
        <w:instrText xml:space="preserve"> ADDIN ZOTERO_ITEM CSL_CITATION {"citationID":"bB6ajFK0","properties":{"formattedCitation":"(Litman, 2021)","plainCitation":"(Litman, 2021)","dontUpdate":true,"noteIndex":0},"citationItems":[{"id":42,"uris":["http://zotero.org/users/8331578/items/2BFLKCKA"],"uri":["http://zotero.org/users/8331578/items/2BFLKCKA"],"itemData":{"id":42,"type":"article-journal","abstract":"This report explores the impacts of autonomous (also called self-driving, driverless or robotic) vehicles, and their implications for transportation planning. It investigates how quickly such vehicles are likely to develop and be deployed based on experience with previous vehicle technologies; their likely benefits and costs; how they will affect travel activity; and their impacts on planning decisions such as optimal road, parking and public transit supply. This analysis indicates that Level 5 autonomous vehicles, able to operate without a driver, may be commercially available and legal to use in some jurisdictions by the late 2020s, but will initially have high costs and limited performance. Some benefits, such as independent mobility for affluent non-drivers, may begin in the 2030s or 2040s, but most impacts, including reduced traffic and parking congestion, independent mobility for low-income people (and therefore reduced need for public transit), increased safety, energy conservation and pollution reductions, will only be significant when autonomous vehicles become common and affordable, probably in the 2050s to 2060s, and some benefits may require prohibiting human-driven vehicles on certain roadways, which could take even longer.","container-title":"Victoria Transport Policy Institute","language":"en","page":"46","source":"Zotero","title":"Implications for Transport Planning","author":[{"family":"Litman","given":"Todd"}],"issued":{"date-parts":[["2021",6,25]]}}}],"schema":"https://github.com/citation-style-language/schema/raw/master/csl-citation.json"} </w:instrText>
      </w:r>
      <w:r w:rsidR="006D0AF8" w:rsidRPr="0064435F">
        <w:rPr>
          <w:rFonts w:ascii="Times New Roman" w:hAnsi="Times New Roman"/>
          <w:sz w:val="24"/>
          <w:szCs w:val="24"/>
          <w:lang w:val="en-US"/>
        </w:rPr>
        <w:fldChar w:fldCharType="separate"/>
      </w:r>
      <w:r w:rsidR="006D0AF8" w:rsidRPr="0064435F">
        <w:rPr>
          <w:rFonts w:ascii="Times New Roman" w:hAnsi="Times New Roman"/>
          <w:sz w:val="24"/>
          <w:lang w:val="en-US"/>
        </w:rPr>
        <w:t>(2021)</w:t>
      </w:r>
      <w:r w:rsidR="006D0AF8" w:rsidRPr="0064435F">
        <w:rPr>
          <w:rFonts w:ascii="Times New Roman" w:hAnsi="Times New Roman"/>
          <w:sz w:val="24"/>
          <w:szCs w:val="24"/>
          <w:lang w:val="en-US"/>
        </w:rPr>
        <w:fldChar w:fldCharType="end"/>
      </w:r>
      <w:r w:rsidR="00387897" w:rsidRPr="0064435F">
        <w:rPr>
          <w:rFonts w:ascii="Times New Roman" w:hAnsi="Times New Roman"/>
          <w:sz w:val="24"/>
          <w:szCs w:val="24"/>
          <w:lang w:val="en-US"/>
        </w:rPr>
        <w:t xml:space="preserve"> is also afraid that </w:t>
      </w:r>
      <w:r w:rsidR="00387897" w:rsidRPr="0064435F">
        <w:rPr>
          <w:rFonts w:ascii="Times New Roman" w:hAnsi="Times New Roman"/>
          <w:sz w:val="24"/>
          <w:szCs w:val="24"/>
          <w:lang w:val="en-US"/>
        </w:rPr>
        <w:lastRenderedPageBreak/>
        <w:t xml:space="preserve">transforming vehicles’ designs such as depicted on Figures </w:t>
      </w:r>
      <w:r w:rsidR="00E437A4" w:rsidRPr="0064435F">
        <w:rPr>
          <w:rFonts w:ascii="Times New Roman" w:hAnsi="Times New Roman"/>
          <w:sz w:val="24"/>
          <w:szCs w:val="24"/>
          <w:lang w:val="en-US"/>
        </w:rPr>
        <w:t>1 and 2</w:t>
      </w:r>
      <w:r w:rsidR="00387897" w:rsidRPr="0064435F">
        <w:rPr>
          <w:rFonts w:ascii="Times New Roman" w:hAnsi="Times New Roman"/>
          <w:sz w:val="24"/>
          <w:szCs w:val="24"/>
          <w:lang w:val="en-US"/>
        </w:rPr>
        <w:t>, will increase vehicles’ weight and thus their energy consumption.</w:t>
      </w:r>
    </w:p>
    <w:p w14:paraId="78F1F49C" w14:textId="0F34B36E" w:rsidR="00D704EB" w:rsidRPr="0064435F" w:rsidRDefault="00D704EB" w:rsidP="0060649A">
      <w:pPr>
        <w:rPr>
          <w:rFonts w:ascii="Times New Roman" w:hAnsi="Times New Roman"/>
          <w:lang w:val="en-US"/>
        </w:rPr>
      </w:pPr>
    </w:p>
    <w:p w14:paraId="73D43B87" w14:textId="77777777" w:rsidR="00D704EB" w:rsidRPr="0064435F" w:rsidRDefault="00D704EB" w:rsidP="0060649A">
      <w:pPr>
        <w:rPr>
          <w:rFonts w:ascii="Times New Roman" w:hAnsi="Times New Roman"/>
          <w:lang w:val="en-US"/>
        </w:rPr>
      </w:pPr>
    </w:p>
    <w:p w14:paraId="3D2F9B3C" w14:textId="023AEC6B" w:rsidR="0060649A" w:rsidRPr="0064435F" w:rsidRDefault="0060649A" w:rsidP="0060649A">
      <w:pPr>
        <w:pStyle w:val="Heading2"/>
        <w:rPr>
          <w:rFonts w:ascii="Times New Roman" w:hAnsi="Times New Roman"/>
          <w:lang w:val="en-US"/>
        </w:rPr>
      </w:pPr>
      <w:bookmarkStart w:id="11" w:name="_Toc80021488"/>
      <w:r w:rsidRPr="0064435F">
        <w:rPr>
          <w:rFonts w:ascii="Times New Roman" w:hAnsi="Times New Roman"/>
          <w:lang w:val="en-US"/>
        </w:rPr>
        <w:t>Six levels of automation</w:t>
      </w:r>
      <w:bookmarkEnd w:id="11"/>
    </w:p>
    <w:p w14:paraId="298C707B" w14:textId="0BC3ED97" w:rsidR="00B72DD4" w:rsidRPr="0064435F" w:rsidRDefault="00B72DD4" w:rsidP="00B72DD4">
      <w:pPr>
        <w:rPr>
          <w:rFonts w:ascii="Times New Roman" w:hAnsi="Times New Roman"/>
          <w:lang w:val="en-US" w:eastAsia="en-US"/>
        </w:rPr>
      </w:pPr>
    </w:p>
    <w:p w14:paraId="4E93B152" w14:textId="3626E446" w:rsidR="00B72DD4" w:rsidRPr="0064435F" w:rsidRDefault="00B72DD4" w:rsidP="00466327">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You are </w:t>
      </w:r>
      <w:proofErr w:type="gramStart"/>
      <w:r w:rsidRPr="0064435F">
        <w:rPr>
          <w:rFonts w:ascii="Times New Roman" w:hAnsi="Times New Roman"/>
          <w:sz w:val="24"/>
          <w:szCs w:val="24"/>
          <w:lang w:val="en-US"/>
        </w:rPr>
        <w:t>probably already</w:t>
      </w:r>
      <w:proofErr w:type="gramEnd"/>
      <w:r w:rsidRPr="0064435F">
        <w:rPr>
          <w:rFonts w:ascii="Times New Roman" w:hAnsi="Times New Roman"/>
          <w:sz w:val="24"/>
          <w:szCs w:val="24"/>
          <w:lang w:val="en-US"/>
        </w:rPr>
        <w:t xml:space="preserve"> driving an autonomous car. There exists indeed several levels of automation as defined by the very cited SAE</w:t>
      </w:r>
      <w:r w:rsidR="006D0AF8" w:rsidRPr="0064435F">
        <w:rPr>
          <w:rFonts w:ascii="Times New Roman" w:hAnsi="Times New Roman"/>
          <w:sz w:val="24"/>
          <w:szCs w:val="24"/>
          <w:lang w:val="en-US"/>
        </w:rPr>
        <w:t xml:space="preserve"> International</w:t>
      </w:r>
      <w:r w:rsidRPr="0064435F">
        <w:rPr>
          <w:rFonts w:ascii="Times New Roman" w:hAnsi="Times New Roman"/>
          <w:sz w:val="24"/>
          <w:szCs w:val="24"/>
          <w:lang w:val="en-US"/>
        </w:rPr>
        <w:t xml:space="preserve"> </w:t>
      </w:r>
      <w:r w:rsidR="006D0AF8" w:rsidRPr="0064435F">
        <w:rPr>
          <w:rFonts w:ascii="Times New Roman" w:hAnsi="Times New Roman"/>
          <w:sz w:val="24"/>
          <w:szCs w:val="24"/>
          <w:lang w:val="en-US"/>
        </w:rPr>
        <w:fldChar w:fldCharType="begin"/>
      </w:r>
      <w:r w:rsidR="00FB3DB0" w:rsidRPr="0064435F">
        <w:rPr>
          <w:rFonts w:ascii="Times New Roman" w:hAnsi="Times New Roman"/>
          <w:sz w:val="24"/>
          <w:szCs w:val="24"/>
          <w:lang w:val="en-US"/>
        </w:rPr>
        <w:instrText xml:space="preserve"> ADDIN ZOTERO_ITEM CSL_CITATION {"citationID":"g4WVN9bI","properties":{"formattedCitation":"(SAE International, 2018)","plainCitation":"(SAE International, 2018)","dontUpdate":true,"noteIndex":0},"citationItems":[{"id":316,"uris":["http://zotero.org/users/8331578/items/CVEZDYLA"],"uri":["http://zotero.org/users/8331578/items/CVEZDYLA"],"itemData":{"id":316,"type":"report","abstract":"This SAE Recommended Practice describes motor vehicle driving automation systems that perform part or all of the dynamic driving task (DDT) on a sustained basis. It provides a taxonomy with detailed definitions for six levels of driving automation, ranging from no driving automation (level 0) to ful","title":"J3016B: Taxonomy and Definitions for Terms Related to Driving Automation Systems for On-Road Motor Vehicles - SAE International","title-short":"J3016B","URL":"https://www.sae.org/standards/content/j3016_201806/","author":[{"family":"SAE International","given":""}],"accessed":{"date-parts":[["2021",8,13]]},"issued":{"date-parts":[["2018",6,15]]}}}],"schema":"https://github.com/citation-style-language/schema/raw/master/csl-citation.json"} </w:instrText>
      </w:r>
      <w:r w:rsidR="006D0AF8" w:rsidRPr="0064435F">
        <w:rPr>
          <w:rFonts w:ascii="Times New Roman" w:hAnsi="Times New Roman"/>
          <w:sz w:val="24"/>
          <w:szCs w:val="24"/>
          <w:lang w:val="en-US"/>
        </w:rPr>
        <w:fldChar w:fldCharType="separate"/>
      </w:r>
      <w:r w:rsidR="006D0AF8" w:rsidRPr="0064435F">
        <w:rPr>
          <w:rFonts w:ascii="Times New Roman" w:hAnsi="Times New Roman"/>
          <w:sz w:val="24"/>
          <w:lang w:val="en-US"/>
        </w:rPr>
        <w:t>(2018)</w:t>
      </w:r>
      <w:r w:rsidR="006D0AF8"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and summarized on Figure </w:t>
      </w:r>
      <w:r w:rsidR="00E437A4" w:rsidRPr="0064435F">
        <w:rPr>
          <w:rFonts w:ascii="Times New Roman" w:hAnsi="Times New Roman"/>
          <w:sz w:val="24"/>
          <w:szCs w:val="24"/>
          <w:lang w:val="en-US"/>
        </w:rPr>
        <w:t>3</w:t>
      </w:r>
      <w:r w:rsidRPr="0064435F">
        <w:rPr>
          <w:rFonts w:ascii="Times New Roman" w:hAnsi="Times New Roman"/>
          <w:sz w:val="24"/>
          <w:szCs w:val="24"/>
          <w:lang w:val="en-US"/>
        </w:rPr>
        <w:t xml:space="preserve">. The levels </w:t>
      </w:r>
      <w:proofErr w:type="gramStart"/>
      <w:r w:rsidRPr="0064435F">
        <w:rPr>
          <w:rFonts w:ascii="Times New Roman" w:hAnsi="Times New Roman"/>
          <w:sz w:val="24"/>
          <w:szCs w:val="24"/>
          <w:lang w:val="en-US"/>
        </w:rPr>
        <w:t>are organized</w:t>
      </w:r>
      <w:proofErr w:type="gramEnd"/>
      <w:r w:rsidRPr="0064435F">
        <w:rPr>
          <w:rFonts w:ascii="Times New Roman" w:hAnsi="Times New Roman"/>
          <w:sz w:val="24"/>
          <w:szCs w:val="24"/>
          <w:lang w:val="en-US"/>
        </w:rPr>
        <w:t xml:space="preserve"> from the less automated vehicle (level zero) to the fully automated car (level six).</w:t>
      </w:r>
    </w:p>
    <w:p w14:paraId="7B54C88D" w14:textId="77777777" w:rsidR="00B72DD4" w:rsidRPr="0064435F" w:rsidRDefault="00B72DD4" w:rsidP="00466327">
      <w:pPr>
        <w:spacing w:line="360" w:lineRule="auto"/>
        <w:jc w:val="both"/>
        <w:rPr>
          <w:rFonts w:ascii="Times New Roman" w:hAnsi="Times New Roman"/>
          <w:sz w:val="24"/>
          <w:szCs w:val="24"/>
          <w:lang w:val="en-US"/>
        </w:rPr>
      </w:pPr>
    </w:p>
    <w:p w14:paraId="767E683C" w14:textId="03925BA3" w:rsidR="00B72DD4" w:rsidRPr="0064435F" w:rsidRDefault="00B72DD4" w:rsidP="00466327">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The two main categories are the vehicles still driven by the human and the one driven by the system. A level zero car has no automation at all. The driver is responsible for doing everything.</w:t>
      </w:r>
    </w:p>
    <w:p w14:paraId="20D21EE9" w14:textId="37F887F1" w:rsidR="00B72DD4" w:rsidRPr="0064435F" w:rsidRDefault="00B72DD4" w:rsidP="00466327">
      <w:pPr>
        <w:spacing w:line="360" w:lineRule="auto"/>
        <w:jc w:val="both"/>
        <w:rPr>
          <w:rFonts w:ascii="Times New Roman" w:hAnsi="Times New Roman"/>
          <w:sz w:val="24"/>
          <w:szCs w:val="24"/>
          <w:lang w:val="en-US"/>
        </w:rPr>
      </w:pPr>
    </w:p>
    <w:p w14:paraId="417F8E2E" w14:textId="4DD072DC" w:rsidR="00F71BF3" w:rsidRPr="0064435F" w:rsidRDefault="00B72DD4" w:rsidP="00466327">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A level one car starts to have some automation such has your car </w:t>
      </w:r>
      <w:proofErr w:type="gramStart"/>
      <w:r w:rsidRPr="0064435F">
        <w:rPr>
          <w:rFonts w:ascii="Times New Roman" w:hAnsi="Times New Roman"/>
          <w:sz w:val="24"/>
          <w:szCs w:val="24"/>
          <w:lang w:val="en-US"/>
        </w:rPr>
        <w:t>probably possess</w:t>
      </w:r>
      <w:proofErr w:type="gramEnd"/>
      <w:r w:rsidRPr="0064435F">
        <w:rPr>
          <w:rFonts w:ascii="Times New Roman" w:hAnsi="Times New Roman"/>
          <w:sz w:val="24"/>
          <w:szCs w:val="24"/>
          <w:lang w:val="en-US"/>
        </w:rPr>
        <w:t xml:space="preserve">. It includes cruise control and lane centering. While a level one can not both provide steering and </w:t>
      </w:r>
      <w:r w:rsidR="00F71BF3" w:rsidRPr="0064435F">
        <w:rPr>
          <w:rFonts w:ascii="Times New Roman" w:hAnsi="Times New Roman"/>
          <w:sz w:val="24"/>
          <w:szCs w:val="24"/>
          <w:lang w:val="en-US"/>
        </w:rPr>
        <w:t>brake / acceleration support at the same time, a level two car can.</w:t>
      </w:r>
    </w:p>
    <w:p w14:paraId="50D34640" w14:textId="77777777" w:rsidR="00B761E3" w:rsidRPr="0064435F" w:rsidRDefault="00B761E3" w:rsidP="00466327">
      <w:pPr>
        <w:spacing w:line="360" w:lineRule="auto"/>
        <w:jc w:val="both"/>
        <w:rPr>
          <w:rFonts w:ascii="Times New Roman" w:hAnsi="Times New Roman"/>
          <w:sz w:val="24"/>
          <w:szCs w:val="24"/>
          <w:lang w:val="en-US"/>
        </w:rPr>
      </w:pPr>
    </w:p>
    <w:p w14:paraId="32577112" w14:textId="1707D0F3" w:rsidR="00B761E3" w:rsidRPr="0064435F" w:rsidRDefault="00F71BF3" w:rsidP="001F5244">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Level three corresponds to the “real autonomous” level. The system can drive the vehicle under limited conditions such as in traffic jam. </w:t>
      </w:r>
      <w:r w:rsidR="00B761E3" w:rsidRPr="0064435F">
        <w:rPr>
          <w:rFonts w:ascii="Times New Roman" w:hAnsi="Times New Roman"/>
          <w:sz w:val="24"/>
          <w:szCs w:val="24"/>
          <w:lang w:val="en-US"/>
        </w:rPr>
        <w:t>At level four, the pedals and steering may not be install letting the whole control to the system. Finally, level five vehicles can drive in all conditions and the system has whole control.</w:t>
      </w:r>
    </w:p>
    <w:p w14:paraId="21E7B519" w14:textId="77777777" w:rsidR="001F5244" w:rsidRPr="0064435F" w:rsidRDefault="001F5244" w:rsidP="001F5244">
      <w:pPr>
        <w:spacing w:line="360" w:lineRule="auto"/>
        <w:jc w:val="both"/>
        <w:rPr>
          <w:rFonts w:ascii="Times New Roman" w:hAnsi="Times New Roman"/>
          <w:sz w:val="24"/>
          <w:szCs w:val="24"/>
          <w:lang w:val="en-US"/>
        </w:rPr>
      </w:pPr>
    </w:p>
    <w:p w14:paraId="1EF6FFB2" w14:textId="77777777" w:rsidR="001F5244" w:rsidRPr="0064435F" w:rsidRDefault="00B761E3" w:rsidP="00FA09A1">
      <w:pPr>
        <w:rPr>
          <w:rFonts w:ascii="Times New Roman" w:hAnsi="Times New Roman"/>
          <w:sz w:val="24"/>
          <w:szCs w:val="24"/>
          <w:lang w:val="en-US"/>
        </w:rPr>
      </w:pPr>
      <w:r w:rsidRPr="0064435F">
        <w:rPr>
          <w:rFonts w:ascii="Times New Roman" w:hAnsi="Times New Roman"/>
          <w:sz w:val="24"/>
          <w:szCs w:val="24"/>
          <w:lang w:val="en-US"/>
        </w:rPr>
        <w:t>This thesis considers level five vehicles only.</w:t>
      </w:r>
    </w:p>
    <w:p w14:paraId="566D38BB" w14:textId="511B4A1C" w:rsidR="00FA09A1" w:rsidRPr="0064435F" w:rsidRDefault="00B72DD4" w:rsidP="00FA09A1">
      <w:pPr>
        <w:rPr>
          <w:rFonts w:ascii="Times New Roman" w:hAnsi="Times New Roman"/>
          <w:lang w:val="en-US" w:eastAsia="en-US"/>
        </w:rPr>
      </w:pPr>
      <w:r w:rsidRPr="0064435F">
        <w:rPr>
          <w:rFonts w:ascii="Times New Roman" w:hAnsi="Times New Roman"/>
          <w:noProof/>
        </w:rPr>
        <w:lastRenderedPageBreak/>
        <w:drawing>
          <wp:inline distT="0" distB="0" distL="0" distR="0" wp14:anchorId="1419319F" wp14:editId="255A6334">
            <wp:extent cx="5760720" cy="40963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60720" cy="4096385"/>
                    </a:xfrm>
                    <a:prstGeom prst="rect">
                      <a:avLst/>
                    </a:prstGeom>
                  </pic:spPr>
                </pic:pic>
              </a:graphicData>
            </a:graphic>
          </wp:inline>
        </w:drawing>
      </w:r>
    </w:p>
    <w:p w14:paraId="5901D092" w14:textId="76B370B0" w:rsidR="00FA09A1" w:rsidRPr="0064435F" w:rsidRDefault="00FA09A1" w:rsidP="00FA09A1">
      <w:pPr>
        <w:pStyle w:val="Caption"/>
        <w:rPr>
          <w:rFonts w:ascii="Times New Roman" w:hAnsi="Times New Roman"/>
        </w:rPr>
      </w:pPr>
      <w:bookmarkStart w:id="12" w:name="_Toc80021527"/>
      <w:r w:rsidRPr="0064435F">
        <w:rPr>
          <w:rFonts w:ascii="Times New Roman" w:hAnsi="Times New Roman"/>
        </w:rPr>
        <w:t xml:space="preserve">Figure </w:t>
      </w:r>
      <w:r w:rsidRPr="0064435F">
        <w:rPr>
          <w:rFonts w:ascii="Times New Roman" w:hAnsi="Times New Roman"/>
        </w:rPr>
        <w:fldChar w:fldCharType="begin"/>
      </w:r>
      <w:r w:rsidRPr="0064435F">
        <w:rPr>
          <w:rFonts w:ascii="Times New Roman" w:hAnsi="Times New Roman"/>
        </w:rPr>
        <w:instrText xml:space="preserve"> SEQ Figure \* ARABIC </w:instrText>
      </w:r>
      <w:r w:rsidRPr="0064435F">
        <w:rPr>
          <w:rFonts w:ascii="Times New Roman" w:hAnsi="Times New Roman"/>
        </w:rPr>
        <w:fldChar w:fldCharType="separate"/>
      </w:r>
      <w:r w:rsidR="00AA3769" w:rsidRPr="0064435F">
        <w:rPr>
          <w:rFonts w:ascii="Times New Roman" w:hAnsi="Times New Roman"/>
          <w:noProof/>
        </w:rPr>
        <w:t>3</w:t>
      </w:r>
      <w:r w:rsidRPr="0064435F">
        <w:rPr>
          <w:rFonts w:ascii="Times New Roman" w:hAnsi="Times New Roman"/>
        </w:rPr>
        <w:fldChar w:fldCharType="end"/>
      </w:r>
      <w:r w:rsidRPr="0064435F">
        <w:rPr>
          <w:rFonts w:ascii="Times New Roman" w:hAnsi="Times New Roman"/>
        </w:rPr>
        <w:t xml:space="preserve"> </w:t>
      </w:r>
      <w:r w:rsidR="00030DF5" w:rsidRPr="00D41779">
        <w:rPr>
          <w:rFonts w:ascii="Times New Roman" w:hAnsi="Times New Roman"/>
          <w:lang w:val="en-US"/>
        </w:rPr>
        <w:t>Autonomous</w:t>
      </w:r>
      <w:r w:rsidR="00030DF5" w:rsidRPr="0064435F">
        <w:rPr>
          <w:rFonts w:ascii="Times New Roman" w:hAnsi="Times New Roman"/>
        </w:rPr>
        <w:t xml:space="preserve"> </w:t>
      </w:r>
      <w:r w:rsidR="00030DF5" w:rsidRPr="00D41779">
        <w:rPr>
          <w:rFonts w:ascii="Times New Roman" w:hAnsi="Times New Roman"/>
          <w:lang w:val="en-US"/>
        </w:rPr>
        <w:t>vehicles</w:t>
      </w:r>
      <w:r w:rsidR="00030DF5" w:rsidRPr="0064435F">
        <w:rPr>
          <w:rFonts w:ascii="Times New Roman" w:hAnsi="Times New Roman"/>
        </w:rPr>
        <w:t xml:space="preserve">: </w:t>
      </w:r>
      <w:r w:rsidRPr="0064435F">
        <w:rPr>
          <w:rFonts w:ascii="Times New Roman" w:hAnsi="Times New Roman"/>
        </w:rPr>
        <w:t xml:space="preserve">Automation </w:t>
      </w:r>
      <w:r w:rsidRPr="00D41779">
        <w:rPr>
          <w:rFonts w:ascii="Times New Roman" w:hAnsi="Times New Roman"/>
          <w:lang w:val="en-US"/>
        </w:rPr>
        <w:t>levels</w:t>
      </w:r>
      <w:r w:rsidRPr="0064435F">
        <w:rPr>
          <w:rFonts w:ascii="Times New Roman" w:hAnsi="Times New Roman"/>
        </w:rPr>
        <w:t xml:space="preserve"> </w:t>
      </w:r>
      <w:r w:rsidR="006D0AF8" w:rsidRPr="0064435F">
        <w:rPr>
          <w:rFonts w:ascii="Times New Roman" w:hAnsi="Times New Roman"/>
          <w:lang w:val="en-US"/>
        </w:rPr>
        <w:fldChar w:fldCharType="begin"/>
      </w:r>
      <w:r w:rsidR="006D0AF8" w:rsidRPr="0064435F">
        <w:rPr>
          <w:rFonts w:ascii="Times New Roman" w:hAnsi="Times New Roman"/>
        </w:rPr>
        <w:instrText xml:space="preserve"> ADDIN ZOTERO_ITEM CSL_CITATION {"citationID":"aOqkmu00","properties":{"formattedCitation":"(SAE International, 2018)","plainCitation":"(SAE International, 2018)","noteIndex":0},"citationItems":[{"id":316,"uris":["http://zotero.org/users/8331578/items/CVEZDYLA"],"uri":["http://zotero.org/users/8331578/items/CVEZDYLA"],"itemData":{"id":316,"type":"report","abstract":"This SAE Recommended Practice describes motor vehicle driving automation systems that perform part or all of the dynamic driving task (DDT) on a sustained basis. It provides a taxonomy with detailed definitions for six levels of driving automation, ranging from no driving automation (level 0) to ful","title":"J3016B: Taxonomy and Definitions for Terms Related to Driving Automation Systems for On-Road Motor Vehicles - SAE International","title-short":"J3016B","URL":"https://www.sae.org/standards/content/j3016_201806/","author":[{"family":"SAE International","given":""}],"accessed":{"date-parts":[["2021",8,13]]},"issued":{"date-parts":[["2018",6,15]]}}}],"schema":"https://github.com/citation-style-language/schema/raw/master/csl-citation.json"} </w:instrText>
      </w:r>
      <w:r w:rsidR="006D0AF8" w:rsidRPr="0064435F">
        <w:rPr>
          <w:rFonts w:ascii="Times New Roman" w:hAnsi="Times New Roman"/>
          <w:lang w:val="en-US"/>
        </w:rPr>
        <w:fldChar w:fldCharType="separate"/>
      </w:r>
      <w:r w:rsidR="006D0AF8" w:rsidRPr="0064435F">
        <w:rPr>
          <w:rFonts w:ascii="Times New Roman" w:hAnsi="Times New Roman"/>
        </w:rPr>
        <w:t>(SAE International, 2018)</w:t>
      </w:r>
      <w:bookmarkEnd w:id="12"/>
      <w:r w:rsidR="006D0AF8" w:rsidRPr="0064435F">
        <w:rPr>
          <w:rFonts w:ascii="Times New Roman" w:hAnsi="Times New Roman"/>
          <w:lang w:val="en-US"/>
        </w:rPr>
        <w:fldChar w:fldCharType="end"/>
      </w:r>
    </w:p>
    <w:p w14:paraId="785613C2" w14:textId="77777777" w:rsidR="00AF030E" w:rsidRPr="0064435F" w:rsidRDefault="00AF030E" w:rsidP="00AF030E">
      <w:pPr>
        <w:rPr>
          <w:rFonts w:ascii="Times New Roman" w:hAnsi="Times New Roman"/>
          <w:lang w:eastAsia="en-US"/>
        </w:rPr>
      </w:pPr>
    </w:p>
    <w:p w14:paraId="66632F1A" w14:textId="34576B57" w:rsidR="0060649A" w:rsidRDefault="0060649A" w:rsidP="0060649A">
      <w:pPr>
        <w:pStyle w:val="Heading2"/>
        <w:rPr>
          <w:rFonts w:ascii="Times New Roman" w:hAnsi="Times New Roman"/>
          <w:lang w:val="en-US"/>
        </w:rPr>
      </w:pPr>
      <w:bookmarkStart w:id="13" w:name="_Toc80021489"/>
      <w:r w:rsidRPr="0064435F">
        <w:rPr>
          <w:rFonts w:ascii="Times New Roman" w:hAnsi="Times New Roman"/>
          <w:lang w:val="en-US"/>
        </w:rPr>
        <w:t>State of the art</w:t>
      </w:r>
      <w:bookmarkEnd w:id="13"/>
    </w:p>
    <w:p w14:paraId="18BDB82F" w14:textId="77777777" w:rsidR="002F3B50" w:rsidRPr="002F3B50" w:rsidRDefault="002F3B50" w:rsidP="002F3B50">
      <w:pPr>
        <w:rPr>
          <w:lang w:val="en-US" w:eastAsia="en-US"/>
        </w:rPr>
      </w:pPr>
    </w:p>
    <w:p w14:paraId="56E99176" w14:textId="3331EEC8" w:rsidR="003D0A5B" w:rsidRPr="0064435F" w:rsidRDefault="00B505FE" w:rsidP="00466327">
      <w:pPr>
        <w:spacing w:line="360" w:lineRule="auto"/>
        <w:jc w:val="both"/>
        <w:rPr>
          <w:rFonts w:ascii="Times New Roman" w:hAnsi="Times New Roman"/>
          <w:sz w:val="24"/>
          <w:szCs w:val="24"/>
          <w:lang w:val="en-US"/>
        </w:rPr>
      </w:pPr>
      <w:proofErr w:type="gramStart"/>
      <w:r w:rsidRPr="0064435F">
        <w:rPr>
          <w:rFonts w:ascii="Times New Roman" w:hAnsi="Times New Roman"/>
          <w:sz w:val="24"/>
          <w:szCs w:val="24"/>
          <w:lang w:val="en-US"/>
        </w:rPr>
        <w:t>Several</w:t>
      </w:r>
      <w:proofErr w:type="gramEnd"/>
      <w:r w:rsidRPr="0064435F">
        <w:rPr>
          <w:rFonts w:ascii="Times New Roman" w:hAnsi="Times New Roman"/>
          <w:sz w:val="24"/>
          <w:szCs w:val="24"/>
          <w:lang w:val="en-US"/>
        </w:rPr>
        <w:t xml:space="preserve"> </w:t>
      </w:r>
      <w:r w:rsidR="003D0A5B" w:rsidRPr="0064435F">
        <w:rPr>
          <w:rFonts w:ascii="Times New Roman" w:hAnsi="Times New Roman"/>
          <w:sz w:val="24"/>
          <w:szCs w:val="24"/>
          <w:lang w:val="en-US"/>
        </w:rPr>
        <w:t xml:space="preserve">searchers have already tackled the topic of autonomous cars. </w:t>
      </w:r>
      <w:proofErr w:type="gramStart"/>
      <w:r w:rsidR="0054420B" w:rsidRPr="0064435F">
        <w:rPr>
          <w:rFonts w:ascii="Times New Roman" w:hAnsi="Times New Roman"/>
          <w:sz w:val="24"/>
          <w:szCs w:val="24"/>
          <w:lang w:val="en-US"/>
        </w:rPr>
        <w:t>Most of</w:t>
      </w:r>
      <w:proofErr w:type="gramEnd"/>
      <w:r w:rsidR="003D0A5B" w:rsidRPr="0064435F">
        <w:rPr>
          <w:rFonts w:ascii="Times New Roman" w:hAnsi="Times New Roman"/>
          <w:sz w:val="24"/>
          <w:szCs w:val="24"/>
          <w:lang w:val="en-US"/>
        </w:rPr>
        <w:t xml:space="preserve"> them focuses on the simulation of the autonomous vehicles’ fleet. However, the characteristics of their scenarios vary. Table </w:t>
      </w:r>
      <w:r w:rsidR="007171B8" w:rsidRPr="0064435F">
        <w:rPr>
          <w:rFonts w:ascii="Times New Roman" w:hAnsi="Times New Roman"/>
          <w:sz w:val="24"/>
          <w:szCs w:val="24"/>
          <w:lang w:val="en-US"/>
        </w:rPr>
        <w:t xml:space="preserve">6 in Appendix 3 </w:t>
      </w:r>
      <w:r w:rsidR="003D0A5B" w:rsidRPr="0064435F">
        <w:rPr>
          <w:rFonts w:ascii="Times New Roman" w:hAnsi="Times New Roman"/>
          <w:sz w:val="24"/>
          <w:szCs w:val="24"/>
          <w:lang w:val="en-US"/>
        </w:rPr>
        <w:t>summarize</w:t>
      </w:r>
      <w:r w:rsidR="00390EB3" w:rsidRPr="0064435F">
        <w:rPr>
          <w:rFonts w:ascii="Times New Roman" w:hAnsi="Times New Roman"/>
          <w:sz w:val="24"/>
          <w:szCs w:val="24"/>
          <w:lang w:val="en-US"/>
        </w:rPr>
        <w:t>s</w:t>
      </w:r>
      <w:r w:rsidR="003D0A5B" w:rsidRPr="0064435F">
        <w:rPr>
          <w:rFonts w:ascii="Times New Roman" w:hAnsi="Times New Roman"/>
          <w:sz w:val="24"/>
          <w:szCs w:val="24"/>
          <w:lang w:val="en-US"/>
        </w:rPr>
        <w:t xml:space="preserve"> parameters of the major papers in the field.</w:t>
      </w:r>
    </w:p>
    <w:p w14:paraId="5C8593E7" w14:textId="77777777" w:rsidR="003D0A5B" w:rsidRPr="0064435F" w:rsidRDefault="003D0A5B" w:rsidP="00466327">
      <w:pPr>
        <w:spacing w:line="360" w:lineRule="auto"/>
        <w:jc w:val="both"/>
        <w:rPr>
          <w:rFonts w:ascii="Times New Roman" w:hAnsi="Times New Roman"/>
          <w:lang w:val="en-US" w:eastAsia="en-US"/>
        </w:rPr>
      </w:pPr>
    </w:p>
    <w:p w14:paraId="6645C2FF" w14:textId="65774A75" w:rsidR="006D679A" w:rsidRPr="0064435F" w:rsidRDefault="003D0A5B" w:rsidP="00E3620E">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first parameter is the </w:t>
      </w:r>
      <w:r w:rsidR="00466327" w:rsidRPr="0064435F">
        <w:rPr>
          <w:rFonts w:ascii="Times New Roman" w:hAnsi="Times New Roman"/>
          <w:sz w:val="24"/>
          <w:szCs w:val="24"/>
          <w:lang w:val="en-US"/>
        </w:rPr>
        <w:t xml:space="preserve">geographic </w:t>
      </w:r>
      <w:r w:rsidRPr="0064435F">
        <w:rPr>
          <w:rFonts w:ascii="Times New Roman" w:hAnsi="Times New Roman"/>
          <w:sz w:val="24"/>
          <w:szCs w:val="24"/>
          <w:lang w:val="en-US"/>
        </w:rPr>
        <w:t>regio</w:t>
      </w:r>
      <w:r w:rsidR="00466327" w:rsidRPr="0064435F">
        <w:rPr>
          <w:rFonts w:ascii="Times New Roman" w:hAnsi="Times New Roman"/>
          <w:sz w:val="24"/>
          <w:szCs w:val="24"/>
          <w:lang w:val="en-US"/>
        </w:rPr>
        <w:t xml:space="preserve">n for the AVs implementation. Since a study require heavy region simulation, </w:t>
      </w:r>
      <w:proofErr w:type="gramStart"/>
      <w:r w:rsidR="00466327" w:rsidRPr="0064435F">
        <w:rPr>
          <w:rFonts w:ascii="Times New Roman" w:hAnsi="Times New Roman"/>
          <w:sz w:val="24"/>
          <w:szCs w:val="24"/>
          <w:lang w:val="en-US"/>
        </w:rPr>
        <w:t>a few</w:t>
      </w:r>
      <w:proofErr w:type="gramEnd"/>
      <w:r w:rsidR="00466327" w:rsidRPr="0064435F">
        <w:rPr>
          <w:rFonts w:ascii="Times New Roman" w:hAnsi="Times New Roman"/>
          <w:sz w:val="24"/>
          <w:szCs w:val="24"/>
          <w:lang w:val="en-US"/>
        </w:rPr>
        <w:t xml:space="preserve"> places are represented and studied by </w:t>
      </w:r>
      <w:r w:rsidR="0054420B" w:rsidRPr="0064435F">
        <w:rPr>
          <w:rFonts w:ascii="Times New Roman" w:hAnsi="Times New Roman"/>
          <w:sz w:val="24"/>
          <w:szCs w:val="24"/>
          <w:lang w:val="en-US"/>
        </w:rPr>
        <w:t>different</w:t>
      </w:r>
      <w:r w:rsidR="00466327" w:rsidRPr="0064435F">
        <w:rPr>
          <w:rFonts w:ascii="Times New Roman" w:hAnsi="Times New Roman"/>
          <w:sz w:val="24"/>
          <w:szCs w:val="24"/>
          <w:lang w:val="en-US"/>
        </w:rPr>
        <w:t xml:space="preserve"> searchers. In this way, the state of New Jersey (USA) has been simulated by Kornhauser et al</w:t>
      </w:r>
      <w:r w:rsidR="006D0AF8" w:rsidRPr="0064435F">
        <w:rPr>
          <w:rFonts w:ascii="Times New Roman" w:hAnsi="Times New Roman"/>
          <w:sz w:val="24"/>
          <w:szCs w:val="24"/>
          <w:lang w:val="en-US"/>
        </w:rPr>
        <w:t xml:space="preserve">. </w:t>
      </w:r>
      <w:r w:rsidR="006D0AF8" w:rsidRPr="0064435F">
        <w:rPr>
          <w:rFonts w:ascii="Times New Roman" w:hAnsi="Times New Roman"/>
          <w:sz w:val="24"/>
          <w:szCs w:val="24"/>
          <w:lang w:val="en-US"/>
        </w:rPr>
        <w:fldChar w:fldCharType="begin"/>
      </w:r>
      <w:r w:rsidR="006D0AF8" w:rsidRPr="0064435F">
        <w:rPr>
          <w:rFonts w:ascii="Times New Roman" w:hAnsi="Times New Roman"/>
          <w:sz w:val="24"/>
          <w:szCs w:val="24"/>
          <w:lang w:val="en-US"/>
        </w:rPr>
        <w:instrText xml:space="preserve"> ADDIN ZOTERO_ITEM CSL_CITATION {"citationID":"5OPgZOop","properties":{"formattedCitation":"(Kornhauser et al., 2012)","plainCitation":"(Kornhauser et al., 2012)","noteIndex":0},"citationItems":[{"id":214,"uris":["http://zotero.org/users/8331578/items/MQGKZJ62"],"uri":["http://zotero.org/users/8331578/items/MQGKZJ62"],"itemData":{"id":214,"type":"report","abstract":"In the state of New Jersey, there is a growing need for accurate travel demand data for use in transportation systems analysis. Traditional travel survey techniques are often too expensive and fail to capture key segments of the population. Instead, using data from the US Census and other sources, a population was synthesized that is demographically largely identical to that of New Jersey and forecast the travel needs and desires for each resident in this population on an average weekday. Each resident was assigned key defining features including an age, gender, place of residence, demographic description (i.e. student, worker, retired, etc.), place of employment, and place of education. Using various distributional assumptions on trip chains and behavioral needs and choices, a NJ Trip File was generated that contains an individualized record for every trip each resident makes, detailing precisely where and when each trip originates and where each trip ends. The end result of our project is a data driven, spatial, and temporal process that characterizes the individual demand for travel in New Jersey that can be used for a variety of applications from designing PRT (Personal Rapid Transit) networks to anticipating infrastructure overloads.","language":"en","page":"70","publisher":"Department of Operations Research &amp; Financial Engineering Princeton University","source":"Zotero","title":"Synthesizing Individual Travel Demand in New Jersey","author":[{"family":"Kornhauser","given":"Alain L."},{"family":"Acciarito","given":"Philip"},{"family":"Brownell","given":"Christopher"},{"family":"Clemens","given":"Blake"},{"family":"Fox","given":"Charles"},{"family":"Germain","given":"Sarah"},{"family":"Kumar","given":"Akshay"},{"family":"Markiewicz","given":"Michael"},{"family":"Wenzlau","given":"Tim"},{"family":"Quintero","given":"Luis"},{"family":"Stroeble","given":"Spencer"},{"family":"Webb","given":"Natalie"},{"family":"Delgado-Medrano GS","given":"Heber"},{"family":"Mufti GS","given":"Talal"},{"family":"Alamanda","given":"Bharath"}],"issued":{"date-parts":[["2012",1]]}}}],"schema":"https://github.com/citation-style-language/schema/raw/master/csl-citation.json"} </w:instrText>
      </w:r>
      <w:r w:rsidR="006D0AF8" w:rsidRPr="0064435F">
        <w:rPr>
          <w:rFonts w:ascii="Times New Roman" w:hAnsi="Times New Roman"/>
          <w:sz w:val="24"/>
          <w:szCs w:val="24"/>
          <w:lang w:val="en-US"/>
        </w:rPr>
        <w:fldChar w:fldCharType="separate"/>
      </w:r>
      <w:r w:rsidR="006D0AF8" w:rsidRPr="0064435F">
        <w:rPr>
          <w:rFonts w:ascii="Times New Roman" w:hAnsi="Times New Roman"/>
          <w:sz w:val="24"/>
          <w:lang w:val="en-US"/>
        </w:rPr>
        <w:t>(Kornhauser et al., 2012)</w:t>
      </w:r>
      <w:r w:rsidR="006D0AF8" w:rsidRPr="0064435F">
        <w:rPr>
          <w:rFonts w:ascii="Times New Roman" w:hAnsi="Times New Roman"/>
          <w:sz w:val="24"/>
          <w:szCs w:val="24"/>
          <w:lang w:val="en-US"/>
        </w:rPr>
        <w:fldChar w:fldCharType="end"/>
      </w:r>
      <w:r w:rsidR="00466327" w:rsidRPr="0064435F">
        <w:rPr>
          <w:rFonts w:ascii="Times New Roman" w:hAnsi="Times New Roman"/>
          <w:sz w:val="24"/>
          <w:szCs w:val="24"/>
          <w:lang w:val="en-US"/>
        </w:rPr>
        <w:t xml:space="preserve"> based on census data and then </w:t>
      </w:r>
      <w:r w:rsidR="006D0AF8" w:rsidRPr="0064435F">
        <w:rPr>
          <w:rFonts w:ascii="Times New Roman" w:hAnsi="Times New Roman"/>
          <w:sz w:val="24"/>
          <w:szCs w:val="24"/>
          <w:lang w:val="en-US"/>
        </w:rPr>
        <w:fldChar w:fldCharType="begin"/>
      </w:r>
      <w:r w:rsidR="00FB3DB0" w:rsidRPr="0064435F">
        <w:rPr>
          <w:rFonts w:ascii="Times New Roman" w:hAnsi="Times New Roman"/>
          <w:sz w:val="24"/>
          <w:szCs w:val="24"/>
          <w:lang w:val="en-US"/>
        </w:rPr>
        <w:instrText xml:space="preserve"> ADDIN ZOTERO_ITEM CSL_CITATION {"citationID":"ENy9Wukh","properties":{"formattedCitation":"(Kornhauser et al., 2013)","plainCitation":"(Kornhauser et al., 2013)","dontUpdate":true,"noteIndex":0},"citationItems":[{"id":643,"uris":["http://zotero.org/users/8331578/items/BVURBSJB"],"uri":["http://zotero.org/users/8331578/items/BVURBSJB"],"itemData":{"id":643,"type":"report","publisher":"Department of Operations Research &amp; Financial Engineering Princeton University","title":"Uncongested Mobility for All - New Jersey's Area-wide aTaxi System - ORF467F12 Report","author":[{"family":"Kornhauser","given":"Alain L."},{"family":"Chang","given":"Iris"},{"family":"Clark","given":"Christina"},{"family":"Gao","given":"JingKang"},{"family":"Korac","given":"Damjan"},{"family":"Leibowitz","given":"Brett"},{"family":"Oasis","given":"Philip"},{"family":"Xu","given":"Zixi"},{"family":"Zachariah","given":"Jaison"},{"family":"Harpalani","given":"Natasha"},{"family":"Lee","given":"Eileen"},{"family":"Lin","given":"Alice"},{"family":"Miles","given":"Aria"},{"family":"Rajeshwar","given":"Hannah"},{"family":"Wang","given":"Lucia"},{"family":"Wright","given":"Charquia"},{"family":"Bergeson","given":"Kristin"},{"family":"Darnis","given":"Franklyn"},{"family":"Shackleford","given":"Matthew"},{"family":"Skoularikis","given":"Sonia"},{"family":"Sperry","given":"Roger"},{"family":"Swoboda","given":"Andrew"}],"issued":{"date-parts":[["2013",1]]}}}],"schema":"https://github.com/citation-style-language/schema/raw/master/csl-citation.json"} </w:instrText>
      </w:r>
      <w:r w:rsidR="006D0AF8" w:rsidRPr="0064435F">
        <w:rPr>
          <w:rFonts w:ascii="Times New Roman" w:hAnsi="Times New Roman"/>
          <w:sz w:val="24"/>
          <w:szCs w:val="24"/>
          <w:lang w:val="en-US"/>
        </w:rPr>
        <w:fldChar w:fldCharType="separate"/>
      </w:r>
      <w:r w:rsidR="006D0AF8" w:rsidRPr="0064435F">
        <w:rPr>
          <w:rFonts w:ascii="Times New Roman" w:hAnsi="Times New Roman"/>
          <w:sz w:val="24"/>
          <w:lang w:val="en-US"/>
        </w:rPr>
        <w:t xml:space="preserve">Kornhauser et al. </w:t>
      </w:r>
      <w:r w:rsidR="006D0AF8" w:rsidRPr="0064435F">
        <w:rPr>
          <w:rFonts w:ascii="Times New Roman" w:hAnsi="Times New Roman"/>
          <w:sz w:val="24"/>
        </w:rPr>
        <w:t>(2013</w:t>
      </w:r>
      <w:r w:rsidR="006D0AF8" w:rsidRPr="0064435F">
        <w:rPr>
          <w:rFonts w:ascii="Times New Roman" w:hAnsi="Times New Roman"/>
          <w:sz w:val="24"/>
          <w:szCs w:val="24"/>
          <w:lang w:val="en-US"/>
        </w:rPr>
        <w:fldChar w:fldCharType="end"/>
      </w:r>
      <w:r w:rsidR="006D0AF8" w:rsidRPr="0064435F">
        <w:rPr>
          <w:rFonts w:ascii="Times New Roman" w:hAnsi="Times New Roman"/>
          <w:sz w:val="24"/>
          <w:szCs w:val="24"/>
        </w:rPr>
        <w:t xml:space="preserve">), </w:t>
      </w:r>
      <w:r w:rsidR="006D0AF8" w:rsidRPr="0064435F">
        <w:rPr>
          <w:rFonts w:ascii="Times New Roman" w:hAnsi="Times New Roman"/>
          <w:sz w:val="24"/>
          <w:szCs w:val="24"/>
        </w:rPr>
        <w:fldChar w:fldCharType="begin"/>
      </w:r>
      <w:r w:rsidR="00FB3DB0" w:rsidRPr="0064435F">
        <w:rPr>
          <w:rFonts w:ascii="Times New Roman" w:hAnsi="Times New Roman"/>
          <w:sz w:val="24"/>
          <w:szCs w:val="24"/>
        </w:rPr>
        <w:instrText xml:space="preserve"> ADDIN ZOTERO_ITEM CSL_CITATION {"citationID":"WwiUaFdk","properties":{"formattedCitation":"(Kornhauser et al., 2016)","plainCitation":"(Kornhauser et al., 2016)","dontUpdate":true,"noteIndex":0},"citationItems":[{"id":642,"uris":["http://zotero.org/users/8331578/items/BAAWK28L"],"uri":["http://zotero.org/users/8331578/items/BAAWK28L"],"itemData":{"id":642,"type":"report","publisher":"Department of Operations Research &amp; Financial Engineering Princeton University","title":"ORF467F15 Final Report: Fleet Management of Area-Wide Ride-Sharing: A first look at what it would take to serve New Jersey's Mobility Needs","author":[{"family":"Kornhauser","given":"Alain L."},{"family":"Marocchini","given":"Kyle"},{"family":"Roth","given":"Tyler"},{"family":"Zhu","given":"Shriley"},{"family":"Bressler","given":"Max"},{"family":"Byrne","given":"Thomas"},{"family":"Filipowicz","given":"Arthur"},{"family":"Gladstone","given":"Keith"},{"family":"Jian","given":"Naman"},{"family":"Jones","given":"Kathryn"},{"family":"Ju","given":"Kate"},{"family":"Kinn","given":"Ian"},{"family":"Lamb","given":"Alicia"},{"family":"Manyara","given":"Kevin"},{"family":"McDonald","given":"Ellie"},{"family":"Osborne","given":"Trevor"},{"family":"Oslin","given":"Bryan"},{"family":"Quansah","given":"Ebo"},{"family":"Radke","given":"Jordan"},{"family":"Rogers","given":"Jack"},{"family":"Rudolph","given":"Tyler"},{"family":"Sabo","given":"Marlon"},{"family":"Schwartz","given":"Aaron"},{"family":"Slattery","given":"Ryan"},{"family":"Siiro","given":"Rayan"},{"family":"Singleton","given":"Alex"},{"family":"Toro","given":"Daniel"},{"family":"Yates","given":"Joe"},{"family":"Zou","given":"Jessica"}],"issued":{"date-parts":[["2016",1,12]]}}}],"schema":"https://github.com/citation-style-language/schema/raw/master/csl-citation.json"} </w:instrText>
      </w:r>
      <w:r w:rsidR="006D0AF8" w:rsidRPr="0064435F">
        <w:rPr>
          <w:rFonts w:ascii="Times New Roman" w:hAnsi="Times New Roman"/>
          <w:sz w:val="24"/>
          <w:szCs w:val="24"/>
        </w:rPr>
        <w:fldChar w:fldCharType="separate"/>
      </w:r>
      <w:r w:rsidR="006D0AF8" w:rsidRPr="0064435F">
        <w:rPr>
          <w:rFonts w:ascii="Times New Roman" w:hAnsi="Times New Roman"/>
          <w:sz w:val="24"/>
        </w:rPr>
        <w:t>Kornhauser et al. (2016</w:t>
      </w:r>
      <w:r w:rsidR="006D0AF8" w:rsidRPr="0064435F">
        <w:rPr>
          <w:rFonts w:ascii="Times New Roman" w:hAnsi="Times New Roman"/>
          <w:sz w:val="24"/>
          <w:szCs w:val="24"/>
        </w:rPr>
        <w:fldChar w:fldCharType="end"/>
      </w:r>
      <w:r w:rsidR="006D0AF8" w:rsidRPr="0064435F">
        <w:rPr>
          <w:rFonts w:ascii="Times New Roman" w:hAnsi="Times New Roman"/>
          <w:sz w:val="24"/>
          <w:szCs w:val="24"/>
        </w:rPr>
        <w:t xml:space="preserve">), </w:t>
      </w:r>
      <w:r w:rsidR="00466327" w:rsidRPr="0064435F">
        <w:rPr>
          <w:rFonts w:ascii="Times New Roman" w:hAnsi="Times New Roman"/>
          <w:sz w:val="24"/>
          <w:szCs w:val="24"/>
        </w:rPr>
        <w:t>Zachariah (</w:t>
      </w:r>
      <w:r w:rsidR="00F729C8" w:rsidRPr="0064435F">
        <w:rPr>
          <w:rFonts w:ascii="Times New Roman" w:hAnsi="Times New Roman"/>
          <w:sz w:val="24"/>
          <w:szCs w:val="24"/>
          <w:lang w:val="en-US"/>
        </w:rPr>
        <w:fldChar w:fldCharType="begin"/>
      </w:r>
      <w:r w:rsidR="00F66FCA" w:rsidRPr="0064435F">
        <w:rPr>
          <w:rFonts w:ascii="Times New Roman" w:hAnsi="Times New Roman"/>
          <w:sz w:val="24"/>
          <w:szCs w:val="24"/>
        </w:rPr>
        <w:instrText xml:space="preserve"> ADDIN ZOTERO_ITEM CSL_CITATION {"citationID":"moiOeYCL","properties":{"formattedCitation":"(Zachariah, 2013)","plainCitation":"(Zachariah, 2013)","dontUpdate":true,"noteIndex":0},"citationItems":[{"id":644,"uris":["http://zotero.org/users/8331578/items/MQ99BCP7"],"uri":["http://zotero.org/users/8331578/items/MQ99BCP7"],"itemData":{"id":644,"type":"thesis","language":"EN","number-of-pages":"79","publisher":"Princeton University","title":"Are We There Yet? A Proposal for an Autonomous Taxi System in New Jersey and a Preliminary Foundation for Empty Vehicle Routing","author":[{"family":"Zachariah","given":"Jaison J."}],"issued":{"date-parts":[["2013",6]]}}}],"schema":"https://github.com/citation-style-language/schema/raw/master/csl-citation.json"} </w:instrText>
      </w:r>
      <w:r w:rsidR="00F729C8" w:rsidRPr="0064435F">
        <w:rPr>
          <w:rFonts w:ascii="Times New Roman" w:hAnsi="Times New Roman"/>
          <w:sz w:val="24"/>
          <w:szCs w:val="24"/>
          <w:lang w:val="en-US"/>
        </w:rPr>
        <w:fldChar w:fldCharType="separate"/>
      </w:r>
      <w:r w:rsidR="00F729C8" w:rsidRPr="0064435F">
        <w:rPr>
          <w:rFonts w:ascii="Times New Roman" w:hAnsi="Times New Roman"/>
          <w:sz w:val="24"/>
        </w:rPr>
        <w:t>2013)</w:t>
      </w:r>
      <w:r w:rsidR="00F729C8" w:rsidRPr="0064435F">
        <w:rPr>
          <w:rFonts w:ascii="Times New Roman" w:hAnsi="Times New Roman"/>
          <w:sz w:val="24"/>
          <w:szCs w:val="24"/>
          <w:lang w:val="en-US"/>
        </w:rPr>
        <w:fldChar w:fldCharType="end"/>
      </w:r>
      <w:r w:rsidR="00466327" w:rsidRPr="0064435F">
        <w:rPr>
          <w:rFonts w:ascii="Times New Roman" w:hAnsi="Times New Roman"/>
          <w:sz w:val="24"/>
          <w:szCs w:val="24"/>
        </w:rPr>
        <w:t xml:space="preserve"> and Zhu </w:t>
      </w:r>
      <w:r w:rsidR="007D7881" w:rsidRPr="0064435F">
        <w:rPr>
          <w:rFonts w:ascii="Times New Roman" w:hAnsi="Times New Roman"/>
          <w:sz w:val="24"/>
          <w:szCs w:val="24"/>
          <w:lang w:val="en-US"/>
        </w:rPr>
        <w:fldChar w:fldCharType="begin"/>
      </w:r>
      <w:r w:rsidR="00F66FCA" w:rsidRPr="0064435F">
        <w:rPr>
          <w:rFonts w:ascii="Times New Roman" w:hAnsi="Times New Roman"/>
          <w:sz w:val="24"/>
          <w:szCs w:val="24"/>
        </w:rPr>
        <w:instrText xml:space="preserve"> ADDIN ZOTERO_ITEM CSL_CITATION {"citationID":"VsM2P308","properties":{"formattedCitation":"(Zhu, 2016)","plainCitation":"(Zhu, 2016)","dontUpdate":true,"noteIndex":0},"citationItems":[{"id":645,"uris":["http://zotero.org/users/8331578/items/TP56FGMA"],"uri":["http://zotero.org/users/8331578/items/TP56FGMA"],"itemData":{"id":645,"type":"thesis","language":"EN","number-of-pages":"82","publisher":"Princeton University","title":"Make American Transportation Great Again: Autonomous Taxi Fleet Management Strategies","author":[{"family":"Zhu","given":"Shriley"}],"issued":{"date-parts":[["2016",5]]}}}],"schema":"https://github.com/citation-style-language/schema/raw/master/csl-citation.json"} </w:instrText>
      </w:r>
      <w:r w:rsidR="007D7881" w:rsidRPr="0064435F">
        <w:rPr>
          <w:rFonts w:ascii="Times New Roman" w:hAnsi="Times New Roman"/>
          <w:sz w:val="24"/>
          <w:szCs w:val="24"/>
          <w:lang w:val="en-US"/>
        </w:rPr>
        <w:fldChar w:fldCharType="separate"/>
      </w:r>
      <w:r w:rsidR="007D7881" w:rsidRPr="0064435F">
        <w:rPr>
          <w:rFonts w:ascii="Times New Roman" w:hAnsi="Times New Roman"/>
          <w:sz w:val="24"/>
        </w:rPr>
        <w:t>(2016)</w:t>
      </w:r>
      <w:r w:rsidR="007D7881" w:rsidRPr="0064435F">
        <w:rPr>
          <w:rFonts w:ascii="Times New Roman" w:hAnsi="Times New Roman"/>
          <w:sz w:val="24"/>
          <w:szCs w:val="24"/>
          <w:lang w:val="en-US"/>
        </w:rPr>
        <w:fldChar w:fldCharType="end"/>
      </w:r>
      <w:r w:rsidR="00466327" w:rsidRPr="0064435F">
        <w:rPr>
          <w:rFonts w:ascii="Times New Roman" w:hAnsi="Times New Roman"/>
          <w:sz w:val="24"/>
          <w:szCs w:val="24"/>
        </w:rPr>
        <w:t xml:space="preserve"> </w:t>
      </w:r>
      <w:r w:rsidR="00466327" w:rsidRPr="00D41779">
        <w:rPr>
          <w:rFonts w:ascii="Times New Roman" w:hAnsi="Times New Roman"/>
          <w:sz w:val="24"/>
          <w:szCs w:val="24"/>
          <w:lang w:val="en-US"/>
        </w:rPr>
        <w:t>went</w:t>
      </w:r>
      <w:r w:rsidR="00466327" w:rsidRPr="0064435F">
        <w:rPr>
          <w:rFonts w:ascii="Times New Roman" w:hAnsi="Times New Roman"/>
          <w:sz w:val="24"/>
          <w:szCs w:val="24"/>
        </w:rPr>
        <w:t xml:space="preserve"> </w:t>
      </w:r>
      <w:r w:rsidR="00466327" w:rsidRPr="00D41779">
        <w:rPr>
          <w:rFonts w:ascii="Times New Roman" w:hAnsi="Times New Roman"/>
          <w:sz w:val="24"/>
          <w:szCs w:val="24"/>
          <w:lang w:val="en-US"/>
        </w:rPr>
        <w:t>deeper</w:t>
      </w:r>
      <w:r w:rsidR="00466327" w:rsidRPr="0064435F">
        <w:rPr>
          <w:rFonts w:ascii="Times New Roman" w:hAnsi="Times New Roman"/>
          <w:sz w:val="24"/>
          <w:szCs w:val="24"/>
        </w:rPr>
        <w:t xml:space="preserve"> on the </w:t>
      </w:r>
      <w:r w:rsidR="00466327" w:rsidRPr="00D41779">
        <w:rPr>
          <w:rFonts w:ascii="Times New Roman" w:hAnsi="Times New Roman"/>
          <w:sz w:val="24"/>
          <w:szCs w:val="24"/>
          <w:lang w:val="en-US"/>
        </w:rPr>
        <w:t>analysis</w:t>
      </w:r>
      <w:r w:rsidR="00466327" w:rsidRPr="0064435F">
        <w:rPr>
          <w:rFonts w:ascii="Times New Roman" w:hAnsi="Times New Roman"/>
          <w:sz w:val="24"/>
          <w:szCs w:val="24"/>
        </w:rPr>
        <w:t xml:space="preserve"> as </w:t>
      </w:r>
      <w:r w:rsidR="00466327" w:rsidRPr="00D41779">
        <w:rPr>
          <w:rFonts w:ascii="Times New Roman" w:hAnsi="Times New Roman"/>
          <w:sz w:val="24"/>
          <w:szCs w:val="24"/>
          <w:lang w:val="en-US"/>
        </w:rPr>
        <w:t>explained</w:t>
      </w:r>
      <w:r w:rsidR="00466327" w:rsidRPr="0064435F">
        <w:rPr>
          <w:rFonts w:ascii="Times New Roman" w:hAnsi="Times New Roman"/>
          <w:sz w:val="24"/>
          <w:szCs w:val="24"/>
        </w:rPr>
        <w:t xml:space="preserve"> </w:t>
      </w:r>
      <w:r w:rsidR="00466327" w:rsidRPr="00D41779">
        <w:rPr>
          <w:rFonts w:ascii="Times New Roman" w:hAnsi="Times New Roman"/>
          <w:sz w:val="24"/>
          <w:szCs w:val="24"/>
          <w:lang w:val="en-US"/>
        </w:rPr>
        <w:t>below</w:t>
      </w:r>
      <w:r w:rsidR="00466327" w:rsidRPr="0064435F">
        <w:rPr>
          <w:rFonts w:ascii="Times New Roman" w:hAnsi="Times New Roman"/>
          <w:sz w:val="24"/>
          <w:szCs w:val="24"/>
        </w:rPr>
        <w:t>.</w:t>
      </w:r>
      <w:r w:rsidR="00186B43" w:rsidRPr="0064435F">
        <w:rPr>
          <w:rFonts w:ascii="Times New Roman" w:hAnsi="Times New Roman"/>
          <w:sz w:val="24"/>
          <w:szCs w:val="24"/>
        </w:rPr>
        <w:t xml:space="preserve"> </w:t>
      </w:r>
      <w:r w:rsidR="00186B43" w:rsidRPr="0064435F">
        <w:rPr>
          <w:rFonts w:ascii="Times New Roman" w:hAnsi="Times New Roman"/>
          <w:sz w:val="24"/>
          <w:szCs w:val="24"/>
          <w:lang w:val="en-US"/>
        </w:rPr>
        <w:t xml:space="preserve">This </w:t>
      </w:r>
      <w:proofErr w:type="gramStart"/>
      <w:r w:rsidR="00186B43" w:rsidRPr="0064435F">
        <w:rPr>
          <w:rFonts w:ascii="Times New Roman" w:hAnsi="Times New Roman"/>
          <w:sz w:val="24"/>
          <w:szCs w:val="24"/>
          <w:lang w:val="en-US"/>
        </w:rPr>
        <w:t>is called</w:t>
      </w:r>
      <w:proofErr w:type="gramEnd"/>
      <w:r w:rsidR="00186B43" w:rsidRPr="0064435F">
        <w:rPr>
          <w:rFonts w:ascii="Times New Roman" w:hAnsi="Times New Roman"/>
          <w:sz w:val="24"/>
          <w:szCs w:val="24"/>
          <w:lang w:val="en-US"/>
        </w:rPr>
        <w:t xml:space="preserve"> an agent-based simulation. Other agent-base simulations exist in the literature such as POLARIS used by Auld </w:t>
      </w:r>
      <w:r w:rsidR="0043441A" w:rsidRPr="0064435F">
        <w:rPr>
          <w:rFonts w:ascii="Times New Roman" w:hAnsi="Times New Roman"/>
          <w:sz w:val="24"/>
          <w:szCs w:val="24"/>
          <w:lang w:val="en-US"/>
        </w:rPr>
        <w:t xml:space="preserve">et al. </w:t>
      </w:r>
      <w:r w:rsidR="0043441A" w:rsidRPr="0064435F">
        <w:rPr>
          <w:rFonts w:ascii="Times New Roman" w:hAnsi="Times New Roman"/>
          <w:sz w:val="24"/>
          <w:szCs w:val="24"/>
          <w:lang w:val="en-US"/>
        </w:rPr>
        <w:fldChar w:fldCharType="begin"/>
      </w:r>
      <w:r w:rsidR="00FB3DB0" w:rsidRPr="0064435F">
        <w:rPr>
          <w:rFonts w:ascii="Times New Roman" w:hAnsi="Times New Roman"/>
          <w:sz w:val="24"/>
          <w:szCs w:val="24"/>
          <w:lang w:val="en-US"/>
        </w:rPr>
        <w:instrText xml:space="preserve"> ADDIN ZOTERO_ITEM CSL_CITATION {"citationID":"ChPecFji","properties":{"formattedCitation":"(Auld et al., 2017)","plainCitation":"(Auld et al., 2017)","dontUpdate":true,"noteIndex":0},"citationItems":[{"id":53,"uris":["http://zotero.org/users/8331578/items/USE8CFDH"],"uri":["http://zotero.org/users/8331578/items/USE8CFDH"],"itemData":{"id":53,"type":"article-journal","language":"en","page":"16","source":"Zotero","title":"Analysis of the impacts of CAV technologies on travel demand","author":[{"family":"Auld","given":"Joshua"},{"family":"Sokolov","given":"Vadim"},{"family":"Stephens","given":"Thomas"}],"issued":{"date-parts":[["2017"]]}}}],"schema":"https://github.com/citation-style-language/schema/raw/master/csl-citation.json"} </w:instrText>
      </w:r>
      <w:r w:rsidR="0043441A" w:rsidRPr="0064435F">
        <w:rPr>
          <w:rFonts w:ascii="Times New Roman" w:hAnsi="Times New Roman"/>
          <w:sz w:val="24"/>
          <w:szCs w:val="24"/>
          <w:lang w:val="en-US"/>
        </w:rPr>
        <w:fldChar w:fldCharType="separate"/>
      </w:r>
      <w:r w:rsidR="0043441A" w:rsidRPr="0064435F">
        <w:rPr>
          <w:rFonts w:ascii="Times New Roman" w:hAnsi="Times New Roman"/>
          <w:sz w:val="24"/>
          <w:lang w:val="en-US"/>
        </w:rPr>
        <w:t>(2017)</w:t>
      </w:r>
      <w:r w:rsidR="0043441A" w:rsidRPr="0064435F">
        <w:rPr>
          <w:rFonts w:ascii="Times New Roman" w:hAnsi="Times New Roman"/>
          <w:sz w:val="24"/>
          <w:szCs w:val="24"/>
          <w:lang w:val="en-US"/>
        </w:rPr>
        <w:fldChar w:fldCharType="end"/>
      </w:r>
      <w:r w:rsidR="00186B43" w:rsidRPr="0064435F">
        <w:rPr>
          <w:rFonts w:ascii="Times New Roman" w:hAnsi="Times New Roman"/>
          <w:sz w:val="24"/>
          <w:szCs w:val="24"/>
          <w:lang w:val="en-US"/>
        </w:rPr>
        <w:t xml:space="preserve"> to model trips happening in Chicago (USA) or</w:t>
      </w:r>
      <w:r w:rsidR="00466327" w:rsidRPr="0064435F">
        <w:rPr>
          <w:rFonts w:ascii="Times New Roman" w:hAnsi="Times New Roman"/>
          <w:sz w:val="24"/>
          <w:szCs w:val="24"/>
          <w:lang w:val="en-US"/>
        </w:rPr>
        <w:t xml:space="preserve"> </w:t>
      </w:r>
      <w:r w:rsidR="006D679A" w:rsidRPr="0064435F">
        <w:rPr>
          <w:rFonts w:ascii="Times New Roman" w:hAnsi="Times New Roman"/>
          <w:sz w:val="24"/>
          <w:szCs w:val="24"/>
          <w:lang w:val="en-US"/>
        </w:rPr>
        <w:t xml:space="preserve">Stockholm (Sweden) simulated thanks to similar data </w:t>
      </w:r>
      <w:r w:rsidR="00A51E36" w:rsidRPr="0064435F">
        <w:rPr>
          <w:rFonts w:ascii="Times New Roman" w:hAnsi="Times New Roman"/>
          <w:sz w:val="24"/>
          <w:szCs w:val="24"/>
          <w:lang w:val="en-US"/>
        </w:rPr>
        <w:t>(</w:t>
      </w:r>
      <w:r w:rsidR="00A51E36" w:rsidRPr="0064435F">
        <w:rPr>
          <w:rFonts w:ascii="Times New Roman" w:hAnsi="Times New Roman"/>
          <w:sz w:val="24"/>
          <w:szCs w:val="24"/>
          <w:lang w:val="en-US"/>
        </w:rPr>
        <w:fldChar w:fldCharType="begin"/>
      </w:r>
      <w:r w:rsidR="00A51E36" w:rsidRPr="0064435F">
        <w:rPr>
          <w:rFonts w:ascii="Times New Roman" w:hAnsi="Times New Roman"/>
          <w:sz w:val="24"/>
          <w:szCs w:val="24"/>
          <w:lang w:val="en-US"/>
        </w:rPr>
        <w:instrText xml:space="preserve"> ADDIN ZOTERO_ITEM CSL_CITATION {"citationID":"tGzU5ByE","properties":{"formattedCitation":"(Taylor, 2003)","plainCitation":"(Taylor, 2003)","noteIndex":0},"citationItems":[{"id":353,"uris":["http://zotero.org/users/8331578/items/GYNWYWTR"],"uri":["http://zotero.org/users/8331578/items/GYNWYWTR"],"itemData":{"id":353,"type":"article-journal","abstract":"CONTRAM is a computer model of time-varying trafﬁc in road networks, which takes as input the network deﬁnition and time-varying demand for travel between a set of origin and destination zones, and outputs the resulting network ﬂows, routes and travel times. It combines a macroscopic time-sliced trafﬁc model with disaggregate dynamic assignment of trafﬁc, so is intermediate between macroscopic equilibrium and microscopic models. The paper details the methods used, including time-dependent queuing which plays a central role, and the treatment of network deﬁnition, user classes, road capacities, signals and coordination, vehicle emissions, Intelligent Transport Systems and research lines.","container-title":"Networks and Spatial Economics","language":"en","page":"297-322","source":"Zotero","title":"The CONTRAM Dynamic Traffic Assignment Model","volume":"3","author":[{"family":"Taylor","given":"Nicholas B"}],"issued":{"date-parts":[["2003"]]}}}],"schema":"https://github.com/citation-style-language/schema/raw/master/csl-citation.json"} </w:instrText>
      </w:r>
      <w:r w:rsidR="00A51E36" w:rsidRPr="0064435F">
        <w:rPr>
          <w:rFonts w:ascii="Times New Roman" w:hAnsi="Times New Roman"/>
          <w:sz w:val="24"/>
          <w:szCs w:val="24"/>
          <w:lang w:val="en-US"/>
        </w:rPr>
        <w:fldChar w:fldCharType="separate"/>
      </w:r>
      <w:r w:rsidR="00A51E36" w:rsidRPr="0064435F">
        <w:rPr>
          <w:rFonts w:ascii="Times New Roman" w:hAnsi="Times New Roman"/>
          <w:sz w:val="24"/>
          <w:lang w:val="en-US"/>
        </w:rPr>
        <w:t>(Taylor, 2003)</w:t>
      </w:r>
      <w:r w:rsidR="00A51E36" w:rsidRPr="0064435F">
        <w:rPr>
          <w:rFonts w:ascii="Times New Roman" w:hAnsi="Times New Roman"/>
          <w:sz w:val="24"/>
          <w:szCs w:val="24"/>
          <w:lang w:val="en-US"/>
        </w:rPr>
        <w:fldChar w:fldCharType="end"/>
      </w:r>
      <w:r w:rsidR="00A51E36" w:rsidRPr="0064435F">
        <w:rPr>
          <w:rFonts w:ascii="Times New Roman" w:hAnsi="Times New Roman"/>
          <w:sz w:val="24"/>
          <w:szCs w:val="24"/>
          <w:lang w:val="en-US"/>
        </w:rPr>
        <w:t xml:space="preserve">, </w:t>
      </w:r>
      <w:r w:rsidR="00A51E36" w:rsidRPr="0064435F">
        <w:rPr>
          <w:rFonts w:ascii="Times New Roman" w:hAnsi="Times New Roman"/>
          <w:sz w:val="24"/>
          <w:szCs w:val="24"/>
          <w:lang w:val="en-US"/>
        </w:rPr>
        <w:fldChar w:fldCharType="begin"/>
      </w:r>
      <w:r w:rsidR="00A51E36" w:rsidRPr="0064435F">
        <w:rPr>
          <w:rFonts w:ascii="Times New Roman" w:hAnsi="Times New Roman"/>
          <w:sz w:val="24"/>
          <w:szCs w:val="24"/>
          <w:lang w:val="en-US"/>
        </w:rPr>
        <w:instrText xml:space="preserve"> ADDIN ZOTERO_ITEM CSL_CITATION {"citationID":"hht23cJH","properties":{"formattedCitation":"(Almroth et al., 2014)","plainCitation":"(Almroth et al., 2014)","noteIndex":0},"citationItems":[{"id":626,"uris":["http://zotero.org/users/8331578/items/WTJN3EYL"],"uri":["http://zotero.org/users/8331578/items/WTJN3EYL"],"itemData":{"id":626,"type":"report","event-place":"Stockholm","publisher":"Centre for Transport Studies Stockholm","publisher-place":"Stockholm","title":"Further development of SAMPERS and modeling of urban congestion","URL":"https://www.transportportal.se/swopec/CTS2014-10.pdf","author":[{"family":"Almroth","given":"Andreas"},{"family":"Berglund","given":"Svante"},{"family":"Canella","given":"Olivier"},{"family":"Engelson","given":"Leonid"},{"family":"Flötteröd","given":"Gunnar"},{"family":"Jonsson","given":"Daniel"},{"family":"Kristoffersson","given":"Ida"},{"family":"West","given":"Jens"}],"accessed":{"date-parts":[["2021",8,14]]},"issued":{"date-parts":[["2014",10]]}}}],"schema":"https://github.com/citation-style-language/schema/raw/master/csl-citation.json"} </w:instrText>
      </w:r>
      <w:r w:rsidR="00A51E36" w:rsidRPr="0064435F">
        <w:rPr>
          <w:rFonts w:ascii="Times New Roman" w:hAnsi="Times New Roman"/>
          <w:sz w:val="24"/>
          <w:szCs w:val="24"/>
          <w:lang w:val="en-US"/>
        </w:rPr>
        <w:fldChar w:fldCharType="separate"/>
      </w:r>
      <w:r w:rsidR="00A51E36" w:rsidRPr="0064435F">
        <w:rPr>
          <w:rFonts w:ascii="Times New Roman" w:hAnsi="Times New Roman"/>
          <w:sz w:val="24"/>
          <w:lang w:val="en-US"/>
        </w:rPr>
        <w:t>(Almroth et al., 2014)</w:t>
      </w:r>
      <w:r w:rsidR="00A51E36" w:rsidRPr="0064435F">
        <w:rPr>
          <w:rFonts w:ascii="Times New Roman" w:hAnsi="Times New Roman"/>
          <w:sz w:val="24"/>
          <w:szCs w:val="24"/>
          <w:lang w:val="en-US"/>
        </w:rPr>
        <w:fldChar w:fldCharType="end"/>
      </w:r>
      <w:r w:rsidR="006D679A" w:rsidRPr="0064435F">
        <w:rPr>
          <w:rFonts w:ascii="Times New Roman" w:hAnsi="Times New Roman"/>
          <w:sz w:val="24"/>
          <w:szCs w:val="24"/>
          <w:lang w:val="en-US"/>
        </w:rPr>
        <w:t>) by Burghout</w:t>
      </w:r>
      <w:r w:rsidR="00EE0690" w:rsidRPr="0064435F">
        <w:rPr>
          <w:rFonts w:ascii="Times New Roman" w:hAnsi="Times New Roman"/>
          <w:sz w:val="24"/>
          <w:szCs w:val="24"/>
          <w:lang w:val="en-US"/>
        </w:rPr>
        <w:t xml:space="preserve"> &amp; Andréasson</w:t>
      </w:r>
      <w:r w:rsidR="006D679A" w:rsidRPr="0064435F">
        <w:rPr>
          <w:rFonts w:ascii="Times New Roman" w:hAnsi="Times New Roman"/>
          <w:sz w:val="24"/>
          <w:szCs w:val="24"/>
          <w:lang w:val="en-US"/>
        </w:rPr>
        <w:t xml:space="preserve"> </w:t>
      </w:r>
      <w:r w:rsidR="00EE0690" w:rsidRPr="0064435F">
        <w:rPr>
          <w:rFonts w:ascii="Times New Roman" w:hAnsi="Times New Roman"/>
          <w:sz w:val="24"/>
          <w:szCs w:val="24"/>
          <w:lang w:val="en-US"/>
        </w:rPr>
        <w:fldChar w:fldCharType="begin"/>
      </w:r>
      <w:r w:rsidR="00F66FCA" w:rsidRPr="0064435F">
        <w:rPr>
          <w:rFonts w:ascii="Times New Roman" w:hAnsi="Times New Roman"/>
          <w:sz w:val="24"/>
          <w:szCs w:val="24"/>
          <w:lang w:val="en-US"/>
        </w:rPr>
        <w:instrText xml:space="preserve"> ADDIN ZOTERO_ITEM CSL_CITATION {"citationID":"7fNqELBp","properties":{"formattedCitation":"(Burghout &amp; Andr\\uc0\\u233{}asson, 2015)","plainCitation":"(Burghout &amp; Andréasson, 2015)","dontUpdate":true,"noteIndex":0},"citationItems":[{"id":50,"uris":["http://zotero.org/users/8331578/items/EBM7PNTF"],"uri":["http://zotero.org/users/8331578/items/EBM7PNTF"],"itemData":{"id":50,"type":"paper-conference","event":". Proceedings of the 94th annual meeting of the Transportation Research Board","title":"Impacts of Shared Autonomous Taxis in a Metropolitan Area","URL":"https://www.researchgate.net/publication/298346251_Impacts_of_Shared_Autonomous_Taxis_in_a_Metropolitan_Area","author":[{"family":"Burghout","given":"Wilco"},{"family":"Andréasson","given":"Ingmar"}],"accessed":{"date-parts":[["2021",8,9]]},"issued":{"date-parts":[["2015"]]}}}],"schema":"https://github.com/citation-style-language/schema/raw/master/csl-citation.json"} </w:instrText>
      </w:r>
      <w:r w:rsidR="00EE0690" w:rsidRPr="0064435F">
        <w:rPr>
          <w:rFonts w:ascii="Times New Roman" w:hAnsi="Times New Roman"/>
          <w:sz w:val="24"/>
          <w:szCs w:val="24"/>
          <w:lang w:val="en-US"/>
        </w:rPr>
        <w:fldChar w:fldCharType="separate"/>
      </w:r>
      <w:r w:rsidR="00EE0690" w:rsidRPr="0064435F">
        <w:rPr>
          <w:rFonts w:ascii="Times New Roman" w:hAnsi="Times New Roman"/>
          <w:sz w:val="24"/>
          <w:szCs w:val="24"/>
          <w:lang w:val="en-US"/>
        </w:rPr>
        <w:t>(2015)</w:t>
      </w:r>
      <w:r w:rsidR="00EE0690" w:rsidRPr="0064435F">
        <w:rPr>
          <w:rFonts w:ascii="Times New Roman" w:hAnsi="Times New Roman"/>
          <w:sz w:val="24"/>
          <w:szCs w:val="24"/>
          <w:lang w:val="en-US"/>
        </w:rPr>
        <w:fldChar w:fldCharType="end"/>
      </w:r>
      <w:r w:rsidR="006D679A" w:rsidRPr="0064435F">
        <w:rPr>
          <w:rFonts w:ascii="Times New Roman" w:hAnsi="Times New Roman"/>
          <w:sz w:val="24"/>
          <w:szCs w:val="24"/>
          <w:lang w:val="en-US"/>
        </w:rPr>
        <w:t xml:space="preserve">. </w:t>
      </w:r>
      <w:r w:rsidR="0054420B" w:rsidRPr="0064435F">
        <w:rPr>
          <w:rFonts w:ascii="Times New Roman" w:hAnsi="Times New Roman"/>
          <w:sz w:val="24"/>
          <w:szCs w:val="24"/>
          <w:lang w:val="en-US"/>
        </w:rPr>
        <w:t xml:space="preserve">Martinez </w:t>
      </w:r>
      <w:r w:rsidR="00A51E36" w:rsidRPr="0064435F">
        <w:rPr>
          <w:rFonts w:ascii="Times New Roman" w:hAnsi="Times New Roman"/>
          <w:sz w:val="24"/>
          <w:szCs w:val="24"/>
          <w:lang w:val="en-US"/>
        </w:rPr>
        <w:t>&amp;</w:t>
      </w:r>
      <w:r w:rsidR="0054420B" w:rsidRPr="0064435F">
        <w:rPr>
          <w:rFonts w:ascii="Times New Roman" w:hAnsi="Times New Roman"/>
          <w:sz w:val="24"/>
          <w:szCs w:val="24"/>
          <w:lang w:val="en-US"/>
        </w:rPr>
        <w:t xml:space="preserve"> Viegas </w:t>
      </w:r>
      <w:r w:rsidR="00A51E36" w:rsidRPr="0064435F">
        <w:rPr>
          <w:rFonts w:ascii="Times New Roman" w:hAnsi="Times New Roman"/>
          <w:sz w:val="24"/>
          <w:szCs w:val="24"/>
          <w:lang w:val="en-US"/>
        </w:rPr>
        <w:fldChar w:fldCharType="begin"/>
      </w:r>
      <w:r w:rsidR="00194B9B" w:rsidRPr="0064435F">
        <w:rPr>
          <w:rFonts w:ascii="Times New Roman" w:hAnsi="Times New Roman"/>
          <w:sz w:val="24"/>
          <w:szCs w:val="24"/>
          <w:lang w:val="en-US"/>
        </w:rPr>
        <w:instrText xml:space="preserve"> ADDIN ZOTERO_ITEM CSL_CITATION {"citationID":"iLUpRVab","properties":{"formattedCitation":"(Martinez &amp; Viegas, 2017)","plainCitation":"(Martinez &amp; Viegas, 2017)","dontUpdate":true,"noteIndex":0},"citationItems":[{"id":258,"uris":["http://zotero.org/users/8331578/items/ENMU4PD6"],"uri":["http://zotero.org/users/8331578/items/ENMU4PD6"],"itemData":{"id":258,"type":"article-journal","abstract":"This paper examines the changes that might result from the large-scale uptake of a shared and self-driving fleet of vehicles in a mid-sized European city. The work explores two different self-driving vehicle concepts – a ridesharing system (Shared Taxi), which emulates a taxi-like system where customers accept small detours from their original direct path and share part of their ride with others and a dynamic bus-like service with minibuses (Taxi-Bus), where customers pre-book their service at least 30min in advance (permanent bookings for regular trips should represent most requests) and walk short distances to a designated stop. Under the premise that the “upgraded” system should as much as possible deliver the same trips as today in terms of origin, destination and timing, and that it should also replace all car and bus trips, it looks at impacts on car fleet size, volume of travel and parking requirements. Mobility output and CO2 emissions are also detailed in two different time scales (24h. average and peak-hour only). The obtained results suggest that a full implementation scenario where the existing metro service is kept and private car, bus and taxi mobility would be replaced by shared modes would significantly reduce travelled vehicle.kilometres and CO2 emissions.","collection-title":"Connected and Automated Vehicles: Effects on Traffic, Mobility and Urban Design","container-title":"International Journal of Transportation Science and Technology","DOI":"10.1016/j.ijtst.2017.05.005","ISSN":"2046-0430","issue":"1","journalAbbreviation":"International Journal of Transportation Science and Technology","language":"en","page":"13-27","source":"ScienceDirect","title":"Assessing the impacts of deploying a shared self-driving urban mobility system: An agent-based model applied to the city of Lisbon, Portugal","title-short":"Assessing the impacts of deploying a shared self-driving urban mobility system","volume":"6","author":[{"family":"Martinez","given":"Luis M."},{"family":"Viegas","given":"José Manuel"}],"issued":{"date-parts":[["2017",6,1]]}}}],"schema":"https://github.com/citation-style-language/schema/raw/master/csl-citation.json"} </w:instrText>
      </w:r>
      <w:r w:rsidR="00A51E36" w:rsidRPr="0064435F">
        <w:rPr>
          <w:rFonts w:ascii="Times New Roman" w:hAnsi="Times New Roman"/>
          <w:sz w:val="24"/>
          <w:szCs w:val="24"/>
          <w:lang w:val="en-US"/>
        </w:rPr>
        <w:fldChar w:fldCharType="separate"/>
      </w:r>
      <w:r w:rsidR="00A51E36" w:rsidRPr="0064435F">
        <w:rPr>
          <w:rFonts w:ascii="Times New Roman" w:hAnsi="Times New Roman"/>
          <w:sz w:val="24"/>
          <w:lang w:val="en-US"/>
        </w:rPr>
        <w:t>(2017</w:t>
      </w:r>
      <w:r w:rsidR="00A51E36" w:rsidRPr="0064435F">
        <w:rPr>
          <w:rFonts w:ascii="Times New Roman" w:hAnsi="Times New Roman"/>
          <w:sz w:val="24"/>
          <w:szCs w:val="24"/>
          <w:lang w:val="en-US"/>
        </w:rPr>
        <w:fldChar w:fldCharType="end"/>
      </w:r>
      <w:r w:rsidR="0054420B" w:rsidRPr="0064435F">
        <w:rPr>
          <w:rFonts w:ascii="Times New Roman" w:hAnsi="Times New Roman"/>
          <w:sz w:val="24"/>
          <w:szCs w:val="24"/>
          <w:lang w:val="en-US"/>
        </w:rPr>
        <w:t xml:space="preserve">, </w:t>
      </w:r>
      <w:r w:rsidR="00194B9B" w:rsidRPr="0064435F">
        <w:rPr>
          <w:rFonts w:ascii="Times New Roman" w:hAnsi="Times New Roman"/>
          <w:sz w:val="24"/>
          <w:szCs w:val="24"/>
          <w:lang w:val="en-US"/>
        </w:rPr>
        <w:fldChar w:fldCharType="begin"/>
      </w:r>
      <w:r w:rsidR="00FB3DB0" w:rsidRPr="0064435F">
        <w:rPr>
          <w:rFonts w:ascii="Times New Roman" w:hAnsi="Times New Roman"/>
          <w:sz w:val="24"/>
          <w:szCs w:val="24"/>
          <w:lang w:val="en-US"/>
        </w:rPr>
        <w:instrText xml:space="preserve"> ADDIN ZOTERO_ITEM CSL_CITATION {"citationID":"TFkMLDiB","properties":{"formattedCitation":"(Martinez &amp; Viegas, 2016)","plainCitation":"(Martinez &amp; Viegas, 2016)","dontUpdate":true,"noteIndex":0},"citationItems":[{"id":261,"uris":["http://zotero.org/users/8331578/items/HQSF5WA5"],"uri":["http://zotero.org/users/8331578/items/HQSF5WA5"],"itemData":{"id":261,"type":"book","note":"DOI: 10.1787/5jlwvz8bd4mx-en","source":"ResearchGate","title":"Shared Mobility Innovation for Liveable Cities","author":[{"family":"Martinez","given":"L.M."},{"family":"Viegas","given":"Jose"}],"issued":{"date-parts":[["2016",5,1]]}}}],"schema":"https://github.com/citation-style-language/schema/raw/master/csl-citation.json"} </w:instrText>
      </w:r>
      <w:r w:rsidR="00194B9B" w:rsidRPr="0064435F">
        <w:rPr>
          <w:rFonts w:ascii="Times New Roman" w:hAnsi="Times New Roman"/>
          <w:sz w:val="24"/>
          <w:szCs w:val="24"/>
          <w:lang w:val="en-US"/>
        </w:rPr>
        <w:fldChar w:fldCharType="separate"/>
      </w:r>
      <w:r w:rsidR="00194B9B" w:rsidRPr="0064435F">
        <w:rPr>
          <w:rFonts w:ascii="Times New Roman" w:hAnsi="Times New Roman"/>
          <w:sz w:val="24"/>
          <w:lang w:val="en-US"/>
        </w:rPr>
        <w:t>2016)</w:t>
      </w:r>
      <w:r w:rsidR="00194B9B" w:rsidRPr="0064435F">
        <w:rPr>
          <w:rFonts w:ascii="Times New Roman" w:hAnsi="Times New Roman"/>
          <w:sz w:val="24"/>
          <w:szCs w:val="24"/>
          <w:lang w:val="en-US"/>
        </w:rPr>
        <w:fldChar w:fldCharType="end"/>
      </w:r>
      <w:r w:rsidR="0054420B" w:rsidRPr="0064435F">
        <w:rPr>
          <w:rFonts w:ascii="Times New Roman" w:hAnsi="Times New Roman"/>
          <w:sz w:val="24"/>
          <w:szCs w:val="24"/>
          <w:lang w:val="en-US"/>
        </w:rPr>
        <w:t xml:space="preserve"> and ITF </w:t>
      </w:r>
      <w:r w:rsidR="000F0CA8" w:rsidRPr="0064435F">
        <w:rPr>
          <w:rFonts w:ascii="Times New Roman" w:hAnsi="Times New Roman"/>
          <w:sz w:val="24"/>
          <w:szCs w:val="24"/>
          <w:lang w:val="en-US"/>
        </w:rPr>
        <w:fldChar w:fldCharType="begin"/>
      </w:r>
      <w:r w:rsidR="0043441A" w:rsidRPr="0064435F">
        <w:rPr>
          <w:rFonts w:ascii="Times New Roman" w:hAnsi="Times New Roman"/>
          <w:sz w:val="24"/>
          <w:szCs w:val="24"/>
          <w:lang w:val="en-US"/>
        </w:rPr>
        <w:instrText xml:space="preserve"> ADDIN ZOTERO_ITEM CSL_CITATION {"citationID":"x0OLAEMp","properties":{"formattedCitation":"(ITF, 2015)","plainCitation":"(ITF, 2015)","dontUpdate":true,"noteIndex":0},"citationItems":[{"id":616,"uris":["http://zotero.org/users/8331578/items/TFWPGNV9"],"uri":["http://zotero.org/users/8331578/items/TFWPGNV9"],"itemData":{"id":616,"type":"report","event-place":"Paris","publisher":"OECD","publisher-place":"Paris","title":"Urban Mobility System Upgrade: How shared self-driving cars could change city traffic","URL":"https://www.itf-oecd.org/sites/default/files/docs/15cpb_self-drivingcars.pdf","author":[{"family":"ITF","given":""}],"accessed":{"date-parts":[["2021",8,9]]},"issued":{"date-parts":[["2015"]]}}}],"schema":"https://github.com/citation-style-language/schema/raw/master/csl-citation.json"} </w:instrText>
      </w:r>
      <w:r w:rsidR="000F0CA8" w:rsidRPr="0064435F">
        <w:rPr>
          <w:rFonts w:ascii="Times New Roman" w:hAnsi="Times New Roman"/>
          <w:sz w:val="24"/>
          <w:szCs w:val="24"/>
          <w:lang w:val="en-US"/>
        </w:rPr>
        <w:fldChar w:fldCharType="separate"/>
      </w:r>
      <w:r w:rsidR="000F0CA8" w:rsidRPr="0064435F">
        <w:rPr>
          <w:rFonts w:ascii="Times New Roman" w:hAnsi="Times New Roman"/>
          <w:sz w:val="24"/>
          <w:lang w:val="en-US"/>
        </w:rPr>
        <w:t>(2015)</w:t>
      </w:r>
      <w:r w:rsidR="000F0CA8" w:rsidRPr="0064435F">
        <w:rPr>
          <w:rFonts w:ascii="Times New Roman" w:hAnsi="Times New Roman"/>
          <w:sz w:val="24"/>
          <w:szCs w:val="24"/>
          <w:lang w:val="en-US"/>
        </w:rPr>
        <w:fldChar w:fldCharType="end"/>
      </w:r>
      <w:r w:rsidR="0054420B" w:rsidRPr="0064435F">
        <w:rPr>
          <w:rFonts w:ascii="Times New Roman" w:hAnsi="Times New Roman"/>
          <w:sz w:val="24"/>
          <w:szCs w:val="24"/>
          <w:lang w:val="en-US"/>
        </w:rPr>
        <w:t xml:space="preserve"> also simulated the traveling demand based on a </w:t>
      </w:r>
      <w:r w:rsidR="00390EB3" w:rsidRPr="0064435F">
        <w:rPr>
          <w:rFonts w:ascii="Times New Roman" w:hAnsi="Times New Roman"/>
          <w:sz w:val="24"/>
          <w:szCs w:val="24"/>
          <w:lang w:val="en-US"/>
        </w:rPr>
        <w:t>survey,</w:t>
      </w:r>
      <w:r w:rsidR="0054420B" w:rsidRPr="0064435F">
        <w:rPr>
          <w:rFonts w:ascii="Times New Roman" w:hAnsi="Times New Roman"/>
          <w:sz w:val="24"/>
          <w:szCs w:val="24"/>
          <w:lang w:val="en-US"/>
        </w:rPr>
        <w:t xml:space="preserve"> but the area studies is Lisbon (Portugal)</w:t>
      </w:r>
      <w:r w:rsidR="006D679A" w:rsidRPr="0064435F">
        <w:rPr>
          <w:rFonts w:ascii="Times New Roman" w:hAnsi="Times New Roman"/>
          <w:sz w:val="24"/>
          <w:szCs w:val="24"/>
          <w:lang w:val="en-US"/>
        </w:rPr>
        <w:t xml:space="preserve">. </w:t>
      </w:r>
      <w:r w:rsidR="00E3620E" w:rsidRPr="0064435F">
        <w:rPr>
          <w:rFonts w:ascii="Times New Roman" w:hAnsi="Times New Roman"/>
          <w:sz w:val="24"/>
          <w:szCs w:val="24"/>
          <w:lang w:val="en-US"/>
        </w:rPr>
        <w:t xml:space="preserve">While Spieser </w:t>
      </w:r>
      <w:r w:rsidR="007F0C9B" w:rsidRPr="0064435F">
        <w:rPr>
          <w:rFonts w:ascii="Times New Roman" w:hAnsi="Times New Roman"/>
          <w:sz w:val="24"/>
          <w:szCs w:val="24"/>
          <w:lang w:val="en-US"/>
        </w:rPr>
        <w:t xml:space="preserve">et al. </w:t>
      </w:r>
      <w:r w:rsidR="007F0C9B" w:rsidRPr="0064435F">
        <w:rPr>
          <w:rFonts w:ascii="Times New Roman" w:hAnsi="Times New Roman"/>
          <w:sz w:val="24"/>
          <w:szCs w:val="24"/>
          <w:lang w:val="en-US"/>
        </w:rPr>
        <w:fldChar w:fldCharType="begin"/>
      </w:r>
      <w:r w:rsidR="00F66FCA" w:rsidRPr="0064435F">
        <w:rPr>
          <w:rFonts w:ascii="Times New Roman" w:hAnsi="Times New Roman"/>
          <w:sz w:val="24"/>
          <w:szCs w:val="24"/>
          <w:lang w:val="en-US"/>
        </w:rPr>
        <w:instrText xml:space="preserve"> ADDIN ZOTERO_ITEM CSL_CITATION {"citationID":"BkQAW7NH","properties":{"formattedCitation":"(Spieser et al., 2014)","plainCitation":"(Spieser et al., 2014)","dontUpdate":true,"noteIndex":0},"citationItems":[{"id":2,"uris":["http://zotero.org/users/8331578/items/5FCPH2VS"],"uri":["http://zotero.org/users/8331578/items/5FCPH2VS"],"itemData":{"id":2,"type":"chapter","abstract":"The objective of this work is to provide analytical guidelines and ﬁnancial justiﬁcation for the design of shared-vehicle mobility-on-demand systems. Speciﬁcally, we consider the fundamental issue of determining the appropriate number of vehicles to ﬁeld in the ﬂeet, and estimate the ﬁnancial beneﬁts of several models of car sharing. As a case study, we consider replacing all modes of personal transportation in a city such as Singapore with a ﬂeet of shared automated vehicles, able to drive themselves, e.g., to move to a customer’s location. Using actual transportation data, our analysis suggests a shared-vehicle mobility solution can meet the personal mobility needs of the entire population with a ﬂeet whose size is approximately 1/3 of the total number of passenger vehicles currently in operation.","container-title":"Road Vehicle Automation","event-place":"Cham","ISBN":"978-3-319-05989-1","language":"en","note":"collection-title: Lecture Notes in Mobility\nDOI: 10.1007/978-3-319-05990-7_20","page":"229-245","publisher":"Springer International Publishing","publisher-place":"Cham","source":"DOI.org (Crossref)","title":"Toward a Systematic Approach to the Design and Evaluation of Automated Mobility-on-Demand Systems: A Case Study in Singapore","title-short":"Toward a Systematic Approach to the Design and Evaluation of Automated Mobility-on-Demand Systems","URL":"http://link.springer.com/10.1007/978-3-319-05990-7_20","editor":[{"family":"Meyer","given":"Gereon"},{"family":"Beiker","given":"Sven"}],"author":[{"family":"Spieser","given":"Kevin"},{"family":"Treleaven","given":"Kyle"},{"family":"Zhang","given":"Rick"},{"family":"Frazzoli","given":"Emilio"},{"family":"Morton","given":"Daniel"},{"family":"Pavone","given":"Marco"}],"accessed":{"date-parts":[["2021",8,9]]},"issued":{"date-parts":[["2014"]]}}}],"schema":"https://github.com/citation-style-language/schema/raw/master/csl-citation.json"} </w:instrText>
      </w:r>
      <w:r w:rsidR="007F0C9B" w:rsidRPr="0064435F">
        <w:rPr>
          <w:rFonts w:ascii="Times New Roman" w:hAnsi="Times New Roman"/>
          <w:sz w:val="24"/>
          <w:szCs w:val="24"/>
          <w:lang w:val="en-US"/>
        </w:rPr>
        <w:fldChar w:fldCharType="separate"/>
      </w:r>
      <w:r w:rsidR="007F0C9B" w:rsidRPr="0064435F">
        <w:rPr>
          <w:rFonts w:ascii="Times New Roman" w:hAnsi="Times New Roman"/>
          <w:sz w:val="24"/>
          <w:lang w:val="en-US"/>
        </w:rPr>
        <w:t>(2014)</w:t>
      </w:r>
      <w:r w:rsidR="007F0C9B" w:rsidRPr="0064435F">
        <w:rPr>
          <w:rFonts w:ascii="Times New Roman" w:hAnsi="Times New Roman"/>
          <w:sz w:val="24"/>
          <w:szCs w:val="24"/>
          <w:lang w:val="en-US"/>
        </w:rPr>
        <w:fldChar w:fldCharType="end"/>
      </w:r>
      <w:r w:rsidR="00E3620E" w:rsidRPr="0064435F">
        <w:rPr>
          <w:rFonts w:ascii="Times New Roman" w:hAnsi="Times New Roman"/>
          <w:sz w:val="24"/>
          <w:szCs w:val="24"/>
          <w:lang w:val="en-US"/>
        </w:rPr>
        <w:t xml:space="preserve"> and Azevedo</w:t>
      </w:r>
      <w:r w:rsidR="00194B9B" w:rsidRPr="0064435F">
        <w:rPr>
          <w:rFonts w:ascii="Times New Roman" w:hAnsi="Times New Roman"/>
          <w:sz w:val="24"/>
          <w:szCs w:val="24"/>
          <w:lang w:val="en-US"/>
        </w:rPr>
        <w:t xml:space="preserve"> et al.</w:t>
      </w:r>
      <w:r w:rsidR="00E3620E" w:rsidRPr="0064435F">
        <w:rPr>
          <w:rFonts w:ascii="Times New Roman" w:hAnsi="Times New Roman"/>
          <w:sz w:val="24"/>
          <w:szCs w:val="24"/>
          <w:lang w:val="en-US"/>
        </w:rPr>
        <w:t xml:space="preserve"> </w:t>
      </w:r>
      <w:r w:rsidR="00194B9B" w:rsidRPr="0064435F">
        <w:rPr>
          <w:rFonts w:ascii="Times New Roman" w:hAnsi="Times New Roman"/>
          <w:sz w:val="24"/>
          <w:szCs w:val="24"/>
          <w:lang w:val="en-US"/>
        </w:rPr>
        <w:fldChar w:fldCharType="begin"/>
      </w:r>
      <w:r w:rsidR="00FB3DB0" w:rsidRPr="0064435F">
        <w:rPr>
          <w:rFonts w:ascii="Times New Roman" w:hAnsi="Times New Roman"/>
          <w:sz w:val="24"/>
          <w:szCs w:val="24"/>
          <w:lang w:val="en-US"/>
        </w:rPr>
        <w:instrText xml:space="preserve"> ADDIN ZOTERO_ITEM CSL_CITATION {"citationID":"GgwQj666","properties":{"formattedCitation":"(Azevedo et al., 2016)","plainCitation":"(Azevedo et al., 2016)","dontUpdate":true,"noteIndex":0},"citationItems":[{"id":34,"uris":["http://zotero.org/users/8331578/items/AD48FSMG"],"uri":["http://zotero.org/users/8331578/items/AD48FSMG"],"itemData":{"id":34,"type":"article-journal","abstract":"Agent-based models have gained wide acceptance in transportation planning because with increasing computational power, large-scale people-centric mobility simulations are possible. Several modeling efforts have been reported in the literature on the demand side (with sophisticated activity-based models that focus on an individual’s day activity patterns) and on the supply side (with detailed representation of network dynamics through simulation-based dynamic traffic assignment models). This paper proposes an extension to a state-of-the-art integrated agent-based demand and supply model—SimMobility—for the design and evaluation of autonomous vehicle systems. SimMobility integrates various mobility-sensitive behavioral models in a multiple time-scale structure comprising three simulation levels: ( a) a long-term level that captures land use and economic activity, with special emphasis on accessibility; ( b) a midterm level that handles agents’ activities and travel patterns; and ( c) a short-term level that simulates movement of agents, operational systems, and decisions at a microscopic granularity. In that context, this paper proposes several extensions at the short-term and midterm levels to model and simulate autonomous vehicle systems and their effects on travel behavior. To showcase these features, the first-cut results of a hypothetical on-demand service with autonomous vehicles in a car-restricted zone of Singapore are presented. SimMobility was successfully used in an integrated manner to test and assess the performance of different autonomous vehicle fleet sizes and parking station configurations and to uncover changes in individual mobility patterns, specifically in regard to modal shares, routes, and destinations.","container-title":"Transportation Research Record: Journal of the Transportation Research Board","DOI":"10.3141/2564-03","ISSN":"0361-1981, 2169-4052","issue":"1","journalAbbreviation":"Transportation Research Record","language":"en","page":"21-30","source":"DOI.org (Crossref)","title":"Microsimulation of Demand and Supply of Autonomous Mobility On Demand","volume":"2564","author":[{"family":"Azevedo","given":"Carlos Lima"},{"family":"Marczuk","given":"Katarzyna"},{"family":"Raveau","given":"Sebastián"},{"family":"Soh","given":"Harold"},{"family":"Adnan","given":"Muhammad"},{"family":"Basak","given":"Kakali"},{"family":"Loganathan","given":"Harish"},{"family":"Deshmunkh","given":"Neeraj"},{"family":"Lee","given":"Der-Horng"},{"family":"Frazzoli","given":"Emilio"},{"family":"Ben-Akiva","given":"Moshe"}],"issued":{"date-parts":[["2016",1]]}}}],"schema":"https://github.com/citation-style-language/schema/raw/master/csl-citation.json"} </w:instrText>
      </w:r>
      <w:r w:rsidR="00194B9B" w:rsidRPr="0064435F">
        <w:rPr>
          <w:rFonts w:ascii="Times New Roman" w:hAnsi="Times New Roman"/>
          <w:sz w:val="24"/>
          <w:szCs w:val="24"/>
          <w:lang w:val="en-US"/>
        </w:rPr>
        <w:fldChar w:fldCharType="separate"/>
      </w:r>
      <w:r w:rsidR="00194B9B" w:rsidRPr="0064435F">
        <w:rPr>
          <w:rFonts w:ascii="Times New Roman" w:hAnsi="Times New Roman"/>
          <w:sz w:val="24"/>
          <w:lang w:val="en-US"/>
        </w:rPr>
        <w:t>(2016)</w:t>
      </w:r>
      <w:r w:rsidR="00194B9B" w:rsidRPr="0064435F">
        <w:rPr>
          <w:rFonts w:ascii="Times New Roman" w:hAnsi="Times New Roman"/>
          <w:sz w:val="24"/>
          <w:szCs w:val="24"/>
          <w:lang w:val="en-US"/>
        </w:rPr>
        <w:fldChar w:fldCharType="end"/>
      </w:r>
      <w:r w:rsidR="00E3620E" w:rsidRPr="0064435F">
        <w:rPr>
          <w:rFonts w:ascii="Times New Roman" w:hAnsi="Times New Roman"/>
          <w:sz w:val="24"/>
          <w:szCs w:val="24"/>
          <w:lang w:val="en-US"/>
        </w:rPr>
        <w:t xml:space="preserve"> analyze AVs in Singapore thanks to data from surveys and </w:t>
      </w:r>
      <w:r w:rsidR="00E3620E" w:rsidRPr="0064435F">
        <w:rPr>
          <w:rFonts w:ascii="Times New Roman" w:hAnsi="Times New Roman"/>
          <w:sz w:val="24"/>
          <w:szCs w:val="24"/>
          <w:lang w:val="en-US"/>
        </w:rPr>
        <w:lastRenderedPageBreak/>
        <w:t>taxis</w:t>
      </w:r>
      <w:r w:rsidR="00851CDF" w:rsidRPr="0064435F">
        <w:rPr>
          <w:rFonts w:ascii="Times New Roman" w:hAnsi="Times New Roman"/>
          <w:sz w:val="24"/>
          <w:szCs w:val="24"/>
          <w:lang w:val="en-US"/>
        </w:rPr>
        <w:t>’ GPS</w:t>
      </w:r>
      <w:r w:rsidR="00E3620E" w:rsidRPr="0064435F">
        <w:rPr>
          <w:rFonts w:ascii="Times New Roman" w:hAnsi="Times New Roman"/>
          <w:sz w:val="24"/>
          <w:szCs w:val="24"/>
          <w:lang w:val="en-US"/>
        </w:rPr>
        <w:t xml:space="preserve"> data</w:t>
      </w:r>
      <w:r w:rsidR="00851CDF" w:rsidRPr="0064435F">
        <w:rPr>
          <w:rFonts w:ascii="Times New Roman" w:hAnsi="Times New Roman"/>
          <w:sz w:val="24"/>
          <w:szCs w:val="24"/>
          <w:lang w:val="en-US"/>
        </w:rPr>
        <w:t xml:space="preserve">. Spieser </w:t>
      </w:r>
      <w:r w:rsidR="007F0C9B" w:rsidRPr="0064435F">
        <w:rPr>
          <w:rFonts w:ascii="Times New Roman" w:hAnsi="Times New Roman"/>
          <w:sz w:val="24"/>
          <w:szCs w:val="24"/>
          <w:lang w:val="en-US"/>
        </w:rPr>
        <w:t xml:space="preserve">et al. </w:t>
      </w:r>
      <w:r w:rsidR="007F0C9B" w:rsidRPr="0064435F">
        <w:rPr>
          <w:rFonts w:ascii="Times New Roman" w:hAnsi="Times New Roman"/>
          <w:sz w:val="24"/>
          <w:szCs w:val="24"/>
          <w:lang w:val="en-US"/>
        </w:rPr>
        <w:fldChar w:fldCharType="begin"/>
      </w:r>
      <w:r w:rsidR="00F66FCA" w:rsidRPr="0064435F">
        <w:rPr>
          <w:rFonts w:ascii="Times New Roman" w:hAnsi="Times New Roman"/>
          <w:sz w:val="24"/>
          <w:szCs w:val="24"/>
          <w:lang w:val="en-US"/>
        </w:rPr>
        <w:instrText xml:space="preserve"> ADDIN ZOTERO_ITEM CSL_CITATION {"citationID":"QR7voNME","properties":{"formattedCitation":"(Spieser et al., 2014)","plainCitation":"(Spieser et al., 2014)","dontUpdate":true,"noteIndex":0},"citationItems":[{"id":2,"uris":["http://zotero.org/users/8331578/items/5FCPH2VS"],"uri":["http://zotero.org/users/8331578/items/5FCPH2VS"],"itemData":{"id":2,"type":"chapter","abstract":"The objective of this work is to provide analytical guidelines and ﬁnancial justiﬁcation for the design of shared-vehicle mobility-on-demand systems. Speciﬁcally, we consider the fundamental issue of determining the appropriate number of vehicles to ﬁeld in the ﬂeet, and estimate the ﬁnancial beneﬁts of several models of car sharing. As a case study, we consider replacing all modes of personal transportation in a city such as Singapore with a ﬂeet of shared automated vehicles, able to drive themselves, e.g., to move to a customer’s location. Using actual transportation data, our analysis suggests a shared-vehicle mobility solution can meet the personal mobility needs of the entire population with a ﬂeet whose size is approximately 1/3 of the total number of passenger vehicles currently in operation.","container-title":"Road Vehicle Automation","event-place":"Cham","ISBN":"978-3-319-05989-1","language":"en","note":"collection-title: Lecture Notes in Mobility\nDOI: 10.1007/978-3-319-05990-7_20","page":"229-245","publisher":"Springer International Publishing","publisher-place":"Cham","source":"DOI.org (Crossref)","title":"Toward a Systematic Approach to the Design and Evaluation of Automated Mobility-on-Demand Systems: A Case Study in Singapore","title-short":"Toward a Systematic Approach to the Design and Evaluation of Automated Mobility-on-Demand Systems","URL":"http://link.springer.com/10.1007/978-3-319-05990-7_20","editor":[{"family":"Meyer","given":"Gereon"},{"family":"Beiker","given":"Sven"}],"author":[{"family":"Spieser","given":"Kevin"},{"family":"Treleaven","given":"Kyle"},{"family":"Zhang","given":"Rick"},{"family":"Frazzoli","given":"Emilio"},{"family":"Morton","given":"Daniel"},{"family":"Pavone","given":"Marco"}],"accessed":{"date-parts":[["2021",8,9]]},"issued":{"date-parts":[["2014"]]}}}],"schema":"https://github.com/citation-style-language/schema/raw/master/csl-citation.json"} </w:instrText>
      </w:r>
      <w:r w:rsidR="007F0C9B" w:rsidRPr="0064435F">
        <w:rPr>
          <w:rFonts w:ascii="Times New Roman" w:hAnsi="Times New Roman"/>
          <w:sz w:val="24"/>
          <w:szCs w:val="24"/>
          <w:lang w:val="en-US"/>
        </w:rPr>
        <w:fldChar w:fldCharType="separate"/>
      </w:r>
      <w:r w:rsidR="007F0C9B" w:rsidRPr="0064435F">
        <w:rPr>
          <w:rFonts w:ascii="Times New Roman" w:hAnsi="Times New Roman"/>
          <w:sz w:val="24"/>
          <w:lang w:val="en-US"/>
        </w:rPr>
        <w:t>(2014)</w:t>
      </w:r>
      <w:r w:rsidR="007F0C9B" w:rsidRPr="0064435F">
        <w:rPr>
          <w:rFonts w:ascii="Times New Roman" w:hAnsi="Times New Roman"/>
          <w:sz w:val="24"/>
          <w:szCs w:val="24"/>
          <w:lang w:val="en-US"/>
        </w:rPr>
        <w:fldChar w:fldCharType="end"/>
      </w:r>
      <w:r w:rsidR="00851CDF" w:rsidRPr="0064435F">
        <w:rPr>
          <w:rFonts w:ascii="Times New Roman" w:hAnsi="Times New Roman"/>
          <w:sz w:val="24"/>
          <w:szCs w:val="24"/>
          <w:lang w:val="en-US"/>
        </w:rPr>
        <w:t xml:space="preserve"> also used a Poisson process in order to model the demand.</w:t>
      </w:r>
      <w:r w:rsidR="004E09F7" w:rsidRPr="0064435F">
        <w:rPr>
          <w:rFonts w:ascii="Times New Roman" w:hAnsi="Times New Roman"/>
          <w:sz w:val="24"/>
          <w:szCs w:val="24"/>
          <w:lang w:val="en-US"/>
        </w:rPr>
        <w:t xml:space="preserve"> Babicheva </w:t>
      </w:r>
      <w:r w:rsidR="00194B9B" w:rsidRPr="0064435F">
        <w:rPr>
          <w:rFonts w:ascii="Times New Roman" w:hAnsi="Times New Roman"/>
          <w:sz w:val="24"/>
          <w:szCs w:val="24"/>
          <w:lang w:val="en-US"/>
        </w:rPr>
        <w:t xml:space="preserve">et al. </w:t>
      </w:r>
      <w:r w:rsidR="00194B9B" w:rsidRPr="0064435F">
        <w:rPr>
          <w:rFonts w:ascii="Times New Roman" w:hAnsi="Times New Roman"/>
          <w:sz w:val="24"/>
          <w:szCs w:val="24"/>
          <w:lang w:val="en-US"/>
        </w:rPr>
        <w:fldChar w:fldCharType="begin"/>
      </w:r>
      <w:r w:rsidR="00FB3DB0" w:rsidRPr="0064435F">
        <w:rPr>
          <w:rFonts w:ascii="Times New Roman" w:hAnsi="Times New Roman"/>
          <w:sz w:val="24"/>
          <w:szCs w:val="24"/>
          <w:lang w:val="en-US"/>
        </w:rPr>
        <w:instrText xml:space="preserve"> ADDIN ZOTERO_ITEM CSL_CITATION {"citationID":"nsr1kwZl","properties":{"formattedCitation":"(Babicheva et al., 2019)","plainCitation":"(Babicheva et al., 2019)","dontUpdate":true,"noteIndex":0},"citationItems":[{"id":188,"uris":["http://zotero.org/users/8331578/items/5DGK74T2"],"uri":["http://zotero.org/users/8331578/items/5DGK74T2"],"itemData":{"id":188,"type":"article-newspaper","container-title":"International Journal of Traffic and Transportation Management","page":"1-8","section":"1","title":"The matching problem of empty vehicle redistribution in autonomous taxi systems","author":[{"family":"Babicheva","given":"Tatiana"},{"family":"Burghout","given":"Wilco"},{"family":"Andréasson","given":"Ingmar"},{"family":"Faul","given":"Nadege"}],"issued":{"date-parts":[["2019",6,10]]}}}],"schema":"https://github.com/citation-style-language/schema/raw/master/csl-citation.json"} </w:instrText>
      </w:r>
      <w:r w:rsidR="00194B9B" w:rsidRPr="0064435F">
        <w:rPr>
          <w:rFonts w:ascii="Times New Roman" w:hAnsi="Times New Roman"/>
          <w:sz w:val="24"/>
          <w:szCs w:val="24"/>
          <w:lang w:val="en-US"/>
        </w:rPr>
        <w:fldChar w:fldCharType="separate"/>
      </w:r>
      <w:r w:rsidR="00194B9B" w:rsidRPr="0064435F">
        <w:rPr>
          <w:rFonts w:ascii="Times New Roman" w:hAnsi="Times New Roman"/>
          <w:sz w:val="24"/>
          <w:lang w:val="en-US"/>
        </w:rPr>
        <w:t>(2019)</w:t>
      </w:r>
      <w:r w:rsidR="00194B9B" w:rsidRPr="0064435F">
        <w:rPr>
          <w:rFonts w:ascii="Times New Roman" w:hAnsi="Times New Roman"/>
          <w:sz w:val="24"/>
          <w:szCs w:val="24"/>
          <w:lang w:val="en-US"/>
        </w:rPr>
        <w:fldChar w:fldCharType="end"/>
      </w:r>
      <w:r w:rsidR="004E09F7" w:rsidRPr="0064435F">
        <w:rPr>
          <w:rFonts w:ascii="Times New Roman" w:hAnsi="Times New Roman"/>
          <w:sz w:val="24"/>
          <w:szCs w:val="24"/>
          <w:lang w:val="en-US"/>
        </w:rPr>
        <w:t xml:space="preserve"> also use a spatio-temporal Poisson distribution. However, Babicheva </w:t>
      </w:r>
      <w:r w:rsidR="00194B9B" w:rsidRPr="0064435F">
        <w:rPr>
          <w:rFonts w:ascii="Times New Roman" w:hAnsi="Times New Roman"/>
          <w:sz w:val="24"/>
          <w:szCs w:val="24"/>
          <w:lang w:val="en-US"/>
        </w:rPr>
        <w:t xml:space="preserve"> et al. </w:t>
      </w:r>
      <w:r w:rsidR="004E09F7" w:rsidRPr="0064435F">
        <w:rPr>
          <w:rFonts w:ascii="Times New Roman" w:hAnsi="Times New Roman"/>
          <w:sz w:val="24"/>
          <w:szCs w:val="24"/>
          <w:lang w:val="en-US"/>
        </w:rPr>
        <w:t xml:space="preserve">work with a fixed fleet size and simulates a (dis)utility function for the waiting time </w:t>
      </w:r>
      <w:r w:rsidR="00194B9B" w:rsidRPr="0064435F">
        <w:rPr>
          <w:rFonts w:ascii="Times New Roman" w:hAnsi="Times New Roman"/>
          <w:sz w:val="24"/>
          <w:szCs w:val="24"/>
          <w:lang w:val="en-US"/>
        </w:rPr>
        <w:fldChar w:fldCharType="begin"/>
      </w:r>
      <w:r w:rsidR="00194B9B" w:rsidRPr="0064435F">
        <w:rPr>
          <w:rFonts w:ascii="Times New Roman" w:hAnsi="Times New Roman"/>
          <w:sz w:val="24"/>
          <w:szCs w:val="24"/>
          <w:lang w:val="en-US"/>
        </w:rPr>
        <w:instrText xml:space="preserve"> ADDIN ZOTERO_ITEM CSL_CITATION {"citationID":"I4zxM2X2","properties":{"formattedCitation":"(Babicheva et al., 2019)","plainCitation":"(Babicheva et al., 2019)","noteIndex":0},"citationItems":[{"id":188,"uris":["http://zotero.org/users/8331578/items/5DGK74T2"],"uri":["http://zotero.org/users/8331578/items/5DGK74T2"],"itemData":{"id":188,"type":"article-newspaper","container-title":"International Journal of Traffic and Transportation Management","page":"1-8","section":"1","title":"The matching problem of empty vehicle redistribution in autonomous taxi systems","author":[{"family":"Babicheva","given":"Tatiana"},{"family":"Burghout","given":"Wilco"},{"family":"Andréasson","given":"Ingmar"},{"family":"Faul","given":"Nadege"}],"issued":{"date-parts":[["2019",6,10]]}}}],"schema":"https://github.com/citation-style-language/schema/raw/master/csl-citation.json"} </w:instrText>
      </w:r>
      <w:r w:rsidR="00194B9B" w:rsidRPr="0064435F">
        <w:rPr>
          <w:rFonts w:ascii="Times New Roman" w:hAnsi="Times New Roman"/>
          <w:sz w:val="24"/>
          <w:szCs w:val="24"/>
          <w:lang w:val="en-US"/>
        </w:rPr>
        <w:fldChar w:fldCharType="separate"/>
      </w:r>
      <w:r w:rsidR="00194B9B" w:rsidRPr="0064435F">
        <w:rPr>
          <w:rFonts w:ascii="Times New Roman" w:hAnsi="Times New Roman"/>
          <w:sz w:val="24"/>
          <w:lang w:val="en-US"/>
        </w:rPr>
        <w:t>(Babicheva et al., 2019)</w:t>
      </w:r>
      <w:r w:rsidR="00194B9B" w:rsidRPr="0064435F">
        <w:rPr>
          <w:rFonts w:ascii="Times New Roman" w:hAnsi="Times New Roman"/>
          <w:sz w:val="24"/>
          <w:szCs w:val="24"/>
          <w:lang w:val="en-US"/>
        </w:rPr>
        <w:fldChar w:fldCharType="end"/>
      </w:r>
      <w:r w:rsidR="004E09F7" w:rsidRPr="0064435F">
        <w:rPr>
          <w:rFonts w:ascii="Times New Roman" w:hAnsi="Times New Roman"/>
          <w:sz w:val="24"/>
          <w:szCs w:val="24"/>
          <w:lang w:val="en-US"/>
        </w:rPr>
        <w:t>. Next to that, Gurumurthy</w:t>
      </w:r>
      <w:r w:rsidR="00194B9B" w:rsidRPr="0064435F">
        <w:rPr>
          <w:rFonts w:ascii="Times New Roman" w:hAnsi="Times New Roman"/>
          <w:sz w:val="24"/>
          <w:szCs w:val="24"/>
          <w:lang w:val="en-US"/>
        </w:rPr>
        <w:t xml:space="preserve"> &amp; Kockelman </w:t>
      </w:r>
      <w:r w:rsidR="00194B9B" w:rsidRPr="0064435F">
        <w:rPr>
          <w:rFonts w:ascii="Times New Roman" w:hAnsi="Times New Roman"/>
          <w:sz w:val="24"/>
          <w:szCs w:val="24"/>
          <w:lang w:val="en-US"/>
        </w:rPr>
        <w:fldChar w:fldCharType="begin"/>
      </w:r>
      <w:r w:rsidR="00FB3DB0" w:rsidRPr="0064435F">
        <w:rPr>
          <w:rFonts w:ascii="Times New Roman" w:hAnsi="Times New Roman"/>
          <w:sz w:val="24"/>
          <w:szCs w:val="24"/>
          <w:lang w:val="en-US"/>
        </w:rPr>
        <w:instrText xml:space="preserve"> ADDIN ZOTERO_ITEM CSL_CITATION {"citationID":"uHieRzBN","properties":{"formattedCitation":"(Gurumurthy &amp; Kockelman, 2018)","plainCitation":"(Gurumurthy &amp; Kockelman, 2018)","dontUpdate":true,"noteIndex":0},"citationItems":[{"id":4,"uris":["http://zotero.org/users/8331578/items/2NXYL7I9"],"uri":["http://zotero.org/users/8331578/items/2NXYL7I9"],"itemData":{"id":4,"type":"article-journal","abstract":"Transportation network companies (TNCs) are regularly demonstrating the economic and operational viability of dynamic ride-sharing (DRS) to any destination within a city (e.g., uberPOOL or Lyft Line), thanks to real-time information from smartphones. In the foreseeable future, fleets of shared automated vehicles (SAVs) may largely eliminate the need for human drivers, while lowering per-mile operating costs and increasing the convenience of travel. This may dramatically reduce private vehicle ownership resulting in extensive use of SAVs. This study anticipates DRS matches across different travelers and identifies optimum fleet sizes required using AirSage’s cellphone-based trip tables across 1,267 zones over 30 days. Assuming that the travel patterns do not change significantly in the future, the results suggest significant opportunities for DRS-enabled SAVs. Nearly 60% of the single-person trips could be shared with other individuals traveling solo and with less than 5 minutes added travel time (to arrive at their destinations), and this value climbs to 80% for 15 to 30 minutes of added wait or travel time. 120,000 SAVs will be required to meet less than 43% of Orlando’s 2.8 million single-traveler trips. In other words, just 1 SAV per 22 person-trips, on average, is able to serve almost half the region’s demand, helping reduce congestion while filling up passenger vehicle seats.","container-title":"Computers, Environment and Urban Systems","DOI":"10.1016/j.compenvurbsys.2018.05.008","ISSN":"01989715","journalAbbreviation":"Computers, Environment and Urban Systems","language":"en","page":"177-185","source":"DOI.org (Crossref)","title":"Analyzing the dynamic ride-sharing potential for shared autonomous vehicle fleets using cellphone data from Orlando, Florida","volume":"71","author":[{"family":"Gurumurthy","given":"Krishna Murthy"},{"family":"Kockelman","given":"Kara M."}],"issued":{"date-parts":[["2018",9]]}}}],"schema":"https://github.com/citation-style-language/schema/raw/master/csl-citation.json"} </w:instrText>
      </w:r>
      <w:r w:rsidR="00194B9B" w:rsidRPr="0064435F">
        <w:rPr>
          <w:rFonts w:ascii="Times New Roman" w:hAnsi="Times New Roman"/>
          <w:sz w:val="24"/>
          <w:szCs w:val="24"/>
          <w:lang w:val="en-US"/>
        </w:rPr>
        <w:fldChar w:fldCharType="separate"/>
      </w:r>
      <w:r w:rsidR="00194B9B" w:rsidRPr="0064435F">
        <w:rPr>
          <w:rFonts w:ascii="Times New Roman" w:hAnsi="Times New Roman"/>
          <w:sz w:val="24"/>
          <w:lang w:val="en-US"/>
        </w:rPr>
        <w:t>(2018)</w:t>
      </w:r>
      <w:r w:rsidR="00194B9B" w:rsidRPr="0064435F">
        <w:rPr>
          <w:rFonts w:ascii="Times New Roman" w:hAnsi="Times New Roman"/>
          <w:sz w:val="24"/>
          <w:szCs w:val="24"/>
          <w:lang w:val="en-US"/>
        </w:rPr>
        <w:fldChar w:fldCharType="end"/>
      </w:r>
      <w:r w:rsidR="004E09F7" w:rsidRPr="0064435F">
        <w:rPr>
          <w:rFonts w:ascii="Times New Roman" w:hAnsi="Times New Roman"/>
          <w:sz w:val="24"/>
          <w:szCs w:val="24"/>
          <w:lang w:val="en-US"/>
        </w:rPr>
        <w:t xml:space="preserve"> use cellphones data in order to simulate the trips happening in Orlando, Florida (USA).</w:t>
      </w:r>
    </w:p>
    <w:p w14:paraId="1C44B968" w14:textId="77777777" w:rsidR="006D679A" w:rsidRPr="0064435F" w:rsidRDefault="006D679A" w:rsidP="00E3620E">
      <w:pPr>
        <w:spacing w:line="360" w:lineRule="auto"/>
        <w:jc w:val="both"/>
        <w:rPr>
          <w:rFonts w:ascii="Times New Roman" w:hAnsi="Times New Roman"/>
          <w:sz w:val="24"/>
          <w:szCs w:val="24"/>
          <w:lang w:val="en-US"/>
        </w:rPr>
      </w:pPr>
    </w:p>
    <w:p w14:paraId="4EEC0CC3" w14:textId="0BEF04C7" w:rsidR="006D679A" w:rsidRPr="0064435F" w:rsidRDefault="00466327" w:rsidP="00E3620E">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B</w:t>
      </w:r>
      <w:r w:rsidR="00B83984" w:rsidRPr="0064435F">
        <w:rPr>
          <w:rFonts w:ascii="Times New Roman" w:hAnsi="Times New Roman"/>
          <w:sz w:val="24"/>
          <w:szCs w:val="24"/>
          <w:lang w:val="en-US"/>
        </w:rPr>
        <w:t>ö</w:t>
      </w:r>
      <w:r w:rsidRPr="0064435F">
        <w:rPr>
          <w:rFonts w:ascii="Times New Roman" w:hAnsi="Times New Roman"/>
          <w:sz w:val="24"/>
          <w:szCs w:val="24"/>
          <w:lang w:val="en-US"/>
        </w:rPr>
        <w:t xml:space="preserve">sch </w:t>
      </w:r>
      <w:r w:rsidR="00B83984" w:rsidRPr="0064435F">
        <w:rPr>
          <w:rFonts w:ascii="Times New Roman" w:hAnsi="Times New Roman"/>
          <w:sz w:val="24"/>
          <w:szCs w:val="24"/>
          <w:lang w:val="en-US"/>
        </w:rPr>
        <w:fldChar w:fldCharType="begin"/>
      </w:r>
      <w:r w:rsidR="00F66FCA" w:rsidRPr="0064435F">
        <w:rPr>
          <w:rFonts w:ascii="Times New Roman" w:hAnsi="Times New Roman"/>
          <w:sz w:val="24"/>
          <w:szCs w:val="24"/>
          <w:lang w:val="en-US"/>
        </w:rPr>
        <w:instrText xml:space="preserve"> ADDIN ZOTERO_ITEM CSL_CITATION {"citationID":"qt3zQui6","properties":{"formattedCitation":"(B\\uc0\\u246{}sch, 2018)","plainCitation":"(Bösch, 2018)","dontUpdate":true,"noteIndex":0},"citationItems":[{"id":245,"uris":["http://zotero.org/users/8331578/items/87GC4H9Q"],"uri":["http://zotero.org/users/8331578/items/87GC4H9Q"],"itemData":{"id":245,"type":"thesis","abstract":"Autonomous vehicles (AVs), also called driverless vehicles, according to SAE International (2016) levels 4 and 5 definitions, are the next revolution in transport. This thesis provides an overview of the technology and the effects of AVs on the future transport system. It results in recommendations on how to maximize the benefits of AVs while minimizing their negative effects. It consolidates work by the author and collaborators done over the past years and therefore approaches the topic from different angles. This work thus not only provides a solid background on the topic for interested readers, but also recommendations relevant for future political discussions and practice.  The first part of this thesis (Chapter 2) provides a general and qualitative overview of AVs. It investigates their effects on and potential benefits for the future transport system. This summary covers most aspects that have been topic of discussions on AVs in recent time. It presents the potential benefits of AVs, which are, for example, improved safety, fewer externalities, increased road capacity, productive drive time, and the potential for empty rides, which allow for new services and usage-patterns. But it also shows the remaining challenges for a successful release of the technology, which are, for example, technological problems, safety and security issues, data and privacy questions, as well as ethical and legal discussions. The second part (Chapter 3) approaches the topic from an economic point of view. It focuses on the future cost structure of a transport system with AVs. In a rigorous bottom-up approach, the cost and price of private, shared, and public modes are calculated. The resulting picture indicates that the reign of the private car might not yet end with the automation of transport. Shared AVs (SAVs) will likely be cheaper per passenger kilometer (PKM) and more comfortable to use. But the price difference (urban setting: private car 0.47 Swiss francs (CHF) per PKM versus SAV 0.43 CHF/PKM) might not be enough to offset the luxury of having a private mobility robot at one’s service at all times, the emotional connection to the private car, and its use as an extended part of home. The presented work also indicates that automation represents a challenge for mass transit. In dense urban cores, the limited road capacity will likely prevent alternative solutions to mass transit. Outside, where road capacity is less of an issue, however, SAVs will be a competitive alternative form of public transport. At lower prices (regional setting: SAV 0.34 CHF/PKM versus autonomous bus 0.42 CHF/PKM), SAVs enable direct on-demand door-to-door service without transfers and without strangers in the same vehicle. The third part (Chapter 4 to Chapter 7) combines the qualitative overview with the economic analysis in a simulation study of the future transport system. With a scenario-based approach using a MATSim (Horni et al., 2016) simulation of Zug, Switzerland, it approaches the topic from a policy-oriented angle. By analyzing different possible policy strategies in different scenarios and combined with the results of the previous chapters, it concludes in four policy suggestions to maximize the potential benefits of AVs and minimize their negative effects.  These recommendations are, first, to promote slow modes and public transport. At least in urban areas, harvesting automation for improving mass transit and thus a strengthening of these low-externality modes is a way to benefit sustainably from AVs. Second, an introduction of mobility pricing should be considered to control growth of traffic and to replace traffic control instruments lost to automation (like parking). Induced demand and empty rides of private and shared AVs have the potential to lead to another explosion of traffic, which should be controlled for the benefit of everyone. The third recommendation is the controlled support of automation of private transport. AVs are safer and produce less externalities than conventional vehicles, and they allow the users to be productive while on the road. These are substantial benefits for society, which should be harvested as soon as technologically possible. The fourth suggestion is, for SAVs, to actively favor dynamic ride-sharing (automated ride-sharing, aRS) over exclusive-access taxi services (automated taxis, aTaxis). Both the users and the suppliers have strong incentives for aTaxis, which might be only slightly more expensive to operate than aRS services (urban setting: aRS 0.29 CHF/PKM versus aTaxi 0.41 CHF/PKM). From a society and transport system perspective, however, aTaxis produce substantial additional traffic on each passenger trip compared to private vehicles (estimated +8% (Fagnant et al., 2015) to +15% (Bösch et al., 2016a) for passenger pick-ups alone, without redistribution, for example), represent challenges for the infrastructure (pick-up solutions at mobility hubs, such as city centers, train stations, or airports), and draw substantial modal shares from slow modes (here -7.5%) and mass-transit public transport (here -6.7%). Effects which can be minimized or even turned into savings by using SAV as aRS services. Ride-sharing (or - in its high-volume form - mass transit) is one of the very few ways how an increasing travel demand can be served with decreasing vehicle kilometers. These recommendations might be general and have to be analyzed in more detail for a particular city or area, but they represent an indication of the upcoming challenge for society to integrate AVs and negotiate the future transport system.","genre":"Doctoral Thesis","language":"en","note":"Accepted: 2018-10-18T06:13:29Z\nDOI: 10.3929/ethz-b-000296870","publisher":"ETH Zurich","source":"www.research-collection.ethz.ch","title":"Autonomous Vehicles - The next Revolution in Mobility","URL":"https://www.research-collection.ethz.ch/handle/20.500.11850/296870","author":[{"family":"Bösch","given":"Patrick M."}],"accessed":{"date-parts":[["2021",8,12]]},"issued":{"date-parts":[["2018"]]}}}],"schema":"https://github.com/citation-style-language/schema/raw/master/csl-citation.json"} </w:instrText>
      </w:r>
      <w:r w:rsidR="00B83984" w:rsidRPr="0064435F">
        <w:rPr>
          <w:rFonts w:ascii="Times New Roman" w:hAnsi="Times New Roman"/>
          <w:sz w:val="24"/>
          <w:szCs w:val="24"/>
          <w:lang w:val="en-US"/>
        </w:rPr>
        <w:fldChar w:fldCharType="separate"/>
      </w:r>
      <w:r w:rsidR="00B83984" w:rsidRPr="0064435F">
        <w:rPr>
          <w:rFonts w:ascii="Times New Roman" w:hAnsi="Times New Roman"/>
          <w:sz w:val="24"/>
          <w:szCs w:val="24"/>
          <w:lang w:val="en-US"/>
        </w:rPr>
        <w:t>(2018)</w:t>
      </w:r>
      <w:r w:rsidR="00B83984"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as the first to introduce the use of MatSim, a “dynamic traffic simulation software” as described by Hyland </w:t>
      </w:r>
      <w:r w:rsidR="009539A1" w:rsidRPr="0064435F">
        <w:rPr>
          <w:rFonts w:ascii="Times New Roman" w:hAnsi="Times New Roman"/>
          <w:sz w:val="24"/>
          <w:szCs w:val="24"/>
          <w:lang w:val="en-US"/>
        </w:rPr>
        <w:t>&amp;</w:t>
      </w:r>
      <w:r w:rsidRPr="0064435F">
        <w:rPr>
          <w:rFonts w:ascii="Times New Roman" w:hAnsi="Times New Roman"/>
          <w:sz w:val="24"/>
          <w:szCs w:val="24"/>
          <w:lang w:val="en-US"/>
        </w:rPr>
        <w:t xml:space="preserve"> M</w:t>
      </w:r>
      <w:r w:rsidR="009539A1" w:rsidRPr="0064435F">
        <w:rPr>
          <w:rFonts w:ascii="Times New Roman" w:hAnsi="Times New Roman"/>
          <w:sz w:val="24"/>
          <w:szCs w:val="24"/>
          <w:lang w:val="en-US"/>
        </w:rPr>
        <w:t xml:space="preserve">ahmassani </w:t>
      </w:r>
      <w:r w:rsidR="009539A1" w:rsidRPr="0064435F">
        <w:rPr>
          <w:rFonts w:ascii="Times New Roman" w:hAnsi="Times New Roman"/>
          <w:sz w:val="24"/>
          <w:szCs w:val="24"/>
          <w:lang w:val="en-US"/>
        </w:rPr>
        <w:fldChar w:fldCharType="begin"/>
      </w:r>
      <w:r w:rsidR="00FB3DB0" w:rsidRPr="0064435F">
        <w:rPr>
          <w:rFonts w:ascii="Times New Roman" w:hAnsi="Times New Roman"/>
          <w:sz w:val="24"/>
          <w:szCs w:val="24"/>
          <w:lang w:val="en-US"/>
        </w:rPr>
        <w:instrText xml:space="preserve"> ADDIN ZOTERO_ITEM CSL_CITATION {"citationID":"wOZiChhy","properties":{"formattedCitation":"(Hyland &amp; Mahmassani, 2018)","plainCitation":"(Hyland &amp; Mahmassani, 2018)","dontUpdate":true,"noteIndex":0},"citationItems":[{"id":62,"uris":["http://zotero.org/users/8331578/items/PNR9ZVDC"],"uri":["http://zotero.org/users/8331578/items/PNR9ZVDC"],"itemData":{"id":62,"type":"article-journal","container-title":"Transportation Research Part C: Emerging Technologies","DOI":"10.1016/j.trc.2018.05.003","ISSN":"0968-090X","journalAbbreviation":"Tramsportation Research, Part C: Emerging Technologies","language":"English (US)","note":"publisher: Elsevier Limited","page":"278-297","source":"www.scholars.northwestern.edu","title":"Dynamic autonomous vehicle fleet operations: Optimization-based strategies to assign AVs to immediate traveler demand requests","title-short":"Dynamic autonomous vehicle fleet operations","volume":"92","author":[{"family":"Hyland","given":"Michael"},{"family":"Mahmassani","given":"Hani S."}],"issued":{"date-parts":[["2018",7]]}}}],"schema":"https://github.com/citation-style-language/schema/raw/master/csl-citation.json"} </w:instrText>
      </w:r>
      <w:r w:rsidR="009539A1" w:rsidRPr="0064435F">
        <w:rPr>
          <w:rFonts w:ascii="Times New Roman" w:hAnsi="Times New Roman"/>
          <w:sz w:val="24"/>
          <w:szCs w:val="24"/>
          <w:lang w:val="en-US"/>
        </w:rPr>
        <w:fldChar w:fldCharType="separate"/>
      </w:r>
      <w:r w:rsidR="009539A1" w:rsidRPr="0064435F">
        <w:rPr>
          <w:rFonts w:ascii="Times New Roman" w:hAnsi="Times New Roman"/>
          <w:sz w:val="24"/>
          <w:lang w:val="en-US"/>
        </w:rPr>
        <w:t>(2018)</w:t>
      </w:r>
      <w:r w:rsidR="009539A1" w:rsidRPr="0064435F">
        <w:rPr>
          <w:rFonts w:ascii="Times New Roman" w:hAnsi="Times New Roman"/>
          <w:sz w:val="24"/>
          <w:szCs w:val="24"/>
          <w:lang w:val="en-US"/>
        </w:rPr>
        <w:fldChar w:fldCharType="end"/>
      </w:r>
      <w:r w:rsidRPr="0064435F">
        <w:rPr>
          <w:rFonts w:ascii="Times New Roman" w:hAnsi="Times New Roman"/>
          <w:sz w:val="24"/>
          <w:szCs w:val="24"/>
          <w:lang w:val="en-US"/>
        </w:rPr>
        <w:t>, for AVs simulations. B</w:t>
      </w:r>
      <w:r w:rsidR="00B83984" w:rsidRPr="0064435F">
        <w:rPr>
          <w:rFonts w:ascii="Times New Roman" w:hAnsi="Times New Roman"/>
          <w:sz w:val="24"/>
          <w:szCs w:val="24"/>
          <w:lang w:val="en-US"/>
        </w:rPr>
        <w:t>ö</w:t>
      </w:r>
      <w:r w:rsidRPr="0064435F">
        <w:rPr>
          <w:rFonts w:ascii="Times New Roman" w:hAnsi="Times New Roman"/>
          <w:sz w:val="24"/>
          <w:szCs w:val="24"/>
          <w:lang w:val="en-US"/>
        </w:rPr>
        <w:t xml:space="preserve">sch </w:t>
      </w:r>
      <w:r w:rsidR="00B83984" w:rsidRPr="0064435F">
        <w:rPr>
          <w:rFonts w:ascii="Times New Roman" w:hAnsi="Times New Roman"/>
          <w:sz w:val="24"/>
          <w:szCs w:val="24"/>
          <w:lang w:val="en-US"/>
        </w:rPr>
        <w:fldChar w:fldCharType="begin"/>
      </w:r>
      <w:r w:rsidR="00F66FCA" w:rsidRPr="0064435F">
        <w:rPr>
          <w:rFonts w:ascii="Times New Roman" w:hAnsi="Times New Roman"/>
          <w:sz w:val="24"/>
          <w:szCs w:val="24"/>
          <w:lang w:val="en-US"/>
        </w:rPr>
        <w:instrText xml:space="preserve"> ADDIN ZOTERO_ITEM CSL_CITATION {"citationID":"IAR8olkR","properties":{"formattedCitation":"(B\\uc0\\u246{}sch, 2018)","plainCitation":"(Bösch, 2018)","dontUpdate":true,"noteIndex":0},"citationItems":[{"id":245,"uris":["http://zotero.org/users/8331578/items/87GC4H9Q"],"uri":["http://zotero.org/users/8331578/items/87GC4H9Q"],"itemData":{"id":245,"type":"thesis","abstract":"Autonomous vehicles (AVs), also called driverless vehicles, according to SAE International (2016) levels 4 and 5 definitions, are the next revolution in transport. This thesis provides an overview of the technology and the effects of AVs on the future transport system. It results in recommendations on how to maximize the benefits of AVs while minimizing their negative effects. It consolidates work by the author and collaborators done over the past years and therefore approaches the topic from different angles. This work thus not only provides a solid background on the topic for interested readers, but also recommendations relevant for future political discussions and practice.  The first part of this thesis (Chapter 2) provides a general and qualitative overview of AVs. It investigates their effects on and potential benefits for the future transport system. This summary covers most aspects that have been topic of discussions on AVs in recent time. It presents the potential benefits of AVs, which are, for example, improved safety, fewer externalities, increased road capacity, productive drive time, and the potential for empty rides, which allow for new services and usage-patterns. But it also shows the remaining challenges for a successful release of the technology, which are, for example, technological problems, safety and security issues, data and privacy questions, as well as ethical and legal discussions. The second part (Chapter 3) approaches the topic from an economic point of view. It focuses on the future cost structure of a transport system with AVs. In a rigorous bottom-up approach, the cost and price of private, shared, and public modes are calculated. The resulting picture indicates that the reign of the private car might not yet end with the automation of transport. Shared AVs (SAVs) will likely be cheaper per passenger kilometer (PKM) and more comfortable to use. But the price difference (urban setting: private car 0.47 Swiss francs (CHF) per PKM versus SAV 0.43 CHF/PKM) might not be enough to offset the luxury of having a private mobility robot at one’s service at all times, the emotional connection to the private car, and its use as an extended part of home. The presented work also indicates that automation represents a challenge for mass transit. In dense urban cores, the limited road capacity will likely prevent alternative solutions to mass transit. Outside, where road capacity is less of an issue, however, SAVs will be a competitive alternative form of public transport. At lower prices (regional setting: SAV 0.34 CHF/PKM versus autonomous bus 0.42 CHF/PKM), SAVs enable direct on-demand door-to-door service without transfers and without strangers in the same vehicle. The third part (Chapter 4 to Chapter 7) combines the qualitative overview with the economic analysis in a simulation study of the future transport system. With a scenario-based approach using a MATSim (Horni et al., 2016) simulation of Zug, Switzerland, it approaches the topic from a policy-oriented angle. By analyzing different possible policy strategies in different scenarios and combined with the results of the previous chapters, it concludes in four policy suggestions to maximize the potential benefits of AVs and minimize their negative effects.  These recommendations are, first, to promote slow modes and public transport. At least in urban areas, harvesting automation for improving mass transit and thus a strengthening of these low-externality modes is a way to benefit sustainably from AVs. Second, an introduction of mobility pricing should be considered to control growth of traffic and to replace traffic control instruments lost to automation (like parking). Induced demand and empty rides of private and shared AVs have the potential to lead to another explosion of traffic, which should be controlled for the benefit of everyone. The third recommendation is the controlled support of automation of private transport. AVs are safer and produce less externalities than conventional vehicles, and they allow the users to be productive while on the road. These are substantial benefits for society, which should be harvested as soon as technologically possible. The fourth suggestion is, for SAVs, to actively favor dynamic ride-sharing (automated ride-sharing, aRS) over exclusive-access taxi services (automated taxis, aTaxis). Both the users and the suppliers have strong incentives for aTaxis, which might be only slightly more expensive to operate than aRS services (urban setting: aRS 0.29 CHF/PKM versus aTaxi 0.41 CHF/PKM). From a society and transport system perspective, however, aTaxis produce substantial additional traffic on each passenger trip compared to private vehicles (estimated +8% (Fagnant et al., 2015) to +15% (Bösch et al., 2016a) for passenger pick-ups alone, without redistribution, for example), represent challenges for the infrastructure (pick-up solutions at mobility hubs, such as city centers, train stations, or airports), and draw substantial modal shares from slow modes (here -7.5%) and mass-transit public transport (here -6.7%). Effects which can be minimized or even turned into savings by using SAV as aRS services. Ride-sharing (or - in its high-volume form - mass transit) is one of the very few ways how an increasing travel demand can be served with decreasing vehicle kilometers. These recommendations might be general and have to be analyzed in more detail for a particular city or area, but they represent an indication of the upcoming challenge for society to integrate AVs and negotiate the future transport system.","genre":"Doctoral Thesis","language":"en","note":"Accepted: 2018-10-18T06:13:29Z\nDOI: 10.3929/ethz-b-000296870","publisher":"ETH Zurich","source":"www.research-collection.ethz.ch","title":"Autonomous Vehicles - The next Revolution in Mobility","URL":"https://www.research-collection.ethz.ch/handle/20.500.11850/296870","author":[{"family":"Bösch","given":"Patrick M."}],"accessed":{"date-parts":[["2021",8,12]]},"issued":{"date-parts":[["2018"]]}}}],"schema":"https://github.com/citation-style-language/schema/raw/master/csl-citation.json"} </w:instrText>
      </w:r>
      <w:r w:rsidR="00B83984" w:rsidRPr="0064435F">
        <w:rPr>
          <w:rFonts w:ascii="Times New Roman" w:hAnsi="Times New Roman"/>
          <w:sz w:val="24"/>
          <w:szCs w:val="24"/>
          <w:lang w:val="en-US"/>
        </w:rPr>
        <w:fldChar w:fldCharType="separate"/>
      </w:r>
      <w:r w:rsidR="00B83984" w:rsidRPr="0064435F">
        <w:rPr>
          <w:rFonts w:ascii="Times New Roman" w:hAnsi="Times New Roman"/>
          <w:sz w:val="24"/>
          <w:szCs w:val="24"/>
          <w:lang w:val="en-US"/>
        </w:rPr>
        <w:t>(2018)</w:t>
      </w:r>
      <w:r w:rsidR="00B83984"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recreated the region of Zurich (Switzerland) on MatSim. While for their simulations, Fagnant and Kockelman (</w:t>
      </w:r>
      <w:r w:rsidR="00CA6549" w:rsidRPr="0064435F">
        <w:rPr>
          <w:rFonts w:ascii="Times New Roman" w:hAnsi="Times New Roman"/>
          <w:sz w:val="24"/>
          <w:szCs w:val="24"/>
          <w:lang w:val="en-US"/>
        </w:rPr>
        <w:fldChar w:fldCharType="begin"/>
      </w:r>
      <w:r w:rsidR="0043441A" w:rsidRPr="0064435F">
        <w:rPr>
          <w:rFonts w:ascii="Times New Roman" w:hAnsi="Times New Roman"/>
          <w:sz w:val="24"/>
          <w:szCs w:val="24"/>
          <w:lang w:val="en-US"/>
        </w:rPr>
        <w:instrText xml:space="preserve"> ADDIN ZOTERO_ITEM CSL_CITATION {"citationID":"fvaHwKbn","properties":{"formattedCitation":"(D. Fagnant &amp; Kockelman, 2016)","plainCitation":"(D. Fagnant &amp; Kockelman, 2016)","dontUpdate":true,"noteIndex":0},"citationItems":[{"id":636,"uris":["http://zotero.org/users/8331578/items/DXHU9THF"],"uri":["http://zotero.org/users/8331578/items/DXHU9THF"],"itemData":{"id":636,"type":"article-newspaper","container-title":"Transportation","edition":"45","page":"1-16","title":"Dynamic ride-sharing and fleet sizing for a system of shared autonomous vehicles in Austin, Texas","author":[{"family":"Fagnant","given":"Daniel"},{"family":"Kockelman","given":"Kara"}],"issued":{"date-parts":[["2016"]]}}}],"schema":"https://github.com/citation-style-language/schema/raw/master/csl-citation.json"} </w:instrText>
      </w:r>
      <w:r w:rsidR="00CA6549" w:rsidRPr="0064435F">
        <w:rPr>
          <w:rFonts w:ascii="Times New Roman" w:hAnsi="Times New Roman"/>
          <w:sz w:val="24"/>
          <w:szCs w:val="24"/>
          <w:lang w:val="en-US"/>
        </w:rPr>
        <w:fldChar w:fldCharType="separate"/>
      </w:r>
      <w:r w:rsidR="00CA6549" w:rsidRPr="0064435F">
        <w:rPr>
          <w:rFonts w:ascii="Times New Roman" w:hAnsi="Times New Roman"/>
          <w:sz w:val="24"/>
          <w:lang w:val="en-US"/>
        </w:rPr>
        <w:t>2016</w:t>
      </w:r>
      <w:r w:rsidR="00CA6549"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000F0CA8" w:rsidRPr="0064435F">
        <w:rPr>
          <w:rFonts w:ascii="Times New Roman" w:hAnsi="Times New Roman"/>
          <w:sz w:val="24"/>
          <w:szCs w:val="24"/>
          <w:lang w:val="en-US"/>
        </w:rPr>
        <w:fldChar w:fldCharType="begin"/>
      </w:r>
      <w:r w:rsidR="0043441A" w:rsidRPr="0064435F">
        <w:rPr>
          <w:rFonts w:ascii="Times New Roman" w:hAnsi="Times New Roman"/>
          <w:sz w:val="24"/>
          <w:szCs w:val="24"/>
          <w:lang w:val="en-US"/>
        </w:rPr>
        <w:instrText xml:space="preserve"> ADDIN ZOTERO_ITEM CSL_CITATION {"citatio</w:instrText>
      </w:r>
      <w:r w:rsidR="0043441A" w:rsidRPr="0064435F">
        <w:rPr>
          <w:rFonts w:ascii="Times New Roman" w:hAnsi="Times New Roman"/>
          <w:sz w:val="24"/>
          <w:szCs w:val="24"/>
        </w:rPr>
        <w:instrText xml:space="preserve">nID":"w5gAuISS","properties":{"formattedCitation":"(D. J. Fagnant &amp; Kockelman, 2014)","plainCitation":"(D. J. Fagnant &amp; Kockelman, 2014)","dontUpdate":true,"noteIndex":0},"citationItems":[{"id":36,"uris":["http://zotero.org/users/8331578/items/5NJH6NM5"],"uri":["http://zotero.org/users/8331578/items/5NJH6NM5"],"itemData":{"id":36,"type":"article-journal","abstract":"Carsharing programs that operate as short-term vehicle rentals (often for one-way trips before ending the rental) like Car2Go and ZipCar have quickly expanded, with the number of U.S. users doubling every one to two years over the past decade. Such programs seek to shift personal transportation choices from an owned asset to a service used on demand. The advent of autonomous or fully self-driving vehicles will address many current carsharing barriers, including users’ travel to access available vehicles.","container-title":"Transportation Research Part C: Emerging Technologies","DOI":"10.1016/j.trc.2013.12.001","ISSN":"0968090X","journalAbbreviation":"Transportation Research Part C: Emerging Technologies","language":"en","page":"1-13","source":"DOI.org (Crossref)","title":"The travel and environmental implications of shared autonomous vehicles, using agent-based model scenarios","volume":"40","author":[{"family":"Fagnant","given":"Daniel J."},{"family":"Kockelman","given":"Kara M."}],"issued":{"date-parts":[["2014",3]]}}}],"schema":"https://github.com/citation-style-language/schema/raw/master/csl-citation.json"} </w:instrText>
      </w:r>
      <w:r w:rsidR="000F0CA8" w:rsidRPr="0064435F">
        <w:rPr>
          <w:rFonts w:ascii="Times New Roman" w:hAnsi="Times New Roman"/>
          <w:sz w:val="24"/>
          <w:szCs w:val="24"/>
          <w:lang w:val="en-US"/>
        </w:rPr>
        <w:fldChar w:fldCharType="separate"/>
      </w:r>
      <w:r w:rsidR="00CA6549" w:rsidRPr="0064435F">
        <w:rPr>
          <w:rFonts w:ascii="Times New Roman" w:hAnsi="Times New Roman"/>
          <w:sz w:val="24"/>
        </w:rPr>
        <w:t>2014</w:t>
      </w:r>
      <w:r w:rsidR="000F0CA8" w:rsidRPr="0064435F">
        <w:rPr>
          <w:rFonts w:ascii="Times New Roman" w:hAnsi="Times New Roman"/>
          <w:sz w:val="24"/>
          <w:szCs w:val="24"/>
          <w:lang w:val="en-US"/>
        </w:rPr>
        <w:fldChar w:fldCharType="end"/>
      </w:r>
      <w:r w:rsidRPr="0064435F">
        <w:rPr>
          <w:rFonts w:ascii="Times New Roman" w:hAnsi="Times New Roman"/>
          <w:sz w:val="24"/>
          <w:szCs w:val="24"/>
        </w:rPr>
        <w:t xml:space="preserve">), Loeb </w:t>
      </w:r>
      <w:r w:rsidR="009539A1" w:rsidRPr="0064435F">
        <w:rPr>
          <w:rFonts w:ascii="Times New Roman" w:hAnsi="Times New Roman"/>
          <w:sz w:val="24"/>
          <w:szCs w:val="24"/>
        </w:rPr>
        <w:t>&amp;</w:t>
      </w:r>
      <w:r w:rsidRPr="0064435F">
        <w:rPr>
          <w:rFonts w:ascii="Times New Roman" w:hAnsi="Times New Roman"/>
          <w:sz w:val="24"/>
          <w:szCs w:val="24"/>
        </w:rPr>
        <w:t xml:space="preserve"> Kockelman </w:t>
      </w:r>
      <w:r w:rsidR="009539A1" w:rsidRPr="0064435F">
        <w:rPr>
          <w:rFonts w:ascii="Times New Roman" w:hAnsi="Times New Roman"/>
          <w:sz w:val="24"/>
          <w:szCs w:val="24"/>
          <w:lang w:val="en-US"/>
        </w:rPr>
        <w:fldChar w:fldCharType="begin"/>
      </w:r>
      <w:r w:rsidR="00FB3DB0" w:rsidRPr="0064435F">
        <w:rPr>
          <w:rFonts w:ascii="Times New Roman" w:hAnsi="Times New Roman"/>
          <w:sz w:val="24"/>
          <w:szCs w:val="24"/>
        </w:rPr>
        <w:instrText xml:space="preserve"> ADDIN ZOTERO_ITEM CSL_CITATION {"citationID":"xrp8GJbV","properties":{"formattedCitation":"(Loeb &amp; Kockelman, 2019)","plainCitation":"(Loeb &amp; Kockelman, 2019)","dontUpdate":true,"noteIndex":0},"citationItems":[{"id":640,"uris":["http://zotero.org/users/8331578/items/MHBTXGYV"],"uri":["http://zotero.org/users/8331578/items/MHBTXGYV"],"itemData":{"id":640,"type":"article-newspaper","container-title":"Transportation Research Part A","edition":"121","page":"374-385","title":"Fleet performance and cost evaluation of a shared autonomous electric vehicle fleet: a case study for Austin, Texas","author":[{"family":"Loeb","given":"Benjamin"},{"family":"Kockelman","given":"Kara"}],"issued":{"date-parts":[["2019"]]}}}],"schema":"https://github.com/citation-style-language/schema/raw/master/csl-citation.json"} </w:instrText>
      </w:r>
      <w:r w:rsidR="009539A1" w:rsidRPr="0064435F">
        <w:rPr>
          <w:rFonts w:ascii="Times New Roman" w:hAnsi="Times New Roman"/>
          <w:sz w:val="24"/>
          <w:szCs w:val="24"/>
          <w:lang w:val="en-US"/>
        </w:rPr>
        <w:fldChar w:fldCharType="separate"/>
      </w:r>
      <w:r w:rsidR="009539A1" w:rsidRPr="0064435F">
        <w:rPr>
          <w:rFonts w:ascii="Times New Roman" w:hAnsi="Times New Roman"/>
          <w:sz w:val="24"/>
        </w:rPr>
        <w:t>(2019)</w:t>
      </w:r>
      <w:r w:rsidR="009539A1" w:rsidRPr="0064435F">
        <w:rPr>
          <w:rFonts w:ascii="Times New Roman" w:hAnsi="Times New Roman"/>
          <w:sz w:val="24"/>
          <w:szCs w:val="24"/>
          <w:lang w:val="en-US"/>
        </w:rPr>
        <w:fldChar w:fldCharType="end"/>
      </w:r>
      <w:r w:rsidRPr="0064435F">
        <w:rPr>
          <w:rFonts w:ascii="Times New Roman" w:hAnsi="Times New Roman"/>
          <w:sz w:val="24"/>
          <w:szCs w:val="24"/>
        </w:rPr>
        <w:t>, Chen</w:t>
      </w:r>
      <w:r w:rsidR="005D58F9" w:rsidRPr="0064435F">
        <w:rPr>
          <w:rFonts w:ascii="Times New Roman" w:hAnsi="Times New Roman"/>
          <w:sz w:val="24"/>
          <w:szCs w:val="24"/>
        </w:rPr>
        <w:t xml:space="preserve"> et al.</w:t>
      </w:r>
      <w:r w:rsidRPr="0064435F">
        <w:rPr>
          <w:rFonts w:ascii="Times New Roman" w:hAnsi="Times New Roman"/>
          <w:sz w:val="24"/>
          <w:szCs w:val="24"/>
        </w:rPr>
        <w:t xml:space="preserve"> </w:t>
      </w:r>
      <w:r w:rsidR="005D58F9" w:rsidRPr="0064435F">
        <w:rPr>
          <w:rFonts w:ascii="Times New Roman" w:hAnsi="Times New Roman"/>
          <w:sz w:val="24"/>
          <w:szCs w:val="24"/>
          <w:lang w:val="en-US"/>
        </w:rPr>
        <w:fldChar w:fldCharType="begin"/>
      </w:r>
      <w:r w:rsidR="0043441A" w:rsidRPr="0064435F">
        <w:rPr>
          <w:rFonts w:ascii="Times New Roman" w:hAnsi="Times New Roman"/>
          <w:sz w:val="24"/>
          <w:szCs w:val="24"/>
        </w:rPr>
        <w:instrText xml:space="preserve"> ADDIN ZOTERO_ITEM CSL_CITATION {"citationID":"eN3OIs1r","properties":{"formattedCitation":"(Chen et al., 2016)","plainCitation":"(Chen et al., 2016)","dontUpdate":true,"noteIndex":0},"citationItems":[{"id":75,"uris":["http://zotero.org/users/8331578/items/B7LD37SD"],"uri":["http://zotero.org/users/8331578/items/B7LD37SD"],"itemData":{"id":75,"type":"article-journal","abstract":"There are natural synergies between shared autonomous vehicle (AV) fleets and electric vehicle (EV) technology, since fleets of AVs resolve the practical limitations of today’s non-autonomous EVs, including traveler range anxiety, access to charging infrastructure, and charging time management. Fleet-managed AVs relieve such concerns, managing range and charging activities based on real-time trip demand and established charging-station locations, as demonstrated in this paper. This work explores the management of a fleet of shared autonomous electric vehicles (SAEVs) in a regional, discrete-time, agent-based model. The simulation examines the operation of SAEVs under various vehicle range and charging infrastructure scenarios in a gridded city modeled roughly after the densities of Austin, Texas.","container-title":"Transportation Research Part A: Policy and Practice","issue":"C","language":"en","note":"publisher: Elsevier","page":"243-254","source":"ideas.repec.org","title":"Operations of a shared, autonomous, electric vehicle fleet: Implications of vehicle &amp; charging infrastructure decisions","title-short":"Operations of a shared, autonomous, electric vehicle fleet","volume":"94","author":[{"family":"Chen","given":"T. Donna"},{"family":"Kockelman","given":"Kara M."},{"family":"Hanna","given":"Josiah P."}],"issued":{"date-parts":[["2016"]]}}}],"schema":"https://github.com/citation-style-language/schema/raw/master/csl-citation.json"} </w:instrText>
      </w:r>
      <w:r w:rsidR="005D58F9" w:rsidRPr="0064435F">
        <w:rPr>
          <w:rFonts w:ascii="Times New Roman" w:hAnsi="Times New Roman"/>
          <w:sz w:val="24"/>
          <w:szCs w:val="24"/>
          <w:lang w:val="en-US"/>
        </w:rPr>
        <w:fldChar w:fldCharType="separate"/>
      </w:r>
      <w:r w:rsidR="005D58F9" w:rsidRPr="0064435F">
        <w:rPr>
          <w:rFonts w:ascii="Times New Roman" w:hAnsi="Times New Roman"/>
          <w:sz w:val="24"/>
        </w:rPr>
        <w:t>(2016)</w:t>
      </w:r>
      <w:r w:rsidR="005D58F9" w:rsidRPr="0064435F">
        <w:rPr>
          <w:rFonts w:ascii="Times New Roman" w:hAnsi="Times New Roman"/>
          <w:sz w:val="24"/>
          <w:szCs w:val="24"/>
          <w:lang w:val="en-US"/>
        </w:rPr>
        <w:fldChar w:fldCharType="end"/>
      </w:r>
      <w:r w:rsidRPr="0064435F">
        <w:rPr>
          <w:rFonts w:ascii="Times New Roman" w:hAnsi="Times New Roman"/>
          <w:sz w:val="24"/>
          <w:szCs w:val="24"/>
        </w:rPr>
        <w:t>, Levin et al</w:t>
      </w:r>
      <w:r w:rsidR="009539A1" w:rsidRPr="0064435F">
        <w:rPr>
          <w:rFonts w:ascii="Times New Roman" w:hAnsi="Times New Roman"/>
          <w:sz w:val="24"/>
          <w:szCs w:val="24"/>
        </w:rPr>
        <w:t>.</w:t>
      </w:r>
      <w:r w:rsidRPr="0064435F">
        <w:rPr>
          <w:rFonts w:ascii="Times New Roman" w:hAnsi="Times New Roman"/>
          <w:sz w:val="24"/>
          <w:szCs w:val="24"/>
        </w:rPr>
        <w:t xml:space="preserve"> </w:t>
      </w:r>
      <w:r w:rsidR="009539A1" w:rsidRPr="0064435F">
        <w:rPr>
          <w:rFonts w:ascii="Times New Roman" w:hAnsi="Times New Roman"/>
          <w:sz w:val="24"/>
          <w:szCs w:val="24"/>
          <w:lang w:val="en-US"/>
        </w:rPr>
        <w:fldChar w:fldCharType="begin"/>
      </w:r>
      <w:r w:rsidR="00FB3DB0" w:rsidRPr="0064435F">
        <w:rPr>
          <w:rFonts w:ascii="Times New Roman" w:hAnsi="Times New Roman"/>
          <w:sz w:val="24"/>
          <w:szCs w:val="24"/>
        </w:rPr>
        <w:instrText xml:space="preserve"> ADDIN ZOTERO_ITEM CSL_CITATION {"citationID":"lcyCnJ4P","properties":{"formattedCitation":"(Levin et al., 2017)","plainCitation":"(Levin et al., 2017)","dontUpdate":true,"noteIndex":0},"citationItems":[{"id":255,"uris":["http://zotero.org/users/8331578/items/D8JFLQ9S"],"uri":["http://zotero.org/users/8331578/items/D8JFLQ9S"],"itemData":{"id":255,"type":"article-journal","abstract":"Shared autonomous vehicles (SAVs) could provide low-cost service to travelers and possibly replace the need for personal vehicles. Previous studies found that each SAV could service multiple travelers, but many used unrealistic congestion models, networks, and/or travel demands. The purpose of this paper is to provide a method for future research to use realistic flow models to obtain more accurate predictions about SAV benefits. This paper presents an event-based framework for implementing SAV behavior in existing traffic simulation models. We demonstrate this framework in a cell transmission model-based dynamic network loading simulator. We also study a heuristic approach for dynamic ride-sharing. We compared personal vehicles and SAV scenarios on the downtown Austin city network. Without dynamic ride-sharing, the additional empty repositioning trips made by SAVs increased congestion and travel times. However, dynamic ride-sharing resulted in travel times comparable to those of personal vehicles because ride-sharing reduced vehicular demand. Overall, the results show that using realistic traffic flow models greatly affects the predictions of how SAVs will affect traffic congestion and travel patterns. Future work should use a framework such as the one in this paper to integrate SAVs with established traffic flow simulators.","container-title":"Computers, Environment and Urban Systems","DOI":"10.1016/j.compenvurbsys.2017.04.006","ISSN":"0198-9715","journalAbbreviation":"Computers, Environment and Urban Systems","language":"en","page":"373-383","source":"ScienceDirect","title":"A general framework for modeling shared autonomous vehicles with dynamic network-loading and dynamic ride-sharing application","volume":"64","author":[{"family":"Levin","given":"Michael W."},{"family":"Kockelman","given":"Kara M."},{"family":"Boyles","given":"Stephen D."},{"family":"Li","given":"Tianxin"}],"issued":{"date-parts":[["2017",7,1]]}}}],"schema":"https://github.com/citation-style-language/schema/raw/master/csl-citation.json"} </w:instrText>
      </w:r>
      <w:r w:rsidR="009539A1" w:rsidRPr="0064435F">
        <w:rPr>
          <w:rFonts w:ascii="Times New Roman" w:hAnsi="Times New Roman"/>
          <w:sz w:val="24"/>
          <w:szCs w:val="24"/>
          <w:lang w:val="en-US"/>
        </w:rPr>
        <w:fldChar w:fldCharType="separate"/>
      </w:r>
      <w:r w:rsidR="009539A1" w:rsidRPr="0064435F">
        <w:rPr>
          <w:rFonts w:ascii="Times New Roman" w:hAnsi="Times New Roman"/>
          <w:sz w:val="24"/>
        </w:rPr>
        <w:t>(2017)</w:t>
      </w:r>
      <w:r w:rsidR="009539A1" w:rsidRPr="0064435F">
        <w:rPr>
          <w:rFonts w:ascii="Times New Roman" w:hAnsi="Times New Roman"/>
          <w:sz w:val="24"/>
          <w:szCs w:val="24"/>
          <w:lang w:val="en-US"/>
        </w:rPr>
        <w:fldChar w:fldCharType="end"/>
      </w:r>
      <w:r w:rsidR="009539A1" w:rsidRPr="0064435F">
        <w:rPr>
          <w:rFonts w:ascii="Times New Roman" w:hAnsi="Times New Roman"/>
          <w:sz w:val="24"/>
          <w:szCs w:val="24"/>
        </w:rPr>
        <w:t xml:space="preserve"> </w:t>
      </w:r>
      <w:r w:rsidRPr="0064435F">
        <w:rPr>
          <w:rFonts w:ascii="Times New Roman" w:hAnsi="Times New Roman"/>
          <w:sz w:val="24"/>
          <w:szCs w:val="24"/>
        </w:rPr>
        <w:t>and Loeb et al</w:t>
      </w:r>
      <w:r w:rsidR="00B740DB" w:rsidRPr="0064435F">
        <w:rPr>
          <w:rFonts w:ascii="Times New Roman" w:hAnsi="Times New Roman"/>
          <w:sz w:val="24"/>
          <w:szCs w:val="24"/>
        </w:rPr>
        <w:t xml:space="preserve">. </w:t>
      </w:r>
      <w:r w:rsidR="00B740DB" w:rsidRPr="0064435F">
        <w:rPr>
          <w:rFonts w:ascii="Times New Roman" w:hAnsi="Times New Roman"/>
          <w:sz w:val="24"/>
          <w:szCs w:val="24"/>
          <w:lang w:val="en-US"/>
        </w:rPr>
        <w:fldChar w:fldCharType="begin"/>
      </w:r>
      <w:r w:rsidR="0043441A" w:rsidRPr="0064435F">
        <w:rPr>
          <w:rFonts w:ascii="Times New Roman" w:hAnsi="Times New Roman"/>
          <w:sz w:val="24"/>
          <w:szCs w:val="24"/>
        </w:rPr>
        <w:instrText xml:space="preserve"> ADDIN ZOTERO_ITEM CSL_CITATION {"citationID":"6CxFNHZI","properties":{"formattedCitation":"(Loeb et al., 2018)","plainCitation":"(Loeb et al., 2018)","dontUpdate":true,"noteIndex":0},"citationItems":[{"id":638,"uris":["http://zotero.org/users/8331578/items/LUH9CA8V"],"uri":["http://zotero.org/users/8331578/items/LUH9CA8V"],"itemData":{"id":638,"type":"article-newspaper","container-title":"Transportation Research Part C: Emerging Technologies","edition":"89","page":"222-233","title":"Shared autonomous electric vehicle (SEAV) operations across the Austin, Texas network with a focus on charging infrastructure decisions","author":[{"family":"Loeb","given":"Benjamin"},{"family":"Kockelman","given":"Kara"},{"family":"Liu","given":"Jun"}],"issued":{"date-parts":[["2018"]]}}}],"schema":"https://github.com/citation-style-language/schema/raw/master/csl-citation.json"} </w:instrText>
      </w:r>
      <w:r w:rsidR="00B740DB" w:rsidRPr="0064435F">
        <w:rPr>
          <w:rFonts w:ascii="Times New Roman" w:hAnsi="Times New Roman"/>
          <w:sz w:val="24"/>
          <w:szCs w:val="24"/>
          <w:lang w:val="en-US"/>
        </w:rPr>
        <w:fldChar w:fldCharType="separate"/>
      </w:r>
      <w:r w:rsidR="00B740DB" w:rsidRPr="0064435F">
        <w:rPr>
          <w:rFonts w:ascii="Times New Roman" w:hAnsi="Times New Roman"/>
          <w:sz w:val="24"/>
          <w:lang w:val="en-US"/>
        </w:rPr>
        <w:t>(2018)</w:t>
      </w:r>
      <w:r w:rsidR="00B740DB"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used the representation of Austin, Texas (USA) on MatSim created by Liu et al</w:t>
      </w:r>
      <w:r w:rsidR="009539A1" w:rsidRPr="0064435F">
        <w:rPr>
          <w:rFonts w:ascii="Times New Roman" w:hAnsi="Times New Roman"/>
          <w:sz w:val="24"/>
          <w:szCs w:val="24"/>
          <w:lang w:val="en-US"/>
        </w:rPr>
        <w:t xml:space="preserve">. </w:t>
      </w:r>
      <w:r w:rsidR="009539A1" w:rsidRPr="0064435F">
        <w:rPr>
          <w:rFonts w:ascii="Times New Roman" w:hAnsi="Times New Roman"/>
          <w:sz w:val="24"/>
          <w:szCs w:val="24"/>
          <w:lang w:val="en-US"/>
        </w:rPr>
        <w:fldChar w:fldCharType="begin"/>
      </w:r>
      <w:r w:rsidR="00FB3DB0" w:rsidRPr="0064435F">
        <w:rPr>
          <w:rFonts w:ascii="Times New Roman" w:hAnsi="Times New Roman"/>
          <w:sz w:val="24"/>
          <w:szCs w:val="24"/>
          <w:lang w:val="en-US"/>
        </w:rPr>
        <w:instrText xml:space="preserve"> ADDIN ZOTERO_ITEM CSL_CITATION {"citationID":"r32iDv2F","properties":{"formattedCitation":"(Liu et al., 2017)","plainCitation":"(Liu et al., 2017)","dontUpdate":true,"noteIndex":0},"citationItems":[{"id":639,"uris":["http://zotero.org/users/8331578/items/WYGBMP5C"],"uri":["http://zotero.org/users/8331578/items/WYGBMP5C"],"itemData":{"id":639,"type":"article-newspaper","container-title":"Transportation","edition":"44","page":"1261-1278","title":"Tracking a system of shared autonomous vehicles across the Austin, Texas network using agent-based simulation","author":[{"family":"Liu","given":"Jun"},{"family":"Kockelman","given":"Kara"},{"family":"Boesch","given":"Patrick"},{"family":"Ciari","given":"Francesco"}],"issued":{"date-parts":[["2017"]]}}}],"schema":"https://github.com/citation-style-language/schema/raw/master/csl-citation.json"} </w:instrText>
      </w:r>
      <w:r w:rsidR="009539A1" w:rsidRPr="0064435F">
        <w:rPr>
          <w:rFonts w:ascii="Times New Roman" w:hAnsi="Times New Roman"/>
          <w:sz w:val="24"/>
          <w:szCs w:val="24"/>
          <w:lang w:val="en-US"/>
        </w:rPr>
        <w:fldChar w:fldCharType="separate"/>
      </w:r>
      <w:r w:rsidR="009539A1" w:rsidRPr="0064435F">
        <w:rPr>
          <w:rFonts w:ascii="Times New Roman" w:hAnsi="Times New Roman"/>
          <w:sz w:val="24"/>
          <w:lang w:val="en-US"/>
        </w:rPr>
        <w:t>(2017)</w:t>
      </w:r>
      <w:r w:rsidR="009539A1"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0054420B" w:rsidRPr="0064435F">
        <w:rPr>
          <w:rFonts w:ascii="Times New Roman" w:hAnsi="Times New Roman"/>
          <w:sz w:val="24"/>
          <w:szCs w:val="24"/>
          <w:lang w:val="en-US"/>
        </w:rPr>
        <w:t xml:space="preserve">Berlin (Germany) </w:t>
      </w:r>
      <w:r w:rsidR="00C45B0F" w:rsidRPr="0064435F">
        <w:rPr>
          <w:rFonts w:ascii="Times New Roman" w:hAnsi="Times New Roman"/>
          <w:sz w:val="24"/>
          <w:szCs w:val="24"/>
          <w:lang w:val="en-US"/>
        </w:rPr>
        <w:fldChar w:fldCharType="begin"/>
      </w:r>
      <w:r w:rsidR="00C45B0F" w:rsidRPr="0064435F">
        <w:rPr>
          <w:rFonts w:ascii="Times New Roman" w:hAnsi="Times New Roman"/>
          <w:sz w:val="24"/>
          <w:szCs w:val="24"/>
          <w:lang w:val="en-US"/>
        </w:rPr>
        <w:instrText xml:space="preserve"> ADDIN ZOTERO_ITEM CSL_CITATION {"citationID":"IR2oqsoG","properties":{"formattedCitation":"(Bischoff et al., 2017)","plainCitation":"(Bischoff et al., 2017)","noteIndex":0},"citationItems":[{"id":19,"uris":["http://zotero.org/users/8331578/items/LP6QB9RT"],"uri":["http://zotero.org/users/8331578/items/LP6QB9RT"],"itemData":{"id":19,"type":"paper-conference","abstract":"Recently, ridesharing services have grown rapidly. In future, ﬂeets of shared and pooled autonomous vehicles may transform urban mobility. In this paper, we introduce an approach to dynamically simulate these services within a fullstack transport simulation using an insertion-based algorithm. In a ﬁrst test case, using a taxi data set from Berlin, the potential for shared rides is evaluated using a ﬂeet of vehicles with a capacity between two and four ride requests. The simulation suggests that the overall vehicle kilometers traveled may be reduced by 15–20 % , while travel time increases can be kept at a relatively low level of less than three minutes per person. Additionally, the simulation results suggest in which areas of the city it may be the most rewarding to offer shared services.","container-title":"2017 IEEE 20th International Conference on Intelligent Transportation Systems (ITSC)","DOI":"10.1109/ITSC.2017.8317926","event":"2017 IEEE 20th International Conference on Intelligent Transportation Systems (ITSC)","event-place":"Yokohama","ISBN":"978-1-5386-1526-3","language":"en","page":"275-280","publisher":"IEEE","publisher-place":"Yokohama","source":"DOI.org (Crossref)","title":"City-wide shared taxis: A simulation study in Berlin","title-short":"City-wide shared taxis","URL":"https://ieeexplore.ieee.org/document/8317926/","author":[{"family":"Bischoff","given":"Joschka"},{"family":"Maciejewski","given":"Michal"},{"family":"Nagel","given":"Kai"}],"accessed":{"date-parts":[["2021",8,9]]},"issued":{"date-parts":[["2017",10]]}}}],"schema":"https://github.com/citation-style-language/schema/raw/master/csl-citation.json"} </w:instrText>
      </w:r>
      <w:r w:rsidR="00C45B0F" w:rsidRPr="0064435F">
        <w:rPr>
          <w:rFonts w:ascii="Times New Roman" w:hAnsi="Times New Roman"/>
          <w:sz w:val="24"/>
          <w:szCs w:val="24"/>
          <w:lang w:val="en-US"/>
        </w:rPr>
        <w:fldChar w:fldCharType="separate"/>
      </w:r>
      <w:r w:rsidR="00C45B0F" w:rsidRPr="0064435F">
        <w:rPr>
          <w:rFonts w:ascii="Times New Roman" w:hAnsi="Times New Roman"/>
          <w:sz w:val="24"/>
          <w:lang w:val="en-US"/>
        </w:rPr>
        <w:t>(Bischoff et al., 2017)</w:t>
      </w:r>
      <w:r w:rsidR="00C45B0F" w:rsidRPr="0064435F">
        <w:rPr>
          <w:rFonts w:ascii="Times New Roman" w:hAnsi="Times New Roman"/>
          <w:sz w:val="24"/>
          <w:szCs w:val="24"/>
          <w:lang w:val="en-US"/>
        </w:rPr>
        <w:fldChar w:fldCharType="end"/>
      </w:r>
      <w:r w:rsidR="00E3620E" w:rsidRPr="0064435F">
        <w:rPr>
          <w:rFonts w:ascii="Times New Roman" w:hAnsi="Times New Roman"/>
          <w:sz w:val="24"/>
          <w:szCs w:val="24"/>
          <w:lang w:val="en-US"/>
        </w:rPr>
        <w:t xml:space="preserve"> and Rouen, Normandie (France) </w:t>
      </w:r>
      <w:r w:rsidR="00FB3DB0" w:rsidRPr="0064435F">
        <w:rPr>
          <w:rFonts w:ascii="Times New Roman" w:hAnsi="Times New Roman"/>
          <w:sz w:val="24"/>
          <w:szCs w:val="24"/>
          <w:lang w:val="en-US"/>
        </w:rPr>
        <w:fldChar w:fldCharType="begin"/>
      </w:r>
      <w:r w:rsidR="00FB3DB0" w:rsidRPr="0064435F">
        <w:rPr>
          <w:rFonts w:ascii="Times New Roman" w:hAnsi="Times New Roman"/>
          <w:sz w:val="24"/>
          <w:szCs w:val="24"/>
          <w:lang w:val="en-US"/>
        </w:rPr>
        <w:instrText xml:space="preserve"> ADDIN ZOTERO_ITEM CSL_CITATION {"citationID":"yXx8HNGz","properties":{"formattedCitation":"(Vosooghi et al., 2019)","plainCitation":"(Vosooghi et al., 2019)","noteIndex":0},"citationItems":[{"id":253,"uris":["http://zotero.org/users/8331578/items/3VQCENPH"],"uri":["http://zotero.org/users/8331578/items/3VQCENPH"],"itemData":{"id":253,"type":"paper-conference","title":"Shared Autonomous Vehicle Simulation and Service Design","URL":"https://www.researchgate.net/publication/333865752_Shared_Autonomous_Vehicle_Simulation_and_Service_Design","author":[{"family":"Vosooghi","given":"Reza"},{"family":"Puchinger","given":"Jakob"},{"family":"Jankovic","given":"Marija"},{"family":"Vouillon","given":"Anthony"}],"accessed":{"date-parts":[["2021",8,12]]},"issued":{"date-parts":[["2019",6,18]]}}}],"schema":"https://github.com/citation-style-language/schema/raw/master/csl-citation.json"} </w:instrText>
      </w:r>
      <w:r w:rsidR="00FB3DB0" w:rsidRPr="0064435F">
        <w:rPr>
          <w:rFonts w:ascii="Times New Roman" w:hAnsi="Times New Roman"/>
          <w:sz w:val="24"/>
          <w:szCs w:val="24"/>
          <w:lang w:val="en-US"/>
        </w:rPr>
        <w:fldChar w:fldCharType="separate"/>
      </w:r>
      <w:r w:rsidR="00FB3DB0" w:rsidRPr="0064435F">
        <w:rPr>
          <w:rFonts w:ascii="Times New Roman" w:hAnsi="Times New Roman"/>
          <w:sz w:val="24"/>
          <w:lang w:val="en-US"/>
        </w:rPr>
        <w:t>(Vosooghi et al., 2019)</w:t>
      </w:r>
      <w:r w:rsidR="00FB3DB0" w:rsidRPr="0064435F">
        <w:rPr>
          <w:rFonts w:ascii="Times New Roman" w:hAnsi="Times New Roman"/>
          <w:sz w:val="24"/>
          <w:szCs w:val="24"/>
          <w:lang w:val="en-US"/>
        </w:rPr>
        <w:fldChar w:fldCharType="end"/>
      </w:r>
      <w:r w:rsidR="00E3620E" w:rsidRPr="0064435F">
        <w:rPr>
          <w:rFonts w:ascii="Times New Roman" w:hAnsi="Times New Roman"/>
          <w:sz w:val="24"/>
          <w:szCs w:val="24"/>
          <w:lang w:val="en-US"/>
        </w:rPr>
        <w:t xml:space="preserve"> are</w:t>
      </w:r>
      <w:r w:rsidR="0054420B" w:rsidRPr="0064435F">
        <w:rPr>
          <w:rFonts w:ascii="Times New Roman" w:hAnsi="Times New Roman"/>
          <w:sz w:val="24"/>
          <w:szCs w:val="24"/>
          <w:lang w:val="en-US"/>
        </w:rPr>
        <w:t xml:space="preserve"> also studied using MatSim. </w:t>
      </w:r>
    </w:p>
    <w:p w14:paraId="66CE8C15" w14:textId="77777777" w:rsidR="006D679A" w:rsidRPr="0064435F" w:rsidRDefault="006D679A" w:rsidP="00E3620E">
      <w:pPr>
        <w:spacing w:line="360" w:lineRule="auto"/>
        <w:jc w:val="both"/>
        <w:rPr>
          <w:rFonts w:ascii="Times New Roman" w:hAnsi="Times New Roman"/>
          <w:sz w:val="24"/>
          <w:szCs w:val="24"/>
          <w:lang w:val="en-US"/>
        </w:rPr>
      </w:pPr>
    </w:p>
    <w:p w14:paraId="35AEA731" w14:textId="497E0140" w:rsidR="00466327" w:rsidRPr="0064435F" w:rsidRDefault="00E3620E" w:rsidP="00E3620E">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Less </w:t>
      </w:r>
      <w:r w:rsidR="003324CA" w:rsidRPr="0064435F">
        <w:rPr>
          <w:rFonts w:ascii="Times New Roman" w:hAnsi="Times New Roman"/>
          <w:sz w:val="24"/>
          <w:szCs w:val="24"/>
          <w:lang w:val="en-US"/>
        </w:rPr>
        <w:t>realistically</w:t>
      </w:r>
      <w:r w:rsidRPr="0064435F">
        <w:rPr>
          <w:rFonts w:ascii="Times New Roman" w:hAnsi="Times New Roman"/>
          <w:sz w:val="24"/>
          <w:szCs w:val="24"/>
          <w:lang w:val="en-US"/>
        </w:rPr>
        <w:t xml:space="preserve">, Burns </w:t>
      </w:r>
      <w:r w:rsidR="00FB3DB0" w:rsidRPr="0064435F">
        <w:rPr>
          <w:rFonts w:ascii="Times New Roman" w:hAnsi="Times New Roman"/>
          <w:sz w:val="24"/>
          <w:szCs w:val="24"/>
          <w:lang w:val="en-US"/>
        </w:rPr>
        <w:fldChar w:fldCharType="begin"/>
      </w:r>
      <w:r w:rsidR="00FB3DB0" w:rsidRPr="0064435F">
        <w:rPr>
          <w:rFonts w:ascii="Times New Roman" w:hAnsi="Times New Roman"/>
          <w:sz w:val="24"/>
          <w:szCs w:val="24"/>
          <w:lang w:val="en-US"/>
        </w:rPr>
        <w:instrText xml:space="preserve"> ADDIN ZOTERO_ITEM CSL_CITATION {"citationID":"4E5FoJQE","properties":{"formattedCitation":"(Burns, 2013)","plainCitation":"(Burns, 2013)","dontUpdate":true,"noteIndex":0},"citationItems":[{"id":251,"uris":["http://zotero.org/users/8331578/items/ESGY4RUI"],"uri":["http://zotero.org/users/8331578/items/ESGY4RUI"],"itemData":{"id":251,"type":"article-journal","container-title":"Nature","DOI":"10.1038/497181a","ISSN":"0028-0836, 1476-4687","issue":"7448","journalAbbreviation":"Nature","language":"en","page":"181-182","source":"DOI.org (Crossref)","title":"A vision of our transport future","volume":"497","author":[{"family":"Burns","given":"Lawrence D."}],"issued":{"date-parts":[["2013",5]]}}}],"schema":"https://github.com/citation-style-language/schema/raw/master/csl-citation.json"} </w:instrText>
      </w:r>
      <w:r w:rsidR="00FB3DB0" w:rsidRPr="0064435F">
        <w:rPr>
          <w:rFonts w:ascii="Times New Roman" w:hAnsi="Times New Roman"/>
          <w:sz w:val="24"/>
          <w:szCs w:val="24"/>
          <w:lang w:val="en-US"/>
        </w:rPr>
        <w:fldChar w:fldCharType="separate"/>
      </w:r>
      <w:r w:rsidR="00FB3DB0" w:rsidRPr="0064435F">
        <w:rPr>
          <w:rFonts w:ascii="Times New Roman" w:hAnsi="Times New Roman"/>
          <w:sz w:val="24"/>
          <w:lang w:val="en-US"/>
        </w:rPr>
        <w:t>(2013)</w:t>
      </w:r>
      <w:r w:rsidR="00FB3DB0"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models the attraction to the centrum of the city and simulated the trips in three different areas: Ann Arbor, Michigan (USA) to represent a small to medium town, Babcock Ranch, Florida (USA) representing a suburban region and Manhattan, New York (USA) as urban.</w:t>
      </w:r>
      <w:r w:rsidR="00186B43" w:rsidRPr="0064435F">
        <w:rPr>
          <w:rFonts w:ascii="Times New Roman" w:hAnsi="Times New Roman"/>
          <w:sz w:val="24"/>
          <w:szCs w:val="24"/>
          <w:lang w:val="en-US"/>
        </w:rPr>
        <w:t xml:space="preserve"> </w:t>
      </w:r>
      <w:r w:rsidR="00186B43" w:rsidRPr="0064435F">
        <w:rPr>
          <w:rFonts w:ascii="Times New Roman" w:hAnsi="Times New Roman"/>
          <w:sz w:val="24"/>
          <w:szCs w:val="24"/>
        </w:rPr>
        <w:t xml:space="preserve">Leurent </w:t>
      </w:r>
      <w:r w:rsidR="00FB3DB0" w:rsidRPr="0064435F">
        <w:rPr>
          <w:rFonts w:ascii="Times New Roman" w:hAnsi="Times New Roman"/>
          <w:sz w:val="24"/>
          <w:szCs w:val="24"/>
          <w:lang w:val="en-US"/>
        </w:rPr>
        <w:fldChar w:fldCharType="begin"/>
      </w:r>
      <w:r w:rsidR="00065CC2" w:rsidRPr="0064435F">
        <w:rPr>
          <w:rFonts w:ascii="Times New Roman" w:hAnsi="Times New Roman"/>
          <w:sz w:val="24"/>
          <w:szCs w:val="24"/>
        </w:rPr>
        <w:instrText xml:space="preserve"> ADDIN ZOTERO_ITEM CSL_CITATION {"citationID":"kQipBgVs","properties":{"formattedCitation":"(Leurent, 2019)","plainCitation":"(Leurent, 2019)","dontUpdate":true,"noteIndex":0},"citationItems":[{"id":233,"uris":["http://zotero.org/users/8331578/items/EWC9UW4Q"],"uri":["http://zotero.org/users/8331578/items/EWC9UW4Q"],"itemData":{"id":233,"type":"manuscript","abstract":"To a client, taxi quality of service involves not only the riding time and comfort, but also the access time between the instants of booking (or readying oneself) and pickup. In turn, the access time depends on fleet size and the macroscopic patterns of service usage: demand volume and its spread in space, average ride time, transaction times. In this article, we investigate the formation of the access time and derive its economic consequences for a taxi service in an idealized city with ring shape and spatial homogeneity, hence circular symmetry. At the operational level, under given supply and demand conditions the access time stems from the number of busy vehicles, which obeys to a second-degree characteristic equation. This enables us to model fleet size as a function of target demand volume and access time. Taking then a broader perspective, demand is elastic to supply conditions including access time, ride time, transaction time and tariff fare. We model short-term traffic equilibrium and demonstrate the existence and uniqueness of an equilibrium state. Next, at the tactical level the service supplier sets up the fleet size and the tariff fare in order to satisfy an economic objective. We model medium-term supply-demand equilibrium under three regulation patterns of, respectively, (i) service monopoly and the maximization of production profit, (ii) system optimum and the maximization of social surplus, (iii) second best system optimum subject to a budgetary constraint. In each pattern, both the tariff fare and the access time are linked by analytical formulas to exogenous conditions about the territory, the demand and the cost function of service provision. Theoretical properties are obtained to compare the patterns under specific demand function with constant elasticity of volume to generalized cost: under constant elasticity of-2, the monopoly tariff and generalized cost are more than twice as large as their system optimum counterparts, and exact doubles of their second best optimum counterparts in the absence of fixed production costs. At the strategic level, the model can be applied to assess decisions on vehicle technology (motor type, driving technology) and on service location by the service supplier, as well as the regulation policies by public authorities.","source":"HAL Archives Ouvertes","title":"Microeconomics of a taxi service in a ring-shaped city","URL":"https://hal.archives-ouvertes.fr/hal-02047269","author":[{"family":"Leurent","given":"Fabien"}],"accessed":{"date-parts":[["2021",8,11]]},"issued":{"date-parts":[["2019",2]]}}}],"schema":"https://github.com/citation-style-language/schema/raw/master/csl-citation.json"} </w:instrText>
      </w:r>
      <w:r w:rsidR="00FB3DB0" w:rsidRPr="0064435F">
        <w:rPr>
          <w:rFonts w:ascii="Times New Roman" w:hAnsi="Times New Roman"/>
          <w:sz w:val="24"/>
          <w:szCs w:val="24"/>
          <w:lang w:val="en-US"/>
        </w:rPr>
        <w:fldChar w:fldCharType="separate"/>
      </w:r>
      <w:r w:rsidR="00FB3DB0" w:rsidRPr="0064435F">
        <w:rPr>
          <w:rFonts w:ascii="Times New Roman" w:hAnsi="Times New Roman"/>
          <w:sz w:val="24"/>
        </w:rPr>
        <w:t>(2019)</w:t>
      </w:r>
      <w:r w:rsidR="00FB3DB0" w:rsidRPr="0064435F">
        <w:rPr>
          <w:rFonts w:ascii="Times New Roman" w:hAnsi="Times New Roman"/>
          <w:sz w:val="24"/>
          <w:szCs w:val="24"/>
          <w:lang w:val="en-US"/>
        </w:rPr>
        <w:fldChar w:fldCharType="end"/>
      </w:r>
      <w:r w:rsidR="00186B43" w:rsidRPr="0064435F">
        <w:rPr>
          <w:rFonts w:ascii="Times New Roman" w:hAnsi="Times New Roman"/>
          <w:sz w:val="24"/>
          <w:szCs w:val="24"/>
        </w:rPr>
        <w:t xml:space="preserve"> </w:t>
      </w:r>
      <w:r w:rsidR="00186B43" w:rsidRPr="00D41779">
        <w:rPr>
          <w:rFonts w:ascii="Times New Roman" w:hAnsi="Times New Roman"/>
          <w:sz w:val="24"/>
          <w:szCs w:val="24"/>
          <w:lang w:val="en-US"/>
        </w:rPr>
        <w:t>created</w:t>
      </w:r>
      <w:r w:rsidR="00186B43" w:rsidRPr="0064435F">
        <w:rPr>
          <w:rFonts w:ascii="Times New Roman" w:hAnsi="Times New Roman"/>
          <w:sz w:val="24"/>
          <w:szCs w:val="24"/>
        </w:rPr>
        <w:t xml:space="preserve"> a </w:t>
      </w:r>
      <w:r w:rsidR="00186B43" w:rsidRPr="00D41779">
        <w:rPr>
          <w:rFonts w:ascii="Times New Roman" w:hAnsi="Times New Roman"/>
          <w:sz w:val="24"/>
          <w:szCs w:val="24"/>
          <w:lang w:val="en-US"/>
        </w:rPr>
        <w:t>synthetic</w:t>
      </w:r>
      <w:r w:rsidR="00186B43" w:rsidRPr="0064435F">
        <w:rPr>
          <w:rFonts w:ascii="Times New Roman" w:hAnsi="Times New Roman"/>
          <w:sz w:val="24"/>
          <w:szCs w:val="24"/>
        </w:rPr>
        <w:t xml:space="preserve"> ring-</w:t>
      </w:r>
      <w:r w:rsidR="00186B43" w:rsidRPr="00D41779">
        <w:rPr>
          <w:rFonts w:ascii="Times New Roman" w:hAnsi="Times New Roman"/>
          <w:sz w:val="24"/>
          <w:szCs w:val="24"/>
          <w:lang w:val="en-US"/>
        </w:rPr>
        <w:t>shape</w:t>
      </w:r>
      <w:r w:rsidR="00186B43" w:rsidRPr="0064435F">
        <w:rPr>
          <w:rFonts w:ascii="Times New Roman" w:hAnsi="Times New Roman"/>
          <w:sz w:val="24"/>
          <w:szCs w:val="24"/>
        </w:rPr>
        <w:t xml:space="preserve"> city </w:t>
      </w:r>
      <w:r w:rsidR="00186B43" w:rsidRPr="00D41779">
        <w:rPr>
          <w:rFonts w:ascii="Times New Roman" w:hAnsi="Times New Roman"/>
          <w:sz w:val="24"/>
          <w:szCs w:val="24"/>
          <w:lang w:val="en-US"/>
        </w:rPr>
        <w:t>with</w:t>
      </w:r>
      <w:r w:rsidR="00186B43" w:rsidRPr="0064435F">
        <w:rPr>
          <w:rFonts w:ascii="Times New Roman" w:hAnsi="Times New Roman"/>
          <w:sz w:val="24"/>
          <w:szCs w:val="24"/>
        </w:rPr>
        <w:t xml:space="preserve"> </w:t>
      </w:r>
      <w:r w:rsidR="00186B43" w:rsidRPr="00D41779">
        <w:rPr>
          <w:rFonts w:ascii="Times New Roman" w:hAnsi="Times New Roman"/>
          <w:sz w:val="24"/>
          <w:szCs w:val="24"/>
          <w:lang w:val="en-US"/>
        </w:rPr>
        <w:t>homogeneous</w:t>
      </w:r>
      <w:r w:rsidR="00186B43" w:rsidRPr="0064435F">
        <w:rPr>
          <w:rFonts w:ascii="Times New Roman" w:hAnsi="Times New Roman"/>
          <w:sz w:val="24"/>
          <w:szCs w:val="24"/>
        </w:rPr>
        <w:t xml:space="preserve"> population </w:t>
      </w:r>
      <w:r w:rsidR="00186B43" w:rsidRPr="00D41779">
        <w:rPr>
          <w:rFonts w:ascii="Times New Roman" w:hAnsi="Times New Roman"/>
          <w:sz w:val="24"/>
          <w:szCs w:val="24"/>
          <w:lang w:val="en-US"/>
        </w:rPr>
        <w:t>density</w:t>
      </w:r>
      <w:r w:rsidR="00186B43" w:rsidRPr="0064435F">
        <w:rPr>
          <w:rFonts w:ascii="Times New Roman" w:hAnsi="Times New Roman"/>
          <w:sz w:val="24"/>
          <w:szCs w:val="24"/>
        </w:rPr>
        <w:t xml:space="preserve"> </w:t>
      </w:r>
      <w:r w:rsidR="00186B43" w:rsidRPr="00D41779">
        <w:rPr>
          <w:rFonts w:ascii="Times New Roman" w:hAnsi="Times New Roman"/>
          <w:sz w:val="24"/>
          <w:szCs w:val="24"/>
          <w:lang w:val="en-US"/>
        </w:rPr>
        <w:t>along</w:t>
      </w:r>
      <w:r w:rsidR="00186B43" w:rsidRPr="0064435F">
        <w:rPr>
          <w:rFonts w:ascii="Times New Roman" w:hAnsi="Times New Roman"/>
          <w:sz w:val="24"/>
          <w:szCs w:val="24"/>
        </w:rPr>
        <w:t xml:space="preserve"> the </w:t>
      </w:r>
      <w:r w:rsidR="00186B43" w:rsidRPr="00D41779">
        <w:rPr>
          <w:rFonts w:ascii="Times New Roman" w:hAnsi="Times New Roman"/>
          <w:sz w:val="24"/>
          <w:szCs w:val="24"/>
          <w:lang w:val="en-US"/>
        </w:rPr>
        <w:t>periphery</w:t>
      </w:r>
      <w:r w:rsidR="00186B43" w:rsidRPr="0064435F">
        <w:rPr>
          <w:rFonts w:ascii="Times New Roman" w:hAnsi="Times New Roman"/>
          <w:sz w:val="24"/>
          <w:szCs w:val="24"/>
        </w:rPr>
        <w:t xml:space="preserve"> </w:t>
      </w:r>
      <w:r w:rsidR="00186B43" w:rsidRPr="00D41779">
        <w:rPr>
          <w:rFonts w:ascii="Times New Roman" w:hAnsi="Times New Roman"/>
          <w:sz w:val="24"/>
          <w:szCs w:val="24"/>
          <w:lang w:val="en-US"/>
        </w:rPr>
        <w:t>called</w:t>
      </w:r>
      <w:r w:rsidR="00186B43" w:rsidRPr="0064435F">
        <w:rPr>
          <w:rFonts w:ascii="Times New Roman" w:hAnsi="Times New Roman"/>
          <w:sz w:val="24"/>
          <w:szCs w:val="24"/>
        </w:rPr>
        <w:t xml:space="preserve"> </w:t>
      </w:r>
      <w:r w:rsidR="00186B43" w:rsidRPr="00D41779">
        <w:rPr>
          <w:rFonts w:ascii="Times New Roman" w:hAnsi="Times New Roman"/>
          <w:sz w:val="24"/>
          <w:szCs w:val="24"/>
          <w:lang w:val="en-US"/>
        </w:rPr>
        <w:t>Orbicity</w:t>
      </w:r>
      <w:r w:rsidR="00186B43" w:rsidRPr="0064435F">
        <w:rPr>
          <w:rFonts w:ascii="Times New Roman" w:hAnsi="Times New Roman"/>
          <w:sz w:val="24"/>
          <w:szCs w:val="24"/>
        </w:rPr>
        <w:t xml:space="preserve"> and </w:t>
      </w:r>
      <w:r w:rsidR="00186B43" w:rsidRPr="00D41779">
        <w:rPr>
          <w:rFonts w:ascii="Times New Roman" w:hAnsi="Times New Roman"/>
          <w:sz w:val="24"/>
          <w:szCs w:val="24"/>
          <w:lang w:val="en-US"/>
        </w:rPr>
        <w:t>studies</w:t>
      </w:r>
      <w:r w:rsidR="00186B43" w:rsidRPr="0064435F">
        <w:rPr>
          <w:rFonts w:ascii="Times New Roman" w:hAnsi="Times New Roman"/>
          <w:sz w:val="24"/>
          <w:szCs w:val="24"/>
        </w:rPr>
        <w:t xml:space="preserve"> divers </w:t>
      </w:r>
      <w:r w:rsidR="00186B43" w:rsidRPr="00D41779">
        <w:rPr>
          <w:rFonts w:ascii="Times New Roman" w:hAnsi="Times New Roman"/>
          <w:sz w:val="24"/>
          <w:szCs w:val="24"/>
          <w:lang w:val="en-US"/>
        </w:rPr>
        <w:t>AVs</w:t>
      </w:r>
      <w:r w:rsidR="00186B43" w:rsidRPr="0064435F">
        <w:rPr>
          <w:rFonts w:ascii="Times New Roman" w:hAnsi="Times New Roman"/>
          <w:sz w:val="24"/>
          <w:szCs w:val="24"/>
        </w:rPr>
        <w:t xml:space="preserve"> scenarios happening in Orbicity.</w:t>
      </w:r>
      <w:r w:rsidR="004E09F7" w:rsidRPr="0064435F">
        <w:rPr>
          <w:rFonts w:ascii="Times New Roman" w:hAnsi="Times New Roman"/>
          <w:sz w:val="24"/>
          <w:szCs w:val="24"/>
        </w:rPr>
        <w:t xml:space="preserve"> </w:t>
      </w:r>
      <w:r w:rsidR="004E09F7" w:rsidRPr="0064435F">
        <w:rPr>
          <w:rFonts w:ascii="Times New Roman" w:hAnsi="Times New Roman"/>
          <w:sz w:val="24"/>
          <w:szCs w:val="24"/>
          <w:lang w:val="en-US"/>
        </w:rPr>
        <w:t xml:space="preserve">Orbicity is then used by Berrada to investigate different Business Models for AVs </w:t>
      </w:r>
      <w:r w:rsidR="008661AA" w:rsidRPr="0064435F">
        <w:rPr>
          <w:rFonts w:ascii="Times New Roman" w:hAnsi="Times New Roman"/>
          <w:sz w:val="24"/>
          <w:szCs w:val="24"/>
          <w:lang w:val="en-US"/>
        </w:rPr>
        <w:fldChar w:fldCharType="begin"/>
      </w:r>
      <w:r w:rsidR="008661AA" w:rsidRPr="0064435F">
        <w:rPr>
          <w:rFonts w:ascii="Times New Roman" w:hAnsi="Times New Roman"/>
          <w:sz w:val="24"/>
          <w:szCs w:val="24"/>
          <w:lang w:val="en-US"/>
        </w:rPr>
        <w:instrText xml:space="preserve"> ADDIN ZOTERO_ITEM CSL_CITATION {"citationID":"drMr56lQ","properties":{"formattedCitation":"(Berrada, 2019)","plainCitation":"(Berrada, 2019)","noteIndex":0},"citationItems":[{"id":646,"uris":["http://zotero.org/users/8331578/items/QMEUN4GQ"],"uri":["http://zotero.org/users/8331578/items/QMEUN4GQ"],"itemData":{"id":646,"type":"thesis","language":"EN","number-of-pages":"254","publisher":"Paris-Est","title":"Technical-Economic Analysis of Services Based on Autonomous Vehicles","author":[{"family":"Berrada","given":"Jaâfar"}],"issued":{"date-parts":[["2019",2,12]]}}}],"schema":"https://github.com/citation-style-language/schema/raw/master/csl-citation.json"} </w:instrText>
      </w:r>
      <w:r w:rsidR="008661AA" w:rsidRPr="0064435F">
        <w:rPr>
          <w:rFonts w:ascii="Times New Roman" w:hAnsi="Times New Roman"/>
          <w:sz w:val="24"/>
          <w:szCs w:val="24"/>
          <w:lang w:val="en-US"/>
        </w:rPr>
        <w:fldChar w:fldCharType="separate"/>
      </w:r>
      <w:r w:rsidR="008661AA" w:rsidRPr="0064435F">
        <w:rPr>
          <w:rFonts w:ascii="Times New Roman" w:hAnsi="Times New Roman"/>
          <w:sz w:val="24"/>
          <w:lang w:val="en-US"/>
        </w:rPr>
        <w:t>(Berrada, 2019)</w:t>
      </w:r>
      <w:r w:rsidR="008661AA" w:rsidRPr="0064435F">
        <w:rPr>
          <w:rFonts w:ascii="Times New Roman" w:hAnsi="Times New Roman"/>
          <w:sz w:val="24"/>
          <w:szCs w:val="24"/>
          <w:lang w:val="en-US"/>
        </w:rPr>
        <w:fldChar w:fldCharType="end"/>
      </w:r>
      <w:r w:rsidR="004E09F7" w:rsidRPr="0064435F">
        <w:rPr>
          <w:rFonts w:ascii="Times New Roman" w:hAnsi="Times New Roman"/>
          <w:sz w:val="24"/>
          <w:szCs w:val="24"/>
          <w:lang w:val="en-US"/>
        </w:rPr>
        <w:t>.</w:t>
      </w:r>
    </w:p>
    <w:p w14:paraId="203299EE" w14:textId="0401A92C" w:rsidR="00B505FE" w:rsidRPr="0064435F" w:rsidRDefault="00B505FE" w:rsidP="00B505FE">
      <w:pPr>
        <w:rPr>
          <w:rFonts w:ascii="Times New Roman" w:hAnsi="Times New Roman"/>
          <w:lang w:val="en-US" w:eastAsia="en-US"/>
        </w:rPr>
      </w:pPr>
    </w:p>
    <w:p w14:paraId="4440B4A0" w14:textId="2F6C5626" w:rsidR="00914B9D" w:rsidRPr="0064435F" w:rsidRDefault="00186B43" w:rsidP="00186B43">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smaller region of Palaiseau, Saclay (France) is studied by Babicheva </w:t>
      </w:r>
      <w:r w:rsidR="00194B9B" w:rsidRPr="0064435F">
        <w:rPr>
          <w:rFonts w:ascii="Times New Roman" w:hAnsi="Times New Roman"/>
          <w:sz w:val="24"/>
          <w:szCs w:val="24"/>
          <w:lang w:val="en-US"/>
        </w:rPr>
        <w:t xml:space="preserve">et al. </w:t>
      </w:r>
      <w:r w:rsidR="00194B9B" w:rsidRPr="0064435F">
        <w:rPr>
          <w:rFonts w:ascii="Times New Roman" w:hAnsi="Times New Roman"/>
          <w:sz w:val="24"/>
          <w:szCs w:val="24"/>
          <w:lang w:val="en-US"/>
        </w:rPr>
        <w:fldChar w:fldCharType="begin"/>
      </w:r>
      <w:r w:rsidR="00FB3DB0" w:rsidRPr="0064435F">
        <w:rPr>
          <w:rFonts w:ascii="Times New Roman" w:hAnsi="Times New Roman"/>
          <w:sz w:val="24"/>
          <w:szCs w:val="24"/>
          <w:lang w:val="en-US"/>
        </w:rPr>
        <w:instrText xml:space="preserve"> ADDIN ZOTERO_ITEM CSL_CITATION {"citationID":"3LIQ3wsA","properties":{"formattedCitation":"(Babicheva et al., 2019)","plainCitation":"(Babicheva et al., 2019)","dontUpdate":true,"noteIndex":0},"citationItems":[{"id":188,"uris":["http://zotero.org/users/8331578/items/5DGK74T2"],"uri":["http://zotero.org/users/8331578/items/5DGK74T2"],"itemData":{"id":188,"type":"article-newspaper","container-title":"International Journal of Traffic and Transportation Management","page":"1-8","section":"1","title":"The matching problem of empty vehicle redistribution in autonomous taxi systems","author":[{"family":"Babicheva","given":"Tatiana"},{"family":"Burghout","given":"Wilco"},{"family":"Andréasson","given":"Ingmar"},{"family":"Faul","given":"Nadege"}],"issued":{"date-parts":[["2019",6,10]]}}}],"schema":"https://github.com/citation-style-language/schema/raw/master/csl-citation.json"} </w:instrText>
      </w:r>
      <w:r w:rsidR="00194B9B" w:rsidRPr="0064435F">
        <w:rPr>
          <w:rFonts w:ascii="Times New Roman" w:hAnsi="Times New Roman"/>
          <w:sz w:val="24"/>
          <w:szCs w:val="24"/>
          <w:lang w:val="en-US"/>
        </w:rPr>
        <w:fldChar w:fldCharType="separate"/>
      </w:r>
      <w:r w:rsidR="00194B9B" w:rsidRPr="0064435F">
        <w:rPr>
          <w:rFonts w:ascii="Times New Roman" w:hAnsi="Times New Roman"/>
          <w:sz w:val="24"/>
          <w:lang w:val="en-US"/>
        </w:rPr>
        <w:t>(2019)</w:t>
      </w:r>
      <w:r w:rsidR="00194B9B"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and</w:t>
      </w:r>
      <w:r w:rsidR="008661AA" w:rsidRPr="0064435F">
        <w:rPr>
          <w:rFonts w:ascii="Times New Roman" w:hAnsi="Times New Roman"/>
          <w:sz w:val="24"/>
          <w:szCs w:val="24"/>
          <w:lang w:val="en-US"/>
        </w:rPr>
        <w:t xml:space="preserve"> </w:t>
      </w:r>
      <w:r w:rsidR="008661AA" w:rsidRPr="0064435F">
        <w:rPr>
          <w:rFonts w:ascii="Times New Roman" w:hAnsi="Times New Roman"/>
          <w:sz w:val="24"/>
          <w:szCs w:val="24"/>
          <w:lang w:val="en-US"/>
        </w:rPr>
        <w:fldChar w:fldCharType="begin"/>
      </w:r>
      <w:r w:rsidR="008661AA" w:rsidRPr="0064435F">
        <w:rPr>
          <w:rFonts w:ascii="Times New Roman" w:hAnsi="Times New Roman"/>
          <w:sz w:val="24"/>
          <w:szCs w:val="24"/>
          <w:lang w:val="en-US"/>
        </w:rPr>
        <w:instrText xml:space="preserve"> ADDIN ZOTERO_ITEM CSL_CITATION {"citationID":"lAA4Opu9","properties":{"formattedCitation":"(Poulh\\uc0\\u232{}s &amp; Berrada, 2019)","plainCitation":"(Poulhès &amp; Berrada, 2019)","dontUpdate":true,"noteIndex":0},"citationItems":[{"id":226,"uris":["http://zotero.org/users/8331578/items/NF79BUNZ"],"uri":["http://zotero.org/users/8331578/items/NF79BUNZ"],"itemData":{"id":226,"type":"article-journal","abstract":"The spread of smartphone applications, the negative social impacts of the private car or the potentially revolutionary effect of future autonomous vehicles, are contributing to the emergence of other hybrid mobility systems. Notably, companies like Uber or Lyft have successfully applied the classical dial-a-ride method, in which users are assigned to vehicles in such a way as to minimise the cost function under a set of constraints. In this paper, we construct an agent-based model based on vehicles where demand is assigned through aggregation by origin-destination pair. Two operating strategies are described: in the first, the pick-up strategy is applied at vehicle level, in the second it is applied at global service level, with vehicles being shared dynamically and making extra stops to collect travellers with different destinations. At each iteration time, the set of possible options depending on itinerary and demand, are tested first for already assigned vehicles then for free vehicles. The option associated with the maximum utility is selected to set the vehicle or service strategy. A case study illustrates a comparison between both strategies and evaluates the efficiency of several service choices. A service where vehicles are managed by a dispatcher is more efficient for both users and operator.","container-title":"Transportmetrica A: Transport Science","DOI":"10.1080/23249935.2019.1570383","journalAbbreviation":"Transportmetrica A: Transport Science","page":"1-43","source":"ResearchGate","title":"Single Vehicle Network Versus Dispatcher: User Assignment in an Agent-Based Model","title-short":"Single Vehicle Network Versus Dispatcher","volume":"16","author":[{"family":"Poulhès","given":"Alexis"},{"family":"Berrada","given":"Jaâfar"}],"issued":{"date-parts":[["2019",1,14]]}}}],"schema":"https://github.com/citation-style-language/schema/raw/master/csl-citation.json"} </w:instrText>
      </w:r>
      <w:r w:rsidR="008661AA" w:rsidRPr="0064435F">
        <w:rPr>
          <w:rFonts w:ascii="Times New Roman" w:hAnsi="Times New Roman"/>
          <w:sz w:val="24"/>
          <w:szCs w:val="24"/>
          <w:lang w:val="en-US"/>
        </w:rPr>
        <w:fldChar w:fldCharType="separate"/>
      </w:r>
      <w:r w:rsidR="008661AA" w:rsidRPr="0064435F">
        <w:rPr>
          <w:rFonts w:ascii="Times New Roman" w:hAnsi="Times New Roman"/>
          <w:sz w:val="24"/>
          <w:szCs w:val="24"/>
          <w:lang w:val="en-US"/>
        </w:rPr>
        <w:t>Poulhès &amp; Berrada (2019)</w:t>
      </w:r>
      <w:r w:rsidR="008661AA" w:rsidRPr="0064435F">
        <w:rPr>
          <w:rFonts w:ascii="Times New Roman" w:hAnsi="Times New Roman"/>
          <w:sz w:val="24"/>
          <w:szCs w:val="24"/>
          <w:lang w:val="en-US"/>
        </w:rPr>
        <w:fldChar w:fldCharType="end"/>
      </w:r>
      <w:r w:rsidRPr="0064435F">
        <w:rPr>
          <w:rFonts w:ascii="Times New Roman" w:hAnsi="Times New Roman"/>
          <w:sz w:val="24"/>
          <w:szCs w:val="24"/>
          <w:lang w:val="en-US"/>
        </w:rPr>
        <w:t>. Those analyses investigate the possibility of replacing a bus with a specific itinerary by an autonomous one</w:t>
      </w:r>
      <w:r w:rsidR="004E09F7" w:rsidRPr="0064435F">
        <w:rPr>
          <w:rFonts w:ascii="Times New Roman" w:hAnsi="Times New Roman"/>
          <w:sz w:val="24"/>
          <w:szCs w:val="24"/>
          <w:lang w:val="en-US"/>
        </w:rPr>
        <w:t xml:space="preserve">. This region is also used by Berrada </w:t>
      </w:r>
      <w:r w:rsidR="008661AA" w:rsidRPr="0064435F">
        <w:rPr>
          <w:rFonts w:ascii="Times New Roman" w:hAnsi="Times New Roman"/>
          <w:sz w:val="24"/>
          <w:szCs w:val="24"/>
          <w:lang w:val="en-US"/>
        </w:rPr>
        <w:fldChar w:fldCharType="begin"/>
      </w:r>
      <w:r w:rsidR="008661AA" w:rsidRPr="0064435F">
        <w:rPr>
          <w:rFonts w:ascii="Times New Roman" w:hAnsi="Times New Roman"/>
          <w:sz w:val="24"/>
          <w:szCs w:val="24"/>
          <w:lang w:val="en-US"/>
        </w:rPr>
        <w:instrText xml:space="preserve"> ADDIN ZOTERO_ITEM CSL_CITATION {"citationID":"NSinuHzC","properties":{"formattedCitation":"(Berrada, 2019)","plainCitation":"(Berrada, 2019)","dontUpdate":true,"noteIndex":0},"citationItems":[{"id":646,"uris":["http://zotero.org/users/8331578/items/QMEUN4GQ"],"uri":["http://zotero.org/users/8331578/items/QMEUN4GQ"],"itemData":{"id":646,"type":"thesis","language":"EN","number-of-pages":"254","publisher":"Paris-Est","title":"Technical-Economic Analysis of Services Based on Autonomous Vehicles","author":[{"family":"Berrada","given":"Jaâfar"}],"issued":{"date-parts":[["2019",2,12]]}}}],"schema":"https://github.com/citation-style-language/schema/raw/master/csl-citation.json"} </w:instrText>
      </w:r>
      <w:r w:rsidR="008661AA" w:rsidRPr="0064435F">
        <w:rPr>
          <w:rFonts w:ascii="Times New Roman" w:hAnsi="Times New Roman"/>
          <w:sz w:val="24"/>
          <w:szCs w:val="24"/>
          <w:lang w:val="en-US"/>
        </w:rPr>
        <w:fldChar w:fldCharType="separate"/>
      </w:r>
      <w:r w:rsidR="008661AA" w:rsidRPr="0064435F">
        <w:rPr>
          <w:rFonts w:ascii="Times New Roman" w:hAnsi="Times New Roman"/>
          <w:sz w:val="24"/>
          <w:lang w:val="en-US"/>
        </w:rPr>
        <w:t>(2019)</w:t>
      </w:r>
      <w:r w:rsidR="008661AA" w:rsidRPr="0064435F">
        <w:rPr>
          <w:rFonts w:ascii="Times New Roman" w:hAnsi="Times New Roman"/>
          <w:sz w:val="24"/>
          <w:szCs w:val="24"/>
          <w:lang w:val="en-US"/>
        </w:rPr>
        <w:fldChar w:fldCharType="end"/>
      </w:r>
      <w:r w:rsidR="004E09F7" w:rsidRPr="0064435F">
        <w:rPr>
          <w:rFonts w:ascii="Times New Roman" w:hAnsi="Times New Roman"/>
          <w:sz w:val="24"/>
          <w:szCs w:val="24"/>
          <w:lang w:val="en-US"/>
        </w:rPr>
        <w:t>.</w:t>
      </w:r>
    </w:p>
    <w:p w14:paraId="162B7531" w14:textId="77777777" w:rsidR="00914B9D" w:rsidRPr="0064435F" w:rsidRDefault="00914B9D" w:rsidP="00186B43">
      <w:pPr>
        <w:spacing w:line="360" w:lineRule="auto"/>
        <w:jc w:val="both"/>
        <w:rPr>
          <w:rFonts w:ascii="Times New Roman" w:hAnsi="Times New Roman"/>
          <w:sz w:val="24"/>
          <w:szCs w:val="24"/>
          <w:lang w:val="en-US"/>
        </w:rPr>
      </w:pPr>
    </w:p>
    <w:p w14:paraId="4A3FE7B0" w14:textId="70507018" w:rsidR="004E3FA4" w:rsidRPr="0064435F" w:rsidRDefault="004E3FA4" w:rsidP="00186B43">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roads are generally not represented apart in Babicheva </w:t>
      </w:r>
      <w:r w:rsidR="00194B9B" w:rsidRPr="0064435F">
        <w:rPr>
          <w:rFonts w:ascii="Times New Roman" w:hAnsi="Times New Roman"/>
          <w:sz w:val="24"/>
          <w:szCs w:val="24"/>
          <w:lang w:val="en-US"/>
        </w:rPr>
        <w:t xml:space="preserve">et al. </w:t>
      </w:r>
      <w:r w:rsidR="00194B9B" w:rsidRPr="0064435F">
        <w:rPr>
          <w:rFonts w:ascii="Times New Roman" w:hAnsi="Times New Roman"/>
          <w:sz w:val="24"/>
          <w:szCs w:val="24"/>
          <w:lang w:val="en-US"/>
        </w:rPr>
        <w:fldChar w:fldCharType="begin"/>
      </w:r>
      <w:r w:rsidR="00FB3DB0" w:rsidRPr="0064435F">
        <w:rPr>
          <w:rFonts w:ascii="Times New Roman" w:hAnsi="Times New Roman"/>
          <w:sz w:val="24"/>
          <w:szCs w:val="24"/>
          <w:lang w:val="en-US"/>
        </w:rPr>
        <w:instrText xml:space="preserve"> ADDIN ZOTERO_ITEM CSL_CITATION {"citationID":"qG25lOaS","properties":{"formattedCitation":"(Babicheva et al., 2019)","plainCitation":"(Babicheva et al., 2019)","dontUpdate":true,"noteIndex":0},"citationItems":[{"id":188,"uris":["http://zotero.org/users/8331578/items/5DGK74T2"],"uri":["http://zotero.org/users/8331578/items/5DGK74T2"],"itemData":{"id":188,"type":"article-newspaper","container-title":"International Journal of Traffic and Transportation Management","page":"1-8","section":"1","title":"The matching problem of empty vehicle redistribution in autonomous taxi systems","author":[{"family":"Babicheva","given":"Tatiana"},{"family":"Burghout","given":"Wilco"},{"family":"Andréasson","given":"Ingmar"},{"family":"Faul","given":"Nadege"}],"issued":{"date-parts":[["2019",6,10]]}}}],"schema":"https://github.com/citation-style-language/schema/raw/master/csl-citation.json"} </w:instrText>
      </w:r>
      <w:r w:rsidR="00194B9B" w:rsidRPr="0064435F">
        <w:rPr>
          <w:rFonts w:ascii="Times New Roman" w:hAnsi="Times New Roman"/>
          <w:sz w:val="24"/>
          <w:szCs w:val="24"/>
          <w:lang w:val="en-US"/>
        </w:rPr>
        <w:fldChar w:fldCharType="separate"/>
      </w:r>
      <w:r w:rsidR="00194B9B" w:rsidRPr="0064435F">
        <w:rPr>
          <w:rFonts w:ascii="Times New Roman" w:hAnsi="Times New Roman"/>
          <w:sz w:val="24"/>
        </w:rPr>
        <w:t>(2019)</w:t>
      </w:r>
      <w:r w:rsidR="00194B9B" w:rsidRPr="0064435F">
        <w:rPr>
          <w:rFonts w:ascii="Times New Roman" w:hAnsi="Times New Roman"/>
          <w:sz w:val="24"/>
          <w:szCs w:val="24"/>
          <w:lang w:val="en-US"/>
        </w:rPr>
        <w:fldChar w:fldCharType="end"/>
      </w:r>
      <w:r w:rsidR="004E09F7" w:rsidRPr="0064435F">
        <w:rPr>
          <w:rFonts w:ascii="Times New Roman" w:hAnsi="Times New Roman"/>
          <w:sz w:val="24"/>
          <w:szCs w:val="24"/>
        </w:rPr>
        <w:t>,</w:t>
      </w:r>
      <w:r w:rsidRPr="0064435F">
        <w:rPr>
          <w:rFonts w:ascii="Times New Roman" w:hAnsi="Times New Roman"/>
          <w:sz w:val="24"/>
          <w:szCs w:val="24"/>
        </w:rPr>
        <w:t xml:space="preserve"> </w:t>
      </w:r>
      <w:r w:rsidR="008661AA" w:rsidRPr="0064435F">
        <w:rPr>
          <w:rFonts w:ascii="Times New Roman" w:hAnsi="Times New Roman"/>
          <w:sz w:val="24"/>
          <w:szCs w:val="24"/>
          <w:lang w:val="en-US"/>
        </w:rPr>
        <w:fldChar w:fldCharType="begin"/>
      </w:r>
      <w:r w:rsidR="00065CC2" w:rsidRPr="0064435F">
        <w:rPr>
          <w:rFonts w:ascii="Times New Roman" w:hAnsi="Times New Roman"/>
          <w:sz w:val="24"/>
          <w:szCs w:val="24"/>
        </w:rPr>
        <w:instrText xml:space="preserve"> ADDIN ZOTERO_ITEM CSL_CITATION {"citationID":"aU16YDDL","properties":{"formattedCitation":"(Poulh\\uc0\\u232{}s &amp; Berrada, 2019)","plainCitation":"(Poulhès &amp; Berrada, 2019)","dontUpdate":true,"noteIndex":0},"citationItems":[{"id":226,"uris":["http://zotero.org/users/8331578/items/NF79BUNZ"],"uri":["http://zotero.org/users/8331578/items/NF79BUNZ"],"itemData":{"id":226,"type":"article-journal","abstract":"The spread of smartphone applications, the negative social impacts of the private car or the potentially revolutionary effect of future autonomous vehicles, are contributing to the emergence of other hybrid mobility systems. Notably, companies like Uber or Lyft have successfully applied the classical dial-a-ride method, in which users are assigned to vehicles in such a way as to minimise the cost function under a set of constraints. In this paper, we construct an agent-based model based on vehicles where demand is assigned through aggregation by origin-destination pair. Two operating strategies are described: in the first, the pick-up strategy is applied at vehicle level, in the second it is applied at global service level, with vehicles being shared dynamically and making extra stops to collect travellers with different destinations. At each iteration time, the set of possible options depending on itinerary and demand, are tested first for already assigned vehicles then for free vehicles. The option associated with the maximum utility is selected to set the vehicle or service strategy. A case study illustrates a comparison between both strategies and evaluates the efficiency of several service choices. A service where vehicles are managed by a dispatcher is more efficient for both users and operator.","container-title":"Transportmetrica A: Transport Science","DOI":"10.1080/23249935.2019.1570383","journalAbbreviation":"Transportmetrica A: Transport Science","page":"1-43","source":"ResearchGate","title":"Single Vehicle Network Versus Dispatcher: User Assignment in an Agent-Based Model","title-short":"Single Vehicle Network Versus Dispatcher","volume":"16","author":[{"family":"Poulhès","given":"Alexis"},{"family":"Berrada","given":"Jaâfar"}],"issued":{"date-parts":[["2019",1,14]]}}}],"schema":"https://github.com/citation-style-language/schema/raw/master/csl-citation.json"} </w:instrText>
      </w:r>
      <w:r w:rsidR="008661AA" w:rsidRPr="0064435F">
        <w:rPr>
          <w:rFonts w:ascii="Times New Roman" w:hAnsi="Times New Roman"/>
          <w:sz w:val="24"/>
          <w:szCs w:val="24"/>
          <w:lang w:val="en-US"/>
        </w:rPr>
        <w:fldChar w:fldCharType="separate"/>
      </w:r>
      <w:r w:rsidR="008661AA" w:rsidRPr="0064435F">
        <w:rPr>
          <w:rFonts w:ascii="Times New Roman" w:hAnsi="Times New Roman"/>
          <w:sz w:val="24"/>
          <w:szCs w:val="24"/>
        </w:rPr>
        <w:t>Poulhès &amp; Berrada (2019)</w:t>
      </w:r>
      <w:r w:rsidR="008661AA" w:rsidRPr="0064435F">
        <w:rPr>
          <w:rFonts w:ascii="Times New Roman" w:hAnsi="Times New Roman"/>
          <w:sz w:val="24"/>
          <w:szCs w:val="24"/>
          <w:lang w:val="en-US"/>
        </w:rPr>
        <w:fldChar w:fldCharType="end"/>
      </w:r>
      <w:r w:rsidRPr="0064435F">
        <w:rPr>
          <w:rFonts w:ascii="Times New Roman" w:hAnsi="Times New Roman"/>
          <w:sz w:val="24"/>
          <w:szCs w:val="24"/>
        </w:rPr>
        <w:t xml:space="preserve"> </w:t>
      </w:r>
      <w:r w:rsidR="004E09F7" w:rsidRPr="0064435F">
        <w:rPr>
          <w:rFonts w:ascii="Times New Roman" w:hAnsi="Times New Roman"/>
          <w:sz w:val="24"/>
          <w:szCs w:val="24"/>
        </w:rPr>
        <w:t xml:space="preserve">and Berrada </w:t>
      </w:r>
      <w:r w:rsidR="008661AA" w:rsidRPr="0064435F">
        <w:rPr>
          <w:rFonts w:ascii="Times New Roman" w:hAnsi="Times New Roman"/>
          <w:sz w:val="24"/>
          <w:szCs w:val="24"/>
          <w:lang w:val="en-US"/>
        </w:rPr>
        <w:fldChar w:fldCharType="begin"/>
      </w:r>
      <w:r w:rsidR="008661AA" w:rsidRPr="0064435F">
        <w:rPr>
          <w:rFonts w:ascii="Times New Roman" w:hAnsi="Times New Roman"/>
          <w:sz w:val="24"/>
          <w:szCs w:val="24"/>
        </w:rPr>
        <w:instrText xml:space="preserve"> ADDIN ZOTERO_ITEM CSL_CITATION {"citationID":"YUcvmdNA","properties":{"formattedCitation":"(Berrada, 2019)","plainCitation":"(Berrada, 2019)","dontUpdate":true,"noteIndex":0},"citationItems":[{"id":646,"uris":["http://zotero.org/users/8331578/items/QMEUN4GQ"],"uri":["http://zotero.org/users/8331578/items/QMEUN4GQ"],"itemData":{"id":646,"type":"thesis","language":"EN","number-of-pages":"254","publisher":"Paris-Est","title":"Technical-Economic Analysis of Services Based on Autonomous Vehicles","author":[{"family":"Berrada","given":"Jaâfar"}],"issued":{"date-parts":[["2019",2,12]]}}}],"schema":"https://github.com/citation-style-language/schema/raw/master/csl-citation.json"} </w:instrText>
      </w:r>
      <w:r w:rsidR="008661AA" w:rsidRPr="0064435F">
        <w:rPr>
          <w:rFonts w:ascii="Times New Roman" w:hAnsi="Times New Roman"/>
          <w:sz w:val="24"/>
          <w:szCs w:val="24"/>
          <w:lang w:val="en-US"/>
        </w:rPr>
        <w:fldChar w:fldCharType="separate"/>
      </w:r>
      <w:r w:rsidR="008661AA" w:rsidRPr="0064435F">
        <w:rPr>
          <w:rFonts w:ascii="Times New Roman" w:hAnsi="Times New Roman"/>
          <w:sz w:val="24"/>
        </w:rPr>
        <w:t>(2019)</w:t>
      </w:r>
      <w:r w:rsidR="008661AA" w:rsidRPr="0064435F">
        <w:rPr>
          <w:rFonts w:ascii="Times New Roman" w:hAnsi="Times New Roman"/>
          <w:sz w:val="24"/>
          <w:szCs w:val="24"/>
          <w:lang w:val="en-US"/>
        </w:rPr>
        <w:fldChar w:fldCharType="end"/>
      </w:r>
      <w:r w:rsidR="004E09F7" w:rsidRPr="0064435F">
        <w:rPr>
          <w:rFonts w:ascii="Times New Roman" w:hAnsi="Times New Roman"/>
          <w:sz w:val="24"/>
          <w:szCs w:val="24"/>
        </w:rPr>
        <w:t xml:space="preserve"> </w:t>
      </w:r>
      <w:r w:rsidRPr="00D41779">
        <w:rPr>
          <w:rFonts w:ascii="Times New Roman" w:hAnsi="Times New Roman"/>
          <w:sz w:val="24"/>
          <w:szCs w:val="24"/>
          <w:lang w:val="en-US"/>
        </w:rPr>
        <w:t>where</w:t>
      </w:r>
      <w:r w:rsidRPr="0064435F">
        <w:rPr>
          <w:rFonts w:ascii="Times New Roman" w:hAnsi="Times New Roman"/>
          <w:sz w:val="24"/>
          <w:szCs w:val="24"/>
        </w:rPr>
        <w:t xml:space="preserve"> a </w:t>
      </w:r>
      <w:r w:rsidRPr="00D41779">
        <w:rPr>
          <w:rFonts w:ascii="Times New Roman" w:hAnsi="Times New Roman"/>
          <w:sz w:val="24"/>
          <w:szCs w:val="24"/>
          <w:lang w:val="en-US"/>
        </w:rPr>
        <w:t>specific</w:t>
      </w:r>
      <w:r w:rsidRPr="0064435F">
        <w:rPr>
          <w:rFonts w:ascii="Times New Roman" w:hAnsi="Times New Roman"/>
          <w:sz w:val="24"/>
          <w:szCs w:val="24"/>
        </w:rPr>
        <w:t xml:space="preserve"> itinerary </w:t>
      </w:r>
      <w:r w:rsidRPr="00D41779">
        <w:rPr>
          <w:rFonts w:ascii="Times New Roman" w:hAnsi="Times New Roman"/>
          <w:sz w:val="24"/>
          <w:szCs w:val="24"/>
          <w:lang w:val="en-US"/>
        </w:rPr>
        <w:t>is</w:t>
      </w:r>
      <w:r w:rsidRPr="0064435F">
        <w:rPr>
          <w:rFonts w:ascii="Times New Roman" w:hAnsi="Times New Roman"/>
          <w:sz w:val="24"/>
          <w:szCs w:val="24"/>
        </w:rPr>
        <w:t xml:space="preserve"> studied or in Orbicity (</w:t>
      </w:r>
      <w:r w:rsidR="008661AA" w:rsidRPr="0064435F">
        <w:rPr>
          <w:rFonts w:ascii="Times New Roman" w:hAnsi="Times New Roman"/>
          <w:sz w:val="24"/>
          <w:szCs w:val="24"/>
          <w:lang w:val="en-US"/>
        </w:rPr>
        <w:fldChar w:fldCharType="begin"/>
      </w:r>
      <w:r w:rsidR="008661AA" w:rsidRPr="0064435F">
        <w:rPr>
          <w:rFonts w:ascii="Times New Roman" w:hAnsi="Times New Roman"/>
          <w:sz w:val="24"/>
          <w:szCs w:val="24"/>
        </w:rPr>
        <w:instrText xml:space="preserve"> ADDIN ZOTERO_ITEM CSL_CITATION {"citationID":"Ip54ga1a","properties":{"formattedCitation":"(Leurent, 2019)","plainCitation":"(Leurent, 2019)","noteIndex":0},"citationItems":[{"id":233,"uris":["http://zotero.org/users/8331578/items/EWC9UW4Q"],"uri":["http://zotero.org/users/8331578/items/EWC9UW4Q"],"itemData":{"id":233,"type":"manuscript","abstract":"To a client, taxi quality of service involves not only the riding time and comfort, but also the access time between the instants of booking (or readying oneself) and pickup. In turn, the access time depends on fleet size and the macroscopic patterns of service usage: demand volume and its spread in space, average ride time, transaction times. In this article, w</w:instrText>
      </w:r>
      <w:r w:rsidR="008661AA" w:rsidRPr="0064435F">
        <w:rPr>
          <w:rFonts w:ascii="Times New Roman" w:hAnsi="Times New Roman"/>
          <w:sz w:val="24"/>
          <w:szCs w:val="24"/>
          <w:lang w:val="en-US"/>
        </w:rPr>
        <w:instrText xml:space="preserve">e investigate the formation of the access time and derive its economic consequences for a taxi service in an idealized city with ring shape and spatial homogeneity, hence circular symmetry. At the operational level, under given supply and demand conditions the access time stems from the number of busy vehicles, which obeys to a second-degree characteristic equation. This enables us to model fleet size as a function of target demand volume and access time. Taking then a broader perspective, demand is elastic to supply conditions including access time, ride time, transaction time and tariff fare. We model short-term traffic equilibrium and demonstrate the existence and uniqueness of an equilibrium state. Next, at the tactical level the service supplier sets up the fleet size and the tariff fare in order to satisfy an economic objective. We model medium-term supply-demand equilibrium under three regulation patterns of, respectively, (i) service monopoly and the maximization of production profit, (ii) system optimum and the maximization of social surplus, (iii) second best system optimum subject to a budgetary constraint. In each pattern, both the tariff fare and the access time are linked by analytical formulas to exogenous conditions about the territory, the demand and the cost function of service provision. Theoretical properties are obtained to compare the patterns under specific demand function with constant elasticity of volume to generalized cost: under constant elasticity of-2, the monopoly tariff and generalized cost are more than twice as large as their system optimum counterparts, and exact doubles of their second best optimum counterparts in the absence of fixed production costs. At the strategic level, the model can be applied to assess decisions on vehicle technology (motor type, driving technology) and on service location by the service supplier, as well as the regulation policies by public authorities.","source":"HAL Archives Ouvertes","title":"Microeconomics of a taxi service in a ring-shaped city","URL":"https://hal.archives-ouvertes.fr/hal-02047269","author":[{"family":"Leurent","given":"Fabien"}],"accessed":{"date-parts":[["2021",8,11]]},"issued":{"date-parts":[["2019",2]]}}}],"schema":"https://github.com/citation-style-language/schema/raw/master/csl-citation.json"} </w:instrText>
      </w:r>
      <w:r w:rsidR="008661AA" w:rsidRPr="0064435F">
        <w:rPr>
          <w:rFonts w:ascii="Times New Roman" w:hAnsi="Times New Roman"/>
          <w:sz w:val="24"/>
          <w:szCs w:val="24"/>
          <w:lang w:val="en-US"/>
        </w:rPr>
        <w:fldChar w:fldCharType="separate"/>
      </w:r>
      <w:r w:rsidR="008661AA" w:rsidRPr="0064435F">
        <w:rPr>
          <w:rFonts w:ascii="Times New Roman" w:hAnsi="Times New Roman"/>
          <w:sz w:val="24"/>
          <w:lang w:val="en-US"/>
        </w:rPr>
        <w:t>(Leurent, 2019)</w:t>
      </w:r>
      <w:r w:rsidR="008661AA" w:rsidRPr="0064435F">
        <w:rPr>
          <w:rFonts w:ascii="Times New Roman" w:hAnsi="Times New Roman"/>
          <w:sz w:val="24"/>
          <w:szCs w:val="24"/>
          <w:lang w:val="en-US"/>
        </w:rPr>
        <w:fldChar w:fldCharType="end"/>
      </w:r>
      <w:r w:rsidR="004E09F7" w:rsidRPr="0064435F">
        <w:rPr>
          <w:rFonts w:ascii="Times New Roman" w:hAnsi="Times New Roman"/>
          <w:sz w:val="24"/>
          <w:szCs w:val="24"/>
          <w:lang w:val="en-US"/>
        </w:rPr>
        <w:t xml:space="preserve">, </w:t>
      </w:r>
      <w:r w:rsidR="008661AA" w:rsidRPr="0064435F">
        <w:rPr>
          <w:rFonts w:ascii="Times New Roman" w:hAnsi="Times New Roman"/>
          <w:sz w:val="24"/>
          <w:szCs w:val="24"/>
          <w:lang w:val="en-US"/>
        </w:rPr>
        <w:fldChar w:fldCharType="begin"/>
      </w:r>
      <w:r w:rsidR="008661AA" w:rsidRPr="0064435F">
        <w:rPr>
          <w:rFonts w:ascii="Times New Roman" w:hAnsi="Times New Roman"/>
          <w:sz w:val="24"/>
          <w:szCs w:val="24"/>
          <w:lang w:val="en-US"/>
        </w:rPr>
        <w:instrText xml:space="preserve"> ADDIN ZOTERO_ITEM CSL_CITATION {"citationID":"8hQb2E12","properties":{"formattedCitation":"(Berrada, 2019)","plainCitation":"(Berrada, 2019)","noteIndex":0},"citationItems":[{"id":646,"uris":["http://zotero.org/users/8331578/items/QMEUN4GQ"],"uri":["http://zotero.org/users/8331578/items/QMEUN4GQ"],"itemData":{"id":646,"type":"thesis","language":"EN","number-of-pages":"254","publisher":"Paris-Est","title":"Technical-Economic Analysis of Services Based on Autonomous Vehicles","author":[{"family":"Berrada","given":"Jaâfar"}],"issued":{"date-parts":[["2019",2,12]]}}}],"schema":"https://github.com/citation-style-language/schema/raw/master/csl-citation.json"} </w:instrText>
      </w:r>
      <w:r w:rsidR="008661AA" w:rsidRPr="0064435F">
        <w:rPr>
          <w:rFonts w:ascii="Times New Roman" w:hAnsi="Times New Roman"/>
          <w:sz w:val="24"/>
          <w:szCs w:val="24"/>
          <w:lang w:val="en-US"/>
        </w:rPr>
        <w:fldChar w:fldCharType="separate"/>
      </w:r>
      <w:r w:rsidR="008661AA" w:rsidRPr="0064435F">
        <w:rPr>
          <w:rFonts w:ascii="Times New Roman" w:hAnsi="Times New Roman"/>
          <w:sz w:val="24"/>
          <w:lang w:val="en-US"/>
        </w:rPr>
        <w:t>(Berrada, 2019)</w:t>
      </w:r>
      <w:r w:rsidR="008661AA" w:rsidRPr="0064435F">
        <w:rPr>
          <w:rFonts w:ascii="Times New Roman" w:hAnsi="Times New Roman"/>
          <w:sz w:val="24"/>
          <w:szCs w:val="24"/>
          <w:lang w:val="en-US"/>
        </w:rPr>
        <w:fldChar w:fldCharType="end"/>
      </w:r>
      <w:r w:rsidRPr="0064435F">
        <w:rPr>
          <w:rFonts w:ascii="Times New Roman" w:hAnsi="Times New Roman"/>
          <w:sz w:val="24"/>
          <w:szCs w:val="24"/>
          <w:lang w:val="en-US"/>
        </w:rPr>
        <w:t>). When using SimMobility or MatSim the actual roads are not represented but their characteristics of speed and congestion are used (</w:t>
      </w:r>
      <w:r w:rsidR="007F0C9B" w:rsidRPr="0064435F">
        <w:rPr>
          <w:rFonts w:ascii="Times New Roman" w:hAnsi="Times New Roman"/>
          <w:sz w:val="24"/>
          <w:szCs w:val="24"/>
          <w:lang w:val="en-US"/>
        </w:rPr>
        <w:fldChar w:fldCharType="begin"/>
      </w:r>
      <w:r w:rsidR="00CF79C2" w:rsidRPr="0064435F">
        <w:rPr>
          <w:rFonts w:ascii="Times New Roman" w:hAnsi="Times New Roman"/>
          <w:sz w:val="24"/>
          <w:szCs w:val="24"/>
          <w:lang w:val="en-US"/>
        </w:rPr>
        <w:instrText xml:space="preserve"> ADDIN ZOTERO_ITEM CSL_CITATION {"citationID":"IRE2MtAj","properties":{"formattedCitation":"(Spieser et al., 2014)","plainCitation":"(Spieser et al., 2014)","noteIndex":0},"citationItems":[{"id":2,"uris":["http://zotero.org/users/8331578/items/5FCPH2VS"],"uri":["http://zotero.org/users/8331578/items/5FCPH2VS"],"itemData":{"id":2,"type":"chapter","abstract":"The objective of this work is to provide analytical guidelines and ﬁnancial justiﬁcation for the design of shared-vehicle mobility-on-demand systems. Speciﬁcally, we consider the fundamental issue of determining the appropriate number of vehicles to ﬁeld in the ﬂeet, and estimate the ﬁnancial beneﬁts of several models of car sharing. As a case study, we consider replacing all modes of personal transportation in a city such as Singapore with a ﬂeet of shared automated vehicles, able to drive themselves, e.g., to move to a customer’s location. Using actual transportation data, our analysis suggests a shared-vehicle mobility solution can meet the personal mobility needs of the entire population with a ﬂeet whose size is approximately 1/3 of the total number of passenger vehicles currently in operation.","container-title":"Road Vehicle Automation","event-place":"Cham","ISBN":"978-3-319-05989-1","language":"en","note":"collection-title: Lecture Notes in Mobility\nDOI: 10.1007/978-3-319-05990-7_20","page":"229-245","publisher":"Springer International Publishing","publisher-place":"Cham","source":"DOI.org (Crossref)","title":"Toward a Systematic Approach to the Design and Evaluation of Automated Mobility-on-Demand Systems: A Case Study in Singapore","title-short":"Toward a Systematic Approach to the Design and Evaluation of Automated Mobility-on-Demand Systems","URL":"http://link.springer.com/10.1007/978-3-319-05990-7_20","editor":[{"family":"Meyer","given":"Gereon"},{"family":"Beiker","given":"Sven"}],"author":[{"family":"Spieser","given":"Kevin"},{"family":"Treleaven","given":"Kyle"},{"family":"Zhang","given":"Rick"},{"family":"Frazzoli","given":"Emilio"},{"family":"Morton","given":"Daniel"},{"family":"Pavone","given":"Marco"}],"accessed":{"date-parts":[["2021",8,9]]},"issued":{"date-parts":[["2014"]]}}}],"schema":"https://github.com/citation-style-language/schema/raw/master/csl-citation.json"} </w:instrText>
      </w:r>
      <w:r w:rsidR="007F0C9B" w:rsidRPr="0064435F">
        <w:rPr>
          <w:rFonts w:ascii="Times New Roman" w:hAnsi="Times New Roman"/>
          <w:sz w:val="24"/>
          <w:szCs w:val="24"/>
          <w:lang w:val="en-US"/>
        </w:rPr>
        <w:fldChar w:fldCharType="separate"/>
      </w:r>
      <w:r w:rsidR="00CF79C2" w:rsidRPr="0064435F">
        <w:rPr>
          <w:rFonts w:ascii="Times New Roman" w:hAnsi="Times New Roman"/>
          <w:sz w:val="24"/>
          <w:lang w:val="en-US"/>
        </w:rPr>
        <w:t>(Spieser et al., 2014)</w:t>
      </w:r>
      <w:r w:rsidR="007F0C9B"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and </w:t>
      </w:r>
      <w:r w:rsidR="00B83984" w:rsidRPr="0064435F">
        <w:rPr>
          <w:rFonts w:ascii="Times New Roman" w:hAnsi="Times New Roman"/>
          <w:sz w:val="24"/>
          <w:szCs w:val="24"/>
          <w:lang w:val="en-US"/>
        </w:rPr>
        <w:fldChar w:fldCharType="begin"/>
      </w:r>
      <w:r w:rsidR="00B83984" w:rsidRPr="0064435F">
        <w:rPr>
          <w:rFonts w:ascii="Times New Roman" w:hAnsi="Times New Roman"/>
          <w:sz w:val="24"/>
          <w:szCs w:val="24"/>
          <w:lang w:val="en-US"/>
        </w:rPr>
        <w:instrText xml:space="preserve"> ADDIN ZOTERO_ITEM CSL_CITATION {"citationID":"ZS0cs92I","properties":{"formattedCitation":"(B\\uc0\\u246{}sch, 2018)","plainCitation":"(Bösch, 2018)","noteIndex":0},"citationItems":[{"id":245,"uris":["http://zotero.org/users/8331578/items/87GC4H9Q"],"uri":["http://zotero.org/users/8331578/items/87GC4H9Q"],"itemData":{"id":245,"type":"thesis","abstract":"Autonomous vehicles (AVs), also called driverless vehicles, according to SAE International (2016) levels 4 and 5 definitions, are the next revolution in transport. This thesis provides an overview of the technology and the effects of AVs on the future transport system. It results in recommendations on how to maximize the benefits of AVs while minimizing their negative effects. It consolidates work by the author and collaborators done over the past years and therefore approaches the topic from different angles. This work thus not only provides a solid background on the topic for interested readers, but also recommendations relevant for future political discussions and practice.  The first part of this thesis (Chapter 2) provides a general and qualitative overview of AVs. It investigates their effects on and potential benefits for the future transport system. This summary covers most aspects that have been topic of discussions on AVs in recent time. It presents the potential benefits of AVs, which are, for example, improved safety, fewer externalities, increased road capacity, productive drive time, and the potential for empty rides, which allow for new services and usage-patterns. But it also shows the remaining challenges for a successful release of the technology, which are, for example, technological problems, safety and security issues, data and privacy questions, as well as ethical and legal discussions. The second part (Chapter 3) approaches the topic from an economic point of view. It focuses on the future cost structure of a transport system with AVs. In a rigorous bottom-up approach, the cost and price of private, shared, and public modes are calculated. The resulting picture indicates that the reign of the private car might not yet end with the automation of transport. Shared AVs (SAVs) will likely be cheaper per passenger kilometer (PKM) and more comfortable to use. But the price difference (urban setting: private car 0.47 Swiss francs (CHF) per PKM versus SAV 0.43 CHF/PKM) might not be enough to offset the luxury of having a private mobility robot at one’s service at all times, the emotional connection to the private car, and its use as an extended part of home. The presented work also indicates that automation represents a challenge for mass transit. In dense urban cores, the limited road capacity will likely prevent alternative solutions to mass transit. Outside, where road capacity is less of an issue, however, SAVs will be a competitive alternative form of public transport. At lower prices (regional setting: SAV 0.34 CHF/PKM versus autonomous bus 0.42 CHF/PKM), SAVs enable direct on-demand door-to-door service without transfers and without strangers in the same vehicle. The third part (Chapter 4 to Chapter 7) combines the qualitative overview with the economic analysis in a simulation study of the future transport system. With a scenario-based approach using a MATSim (Horni et al., 2016) simulation of Zug, Switzerland, it approaches the topic from a policy-oriented angle. By analyzing different possible policy strategies in different scenarios and combined with the results of the previous chapters, it concludes in four policy suggestions to maximize the potential benefits of AVs and minimize their negative effects.  These recommendations are, first, to promote slow modes and public transport. At least in urban areas, harvesting automation for improving mass transit and thus a strengthening of these low-externality modes is a way to benefit sustainably from AVs. Second, an introduction of mobility pricing should be considered to control growth of traffic and to replace traffic control instruments lost to automation (like parking). Induced demand and empty rides of private and shared AVs have the potential to lead to another explosion of traffic, which should be controlled for the benefit of everyone. The third recommendation is the controlled support of automation of private transport. AVs are safer and produce less externalities than conventional vehicles, and they allow the users to be productive while on the road. These are substantial benefits for society, which should be harvested as soon as technologically possible. The fourth suggestion is, for SAVs, to actively favor dynamic ride-sharing (automated ride-sharing, aRS) over exclusive-access taxi services (automated taxis, aTaxis). Both the users and the suppliers have strong incentives for aTaxis, which might be only slightly more expensive to operate than aRS services (urban setting: aRS 0.29 CHF/PKM versus aTaxi 0.41 CHF/PKM). From a society and transport system perspective, however, aTaxis produce substantial additional traffic on each passenger trip compared to private vehicles (estimated +8% (Fagnant et al., 2015) to +15% (Bösch et al., 2016a) for passenger pick-ups alone, without redistribution, for example), represent challenges for the infrastructure (pick-up solutions at mobility hubs, such as city centers, train stations, or airports), and draw substantial modal shares from slow modes (here -7.5%) and mass-transit public transport (here -6.7%). Effects which can be minimized or even turned into savings by using SAV as aRS services. Ride-sharing (or - in its high-volume form - mass transit) is one of the very few ways how an increasing travel demand can be served with decreasing vehicle kilometers. These recommendations might be general and have to be analyzed in more detail for a particular city or area, but they represent an indication of the upcoming challenge for society to integrate AVs and negotiate the future transport system.","genre":"Doctoral Thesis","language":"en","note":"Accepted: 2018-10-18T06:13:29Z\nDOI: 10.3929/ethz-b-000296870","publisher":"ETH Zurich","source":"www.research-collection.ethz.ch","title":"Autonomous Vehicles - The next Revolution in Mobility","URL":"https://www.research-collection.ethz.ch/handle/20.500.11850/296870","author":[{"family":"Bösch","given":"Patrick M."}],"accessed":{"date-parts":[["2021",8,12]]},"issued":{"date-parts":[["2018"]]}}}],"schema":"https://github.com/citation-style-language/schema/raw/master/csl-citation.json"} </w:instrText>
      </w:r>
      <w:r w:rsidR="00B83984" w:rsidRPr="0064435F">
        <w:rPr>
          <w:rFonts w:ascii="Times New Roman" w:hAnsi="Times New Roman"/>
          <w:sz w:val="24"/>
          <w:szCs w:val="24"/>
          <w:lang w:val="en-US"/>
        </w:rPr>
        <w:fldChar w:fldCharType="separate"/>
      </w:r>
      <w:r w:rsidR="00B83984" w:rsidRPr="0064435F">
        <w:rPr>
          <w:rFonts w:ascii="Times New Roman" w:hAnsi="Times New Roman"/>
          <w:sz w:val="24"/>
          <w:szCs w:val="24"/>
          <w:lang w:val="en-US"/>
        </w:rPr>
        <w:t>(Bösch, 2018)</w:t>
      </w:r>
      <w:r w:rsidR="00B83984" w:rsidRPr="0064435F">
        <w:rPr>
          <w:rFonts w:ascii="Times New Roman" w:hAnsi="Times New Roman"/>
          <w:sz w:val="24"/>
          <w:szCs w:val="24"/>
          <w:lang w:val="en-US"/>
        </w:rPr>
        <w:fldChar w:fldCharType="end"/>
      </w:r>
      <w:r w:rsidR="00430C82" w:rsidRPr="0064435F">
        <w:rPr>
          <w:rFonts w:ascii="Times New Roman" w:hAnsi="Times New Roman"/>
          <w:sz w:val="24"/>
          <w:szCs w:val="24"/>
          <w:lang w:val="en-US"/>
        </w:rPr>
        <w:t xml:space="preserve">, </w:t>
      </w:r>
      <w:r w:rsidR="00D50874" w:rsidRPr="0064435F">
        <w:rPr>
          <w:rFonts w:ascii="Times New Roman" w:hAnsi="Times New Roman"/>
          <w:sz w:val="24"/>
          <w:szCs w:val="24"/>
          <w:lang w:val="en-US"/>
        </w:rPr>
        <w:fldChar w:fldCharType="begin"/>
      </w:r>
      <w:r w:rsidR="00D50874" w:rsidRPr="0064435F">
        <w:rPr>
          <w:rFonts w:ascii="Times New Roman" w:hAnsi="Times New Roman"/>
          <w:sz w:val="24"/>
          <w:szCs w:val="24"/>
          <w:lang w:val="en-US"/>
        </w:rPr>
        <w:instrText xml:space="preserve"> ADDIN ZOTERO_ITEM CSL_CITATION {"citationID":"y5Iy5ukT","properties":{"formattedCitation":"(D. Fagnant &amp; Kockelman, 2016)","plainCitation":"(D. Fagnant &amp; Kockelman, 2016)","noteIndex":0},"citationItems":[{"id":636,"uris":["http://zotero.org/users/8331578/items/DXHU9THF"],"uri":["http://zotero.org/users/8331578/items/DXHU9THF"],"itemData":{"id":636,"type":"article-newspaper","container-title":"Transportation","edition":"45","page":"1-16","title":"Dynamic ride-sharing and fleet sizing for a system of shared autonomous vehicles in Austin, Texas","author":[{"family":"Fagnant","given":"Daniel"},{"family":"Kockelman","given":"Kara"}],"issued":{"date-parts":[["2016"]]}}}],"schema":"https://github.com/citation-style-language/schema/raw/master/csl-citation.json"} </w:instrText>
      </w:r>
      <w:r w:rsidR="00D50874" w:rsidRPr="0064435F">
        <w:rPr>
          <w:rFonts w:ascii="Times New Roman" w:hAnsi="Times New Roman"/>
          <w:sz w:val="24"/>
          <w:szCs w:val="24"/>
          <w:lang w:val="en-US"/>
        </w:rPr>
        <w:fldChar w:fldCharType="separate"/>
      </w:r>
      <w:r w:rsidR="00D50874" w:rsidRPr="0064435F">
        <w:rPr>
          <w:rFonts w:ascii="Times New Roman" w:hAnsi="Times New Roman"/>
          <w:sz w:val="24"/>
          <w:lang w:val="en-US"/>
        </w:rPr>
        <w:t>(D. Fagnant &amp; Kockelman, 2016)</w:t>
      </w:r>
      <w:r w:rsidR="00D50874" w:rsidRPr="0064435F">
        <w:rPr>
          <w:rFonts w:ascii="Times New Roman" w:hAnsi="Times New Roman"/>
          <w:sz w:val="24"/>
          <w:szCs w:val="24"/>
          <w:lang w:val="en-US"/>
        </w:rPr>
        <w:fldChar w:fldCharType="end"/>
      </w:r>
      <w:r w:rsidR="00430C82" w:rsidRPr="0064435F">
        <w:rPr>
          <w:rFonts w:ascii="Times New Roman" w:hAnsi="Times New Roman"/>
          <w:sz w:val="24"/>
          <w:szCs w:val="24"/>
          <w:lang w:val="en-US"/>
        </w:rPr>
        <w:t xml:space="preserve">, </w:t>
      </w:r>
      <w:r w:rsidR="009539A1" w:rsidRPr="0064435F">
        <w:rPr>
          <w:rFonts w:ascii="Times New Roman" w:hAnsi="Times New Roman"/>
          <w:sz w:val="24"/>
          <w:szCs w:val="24"/>
          <w:lang w:val="en-US"/>
        </w:rPr>
        <w:fldChar w:fldCharType="begin"/>
      </w:r>
      <w:r w:rsidR="009539A1" w:rsidRPr="0064435F">
        <w:rPr>
          <w:rFonts w:ascii="Times New Roman" w:hAnsi="Times New Roman"/>
          <w:sz w:val="24"/>
          <w:szCs w:val="24"/>
          <w:lang w:val="en-US"/>
        </w:rPr>
        <w:instrText xml:space="preserve"> ADDIN ZOTERO_ITEM CSL_CITATION {"citationID":"tDe4PYzT","properties":{"formattedCitation":"(Loeb &amp; Kockelman, 2019)","plainCitation":"(Loeb &amp; Kockelman, 2019)","noteIndex":0},"citationItems":[{"id":640,"uris":["http://zotero.org/users/8331578/items/MHBTXGYV"],"uri":["http://zotero.org/users/8331578/items/MHBTXGYV"],"itemData":{"id":640,"type":"article-newspaper","container-title":"Transportation Research Part A","edition":"121","page":"374-385","title":"Fleet performance and cost evaluation of a shared autonomous electric vehicle fleet: a case study for Austin, Texas","author":[{"family":"Loeb","given":"Benjamin"},{"family":"Kockelman","given":"Kara"}],"issued":{"date-parts":[["2019"]]}}}],"schema":"https://github.com/citation-style-language/schema/raw/master/csl-citation.json"} </w:instrText>
      </w:r>
      <w:r w:rsidR="009539A1" w:rsidRPr="0064435F">
        <w:rPr>
          <w:rFonts w:ascii="Times New Roman" w:hAnsi="Times New Roman"/>
          <w:sz w:val="24"/>
          <w:szCs w:val="24"/>
          <w:lang w:val="en-US"/>
        </w:rPr>
        <w:fldChar w:fldCharType="separate"/>
      </w:r>
      <w:r w:rsidR="009539A1" w:rsidRPr="0064435F">
        <w:rPr>
          <w:rFonts w:ascii="Times New Roman" w:hAnsi="Times New Roman"/>
          <w:sz w:val="24"/>
          <w:lang w:val="en-US"/>
        </w:rPr>
        <w:t>(Loeb &amp; Kockelman, 2019)</w:t>
      </w:r>
      <w:r w:rsidR="009539A1" w:rsidRPr="0064435F">
        <w:rPr>
          <w:rFonts w:ascii="Times New Roman" w:hAnsi="Times New Roman"/>
          <w:sz w:val="24"/>
          <w:szCs w:val="24"/>
          <w:lang w:val="en-US"/>
        </w:rPr>
        <w:fldChar w:fldCharType="end"/>
      </w:r>
      <w:r w:rsidR="00430C82" w:rsidRPr="0064435F">
        <w:rPr>
          <w:rFonts w:ascii="Times New Roman" w:hAnsi="Times New Roman"/>
          <w:sz w:val="24"/>
          <w:szCs w:val="24"/>
          <w:lang w:val="en-US"/>
        </w:rPr>
        <w:t xml:space="preserve">, </w:t>
      </w:r>
      <w:r w:rsidR="009539A1" w:rsidRPr="0064435F">
        <w:rPr>
          <w:rFonts w:ascii="Times New Roman" w:hAnsi="Times New Roman"/>
          <w:sz w:val="24"/>
          <w:szCs w:val="24"/>
          <w:lang w:val="en-US"/>
        </w:rPr>
        <w:fldChar w:fldCharType="begin"/>
      </w:r>
      <w:r w:rsidR="009539A1" w:rsidRPr="0064435F">
        <w:rPr>
          <w:rFonts w:ascii="Times New Roman" w:hAnsi="Times New Roman"/>
          <w:sz w:val="24"/>
          <w:szCs w:val="24"/>
          <w:lang w:val="en-US"/>
        </w:rPr>
        <w:instrText xml:space="preserve"> ADDIN ZOTERO_ITEM CSL_CITATION {"citationID":"YwQEhugQ","properties":{"formattedCitation":"(Liu et al., 2017)","plainCitation":"(Liu et al., 2017)","noteIndex":0},"citationItems":[{"id":639,"uris":["http://zotero.org/users/8331578/items/WYGBMP5C"],"uri":["http://zotero.org/users/8331578/items/WYGBMP5C"],"itemData":{"id":639,"type":"article-newspaper","container-title":"Transportation","edition":"44","page":"1261-1278","title":"Tracking a system of shared autonomous vehicles across the Austin, Texas network using agent-based simulation","author":[{"family":"Liu","given":"Jun"},{"family":"Kockelman","given":"Kara"},{"family":"Boesch","given":"Patrick"},{"family":"Ciari","given":"Francesco"}],"issued":{"date-parts":[["2017"]]}}}],"schema":"https://github.com/citation-style-language/schema/raw/master/csl-citation.json"} </w:instrText>
      </w:r>
      <w:r w:rsidR="009539A1" w:rsidRPr="0064435F">
        <w:rPr>
          <w:rFonts w:ascii="Times New Roman" w:hAnsi="Times New Roman"/>
          <w:sz w:val="24"/>
          <w:szCs w:val="24"/>
          <w:lang w:val="en-US"/>
        </w:rPr>
        <w:fldChar w:fldCharType="separate"/>
      </w:r>
      <w:r w:rsidR="009539A1" w:rsidRPr="0064435F">
        <w:rPr>
          <w:rFonts w:ascii="Times New Roman" w:hAnsi="Times New Roman"/>
          <w:sz w:val="24"/>
          <w:lang w:val="en-US"/>
        </w:rPr>
        <w:t>(Liu et al., 2017)</w:t>
      </w:r>
      <w:r w:rsidR="009539A1" w:rsidRPr="0064435F">
        <w:rPr>
          <w:rFonts w:ascii="Times New Roman" w:hAnsi="Times New Roman"/>
          <w:sz w:val="24"/>
          <w:szCs w:val="24"/>
          <w:lang w:val="en-US"/>
        </w:rPr>
        <w:fldChar w:fldCharType="end"/>
      </w:r>
      <w:r w:rsidR="00430C82" w:rsidRPr="0064435F">
        <w:rPr>
          <w:rFonts w:ascii="Times New Roman" w:hAnsi="Times New Roman"/>
          <w:sz w:val="24"/>
          <w:szCs w:val="24"/>
          <w:lang w:val="en-US"/>
        </w:rPr>
        <w:t xml:space="preserve">, </w:t>
      </w:r>
      <w:r w:rsidR="00FB3DB0" w:rsidRPr="0064435F">
        <w:rPr>
          <w:rFonts w:ascii="Times New Roman" w:hAnsi="Times New Roman"/>
          <w:sz w:val="24"/>
          <w:szCs w:val="24"/>
          <w:lang w:val="en-US"/>
        </w:rPr>
        <w:fldChar w:fldCharType="begin"/>
      </w:r>
      <w:r w:rsidR="00FB3DB0" w:rsidRPr="0064435F">
        <w:rPr>
          <w:rFonts w:ascii="Times New Roman" w:hAnsi="Times New Roman"/>
          <w:sz w:val="24"/>
          <w:szCs w:val="24"/>
          <w:lang w:val="en-US"/>
        </w:rPr>
        <w:instrText xml:space="preserve"> ADDIN ZOTERO_ITEM CSL_CITATION {"citationID":"tP98LiXv","properties":{"formattedCitation":"(Vosooghi et al., 2019)","plainCitation":"(Vosooghi et al., 2019)","noteIndex":0},"citationItems":[{"id":253,"uris":["http://zotero.org/users/8331578/items/3VQCENPH"],"uri":["http://zotero.org/users/8331578/items/3VQCENPH"],"itemData":{"id":253,"type":"paper-conference","title":"Shared Autonomous Vehicle Simulation and Service Design","URL":"https://www.researchgate.net/publication/333865752_Shared_Autonomous_Vehicle_Simulation_and_Service_Design","author":[{"family":"Vosooghi","given":"Reza"},{"family":"Puchinger","given":"Jakob"},{"family":"Jankovic","given":"Marija"},{"family":"Vouillon","given":"Anthony"}],"accessed":{"date-parts":[["2021",8,12]]},"issued":{"date-parts":[["2019",6,18]]}}}],"schema":"https://github.com/citation-style-language/schema/raw/master/csl-citation.json"} </w:instrText>
      </w:r>
      <w:r w:rsidR="00FB3DB0" w:rsidRPr="0064435F">
        <w:rPr>
          <w:rFonts w:ascii="Times New Roman" w:hAnsi="Times New Roman"/>
          <w:sz w:val="24"/>
          <w:szCs w:val="24"/>
          <w:lang w:val="en-US"/>
        </w:rPr>
        <w:fldChar w:fldCharType="separate"/>
      </w:r>
      <w:r w:rsidR="00FB3DB0" w:rsidRPr="0064435F">
        <w:rPr>
          <w:rFonts w:ascii="Times New Roman" w:hAnsi="Times New Roman"/>
          <w:sz w:val="24"/>
          <w:lang w:val="en-US"/>
        </w:rPr>
        <w:t>(Vosooghi et al., 2019)</w:t>
      </w:r>
      <w:r w:rsidR="00FB3DB0" w:rsidRPr="0064435F">
        <w:rPr>
          <w:rFonts w:ascii="Times New Roman" w:hAnsi="Times New Roman"/>
          <w:sz w:val="24"/>
          <w:szCs w:val="24"/>
          <w:lang w:val="en-US"/>
        </w:rPr>
        <w:fldChar w:fldCharType="end"/>
      </w:r>
      <w:r w:rsidR="00430C82" w:rsidRPr="0064435F">
        <w:rPr>
          <w:rFonts w:ascii="Times New Roman" w:hAnsi="Times New Roman"/>
          <w:sz w:val="24"/>
          <w:szCs w:val="24"/>
          <w:lang w:val="en-US"/>
        </w:rPr>
        <w:t xml:space="preserve">, </w:t>
      </w:r>
      <w:r w:rsidR="000F0CA8" w:rsidRPr="0064435F">
        <w:rPr>
          <w:rFonts w:ascii="Times New Roman" w:hAnsi="Times New Roman"/>
          <w:sz w:val="24"/>
          <w:szCs w:val="24"/>
          <w:lang w:val="en-US"/>
        </w:rPr>
        <w:fldChar w:fldCharType="begin"/>
      </w:r>
      <w:r w:rsidR="00CA6549" w:rsidRPr="0064435F">
        <w:rPr>
          <w:rFonts w:ascii="Times New Roman" w:hAnsi="Times New Roman"/>
          <w:sz w:val="24"/>
          <w:szCs w:val="24"/>
          <w:lang w:val="en-US"/>
        </w:rPr>
        <w:instrText xml:space="preserve"> ADDIN ZOTERO_ITEM CSL_CITATION {"citationID":"GtqT8QHj","properties":{"formattedCitation":"(D. J. Fagnant &amp; Kockelman, 2014)","plainCitation":"(D. J. Fagnant &amp; Kockelman, 2014)","noteIndex":0},"citationItems":[{"id":36,"uris":["http://zotero.org/users/8331578/items/5NJH6NM5"],"uri":["http://zotero.org/users/8331578/items/5NJH6NM5"],"itemData":{"id":36,"type":"article-journal","abstract":"Carsharing programs that operate as short-term vehicle rentals (often for one-way trips before ending the rental) like Car2Go and ZipCar have quickly expanded, with the number of U.S. users doubling every one to two years over the past decade. Such programs seek to shift personal transportation choices from an owned asset to a service used on demand. The advent of autonomous or fully self-driving vehicles will address many current carsharing barriers, including users’ travel to access available vehicles.","container-title":"Transportation Research Part C: Emerging Technologies","DOI":"10.1016/j.trc.2013.12.001","ISSN":"0968090X","journalAbbreviation":"Transportation Research Part C: Emerging Technologies","language":"en","page":"1-13","source":"DOI.org (Crossref)","title":"The travel and environmental implications of shared autonomous vehicles, using agent-based model scenarios","volume":"40","author":[{"family":"Fagnant","given":"Daniel J."},{"family":"Kockelman","given":"Kara M."}],"issued":{"date-parts":[["2014",3]]}}}],"schema":"https://github.com/citation-styl</w:instrText>
      </w:r>
      <w:r w:rsidR="00CA6549" w:rsidRPr="0064435F">
        <w:rPr>
          <w:rFonts w:ascii="Times New Roman" w:hAnsi="Times New Roman"/>
          <w:sz w:val="24"/>
          <w:szCs w:val="24"/>
        </w:rPr>
        <w:instrText xml:space="preserve">e-language/schema/raw/master/csl-citation.json"} </w:instrText>
      </w:r>
      <w:r w:rsidR="000F0CA8" w:rsidRPr="0064435F">
        <w:rPr>
          <w:rFonts w:ascii="Times New Roman" w:hAnsi="Times New Roman"/>
          <w:sz w:val="24"/>
          <w:szCs w:val="24"/>
          <w:lang w:val="en-US"/>
        </w:rPr>
        <w:fldChar w:fldCharType="separate"/>
      </w:r>
      <w:r w:rsidR="00CA6549" w:rsidRPr="0064435F">
        <w:rPr>
          <w:rFonts w:ascii="Times New Roman" w:hAnsi="Times New Roman"/>
          <w:sz w:val="24"/>
        </w:rPr>
        <w:t>(D. J. Fagnant &amp; Kockelman, 2014)</w:t>
      </w:r>
      <w:r w:rsidR="000F0CA8" w:rsidRPr="0064435F">
        <w:rPr>
          <w:rFonts w:ascii="Times New Roman" w:hAnsi="Times New Roman"/>
          <w:sz w:val="24"/>
          <w:szCs w:val="24"/>
          <w:lang w:val="en-US"/>
        </w:rPr>
        <w:fldChar w:fldCharType="end"/>
      </w:r>
      <w:r w:rsidR="004E09F7" w:rsidRPr="0064435F">
        <w:rPr>
          <w:rFonts w:ascii="Times New Roman" w:hAnsi="Times New Roman"/>
          <w:sz w:val="24"/>
          <w:szCs w:val="24"/>
        </w:rPr>
        <w:t xml:space="preserve">, </w:t>
      </w:r>
      <w:r w:rsidR="008661AA" w:rsidRPr="0064435F">
        <w:rPr>
          <w:rFonts w:ascii="Times New Roman" w:hAnsi="Times New Roman"/>
          <w:sz w:val="24"/>
          <w:szCs w:val="24"/>
        </w:rPr>
        <w:fldChar w:fldCharType="begin"/>
      </w:r>
      <w:r w:rsidR="008661AA" w:rsidRPr="0064435F">
        <w:rPr>
          <w:rFonts w:ascii="Times New Roman" w:hAnsi="Times New Roman"/>
          <w:sz w:val="24"/>
          <w:szCs w:val="24"/>
        </w:rPr>
        <w:instrText xml:space="preserve"> ADDIN ZOTERO_ITEM CSL_CITATION {"citationID":"hHGUWnUM","properties":{"formattedCitation":"(H\\uc0\\u246{}rl, 2018)","plainCitation":"(Hörl, 2018)","noteIndex":0},"citationItems":[{"id":25,"uris":["http://zotero.org/users/8331578/items/ZAM3P5CL"],"uri":["http://zotero.org/users/8331578/items/ZAM3P5CL"],"itemData":{"id":25,"type":"article-journal","DOI":"10.3929/ETHZ-B-000264643","language":"en","note":"dimensions: 1 p.\nmedium: application/pdf\npublisher: ETH Zurich","page":"1 p.","source":"DOI.org (Datacite)","title":"An integrated simulation environment for autonomous mobility on demand in Zurich","author":[{"family":"Hörl","given":"Sebastian"}],"issued":{"date-parts":[["2018",5]]}}}],"schema":"https://github.com/citation-style-language/schema/raw/master/csl-citation.json"} </w:instrText>
      </w:r>
      <w:r w:rsidR="008661AA" w:rsidRPr="0064435F">
        <w:rPr>
          <w:rFonts w:ascii="Times New Roman" w:hAnsi="Times New Roman"/>
          <w:sz w:val="24"/>
          <w:szCs w:val="24"/>
        </w:rPr>
        <w:fldChar w:fldCharType="separate"/>
      </w:r>
      <w:r w:rsidR="008661AA" w:rsidRPr="0064435F">
        <w:rPr>
          <w:rFonts w:ascii="Times New Roman" w:hAnsi="Times New Roman"/>
          <w:sz w:val="24"/>
          <w:szCs w:val="24"/>
        </w:rPr>
        <w:t>(Hörl, 2018)</w:t>
      </w:r>
      <w:r w:rsidR="008661AA" w:rsidRPr="0064435F">
        <w:rPr>
          <w:rFonts w:ascii="Times New Roman" w:hAnsi="Times New Roman"/>
          <w:sz w:val="24"/>
          <w:szCs w:val="24"/>
        </w:rPr>
        <w:fldChar w:fldCharType="end"/>
      </w:r>
      <w:r w:rsidR="00430C82" w:rsidRPr="0064435F">
        <w:rPr>
          <w:rFonts w:ascii="Times New Roman" w:hAnsi="Times New Roman"/>
          <w:sz w:val="24"/>
          <w:szCs w:val="24"/>
        </w:rPr>
        <w:t xml:space="preserve">, </w:t>
      </w:r>
      <w:r w:rsidR="005D58F9" w:rsidRPr="0064435F">
        <w:rPr>
          <w:rFonts w:ascii="Times New Roman" w:hAnsi="Times New Roman"/>
          <w:sz w:val="24"/>
          <w:szCs w:val="24"/>
          <w:lang w:val="en-US"/>
        </w:rPr>
        <w:fldChar w:fldCharType="begin"/>
      </w:r>
      <w:r w:rsidR="005D58F9" w:rsidRPr="0064435F">
        <w:rPr>
          <w:rFonts w:ascii="Times New Roman" w:hAnsi="Times New Roman"/>
          <w:sz w:val="24"/>
          <w:szCs w:val="24"/>
        </w:rPr>
        <w:instrText xml:space="preserve"> ADDIN ZOTERO_ITEM CSL_CITATION {"citationID":"Bp6xSW0o","properties":{"formattedCitation":"(Chen et al., 2016)","plainCitation":"(Chen et al., 2016)","noteIndex":0},"citationItems":[{"id":75,"uris":["http://zotero.org/users/8331578/items/B7LD37SD"],"uri":["http://zotero.org/users/8331578/items/B7LD37SD"],"itemData":{"id":75,"type":"article-journal","abstract":"There are natural synergies between shared autonomous vehicle (AV) fleets and electric vehicle (EV) technology, since fleets of AVs resolve the practical limitations of today’s non-autonomous EVs, including traveler range anxiety, access to charging infrastructure, and charging time management. Fleet-managed AVs relieve such concerns, managing range and charging activities based on real-time trip demand and established charging-station locations, as demonstrated in this paper. This work explores the management of a fleet of shared autonomous electric vehicles (SAEVs) in a regional, discrete-time, agent-based model. The simulation examines the operation of SAEVs under various vehicle range and charging infrastructure scenarios in a gridded city modeled roughly after the densities of Austin, Texas.","container-title":"Transportation Research Part A: Policy and Practice","issue":"C","language":"en","note":"publisher: Elsevier","page":"243-254","source":"ideas.repec.org","title":"Operations of a shared, autonomous, electric vehicle fleet: Implications of vehicle &amp; charging infrastructure decisions","title-short":"Operations of a shared, autonomous, electric vehicle fleet","volume":"94","author":[{"family":"Chen","given":"T. Donna"},{"family":"Kockelman","given":"Kara M."},{"family":"Hanna","given":"Josiah P."}],"issued":{"date-parts":[["2016"]]}}}],"schema":"https://github.com/citation-style-language/schema/raw/master/csl-citation.json"} </w:instrText>
      </w:r>
      <w:r w:rsidR="005D58F9" w:rsidRPr="0064435F">
        <w:rPr>
          <w:rFonts w:ascii="Times New Roman" w:hAnsi="Times New Roman"/>
          <w:sz w:val="24"/>
          <w:szCs w:val="24"/>
          <w:lang w:val="en-US"/>
        </w:rPr>
        <w:fldChar w:fldCharType="separate"/>
      </w:r>
      <w:r w:rsidR="005D58F9" w:rsidRPr="0064435F">
        <w:rPr>
          <w:rFonts w:ascii="Times New Roman" w:hAnsi="Times New Roman"/>
          <w:sz w:val="24"/>
        </w:rPr>
        <w:t>(Chen et al., 2016)</w:t>
      </w:r>
      <w:r w:rsidR="005D58F9" w:rsidRPr="0064435F">
        <w:rPr>
          <w:rFonts w:ascii="Times New Roman" w:hAnsi="Times New Roman"/>
          <w:sz w:val="24"/>
          <w:szCs w:val="24"/>
          <w:lang w:val="en-US"/>
        </w:rPr>
        <w:fldChar w:fldCharType="end"/>
      </w:r>
      <w:r w:rsidR="004E09F7" w:rsidRPr="0064435F">
        <w:rPr>
          <w:rFonts w:ascii="Times New Roman" w:hAnsi="Times New Roman"/>
          <w:sz w:val="24"/>
          <w:szCs w:val="24"/>
        </w:rPr>
        <w:t xml:space="preserve">, </w:t>
      </w:r>
      <w:r w:rsidR="009539A1" w:rsidRPr="0064435F">
        <w:rPr>
          <w:rFonts w:ascii="Times New Roman" w:hAnsi="Times New Roman"/>
          <w:sz w:val="24"/>
          <w:szCs w:val="24"/>
          <w:lang w:val="en-US"/>
        </w:rPr>
        <w:fldChar w:fldCharType="begin"/>
      </w:r>
      <w:r w:rsidR="009539A1" w:rsidRPr="0064435F">
        <w:rPr>
          <w:rFonts w:ascii="Times New Roman" w:hAnsi="Times New Roman"/>
          <w:sz w:val="24"/>
          <w:szCs w:val="24"/>
        </w:rPr>
        <w:instrText xml:space="preserve"> ADDIN ZOTERO_ITEM CSL_CITATION {"citationID":"7AVCA7rX","properties":{"formattedCitation":"(Levin et al., 2017)","plainCitation":"(Levin et al., 2017)","noteIndex":0},"citationItems":[{"id":255,"uris":["http://zotero.org/users/8331578/items/D8JFLQ9S"],"uri":["http://zotero.org/users/8331578/items/D8JFLQ9S"],"itemData":{"id":255,"type":"article-journal","abstract":"Shared autonomous vehicles (SAVs) could provide low-cost service to travelers and possibly replace the need for personal vehicles. Previous studies found that each SAV could service multiple travelers, but many used unrealistic congestion models, networks, and/or travel demands. The purpose of this paper is to provide a method for future research to use realistic flow models to obtain more accurate predictions about SAV benefits. This paper presents an event-based framework for implementing SAV behavior in existing traffic simulation models. We demonstrate this framework in a cell transmission model-based dynamic network loading simulator. We also study a heuristic approach for dynamic ride-sharing. We compared personal vehicles and SAV scenarios on the downtown Austin city network. Without dynamic ride-sharing, the additional empty repositioning trips made by SAVs increased congestion and travel times. However, dynamic ride-sharing resulted in travel times comparable to those of personal vehicles because ride-sharing reduced vehicular demand. Overall, the results show that using realistic traffic flow models greatly affects the predictions of how SAVs will affect traffic congestion and travel patterns. Future work should use a framework such as the one in this paper to integrate SAVs with established traffic flow simulators.","container-title":"Computers, Environment and Urban Systems","DOI":"10.1016/j.compenvurbsys.2017.04.006","ISSN":"0198-9715","journalAbbreviation":"Computers, Environment and Urban Systems","language":"en","page":"373-383","source":"ScienceDirect","title":"A general framework for modeling shared autonomous vehicles with dynamic network-loading and dynamic ride-sharing application","volume":"64","author":[{"family":"Levin","given":"Michael W."},{"family":"Kockelman","given":"Kara M."},{"family":"Boyles","given":"Stephen D."},{"family":"Li","given":"Tianxin"}],"issued":{"date-parts":[["2017",7,1]]}}}],"schema":"https://github.com/citation-style-language/schema/raw/master/csl-citation.json"} </w:instrText>
      </w:r>
      <w:r w:rsidR="009539A1" w:rsidRPr="0064435F">
        <w:rPr>
          <w:rFonts w:ascii="Times New Roman" w:hAnsi="Times New Roman"/>
          <w:sz w:val="24"/>
          <w:szCs w:val="24"/>
          <w:lang w:val="en-US"/>
        </w:rPr>
        <w:fldChar w:fldCharType="separate"/>
      </w:r>
      <w:r w:rsidR="009539A1" w:rsidRPr="0064435F">
        <w:rPr>
          <w:rFonts w:ascii="Times New Roman" w:hAnsi="Times New Roman"/>
          <w:sz w:val="24"/>
        </w:rPr>
        <w:t>(Levin et al., 2017)</w:t>
      </w:r>
      <w:r w:rsidR="009539A1" w:rsidRPr="0064435F">
        <w:rPr>
          <w:rFonts w:ascii="Times New Roman" w:hAnsi="Times New Roman"/>
          <w:sz w:val="24"/>
          <w:szCs w:val="24"/>
          <w:lang w:val="en-US"/>
        </w:rPr>
        <w:fldChar w:fldCharType="end"/>
      </w:r>
      <w:r w:rsidR="004E09F7" w:rsidRPr="0064435F">
        <w:rPr>
          <w:rFonts w:ascii="Times New Roman" w:hAnsi="Times New Roman"/>
          <w:sz w:val="24"/>
          <w:szCs w:val="24"/>
        </w:rPr>
        <w:t xml:space="preserve">, </w:t>
      </w:r>
      <w:r w:rsidR="00C45B0F" w:rsidRPr="0064435F">
        <w:rPr>
          <w:rFonts w:ascii="Times New Roman" w:hAnsi="Times New Roman"/>
          <w:sz w:val="24"/>
          <w:szCs w:val="24"/>
          <w:lang w:val="en-US"/>
        </w:rPr>
        <w:fldChar w:fldCharType="begin"/>
      </w:r>
      <w:r w:rsidR="00C45B0F" w:rsidRPr="0064435F">
        <w:rPr>
          <w:rFonts w:ascii="Times New Roman" w:hAnsi="Times New Roman"/>
          <w:sz w:val="24"/>
          <w:szCs w:val="24"/>
        </w:rPr>
        <w:instrText xml:space="preserve"> ADDIN ZOTERO_ITEM CSL_CITATION {"citationID":"KqNcKKmL","properties":{"formattedCitation":"(Bischoff et al., 2017)","plainCitation":"(Bischoff et al., 2017)","noteIndex":0},"citationItems":[{"id":19,"uris":["http://zotero.org/users/8331578/items/LP6QB9RT"],"uri":["http://zotero.org/users/8331578/items/LP6QB9RT"],"itemData":{"id":19,"type":"paper-conference","abstract":"Recently, ridesharing services have grown rapidly. In future, </w:instrText>
      </w:r>
      <w:r w:rsidR="00C45B0F" w:rsidRPr="0064435F">
        <w:rPr>
          <w:rFonts w:ascii="Times New Roman" w:hAnsi="Times New Roman"/>
          <w:sz w:val="24"/>
          <w:szCs w:val="24"/>
          <w:lang w:val="en-US"/>
        </w:rPr>
        <w:instrText>ﬂ</w:instrText>
      </w:r>
      <w:r w:rsidR="00C45B0F" w:rsidRPr="0064435F">
        <w:rPr>
          <w:rFonts w:ascii="Times New Roman" w:hAnsi="Times New Roman"/>
          <w:sz w:val="24"/>
          <w:szCs w:val="24"/>
        </w:rPr>
        <w:instrText xml:space="preserve">eets of shared and pooled autonomous vehicles may transform urban mobility. In this paper, we introduce an approach to dynamically simulate these services within a fullstack transport simulation using an insertion-based algorithm. In a </w:instrText>
      </w:r>
      <w:r w:rsidR="00C45B0F" w:rsidRPr="0064435F">
        <w:rPr>
          <w:rFonts w:ascii="Times New Roman" w:hAnsi="Times New Roman"/>
          <w:sz w:val="24"/>
          <w:szCs w:val="24"/>
          <w:lang w:val="en-US"/>
        </w:rPr>
        <w:instrText>ﬁ</w:instrText>
      </w:r>
      <w:r w:rsidR="00C45B0F" w:rsidRPr="0064435F">
        <w:rPr>
          <w:rFonts w:ascii="Times New Roman" w:hAnsi="Times New Roman"/>
          <w:sz w:val="24"/>
          <w:szCs w:val="24"/>
        </w:rPr>
        <w:instrText xml:space="preserve">rst test case, using a taxi data set from Berlin, the potential for shared rides is evaluated using a </w:instrText>
      </w:r>
      <w:r w:rsidR="00C45B0F" w:rsidRPr="0064435F">
        <w:rPr>
          <w:rFonts w:ascii="Times New Roman" w:hAnsi="Times New Roman"/>
          <w:sz w:val="24"/>
          <w:szCs w:val="24"/>
          <w:lang w:val="en-US"/>
        </w:rPr>
        <w:instrText>ﬂ</w:instrText>
      </w:r>
      <w:r w:rsidR="00C45B0F" w:rsidRPr="0064435F">
        <w:rPr>
          <w:rFonts w:ascii="Times New Roman" w:hAnsi="Times New Roman"/>
          <w:sz w:val="24"/>
          <w:szCs w:val="24"/>
        </w:rPr>
        <w:instrText xml:space="preserve">eet of vehicles with a capacity between two and four ride requests. The simulation suggests that the overall vehicle kilometers traveled may be reduced by 15–20 % , while travel time increases can be kept at a relatively low level of less than three minutes per person. Additionally, the simulation results suggest in which areas of the city it may be the most rewarding to offer shared services.","container-title":"2017 IEEE 20th International Conference on Intelligent Transportation Systems (ITSC)","DOI":"10.1109/ITSC.2017.8317926","event":"2017 IEEE 20th International Conference on Intelligent Transportation Systems (ITSC)","event-place":"Yokohama","ISBN":"978-1-5386-1526-3","language":"en","page":"275-280","publisher":"IEEE","publisher-place":"Yokohama","source":"DOI.org (Crossref)","title":"City-wide shared taxis: A simulation study in Berlin","title-short":"City-wide shared taxis","URL":"https://ieeexplore.ieee.org/document/8317926/","author":[{"family":"Bischoff","given":"Joschka"},{"family":"Maciejewski","given":"Michal"},{"family":"Nagel","given":"Kai"}],"accessed":{"date-parts":[["2021",8,9]]},"issued":{"date-parts":[["2017",10]]}}}],"schema":"https://github.com/citation-style-language/schema/raw/master/csl-citation.json"} </w:instrText>
      </w:r>
      <w:r w:rsidR="00C45B0F" w:rsidRPr="0064435F">
        <w:rPr>
          <w:rFonts w:ascii="Times New Roman" w:hAnsi="Times New Roman"/>
          <w:sz w:val="24"/>
          <w:szCs w:val="24"/>
          <w:lang w:val="en-US"/>
        </w:rPr>
        <w:fldChar w:fldCharType="separate"/>
      </w:r>
      <w:r w:rsidR="00C45B0F" w:rsidRPr="0064435F">
        <w:rPr>
          <w:rFonts w:ascii="Times New Roman" w:hAnsi="Times New Roman"/>
          <w:sz w:val="24"/>
        </w:rPr>
        <w:t>(Bischoff et al., 2017)</w:t>
      </w:r>
      <w:r w:rsidR="00C45B0F" w:rsidRPr="0064435F">
        <w:rPr>
          <w:rFonts w:ascii="Times New Roman" w:hAnsi="Times New Roman"/>
          <w:sz w:val="24"/>
          <w:szCs w:val="24"/>
          <w:lang w:val="en-US"/>
        </w:rPr>
        <w:fldChar w:fldCharType="end"/>
      </w:r>
      <w:r w:rsidR="004E09F7" w:rsidRPr="0064435F">
        <w:rPr>
          <w:rFonts w:ascii="Times New Roman" w:hAnsi="Times New Roman"/>
          <w:sz w:val="24"/>
          <w:szCs w:val="24"/>
        </w:rPr>
        <w:t xml:space="preserve">, </w:t>
      </w:r>
      <w:r w:rsidR="00B740DB" w:rsidRPr="0064435F">
        <w:rPr>
          <w:rFonts w:ascii="Times New Roman" w:hAnsi="Times New Roman"/>
          <w:sz w:val="24"/>
          <w:szCs w:val="24"/>
          <w:lang w:val="en-US"/>
        </w:rPr>
        <w:fldChar w:fldCharType="begin"/>
      </w:r>
      <w:r w:rsidR="00B740DB" w:rsidRPr="0064435F">
        <w:rPr>
          <w:rFonts w:ascii="Times New Roman" w:hAnsi="Times New Roman"/>
          <w:sz w:val="24"/>
          <w:szCs w:val="24"/>
        </w:rPr>
        <w:instrText xml:space="preserve"> ADDIN ZOTERO_ITEM CSL_CITATION {"citationID":"chOWWS0u","properties":{"formattedCitation":"(Loeb et al., 2018)","plainCitation":"(Loeb et al., 2018)","noteIndex":0},"citationItems":[{"id":638,"uris":["http://zotero.org/users/8331578/items/LUH9CA8V"],"uri":["http://zotero.org/users/8331578/items/LUH9CA8V"],"itemData":{"id":638,"type":"article-newspaper","container-title":"Transportation Research Part C: Emerging Technologies","edition":"89","page":"222-233","title":"Shared autonomous electric vehicle (SEAV) operations across the Austin, Texas network with a focus on charging infrastructure decisions","author":[{"family":"Loeb","given":"Benjamin"},{"family":"Kockelman","given":"Kara"},{"family":"Liu","given":"Jun"}],"issued":{"date-parts":[["2018"]]}}}],"schema":"https://github.com/citation-style-language/schema/raw/master/csl-citation.json"} </w:instrText>
      </w:r>
      <w:r w:rsidR="00B740DB" w:rsidRPr="0064435F">
        <w:rPr>
          <w:rFonts w:ascii="Times New Roman" w:hAnsi="Times New Roman"/>
          <w:sz w:val="24"/>
          <w:szCs w:val="24"/>
          <w:lang w:val="en-US"/>
        </w:rPr>
        <w:fldChar w:fldCharType="separate"/>
      </w:r>
      <w:r w:rsidR="00B740DB" w:rsidRPr="0064435F">
        <w:rPr>
          <w:rFonts w:ascii="Times New Roman" w:hAnsi="Times New Roman"/>
          <w:sz w:val="24"/>
        </w:rPr>
        <w:t>(Loeb et al., 2018)</w:t>
      </w:r>
      <w:r w:rsidR="00B740DB" w:rsidRPr="0064435F">
        <w:rPr>
          <w:rFonts w:ascii="Times New Roman" w:hAnsi="Times New Roman"/>
          <w:sz w:val="24"/>
          <w:szCs w:val="24"/>
          <w:lang w:val="en-US"/>
        </w:rPr>
        <w:fldChar w:fldCharType="end"/>
      </w:r>
      <w:r w:rsidR="004E09F7" w:rsidRPr="0064435F">
        <w:rPr>
          <w:rFonts w:ascii="Times New Roman" w:hAnsi="Times New Roman"/>
          <w:sz w:val="24"/>
          <w:szCs w:val="24"/>
        </w:rPr>
        <w:t xml:space="preserve">, </w:t>
      </w:r>
      <w:r w:rsidR="000E176A" w:rsidRPr="0064435F">
        <w:rPr>
          <w:rFonts w:ascii="Times New Roman" w:hAnsi="Times New Roman"/>
          <w:sz w:val="24"/>
          <w:szCs w:val="24"/>
        </w:rPr>
        <w:fldChar w:fldCharType="begin"/>
      </w:r>
      <w:r w:rsidR="000E176A" w:rsidRPr="0064435F">
        <w:rPr>
          <w:rFonts w:ascii="Times New Roman" w:hAnsi="Times New Roman"/>
          <w:sz w:val="24"/>
          <w:szCs w:val="24"/>
        </w:rPr>
        <w:instrText xml:space="preserve"> ADDIN ZOTERO_ITEM CSL_CITATION {"citationID":"UmD2x1Di","properties":{"formattedCitation":"(D. Fagnant et al., 2015)","plainCitation":"(D. Fagnant et al., 2015)","noteIndex":0},"citationItems":[{"id":270,"uris":["http://zotero.org/users/8331578/items/F79DHXMV"],"uri":["http://zotero.org/users/8331578/items/F79DHXMV"],"itemData":{"id":270,"type":"article-journal","abstract":"The emergence of automated vehicles holds great promise for the future of transportation. Although commercial sales of fully self-driving vehicles will not commence for several more years, once these sales are possible a new transportation mode for personal travel promises to arrive. This new mode is the shared autonomous (or fully automated) vehicle (SAV), combining features of short-term, on-demand rentals with self-driving capabilities: in essence, a driverless taxi. This investigation examined the potential implications of the SAY at a low level of market penetration (1.3% of regional trips) by simulating a fleet of SAVs serving travelers in the 12-mi by 24-mi regional core of Austin, Texas. The simulation used a sample of trips from the region's planning model to generate demand across traffic analysis zones and a 32,272-link network. Trips called on the vehicles in 5-min departure time windows, with link-level travel times varying by hour of day based on MATSIM's dynamic traffic assignment simulation software. Results showed that each SAY could replace about nine conventional vehicles within the 24-mi by 12-mi area while still maintaining a reasonable level of service (as proxied by user wait times, which averaged just 1 min). Additionally, approximately 8% more vehicle miles traveled (VMT) may be generated because of SAV's ability to journey unoccupied to the next traveler or relocate to a more favorable position in anticipation of its next period demand.","container-title":"Transportation Research Record: Journal of the Transportation Research Board","DOI":"10.3141/2536-12","journalAbbreviation":"Transportation Research Record: Journal of the Transportation Research Board","page":"98-106","source":"ResearchGate","title":"Operations of Shared Autonomous Vehicle Fleet for Austin, Texas, Market","volume":"2536","author":[{"family":"Fagnant","given":"Daniel"},{"family":"Kockelman","given":"Kara"},{"family":"Bansal","given":"Prateek"}],"issued":{"date-parts":[["2015",8,1]]}}}],"schema":"https://github.com/citation-style-language/schema/raw/master/csl-citation.json"} </w:instrText>
      </w:r>
      <w:r w:rsidR="000E176A" w:rsidRPr="0064435F">
        <w:rPr>
          <w:rFonts w:ascii="Times New Roman" w:hAnsi="Times New Roman"/>
          <w:sz w:val="24"/>
          <w:szCs w:val="24"/>
        </w:rPr>
        <w:fldChar w:fldCharType="separate"/>
      </w:r>
      <w:r w:rsidR="000E176A" w:rsidRPr="0064435F">
        <w:rPr>
          <w:rFonts w:ascii="Times New Roman" w:hAnsi="Times New Roman"/>
          <w:sz w:val="24"/>
        </w:rPr>
        <w:t>(D. Fagnant et al., 2015)</w:t>
      </w:r>
      <w:r w:rsidR="000E176A" w:rsidRPr="0064435F">
        <w:rPr>
          <w:rFonts w:ascii="Times New Roman" w:hAnsi="Times New Roman"/>
          <w:sz w:val="24"/>
          <w:szCs w:val="24"/>
        </w:rPr>
        <w:fldChar w:fldCharType="end"/>
      </w:r>
      <w:r w:rsidR="004E09F7" w:rsidRPr="0064435F">
        <w:rPr>
          <w:rFonts w:ascii="Times New Roman" w:hAnsi="Times New Roman"/>
          <w:sz w:val="24"/>
          <w:szCs w:val="24"/>
        </w:rPr>
        <w:t xml:space="preserve">, </w:t>
      </w:r>
      <w:r w:rsidR="00194B9B" w:rsidRPr="0064435F">
        <w:rPr>
          <w:rFonts w:ascii="Times New Roman" w:hAnsi="Times New Roman"/>
          <w:sz w:val="24"/>
          <w:szCs w:val="24"/>
          <w:lang w:val="en-US"/>
        </w:rPr>
        <w:fldChar w:fldCharType="begin"/>
      </w:r>
      <w:r w:rsidR="00194B9B" w:rsidRPr="0064435F">
        <w:rPr>
          <w:rFonts w:ascii="Times New Roman" w:hAnsi="Times New Roman"/>
          <w:sz w:val="24"/>
          <w:szCs w:val="24"/>
        </w:rPr>
        <w:instrText xml:space="preserve"> ADDIN ZOTERO_ITEM CSL_CITATION {"citationID":"iqnWyWDy","properties":{"formattedCitation":"(Azevedo et al., 2016)","plainCitation":"(Azevedo et al., 2016)","noteIndex":0},"citationItems":[{"id":34,"uris":["http://zotero.org/users/8331578/items/AD48FSMG"],"uri":["http://zotero.org/users/8331578/items/AD48FSMG"],"itemData":{"id":34,"type":"article-journal","abstract":"Agent-based models have gained wide acceptance in transportation planning because with increasing computational power, large-scale people-centric mobility simulations are possible. Several modeling efforts have been reported in the literature on the demand side (with sophisticated activity-based models that focus on an individual’s day activity patterns) and on the supply side (with detailed representation of network dynamics through simulation-based dynamic traffic assignment models). This paper proposes an extension to a state-of-the-art integrated agent-based demand and supply model—SimMobility—for the design and evaluation of autonomous vehicle systems. SimMobility integrates various mobility-sensitive behavioral models in a multiple time-scale structure comprising three simulation levels: ( a) a long-term level that captures land use and economic activity, with special emphasis on accessibility; ( b) a midterm level that handles agents’ activities and travel patterns; and ( c) a short-term level that simulates movement of agents, operational systems, and decisions at a microscopi</w:instrText>
      </w:r>
      <w:r w:rsidR="00194B9B" w:rsidRPr="0064435F">
        <w:rPr>
          <w:rFonts w:ascii="Times New Roman" w:hAnsi="Times New Roman"/>
          <w:sz w:val="24"/>
          <w:szCs w:val="24"/>
          <w:lang w:val="en-US"/>
        </w:rPr>
        <w:instrText xml:space="preserve">c granularity. In that context, this paper proposes several extensions at the short-term and midterm levels to model and simulate autonomous vehicle systems and their effects on travel behavior. To showcase these features, the first-cut results of a hypothetical on-demand service with autonomous vehicles in a car-restricted zone of Singapore are presented. SimMobility was successfully used in an integrated manner to test and assess the performance of different autonomous vehicle fleet sizes and parking station configurations and to uncover changes in individual mobility patterns, specifically in regard to modal shares, routes, and destinations.","container-title":"Transportation Research Record: Journal of the Transportation Research Board","DOI":"10.3141/2564-03","ISSN":"0361-1981, 2169-4052","issue":"1","journalAbbreviation":"Transportation Research Record","language":"en","page":"21-30","source":"DOI.org (Crossref)","title":"Microsimulation of Demand and Supply of Autonomous Mobility On Demand","volume":"2564","author":[{"family":"Azevedo","given":"Carlos Lima"},{"family":"Marczuk","given":"Katarzyna"},{"family":"Raveau","given":"Sebastián"},{"family":"Soh","given":"Harold"},{"family":"Adnan","given":"Muhammad"},{"family":"Basak","given":"Kakali"},{"family":"Loganathan","given":"Harish"},{"family":"Deshmunkh","given":"Neeraj"},{"family":"Lee","given":"Der-Horng"},{"family":"Frazzoli","given":"Emilio"},{"family":"Ben-Akiva","given":"Moshe"}],"issued":{"date-parts":[["2016",1]]}}}],"schema":"https://github.com/citation-style-language/schema/raw/master/csl-citation.json"} </w:instrText>
      </w:r>
      <w:r w:rsidR="00194B9B" w:rsidRPr="0064435F">
        <w:rPr>
          <w:rFonts w:ascii="Times New Roman" w:hAnsi="Times New Roman"/>
          <w:sz w:val="24"/>
          <w:szCs w:val="24"/>
          <w:lang w:val="en-US"/>
        </w:rPr>
        <w:fldChar w:fldCharType="separate"/>
      </w:r>
      <w:r w:rsidR="00194B9B" w:rsidRPr="0064435F">
        <w:rPr>
          <w:rFonts w:ascii="Times New Roman" w:hAnsi="Times New Roman"/>
          <w:sz w:val="24"/>
          <w:lang w:val="en-US"/>
        </w:rPr>
        <w:t>(Azevedo et al., 2016)</w:t>
      </w:r>
      <w:r w:rsidR="00194B9B"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00430C82" w:rsidRPr="0064435F">
        <w:rPr>
          <w:rFonts w:ascii="Times New Roman" w:hAnsi="Times New Roman"/>
          <w:sz w:val="24"/>
          <w:szCs w:val="24"/>
          <w:lang w:val="en-US"/>
        </w:rPr>
        <w:t xml:space="preserve">The road characteristics come from OpenStreetMap </w:t>
      </w:r>
      <w:r w:rsidR="00B125CE" w:rsidRPr="0064435F">
        <w:rPr>
          <w:rFonts w:ascii="Times New Roman" w:hAnsi="Times New Roman"/>
          <w:sz w:val="24"/>
          <w:szCs w:val="24"/>
          <w:lang w:val="en-US"/>
        </w:rPr>
        <w:fldChar w:fldCharType="begin"/>
      </w:r>
      <w:r w:rsidR="00B125CE" w:rsidRPr="0064435F">
        <w:rPr>
          <w:rFonts w:ascii="Times New Roman" w:hAnsi="Times New Roman"/>
          <w:sz w:val="24"/>
          <w:szCs w:val="24"/>
          <w:lang w:val="en-US"/>
        </w:rPr>
        <w:instrText xml:space="preserve"> ADDIN ZOTERO_ITEM CSL_CITATION {"citationID":"ivFP9NVn","properties":{"formattedCitation":"(OpenStreetMap, n.d.)","plainCitation":"(OpenStreetMap, n.d.)","noteIndex":0},"citationItems":[{"id":318,"uris":["http://zotero.org/users/8331578/items/DXU7ZXXP"],"uri":["http://zotero.org/users/8331578/items/DXU7ZXXP"],"itemData":{"id":318,"type":"webpage","abstract":"OpenStreetMap Belgium community website","container-title":"OpenStreetMap Belgium","language":"en","title":"OpenStreetMap","URL":"https://openstreetmap.be/en/","author":[{"family":"OpenStreetMap","given":""}],"accessed":{"date-parts":[["2021",8,13]]}}}],"schema":"https://github.com/citation-style-language/schema/raw/master/csl-citation.json"} </w:instrText>
      </w:r>
      <w:r w:rsidR="00B125CE" w:rsidRPr="0064435F">
        <w:rPr>
          <w:rFonts w:ascii="Times New Roman" w:hAnsi="Times New Roman"/>
          <w:sz w:val="24"/>
          <w:szCs w:val="24"/>
          <w:lang w:val="en-US"/>
        </w:rPr>
        <w:fldChar w:fldCharType="separate"/>
      </w:r>
      <w:r w:rsidR="00B125CE" w:rsidRPr="0064435F">
        <w:rPr>
          <w:rFonts w:ascii="Times New Roman" w:hAnsi="Times New Roman"/>
          <w:sz w:val="24"/>
        </w:rPr>
        <w:t>(OpenStreetMap, n.d.)</w:t>
      </w:r>
      <w:r w:rsidR="00B125CE" w:rsidRPr="0064435F">
        <w:rPr>
          <w:rFonts w:ascii="Times New Roman" w:hAnsi="Times New Roman"/>
          <w:sz w:val="24"/>
          <w:szCs w:val="24"/>
          <w:lang w:val="en-US"/>
        </w:rPr>
        <w:fldChar w:fldCharType="end"/>
      </w:r>
      <w:r w:rsidR="00430C82" w:rsidRPr="0064435F">
        <w:rPr>
          <w:rFonts w:ascii="Times New Roman" w:hAnsi="Times New Roman"/>
          <w:sz w:val="24"/>
          <w:szCs w:val="24"/>
          <w:lang w:val="en-US"/>
        </w:rPr>
        <w:t xml:space="preserve"> which is an </w:t>
      </w:r>
      <w:r w:rsidR="00566211" w:rsidRPr="0064435F">
        <w:rPr>
          <w:rFonts w:ascii="Times New Roman" w:hAnsi="Times New Roman"/>
          <w:sz w:val="24"/>
          <w:szCs w:val="24"/>
          <w:lang w:val="en-US"/>
        </w:rPr>
        <w:lastRenderedPageBreak/>
        <w:t>open-source</w:t>
      </w:r>
      <w:r w:rsidR="00430C82" w:rsidRPr="0064435F">
        <w:rPr>
          <w:rFonts w:ascii="Times New Roman" w:hAnsi="Times New Roman"/>
          <w:sz w:val="24"/>
          <w:szCs w:val="24"/>
          <w:lang w:val="en-US"/>
        </w:rPr>
        <w:t xml:space="preserve"> world map editable by everyone. It is a veritable database with all road and buildings characteristics. </w:t>
      </w:r>
      <w:r w:rsidRPr="0064435F">
        <w:rPr>
          <w:rFonts w:ascii="Times New Roman" w:hAnsi="Times New Roman"/>
          <w:sz w:val="24"/>
          <w:szCs w:val="24"/>
          <w:lang w:val="en-US"/>
        </w:rPr>
        <w:t>Only those papers use real position of the origins and destinations. Other studies (</w:t>
      </w:r>
      <w:r w:rsidR="000E176A" w:rsidRPr="0064435F">
        <w:rPr>
          <w:rFonts w:ascii="Times New Roman" w:hAnsi="Times New Roman"/>
          <w:sz w:val="24"/>
          <w:szCs w:val="24"/>
          <w:lang w:val="en-US"/>
        </w:rPr>
        <w:fldChar w:fldCharType="begin"/>
      </w:r>
      <w:r w:rsidR="000E176A" w:rsidRPr="0064435F">
        <w:rPr>
          <w:rFonts w:ascii="Times New Roman" w:hAnsi="Times New Roman"/>
          <w:sz w:val="24"/>
          <w:szCs w:val="24"/>
          <w:lang w:val="en-US"/>
        </w:rPr>
        <w:instrText xml:space="preserve"> ADDIN ZOTERO_ITEM CSL_CITATION {"citationID":"cqz0m1e1","properties":{"formattedCitation":"(Kornhauser et al., 2012)","plainCitation":"(Kornhauser et al., 2012)","noteIndex":0},"citationItems":[{"id":214,"uris":["http://zotero.org/users/8331578/items/MQGKZJ62"],"uri":["http://zotero.org/users/8331578/items/MQGKZJ62"],"itemData":{"id":214,"type":"report","abstract":"In the state of New Jersey, there is a growing need for accurate travel demand data for use in transportation systems analysis. Traditional travel survey techniques are often too expensive and fail to capture key segments of the population. Instead, using data from the US Census and other sources, a population was synthesized that is demographically largely identical to that of New Jersey and forecast the travel needs and desires for each resident in this population on an average weekday. Each resident was assigned key defining features including an age, gender, place of residence, demographic description (i.e. student, worker, retired, etc.), place of employment, and place of education. Using various distributional assumptions on trip chains and behavioral needs and choices, a NJ Trip File was generated that contains an individualized record for every trip each resident makes, detailing precisely where and when each trip originates and where each trip ends. The end result of our project is a data driven, spatial, and temporal process that characterizes the individual demand for travel in New Jersey that can be used for a variety of applications from designing PRT (Personal Rapid Transit) networks to anticipating infrastructure overloads.","language":"en","page":"70","publisher":"Department of Operations Research &amp; Financial Engineering Princeton University","source":"Zotero","title":"Synthesizing Individual Travel Demand in New Jersey","author":[{"family":"Kornhauser","given":"Alain L."},{"family":"Acciarito","given":"Philip"},{"family":"Brownell","given":"Christopher"},{"family":"Clemens","given":"Blake"},{"family":"Fox","given":"Charles"},{"family":"Germain","given":"Sarah"},{"family":"Kumar","given":"Akshay"},{"family":"Markiewicz","given":"Michael"},{"family":"Wenzlau","given":"Tim"},{"family":"Quintero","given":"Luis"},{"family":"Stroeble","given":"Spencer"},{"family":"Webb","given":"Natalie"},{"family":"Delgado-Medrano GS","given":"Heber"},{"family":"Mufti GS","given":"Talal"},{"family":"Alamanda","given":"Bharath"}],"issued":{"date-parts":[["2012",1]]}}}],"schema":"https://github.com/citation-style-language/schema/raw/master/csl-citation.json"} </w:instrText>
      </w:r>
      <w:r w:rsidR="000E176A" w:rsidRPr="0064435F">
        <w:rPr>
          <w:rFonts w:ascii="Times New Roman" w:hAnsi="Times New Roman"/>
          <w:sz w:val="24"/>
          <w:szCs w:val="24"/>
          <w:lang w:val="en-US"/>
        </w:rPr>
        <w:fldChar w:fldCharType="separate"/>
      </w:r>
      <w:r w:rsidR="000E176A" w:rsidRPr="0064435F">
        <w:rPr>
          <w:rFonts w:ascii="Times New Roman" w:hAnsi="Times New Roman"/>
          <w:sz w:val="24"/>
          <w:lang w:val="en-US"/>
        </w:rPr>
        <w:t>(Kornhauser et al., 2012)</w:t>
      </w:r>
      <w:r w:rsidR="000E176A" w:rsidRPr="0064435F">
        <w:rPr>
          <w:rFonts w:ascii="Times New Roman" w:hAnsi="Times New Roman"/>
          <w:sz w:val="24"/>
          <w:szCs w:val="24"/>
          <w:lang w:val="en-US"/>
        </w:rPr>
        <w:fldChar w:fldCharType="end"/>
      </w:r>
      <w:r w:rsidRPr="0064435F">
        <w:rPr>
          <w:rFonts w:ascii="Times New Roman" w:hAnsi="Times New Roman"/>
          <w:sz w:val="24"/>
          <w:szCs w:val="24"/>
          <w:lang w:val="en-US"/>
        </w:rPr>
        <w:t>,</w:t>
      </w:r>
      <w:r w:rsidR="000E176A" w:rsidRPr="0064435F">
        <w:rPr>
          <w:rFonts w:ascii="Times New Roman" w:hAnsi="Times New Roman"/>
          <w:sz w:val="24"/>
          <w:szCs w:val="24"/>
          <w:lang w:val="en-US"/>
        </w:rPr>
        <w:t xml:space="preserve"> </w:t>
      </w:r>
      <w:r w:rsidR="000E176A" w:rsidRPr="0064435F">
        <w:rPr>
          <w:rFonts w:ascii="Times New Roman" w:hAnsi="Times New Roman"/>
          <w:sz w:val="24"/>
          <w:szCs w:val="24"/>
          <w:lang w:val="en-US"/>
        </w:rPr>
        <w:fldChar w:fldCharType="begin"/>
      </w:r>
      <w:r w:rsidR="000E176A" w:rsidRPr="0064435F">
        <w:rPr>
          <w:rFonts w:ascii="Times New Roman" w:hAnsi="Times New Roman"/>
          <w:sz w:val="24"/>
          <w:szCs w:val="24"/>
          <w:lang w:val="en-US"/>
        </w:rPr>
        <w:instrText xml:space="preserve"> ADDIN ZOTERO_ITEM CSL_CITATION {"citationID":"5TzSvmxP","properties":{"formattedCitation":"(Kornhauser et al., 2013)","plainCitation":"(Kornhauser et al., 2013)","noteIndex":0},"citationItems":[{"id":643,"uris":["http://zotero.org/users/8331578/items/BVURBSJB"],"uri":["http://zotero.org/users/8331578/items/BVURBSJB"],"itemData":{"id":643,"type":"report","publisher":"Department of Operations Research &amp; Financial Engineering Princeton University","title":"Uncongested Mobility for All - New Jersey's Area-wide aTaxi System - ORF467F12 Report","author":[{"family":"Kornhauser","given":"Alain L."},{"family":"Chang","given":"Iris"},{"family":"Clark","given":"Christina"},{"family":"Gao","given":"JingKang"},{"family":"Korac","given":"Damjan"},{"family":"Leibowitz","given":"Brett"},{"family":"Oasis","given":"Philip"},{"family":"Xu","given":"Zixi"},{"family":"Zachariah","given":"Jaison"},{"family":"Harpalani","given":"Natasha"},{"family":"Lee","given":"Eileen"},{"family":"Lin","given":"Alice"},{"family":"Miles","given":"Aria"},{"family":"Rajeshwar","given":"Hannah"},{"family":"Wang","given":"Lucia"},{"family":"Wright","given":"Charquia"},{"family":"Bergeson","given":"Kristin"},{"family":"Darnis","given":"Franklyn"},{"family":"Shackleford","given":"Matthew"},{"family":"Skoularikis","given":"Sonia"},{"family":"Sperry","given":"Roger"},{"family":"Swoboda","given":"Andrew"}],"issued":{"date-parts":[["2013",1]]}}}],"schema":"https://github.com/citation-style-language/schema/raw/master/csl-citation.json"} </w:instrText>
      </w:r>
      <w:r w:rsidR="000E176A" w:rsidRPr="0064435F">
        <w:rPr>
          <w:rFonts w:ascii="Times New Roman" w:hAnsi="Times New Roman"/>
          <w:sz w:val="24"/>
          <w:szCs w:val="24"/>
          <w:lang w:val="en-US"/>
        </w:rPr>
        <w:fldChar w:fldCharType="separate"/>
      </w:r>
      <w:r w:rsidR="000E176A" w:rsidRPr="0064435F">
        <w:rPr>
          <w:rFonts w:ascii="Times New Roman" w:hAnsi="Times New Roman"/>
          <w:sz w:val="24"/>
          <w:lang w:val="en-US"/>
        </w:rPr>
        <w:t>(Kornhauser et al., 2013)</w:t>
      </w:r>
      <w:r w:rsidR="000E176A" w:rsidRPr="0064435F">
        <w:rPr>
          <w:rFonts w:ascii="Times New Roman" w:hAnsi="Times New Roman"/>
          <w:sz w:val="24"/>
          <w:szCs w:val="24"/>
          <w:lang w:val="en-US"/>
        </w:rPr>
        <w:fldChar w:fldCharType="end"/>
      </w:r>
      <w:r w:rsidR="000E176A" w:rsidRPr="0064435F">
        <w:rPr>
          <w:rFonts w:ascii="Times New Roman" w:hAnsi="Times New Roman"/>
          <w:sz w:val="24"/>
          <w:szCs w:val="24"/>
          <w:lang w:val="en-US"/>
        </w:rPr>
        <w:t xml:space="preserve">, </w:t>
      </w:r>
      <w:r w:rsidR="000E176A" w:rsidRPr="0064435F">
        <w:rPr>
          <w:rFonts w:ascii="Times New Roman" w:hAnsi="Times New Roman"/>
          <w:sz w:val="24"/>
          <w:szCs w:val="24"/>
          <w:lang w:val="en-US"/>
        </w:rPr>
        <w:fldChar w:fldCharType="begin"/>
      </w:r>
      <w:r w:rsidR="000E176A" w:rsidRPr="0064435F">
        <w:rPr>
          <w:rFonts w:ascii="Times New Roman" w:hAnsi="Times New Roman"/>
          <w:sz w:val="24"/>
          <w:szCs w:val="24"/>
          <w:lang w:val="en-US"/>
        </w:rPr>
        <w:instrText xml:space="preserve"> ADDIN ZOTERO_ITEM CSL_CITATION {"citationID":"Lb6C7WiE","properties":{"formattedCitation":"(Kornhauser et al., 2016)","plainCitation":"(Kornhauser et al., 2016)","noteIndex":0},"citationItems":[{"id":642,"uris":["http://zotero.org/users/8331578/items/BAAWK28L"],"uri":["http://zotero.org/users/8331578/items/BAAWK28L"],"itemData":{"id":642,"type":"report","publisher":"Department of Operations Research &amp; Financial Engineering Princeton University","title":"ORF467F15 Final Report: Fleet Management of Area-Wide Ride-Sharing: A first look at what it would take to serve New Jersey's Mobility Needs","author":[{"family":"Kornhauser","given":"Alain L."},{"family":"Marocchini","given":"Kyle"},{"family":"Roth","given":"Tyler"},{"family":"Zhu","given":"Shriley"},{"family":"Bressler","given":"Max"},{"family":"Byrne","given":"Thomas"},{"family":"Filipowicz","given":"Arthur"},{"family":"Gladstone","given":"Keith"},{"family":"Jian","given":"Naman"},{"family":"Jones","given":"Kathryn"},{"family":"Ju","given":"Kate"},{"family":"Kinn","given":"Ian"},{"family":"Lamb","given":"Alicia"},{"family":"Manyara","given":"Kevin"},{"family":"McDonald","given":"Ellie"},{"family":"Osborne","given":"Trevor"},{"family":"Oslin","given":"Bryan"},{"family":"Quansah","given":"Ebo"},{"family":"Radke","given":"Jordan"},{"family":"Rogers","given":"Jack"},{"family":"Rudolph","given":"Tyler"},{"family":"Sabo","given":"Marlon"},{"family":"Schwartz","given":"Aaron"},{"family":"Slattery","given":"Ryan"},{"family":"Siiro","given":"Rayan"},{"family":"Singleton","given":"Alex"},{"family":"Toro","given":"Daniel"},{"family":"Yates","given":"Joe"},{"family":"Zou","given":"Jessica"}],"issued":{"date-parts":[["2016",1,12]]}}}],"schema":"https://github.com/citation-style-language/schema/raw/master/csl-citation.json"} </w:instrText>
      </w:r>
      <w:r w:rsidR="000E176A" w:rsidRPr="0064435F">
        <w:rPr>
          <w:rFonts w:ascii="Times New Roman" w:hAnsi="Times New Roman"/>
          <w:sz w:val="24"/>
          <w:szCs w:val="24"/>
          <w:lang w:val="en-US"/>
        </w:rPr>
        <w:fldChar w:fldCharType="separate"/>
      </w:r>
      <w:r w:rsidR="000E176A" w:rsidRPr="0064435F">
        <w:rPr>
          <w:rFonts w:ascii="Times New Roman" w:hAnsi="Times New Roman"/>
          <w:sz w:val="24"/>
          <w:lang w:val="en-US"/>
        </w:rPr>
        <w:t>(Kornhauser et al., 2016)</w:t>
      </w:r>
      <w:r w:rsidR="000E176A"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00F729C8" w:rsidRPr="0064435F">
        <w:rPr>
          <w:rFonts w:ascii="Times New Roman" w:hAnsi="Times New Roman"/>
          <w:sz w:val="24"/>
          <w:szCs w:val="24"/>
          <w:lang w:val="en-US"/>
        </w:rPr>
        <w:fldChar w:fldCharType="begin"/>
      </w:r>
      <w:r w:rsidR="00F729C8" w:rsidRPr="0064435F">
        <w:rPr>
          <w:rFonts w:ascii="Times New Roman" w:hAnsi="Times New Roman"/>
          <w:sz w:val="24"/>
          <w:szCs w:val="24"/>
          <w:lang w:val="en-US"/>
        </w:rPr>
        <w:instrText xml:space="preserve"> ADDIN ZOTERO_ITEM CSL_CITATION {"citationID":"JTAINIeL","properties":{"formattedCitation":"(Zachariah, 2013)","plainCitation":"(Zachariah, 2013)","noteIndex":0},"citationItems":[{"id":644,"uris":["http://zotero.org/users/8331578/items/MQ99BCP7"],"uri":["http://zotero.org/users/8331578/items/MQ99BCP7"],"itemData":{"id":644,"type":"thesis","language":"EN","number-of-pages":"79","publisher":"Princeton University","title":"Are We There Yet? A Proposal for an Autonomous Taxi System in New Jersey and a Preliminary Foundation for Empty Vehicle Routing","author":[{"family":"Zachariah","given":"Jaison J."}],"issued":{"date-parts":[["2013",6]]}}}],"schema":"https://github.com/citation-style-language/schema/raw/master/csl-citation.json"} </w:instrText>
      </w:r>
      <w:r w:rsidR="00F729C8" w:rsidRPr="0064435F">
        <w:rPr>
          <w:rFonts w:ascii="Times New Roman" w:hAnsi="Times New Roman"/>
          <w:sz w:val="24"/>
          <w:szCs w:val="24"/>
          <w:lang w:val="en-US"/>
        </w:rPr>
        <w:fldChar w:fldCharType="separate"/>
      </w:r>
      <w:r w:rsidR="00F729C8" w:rsidRPr="0064435F">
        <w:rPr>
          <w:rFonts w:ascii="Times New Roman" w:hAnsi="Times New Roman"/>
          <w:sz w:val="24"/>
          <w:lang w:val="en-US"/>
        </w:rPr>
        <w:t>(Zachariah, 2013)</w:t>
      </w:r>
      <w:r w:rsidR="00F729C8" w:rsidRPr="0064435F">
        <w:rPr>
          <w:rFonts w:ascii="Times New Roman" w:hAnsi="Times New Roman"/>
          <w:sz w:val="24"/>
          <w:szCs w:val="24"/>
          <w:lang w:val="en-US"/>
        </w:rPr>
        <w:fldChar w:fldCharType="end"/>
      </w:r>
      <w:r w:rsidR="007D7881" w:rsidRPr="0064435F">
        <w:rPr>
          <w:rFonts w:ascii="Times New Roman" w:hAnsi="Times New Roman"/>
          <w:sz w:val="24"/>
          <w:szCs w:val="24"/>
          <w:lang w:val="en-US"/>
        </w:rPr>
        <w:t xml:space="preserve">, </w:t>
      </w:r>
      <w:r w:rsidR="007D7881" w:rsidRPr="0064435F">
        <w:rPr>
          <w:rFonts w:ascii="Times New Roman" w:hAnsi="Times New Roman"/>
          <w:sz w:val="24"/>
          <w:szCs w:val="24"/>
          <w:lang w:val="en-US"/>
        </w:rPr>
        <w:fldChar w:fldCharType="begin"/>
      </w:r>
      <w:r w:rsidR="007D7881" w:rsidRPr="0064435F">
        <w:rPr>
          <w:rFonts w:ascii="Times New Roman" w:hAnsi="Times New Roman"/>
          <w:sz w:val="24"/>
          <w:szCs w:val="24"/>
          <w:lang w:val="en-US"/>
        </w:rPr>
        <w:instrText xml:space="preserve"> ADDIN ZOTERO_ITEM CSL_CITATION {"citationID":"IjUFTOC6","properties":{"formattedCitation":"(Zhu, 2016)","plainCitation":"(Zhu, 2016)","noteIndex":0},"citationItems":[{"id":645,"uris":["http://zotero.org/users/8331578/items/TP56FGMA"],"uri":["http://zotero.org/users/8331578/items/TP56FGMA"],"itemData":{"id":645,"type":"thesis","language":"EN","number-of-pages":"82","publisher":"Princeton University","title":"Make American Transportation Great Again: Autonomous Taxi Fleet Management Strategies","author":[{"family":"Zhu","given":"Shriley"}],"issued":{"date-parts":[["2016",5]]}}}],"schema":"https://github.com/citation-style-language/schema/raw/master/csl-citation.json"} </w:instrText>
      </w:r>
      <w:r w:rsidR="007D7881" w:rsidRPr="0064435F">
        <w:rPr>
          <w:rFonts w:ascii="Times New Roman" w:hAnsi="Times New Roman"/>
          <w:sz w:val="24"/>
          <w:szCs w:val="24"/>
          <w:lang w:val="en-US"/>
        </w:rPr>
        <w:fldChar w:fldCharType="separate"/>
      </w:r>
      <w:r w:rsidR="007D7881" w:rsidRPr="0064435F">
        <w:rPr>
          <w:rFonts w:ascii="Times New Roman" w:hAnsi="Times New Roman"/>
          <w:sz w:val="24"/>
          <w:lang w:val="en-US"/>
        </w:rPr>
        <w:t>(Zhu, 2016)</w:t>
      </w:r>
      <w:r w:rsidR="007D7881"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008661AA" w:rsidRPr="0064435F">
        <w:rPr>
          <w:rFonts w:ascii="Times New Roman" w:hAnsi="Times New Roman"/>
          <w:sz w:val="24"/>
          <w:szCs w:val="24"/>
          <w:lang w:val="en-US"/>
        </w:rPr>
        <w:fldChar w:fldCharType="begin"/>
      </w:r>
      <w:r w:rsidR="008661AA" w:rsidRPr="0064435F">
        <w:rPr>
          <w:rFonts w:ascii="Times New Roman" w:hAnsi="Times New Roman"/>
          <w:sz w:val="24"/>
          <w:szCs w:val="24"/>
          <w:lang w:val="en-US"/>
        </w:rPr>
        <w:instrText xml:space="preserve"> ADDIN ZOTERO_ITEM CSL_CITATION {"citationID":"pjOIcHYX","properties":{"formattedCitation":"(Poulh\\uc0\\u232{}s &amp; Berrada, 2019)","plainCitation":"(Poulhès &amp; Berrada, 2019)","noteIndex":0},"citationItems":[{"id":226,"uris":["http://zotero.org/users/8331578/items/NF79BUNZ"],"uri":["http://zotero.org/users/8331578/items/NF79BUNZ"],"itemData":{"id":226,"type":"article-journal","abstract":"The spread of smartphone applications, the negative social impacts of the private car or the potentially revolutionary effect of future autonomous vehicles, are contributing to the emergence of other hybrid mobility systems. Notably, companies like Uber or Lyft have successfully applied the classical dial-a-ride method, in which users are assigned to vehicles in such a way as to minimise the cost function under a set of constraints. In this paper, we construct an agent-based model based on vehicles where demand is assigned through aggregation by origin-destination pair. Two operating strategies are described: in the first, the pick-up strategy is applied at vehicle level, in the second it is applied at global service level, with vehicles being shared dynamically and making extra stops to collect travellers with different destinations. At each iteration time, the set of possible options depending on itinerary and demand, are tested first for already assigned vehicles then for free vehicles. The option associated with the maximum utility is selected to set the vehicle or service strategy. A case study illustrates a comparison between both strategies and evaluates the efficiency of several service choices. A service where vehicles are managed by a dispatcher is more efficient for both users and operator.","container-title":"Transportmetrica A: Transport Science","DOI":"10.1080/23249935.2019.1570383","journalAbbreviation":"Transportmetrica A: Transport Science","page":"1-43","source":"ResearchGate","title":"Single Vehicle Network Versus Dispatcher: User Assignment in an Agent-Based Model","title-short":"Single Vehicle Network Versus Dispatcher","volume":"16","author":[{"family":"Poulhès","given":"Alexis"},{"family":"Berrada","given":"Jaâfar"}],"issued":{"date-parts":[["2019",1,14]]}}}],"schema":"https://github.com/citation-style-language/schema/raw/master/csl-citation.json"} </w:instrText>
      </w:r>
      <w:r w:rsidR="008661AA" w:rsidRPr="0064435F">
        <w:rPr>
          <w:rFonts w:ascii="Times New Roman" w:hAnsi="Times New Roman"/>
          <w:sz w:val="24"/>
          <w:szCs w:val="24"/>
          <w:lang w:val="en-US"/>
        </w:rPr>
        <w:fldChar w:fldCharType="separate"/>
      </w:r>
      <w:r w:rsidR="008661AA" w:rsidRPr="0064435F">
        <w:rPr>
          <w:rFonts w:ascii="Times New Roman" w:hAnsi="Times New Roman"/>
          <w:sz w:val="24"/>
          <w:szCs w:val="24"/>
        </w:rPr>
        <w:t>(Poulhès &amp; Berrada, 2019)</w:t>
      </w:r>
      <w:r w:rsidR="008661AA" w:rsidRPr="0064435F">
        <w:rPr>
          <w:rFonts w:ascii="Times New Roman" w:hAnsi="Times New Roman"/>
          <w:sz w:val="24"/>
          <w:szCs w:val="24"/>
          <w:lang w:val="en-US"/>
        </w:rPr>
        <w:fldChar w:fldCharType="end"/>
      </w:r>
      <w:r w:rsidRPr="0064435F">
        <w:rPr>
          <w:rFonts w:ascii="Times New Roman" w:hAnsi="Times New Roman"/>
          <w:sz w:val="24"/>
          <w:szCs w:val="24"/>
          <w:lang w:val="en-US"/>
        </w:rPr>
        <w:t>,</w:t>
      </w:r>
      <w:r w:rsidR="000F0CA8" w:rsidRPr="0064435F">
        <w:rPr>
          <w:rFonts w:ascii="Times New Roman" w:hAnsi="Times New Roman"/>
          <w:sz w:val="24"/>
          <w:szCs w:val="24"/>
          <w:lang w:val="en-US"/>
        </w:rPr>
        <w:t xml:space="preserve"> </w:t>
      </w:r>
      <w:r w:rsidR="000F0CA8" w:rsidRPr="0064435F">
        <w:rPr>
          <w:rFonts w:ascii="Times New Roman" w:hAnsi="Times New Roman"/>
          <w:sz w:val="24"/>
          <w:szCs w:val="24"/>
          <w:lang w:val="en-US"/>
        </w:rPr>
        <w:fldChar w:fldCharType="begin"/>
      </w:r>
      <w:r w:rsidR="000F0CA8" w:rsidRPr="0064435F">
        <w:rPr>
          <w:rFonts w:ascii="Times New Roman" w:hAnsi="Times New Roman"/>
          <w:sz w:val="24"/>
          <w:szCs w:val="24"/>
          <w:lang w:val="en-US"/>
        </w:rPr>
        <w:instrText xml:space="preserve"> ADDIN ZOTERO_ITEM CSL_CITATION {"citationID":"uHUpE1a3","properties":{"formattedCitation":"(ITF, 2015)","plainCitation":"(ITF, 2015)","noteIndex":0},"citationItems":[{"id":616,"uris":["http://zotero.org/users/8331578/items/TFWPGNV9"],"uri":["http://zotero.org/users/8331578/items/TFWPGNV9"],"itemData":{"id":616,"type":"report","event-place":"Paris","publisher":"OECD","publisher-place":"Paris","title":"Urban Mobility System Upgrade: How shared self-driving cars could change city traffic","URL":"https://www.itf-oecd.org/sites/default/files/docs/15cpb_self-drivingcars.pdf","author":[{"family":"ITF","given":""}],"accessed":{"date-parts":[["2021",8,9]]},"issued":{"date-parts":[["2015"]]}}}],"schema":"https://github.com/citation-style-language/schema/raw/master/csl-citation.json"} </w:instrText>
      </w:r>
      <w:r w:rsidR="000F0CA8" w:rsidRPr="0064435F">
        <w:rPr>
          <w:rFonts w:ascii="Times New Roman" w:hAnsi="Times New Roman"/>
          <w:sz w:val="24"/>
          <w:szCs w:val="24"/>
          <w:lang w:val="en-US"/>
        </w:rPr>
        <w:fldChar w:fldCharType="separate"/>
      </w:r>
      <w:r w:rsidR="000F0CA8" w:rsidRPr="0064435F">
        <w:rPr>
          <w:rFonts w:ascii="Times New Roman" w:hAnsi="Times New Roman"/>
          <w:sz w:val="24"/>
          <w:lang w:val="en-US"/>
        </w:rPr>
        <w:t>(ITF, 2015)</w:t>
      </w:r>
      <w:r w:rsidR="000F0CA8"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005D58F9" w:rsidRPr="0064435F">
        <w:rPr>
          <w:rFonts w:ascii="Times New Roman" w:hAnsi="Times New Roman"/>
          <w:sz w:val="24"/>
          <w:szCs w:val="24"/>
          <w:lang w:val="en-US"/>
        </w:rPr>
        <w:fldChar w:fldCharType="begin"/>
      </w:r>
      <w:r w:rsidR="00CA6549" w:rsidRPr="0064435F">
        <w:rPr>
          <w:rFonts w:ascii="Times New Roman" w:hAnsi="Times New Roman"/>
          <w:sz w:val="24"/>
          <w:szCs w:val="24"/>
          <w:lang w:val="en-US"/>
        </w:rPr>
        <w:instrText xml:space="preserve"> ADDIN ZOTERO_ITEM CSL_CITATION {"citationID":"mnAzOVuo","properties":{"formattedCitation":"(D. J. Fagnant &amp; Kockelman, 2014)","plainCitation":"(D. J. Fagnant &amp; Kockelman, 2014)","noteIndex":0},"citationItems":[{"id":36,"uris":["http://zotero.org/users/8331578/items/5NJH6NM5"],"uri":["http://zotero.org/users/8331578/items/5NJH6NM5"],"itemData":{"id":36,"type":"article-journal","abstract":"Carsharing programs that operate as short-term vehicle rentals (often for one-way trips before ending the rental) like Car2Go and ZipCar have quickly expanded, with the number of U.S. users doubling every one to two years over the past decade. Such programs seek to shift personal transportation choices from an owned asset to a service used on demand. The advent of autonomous or fully self-driving vehicles will address many current carsharing barriers, including users’ travel to access available vehicles.","container-title":"Transportation Research Part C: Emerging Technologies","DOI":"10.1016/j.trc.2013.12.001","ISSN":"0968090X","journalAbbreviation":"Transportation Research Part C: Emerging Technologies","language":"en","page":"1-13","source":"DOI.org (Crossref)","title":"The travel and environmental implications of shared autonomous vehicles, using agent-based model scenarios","volume":"40","author":[{"family":"Fagnant","given":"Daniel J."},{"family":"Kockelman","given":"Kara M."}],"issued":{"date-parts":[["2014",3]]}}}],"schema":"https://github.com/citation-style-language/schema/raw/master/csl-citation.json"} </w:instrText>
      </w:r>
      <w:r w:rsidR="005D58F9" w:rsidRPr="0064435F">
        <w:rPr>
          <w:rFonts w:ascii="Times New Roman" w:hAnsi="Times New Roman"/>
          <w:sz w:val="24"/>
          <w:szCs w:val="24"/>
          <w:lang w:val="en-US"/>
        </w:rPr>
        <w:fldChar w:fldCharType="separate"/>
      </w:r>
      <w:r w:rsidR="00CA6549" w:rsidRPr="0064435F">
        <w:rPr>
          <w:rFonts w:ascii="Times New Roman" w:hAnsi="Times New Roman"/>
          <w:sz w:val="24"/>
          <w:lang w:val="en-US"/>
        </w:rPr>
        <w:t>(D. J. Fagnant &amp; Kockelman, 2014)</w:t>
      </w:r>
      <w:r w:rsidR="005D58F9"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009539A1" w:rsidRPr="0064435F">
        <w:rPr>
          <w:rFonts w:ascii="Times New Roman" w:hAnsi="Times New Roman"/>
          <w:sz w:val="24"/>
          <w:szCs w:val="24"/>
          <w:lang w:val="en-US"/>
        </w:rPr>
        <w:fldChar w:fldCharType="begin"/>
      </w:r>
      <w:r w:rsidR="009539A1" w:rsidRPr="0064435F">
        <w:rPr>
          <w:rFonts w:ascii="Times New Roman" w:hAnsi="Times New Roman"/>
          <w:sz w:val="24"/>
          <w:szCs w:val="24"/>
          <w:lang w:val="en-US"/>
        </w:rPr>
        <w:instrText xml:space="preserve"> ADDIN ZOTERO_ITEM CSL_CITATION {"citationID":"IrKZFH7f","properties":{"formattedCitation":"(Hyland &amp; Mahmassani, 2018)","plainCitation":"(Hyland &amp; Mahmassani, 2018)","noteIndex":0},"citationItems":[{"id":62,"uris":["http://zotero.org/users/8331578/items/PNR9ZVDC"],"uri":["http://zotero.org/users/8331578/items/PNR9ZVDC"],"itemData":{"id":62,"type":"article-journal","container-title":"Transportation Research Part C: Emerging Technologies","DOI":"10.1016/j.trc.2018.05.003","ISSN":"0968-090X","journalAbbreviation":"Tramsportation Research, Part C: Emerging Technologies","language":"English (US)","note":"publisher: Elsevier Limited","page":"278-297","source":"www.scholars.northwestern.edu","title":"Dynamic autonomous vehicle fleet operations: Optimization-based strategies to assign AVs to immediate traveler demand requests","title-short":"Dynamic autonomous vehicle fleet operations","volume":"92","author":[{"family":"Hyland","given":"Michael"},{"family":"Mahmassani","given":"Hani S."}],"issued":{"date-parts":[["2018",7]]}}}],"schema":"https://github.com/citation-style-language/schema/raw/master/csl-citation.json"} </w:instrText>
      </w:r>
      <w:r w:rsidR="009539A1" w:rsidRPr="0064435F">
        <w:rPr>
          <w:rFonts w:ascii="Times New Roman" w:hAnsi="Times New Roman"/>
          <w:sz w:val="24"/>
          <w:szCs w:val="24"/>
          <w:lang w:val="en-US"/>
        </w:rPr>
        <w:fldChar w:fldCharType="separate"/>
      </w:r>
      <w:r w:rsidR="009539A1" w:rsidRPr="0064435F">
        <w:rPr>
          <w:rFonts w:ascii="Times New Roman" w:hAnsi="Times New Roman"/>
          <w:sz w:val="24"/>
          <w:lang w:val="en-US"/>
        </w:rPr>
        <w:t>(Hyland &amp; Mahmassani, 2018)</w:t>
      </w:r>
      <w:r w:rsidR="009539A1"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005D58F9" w:rsidRPr="0064435F">
        <w:rPr>
          <w:rFonts w:ascii="Times New Roman" w:hAnsi="Times New Roman"/>
          <w:sz w:val="24"/>
          <w:szCs w:val="24"/>
          <w:lang w:val="en-US"/>
        </w:rPr>
        <w:fldChar w:fldCharType="begin"/>
      </w:r>
      <w:r w:rsidR="005D58F9" w:rsidRPr="0064435F">
        <w:rPr>
          <w:rFonts w:ascii="Times New Roman" w:hAnsi="Times New Roman"/>
          <w:sz w:val="24"/>
          <w:szCs w:val="24"/>
          <w:lang w:val="en-US"/>
        </w:rPr>
        <w:instrText xml:space="preserve"> ADDIN ZOTERO_ITEM CSL_CITATION {"citationID":"ukDajpEM","properties":{"formattedCitation":"(Chen et al., 2016)","plainCitation":"(Chen et al., 2016)","noteIndex":0},"citationItems":[{"id":75,"uris":["http://zotero.org/users/8331578/items/B7LD37SD"],"uri":["http://zotero.org/users/8331578/items/B7LD37SD"],"it</w:instrText>
      </w:r>
      <w:r w:rsidR="005D58F9" w:rsidRPr="0064435F">
        <w:rPr>
          <w:rFonts w:ascii="Times New Roman" w:hAnsi="Times New Roman"/>
          <w:sz w:val="24"/>
          <w:szCs w:val="24"/>
        </w:rPr>
        <w:instrText xml:space="preserve">emData":{"id":75,"type":"article-journal","abstract":"There are natural synergies between shared autonomous vehicle (AV) fleets and electric vehicle (EV) technology, since fleets of AVs resolve the practical limitations of today’s non-autonomous EVs, including traveler range anxiety, access to charging infrastructure, and charging time management. Fleet-managed AVs relieve such concerns, managing range and charging activities based on real-time trip demand and established charging-station locations, as demonstrated in this paper. This work explores the management of a fleet of shared autonomous electric vehicles (SAEVs) in a regional, discrete-time, agent-based model. The simulation examines the operation of SAEVs under various vehicle range and charging infrastructure scenarios in a gridded city modeled roughly after the densities of Austin, Texas.","container-title":"Transportation Research Part A: Policy and Practice","issue":"C","language":"en","note":"publisher: Elsevier","page":"243-254","source":"ideas.repec.org","title":"Operations of a shared, autonomous, electric vehicle fleet: Implications of vehicle &amp; charging infrastructure decisions","title-short":"Operations of a shared, autonomous, electric vehicle fleet","volume":"94","author":[{"family":"Chen","given":"T. Donna"},{"family":"Kockelman","given":"Kara M."},{"family":"Hanna","given":"Josiah P."}],"issued":{"date-parts":[["2016"]]}}}],"schema":"https://github.com/citation-style-language/schema/raw/master/csl-citation.json"} </w:instrText>
      </w:r>
      <w:r w:rsidR="005D58F9" w:rsidRPr="0064435F">
        <w:rPr>
          <w:rFonts w:ascii="Times New Roman" w:hAnsi="Times New Roman"/>
          <w:sz w:val="24"/>
          <w:szCs w:val="24"/>
          <w:lang w:val="en-US"/>
        </w:rPr>
        <w:fldChar w:fldCharType="separate"/>
      </w:r>
      <w:r w:rsidR="005D58F9" w:rsidRPr="0064435F">
        <w:rPr>
          <w:rFonts w:ascii="Times New Roman" w:hAnsi="Times New Roman"/>
          <w:sz w:val="24"/>
        </w:rPr>
        <w:t>(Chen et al., 2016)</w:t>
      </w:r>
      <w:r w:rsidR="005D58F9" w:rsidRPr="0064435F">
        <w:rPr>
          <w:rFonts w:ascii="Times New Roman" w:hAnsi="Times New Roman"/>
          <w:sz w:val="24"/>
          <w:szCs w:val="24"/>
          <w:lang w:val="en-US"/>
        </w:rPr>
        <w:fldChar w:fldCharType="end"/>
      </w:r>
      <w:r w:rsidRPr="0064435F">
        <w:rPr>
          <w:rFonts w:ascii="Times New Roman" w:hAnsi="Times New Roman"/>
          <w:sz w:val="24"/>
          <w:szCs w:val="24"/>
        </w:rPr>
        <w:t xml:space="preserve">, </w:t>
      </w:r>
      <w:r w:rsidR="00194B9B" w:rsidRPr="0064435F">
        <w:rPr>
          <w:rFonts w:ascii="Times New Roman" w:hAnsi="Times New Roman"/>
          <w:sz w:val="24"/>
          <w:szCs w:val="24"/>
          <w:lang w:val="en-US"/>
        </w:rPr>
        <w:fldChar w:fldCharType="begin"/>
      </w:r>
      <w:r w:rsidR="00194B9B" w:rsidRPr="0064435F">
        <w:rPr>
          <w:rFonts w:ascii="Times New Roman" w:hAnsi="Times New Roman"/>
          <w:sz w:val="24"/>
          <w:szCs w:val="24"/>
        </w:rPr>
        <w:instrText xml:space="preserve"> ADDIN ZOTERO_ITEM CSL_CITATION {"citationID":"B2CTxxx6","properties":{"formattedCitation":"(Babicheva et al., 2019)","plainCitation":"(Babicheva et al., 2019)","noteIndex":0},"citationItems":[{"id":188,"uris":["http://zotero.org/users/8331578/items/5DGK74T2"],"uri":["http://zotero.org/users/8331578/items/5DGK74T2"],"itemData":{"id":188,"type":"article-newspaper","container-title":"International Journal of Traffic and Transportation Management","page":"1-8","section":"1","title":"The matching problem of empty vehicle redistribution in autonomous taxi systems","author":[{"family":"Babicheva","given":"Tatiana"},{"family":"Burghout","given":"Wilco"},{"family":"Andréasson","given":"Ingmar"},{"family":"Faul","given":"Nadege"}],"issued":{"date-parts":[["2019",6,10]]}}}],"schema":"https://github.com/citation-style-language/schema/raw/master/csl-citation.json"} </w:instrText>
      </w:r>
      <w:r w:rsidR="00194B9B" w:rsidRPr="0064435F">
        <w:rPr>
          <w:rFonts w:ascii="Times New Roman" w:hAnsi="Times New Roman"/>
          <w:sz w:val="24"/>
          <w:szCs w:val="24"/>
          <w:lang w:val="en-US"/>
        </w:rPr>
        <w:fldChar w:fldCharType="separate"/>
      </w:r>
      <w:r w:rsidR="00194B9B" w:rsidRPr="0064435F">
        <w:rPr>
          <w:rFonts w:ascii="Times New Roman" w:hAnsi="Times New Roman"/>
          <w:sz w:val="24"/>
        </w:rPr>
        <w:t>(Babicheva et al., 2019)</w:t>
      </w:r>
      <w:r w:rsidR="00194B9B" w:rsidRPr="0064435F">
        <w:rPr>
          <w:rFonts w:ascii="Times New Roman" w:hAnsi="Times New Roman"/>
          <w:sz w:val="24"/>
          <w:szCs w:val="24"/>
          <w:lang w:val="en-US"/>
        </w:rPr>
        <w:fldChar w:fldCharType="end"/>
      </w:r>
      <w:r w:rsidR="00914B9D" w:rsidRPr="0064435F">
        <w:rPr>
          <w:rFonts w:ascii="Times New Roman" w:hAnsi="Times New Roman"/>
          <w:sz w:val="24"/>
          <w:szCs w:val="24"/>
        </w:rPr>
        <w:t xml:space="preserve">, </w:t>
      </w:r>
      <w:r w:rsidR="00B740DB" w:rsidRPr="0064435F">
        <w:rPr>
          <w:rFonts w:ascii="Times New Roman" w:hAnsi="Times New Roman"/>
          <w:sz w:val="24"/>
          <w:szCs w:val="24"/>
          <w:lang w:val="en-US"/>
        </w:rPr>
        <w:fldChar w:fldCharType="begin"/>
      </w:r>
      <w:r w:rsidR="0043441A" w:rsidRPr="0064435F">
        <w:rPr>
          <w:rFonts w:ascii="Times New Roman" w:hAnsi="Times New Roman"/>
          <w:sz w:val="24"/>
          <w:szCs w:val="24"/>
        </w:rPr>
        <w:instrText xml:space="preserve"> ADDIN ZOTERO_ITEM CSL_CITATION {"citationID":"MIpPePhY","properties":{"formattedCitation":"(Loeb et al., 2018)","plainCitation":"(Loeb et al., 2018)","noteIndex":0},"citationItems":[{"id":638,"uris":["http://zotero.org/users/8331578/items/LUH9CA8V"],"uri":["http://zotero.org/users/8331578/items/LUH9CA8V"],"itemData":{"id":638,"type":"article-newspaper","container-title":"Transportation Research Part C: Emerging Technologies","edition":"89","page":"222-233","title":"Shared autonomous electric vehicle (SEAV) operations across the Austin, Texas network with a focus on charging infrastructure decisions","author":[{"family":"Loeb","given":"Benjamin"},{"family":"Kockelman","given":"Kara"},{"family":"Liu","given":"Jun"}],"issued":{"date-parts":[["2018"]]}}}],"schema":"https://github.com/citation-style-language/schema/raw/master/csl-citation.json"} </w:instrText>
      </w:r>
      <w:r w:rsidR="00B740DB" w:rsidRPr="0064435F">
        <w:rPr>
          <w:rFonts w:ascii="Times New Roman" w:hAnsi="Times New Roman"/>
          <w:sz w:val="24"/>
          <w:szCs w:val="24"/>
          <w:lang w:val="en-US"/>
        </w:rPr>
        <w:fldChar w:fldCharType="separate"/>
      </w:r>
      <w:r w:rsidR="0043441A" w:rsidRPr="0064435F">
        <w:rPr>
          <w:rFonts w:ascii="Times New Roman" w:hAnsi="Times New Roman"/>
          <w:sz w:val="24"/>
        </w:rPr>
        <w:t>(Loeb et al., 2018)</w:t>
      </w:r>
      <w:r w:rsidR="00B740DB" w:rsidRPr="0064435F">
        <w:rPr>
          <w:rFonts w:ascii="Times New Roman" w:hAnsi="Times New Roman"/>
          <w:sz w:val="24"/>
          <w:szCs w:val="24"/>
          <w:lang w:val="en-US"/>
        </w:rPr>
        <w:fldChar w:fldCharType="end"/>
      </w:r>
      <w:r w:rsidR="000C0FEB" w:rsidRPr="0064435F">
        <w:rPr>
          <w:rFonts w:ascii="Times New Roman" w:hAnsi="Times New Roman"/>
          <w:sz w:val="24"/>
          <w:szCs w:val="24"/>
        </w:rPr>
        <w:t xml:space="preserve">, </w:t>
      </w:r>
      <w:r w:rsidR="008661AA" w:rsidRPr="0064435F">
        <w:rPr>
          <w:rFonts w:ascii="Times New Roman" w:hAnsi="Times New Roman"/>
          <w:sz w:val="24"/>
          <w:szCs w:val="24"/>
          <w:lang w:val="en-US"/>
        </w:rPr>
        <w:fldChar w:fldCharType="begin"/>
      </w:r>
      <w:r w:rsidR="008661AA" w:rsidRPr="0064435F">
        <w:rPr>
          <w:rFonts w:ascii="Times New Roman" w:hAnsi="Times New Roman"/>
          <w:sz w:val="24"/>
          <w:szCs w:val="24"/>
        </w:rPr>
        <w:instrText xml:space="preserve"> ADDIN ZOTERO_ITEM CSL_CITATION {"citationID":"mK5xGq9b","properties":{"formattedCitation":"(Berrada, 2019)","plainCitation":"(Berrada, 2019)","noteIndex":0},"citationItems":[{"id":646,"uris":["http://zotero.org/users/8331578/items/QMEUN4GQ"],"uri":["http://zotero.org/users/8331578/items/QMEUN4GQ"],"itemData":{"id":646,"type":"thesis","language":"EN","number-of-pages":"254","publisher":"Paris-Est","title":"Technical-Economic Analysis of Services Based on Autonomous Vehicles","author":[{"family":"Berrada","given":"Jaâfar"}],"issued":{"date-parts":[["2019",2,12]]}}}],"schema":"https://github.com/citation-style-language/schema/raw/master/csl-citation.json"} </w:instrText>
      </w:r>
      <w:r w:rsidR="008661AA" w:rsidRPr="0064435F">
        <w:rPr>
          <w:rFonts w:ascii="Times New Roman" w:hAnsi="Times New Roman"/>
          <w:sz w:val="24"/>
          <w:szCs w:val="24"/>
          <w:lang w:val="en-US"/>
        </w:rPr>
        <w:fldChar w:fldCharType="separate"/>
      </w:r>
      <w:r w:rsidR="008661AA" w:rsidRPr="0064435F">
        <w:rPr>
          <w:rFonts w:ascii="Times New Roman" w:hAnsi="Times New Roman"/>
          <w:sz w:val="24"/>
        </w:rPr>
        <w:t>(Berrada, 2019)</w:t>
      </w:r>
      <w:r w:rsidR="008661AA" w:rsidRPr="0064435F">
        <w:rPr>
          <w:rFonts w:ascii="Times New Roman" w:hAnsi="Times New Roman"/>
          <w:sz w:val="24"/>
          <w:szCs w:val="24"/>
          <w:lang w:val="en-US"/>
        </w:rPr>
        <w:fldChar w:fldCharType="end"/>
      </w:r>
      <w:r w:rsidRPr="0064435F">
        <w:rPr>
          <w:rFonts w:ascii="Times New Roman" w:hAnsi="Times New Roman"/>
          <w:sz w:val="24"/>
          <w:szCs w:val="24"/>
        </w:rPr>
        <w:t xml:space="preserve">) </w:t>
      </w:r>
      <w:r w:rsidRPr="00D41779">
        <w:rPr>
          <w:rFonts w:ascii="Times New Roman" w:hAnsi="Times New Roman"/>
          <w:sz w:val="24"/>
          <w:szCs w:val="24"/>
          <w:lang w:val="en-US"/>
        </w:rPr>
        <w:t>aggregate</w:t>
      </w:r>
      <w:r w:rsidRPr="0064435F">
        <w:rPr>
          <w:rFonts w:ascii="Times New Roman" w:hAnsi="Times New Roman"/>
          <w:sz w:val="24"/>
          <w:szCs w:val="24"/>
        </w:rPr>
        <w:t xml:space="preserve"> the </w:t>
      </w:r>
      <w:r w:rsidRPr="00D41779">
        <w:rPr>
          <w:rFonts w:ascii="Times New Roman" w:hAnsi="Times New Roman"/>
          <w:sz w:val="24"/>
          <w:szCs w:val="24"/>
          <w:lang w:val="en-US"/>
        </w:rPr>
        <w:t>demand</w:t>
      </w:r>
      <w:r w:rsidRPr="0064435F">
        <w:rPr>
          <w:rFonts w:ascii="Times New Roman" w:hAnsi="Times New Roman"/>
          <w:sz w:val="24"/>
          <w:szCs w:val="24"/>
        </w:rPr>
        <w:t xml:space="preserve"> at a station </w:t>
      </w:r>
      <w:r w:rsidRPr="00D41779">
        <w:rPr>
          <w:rFonts w:ascii="Times New Roman" w:hAnsi="Times New Roman"/>
          <w:sz w:val="24"/>
          <w:szCs w:val="24"/>
          <w:lang w:val="en-US"/>
        </w:rPr>
        <w:t>level</w:t>
      </w:r>
      <w:r w:rsidRPr="0064435F">
        <w:rPr>
          <w:rFonts w:ascii="Times New Roman" w:hAnsi="Times New Roman"/>
          <w:sz w:val="24"/>
          <w:szCs w:val="24"/>
        </w:rPr>
        <w:t xml:space="preserve">. </w:t>
      </w:r>
      <w:r w:rsidRPr="0064435F">
        <w:rPr>
          <w:rFonts w:ascii="Times New Roman" w:hAnsi="Times New Roman"/>
          <w:sz w:val="24"/>
          <w:szCs w:val="24"/>
          <w:lang w:val="en-US"/>
        </w:rPr>
        <w:t xml:space="preserve">The whole territory studied </w:t>
      </w:r>
      <w:proofErr w:type="gramStart"/>
      <w:r w:rsidRPr="0064435F">
        <w:rPr>
          <w:rFonts w:ascii="Times New Roman" w:hAnsi="Times New Roman"/>
          <w:sz w:val="24"/>
          <w:szCs w:val="24"/>
          <w:lang w:val="en-US"/>
        </w:rPr>
        <w:t>is divided</w:t>
      </w:r>
      <w:proofErr w:type="gramEnd"/>
      <w:r w:rsidRPr="0064435F">
        <w:rPr>
          <w:rFonts w:ascii="Times New Roman" w:hAnsi="Times New Roman"/>
          <w:sz w:val="24"/>
          <w:szCs w:val="24"/>
          <w:lang w:val="en-US"/>
        </w:rPr>
        <w:t xml:space="preserve"> into squares with a grid and a station is in the center of each square. The square size can vary from 0.25 miles (</w:t>
      </w:r>
      <w:r w:rsidR="00F047B1" w:rsidRPr="0064435F">
        <w:rPr>
          <w:rFonts w:ascii="Times New Roman" w:hAnsi="Times New Roman"/>
          <w:sz w:val="24"/>
          <w:szCs w:val="24"/>
          <w:lang w:val="en-US"/>
        </w:rPr>
        <w:t xml:space="preserve">402 </w:t>
      </w:r>
      <w:r w:rsidRPr="0064435F">
        <w:rPr>
          <w:rFonts w:ascii="Times New Roman" w:hAnsi="Times New Roman"/>
          <w:sz w:val="24"/>
          <w:szCs w:val="24"/>
          <w:lang w:val="en-US"/>
        </w:rPr>
        <w:t xml:space="preserve">m) x 0.25 miles </w:t>
      </w:r>
      <w:r w:rsidR="005D58F9" w:rsidRPr="0064435F">
        <w:rPr>
          <w:rFonts w:ascii="Times New Roman" w:hAnsi="Times New Roman"/>
          <w:sz w:val="24"/>
          <w:szCs w:val="24"/>
          <w:lang w:val="en-US"/>
        </w:rPr>
        <w:fldChar w:fldCharType="begin"/>
      </w:r>
      <w:r w:rsidR="00CA6549" w:rsidRPr="0064435F">
        <w:rPr>
          <w:rFonts w:ascii="Times New Roman" w:hAnsi="Times New Roman"/>
          <w:sz w:val="24"/>
          <w:szCs w:val="24"/>
          <w:lang w:val="en-US"/>
        </w:rPr>
        <w:instrText xml:space="preserve"> ADDIN ZOTERO_ITEM CSL_CITATION {"citationID":"3uwV9Ebs","properties":{"formattedCitation":"(D. J. Fagnant &amp; Kockelman, 2014)","plainCitation":"(D. J. Fagnant &amp; Kockelman, 2014)","noteIndex":0},"citationItems":[{"id":36,"uris":["http://zotero.org/users/8331578/items/5NJH6NM5"],"uri":["http://zotero.org/users/8331578/items/5NJH6NM5"],"itemData":{"id":36,"type":"article-journal","abstract":"Carsharing programs that operate as short-term vehicle rentals (often for one-way trips before ending the rental) like Car2Go and ZipCar have quickly expanded, with the number of U.S. users doubling every one to two years over the past decade. Such programs seek to shift personal transportation choices from an owned asset to a service used on demand. The advent of autonomous or fully self-driving vehicles will address many current carsharing barriers, including users’ travel to access available vehicles.","container-title":"Transportation Research Part C: Emerging Technologies","DOI":"10.1016/j.trc.2013.12.001","ISSN":"0968090X","journalAbbreviation":"Transportation Research Part C: Emerging Technologies","language":"en","page":"1-13","source":"DOI.org (Crossref)","title":"The travel and environmental implications of shared autonomous vehicles, using agent-based model scenarios","volume":"40","author":[{"family":"Fagnant","given":"Daniel J."},{"family":"Kockelman","given":"Kara M."}],"issued":{"date-parts":[["2014",3]]}}}],"schema":"https://github.com/citation-style-language/schema/raw/master/csl-citation.json"} </w:instrText>
      </w:r>
      <w:r w:rsidR="005D58F9" w:rsidRPr="0064435F">
        <w:rPr>
          <w:rFonts w:ascii="Times New Roman" w:hAnsi="Times New Roman"/>
          <w:sz w:val="24"/>
          <w:szCs w:val="24"/>
          <w:lang w:val="en-US"/>
        </w:rPr>
        <w:fldChar w:fldCharType="separate"/>
      </w:r>
      <w:r w:rsidR="00CA6549" w:rsidRPr="0064435F">
        <w:rPr>
          <w:rFonts w:ascii="Times New Roman" w:hAnsi="Times New Roman"/>
          <w:sz w:val="24"/>
          <w:lang w:val="en-US"/>
        </w:rPr>
        <w:t>(D. J. Fagnant &amp; Kockelman, 2014)</w:t>
      </w:r>
      <w:r w:rsidR="005D58F9"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to </w:t>
      </w:r>
      <w:r w:rsidR="00914B9D" w:rsidRPr="0064435F">
        <w:rPr>
          <w:rFonts w:ascii="Times New Roman" w:hAnsi="Times New Roman"/>
          <w:sz w:val="24"/>
          <w:szCs w:val="24"/>
          <w:lang w:val="en-US"/>
        </w:rPr>
        <w:t xml:space="preserve">16 miles (25.75 </w:t>
      </w:r>
      <w:r w:rsidRPr="0064435F">
        <w:rPr>
          <w:rFonts w:ascii="Times New Roman" w:hAnsi="Times New Roman"/>
          <w:sz w:val="24"/>
          <w:szCs w:val="24"/>
          <w:lang w:val="en-US"/>
        </w:rPr>
        <w:t>km</w:t>
      </w:r>
      <w:r w:rsidR="00914B9D" w:rsidRPr="0064435F">
        <w:rPr>
          <w:rFonts w:ascii="Times New Roman" w:hAnsi="Times New Roman"/>
          <w:sz w:val="24"/>
          <w:szCs w:val="24"/>
          <w:lang w:val="en-US"/>
        </w:rPr>
        <w:t>)</w:t>
      </w:r>
      <w:r w:rsidRPr="0064435F">
        <w:rPr>
          <w:rFonts w:ascii="Times New Roman" w:hAnsi="Times New Roman"/>
          <w:sz w:val="24"/>
          <w:szCs w:val="24"/>
          <w:lang w:val="en-US"/>
        </w:rPr>
        <w:t xml:space="preserve"> x </w:t>
      </w:r>
      <w:r w:rsidR="00914B9D" w:rsidRPr="0064435F">
        <w:rPr>
          <w:rFonts w:ascii="Times New Roman" w:hAnsi="Times New Roman"/>
          <w:sz w:val="24"/>
          <w:szCs w:val="24"/>
          <w:lang w:val="en-US"/>
        </w:rPr>
        <w:t>16 miles</w:t>
      </w:r>
      <w:r w:rsidRPr="0064435F">
        <w:rPr>
          <w:rFonts w:ascii="Times New Roman" w:hAnsi="Times New Roman"/>
          <w:sz w:val="24"/>
          <w:szCs w:val="24"/>
          <w:lang w:val="en-US"/>
        </w:rPr>
        <w:t xml:space="preserve"> </w:t>
      </w:r>
      <w:r w:rsidR="009539A1" w:rsidRPr="0064435F">
        <w:rPr>
          <w:rFonts w:ascii="Times New Roman" w:hAnsi="Times New Roman"/>
          <w:sz w:val="24"/>
          <w:szCs w:val="24"/>
          <w:lang w:val="en-US"/>
        </w:rPr>
        <w:fldChar w:fldCharType="begin"/>
      </w:r>
      <w:r w:rsidR="009539A1" w:rsidRPr="0064435F">
        <w:rPr>
          <w:rFonts w:ascii="Times New Roman" w:hAnsi="Times New Roman"/>
          <w:sz w:val="24"/>
          <w:szCs w:val="24"/>
          <w:lang w:val="en-US"/>
        </w:rPr>
        <w:instrText xml:space="preserve"> ADDIN ZOTERO_ITEM CSL_CITATION {"citationID":"j2nLMDDd","properties":{"formattedCitation":"(Hyland &amp; Mahmassani, 2018)","plainCitation":"(Hyland &amp; Mahmassani, 2018)","noteIndex":0},"citationItems":[{"id":62,"uris":["http://zotero.org/users/8331578/items/PNR9ZVDC"],"uri":["http://zotero.org/users/8331578/items/PNR9ZVDC"],"itemData":{"id":62,"type":"article-journal","container-title":"Transportation Research Part C: Emerging Technologies","DOI":"10.1016/j.trc.2018.05.003","ISSN":"0968-090X","journalAbbreviation":"Tramsportation Research, Part C: Emerging Technologies","language":"English (US)","note":"publisher: Elsevier Limited","page":"278-297","source":"www.scholars.northwestern.edu","title":"Dynamic autonomous vehicle fleet operations: Optimization-based strategies to assign AVs to immediate traveler demand requests","title-short":"Dynamic autonomous vehicle fleet operations","volume":"92","author":[{"family":"Hyland","given":"Michael"},{"family":"Mahmassani","given":"Hani S."}],"issued":{"date-parts":[["2018",7]]}}}],"schema":"https://github.com/citation-style-language/schema/raw/master/csl-citation.json"} </w:instrText>
      </w:r>
      <w:r w:rsidR="009539A1" w:rsidRPr="0064435F">
        <w:rPr>
          <w:rFonts w:ascii="Times New Roman" w:hAnsi="Times New Roman"/>
          <w:sz w:val="24"/>
          <w:szCs w:val="24"/>
          <w:lang w:val="en-US"/>
        </w:rPr>
        <w:fldChar w:fldCharType="separate"/>
      </w:r>
      <w:r w:rsidR="009539A1" w:rsidRPr="0064435F">
        <w:rPr>
          <w:rFonts w:ascii="Times New Roman" w:hAnsi="Times New Roman"/>
          <w:sz w:val="24"/>
          <w:lang w:val="en-US"/>
        </w:rPr>
        <w:t>(Hyland &amp; Mahmassani, 2018)</w:t>
      </w:r>
      <w:r w:rsidR="009539A1"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p>
    <w:p w14:paraId="7744C48F" w14:textId="77777777" w:rsidR="00B505FE" w:rsidRPr="0064435F" w:rsidRDefault="00B505FE" w:rsidP="00B505FE">
      <w:pPr>
        <w:rPr>
          <w:rFonts w:ascii="Times New Roman" w:hAnsi="Times New Roman"/>
          <w:lang w:val="en-US" w:eastAsia="en-US"/>
        </w:rPr>
      </w:pPr>
    </w:p>
    <w:p w14:paraId="16522433" w14:textId="029E898F" w:rsidR="00704F72" w:rsidRPr="0064435F" w:rsidRDefault="00704F72" w:rsidP="00704F72">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w:t>
      </w:r>
      <w:r w:rsidR="004E3FA4" w:rsidRPr="0064435F">
        <w:rPr>
          <w:rFonts w:ascii="Times New Roman" w:hAnsi="Times New Roman"/>
          <w:sz w:val="24"/>
          <w:szCs w:val="24"/>
          <w:lang w:val="en-US"/>
        </w:rPr>
        <w:t>third</w:t>
      </w:r>
      <w:r w:rsidRPr="0064435F">
        <w:rPr>
          <w:rFonts w:ascii="Times New Roman" w:hAnsi="Times New Roman"/>
          <w:sz w:val="24"/>
          <w:szCs w:val="24"/>
          <w:lang w:val="en-US"/>
        </w:rPr>
        <w:t xml:space="preserve"> parameter is the market penetration. Only few scientists tackle the full penetration (</w:t>
      </w:r>
      <w:r w:rsidR="00FB3DB0" w:rsidRPr="0064435F">
        <w:rPr>
          <w:rFonts w:ascii="Times New Roman" w:hAnsi="Times New Roman"/>
          <w:sz w:val="24"/>
          <w:szCs w:val="24"/>
          <w:lang w:val="en-US"/>
        </w:rPr>
        <w:fldChar w:fldCharType="begin"/>
      </w:r>
      <w:r w:rsidR="00FB3DB0" w:rsidRPr="0064435F">
        <w:rPr>
          <w:rFonts w:ascii="Times New Roman" w:hAnsi="Times New Roman"/>
          <w:sz w:val="24"/>
          <w:szCs w:val="24"/>
          <w:lang w:val="en-US"/>
        </w:rPr>
        <w:instrText xml:space="preserve"> ADDIN ZOTERO_ITEM CSL_CITATION {"citationID":"SuF1NnaY","properties":{"formattedCitation":"(Burns, 2013)","plainCitation":"(Burns, 2013)","noteIndex":0},"citationItems":[{"id":251,"uris":["http://zotero.org/users/8331578/items/ESGY4RUI"],"uri":["http://zotero.org/users/8331578/items/ESGY4RUI"],"itemData":{"id":251,"type":"article-journal","container-title":"Nature","DOI":"10.1038/497181a","ISSN":"0028-0836, 1476-4687","issue":"7448","journalAbbreviation":"Nature","language":"en","page":"181-182","source":"DOI.org (Crossref)","title":"A vision of our transport future","volume":"497","author":[{"family":"Burns","given":"Lawrence D."}],"issued":{"date-parts":[["2013",5]]}}}],"schema":"https://github.com/citation-style-language/schema/raw/master/csl-citation.json"} </w:instrText>
      </w:r>
      <w:r w:rsidR="00FB3DB0" w:rsidRPr="0064435F">
        <w:rPr>
          <w:rFonts w:ascii="Times New Roman" w:hAnsi="Times New Roman"/>
          <w:sz w:val="24"/>
          <w:szCs w:val="24"/>
          <w:lang w:val="en-US"/>
        </w:rPr>
        <w:fldChar w:fldCharType="separate"/>
      </w:r>
      <w:r w:rsidR="00FB3DB0" w:rsidRPr="0064435F">
        <w:rPr>
          <w:rFonts w:ascii="Times New Roman" w:hAnsi="Times New Roman"/>
          <w:sz w:val="24"/>
          <w:lang w:val="en-US"/>
        </w:rPr>
        <w:t>(Burns, 2013)</w:t>
      </w:r>
      <w:r w:rsidR="00FB3DB0" w:rsidRPr="0064435F">
        <w:rPr>
          <w:rFonts w:ascii="Times New Roman" w:hAnsi="Times New Roman"/>
          <w:sz w:val="24"/>
          <w:szCs w:val="24"/>
          <w:lang w:val="en-US"/>
        </w:rPr>
        <w:fldChar w:fldCharType="end"/>
      </w:r>
      <w:r w:rsidR="00FB3DB0" w:rsidRPr="0064435F">
        <w:rPr>
          <w:rFonts w:ascii="Times New Roman" w:hAnsi="Times New Roman"/>
          <w:sz w:val="24"/>
          <w:szCs w:val="24"/>
          <w:lang w:val="en-US"/>
        </w:rPr>
        <w:t>,</w:t>
      </w:r>
      <w:r w:rsidRPr="0064435F">
        <w:rPr>
          <w:rFonts w:ascii="Times New Roman" w:hAnsi="Times New Roman"/>
          <w:sz w:val="24"/>
          <w:szCs w:val="24"/>
          <w:lang w:val="en-US"/>
        </w:rPr>
        <w:t xml:space="preserve"> </w:t>
      </w:r>
      <w:r w:rsidR="000F0CA8" w:rsidRPr="0064435F">
        <w:rPr>
          <w:rFonts w:ascii="Times New Roman" w:hAnsi="Times New Roman"/>
          <w:sz w:val="24"/>
          <w:szCs w:val="24"/>
          <w:lang w:val="en-US"/>
        </w:rPr>
        <w:fldChar w:fldCharType="begin"/>
      </w:r>
      <w:r w:rsidR="000F0CA8" w:rsidRPr="0064435F">
        <w:rPr>
          <w:rFonts w:ascii="Times New Roman" w:hAnsi="Times New Roman"/>
          <w:sz w:val="24"/>
          <w:szCs w:val="24"/>
          <w:lang w:val="en-US"/>
        </w:rPr>
        <w:instrText xml:space="preserve"> ADDIN ZOTERO_ITEM CSL_CITATION {"citationID":"e4Y7byDB","properties":{"formattedCitation":"(ITF, 2015)","plainCitation":"(ITF, 2015)","noteIndex":0},"citationItems":[{"id":616,"uris":["http://zotero.org/users/8331578/items/TFWPGNV9"],"uri":["http://zotero.org/users/8331578/items/TFWPGNV9"],"itemData":{"id":616,"type":"report","event-place":"Paris","publisher":"OECD","publisher-place":"Paris","title":"Urban Mobility System Upgrade: How shared self-driving cars could change city traffic","URL":"https://www.itf-oecd.org/sites/default/files/docs/15cpb_self-drivingcars.pdf","author":[{"family":"ITF","given":""}],"accessed":{"date-parts":[["2021",8,9]]},"issued":{"date-parts":[["2015"]]}}}],"schema":"https://github.com/citation-style-language/schema/raw/master/csl-citation.json"} </w:instrText>
      </w:r>
      <w:r w:rsidR="000F0CA8" w:rsidRPr="0064435F">
        <w:rPr>
          <w:rFonts w:ascii="Times New Roman" w:hAnsi="Times New Roman"/>
          <w:sz w:val="24"/>
          <w:szCs w:val="24"/>
          <w:lang w:val="en-US"/>
        </w:rPr>
        <w:fldChar w:fldCharType="separate"/>
      </w:r>
      <w:r w:rsidR="000F0CA8" w:rsidRPr="0064435F">
        <w:rPr>
          <w:rFonts w:ascii="Times New Roman" w:hAnsi="Times New Roman"/>
          <w:sz w:val="24"/>
          <w:lang w:val="en-US"/>
        </w:rPr>
        <w:t>(ITF, 2015)</w:t>
      </w:r>
      <w:r w:rsidR="000F0CA8"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Others study penetration rates from </w:t>
      </w:r>
      <w:r w:rsidR="009E7164" w:rsidRPr="0064435F">
        <w:rPr>
          <w:rFonts w:ascii="Times New Roman" w:hAnsi="Times New Roman"/>
          <w:sz w:val="24"/>
          <w:szCs w:val="24"/>
          <w:lang w:val="en-US"/>
        </w:rPr>
        <w:t>0.</w:t>
      </w:r>
      <w:r w:rsidRPr="0064435F">
        <w:rPr>
          <w:rFonts w:ascii="Times New Roman" w:hAnsi="Times New Roman"/>
          <w:sz w:val="24"/>
          <w:szCs w:val="24"/>
          <w:lang w:val="en-US"/>
        </w:rPr>
        <w:t xml:space="preserve">1% </w:t>
      </w:r>
      <w:r w:rsidR="0043441A" w:rsidRPr="0064435F">
        <w:rPr>
          <w:rFonts w:ascii="Times New Roman" w:hAnsi="Times New Roman"/>
          <w:sz w:val="24"/>
          <w:szCs w:val="24"/>
          <w:lang w:val="en-US"/>
        </w:rPr>
        <w:t>(</w:t>
      </w:r>
      <w:r w:rsidR="005D58F9" w:rsidRPr="0064435F">
        <w:rPr>
          <w:rFonts w:ascii="Times New Roman" w:hAnsi="Times New Roman"/>
          <w:sz w:val="24"/>
          <w:szCs w:val="24"/>
          <w:lang w:val="en-US"/>
        </w:rPr>
        <w:fldChar w:fldCharType="begin"/>
      </w:r>
      <w:r w:rsidR="005D58F9" w:rsidRPr="0064435F">
        <w:rPr>
          <w:rFonts w:ascii="Times New Roman" w:hAnsi="Times New Roman"/>
          <w:sz w:val="24"/>
          <w:szCs w:val="24"/>
          <w:lang w:val="en-US"/>
        </w:rPr>
        <w:instrText xml:space="preserve"> ADDIN ZOTERO_ITEM CSL_CITATION {"citationID":"ayuM5xzg","properties":{"formattedCitation":"(Chen et al., 2016)","plainCitation":"(Chen et al., 2016)","noteIndex":0},"citationItems":[{"id":75,"uris":["http://zotero.org/users/8331578/items/B7LD37SD"],"uri":["http://zotero.org/users/8331578/items/B7LD37SD"],"itemData":{"id":75,"type":"article-journal","abstract":"There are natural synergies between shared autonomous vehicle (AV) fleets and electric vehicle (EV) technology, since fleets of AVs resolve the practical limitations of today’s non-autonomous EVs, including traveler range anxiety, access to charging infrastructure, and charging time management. Fleet-managed AVs relieve such concerns, managing range and charging activities based on real-time trip demand and established charging-station locations, as demonstrated in this paper. This work explores the management of a fleet of shared autonomous electric vehicles (SAEVs) in a regional, discrete-time, agent-based model. The simulation examines the operation of SAEVs under various vehicle range and charging infrastructure scenarios in a gridded city modeled roughly after the densities of Austin, Texas.","container-title":"Transportation Research Part A: Policy and Practice","issue":"C","language":"en","note":"publisher: Elsevier","page":"243-254","source":"ideas.repec.org","title":"Operations of a shared, autonomous, electric vehicle fleet: Implications of vehicle &amp; charging infrastructure decisions","title-short":"Operations of a shared, autonomous, electric vehicle fleet","volume":"94","author":[{"family":"Chen","given":"T. Donna"},{"family":"Kockelman","given":"Kara M."},{"family":"Hanna","given":"Josiah P."}],"issued":{"date-parts":[["2016"]]}}}],"schema":"https://github.com/citation-style-language/schema/raw/master/csl-citation.json"} </w:instrText>
      </w:r>
      <w:r w:rsidR="005D58F9" w:rsidRPr="0064435F">
        <w:rPr>
          <w:rFonts w:ascii="Times New Roman" w:hAnsi="Times New Roman"/>
          <w:sz w:val="24"/>
          <w:szCs w:val="24"/>
          <w:lang w:val="en-US"/>
        </w:rPr>
        <w:fldChar w:fldCharType="separate"/>
      </w:r>
      <w:r w:rsidR="005D58F9" w:rsidRPr="0064435F">
        <w:rPr>
          <w:rFonts w:ascii="Times New Roman" w:hAnsi="Times New Roman"/>
          <w:sz w:val="24"/>
          <w:lang w:val="en-US"/>
        </w:rPr>
        <w:t>(Chen et al., 2016)</w:t>
      </w:r>
      <w:r w:rsidR="005D58F9" w:rsidRPr="0064435F">
        <w:rPr>
          <w:rFonts w:ascii="Times New Roman" w:hAnsi="Times New Roman"/>
          <w:sz w:val="24"/>
          <w:szCs w:val="24"/>
          <w:lang w:val="en-US"/>
        </w:rPr>
        <w:fldChar w:fldCharType="end"/>
      </w:r>
      <w:r w:rsidR="0043441A" w:rsidRPr="0064435F">
        <w:rPr>
          <w:rFonts w:ascii="Times New Roman" w:hAnsi="Times New Roman"/>
          <w:sz w:val="24"/>
          <w:szCs w:val="24"/>
          <w:lang w:val="en-US"/>
        </w:rPr>
        <w:t xml:space="preserve">, </w:t>
      </w:r>
      <w:r w:rsidR="0043441A" w:rsidRPr="0064435F">
        <w:rPr>
          <w:rFonts w:ascii="Times New Roman" w:hAnsi="Times New Roman"/>
          <w:sz w:val="24"/>
          <w:szCs w:val="24"/>
          <w:lang w:val="en-US"/>
        </w:rPr>
        <w:fldChar w:fldCharType="begin"/>
      </w:r>
      <w:r w:rsidR="0043441A" w:rsidRPr="0064435F">
        <w:rPr>
          <w:rFonts w:ascii="Times New Roman" w:hAnsi="Times New Roman"/>
          <w:sz w:val="24"/>
          <w:szCs w:val="24"/>
          <w:lang w:val="en-US"/>
        </w:rPr>
        <w:instrText xml:space="preserve"> ADDIN ZOTERO_ITEM CSL_CITATION {"citationID":"18YtIAfz","properties":{"formattedCitation":"(Loeb et al., 2018)","plainCitation":"(Loeb et al., 2018)","noteIndex":0},"citationItems":[{"id":638,"uris":["http://zotero.org/users/8331578/items/LUH9CA8V"],"uri":["http://zotero.org/users/8331578/items/LUH9CA8V"],"itemData":{"id":638,"type":"article-newspaper","container-title":"Transportation Research Part C: Emerging Technologies","edition":"89","page":"222-233","title":"Shared autonomous electric vehicle (SEAV) operations across the Austin, Texas network with a focus on charging infrastructure decisions","author":[{"family":"Loeb","given":"Benjamin"},{"family":"Kockelman","given":"Kara"},{"family":"Liu","given":"Jun"}],"issued":{"date-parts":[["2018"]]}}}],"schema":"https://github.com/citation-style-language/schema/raw/master/csl-citation.json"} </w:instrText>
      </w:r>
      <w:r w:rsidR="0043441A" w:rsidRPr="0064435F">
        <w:rPr>
          <w:rFonts w:ascii="Times New Roman" w:hAnsi="Times New Roman"/>
          <w:sz w:val="24"/>
          <w:szCs w:val="24"/>
          <w:lang w:val="en-US"/>
        </w:rPr>
        <w:fldChar w:fldCharType="separate"/>
      </w:r>
      <w:r w:rsidR="0043441A" w:rsidRPr="0064435F">
        <w:rPr>
          <w:rFonts w:ascii="Times New Roman" w:hAnsi="Times New Roman"/>
          <w:sz w:val="24"/>
          <w:lang w:val="en-US"/>
        </w:rPr>
        <w:t>(Loeb et al., 2018)</w:t>
      </w:r>
      <w:r w:rsidR="0043441A" w:rsidRPr="0064435F">
        <w:rPr>
          <w:rFonts w:ascii="Times New Roman" w:hAnsi="Times New Roman"/>
          <w:sz w:val="24"/>
          <w:szCs w:val="24"/>
          <w:lang w:val="en-US"/>
        </w:rPr>
        <w:fldChar w:fldCharType="end"/>
      </w:r>
      <w:r w:rsidRPr="0064435F">
        <w:rPr>
          <w:rFonts w:ascii="Times New Roman" w:hAnsi="Times New Roman"/>
          <w:sz w:val="24"/>
          <w:szCs w:val="24"/>
          <w:lang w:val="en-US"/>
        </w:rPr>
        <w:t>) to 90% (</w:t>
      </w:r>
      <w:r w:rsidR="000F0CA8" w:rsidRPr="0064435F">
        <w:rPr>
          <w:rFonts w:ascii="Times New Roman" w:hAnsi="Times New Roman"/>
          <w:sz w:val="24"/>
          <w:szCs w:val="24"/>
          <w:lang w:val="en-US"/>
        </w:rPr>
        <w:fldChar w:fldCharType="begin"/>
      </w:r>
      <w:r w:rsidR="000F0CA8" w:rsidRPr="0064435F">
        <w:rPr>
          <w:rFonts w:ascii="Times New Roman" w:hAnsi="Times New Roman"/>
          <w:sz w:val="24"/>
          <w:szCs w:val="24"/>
          <w:lang w:val="en-US"/>
        </w:rPr>
        <w:instrText xml:space="preserve"> ADDIN ZOTERO_ITEM CSL_CITATION {"citationID":"34GO98I7","properties":{"formattedCitation":"(ITF, 2015)","plainCitation":"(ITF, 2015)","noteIndex":0},"citationItems":[{"id":616,"uris":["http://zotero.org/users/8331578/items/TFWPGNV9"],"uri":["http://zotero.org/users/8331578/items/TFWPGNV9"],"itemData":{"id":616,"type":"report","event-place":"Paris","publisher":"OECD","publisher-place":"Paris","title":"Urban Mobility System Upgrade: How shared self-driving cars could change city traffic","URL":"https://www.itf-oecd.org/sites/default/files/docs/15cpb_self-drivingcars.pdf","author":[{"family":"ITF","given":""}],"accessed":{"date-parts":[["2021",8,9]]},"issued":{"date-parts":[["2015"]]}}}],"schema":"https://github.com/citation-style-language/schema/raw/master/csl-citation.json"} </w:instrText>
      </w:r>
      <w:r w:rsidR="000F0CA8" w:rsidRPr="0064435F">
        <w:rPr>
          <w:rFonts w:ascii="Times New Roman" w:hAnsi="Times New Roman"/>
          <w:sz w:val="24"/>
          <w:szCs w:val="24"/>
          <w:lang w:val="en-US"/>
        </w:rPr>
        <w:fldChar w:fldCharType="separate"/>
      </w:r>
      <w:r w:rsidR="000F0CA8" w:rsidRPr="0064435F">
        <w:rPr>
          <w:rFonts w:ascii="Times New Roman" w:hAnsi="Times New Roman"/>
          <w:sz w:val="24"/>
          <w:lang w:val="en-US"/>
        </w:rPr>
        <w:t>(ITF, 2015)</w:t>
      </w:r>
      <w:r w:rsidR="000F0CA8" w:rsidRPr="0064435F">
        <w:rPr>
          <w:rFonts w:ascii="Times New Roman" w:hAnsi="Times New Roman"/>
          <w:sz w:val="24"/>
          <w:szCs w:val="24"/>
          <w:lang w:val="en-US"/>
        </w:rPr>
        <w:fldChar w:fldCharType="end"/>
      </w:r>
      <w:r w:rsidR="00D50874" w:rsidRPr="0064435F">
        <w:rPr>
          <w:rFonts w:ascii="Times New Roman" w:hAnsi="Times New Roman"/>
          <w:sz w:val="24"/>
          <w:szCs w:val="24"/>
          <w:lang w:val="en-US"/>
        </w:rPr>
        <w:t xml:space="preserve">, </w:t>
      </w:r>
      <w:r w:rsidR="00D50874" w:rsidRPr="0064435F">
        <w:rPr>
          <w:rFonts w:ascii="Times New Roman" w:hAnsi="Times New Roman"/>
          <w:sz w:val="24"/>
          <w:szCs w:val="24"/>
          <w:lang w:val="en-US"/>
        </w:rPr>
        <w:fldChar w:fldCharType="begin"/>
      </w:r>
      <w:r w:rsidR="00D50874" w:rsidRPr="0064435F">
        <w:rPr>
          <w:rFonts w:ascii="Times New Roman" w:hAnsi="Times New Roman"/>
          <w:sz w:val="24"/>
          <w:szCs w:val="24"/>
          <w:lang w:val="en-US"/>
        </w:rPr>
        <w:instrText xml:space="preserve"> ADDIN ZOTERO_ITEM CSL_CITATION {"citationID":"AbdETKfK","properties":{"formattedCitation":"(D. Fagnant &amp; Kockelman, 2015)","plainCitation":"(D. Fagnant &amp; Kockelman, 2015)","noteIndex":0},"citationItems":[{"id":133,"uris":["http://zotero.org/users/8331578/items/ZXFN3KE3"],"uri":["http://zotero.org/users/8331578/items/ZXFN3KE3"],"itemData":{"id":133,"type":"article-journal","abstract":"Autonomous vehicles (AVs) represent a potentially disruptive yet beneficial change to our transportation system. This new technology has the potential to impact vehicle safety, congestion, and travel behavior. All told, major social AV impacts in the form of crash savings, travel time reduction, fuel efficiency and parking benefits are estimated to approach $2000 to per year per AV, and may eventually approach nearly $4000 when comprehensive crash costs are accounted for. Yet barriers to implementation and mass-market penetration remain. Initial costs will likely be unaffordable. Licensing and testing standards in the U.S. are being developed at the state level, rather than nationally, which may lead to inconsistencies across states. Liability details remain undefined, security concerns linger, and without new privacy standards, a default lack of privacy for personal travel may become the norm. The impacts and interactions with other components of the transportation system, as well as implementation details, remain uncertain. To address these concerns, the federal government should expand research in these areas and create a nationally recognized licensing framework for AVs, determining appropriate standards for liability, security, and data privacy.","container-title":"Transportation Research Part A: Policy and Practice","DOI":"10.1016/j.tra.2015.04.003","journalAbbreviation":"Transportation Research Part A: Policy and Practice","source":"ResearchGate","title":"Preparing a nation for autonomous vehicles: Opportunities, barriers and policy recommendations","title-short":"Preparing a nation for autonomous vehicles","volume":"77","author":[{"family":"Fagnant","given":"Daniel"},{"family":"Kockelman","given":"Kara"}],"issued":{"date-parts":[["2015",7,31]]}}}],"schema":"https://github.com/citation-style-language/schema/raw/master/csl-citation.json"} </w:instrText>
      </w:r>
      <w:r w:rsidR="00D50874" w:rsidRPr="0064435F">
        <w:rPr>
          <w:rFonts w:ascii="Times New Roman" w:hAnsi="Times New Roman"/>
          <w:sz w:val="24"/>
          <w:szCs w:val="24"/>
          <w:lang w:val="en-US"/>
        </w:rPr>
        <w:fldChar w:fldCharType="separate"/>
      </w:r>
      <w:r w:rsidR="00D50874" w:rsidRPr="0064435F">
        <w:rPr>
          <w:rFonts w:ascii="Times New Roman" w:hAnsi="Times New Roman"/>
          <w:sz w:val="24"/>
          <w:lang w:val="en-US"/>
        </w:rPr>
        <w:t>(D. Fagnant &amp; Kockelman, 2015)</w:t>
      </w:r>
      <w:r w:rsidR="00D50874"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hen only a percentage of the demand </w:t>
      </w:r>
      <w:proofErr w:type="gramStart"/>
      <w:r w:rsidRPr="0064435F">
        <w:rPr>
          <w:rFonts w:ascii="Times New Roman" w:hAnsi="Times New Roman"/>
          <w:sz w:val="24"/>
          <w:szCs w:val="24"/>
          <w:lang w:val="en-US"/>
        </w:rPr>
        <w:t>is simulated</w:t>
      </w:r>
      <w:proofErr w:type="gramEnd"/>
      <w:r w:rsidRPr="0064435F">
        <w:rPr>
          <w:rFonts w:ascii="Times New Roman" w:hAnsi="Times New Roman"/>
          <w:sz w:val="24"/>
          <w:szCs w:val="24"/>
          <w:lang w:val="en-US"/>
        </w:rPr>
        <w:t xml:space="preserve">, it is considered as a partial market penetration with the other trips being fulfilled by non-autonomous vehicles. It </w:t>
      </w:r>
      <w:proofErr w:type="gramStart"/>
      <w:r w:rsidRPr="0064435F">
        <w:rPr>
          <w:rFonts w:ascii="Times New Roman" w:hAnsi="Times New Roman"/>
          <w:sz w:val="24"/>
          <w:szCs w:val="24"/>
          <w:lang w:val="en-US"/>
        </w:rPr>
        <w:t>is then also considered</w:t>
      </w:r>
      <w:proofErr w:type="gramEnd"/>
      <w:r w:rsidRPr="0064435F">
        <w:rPr>
          <w:rFonts w:ascii="Times New Roman" w:hAnsi="Times New Roman"/>
          <w:sz w:val="24"/>
          <w:szCs w:val="24"/>
          <w:lang w:val="en-US"/>
        </w:rPr>
        <w:t xml:space="preserve"> as multimodal since a commuter could take different modes to go from his origin to his desired destination given that other non-autonomous vehicles are available.</w:t>
      </w:r>
      <w:r w:rsidR="00851CDF" w:rsidRPr="0064435F">
        <w:rPr>
          <w:rFonts w:ascii="Times New Roman" w:hAnsi="Times New Roman"/>
          <w:sz w:val="24"/>
          <w:szCs w:val="24"/>
          <w:lang w:val="en-US"/>
        </w:rPr>
        <w:t xml:space="preserve"> </w:t>
      </w:r>
      <w:r w:rsidR="008E3F61" w:rsidRPr="0064435F">
        <w:rPr>
          <w:rFonts w:ascii="Times New Roman" w:hAnsi="Times New Roman"/>
          <w:sz w:val="24"/>
          <w:szCs w:val="24"/>
          <w:lang w:val="en-US"/>
        </w:rPr>
        <w:t xml:space="preserve">This has an impact on the AVs’ fleet size needed </w:t>
      </w:r>
      <w:r w:rsidR="000F0CA8" w:rsidRPr="0064435F">
        <w:rPr>
          <w:rFonts w:ascii="Times New Roman" w:hAnsi="Times New Roman"/>
          <w:sz w:val="24"/>
          <w:szCs w:val="24"/>
          <w:lang w:val="en-US"/>
        </w:rPr>
        <w:fldChar w:fldCharType="begin"/>
      </w:r>
      <w:r w:rsidR="000F0CA8" w:rsidRPr="0064435F">
        <w:rPr>
          <w:rFonts w:ascii="Times New Roman" w:hAnsi="Times New Roman"/>
          <w:sz w:val="24"/>
          <w:szCs w:val="24"/>
          <w:lang w:val="en-US"/>
        </w:rPr>
        <w:instrText xml:space="preserve"> ADDIN ZOTERO_ITEM CSL_CITATION {"citationID":"dCS5ta3y","properties":{"formattedCitation":"(ITF, 2015)","plainCitation":"(ITF, 2015)","noteIndex":0},"citationItems":[{"id":616,"uris":["http://zotero.org/users/8331578/items/TFWPGNV9"],"uri":["http://zotero.org/users/8331578/items/TFWPGNV9"],"itemData":{"id":616,"type":"report","event-place":"Paris","publisher":"OECD","publisher-place":"Paris","title":"Urban Mobility System Upgrade: How shared self-driving cars could change city traffic","URL":"https://www.itf-oecd.org/sites/default/files/docs/15cpb_self-drivingcars.pdf","author":[{"family":"ITF","given":""}],"accessed":{"date-parts":[["2021",8,9]]},"issued":{"date-parts":[["2015"]]}}}],"schema":"https://github.com/citation-style-language/schema/raw/master/csl-citation.json"} </w:instrText>
      </w:r>
      <w:r w:rsidR="000F0CA8" w:rsidRPr="0064435F">
        <w:rPr>
          <w:rFonts w:ascii="Times New Roman" w:hAnsi="Times New Roman"/>
          <w:sz w:val="24"/>
          <w:szCs w:val="24"/>
          <w:lang w:val="en-US"/>
        </w:rPr>
        <w:fldChar w:fldCharType="separate"/>
      </w:r>
      <w:r w:rsidR="000F0CA8" w:rsidRPr="0064435F">
        <w:rPr>
          <w:rFonts w:ascii="Times New Roman" w:hAnsi="Times New Roman"/>
          <w:sz w:val="24"/>
          <w:lang w:val="en-US"/>
        </w:rPr>
        <w:t>(ITF, 2015)</w:t>
      </w:r>
      <w:r w:rsidR="000F0CA8" w:rsidRPr="0064435F">
        <w:rPr>
          <w:rFonts w:ascii="Times New Roman" w:hAnsi="Times New Roman"/>
          <w:sz w:val="24"/>
          <w:szCs w:val="24"/>
          <w:lang w:val="en-US"/>
        </w:rPr>
        <w:fldChar w:fldCharType="end"/>
      </w:r>
      <w:r w:rsidR="000C0FEB" w:rsidRPr="0064435F">
        <w:rPr>
          <w:rFonts w:ascii="Times New Roman" w:hAnsi="Times New Roman"/>
          <w:sz w:val="24"/>
          <w:szCs w:val="24"/>
          <w:lang w:val="en-US"/>
        </w:rPr>
        <w:t>.</w:t>
      </w:r>
    </w:p>
    <w:p w14:paraId="3D9B38D9" w14:textId="06E0A7EA" w:rsidR="00704F72" w:rsidRPr="0064435F" w:rsidRDefault="00704F72" w:rsidP="00704F72">
      <w:pPr>
        <w:spacing w:line="360" w:lineRule="auto"/>
        <w:jc w:val="both"/>
        <w:rPr>
          <w:rFonts w:ascii="Times New Roman" w:hAnsi="Times New Roman"/>
          <w:sz w:val="24"/>
          <w:szCs w:val="24"/>
          <w:lang w:val="en-US"/>
        </w:rPr>
      </w:pPr>
    </w:p>
    <w:p w14:paraId="01E7803C" w14:textId="05783233" w:rsidR="00DE1450" w:rsidRPr="0064435F" w:rsidRDefault="004E3FA4" w:rsidP="00704F72">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Fourthly</w:t>
      </w:r>
      <w:r w:rsidR="00704F72" w:rsidRPr="0064435F">
        <w:rPr>
          <w:rFonts w:ascii="Times New Roman" w:hAnsi="Times New Roman"/>
          <w:sz w:val="24"/>
          <w:szCs w:val="24"/>
          <w:lang w:val="en-US"/>
        </w:rPr>
        <w:t xml:space="preserve">, </w:t>
      </w:r>
      <w:proofErr w:type="gramStart"/>
      <w:r w:rsidR="00704F72" w:rsidRPr="0064435F">
        <w:rPr>
          <w:rFonts w:ascii="Times New Roman" w:hAnsi="Times New Roman"/>
          <w:sz w:val="24"/>
          <w:szCs w:val="24"/>
          <w:lang w:val="en-US"/>
        </w:rPr>
        <w:t>several</w:t>
      </w:r>
      <w:proofErr w:type="gramEnd"/>
      <w:r w:rsidR="00704F72" w:rsidRPr="0064435F">
        <w:rPr>
          <w:rFonts w:ascii="Times New Roman" w:hAnsi="Times New Roman"/>
          <w:sz w:val="24"/>
          <w:szCs w:val="24"/>
          <w:lang w:val="en-US"/>
        </w:rPr>
        <w:t xml:space="preserve"> implementations exist. AVs can be owned as a private (</w:t>
      </w:r>
      <w:r w:rsidR="00B83984" w:rsidRPr="0064435F">
        <w:rPr>
          <w:rFonts w:ascii="Times New Roman" w:hAnsi="Times New Roman"/>
          <w:sz w:val="24"/>
          <w:szCs w:val="24"/>
          <w:lang w:val="en-US"/>
        </w:rPr>
        <w:fldChar w:fldCharType="begin"/>
      </w:r>
      <w:r w:rsidR="00B83984" w:rsidRPr="0064435F">
        <w:rPr>
          <w:rFonts w:ascii="Times New Roman" w:hAnsi="Times New Roman"/>
          <w:sz w:val="24"/>
          <w:szCs w:val="24"/>
          <w:lang w:val="en-US"/>
        </w:rPr>
        <w:instrText xml:space="preserve"> ADDIN ZOTERO_ITEM CSL_CITATION {"citationID":"JLpzHBtj","properties":{"formattedCitation":"(B\\uc0\\u246{}sch, 2018)","plainCitation":"(Bösch, 2018)","noteIndex":0},"citationItems":[{"id":245,"uris":["http://zotero.org/users/8331578/items/87GC4H9Q"],"uri":["http://zotero.org/users/8331578/items/87GC4H9Q"],"itemData":{"id":245,"type":"thesis","abstract":"Autonomous vehicles (AVs), also called driverless vehicles, according to SAE International (2016) levels 4 and 5 definitions, are the next revolution in transport. This thesis provides an overview of the technology and the effects of AVs on the future transport system. It results in recommendations on how to maximize the benefits of AVs while minimizing their negative effects. It consolidates work by the author and collaborators done over the past years and therefore approaches the topic from different angles. This work thus not only provides a solid background on the topic for interested readers, but also recommendations relevant for future political discussions and practice.  The first part of this thesis (Chapter 2) provides a general and qualitative overview of AVs. It investigates their effects on and potential benefits for the future transport system. This summary covers most aspects that have been topic of discussions on AVs in recent time. It presents the potential benefits of AVs, which are, for example, improved safety, fewer externalities, increased road capacity, productive drive time, and the potential for empty rides, which allow for new services and usage-patterns. But it also shows the remaining challenges for a successful release of the technology, which are, for example, technological problems, safety and security issues, data and privacy questions, as well as ethical and legal discussions. The second part (Chapter 3) approaches the topic from an economic point of view. It focuses on the future cost structure of a transport system with AVs. In a rigorous bottom-up approach, the cost and price of private, shared, and public modes are calculated. The resulting picture indicates that the reign of the private car might not yet end with the automation of transport. Shared AVs (SAVs) will likely be cheaper per passenger kilometer (PKM) and more comfortable to use. But the price difference (urban setting: private car 0.47 Swiss francs (CHF) per PKM versus SAV 0.43 CHF/PKM) might not be enough to offset the luxury of having a private mobility robot at one’s service at all times, the emotional connection to the private car, and its use as an extended part of home. The presented work also indicates that automation represents a challenge for mass transit. In dense urban cores, the limited road capacity will likely prevent alternative solutions to mass transit. Outside, where road capacity is less of an issue, however, SAVs will be a competitive alternative form of public transport. At lower prices (regional setting: SAV 0.34 CHF/PKM versus autonomous bus 0.42 CHF/PKM), SAVs enable direct on-demand door-to-door service without transfers and without strangers in the same vehicle. The third part (Chapter 4 to Chapter 7) combines the qualitative overview with the economic analysis in a simulation study of the future transport system. With a scenario-based approach using a MATSim (Horni et al., 2016) simulation of Zug, Switzerland, it approaches the topic from a policy-oriented angle. By analyzing different possible policy strategies in different scenarios and combined with the results of the previous chapters, it concludes in four policy suggestions to maximize the potential benefits of AVs and minimize their negative effects.  These recommendations are, first, to promote slow modes and public transport. At least in urban areas, harvesting automation for improving mass transit and thus a strengthening of these low-externality modes is a way to benefit sustainably from AVs. Second, an introduction of mobility pricing should be considered to control growth of traffic and to replace traffic control instruments lost to automation (like parking). Induced demand and empty rides of private and shared AVs have the potential to lead to another explosion of traffic, which should be controlled for the benefit of everyone. The third recommendation is the controlled support of automation of private transport. AVs are safer and produce less externalities than conventional vehicles, and they allow the users to be productive while on the road. These are substantial benefits for society, which should be harvested as soon as technologically possible. The fourth suggestion is, for SAVs, to actively favor dynamic ride-sharing (automated ride-sharing, aRS) over exclusive-access taxi services (automated taxis, aTaxis). Both the users and the suppliers have strong incentives for aTaxis, which might be only slightly more expensive to operate than aRS services (urban setting: aRS 0.29 CHF/PKM versus aTaxi 0.41 CHF/PKM). From a society and transport system perspective, however, aTaxis produce substantial additional traffic on each passenger trip compared to private vehicles (estimated +8% (Fagnant et al., 2015) to +15% (Bösch et al., 2016a) for passenger pick-ups alone, without redistribution, for example), represent challenges for the infrastructure (pick-up solutions at mobility hubs, such as city centers, train stations, or airports), and draw substantial modal shares from slow modes (here -7.5%) and mass-transit public transport (here -6.7%). Effects which can be minimized or even turned into savings by using SAV as aRS services. Ride-sharing (or - in its high-volume form - mass transit) is one of the very few ways how an increasing travel demand can be served with decreasing vehicle kilometers. These recommendations might be general and have to be analyzed in more detail for a particular city or area, but they represent an indication of the upcoming challenge for society to integrate AVs and negotiate the future transport system.","genre":"Doctoral Thesis","language":"en","note":"Accepted: 2018-10-18T06:13:29Z\nDOI: 10.3929/ethz-b-000296870","publisher":"ETH Zurich","source":"www.research-collection.ethz.ch","title":"Autonomous Vehicles - The next Revolution in Mobility","URL":"https://www.research-collection.ethz.ch/handle/20.500.11850/296870","author":[{"family":"Bösch","given":"Patrick M."}],"accessed":{"date-parts":[["2021",8,12]]},"issued":{"date-parts":[["2018"]]}}}],"schema":"https://github.com/citation-style-language/schema/raw/master/csl-citation.json"} </w:instrText>
      </w:r>
      <w:r w:rsidR="00B83984" w:rsidRPr="0064435F">
        <w:rPr>
          <w:rFonts w:ascii="Times New Roman" w:hAnsi="Times New Roman"/>
          <w:sz w:val="24"/>
          <w:szCs w:val="24"/>
          <w:lang w:val="en-US"/>
        </w:rPr>
        <w:fldChar w:fldCharType="separate"/>
      </w:r>
      <w:r w:rsidR="00B83984" w:rsidRPr="0064435F">
        <w:rPr>
          <w:rFonts w:ascii="Times New Roman" w:hAnsi="Times New Roman"/>
          <w:sz w:val="24"/>
          <w:szCs w:val="24"/>
          <w:lang w:val="en-US"/>
        </w:rPr>
        <w:t>(Bösch, 2018)</w:t>
      </w:r>
      <w:r w:rsidR="00B83984" w:rsidRPr="0064435F">
        <w:rPr>
          <w:rFonts w:ascii="Times New Roman" w:hAnsi="Times New Roman"/>
          <w:sz w:val="24"/>
          <w:szCs w:val="24"/>
          <w:lang w:val="en-US"/>
        </w:rPr>
        <w:fldChar w:fldCharType="end"/>
      </w:r>
      <w:r w:rsidR="00704F72" w:rsidRPr="0064435F">
        <w:rPr>
          <w:rFonts w:ascii="Times New Roman" w:hAnsi="Times New Roman"/>
          <w:sz w:val="24"/>
          <w:szCs w:val="24"/>
          <w:lang w:val="en-US"/>
        </w:rPr>
        <w:t xml:space="preserve">, </w:t>
      </w:r>
      <w:r w:rsidR="00D50874" w:rsidRPr="0064435F">
        <w:rPr>
          <w:rFonts w:ascii="Times New Roman" w:hAnsi="Times New Roman"/>
          <w:sz w:val="24"/>
          <w:szCs w:val="24"/>
          <w:lang w:val="en-US"/>
        </w:rPr>
        <w:fldChar w:fldCharType="begin"/>
      </w:r>
      <w:r w:rsidR="00D50874" w:rsidRPr="0064435F">
        <w:rPr>
          <w:rFonts w:ascii="Times New Roman" w:hAnsi="Times New Roman"/>
          <w:sz w:val="24"/>
          <w:szCs w:val="24"/>
          <w:lang w:val="en-US"/>
        </w:rPr>
        <w:instrText xml:space="preserve"> ADDIN ZOTERO_ITEM CSL_CITATION {"citationID":"Zw20fJ4G","properties":{"formattedCitation":"(D. Fagnant &amp; Kockelman, 2015)","plainCitation":"(D. Fagnant &amp; Kockelman, 2015)","noteIndex":0},"citationItems":[{"id":133,"uris":["http://zotero.org/users/8331578/items/ZXFN3KE3"],"uri":["http://zotero.org/users/8331578/items/ZXFN3KE3"],"itemData":{"id":133,"type":"article-journal","abstract":"Autonomous vehicles (AVs) represent a potentially disruptive yet beneficial change to our transportation system. This new technology has the potential to impact vehicle safety, congestion, and travel behavior. All told, major social AV impacts in the form of crash savings, travel time reduction, fuel efficiency and parking benefits are estimated to approach $2000 to per year per AV, and may eventually approach nearly $4000 when comprehensive crash costs are accounted for. Yet barriers to implementation and mass-market penetration remain. Initial costs will likely be unaffordable. Licensing and testing standards in the U.S. are being developed at the state level, rather than nationally, which may lead to inconsistencies across states. Liability details remain undefined, security concerns linger, and without new privacy standards, a default lack of privacy for personal travel may become the norm. The impacts and interactions with other components of the transportation system, as well as implementation details, remain uncertain. To address these concerns, the federal government should expand research in these areas and create a nationally recognized licensing framework for AVs, determining appropriate standards for liability, security, and data privacy.","container-title":"Transportation Research Part A: Policy and Practice","DOI":"10.1016/j.tra.2015.04.003","journalAbbreviation":"Transportation Research Part A: Policy and Practice","source":"ResearchGate","title":"Preparing a nation for autonomous vehicles: Opportunities, barriers and policy recommendations","title-short":"Preparing a nation for autonomous vehicles","volume":"77","author":[{"family":"Fagnant","given":"Daniel"},{"family":"Kockelman","given":"Kara"}],"issued":{"date-parts":[["2015",7,31]]}}}],"schema":"https://github.com/citation-style-language/schema/raw/master/csl-citation.json"} </w:instrText>
      </w:r>
      <w:r w:rsidR="00D50874" w:rsidRPr="0064435F">
        <w:rPr>
          <w:rFonts w:ascii="Times New Roman" w:hAnsi="Times New Roman"/>
          <w:sz w:val="24"/>
          <w:szCs w:val="24"/>
          <w:lang w:val="en-US"/>
        </w:rPr>
        <w:fldChar w:fldCharType="separate"/>
      </w:r>
      <w:r w:rsidR="00D50874" w:rsidRPr="0064435F">
        <w:rPr>
          <w:rFonts w:ascii="Times New Roman" w:hAnsi="Times New Roman"/>
          <w:sz w:val="24"/>
          <w:lang w:val="en-US"/>
        </w:rPr>
        <w:t>(D. Fagnant &amp; Kockelman, 2015)</w:t>
      </w:r>
      <w:r w:rsidR="00D50874" w:rsidRPr="0064435F">
        <w:rPr>
          <w:rFonts w:ascii="Times New Roman" w:hAnsi="Times New Roman"/>
          <w:sz w:val="24"/>
          <w:szCs w:val="24"/>
          <w:lang w:val="en-US"/>
        </w:rPr>
        <w:fldChar w:fldCharType="end"/>
      </w:r>
      <w:r w:rsidR="00704F72" w:rsidRPr="0064435F">
        <w:rPr>
          <w:rFonts w:ascii="Times New Roman" w:hAnsi="Times New Roman"/>
          <w:sz w:val="24"/>
          <w:szCs w:val="24"/>
          <w:lang w:val="en-US"/>
        </w:rPr>
        <w:t xml:space="preserve">, </w:t>
      </w:r>
      <w:r w:rsidR="006E6C54" w:rsidRPr="0064435F">
        <w:rPr>
          <w:rFonts w:ascii="Times New Roman" w:hAnsi="Times New Roman"/>
          <w:sz w:val="24"/>
          <w:szCs w:val="24"/>
          <w:lang w:val="en-US"/>
        </w:rPr>
        <w:t xml:space="preserve"> </w:t>
      </w:r>
      <w:r w:rsidR="006E6C54" w:rsidRPr="0064435F">
        <w:rPr>
          <w:rFonts w:ascii="Times New Roman" w:hAnsi="Times New Roman"/>
          <w:sz w:val="24"/>
          <w:szCs w:val="24"/>
          <w:lang w:val="en-US"/>
        </w:rPr>
        <w:fldChar w:fldCharType="begin"/>
      </w:r>
      <w:r w:rsidR="006E6C54" w:rsidRPr="0064435F">
        <w:rPr>
          <w:rFonts w:ascii="Times New Roman" w:hAnsi="Times New Roman"/>
          <w:sz w:val="24"/>
          <w:szCs w:val="24"/>
          <w:lang w:val="en-US"/>
        </w:rPr>
        <w:instrText xml:space="preserve"> ADDIN ZOTERO_ITEM CSL_CITATION {"citationID":"kpy0WRIE","properties":{"formattedCitation":"(Wadud, 2017)","plainCitation":"(Wadud, 2017)","noteIndex":0},"citationItems":[{"id":43,"uris":["http://zotero.org/users/8331578/items/LBT9GHPT"],"uri":["http://zotero.org/users/8331578/items/LBT9GHPT"],"itemData":{"id":43,"type":"article-journal","abstract":"Vehicle automation and its adoption by the vehicle purchasers is an active area of research among transportation academics. So far, most of the interest in the adoption of fully automated, driverless vehicles has focussed on private vehicles alone, yet full automation could be beneficial for commercial vehicles too. This paper identifies the vehicle sectors that will likely be the earliest adopters of full automation. Total cost of ownership analysis is used to compare the costs (and benefits) of vehicle automation for private vehicles among different income groups and commercial vehicles in the taxi and freight sectors in the UK. Commercial operations clearly benefit more from automation because the driver costs can be reduced substantially through automation. Among private users, households with the highest income will benefit more from automation because of their higher driving distances and higher perceived value of time, which can be used more productively through full automation.","container-title":"Transportation Research Part A: Policy and Practice","DOI":"10.1016/j.tra.2017.05.005","ISSN":"0965-8564","journalAbbreviation":"Transportation Research Part A: Policy and Practice","language":"en","page":"163-176","source":"ScienceDirect","title":"Fully automated vehicles: A cost of ownership analysis to inform early adoption","title-short":"Fully automated vehicles","volume":"101","author":[{"family":"Wadud","given":"Zia"}],"issued":{"date-parts":[["2017",7,1]]}}}],"schema":"https://github.com/citation-style-language/schema/raw/master/csl-citation.json"} </w:instrText>
      </w:r>
      <w:r w:rsidR="006E6C54" w:rsidRPr="0064435F">
        <w:rPr>
          <w:rFonts w:ascii="Times New Roman" w:hAnsi="Times New Roman"/>
          <w:sz w:val="24"/>
          <w:szCs w:val="24"/>
          <w:lang w:val="en-US"/>
        </w:rPr>
        <w:fldChar w:fldCharType="separate"/>
      </w:r>
      <w:r w:rsidR="006E6C54" w:rsidRPr="0064435F">
        <w:rPr>
          <w:rFonts w:ascii="Times New Roman" w:hAnsi="Times New Roman"/>
          <w:sz w:val="24"/>
          <w:lang w:val="en-US"/>
        </w:rPr>
        <w:t>(Wadud, 2017)</w:t>
      </w:r>
      <w:r w:rsidR="006E6C54" w:rsidRPr="0064435F">
        <w:rPr>
          <w:rFonts w:ascii="Times New Roman" w:hAnsi="Times New Roman"/>
          <w:sz w:val="24"/>
          <w:szCs w:val="24"/>
          <w:lang w:val="en-US"/>
        </w:rPr>
        <w:fldChar w:fldCharType="end"/>
      </w:r>
      <w:r w:rsidR="00704F72" w:rsidRPr="0064435F">
        <w:rPr>
          <w:rFonts w:ascii="Times New Roman" w:hAnsi="Times New Roman"/>
          <w:sz w:val="24"/>
          <w:szCs w:val="24"/>
          <w:lang w:val="en-US"/>
        </w:rPr>
        <w:t>) car or shared and manage by a centralized dispatcher. Among shared autonomous cars, it can include ride sharing (</w:t>
      </w:r>
      <w:r w:rsidR="000E176A" w:rsidRPr="0064435F">
        <w:rPr>
          <w:rFonts w:ascii="Times New Roman" w:hAnsi="Times New Roman"/>
          <w:sz w:val="24"/>
          <w:szCs w:val="24"/>
          <w:lang w:val="en-US"/>
        </w:rPr>
        <w:fldChar w:fldCharType="begin"/>
      </w:r>
      <w:r w:rsidR="000E176A" w:rsidRPr="0064435F">
        <w:rPr>
          <w:rFonts w:ascii="Times New Roman" w:hAnsi="Times New Roman"/>
          <w:sz w:val="24"/>
          <w:szCs w:val="24"/>
          <w:lang w:val="en-US"/>
        </w:rPr>
        <w:instrText xml:space="preserve"> ADDIN ZOTERO_ITEM CSL_CITATION {"citationID":"njdcSwGP","properties":{"formattedCitation":"(Kornhauser et al., 2013)","plainCitation":"(Kornhauser et al., 2013)","noteIndex":0},"citationItems":[{"id":643,"uris":["http://zotero.org/users/8331578/items/BVURBSJB"],"uri":["http://zotero.org/users/8331578/items/BVURBSJB"],"itemData":{"id":643,"type":"report","publisher":"Department of Operations Research &amp; Financial Engineering Princeton University","title":"Uncongested Mobility for All - New Jersey's Area-wide aTaxi System - ORF467F12 Report","author":[{"family":"Kornhauser","given":"Alain L."},{"family":"Chang","given":"Iris"},{"family":"Clark","given":"Christina"},{"family":"Gao","given":"JingKang"},{"family":"Korac","given":"Damjan"},{"family":"Leibowitz","given":"Brett"},{"family":"Oasis","given":"Philip"},{"family":"Xu","given":"Zixi"},{"family":"Zachariah","given":"Jaison"},{"family":"Harpalani","given":"Natasha"},{"family":"Lee","given":"Eileen"},{"family":"Lin","given":"Alice"},{"family":"Miles","given":"Aria"},{"family":"Rajeshwar","given":"Hannah"},{"family":"Wang","given":"Lucia"},{"family":"Wright","given":"Charquia"},{"family":"Bergeson","given":"Kristin"},{"family":"Darnis","given":"Franklyn"},{"family":"Shackleford","given":"Matthew"},{"family":"Skoularikis","given":"Sonia"},{"family":"Sperry","given":"Roger"},{"family":"Swoboda","given":"Andrew"}],"issued":{"date-parts":[["2013",1]]}}}],"schema":"https://github.com/citation-style-language/schema/raw/master/csl-citation.json"} </w:instrText>
      </w:r>
      <w:r w:rsidR="000E176A" w:rsidRPr="0064435F">
        <w:rPr>
          <w:rFonts w:ascii="Times New Roman" w:hAnsi="Times New Roman"/>
          <w:sz w:val="24"/>
          <w:szCs w:val="24"/>
          <w:lang w:val="en-US"/>
        </w:rPr>
        <w:fldChar w:fldCharType="separate"/>
      </w:r>
      <w:r w:rsidR="000E176A" w:rsidRPr="0064435F">
        <w:rPr>
          <w:rFonts w:ascii="Times New Roman" w:hAnsi="Times New Roman"/>
          <w:sz w:val="24"/>
          <w:lang w:val="en-US"/>
        </w:rPr>
        <w:t>(Kornhauser et al., 2013)</w:t>
      </w:r>
      <w:r w:rsidR="000E176A" w:rsidRPr="0064435F">
        <w:rPr>
          <w:rFonts w:ascii="Times New Roman" w:hAnsi="Times New Roman"/>
          <w:sz w:val="24"/>
          <w:szCs w:val="24"/>
          <w:lang w:val="en-US"/>
        </w:rPr>
        <w:fldChar w:fldCharType="end"/>
      </w:r>
      <w:r w:rsidR="000E176A" w:rsidRPr="0064435F">
        <w:rPr>
          <w:rFonts w:ascii="Times New Roman" w:hAnsi="Times New Roman"/>
          <w:sz w:val="24"/>
          <w:szCs w:val="24"/>
          <w:lang w:val="en-US"/>
        </w:rPr>
        <w:t xml:space="preserve">, </w:t>
      </w:r>
      <w:r w:rsidR="000E176A" w:rsidRPr="0064435F">
        <w:rPr>
          <w:rFonts w:ascii="Times New Roman" w:hAnsi="Times New Roman"/>
          <w:sz w:val="24"/>
          <w:szCs w:val="24"/>
          <w:lang w:val="en-US"/>
        </w:rPr>
        <w:fldChar w:fldCharType="begin"/>
      </w:r>
      <w:r w:rsidR="000E176A" w:rsidRPr="0064435F">
        <w:rPr>
          <w:rFonts w:ascii="Times New Roman" w:hAnsi="Times New Roman"/>
          <w:sz w:val="24"/>
          <w:szCs w:val="24"/>
          <w:lang w:val="en-US"/>
        </w:rPr>
        <w:instrText xml:space="preserve"> ADDIN ZOTERO_ITEM CSL_CITATION {"citationID":"KGK6mleh","properties":{"formattedCitation":"(Kornhauser et al., 2016)","plainCitation":"(Kornhauser et al., 2016)","noteIndex":0},"citationItems":[{"id":642,"uris":["http://zotero.org/users/8331578/items/BAAWK28L"],"uri":["http://zotero.org/users/8331578/items/BAAWK28L"],"itemData":{"id":642,"type":"report","publisher":"Department of Operations Research &amp; Financial Engineering Princeton University","title":"ORF467F15 Final Report: Fleet Management of Area-Wide Ride-Sharing: A first look at what it would take to serve New Jersey's Mobility Needs","author":[{"family":"Kornhauser","given":"Alain L."},{"family":"Marocchini","given":"Kyle"},{"family":"Roth","given":"Tyler"},{"family":"Zhu","given":"Shriley"},{"family":"Bressler","given":"Max"},{"family":"Byrne","given":"Thomas"},{"family":"Filipowicz","given":"Arthur"},{"family":"Gladstone","given":"Keith"},{"family":"Jian","given":"Naman"},{"family":"Jones","given":"Kathryn"},{"family":"Ju","given":"Kate"},{"family":"Kinn","given":"Ian"},{"family":"Lamb","given":"Alicia"},{"family":"Manyara","given":"Kevin"},{"family":"McDonald","given":"Ellie"},{"family":"Osborne","given":"Trevor"},{"family":"Oslin","given":"Bryan"},{"family":"Quansah","given":"Ebo"},{"family":"Radke","given":"Jordan"},{"family":"Rogers","given":"Jack"},{"family":"Rudolph","given":"Tyler"},{"family":"Sabo","given":"Marlon"},{"family":"Schwartz","given":"Aaron"},{"family":"Slattery","given":"Ryan"},{"family":"Siiro","given":"Rayan"},{"family":"Singleton","given":"Alex"},{"family":"Toro","given":"Daniel"},{"family":"Yates","given":"Joe"},{"family":"Zou","given":"Jessica"}],"issued":{"date-parts":[["2016",1,12]]}}}],"schema":"https://github.com/citation-style-language/schema/raw/master/csl-citation.json"} </w:instrText>
      </w:r>
      <w:r w:rsidR="000E176A" w:rsidRPr="0064435F">
        <w:rPr>
          <w:rFonts w:ascii="Times New Roman" w:hAnsi="Times New Roman"/>
          <w:sz w:val="24"/>
          <w:szCs w:val="24"/>
          <w:lang w:val="en-US"/>
        </w:rPr>
        <w:fldChar w:fldCharType="separate"/>
      </w:r>
      <w:r w:rsidR="000E176A" w:rsidRPr="0064435F">
        <w:rPr>
          <w:rFonts w:ascii="Times New Roman" w:hAnsi="Times New Roman"/>
          <w:sz w:val="24"/>
        </w:rPr>
        <w:t>(Kornhauser et al., 2016)</w:t>
      </w:r>
      <w:r w:rsidR="000E176A" w:rsidRPr="0064435F">
        <w:rPr>
          <w:rFonts w:ascii="Times New Roman" w:hAnsi="Times New Roman"/>
          <w:sz w:val="24"/>
          <w:szCs w:val="24"/>
          <w:lang w:val="en-US"/>
        </w:rPr>
        <w:fldChar w:fldCharType="end"/>
      </w:r>
      <w:r w:rsidR="00704F72" w:rsidRPr="0064435F">
        <w:rPr>
          <w:rFonts w:ascii="Times New Roman" w:hAnsi="Times New Roman"/>
          <w:sz w:val="24"/>
          <w:szCs w:val="24"/>
          <w:lang w:val="en-US"/>
        </w:rPr>
        <w:t xml:space="preserve">, </w:t>
      </w:r>
      <w:r w:rsidR="00F729C8" w:rsidRPr="0064435F">
        <w:rPr>
          <w:rFonts w:ascii="Times New Roman" w:hAnsi="Times New Roman"/>
          <w:sz w:val="24"/>
          <w:szCs w:val="24"/>
          <w:lang w:val="en-US"/>
        </w:rPr>
        <w:fldChar w:fldCharType="begin"/>
      </w:r>
      <w:r w:rsidR="00F729C8" w:rsidRPr="0064435F">
        <w:rPr>
          <w:rFonts w:ascii="Times New Roman" w:hAnsi="Times New Roman"/>
          <w:sz w:val="24"/>
          <w:szCs w:val="24"/>
          <w:lang w:val="en-US"/>
        </w:rPr>
        <w:instrText xml:space="preserve"> ADDIN ZOTERO_ITEM CSL_CITATION {"citationID":"qpAH6GwM","properties":{"formattedCitation":"(Zachariah, 2013)","plainCitation":"(Zachariah, 2013)","noteIndex":0},"citationItems":[{"id":644,"uris":["http://zotero.org/users/8331578/items/MQ99BCP7"],"uri":["http://zotero.org/users/8331578/items/MQ99BCP7"],"itemData":{"id":644,"type":"thesis","language":"EN","number-of-pages":"79","publisher":"Princeton University","title":"Are We There Yet? A Proposal for an Autonomous Taxi System in New Jersey and a Preliminary Foundation for Empty Vehicle Routing","author":[{"family":"Zachariah","given":"Jaison J."}],"issued":{"date-parts":[["2013",6]]}}}],"schema":"https://github.com/citation-style-language/schema/raw/master/csl-citation.json"} </w:instrText>
      </w:r>
      <w:r w:rsidR="00F729C8" w:rsidRPr="0064435F">
        <w:rPr>
          <w:rFonts w:ascii="Times New Roman" w:hAnsi="Times New Roman"/>
          <w:sz w:val="24"/>
          <w:szCs w:val="24"/>
          <w:lang w:val="en-US"/>
        </w:rPr>
        <w:fldChar w:fldCharType="separate"/>
      </w:r>
      <w:r w:rsidR="00F729C8" w:rsidRPr="0064435F">
        <w:rPr>
          <w:rFonts w:ascii="Times New Roman" w:hAnsi="Times New Roman"/>
          <w:sz w:val="24"/>
          <w:lang w:val="en-US"/>
        </w:rPr>
        <w:t>(Zachariah, 2013)</w:t>
      </w:r>
      <w:r w:rsidR="00F729C8" w:rsidRPr="0064435F">
        <w:rPr>
          <w:rFonts w:ascii="Times New Roman" w:hAnsi="Times New Roman"/>
          <w:sz w:val="24"/>
          <w:szCs w:val="24"/>
          <w:lang w:val="en-US"/>
        </w:rPr>
        <w:fldChar w:fldCharType="end"/>
      </w:r>
      <w:r w:rsidR="00704F72" w:rsidRPr="0064435F">
        <w:rPr>
          <w:rFonts w:ascii="Times New Roman" w:hAnsi="Times New Roman"/>
          <w:sz w:val="24"/>
          <w:szCs w:val="24"/>
          <w:lang w:val="en-US"/>
        </w:rPr>
        <w:t xml:space="preserve">, </w:t>
      </w:r>
      <w:r w:rsidR="007D7881" w:rsidRPr="0064435F">
        <w:rPr>
          <w:rFonts w:ascii="Times New Roman" w:hAnsi="Times New Roman"/>
          <w:sz w:val="24"/>
          <w:szCs w:val="24"/>
          <w:lang w:val="en-US"/>
        </w:rPr>
        <w:fldChar w:fldCharType="begin"/>
      </w:r>
      <w:r w:rsidR="007D7881" w:rsidRPr="0064435F">
        <w:rPr>
          <w:rFonts w:ascii="Times New Roman" w:hAnsi="Times New Roman"/>
          <w:sz w:val="24"/>
          <w:szCs w:val="24"/>
          <w:lang w:val="en-US"/>
        </w:rPr>
        <w:instrText xml:space="preserve"> ADDIN ZOTERO_ITEM CSL_CITATION {"citationID":"gu6UxZjK","properties":{"formattedCitation":"(Zhu, 2016)","plainCitation":"(Zhu, 2016)","noteIndex":0},"citationItems":[{"id":645,"uris":["http://zotero.org/users/8331578/items/TP56FGMA"],"uri":["http://zotero.org/users/8331578/items/TP56FGMA"],"itemData":{"id":645,"type":"thesis","language":"EN","number-of-pages":"82","publisher":"Princeton University","title":"Make American Transportation Great Again: Autonomous Taxi Fleet Management Strategies","author":[{"family":"Zhu","given":"Shriley"}],"issued":{"date-parts":[["2016",5]]}}}],"schema":"https://github.com/citation-style-language/schema/raw/master/csl-citation.json"} </w:instrText>
      </w:r>
      <w:r w:rsidR="007D7881" w:rsidRPr="0064435F">
        <w:rPr>
          <w:rFonts w:ascii="Times New Roman" w:hAnsi="Times New Roman"/>
          <w:sz w:val="24"/>
          <w:szCs w:val="24"/>
          <w:lang w:val="en-US"/>
        </w:rPr>
        <w:fldChar w:fldCharType="separate"/>
      </w:r>
      <w:r w:rsidR="007D7881" w:rsidRPr="0064435F">
        <w:rPr>
          <w:rFonts w:ascii="Times New Roman" w:hAnsi="Times New Roman"/>
          <w:sz w:val="24"/>
          <w:lang w:val="en-US"/>
        </w:rPr>
        <w:t>(Zhu, 2016)</w:t>
      </w:r>
      <w:r w:rsidR="007D7881" w:rsidRPr="0064435F">
        <w:rPr>
          <w:rFonts w:ascii="Times New Roman" w:hAnsi="Times New Roman"/>
          <w:sz w:val="24"/>
          <w:szCs w:val="24"/>
          <w:lang w:val="en-US"/>
        </w:rPr>
        <w:fldChar w:fldCharType="end"/>
      </w:r>
      <w:r w:rsidR="00704F72" w:rsidRPr="0064435F">
        <w:rPr>
          <w:rFonts w:ascii="Times New Roman" w:hAnsi="Times New Roman"/>
          <w:sz w:val="24"/>
          <w:szCs w:val="24"/>
          <w:lang w:val="en-US"/>
        </w:rPr>
        <w:t xml:space="preserve">, </w:t>
      </w:r>
      <w:r w:rsidR="00B83984" w:rsidRPr="0064435F">
        <w:rPr>
          <w:rFonts w:ascii="Times New Roman" w:hAnsi="Times New Roman"/>
          <w:sz w:val="24"/>
          <w:szCs w:val="24"/>
          <w:lang w:val="en-US"/>
        </w:rPr>
        <w:fldChar w:fldCharType="begin"/>
      </w:r>
      <w:r w:rsidR="00B83984" w:rsidRPr="0064435F">
        <w:rPr>
          <w:rFonts w:ascii="Times New Roman" w:hAnsi="Times New Roman"/>
          <w:sz w:val="24"/>
          <w:szCs w:val="24"/>
          <w:lang w:val="en-US"/>
        </w:rPr>
        <w:instrText xml:space="preserve"> ADDIN ZOTERO_ITEM CSL_CITATION {"citationID":"iOsuppGo","properties":{"formattedCitation":"(B\\uc0\\u246{}sch, 2018)","plainCitation":"(Bösch, 2018)","noteIndex":0},"citationItems":[{"id":245,"uris":["http://zotero.org/users/8331578/items/87GC4H9Q"],"uri":["http://zotero.org/users/8331578/items/87GC4H9Q"],"itemData":{"id":245,"type":"thesis","abstract":"Autonomous vehicles (AVs), also called driverless vehicles, according to SAE International (2016) levels 4 and 5 definitions, are the next revolution in transport. This thesis provides an overview of the technology and the effects of AVs on the future transport system. It results in recommendations on how to maximize the benefits of AVs while minimizing their negative effects. It consolidates work by the author and collaborators done over the past years and therefore approaches the topic from different angles. This work thus not only provides a solid background on the topic for interested readers, but also recommendations relevant for future political discussions and practice.  The first part of this thesis (Chapter 2) provides a general and qualitative overview of AVs. It investigates their effects on and potential benefits for the future transport system. This summary covers most aspects that have been topic of discussions on AVs in recent time. It presents the potential benefits of AVs, which are, for example, improved safety, fewer externalities, increased road capacity, productive drive time, and the potential for empty rides, which allow for new services and usage-patterns. But it also shows the remaining challenges for a successful release of the technology, which are, for example, technological problems, safety and security issues, data and privacy questions, as well as ethical and legal discussions. The second part (Chapter 3) approaches the topic from an economic point of view. It focuses on the future cost structure of a transport system with AVs. In a rigorous bottom-up approach, the cost and price of private, shared, and public modes are calculated. The resulting picture indicates that the reign of the private car might not yet end with the automation of transport. Shared AVs (SAVs) will likely be cheaper per passenger kilometer (PKM) and more comfortable to use. But the price difference (urban setting: private car 0.47 Swiss francs (CHF) per PKM versus SAV 0.43 CHF/PKM) might not be enough to offset the luxury of having a private mobility robot at one’s service at all times, the emotional connection to the private car, and its use as an extended part of home. The presented work also indicates that automation represents a challenge for mass transit. In dense urban cores, the limited road capacity will likely prevent alternative solutions to mass transit. Outside, where road capacity is less of an issue, however, SAVs will be a competitive alternative form of public transport. At lower prices (regional setting: SAV 0.34 CHF/PKM versus autonomous bus 0.42 CHF/PKM), SAVs enable direct on-demand door-to-door service without transfers and without strangers in the same vehicle. The third part (Chapter 4 to Chapter 7) combines the qualitative overview with the economic analysis in a simulation study of the future transport system. With a scenario-based approach using a MATSim (Horni et al., 2016) simulation of Zug, Switzerland, it approaches the topic from a policy-oriented angle. By analyzing different possible policy strategies in different scenarios and combined with the results of the previous chapters, it concludes in four policy suggestions to maximize the potential benefits of AVs and minimize their negative effects.  These recommendations are, first, to promote slow modes and public transport. At least in urban areas, harvesting automation for improving mass transit and thus a strengthening of these low-externality modes is a way to benefit sustainably from AVs. Second, an introduction of mobility pricing should be considered to control growth of traffic and to replace traffic control instruments lost to automation (like parking). Induced demand and empty rides of private and shared AVs have the potential to lead to another explosion of traffic, which should be controlled for the benefit of everyone. The third recommendation is the controlled support of automation of private transport. AVs are safer and produce less externalities than conventional vehicles, and they allow the users to be productive while on the road. These are substantial benefits for society, which should be harvested as soon as technologically possible. The fourth suggestion is, for SAVs, to actively favor dynamic ride-sharing (automated ride-sharing, aRS) over exclusive-access taxi services (automated taxis, aTaxis). Both the users and the suppliers have strong incentives for aTaxis, which might be only slightly more expensive to operate than aRS services (urban setting: aRS 0.29 CHF/PKM versus aTaxi 0.41 CHF/PKM). From a society and transport system perspective, however, aTaxis produce substantial additional traffic on each passenger trip compared to private vehicles (estimated +8% (Fagnant et al., 2015) to +15% (Bösch et al., 2016a) for passenger pick-ups alone, without redistribution, for example), represent challenges for the infrastructure (pick-up solutions at mobility hubs, such as city centers, train stations, or airports), and draw substantial modal shares from slow modes (here -7.5%) and mass-transit public transport (here -6.7%). Effects which can be minimized or even turned into savings by using SAV as aRS services. Ride-sharing (or - in its high-volume form - mass transit) is one of the very few ways how an increasing travel demand can be served with decreasing vehicle kilometers. These recommendations might be general and have to be analyzed in more detail for a particular city or area, but they represent an indication of the upcoming challenge for society to integrate AVs and negotiate the future transport system.","genre":"Doctoral Thesis","language":"en","note":"Accepted: 2018-10-18T06:13:29Z\nDOI: 10.3929/ethz-b-000296870","publisher":"ETH Zurich","source":"www.research-collection.ethz.ch","title":"Autonomous Vehicles - The next Revolution in Mobility","URL":"https://www.research-collection.ethz.ch/handle/20.500.11850/296870","author":[{"family":"Bösch","given":"Patrick M."}],"accessed":{"date-parts":[["2021",8,12]]},"issued":{"date-parts":[["2018"]]}}}],"schema":"https://github.com/citation-style-language/schema/raw/master/csl-citation.json"} </w:instrText>
      </w:r>
      <w:r w:rsidR="00B83984" w:rsidRPr="0064435F">
        <w:rPr>
          <w:rFonts w:ascii="Times New Roman" w:hAnsi="Times New Roman"/>
          <w:sz w:val="24"/>
          <w:szCs w:val="24"/>
          <w:lang w:val="en-US"/>
        </w:rPr>
        <w:fldChar w:fldCharType="separate"/>
      </w:r>
      <w:r w:rsidR="00B83984" w:rsidRPr="0064435F">
        <w:rPr>
          <w:rFonts w:ascii="Times New Roman" w:hAnsi="Times New Roman"/>
          <w:sz w:val="24"/>
          <w:szCs w:val="24"/>
          <w:lang w:val="en-US"/>
        </w:rPr>
        <w:t>(Bösch, 2018)</w:t>
      </w:r>
      <w:r w:rsidR="00B83984" w:rsidRPr="0064435F">
        <w:rPr>
          <w:rFonts w:ascii="Times New Roman" w:hAnsi="Times New Roman"/>
          <w:sz w:val="24"/>
          <w:szCs w:val="24"/>
          <w:lang w:val="en-US"/>
        </w:rPr>
        <w:fldChar w:fldCharType="end"/>
      </w:r>
      <w:r w:rsidR="00B83984" w:rsidRPr="0064435F">
        <w:rPr>
          <w:rFonts w:ascii="Times New Roman" w:hAnsi="Times New Roman"/>
          <w:sz w:val="24"/>
          <w:szCs w:val="24"/>
          <w:lang w:val="en-US"/>
        </w:rPr>
        <w:t>,</w:t>
      </w:r>
      <w:r w:rsidR="00704F72" w:rsidRPr="0064435F">
        <w:rPr>
          <w:rFonts w:ascii="Times New Roman" w:hAnsi="Times New Roman"/>
          <w:sz w:val="24"/>
          <w:szCs w:val="24"/>
          <w:lang w:val="en-US"/>
        </w:rPr>
        <w:t xml:space="preserve"> </w:t>
      </w:r>
      <w:r w:rsidR="00D50874" w:rsidRPr="0064435F">
        <w:rPr>
          <w:rFonts w:ascii="Times New Roman" w:hAnsi="Times New Roman"/>
          <w:sz w:val="24"/>
          <w:szCs w:val="24"/>
          <w:lang w:val="en-US"/>
        </w:rPr>
        <w:fldChar w:fldCharType="begin"/>
      </w:r>
      <w:r w:rsidR="00D50874" w:rsidRPr="0064435F">
        <w:rPr>
          <w:rFonts w:ascii="Times New Roman" w:hAnsi="Times New Roman"/>
          <w:sz w:val="24"/>
          <w:szCs w:val="24"/>
          <w:lang w:val="en-US"/>
        </w:rPr>
        <w:instrText xml:space="preserve"> ADDIN ZOTERO_ITEM CSL_CITATION {"citationID":"S5tGtGtI","properties":{"formattedCitation":"(D. Fagnant &amp; Kockelman, 2015)","plainCitation":"(D. Fagnant &amp; Kockelman, 2015)","noteIndex":0},"citationItems":[{"id":133,"uris":["http://zotero.org/users/8331578/items/ZXFN3KE3"],"uri":["http://zotero.org/users/8331578/items/ZXFN3KE3"],"itemData":{"id":133,"type":"article-journal","abstract":"Autonomous vehicles (AVs) represent a potentially disruptive yet beneficial change to our transportation system. This new technology has the potential to impact vehicle safety, congestion, and travel behavior. All told, major social AV impacts in the form of crash savings, travel time reduction, fuel efficiency and parking benefits are estimated to approach $2000 to per year per AV, and may eventually approach nearly $4000 when comprehensive crash costs are accounted for. Yet barriers to implementation and mass-market penetration remain. Initial costs will likely be unaffordable. Licensing and testing standards in the U.S. are being developed at the state level, rather than nationally, which may lead to inconsistencies across states. Liability details remain undefined, security concerns linger, and without new privacy standards, a default lack of privacy for personal travel may become the norm. The impacts and interactions with other components of the transportation system, as well as implementation details, remain uncertain. To address these concerns, the federal government should expand research in these areas and create a nationally recognized licensing framework for AVs, determining appropriate standards for liability, security, and data privacy.","container-title":"Transportation Research Part A: Policy and Practice","DOI":"10.1016/j.tra.2015.04.003","journalAbbreviation":"Transportation Research Part A: Policy and Practice","source":"ResearchGate","title":"Preparing a nation for autonomous vehicles: Opportunities, barriers and policy recommendations","title-short":"Preparing a nation for autonomous vehicles","volume":"77","author":[{"family":"Fagnant","given":"Daniel"},{"family":"Kockelman","given":"Kara"}],"issued":{"date-parts":[["2015",7,31]]}}}],"schema":"https://github.com/citation-style-language/schema/raw/master/csl-citation.json"} </w:instrText>
      </w:r>
      <w:r w:rsidR="00D50874" w:rsidRPr="0064435F">
        <w:rPr>
          <w:rFonts w:ascii="Times New Roman" w:hAnsi="Times New Roman"/>
          <w:sz w:val="24"/>
          <w:szCs w:val="24"/>
          <w:lang w:val="en-US"/>
        </w:rPr>
        <w:fldChar w:fldCharType="separate"/>
      </w:r>
      <w:r w:rsidR="00D50874" w:rsidRPr="0064435F">
        <w:rPr>
          <w:rFonts w:ascii="Times New Roman" w:hAnsi="Times New Roman"/>
          <w:sz w:val="24"/>
          <w:lang w:val="en-US"/>
        </w:rPr>
        <w:t>(D. Fagnant &amp; Kockelman, 2015)</w:t>
      </w:r>
      <w:r w:rsidR="00D50874" w:rsidRPr="0064435F">
        <w:rPr>
          <w:rFonts w:ascii="Times New Roman" w:hAnsi="Times New Roman"/>
          <w:sz w:val="24"/>
          <w:szCs w:val="24"/>
          <w:lang w:val="en-US"/>
        </w:rPr>
        <w:fldChar w:fldCharType="end"/>
      </w:r>
      <w:r w:rsidR="00704F72" w:rsidRPr="0064435F">
        <w:rPr>
          <w:rFonts w:ascii="Times New Roman" w:hAnsi="Times New Roman"/>
          <w:sz w:val="24"/>
          <w:szCs w:val="24"/>
          <w:lang w:val="en-US"/>
        </w:rPr>
        <w:t xml:space="preserve">, </w:t>
      </w:r>
      <w:r w:rsidR="00D50874" w:rsidRPr="0064435F">
        <w:rPr>
          <w:rFonts w:ascii="Times New Roman" w:hAnsi="Times New Roman"/>
          <w:sz w:val="24"/>
          <w:szCs w:val="24"/>
          <w:lang w:val="en-US"/>
        </w:rPr>
        <w:fldChar w:fldCharType="begin"/>
      </w:r>
      <w:r w:rsidR="00D50874" w:rsidRPr="0064435F">
        <w:rPr>
          <w:rFonts w:ascii="Times New Roman" w:hAnsi="Times New Roman"/>
          <w:sz w:val="24"/>
          <w:szCs w:val="24"/>
          <w:lang w:val="en-US"/>
        </w:rPr>
        <w:instrText xml:space="preserve"> ADDIN ZOTERO_ITEM CSL_CITATION {"citationID":"8QxaS9c0","properties":{"formattedCitation":"(D. Fagnant &amp; Kockelman, 2016)","plainCitation":"(D. Fagnant &amp; Kockelman, 2016)","noteIndex":0},"citationItems":[{"id":636,"uris":["http://zotero.org/users/8331578/items/DXHU9THF"],"uri":["http://zotero.org/users/8331578/items/DXHU9THF"],"itemData":{"id":636,"type":"article-newspaper","container-title":"Transportation","edition":"45","page":"1-16","title":"Dynamic ride-sharing and fleet sizing for a system of shared autonomous vehicles in Austin, Texas","author":[{"family":"Fagnant","given":"Daniel"},{"family":"Kockelman","given":"Kara"}],"issued":{"date-parts":[["2016"]]}}}],"schema":"https://github.com/citation-style-language/schema/raw/master/csl-citation.json"} </w:instrText>
      </w:r>
      <w:r w:rsidR="00D50874" w:rsidRPr="0064435F">
        <w:rPr>
          <w:rFonts w:ascii="Times New Roman" w:hAnsi="Times New Roman"/>
          <w:sz w:val="24"/>
          <w:szCs w:val="24"/>
          <w:lang w:val="en-US"/>
        </w:rPr>
        <w:fldChar w:fldCharType="separate"/>
      </w:r>
      <w:r w:rsidR="00D50874" w:rsidRPr="0064435F">
        <w:rPr>
          <w:rFonts w:ascii="Times New Roman" w:hAnsi="Times New Roman"/>
          <w:sz w:val="24"/>
          <w:lang w:val="en-US"/>
        </w:rPr>
        <w:t>(D. Fagnant &amp; Kockelman, 2016)</w:t>
      </w:r>
      <w:r w:rsidR="00D50874" w:rsidRPr="0064435F">
        <w:rPr>
          <w:rFonts w:ascii="Times New Roman" w:hAnsi="Times New Roman"/>
          <w:sz w:val="24"/>
          <w:szCs w:val="24"/>
          <w:lang w:val="en-US"/>
        </w:rPr>
        <w:fldChar w:fldCharType="end"/>
      </w:r>
      <w:r w:rsidR="00704F72" w:rsidRPr="0064435F">
        <w:rPr>
          <w:rFonts w:ascii="Times New Roman" w:hAnsi="Times New Roman"/>
          <w:sz w:val="24"/>
          <w:szCs w:val="24"/>
          <w:lang w:val="en-US"/>
        </w:rPr>
        <w:t xml:space="preserve">, </w:t>
      </w:r>
      <w:r w:rsidR="006D0AF8" w:rsidRPr="0064435F">
        <w:rPr>
          <w:rFonts w:ascii="Times New Roman" w:hAnsi="Times New Roman"/>
          <w:sz w:val="24"/>
          <w:szCs w:val="24"/>
          <w:lang w:val="en-US"/>
        </w:rPr>
        <w:fldChar w:fldCharType="begin"/>
      </w:r>
      <w:r w:rsidR="006D0AF8" w:rsidRPr="0064435F">
        <w:rPr>
          <w:rFonts w:ascii="Times New Roman" w:hAnsi="Times New Roman"/>
          <w:sz w:val="24"/>
          <w:szCs w:val="24"/>
          <w:lang w:val="en-US"/>
        </w:rPr>
        <w:instrText xml:space="preserve"> ADDIN ZOTERO_ITEM CSL_CITATION {"citationID":"hBNWJyYt","properties":{"formattedCitation":"(Litman, 2021)","plainCitation":"(Litman, 2021)","noteIndex":0},"citationItems":[{"id":42,"uris":["http://zotero.org/users/8331578/items/2BFLKCKA"],"uri":["http://zotero.org/users/8331578/items/2BFLKCKA"],"itemData":{"id":42,"type":"article-journal","abstract":"This report explores the impacts of autonomous (also called self-driving, driverless or robotic) vehicles, and their implications for transportation planning. It investigates how quickly such vehicles are likely to develop and be deployed based on experience with previous vehicle technologies; their likely benefits and costs; how they will affect travel activity; and their impacts on planning decisions such as optimal road, parking and public transit supply. This analysis indicates that Level 5 autonomous vehicles, able to operate without a driver, may be commercially available and legal to use in some jurisdictions by the late 2020s, but will initially have high costs and limited performance. Some benefits, such as independent mobility for affluent non-drivers, may begin in the 2030s or 2040s, but most impacts, including reduced traffic and parking congestion, independent mobility for low-income people (and therefore reduced need for public transit), increased safety, energy conservation and pollution reductions, will only be significant when autonomous vehicles become common and affordable, probably in the 2050s to 2060s, and some benefits may require prohibiting human-driven vehicles on certain roadways, which could take even longer.","container-title":"Victoria Transport Policy Institute","language":"en","page":"46","source":"Zotero","title":"Implications for Transport Planning","author":[{"family":"Litman","given":"Todd"}],"issued":{"date-parts":[["2021",6,25]]}}}],"schema":"https://github.com/citation-style-language/schema/raw/master/csl-citation.json"} </w:instrText>
      </w:r>
      <w:r w:rsidR="006D0AF8" w:rsidRPr="0064435F">
        <w:rPr>
          <w:rFonts w:ascii="Times New Roman" w:hAnsi="Times New Roman"/>
          <w:sz w:val="24"/>
          <w:szCs w:val="24"/>
          <w:lang w:val="en-US"/>
        </w:rPr>
        <w:fldChar w:fldCharType="separate"/>
      </w:r>
      <w:r w:rsidR="006D0AF8" w:rsidRPr="0064435F">
        <w:rPr>
          <w:rFonts w:ascii="Times New Roman" w:hAnsi="Times New Roman"/>
          <w:sz w:val="24"/>
          <w:lang w:val="en-US"/>
        </w:rPr>
        <w:t>(Litman, 2021)</w:t>
      </w:r>
      <w:r w:rsidR="006D0AF8" w:rsidRPr="0064435F">
        <w:rPr>
          <w:rFonts w:ascii="Times New Roman" w:hAnsi="Times New Roman"/>
          <w:sz w:val="24"/>
          <w:szCs w:val="24"/>
          <w:lang w:val="en-US"/>
        </w:rPr>
        <w:fldChar w:fldCharType="end"/>
      </w:r>
      <w:r w:rsidR="006D0AF8" w:rsidRPr="0064435F">
        <w:rPr>
          <w:rFonts w:ascii="Times New Roman" w:hAnsi="Times New Roman"/>
          <w:sz w:val="24"/>
          <w:szCs w:val="24"/>
          <w:lang w:val="en-US"/>
        </w:rPr>
        <w:t>,</w:t>
      </w:r>
      <w:r w:rsidR="00704F72" w:rsidRPr="0064435F">
        <w:rPr>
          <w:rFonts w:ascii="Times New Roman" w:hAnsi="Times New Roman"/>
          <w:sz w:val="24"/>
          <w:szCs w:val="24"/>
          <w:lang w:val="en-US"/>
        </w:rPr>
        <w:t xml:space="preserve"> </w:t>
      </w:r>
      <w:r w:rsidR="009539A1" w:rsidRPr="0064435F">
        <w:rPr>
          <w:rFonts w:ascii="Times New Roman" w:hAnsi="Times New Roman"/>
          <w:sz w:val="24"/>
          <w:szCs w:val="24"/>
        </w:rPr>
        <w:fldChar w:fldCharType="begin"/>
      </w:r>
      <w:r w:rsidR="009539A1" w:rsidRPr="0064435F">
        <w:rPr>
          <w:rFonts w:ascii="Times New Roman" w:hAnsi="Times New Roman"/>
          <w:sz w:val="24"/>
          <w:szCs w:val="24"/>
          <w:lang w:val="en-US"/>
        </w:rPr>
        <w:instrText xml:space="preserve"> ADDIN ZOTERO_ITEM CSL_CITATION {"citationID":"drZtgc2N","properties":{"formattedCitation":"(Loeb &amp; Kockelman, 2019)","plainCitation":"(Loeb &amp; Kockelman, 2019)","noteIndex":0},"citationItems":[{"id":640,"uris":["http://zotero.org/users/8331578/items/MHBTXGYV"],"uri":["http://zotero.org/users/8331578/items/MHBTXGYV"],"itemData":{"id":640,"type":"article-newspaper","container-title":"Transportation Research Part A","edition":"121","page":"374-385","title":"Fleet performance and cost evaluation of a shared autonomous electric vehicle fleet: a case study for Austin, Texas","author":[{"family":"Loeb","given":"Benjamin"},{"family":"Kockelman","given":"Kara"}],"issued":{"date-parts":[["2019"]]}}}],"schema":"https://github.com/citation-style-language/schema/raw/master/csl-citation.json"} </w:instrText>
      </w:r>
      <w:r w:rsidR="009539A1" w:rsidRPr="0064435F">
        <w:rPr>
          <w:rFonts w:ascii="Times New Roman" w:hAnsi="Times New Roman"/>
          <w:sz w:val="24"/>
          <w:szCs w:val="24"/>
        </w:rPr>
        <w:fldChar w:fldCharType="separate"/>
      </w:r>
      <w:r w:rsidR="009539A1" w:rsidRPr="0064435F">
        <w:rPr>
          <w:rFonts w:ascii="Times New Roman" w:hAnsi="Times New Roman"/>
          <w:sz w:val="24"/>
          <w:lang w:val="en-US"/>
        </w:rPr>
        <w:t>(Loeb &amp; Kockelman, 2019)</w:t>
      </w:r>
      <w:r w:rsidR="009539A1" w:rsidRPr="0064435F">
        <w:rPr>
          <w:rFonts w:ascii="Times New Roman" w:hAnsi="Times New Roman"/>
          <w:sz w:val="24"/>
          <w:szCs w:val="24"/>
        </w:rPr>
        <w:fldChar w:fldCharType="end"/>
      </w:r>
      <w:r w:rsidR="00704F72" w:rsidRPr="0064435F">
        <w:rPr>
          <w:rFonts w:ascii="Times New Roman" w:hAnsi="Times New Roman"/>
          <w:sz w:val="24"/>
          <w:szCs w:val="24"/>
          <w:lang w:val="en-US"/>
        </w:rPr>
        <w:t xml:space="preserve">, </w:t>
      </w:r>
      <w:r w:rsidR="008661AA" w:rsidRPr="0064435F">
        <w:rPr>
          <w:rFonts w:ascii="Times New Roman" w:hAnsi="Times New Roman"/>
          <w:sz w:val="24"/>
          <w:szCs w:val="24"/>
          <w:lang w:val="en-US"/>
        </w:rPr>
        <w:fldChar w:fldCharType="begin"/>
      </w:r>
      <w:r w:rsidR="008661AA" w:rsidRPr="0064435F">
        <w:rPr>
          <w:rFonts w:ascii="Times New Roman" w:hAnsi="Times New Roman"/>
          <w:sz w:val="24"/>
          <w:szCs w:val="24"/>
          <w:lang w:val="en-US"/>
        </w:rPr>
        <w:instrText xml:space="preserve"> ADDIN ZOTERO_ITEM CSL_CITATION {"citationID":"Ycqt4uCa","properties":{"formattedCitation":"(Poulh\\uc0\\u232{}s &amp; Berrada, 2019)","plainCitation":"(Poulhès &amp; Berrada, 2019)","noteIndex":0},"citationItems":[{"id":226,"uris":["http://zotero.org/users/8331578/items/NF79BUNZ"],"uri":["http://zotero.org/users/8331578/items/NF79BUNZ"],"itemData":{"id":226,"type":"article-journal","abstract":"The spread of smartphone applications, the negative social impacts of the private car or the potentially revolutionary effect of future autonomous vehicles, are contributing to the emergence of other hybrid mobility systems. Notably, companies like Uber or Lyft have successfully applied the classical dial-a-ride method, in which users are assigned to vehicles in such a way as to minimise the cost funct</w:instrText>
      </w:r>
      <w:r w:rsidR="008661AA" w:rsidRPr="0064435F">
        <w:rPr>
          <w:rFonts w:ascii="Times New Roman" w:hAnsi="Times New Roman"/>
          <w:sz w:val="24"/>
          <w:szCs w:val="24"/>
        </w:rPr>
        <w:instrText xml:space="preserve">ion under a set of constraints. In this paper, we construct an agent-based model based on vehicles where demand is assigned through aggregation by origin-destination pair. Two operating strategies are described: in the first, the pick-up strategy is applied at vehicle level, in the second it is applied at global service level, with vehicles being shared dynamically and making extra stops to collect travellers with different destinations. At each iteration time, the set of possible options depending on itinerary and demand, are tested first for already assigned vehicles then for free vehicles. The option associated with the maximum utility is selected to set the vehicle or service strategy. A case study illustrates a comparison between both strategies and evaluates the efficiency of several service choices. A service where vehicles are managed by a dispatcher is more efficient for both users and operator.","container-title":"Transportmetrica A: Transport Science","DOI":"10.1080/23249935.2019.1570383","journalAbbreviation":"Transportmetrica A: Transport Science","page":"1-43","source":"ResearchGate","title":"Single Vehicle Network Versus Dispatcher: User Assignment in an Agent-Based Model","title-short":"Single Vehicle Network Versus Dispatcher","volume":"16","author":[{"family":"Poulhès","given":"Alexis"},{"family":"Berrada","given":"Jaâfar"}],"issued":{"date-parts":[["2019",1,14]]}}}],"schema":"https://github.com/citation-style-language/schema/raw/master/csl-citation.json"} </w:instrText>
      </w:r>
      <w:r w:rsidR="008661AA" w:rsidRPr="0064435F">
        <w:rPr>
          <w:rFonts w:ascii="Times New Roman" w:hAnsi="Times New Roman"/>
          <w:sz w:val="24"/>
          <w:szCs w:val="24"/>
          <w:lang w:val="en-US"/>
        </w:rPr>
        <w:fldChar w:fldCharType="separate"/>
      </w:r>
      <w:r w:rsidR="008661AA" w:rsidRPr="0064435F">
        <w:rPr>
          <w:rFonts w:ascii="Times New Roman" w:hAnsi="Times New Roman"/>
          <w:sz w:val="24"/>
          <w:szCs w:val="24"/>
        </w:rPr>
        <w:t>(Poulhès &amp; Berrada, 2019)</w:t>
      </w:r>
      <w:r w:rsidR="008661AA" w:rsidRPr="0064435F">
        <w:rPr>
          <w:rFonts w:ascii="Times New Roman" w:hAnsi="Times New Roman"/>
          <w:sz w:val="24"/>
          <w:szCs w:val="24"/>
          <w:lang w:val="en-US"/>
        </w:rPr>
        <w:fldChar w:fldCharType="end"/>
      </w:r>
      <w:r w:rsidR="00704F72" w:rsidRPr="0064435F">
        <w:rPr>
          <w:rFonts w:ascii="Times New Roman" w:hAnsi="Times New Roman"/>
          <w:sz w:val="24"/>
          <w:szCs w:val="24"/>
        </w:rPr>
        <w:t xml:space="preserve">, </w:t>
      </w:r>
      <w:r w:rsidR="00FB3DB0" w:rsidRPr="0064435F">
        <w:rPr>
          <w:rFonts w:ascii="Times New Roman" w:hAnsi="Times New Roman"/>
          <w:sz w:val="24"/>
          <w:szCs w:val="24"/>
        </w:rPr>
        <w:fldChar w:fldCharType="begin"/>
      </w:r>
      <w:r w:rsidR="00FB3DB0" w:rsidRPr="0064435F">
        <w:rPr>
          <w:rFonts w:ascii="Times New Roman" w:hAnsi="Times New Roman"/>
          <w:sz w:val="24"/>
          <w:szCs w:val="24"/>
        </w:rPr>
        <w:instrText xml:space="preserve"> ADDIN ZOTERO_ITEM CSL_CITATION {"citationID":"GHCMYKK4","properties":{"formattedCitation":"(Vosooghi et al., 2019)","plainCitation":"(Vosooghi et al., 2019)","noteIndex":0},"citationItems":[{"id":253,"uris":["http://zotero.org/users/8331578/items/3VQCENPH"],"uri":["http://zotero.org/users/8331578/items/3VQCENPH"],"itemData":{"id":253,"type":"paper-conference","title":"Shared Autonomous Vehicle Simulation and Service Design","URL":"https://www.researchgate.net/publication/333865752_Shared_Autonomous_Vehicle_Simulation_and_Service_Design","author":[{"family":"Vosooghi","given":"Reza"},{"family":"Puchinger","given":"Jakob"},{"family":"Jankovic","given":"Marija"},{"family":"Vouillon","given":"Anthony"}],"accessed":{"date-parts":[["2021",8,12]]},"issued":{"date-parts":[["2019",6,18]]}}}],"schema":"https://github.com/citation-style-language/schema/raw/master/csl-citation.json"} </w:instrText>
      </w:r>
      <w:r w:rsidR="00FB3DB0" w:rsidRPr="0064435F">
        <w:rPr>
          <w:rFonts w:ascii="Times New Roman" w:hAnsi="Times New Roman"/>
          <w:sz w:val="24"/>
          <w:szCs w:val="24"/>
        </w:rPr>
        <w:fldChar w:fldCharType="separate"/>
      </w:r>
      <w:r w:rsidR="00FB3DB0" w:rsidRPr="0064435F">
        <w:rPr>
          <w:rFonts w:ascii="Times New Roman" w:hAnsi="Times New Roman"/>
          <w:sz w:val="24"/>
        </w:rPr>
        <w:t>(Vosooghi et al., 2019)</w:t>
      </w:r>
      <w:r w:rsidR="00FB3DB0" w:rsidRPr="0064435F">
        <w:rPr>
          <w:rFonts w:ascii="Times New Roman" w:hAnsi="Times New Roman"/>
          <w:sz w:val="24"/>
          <w:szCs w:val="24"/>
        </w:rPr>
        <w:fldChar w:fldCharType="end"/>
      </w:r>
      <w:r w:rsidR="00704F72" w:rsidRPr="0064435F">
        <w:rPr>
          <w:rFonts w:ascii="Times New Roman" w:hAnsi="Times New Roman"/>
          <w:sz w:val="24"/>
          <w:szCs w:val="24"/>
        </w:rPr>
        <w:t xml:space="preserve">, </w:t>
      </w:r>
      <w:r w:rsidR="00EE0690" w:rsidRPr="0064435F">
        <w:rPr>
          <w:rFonts w:ascii="Times New Roman" w:hAnsi="Times New Roman"/>
          <w:sz w:val="24"/>
          <w:szCs w:val="24"/>
          <w:lang w:val="en-US"/>
        </w:rPr>
        <w:fldChar w:fldCharType="begin"/>
      </w:r>
      <w:r w:rsidR="00EE0690" w:rsidRPr="0064435F">
        <w:rPr>
          <w:rFonts w:ascii="Times New Roman" w:hAnsi="Times New Roman"/>
          <w:sz w:val="24"/>
          <w:szCs w:val="24"/>
        </w:rPr>
        <w:instrText xml:space="preserve"> ADDIN ZOTERO_ITEM CSL_CITATION {"citationID":"1Yk88b8R","properties":{"formattedCitation":"(Burghout &amp; Andr\\uc0\\u233{}asson, 2015)","plainCitation":"(Burghout &amp; Andréasson, 2015)","noteIndex":0},"citationItems":[{"id":50,"uris":["http://zotero.org/users/8331578/items/EBM7PNTF"],"uri":["http://zotero.org/users/8331578/items/EBM7PNTF"],"itemData":{"id":50,"type":"paper-conference","event":". Proceedings of the 94th annual meeting of the Transportation Research Board","title":"Impacts of Shared Autonomous Taxis in a Metropolitan Area","URL":"https://www.researchgate.net/publication/298346251_Impacts_of_Shared_Autonomous_Taxis_in_a_Metropolitan_Area","author":[{"family":"Burghout","given":"Wilco"},{"family":"Andréasson","given":"Ingmar"}],"accessed":{"date-parts":[["2021",8,9]]},"issued":{"date-parts":[["2015"]]}}}],"schema":"https://github.com/citation-style-language/schema/raw/master/csl-citation.json"} </w:instrText>
      </w:r>
      <w:r w:rsidR="00EE0690" w:rsidRPr="0064435F">
        <w:rPr>
          <w:rFonts w:ascii="Times New Roman" w:hAnsi="Times New Roman"/>
          <w:sz w:val="24"/>
          <w:szCs w:val="24"/>
          <w:lang w:val="en-US"/>
        </w:rPr>
        <w:fldChar w:fldCharType="separate"/>
      </w:r>
      <w:r w:rsidR="00EE0690" w:rsidRPr="0064435F">
        <w:rPr>
          <w:rFonts w:ascii="Times New Roman" w:hAnsi="Times New Roman"/>
          <w:sz w:val="24"/>
          <w:szCs w:val="24"/>
        </w:rPr>
        <w:t>(Burghout &amp; Andréasson, 2015)</w:t>
      </w:r>
      <w:r w:rsidR="00EE0690" w:rsidRPr="0064435F">
        <w:rPr>
          <w:rFonts w:ascii="Times New Roman" w:hAnsi="Times New Roman"/>
          <w:sz w:val="24"/>
          <w:szCs w:val="24"/>
          <w:lang w:val="en-US"/>
        </w:rPr>
        <w:fldChar w:fldCharType="end"/>
      </w:r>
      <w:r w:rsidR="00704F72" w:rsidRPr="0064435F">
        <w:rPr>
          <w:rFonts w:ascii="Times New Roman" w:hAnsi="Times New Roman"/>
          <w:sz w:val="24"/>
          <w:szCs w:val="24"/>
        </w:rPr>
        <w:t xml:space="preserve">, </w:t>
      </w:r>
      <w:r w:rsidR="000F0CA8" w:rsidRPr="0064435F">
        <w:rPr>
          <w:rFonts w:ascii="Times New Roman" w:hAnsi="Times New Roman"/>
          <w:sz w:val="24"/>
          <w:szCs w:val="24"/>
          <w:lang w:val="en-US"/>
        </w:rPr>
        <w:fldChar w:fldCharType="begin"/>
      </w:r>
      <w:r w:rsidR="000F0CA8" w:rsidRPr="0064435F">
        <w:rPr>
          <w:rFonts w:ascii="Times New Roman" w:hAnsi="Times New Roman"/>
          <w:sz w:val="24"/>
          <w:szCs w:val="24"/>
        </w:rPr>
        <w:instrText xml:space="preserve"> ADDIN ZOTERO_ITEM CSL_CITATION {"citationID":"cA84S5Xq","properties":{"formattedCitation":"(ITF, 2015)","plainCitation":"(ITF, 2015)","noteIndex":0},"citationItems":[{"id":616,"uris":["http://zotero.org/users/8331578/items/TFWPGNV9"],"uri":["http://zotero.org/users/8331578/items/TFWPGNV9"],"itemData":{"id":616,"type":"report","event-place":"Paris","publisher":"OECD","publisher-place":"Paris","title":"Urban Mobility System Upgrade: How shared self-driving cars could change city traffic","URL":"https://www.itf-oecd.org/sites/default/files/docs/15cpb_self-drivingcars.pdf","author":[{"family":"ITF","given":""}],"accessed":{"date-parts":[["2021",8,9]]},"issued":{"date-parts":[["2015"]]}}}],"schema":"https://github.com/citation-style-language/schema/raw/master/csl-citation.json"} </w:instrText>
      </w:r>
      <w:r w:rsidR="000F0CA8" w:rsidRPr="0064435F">
        <w:rPr>
          <w:rFonts w:ascii="Times New Roman" w:hAnsi="Times New Roman"/>
          <w:sz w:val="24"/>
          <w:szCs w:val="24"/>
          <w:lang w:val="en-US"/>
        </w:rPr>
        <w:fldChar w:fldCharType="separate"/>
      </w:r>
      <w:r w:rsidR="000F0CA8" w:rsidRPr="0064435F">
        <w:rPr>
          <w:rFonts w:ascii="Times New Roman" w:hAnsi="Times New Roman"/>
          <w:sz w:val="24"/>
        </w:rPr>
        <w:t>(ITF, 2015)</w:t>
      </w:r>
      <w:r w:rsidR="000F0CA8" w:rsidRPr="0064435F">
        <w:rPr>
          <w:rFonts w:ascii="Times New Roman" w:hAnsi="Times New Roman"/>
          <w:sz w:val="24"/>
          <w:szCs w:val="24"/>
          <w:lang w:val="en-US"/>
        </w:rPr>
        <w:fldChar w:fldCharType="end"/>
      </w:r>
      <w:r w:rsidR="00704F72" w:rsidRPr="0064435F">
        <w:rPr>
          <w:rFonts w:ascii="Times New Roman" w:hAnsi="Times New Roman"/>
          <w:sz w:val="24"/>
          <w:szCs w:val="24"/>
        </w:rPr>
        <w:t xml:space="preserve">, </w:t>
      </w:r>
      <w:r w:rsidR="008661AA" w:rsidRPr="0064435F">
        <w:rPr>
          <w:rFonts w:ascii="Times New Roman" w:hAnsi="Times New Roman"/>
          <w:sz w:val="24"/>
          <w:szCs w:val="24"/>
        </w:rPr>
        <w:fldChar w:fldCharType="begin"/>
      </w:r>
      <w:r w:rsidR="000E176A" w:rsidRPr="0064435F">
        <w:rPr>
          <w:rFonts w:ascii="Times New Roman" w:hAnsi="Times New Roman"/>
          <w:sz w:val="24"/>
          <w:szCs w:val="24"/>
        </w:rPr>
        <w:instrText xml:space="preserve"> ADDIN ZOTERO_ITEM CSL_CITATION {"citationID":"ePZ5NKzy","properties":{"formattedCitation":"(H\\uc0\\u246{}rl, 2018)","plainCitation":"(Hörl, 2018)","noteIndex":0},"citationItems":[{"id":25,"uris":["http://zotero.org/users/8331578/items/ZAM3P5CL"],"uri":["http://zotero.org/users/8331578/items/ZAM3P5CL"],"itemData":{"id":25,"type":"article-journal","DOI":"10.3929/ETHZ-B-000264643","language":"en","note":"dimensions: 1 p.\nmedium: application/pdf\npublisher: ETH Zurich","page":"1 p.","source":"DOI.org (Datacite)","title":"An integrated simulation environment for autonomous mobility on demand in Zurich","author":[{"family":"Hörl","given":"Sebastian"}],"issued":{"date-parts":[["2018",5]]}}}],"schema":"https://github.com/citation-style-language/schema/raw/master/csl-citation.json"} </w:instrText>
      </w:r>
      <w:r w:rsidR="008661AA" w:rsidRPr="0064435F">
        <w:rPr>
          <w:rFonts w:ascii="Times New Roman" w:hAnsi="Times New Roman"/>
          <w:sz w:val="24"/>
          <w:szCs w:val="24"/>
        </w:rPr>
        <w:fldChar w:fldCharType="separate"/>
      </w:r>
      <w:r w:rsidR="008661AA" w:rsidRPr="0064435F">
        <w:rPr>
          <w:rFonts w:ascii="Times New Roman" w:hAnsi="Times New Roman"/>
          <w:sz w:val="24"/>
          <w:szCs w:val="24"/>
        </w:rPr>
        <w:t>(Hörl, 2018)</w:t>
      </w:r>
      <w:r w:rsidR="008661AA" w:rsidRPr="0064435F">
        <w:rPr>
          <w:rFonts w:ascii="Times New Roman" w:hAnsi="Times New Roman"/>
          <w:sz w:val="24"/>
          <w:szCs w:val="24"/>
        </w:rPr>
        <w:fldChar w:fldCharType="end"/>
      </w:r>
      <w:r w:rsidR="00704F72" w:rsidRPr="0064435F">
        <w:rPr>
          <w:rFonts w:ascii="Times New Roman" w:hAnsi="Times New Roman"/>
          <w:sz w:val="24"/>
          <w:szCs w:val="24"/>
        </w:rPr>
        <w:t xml:space="preserve">, </w:t>
      </w:r>
      <w:r w:rsidR="00194B9B" w:rsidRPr="0064435F">
        <w:rPr>
          <w:rFonts w:ascii="Times New Roman" w:hAnsi="Times New Roman"/>
          <w:sz w:val="24"/>
          <w:szCs w:val="24"/>
        </w:rPr>
        <w:fldChar w:fldCharType="begin"/>
      </w:r>
      <w:r w:rsidR="00194B9B" w:rsidRPr="0064435F">
        <w:rPr>
          <w:rFonts w:ascii="Times New Roman" w:hAnsi="Times New Roman"/>
          <w:sz w:val="24"/>
          <w:szCs w:val="24"/>
        </w:rPr>
        <w:instrText xml:space="preserve"> ADDIN ZOTERO_ITEM CSL_CITATION {"citationID":"8hR570Dr","properties":{"formattedCitation":"(Martinez &amp; Viegas, 2017)","plainCitation":"(Martinez &amp; Viegas, 2017)","noteIndex":0},"citationItems":[{"id":258,"uris":["http://zotero.org/users/8331578/items/ENMU4PD6"],"uri":["http://zotero.org/users/8331578/items/ENMU4PD6"],"itemData":{"id":258,"type":"article-journal","abstract":"This paper examines the changes that might result from the large-scale uptake of a shared and self-driving fleet of vehicles in a mid-sized European city. The work explores two different self-driving vehicle concepts – a ridesharing system (Shared Taxi), which emulates a taxi-like system where customers accept small detours from their original direct path and share part of their ride with others and a dynamic bus-like service with minibuses (Taxi-Bus), where customers pre-book their service at least 30min in advance (permanent bookings for regular trips should represent most requests) and walk short distances to a designated stop. Under the premise that the “upgraded” system should as much as possible deliver the same trips as today in terms of origin, destination and timing, and that it should also replace all car and bus trips, it looks at impacts on car fleet size, volume of travel and parking requirements. Mobility output and CO2 emissions are also detailed in two different time scales (24h. average and peak-hour only). The obtained results suggest that a full implementation scenario where the existing metro service is kept and private car, bus and taxi mobility would be replaced by shared modes would significantly reduce travelled vehicle.kilometres and CO2 emissions.","collection-title":"Connected and Automated Vehicles: Effects on Traffic, Mobility and Urban Design","container-title":"International Journal of Transportation Science and Technology","DOI":"10.1016/j.ijtst.2017.05.005","ISSN":"2046-0430","issue":"1","journalAbbreviation":"International Journal of Transportation Science and Technology","language":"en","page":"13-27","source":"ScienceDirect","title":"Assessing the impacts of deploying a shared self-driving urban mobility system: An agent-based model applied to the city of Lisbon, Portugal","title-short":"Assessing the impacts of deploying a shared self-driving urban mobility system","volume":"6","author":[{"family":"Martinez","given":"Luis M."},{"family":"Viegas","given":"José Manuel"}],"issued":{"date-parts":[["2017",6,1]]}}}],"schema":"https://github.com/citation-style-language/schema/raw/master/csl-citation.json"} </w:instrText>
      </w:r>
      <w:r w:rsidR="00194B9B" w:rsidRPr="0064435F">
        <w:rPr>
          <w:rFonts w:ascii="Times New Roman" w:hAnsi="Times New Roman"/>
          <w:sz w:val="24"/>
          <w:szCs w:val="24"/>
        </w:rPr>
        <w:fldChar w:fldCharType="separate"/>
      </w:r>
      <w:r w:rsidR="00194B9B" w:rsidRPr="0064435F">
        <w:rPr>
          <w:rFonts w:ascii="Times New Roman" w:hAnsi="Times New Roman"/>
          <w:sz w:val="24"/>
        </w:rPr>
        <w:t>(Martinez &amp; Viegas, 2017)</w:t>
      </w:r>
      <w:r w:rsidR="00194B9B" w:rsidRPr="0064435F">
        <w:rPr>
          <w:rFonts w:ascii="Times New Roman" w:hAnsi="Times New Roman"/>
          <w:sz w:val="24"/>
          <w:szCs w:val="24"/>
        </w:rPr>
        <w:fldChar w:fldCharType="end"/>
      </w:r>
      <w:r w:rsidR="00704F72" w:rsidRPr="0064435F">
        <w:rPr>
          <w:rFonts w:ascii="Times New Roman" w:hAnsi="Times New Roman"/>
          <w:sz w:val="24"/>
          <w:szCs w:val="24"/>
        </w:rPr>
        <w:t xml:space="preserve">, </w:t>
      </w:r>
      <w:r w:rsidR="00194B9B" w:rsidRPr="0064435F">
        <w:rPr>
          <w:rFonts w:ascii="Times New Roman" w:hAnsi="Times New Roman"/>
          <w:sz w:val="24"/>
          <w:szCs w:val="24"/>
        </w:rPr>
        <w:fldChar w:fldCharType="begin"/>
      </w:r>
      <w:r w:rsidR="00194B9B" w:rsidRPr="0064435F">
        <w:rPr>
          <w:rFonts w:ascii="Times New Roman" w:hAnsi="Times New Roman"/>
          <w:sz w:val="24"/>
          <w:szCs w:val="24"/>
        </w:rPr>
        <w:instrText xml:space="preserve"> ADDIN ZOTERO_ITEM CSL_CITATION {"citationID":"XyhANx6J","properties":{"formattedCitation":"(Babicheva et al., 2019)","plainCitation":"(Babicheva et al., 2019)","noteIndex":0},"citationItems":[{"id":188,"uris":["http://zotero.org/users/8331578/items/5DGK74T2"],"uri":["http://zotero.org/users/8331578/items/5DGK74T2"],"itemData":{"id":188,"type":"article-newspaper","container-title":"International Journal of Traffic and Transportation Management","page":"1-8","section":"1","title":"The matching problem of empty vehicle redistribution in autonomous taxi systems","author":[{"family":"Babicheva","given":"Tatiana"},{"family":"Burghout","given":"Wilco"},{"family":"Andréasson","given":"Ingmar"},{"family":"Faul","given":"Nadege"}],"issued":{"date-parts":[["2019",6,10]]}}}],"schema":"https://github.com/citation-style-language/schema/raw/master/csl-citation.json"} </w:instrText>
      </w:r>
      <w:r w:rsidR="00194B9B" w:rsidRPr="0064435F">
        <w:rPr>
          <w:rFonts w:ascii="Times New Roman" w:hAnsi="Times New Roman"/>
          <w:sz w:val="24"/>
          <w:szCs w:val="24"/>
        </w:rPr>
        <w:fldChar w:fldCharType="separate"/>
      </w:r>
      <w:r w:rsidR="00194B9B" w:rsidRPr="0064435F">
        <w:rPr>
          <w:rFonts w:ascii="Times New Roman" w:hAnsi="Times New Roman"/>
          <w:sz w:val="24"/>
        </w:rPr>
        <w:t>(Babicheva et al., 2019)</w:t>
      </w:r>
      <w:r w:rsidR="00194B9B" w:rsidRPr="0064435F">
        <w:rPr>
          <w:rFonts w:ascii="Times New Roman" w:hAnsi="Times New Roman"/>
          <w:sz w:val="24"/>
          <w:szCs w:val="24"/>
        </w:rPr>
        <w:fldChar w:fldCharType="end"/>
      </w:r>
      <w:r w:rsidR="000C0FEB" w:rsidRPr="0064435F">
        <w:rPr>
          <w:rFonts w:ascii="Times New Roman" w:hAnsi="Times New Roman"/>
          <w:sz w:val="24"/>
          <w:szCs w:val="24"/>
        </w:rPr>
        <w:t xml:space="preserve">, </w:t>
      </w:r>
      <w:r w:rsidR="000E176A" w:rsidRPr="0064435F">
        <w:rPr>
          <w:rFonts w:ascii="Times New Roman" w:hAnsi="Times New Roman"/>
          <w:sz w:val="24"/>
          <w:szCs w:val="24"/>
        </w:rPr>
        <w:fldChar w:fldCharType="begin"/>
      </w:r>
      <w:r w:rsidR="000E176A" w:rsidRPr="0064435F">
        <w:rPr>
          <w:rFonts w:ascii="Times New Roman" w:hAnsi="Times New Roman"/>
          <w:sz w:val="24"/>
          <w:szCs w:val="24"/>
        </w:rPr>
        <w:instrText xml:space="preserve"> ADDIN ZOTERO_ITEM CSL_CITATION {"citationID":"d4HbmYIL","properties":{"formattedCitation":"(Heilig et al., 2017)","plainCitation":"(Heilig et al., 2017)","noteIndex":0},"citationItems":[{"id":283,"uris":["http://zotero.org/users/8331578/items/547MHMGV"],"uri":["http://zotero.org/users/8331578/items/547MHMGV"],"itemData":{"id":283,"type":"article-journal","abstract":"The extensive market introduction of autonomous vehicles will be revolutionary for traditional transportation systems. Especially today's clear boundaries between private and public transportation systems will blur. Due to the possibility of an autonomous relocation of cars, car-sharing will become more relevant and compete the protected taxicab market in Germany. Private car ownership might even become redundant. Having these possible future circumstances in mind, we use a microscopic travel demand model to simulate the mode choice behaviour in a case study for the Stuttgart region: we presume a world without private cars and the presence of a large autonomous mobility on demand (AMOD) service instead. Following, under the assumption that up to four persons share a ride, we calculated the number of cars needed to run the AMOD service smoothly. We show that not all trips, previously made by private car, are substituted by the AMOD service; the modal share of walking, public transportation and bicycling is increasing as well. Due to lower cost of the AMOD service compared with car trips, trip lengths increase as well. The results show that about 45% of all vehicle movements and 20% of all vehicle kilometres could be saved. Furthermore, the results show that about 85% of all vehicles in the Stuttgart region might be dispensable.","collection-title":"Emerging technologies and models for transport and mobility","container-title":"Transportation Research Procedia","DOI":"10.1016/j.trpro.2017.07.004","ISSN":"2352-1465","journalAbbreviation":"Transportation Research Procedia","language":"en","page":"13-21","source":"ScienceDirect","title":"Potentials of Autonomous Vehicles in a Changing Private Transportation System – a Case Study in the Stuttgart Region","volume":"26","author":[{"family":"Heilig","given":"Michael"},{"family":"Hilgert","given":"Tim"},{"family":"Mallig","given":"Nicolai"},{"family":"Kagerbauer","given":"Martin"},{"family":"Vortisch","given":"Peter"}],"issued":{"date-parts":[["2017",1,1]]}}}],"schema":"https://github.com/citation-style-language/schema/raw/master/csl-citation.json"} </w:instrText>
      </w:r>
      <w:r w:rsidR="000E176A" w:rsidRPr="0064435F">
        <w:rPr>
          <w:rFonts w:ascii="Times New Roman" w:hAnsi="Times New Roman"/>
          <w:sz w:val="24"/>
          <w:szCs w:val="24"/>
        </w:rPr>
        <w:fldChar w:fldCharType="separate"/>
      </w:r>
      <w:r w:rsidR="000E176A" w:rsidRPr="0064435F">
        <w:rPr>
          <w:rFonts w:ascii="Times New Roman" w:hAnsi="Times New Roman"/>
          <w:sz w:val="24"/>
        </w:rPr>
        <w:t>(Heilig et al., 2017)</w:t>
      </w:r>
      <w:r w:rsidR="000E176A" w:rsidRPr="0064435F">
        <w:rPr>
          <w:rFonts w:ascii="Times New Roman" w:hAnsi="Times New Roman"/>
          <w:sz w:val="24"/>
          <w:szCs w:val="24"/>
        </w:rPr>
        <w:fldChar w:fldCharType="end"/>
      </w:r>
      <w:r w:rsidR="00704F72" w:rsidRPr="0064435F">
        <w:rPr>
          <w:rFonts w:ascii="Times New Roman" w:hAnsi="Times New Roman"/>
          <w:sz w:val="24"/>
          <w:szCs w:val="24"/>
        </w:rPr>
        <w:t xml:space="preserve">, </w:t>
      </w:r>
      <w:r w:rsidR="000E176A" w:rsidRPr="0064435F">
        <w:rPr>
          <w:rFonts w:ascii="Times New Roman" w:hAnsi="Times New Roman"/>
          <w:sz w:val="24"/>
          <w:szCs w:val="24"/>
        </w:rPr>
        <w:fldChar w:fldCharType="begin"/>
      </w:r>
      <w:r w:rsidR="000E176A" w:rsidRPr="0064435F">
        <w:rPr>
          <w:rFonts w:ascii="Times New Roman" w:hAnsi="Times New Roman"/>
          <w:sz w:val="24"/>
          <w:szCs w:val="24"/>
        </w:rPr>
        <w:instrText xml:space="preserve"> ADDIN ZOTERO_ITEM CSL_CITATION {"citationID":"B9mmNy0m","properties":{"formattedCitation":"(Wen et al., 2018)","plainCitation":"(Wen et al., 2018)","noteIndex":0},"citationItems":[{"id":286,"uris":["http://zotero.org/users/8331578/items/MXN5S4RD"],"uri":["http://zotero.org/users/8331578/items/MXN5S4RD"],"itemData":{"id":286,"type":"article-journal","abstract":"Autonomous vehicles (AVs) represent potentially disruptive and innovative changes to public transportation (PT) systems. However, the exact interplay between AV and PT is understudied in existing research. This paper proposes a systematic approach to the design, simulation, and evaluation of integrated autonomous vehicle and public transportation (AV + PT) systems. Two features distinguish this research from the state of the art in the literature: the first is the transit-oriented AV operation with the purpose of supporting existing PT modes; the second is the explicit modeling of the interaction between demand and supply. We highlight the transit-orientation by identifying the synergistic opportunities between AV and PT, which makes AVs more acceptable to all the stakeholders and respects the social-purpose considerations such as maintaining service availability and ensuring equity. Specifically, AV is designed to serve first-mile connections to rail stations and provide efficient shared mobility in low-density suburban areas. The interaction between demand and supply is modeled using a set of system dynamics equations and solved as a fixed-point problem through an iterative simulation procedure. We develop an agent-based simulation platform of service and a discrete choice model of demand as two subproblems. Using a feedback loop between supply and demand, we capture the interaction between the decisions of the service operator and those of the travelers and model the choices of both parties. Considering uncertainties in demand prediction and stochasticity in simulation, we also evaluate the robustness of our fixed-point solution and demonstrate the convergence of the proposed method empirically. We test our approach in a major European city, simulating scenarios with various fleet sizes, vehicle capacities, fare schemes, and hailing strategies such as in-advance requests. Scenarios are evaluated from the perspectives of passengers, AV operators, PT operators, and urban mobility system. Results show the trade off between the level of service and the operational cost, providing insight for fleet sizing to reach the optimal balance. Our simulated experiments show that encouraging ride-sharing, allowing in-advance requests, and combining fare with transit help enable service integration and encourage sustainable travel. Both the transit-oriented AV operation and the demand-supply interaction are essential components for defining and assessing the roles of the AV technology in our future transportation systems, especially those with ample and robust transit networks.","container-title":"Transportation Research Part C: Emerging Technologies","DOI":"10.1016/j.trc.2018.10.018","ISSN":"0968-090X","journalAbbreviation":"Transportation Research Part C: Emerging Technologies","language":"en","page":"216-234","source":"ScienceDirect","title":"Transit-oriented autonomous vehicle operation with integrated demand-supply interaction","volume":"97","author":[{"family":"Wen","given":"Jian"},{"family":"Chen","given":"Yu Xin"},{"family":"Nassir","given":"Neema"},{"family":"Zhao","given":"Jinhua"}],"issued":{"date-parts":[["2018",12,1]]}}}],"schema":"https://github.com/citation-style-language/schema/raw/master/csl-citation.json"} </w:instrText>
      </w:r>
      <w:r w:rsidR="000E176A" w:rsidRPr="0064435F">
        <w:rPr>
          <w:rFonts w:ascii="Times New Roman" w:hAnsi="Times New Roman"/>
          <w:sz w:val="24"/>
          <w:szCs w:val="24"/>
        </w:rPr>
        <w:fldChar w:fldCharType="separate"/>
      </w:r>
      <w:r w:rsidR="000E176A" w:rsidRPr="0064435F">
        <w:rPr>
          <w:rFonts w:ascii="Times New Roman" w:hAnsi="Times New Roman"/>
          <w:sz w:val="24"/>
        </w:rPr>
        <w:t>(Wen et al., 2018)</w:t>
      </w:r>
      <w:r w:rsidR="000E176A" w:rsidRPr="0064435F">
        <w:rPr>
          <w:rFonts w:ascii="Times New Roman" w:hAnsi="Times New Roman"/>
          <w:sz w:val="24"/>
          <w:szCs w:val="24"/>
        </w:rPr>
        <w:fldChar w:fldCharType="end"/>
      </w:r>
      <w:r w:rsidR="000C0FEB" w:rsidRPr="0064435F">
        <w:rPr>
          <w:rFonts w:ascii="Times New Roman" w:hAnsi="Times New Roman"/>
          <w:sz w:val="24"/>
          <w:szCs w:val="24"/>
        </w:rPr>
        <w:t xml:space="preserve">, </w:t>
      </w:r>
      <w:r w:rsidR="008661AA" w:rsidRPr="0064435F">
        <w:rPr>
          <w:rFonts w:ascii="Times New Roman" w:hAnsi="Times New Roman"/>
          <w:sz w:val="24"/>
          <w:szCs w:val="24"/>
          <w:lang w:val="en-US"/>
        </w:rPr>
        <w:fldChar w:fldCharType="begin"/>
      </w:r>
      <w:r w:rsidR="008661AA" w:rsidRPr="0064435F">
        <w:rPr>
          <w:rFonts w:ascii="Times New Roman" w:hAnsi="Times New Roman"/>
          <w:sz w:val="24"/>
          <w:szCs w:val="24"/>
        </w:rPr>
        <w:instrText xml:space="preserve"> ADDIN ZOTERO_ITEM CSL_CITATION {"citationID":"C5hU8PUS","properties":{"formattedCitation":"(Berrada, 2019)","plainCitation":"(Berrada, 2019)","noteIndex":0},"citationItems":[{"id":646,"uris":["http://zotero.org/users/8331578/items/QMEUN4GQ"],"uri":["http://zotero.org/users/8331578/items/QMEUN4GQ"],"itemData":{"id":646,"type":"thesis","language":"EN","number-of-pages":"254","publisher":"Paris-Est","title":"Technical-Economic Analysis of Services Based on Autonomous Vehicles","author":[{"family":"Berrada","given":"Jaâfar"}],"issued":{"date-parts":[["2019",2,12]]}}}],"schema":"https://github.com/citation-style-language/schema/raw/master/csl-citation.json"} </w:instrText>
      </w:r>
      <w:r w:rsidR="008661AA" w:rsidRPr="0064435F">
        <w:rPr>
          <w:rFonts w:ascii="Times New Roman" w:hAnsi="Times New Roman"/>
          <w:sz w:val="24"/>
          <w:szCs w:val="24"/>
          <w:lang w:val="en-US"/>
        </w:rPr>
        <w:fldChar w:fldCharType="separate"/>
      </w:r>
      <w:r w:rsidR="008661AA" w:rsidRPr="0064435F">
        <w:rPr>
          <w:rFonts w:ascii="Times New Roman" w:hAnsi="Times New Roman"/>
          <w:sz w:val="24"/>
        </w:rPr>
        <w:t>(Berrada, 2019)</w:t>
      </w:r>
      <w:r w:rsidR="008661AA" w:rsidRPr="0064435F">
        <w:rPr>
          <w:rFonts w:ascii="Times New Roman" w:hAnsi="Times New Roman"/>
          <w:sz w:val="24"/>
          <w:szCs w:val="24"/>
          <w:lang w:val="en-US"/>
        </w:rPr>
        <w:fldChar w:fldCharType="end"/>
      </w:r>
      <w:r w:rsidR="00704F72" w:rsidRPr="0064435F">
        <w:rPr>
          <w:rFonts w:ascii="Times New Roman" w:hAnsi="Times New Roman"/>
          <w:sz w:val="24"/>
          <w:szCs w:val="24"/>
        </w:rPr>
        <w:t>) or not (</w:t>
      </w:r>
      <w:r w:rsidR="00B83984" w:rsidRPr="0064435F">
        <w:rPr>
          <w:rFonts w:ascii="Times New Roman" w:hAnsi="Times New Roman"/>
          <w:sz w:val="24"/>
          <w:szCs w:val="24"/>
          <w:lang w:val="en-US"/>
        </w:rPr>
        <w:fldChar w:fldCharType="begin"/>
      </w:r>
      <w:r w:rsidR="00E0142A" w:rsidRPr="0064435F">
        <w:rPr>
          <w:rFonts w:ascii="Times New Roman" w:hAnsi="Times New Roman"/>
          <w:sz w:val="24"/>
          <w:szCs w:val="24"/>
        </w:rPr>
        <w:instrText xml:space="preserve"> ADDIN ZOTERO_ITEM CSL_CITATION {"citationID":"rO7Mggju","properties":{"formattedCitation":"(B\\uc0\\u246{}sch, 2018)","plainCitation":"(Bösch, 2018)","noteIndex":0},"citationItems":[{"id":245,"uris":["http://zotero.org/users/8331578/items/87GC4H9Q"],"uri":["http://zotero.org/users/8331578/items/87GC4H9Q"],"itemData":{"id":245,"type":"thesis","abstract":"Autonomous vehicles (AVs), also called driverless vehicles, according to SAE International (2016) levels 4 and 5 definitions, are the next revolution in transport. This thesis provides an overview of the technology and the effects of AVs on the future transport system. It results in recommendations on how to maximize the benefits of AVs while minimizing their negative effects. It consolidates work by the author and</w:instrText>
      </w:r>
      <w:r w:rsidR="00E0142A" w:rsidRPr="0064435F">
        <w:rPr>
          <w:rFonts w:ascii="Times New Roman" w:hAnsi="Times New Roman"/>
          <w:sz w:val="24"/>
          <w:szCs w:val="24"/>
          <w:lang w:val="en-US"/>
        </w:rPr>
        <w:instrText xml:space="preserve"> collaborators done over the past years and therefore approaches the topic from different angles. This work thus not only provides a solid background on the topic for interested readers, but also recommendations relevant for future political discussions and practice.  The first part of this thesis (Chapter 2) provides a general and qualitative overview of AVs. It investigates their effects on and potential benefits for the future transport system. This summary covers most aspects that have been topic of discussions on AVs in recent time. It presents the potential benefits of AVs, which are, for example, improved safety, fewer externalities, increased road capacity, productive drive time, and the potential for empty rides, which allow for new services and usage-patterns. But it also shows the remaining challenges for a successful release of the technology, which are, for example, technological problems, safety and security issues, data and privacy questions, as well as ethical and legal discussions. The second part (Chapter 3) approaches the topic from an economic point of view. It focuses on the future cost structure of a transport system with AVs. In a rigorous bottom-up approach, the cost and price of private, shared, and public modes are calculated. The resulting picture indicates that the reign of the private car might not yet end with the automation of transport. Shared AVs (SAVs) will likely be cheaper per passenger kilometer (PKM) and more comfortable to use. But the price difference (urban setting: private car 0.47 Swiss francs (CHF) per PKM versus SAV 0.43 CHF/PKM) might not be enough to offset the luxury of having a private mobility robot at one’s service at all times, the emotional connection to the private car, and its use as an extended part of home. The presented work also indicates that automation represents a challenge for mass transit. In dense urban cores, the limited road capacity will likely prevent alternative solutions to mass transit. Outside, where road capacity is less of an issue, however, SAVs will be a competitive alternative form of public transport. At lower prices (regional setting: SAV 0.34 CHF/PKM versus autonomous bus 0.42 CHF/PKM), SAVs enable direct on-demand door-to-door service without transfers and without strangers in the same vehicle. The third part (Chapter 4 to Chapter 7) combines the qualitative overview with the economic analysis in a simulation study of the future transport system. With a scenario-based approach using a MATSim (Horni et al., 2016) simulation of Zug, Switzerland, it approaches the topic from a policy-oriented angle. By analyzing different possible policy strategies in different scenarios and combined with the results of the previous chapters, it concludes in four policy suggestions to maximize the potential benefits of AVs and minimize their negative effects.  These recommendations are, first, to promote slow modes and public transport. At least in urban areas, harvesting automation for improving mass transit and thus a strengthening of these low-externality modes is a way to benefit sustainably from AVs. Second, an introduction of mobility pricing should be considered to control growth of traffic and to replace traffic control instruments lost to automation (like parking). Induced demand and empty rides of private and shared AVs have the potential to lead to another explosion of traffic, which should be controlled for the benefit of everyone. The third recommendation is the controlled support of automation of private transport. AVs are safer and produce less externalities than conventional vehicles, and they allow the users to be productive while on the road. These are substantial benefits for society, which should be harvested as soon as technologically possible. The fourth suggestion is, for SAVs, to actively favor dynamic ride-sharing (automated ride-sharing, aRS) over exclusive-access taxi services (automated taxis, aTaxis). Both the users and the suppliers have strong incentives for aTaxis, which might be only slightly more expensive to operate than aRS services (urban setting: aRS 0.29 CHF/PKM versus aTaxi 0.41 CHF/PKM). From a society and transport system perspective, however, aTaxis produce substantial additional traffic on each passenger trip compared to private vehicles (estimated +8% (Fagnant et al., 2015) to +15% (Bösch et al., 2016a) for passenger pick-ups alone, without redistribution, for example), represent challenges for the infrastructure (pick-up solutions at mobility hubs, such as city centers, train stations, or airports), and draw substantial modal shares from slow modes (here -7.5%) and mass-transit public transport (here -6.7%). Effects which can be minimized or even turned into savings by using SAV as aRS services. Ride-sharing (or - in its high-volume form - mass transit) is one of the very few ways how an increasing travel demand can be served with decreasing vehicle kilometers. These recommendations might be general and have to be analyzed in more detail for a particular city or area, but they represent an indication of the upcoming challenge for society to integrate AVs and negotiate the future transport system.","genre":"Doctoral Thesis","language":"en","note":"Accepted: 2018-10-18T06:13:29Z\nDOI: 10.3929/ethz-b-000296870","publisher":"ETH Zurich","source":"www.research-collection.ethz.ch","title":"Autonomous Vehicles - The next Revolution in Mobility","URL":"https://www.research-collection.ethz.ch/handle/20.500.11850/296870","author":[{"family":"Bösch","given":"Patrick M."}],"accessed":{"date-parts":[["2021",8,12]]},"issued":{"date-parts":[["2018"]]}}}],"schema":"https://github.com/citation-style-language/schema/raw/master/csl-citation.json"} </w:instrText>
      </w:r>
      <w:r w:rsidR="00B83984" w:rsidRPr="0064435F">
        <w:rPr>
          <w:rFonts w:ascii="Times New Roman" w:hAnsi="Times New Roman"/>
          <w:sz w:val="24"/>
          <w:szCs w:val="24"/>
          <w:lang w:val="en-US"/>
        </w:rPr>
        <w:fldChar w:fldCharType="separate"/>
      </w:r>
      <w:r w:rsidR="00E0142A" w:rsidRPr="0064435F">
        <w:rPr>
          <w:rFonts w:ascii="Times New Roman" w:hAnsi="Times New Roman"/>
          <w:sz w:val="24"/>
          <w:szCs w:val="24"/>
          <w:lang w:val="en-US"/>
        </w:rPr>
        <w:t>(Bösch, 2018)</w:t>
      </w:r>
      <w:r w:rsidR="00B83984" w:rsidRPr="0064435F">
        <w:rPr>
          <w:rFonts w:ascii="Times New Roman" w:hAnsi="Times New Roman"/>
          <w:sz w:val="24"/>
          <w:szCs w:val="24"/>
          <w:lang w:val="en-US"/>
        </w:rPr>
        <w:fldChar w:fldCharType="end"/>
      </w:r>
      <w:r w:rsidR="00704F72" w:rsidRPr="0064435F">
        <w:rPr>
          <w:rFonts w:ascii="Times New Roman" w:hAnsi="Times New Roman"/>
          <w:sz w:val="24"/>
          <w:szCs w:val="24"/>
          <w:lang w:val="en-US"/>
        </w:rPr>
        <w:t xml:space="preserve">, </w:t>
      </w:r>
      <w:r w:rsidR="00FB3DB0" w:rsidRPr="0064435F">
        <w:rPr>
          <w:rFonts w:ascii="Times New Roman" w:hAnsi="Times New Roman"/>
          <w:sz w:val="24"/>
          <w:szCs w:val="24"/>
          <w:lang w:val="en-US"/>
        </w:rPr>
        <w:fldChar w:fldCharType="begin"/>
      </w:r>
      <w:r w:rsidR="00FB3DB0" w:rsidRPr="0064435F">
        <w:rPr>
          <w:rFonts w:ascii="Times New Roman" w:hAnsi="Times New Roman"/>
          <w:sz w:val="24"/>
          <w:szCs w:val="24"/>
          <w:lang w:val="en-US"/>
        </w:rPr>
        <w:instrText xml:space="preserve"> ADDIN ZOTERO_ITEM CSL_CITATION {"citationID":"LALFSwbI","properties":{"formattedCitation":"(Burns, 2013)","plainCitation":"(Burns, 2013)","noteIndex":0},"citationItems":[{"id":251,"uris":["http://zotero.org/users/8331578/items/ESGY4RUI"],"uri":["http://zotero.org/users/8331578/items/ESGY4RUI"],"itemData":{"id":251,"type":"article-journal","container-title":"Nature","DOI":"10.1038/497181a","ISSN":"0028-0836, 1476-4687","issue":"7448","journalAbbreviation":"Nature","language":"en","page":"181-182","source":"DOI.org (Crossref)","title":"A vision of our transport future","volume":"497","author":[{"family":"Burns","given":"Lawrence D."}],"issued":{"date-parts":[["2013",5]]}}}],"schema":"https://github.com/citation-style-language/schema/raw/master/csl-citation.json"} </w:instrText>
      </w:r>
      <w:r w:rsidR="00FB3DB0" w:rsidRPr="0064435F">
        <w:rPr>
          <w:rFonts w:ascii="Times New Roman" w:hAnsi="Times New Roman"/>
          <w:sz w:val="24"/>
          <w:szCs w:val="24"/>
          <w:lang w:val="en-US"/>
        </w:rPr>
        <w:fldChar w:fldCharType="separate"/>
      </w:r>
      <w:r w:rsidR="00FB3DB0" w:rsidRPr="0064435F">
        <w:rPr>
          <w:rFonts w:ascii="Times New Roman" w:hAnsi="Times New Roman"/>
          <w:sz w:val="24"/>
          <w:lang w:val="en-US"/>
        </w:rPr>
        <w:t>(Burns, 2013)</w:t>
      </w:r>
      <w:r w:rsidR="00FB3DB0" w:rsidRPr="0064435F">
        <w:rPr>
          <w:rFonts w:ascii="Times New Roman" w:hAnsi="Times New Roman"/>
          <w:sz w:val="24"/>
          <w:szCs w:val="24"/>
          <w:lang w:val="en-US"/>
        </w:rPr>
        <w:fldChar w:fldCharType="end"/>
      </w:r>
      <w:r w:rsidR="00704F72" w:rsidRPr="0064435F">
        <w:rPr>
          <w:rFonts w:ascii="Times New Roman" w:hAnsi="Times New Roman"/>
          <w:sz w:val="24"/>
          <w:szCs w:val="24"/>
          <w:lang w:val="en-US"/>
        </w:rPr>
        <w:t xml:space="preserve">, </w:t>
      </w:r>
      <w:r w:rsidR="00D50874" w:rsidRPr="0064435F">
        <w:rPr>
          <w:rFonts w:ascii="Times New Roman" w:hAnsi="Times New Roman"/>
          <w:sz w:val="24"/>
          <w:szCs w:val="24"/>
          <w:lang w:val="en-US"/>
        </w:rPr>
        <w:fldChar w:fldCharType="begin"/>
      </w:r>
      <w:r w:rsidR="00D50874" w:rsidRPr="0064435F">
        <w:rPr>
          <w:rFonts w:ascii="Times New Roman" w:hAnsi="Times New Roman"/>
          <w:sz w:val="24"/>
          <w:szCs w:val="24"/>
          <w:lang w:val="en-US"/>
        </w:rPr>
        <w:instrText xml:space="preserve"> ADDIN ZOTERO_ITEM CSL_CITATION {"citationID":"lUVSIXX8","properties":{"formattedCitation":"(D. Fagnant &amp; Kockelman, 2015)","plainCitation":"(D. Fagnant &amp; Kockelman, 2015)","noteIndex":0},"citationItems":[{"id":133,"uris":["http://zotero.org/users/8331578/items/ZXFN3KE3"],"uri":["http://zotero.org/users/8331578/items/ZXFN3KE3"],"itemData":{"id":133,"type":"article-journal","abstract":"Autonomous vehicles (AVs) represent a potentially disruptive yet beneficial change to our transportation system. This new technology has the potential to impact vehicle safety, congestion, and travel behavior. All told, major social AV impacts in the form of crash savings, travel time reduction, fuel efficiency and parking benefits are estimated to approach $2000 to per year per </w:instrText>
      </w:r>
      <w:r w:rsidR="00D50874" w:rsidRPr="0064435F">
        <w:rPr>
          <w:rFonts w:ascii="Times New Roman" w:hAnsi="Times New Roman"/>
          <w:sz w:val="24"/>
          <w:szCs w:val="24"/>
        </w:rPr>
        <w:instrText xml:space="preserve">AV, and may eventually approach nearly $4000 when comprehensive crash costs are accounted for. Yet barriers to implementation and mass-market penetration remain. Initial costs will likely be unaffordable. Licensing and testing standards in the U.S. are being developed at the state level, rather than nationally, which may lead to inconsistencies across states. Liability details remain undefined, security concerns linger, and without new privacy standards, a default lack of privacy for personal travel may become the norm. The impacts and interactions with other components of the transportation system, as well as implementation details, remain uncertain. To address these concerns, the federal government should expand research in these areas and create a nationally recognized licensing framework for AVs, determining appropriate standards for liability, security, and data privacy.","container-title":"Transportation Research Part A: Policy and Practice","DOI":"10.1016/j.tra.2015.04.003","journalAbbreviation":"Transportation Research Part A: Policy and Practice","source":"ResearchGate","title":"Preparing a nation for autonomous vehicles: Opportunities, barriers and policy recommendations","title-short":"Preparing a nation for autonomous vehicles","volume":"77","author":[{"family":"Fagnant","given":"Daniel"},{"family":"Kockelman","given":"Kara"}],"issued":{"date-parts":[["2015",7,31]]}}}],"schema":"https://github.com/citation-style-language/schema/raw/master/csl-citation.json"} </w:instrText>
      </w:r>
      <w:r w:rsidR="00D50874" w:rsidRPr="0064435F">
        <w:rPr>
          <w:rFonts w:ascii="Times New Roman" w:hAnsi="Times New Roman"/>
          <w:sz w:val="24"/>
          <w:szCs w:val="24"/>
          <w:lang w:val="en-US"/>
        </w:rPr>
        <w:fldChar w:fldCharType="separate"/>
      </w:r>
      <w:r w:rsidR="00D50874" w:rsidRPr="0064435F">
        <w:rPr>
          <w:rFonts w:ascii="Times New Roman" w:hAnsi="Times New Roman"/>
          <w:sz w:val="24"/>
        </w:rPr>
        <w:t>(D. Fagnant &amp; Kockelman, 2015)</w:t>
      </w:r>
      <w:r w:rsidR="00D50874" w:rsidRPr="0064435F">
        <w:rPr>
          <w:rFonts w:ascii="Times New Roman" w:hAnsi="Times New Roman"/>
          <w:sz w:val="24"/>
          <w:szCs w:val="24"/>
          <w:lang w:val="en-US"/>
        </w:rPr>
        <w:fldChar w:fldCharType="end"/>
      </w:r>
      <w:r w:rsidR="00704F72" w:rsidRPr="0064435F">
        <w:rPr>
          <w:rFonts w:ascii="Times New Roman" w:hAnsi="Times New Roman"/>
          <w:sz w:val="24"/>
          <w:szCs w:val="24"/>
        </w:rPr>
        <w:t xml:space="preserve">, </w:t>
      </w:r>
      <w:r w:rsidR="006D0AF8" w:rsidRPr="0064435F">
        <w:rPr>
          <w:rFonts w:ascii="Times New Roman" w:hAnsi="Times New Roman"/>
          <w:sz w:val="24"/>
          <w:szCs w:val="24"/>
        </w:rPr>
        <w:fldChar w:fldCharType="begin"/>
      </w:r>
      <w:r w:rsidR="006D0AF8" w:rsidRPr="0064435F">
        <w:rPr>
          <w:rFonts w:ascii="Times New Roman" w:hAnsi="Times New Roman"/>
          <w:sz w:val="24"/>
          <w:szCs w:val="24"/>
        </w:rPr>
        <w:instrText xml:space="preserve"> ADDIN ZOTERO_ITEM CSL_CITATION {"citationID":"kNrV3WRh","properties":{"formattedCitation":"(Litman, 2021)","plainCitation":"(Litman, 2021)","noteIndex":0},"citationItems":[{"id":42,"uris":["http://zotero.org/users/8331578/items/2BFLKCKA"],"uri":["http://zotero.org/users/8331578/items/2BFLKCKA"],"itemData":{"id":42,"type":"article-journal","abstract":"This report explores the impacts of autonomous (also called self-driving, driverless or robotic) vehicles, and their implications for transportation planning. It investigates how quickly such vehicles are likely to develop and be deployed based on experience with previous vehicle technologies; their likely benefits and costs; how they will affect travel activity; and their impacts on planning decisions such as optimal road, parking and public transit supply. This analysis indicates that Level 5 autonomous vehicles, able to operate without a driver, may be commercially available and legal to use in some jurisdictions by the late 2020s, but will initially have high costs and limited performance. Some benefits, such as independent mobility for affluent non-drivers, may begin in the 2030s or 2040s, but most impacts, including reduced traffic and parking congestion, independent mobility for low-income people (and therefore reduced need for public transit), increased safety, energy conservation and pollution reductions, will only be significant when autonomous vehicles become common and affordable, probably in the 2050s to 2060s, and some benefits may require prohibiting human-driven vehicles on certain roadways, which could take even longer.","container-title":"Victoria Transport Policy Institute","language":"en","page":"46","source":"Zotero","title":"Implications for Transport Planning","author":[{"family":"Litman","given":"Todd"}],"issued":{"date-parts":[["2021",6,25]]}}}],"schema":"https://github.com/citation-style-language/schema/raw/master/csl-citation.json"} </w:instrText>
      </w:r>
      <w:r w:rsidR="006D0AF8" w:rsidRPr="0064435F">
        <w:rPr>
          <w:rFonts w:ascii="Times New Roman" w:hAnsi="Times New Roman"/>
          <w:sz w:val="24"/>
          <w:szCs w:val="24"/>
        </w:rPr>
        <w:fldChar w:fldCharType="separate"/>
      </w:r>
      <w:r w:rsidR="006D0AF8" w:rsidRPr="0064435F">
        <w:rPr>
          <w:rFonts w:ascii="Times New Roman" w:hAnsi="Times New Roman"/>
          <w:sz w:val="24"/>
        </w:rPr>
        <w:t>(Litman, 2021)</w:t>
      </w:r>
      <w:r w:rsidR="006D0AF8" w:rsidRPr="0064435F">
        <w:rPr>
          <w:rFonts w:ascii="Times New Roman" w:hAnsi="Times New Roman"/>
          <w:sz w:val="24"/>
          <w:szCs w:val="24"/>
        </w:rPr>
        <w:fldChar w:fldCharType="end"/>
      </w:r>
      <w:r w:rsidR="00483012" w:rsidRPr="0064435F">
        <w:rPr>
          <w:rFonts w:ascii="Times New Roman" w:hAnsi="Times New Roman"/>
          <w:sz w:val="24"/>
          <w:szCs w:val="24"/>
        </w:rPr>
        <w:t xml:space="preserve">, </w:t>
      </w:r>
      <w:r w:rsidR="009539A1" w:rsidRPr="0064435F">
        <w:rPr>
          <w:rFonts w:ascii="Times New Roman" w:hAnsi="Times New Roman"/>
          <w:sz w:val="24"/>
          <w:szCs w:val="24"/>
          <w:lang w:val="en-US"/>
        </w:rPr>
        <w:fldChar w:fldCharType="begin"/>
      </w:r>
      <w:r w:rsidR="009539A1" w:rsidRPr="0064435F">
        <w:rPr>
          <w:rFonts w:ascii="Times New Roman" w:hAnsi="Times New Roman"/>
          <w:sz w:val="24"/>
          <w:szCs w:val="24"/>
        </w:rPr>
        <w:instrText xml:space="preserve"> ADDIN ZOTERO_ITEM CSL_CITATION {"citationID":"KrDT25dU","properties":{"formattedCitation":"(Liu et al., 2017)","plainCitation":"(Liu et al., 2017)","noteIndex":0},"citationItems":[{"id":639,"uris":["http://zotero.org/users/8331578/items/WYGBMP5C"],"uri":["http://zotero.org/users/8331578/items/WYGBMP5C"],"itemData":{"id":639,"type":"article-newspaper","container-title":"Transportation","edition":"44","page":"1261-1278","title":"Tracking a system of shared autonomous vehicles across the Austin, Texas network using agent-based simulation","author":[{"family":"Liu","given":"Jun"},{"family":"Kockelman","given":"Kara"},{"family":"Boesch","given":"Patrick"},{"family":"Ciari","given":"Francesco"}],"issued":{"date-parts":[["2017"]]}}}],"schema":"https://github.com/citation-style-language/schema/raw/master/csl-citation.json"} </w:instrText>
      </w:r>
      <w:r w:rsidR="009539A1" w:rsidRPr="0064435F">
        <w:rPr>
          <w:rFonts w:ascii="Times New Roman" w:hAnsi="Times New Roman"/>
          <w:sz w:val="24"/>
          <w:szCs w:val="24"/>
          <w:lang w:val="en-US"/>
        </w:rPr>
        <w:fldChar w:fldCharType="separate"/>
      </w:r>
      <w:r w:rsidR="009539A1" w:rsidRPr="0064435F">
        <w:rPr>
          <w:rFonts w:ascii="Times New Roman" w:hAnsi="Times New Roman"/>
          <w:sz w:val="24"/>
        </w:rPr>
        <w:t>(Liu et al., 2017)</w:t>
      </w:r>
      <w:r w:rsidR="009539A1" w:rsidRPr="0064435F">
        <w:rPr>
          <w:rFonts w:ascii="Times New Roman" w:hAnsi="Times New Roman"/>
          <w:sz w:val="24"/>
          <w:szCs w:val="24"/>
          <w:lang w:val="en-US"/>
        </w:rPr>
        <w:fldChar w:fldCharType="end"/>
      </w:r>
      <w:r w:rsidR="00483012" w:rsidRPr="0064435F">
        <w:rPr>
          <w:rFonts w:ascii="Times New Roman" w:hAnsi="Times New Roman"/>
          <w:sz w:val="24"/>
          <w:szCs w:val="24"/>
        </w:rPr>
        <w:t xml:space="preserve">, </w:t>
      </w:r>
      <w:r w:rsidR="008661AA" w:rsidRPr="0064435F">
        <w:rPr>
          <w:rFonts w:ascii="Times New Roman" w:hAnsi="Times New Roman"/>
          <w:sz w:val="24"/>
          <w:szCs w:val="24"/>
          <w:lang w:val="en-US"/>
        </w:rPr>
        <w:fldChar w:fldCharType="begin"/>
      </w:r>
      <w:r w:rsidR="008661AA" w:rsidRPr="0064435F">
        <w:rPr>
          <w:rFonts w:ascii="Times New Roman" w:hAnsi="Times New Roman"/>
          <w:sz w:val="24"/>
          <w:szCs w:val="24"/>
          <w:lang w:val="en-US"/>
        </w:rPr>
        <w:instrText xml:space="preserve"> ADDIN ZOTERO_ITEM CSL_CITATION {"citationID":"lsoFMBpx","properties":{"formattedCitation":"(Leurent, 2019)","plainCitation":"(Leurent, 2019)","noteIndex":0},"citationItems":[{"id":233,"uris":["http://zotero.org/users/8331578/items/EWC9UW4Q"],"uri":["http://zotero.org/users/8331578/items/EWC9UW4Q"],"itemData":{"id":233,"type":"manuscript","abstract":"To a client, taxi quality of service involves not only the riding time and comfort, but also the access time between the instants of booking (or readying oneself) and pickup. In turn, the access time depends on fleet size and the macroscopic patterns of service usage: demand volume and its spread in space, average ride time, transaction times. In this article, we investigate the formation of the access time and derive its economic consequences for a taxi service in an idealized city with ring shape and spatial homogeneity, hence circular symmetry. At the operational level, under given supply and demand conditions the access time stems from the number of busy vehicles, which obeys to a second-degree characteristic equation. This enables us to model fleet size as a function of target demand volume and access time. Taking then a broader perspective, demand is elastic to supply conditions including access time, ride time, transaction time and tariff fare. We model short-term traffic equilibrium and demonstrate the existence and uniqueness of an equilibrium state. Next, at the tactical level the service supplier sets up the fleet size and the tariff fare in order to satisfy </w:instrText>
      </w:r>
      <w:r w:rsidR="008661AA" w:rsidRPr="0064435F">
        <w:rPr>
          <w:rFonts w:ascii="Times New Roman" w:hAnsi="Times New Roman"/>
          <w:sz w:val="24"/>
          <w:szCs w:val="24"/>
        </w:rPr>
        <w:instrText xml:space="preserve">an economic objective. We model medium-term supply-demand equilibrium under three regulation patterns of, respectively, (i) service monopoly and the maximization of production profit, (ii) system optimum and the maximization of social surplus, (iii) second best system optimum subject to a budgetary constraint. In each pattern, both the tariff fare and the access time are linked by analytical formulas to exogenous conditions about the territory, the demand and the cost function of service provision. Theoretical properties are obtained to compare the patterns under specific demand function with constant elasticity of volume to generalized cost: under constant elasticity of-2, the monopoly tariff and generalized cost are more than twice as large as their system optimum counterparts, and exact doubles of their second best optimum counterparts in the absence of fixed production costs. At the strategic level, the model can be applied to assess decisions on vehicle technology (motor type, driving technology) and on service location by the service supplier, as well as the regulation policies by public authorities.","source":"HAL Archives Ouvertes","title":"Microeconomics of a taxi service in a ring-shaped city","URL":"https://hal.archives-ouvertes.fr/hal-02047269","author":[{"family":"Leurent","given":"Fabien"}],"accessed":{"date-parts":[["2021",8,11]]},"issued":{"date-parts":[["2019",2]]}}}],"schema":"https://github.com/citation-style-language/schema/raw/master/csl-citation.json"} </w:instrText>
      </w:r>
      <w:r w:rsidR="008661AA" w:rsidRPr="0064435F">
        <w:rPr>
          <w:rFonts w:ascii="Times New Roman" w:hAnsi="Times New Roman"/>
          <w:sz w:val="24"/>
          <w:szCs w:val="24"/>
          <w:lang w:val="en-US"/>
        </w:rPr>
        <w:fldChar w:fldCharType="separate"/>
      </w:r>
      <w:r w:rsidR="008661AA" w:rsidRPr="0064435F">
        <w:rPr>
          <w:rFonts w:ascii="Times New Roman" w:hAnsi="Times New Roman"/>
          <w:sz w:val="24"/>
        </w:rPr>
        <w:t>(Leurent, 2019)</w:t>
      </w:r>
      <w:r w:rsidR="008661AA" w:rsidRPr="0064435F">
        <w:rPr>
          <w:rFonts w:ascii="Times New Roman" w:hAnsi="Times New Roman"/>
          <w:sz w:val="24"/>
          <w:szCs w:val="24"/>
          <w:lang w:val="en-US"/>
        </w:rPr>
        <w:fldChar w:fldCharType="end"/>
      </w:r>
      <w:r w:rsidR="00483012" w:rsidRPr="0064435F">
        <w:rPr>
          <w:rFonts w:ascii="Times New Roman" w:hAnsi="Times New Roman"/>
          <w:sz w:val="24"/>
          <w:szCs w:val="24"/>
        </w:rPr>
        <w:t xml:space="preserve">, </w:t>
      </w:r>
      <w:r w:rsidR="00CF79C2" w:rsidRPr="0064435F">
        <w:rPr>
          <w:rFonts w:ascii="Times New Roman" w:hAnsi="Times New Roman"/>
          <w:sz w:val="24"/>
          <w:szCs w:val="24"/>
          <w:lang w:val="en-US"/>
        </w:rPr>
        <w:fldChar w:fldCharType="begin"/>
      </w:r>
      <w:r w:rsidR="00CF79C2" w:rsidRPr="0064435F">
        <w:rPr>
          <w:rFonts w:ascii="Times New Roman" w:hAnsi="Times New Roman"/>
          <w:sz w:val="24"/>
          <w:szCs w:val="24"/>
        </w:rPr>
        <w:instrText xml:space="preserve"> ADDIN ZOTERO_ITEM CSL_CITATION {"citationID":"dygiVaUq","properties":{"formattedCitation":"(Spieser et al., 2014)","plainCitation":"(Spieser et al., 2014)","noteIndex":0},"citationItems":[{"id":2,"uris":["http://zotero.org/users/8331578/items/5FCPH2VS"],"uri":["http://zotero.org/users/8331578/items/5FCPH2VS"],"itemData":{"id":2,"type":"chapter","abstract":"The objective of this work is to provide analytical guidelines and </w:instrText>
      </w:r>
      <w:r w:rsidR="00CF79C2" w:rsidRPr="0064435F">
        <w:rPr>
          <w:rFonts w:ascii="Times New Roman" w:hAnsi="Times New Roman"/>
          <w:sz w:val="24"/>
          <w:szCs w:val="24"/>
          <w:lang w:val="en-US"/>
        </w:rPr>
        <w:instrText>ﬁ</w:instrText>
      </w:r>
      <w:r w:rsidR="00CF79C2" w:rsidRPr="0064435F">
        <w:rPr>
          <w:rFonts w:ascii="Times New Roman" w:hAnsi="Times New Roman"/>
          <w:sz w:val="24"/>
          <w:szCs w:val="24"/>
        </w:rPr>
        <w:instrText>nancial justi</w:instrText>
      </w:r>
      <w:r w:rsidR="00CF79C2" w:rsidRPr="0064435F">
        <w:rPr>
          <w:rFonts w:ascii="Times New Roman" w:hAnsi="Times New Roman"/>
          <w:sz w:val="24"/>
          <w:szCs w:val="24"/>
          <w:lang w:val="en-US"/>
        </w:rPr>
        <w:instrText>ﬁ</w:instrText>
      </w:r>
      <w:r w:rsidR="00CF79C2" w:rsidRPr="0064435F">
        <w:rPr>
          <w:rFonts w:ascii="Times New Roman" w:hAnsi="Times New Roman"/>
          <w:sz w:val="24"/>
          <w:szCs w:val="24"/>
        </w:rPr>
        <w:instrText>cation for the design of shared-vehicle mobility-on-demand systems. Speci</w:instrText>
      </w:r>
      <w:r w:rsidR="00CF79C2" w:rsidRPr="0064435F">
        <w:rPr>
          <w:rFonts w:ascii="Times New Roman" w:hAnsi="Times New Roman"/>
          <w:sz w:val="24"/>
          <w:szCs w:val="24"/>
          <w:lang w:val="en-US"/>
        </w:rPr>
        <w:instrText>ﬁ</w:instrText>
      </w:r>
      <w:r w:rsidR="00CF79C2" w:rsidRPr="0064435F">
        <w:rPr>
          <w:rFonts w:ascii="Times New Roman" w:hAnsi="Times New Roman"/>
          <w:sz w:val="24"/>
          <w:szCs w:val="24"/>
        </w:rPr>
        <w:instrText xml:space="preserve">cally, we consider the fundamental issue of determining the appropriate number of vehicles to </w:instrText>
      </w:r>
      <w:r w:rsidR="00CF79C2" w:rsidRPr="0064435F">
        <w:rPr>
          <w:rFonts w:ascii="Times New Roman" w:hAnsi="Times New Roman"/>
          <w:sz w:val="24"/>
          <w:szCs w:val="24"/>
          <w:lang w:val="en-US"/>
        </w:rPr>
        <w:instrText>ﬁ</w:instrText>
      </w:r>
      <w:r w:rsidR="00CF79C2" w:rsidRPr="0064435F">
        <w:rPr>
          <w:rFonts w:ascii="Times New Roman" w:hAnsi="Times New Roman"/>
          <w:sz w:val="24"/>
          <w:szCs w:val="24"/>
        </w:rPr>
        <w:instrText xml:space="preserve">eld in the </w:instrText>
      </w:r>
      <w:r w:rsidR="00CF79C2" w:rsidRPr="0064435F">
        <w:rPr>
          <w:rFonts w:ascii="Times New Roman" w:hAnsi="Times New Roman"/>
          <w:sz w:val="24"/>
          <w:szCs w:val="24"/>
          <w:lang w:val="en-US"/>
        </w:rPr>
        <w:instrText>ﬂ</w:instrText>
      </w:r>
      <w:r w:rsidR="00CF79C2" w:rsidRPr="0064435F">
        <w:rPr>
          <w:rFonts w:ascii="Times New Roman" w:hAnsi="Times New Roman"/>
          <w:sz w:val="24"/>
          <w:szCs w:val="24"/>
        </w:rPr>
        <w:instrText xml:space="preserve">eet, and estimate the </w:instrText>
      </w:r>
      <w:r w:rsidR="00CF79C2" w:rsidRPr="0064435F">
        <w:rPr>
          <w:rFonts w:ascii="Times New Roman" w:hAnsi="Times New Roman"/>
          <w:sz w:val="24"/>
          <w:szCs w:val="24"/>
          <w:lang w:val="en-US"/>
        </w:rPr>
        <w:instrText>ﬁ</w:instrText>
      </w:r>
      <w:r w:rsidR="00CF79C2" w:rsidRPr="0064435F">
        <w:rPr>
          <w:rFonts w:ascii="Times New Roman" w:hAnsi="Times New Roman"/>
          <w:sz w:val="24"/>
          <w:szCs w:val="24"/>
        </w:rPr>
        <w:instrText>nancial bene</w:instrText>
      </w:r>
      <w:r w:rsidR="00CF79C2" w:rsidRPr="0064435F">
        <w:rPr>
          <w:rFonts w:ascii="Times New Roman" w:hAnsi="Times New Roman"/>
          <w:sz w:val="24"/>
          <w:szCs w:val="24"/>
          <w:lang w:val="en-US"/>
        </w:rPr>
        <w:instrText>ﬁ</w:instrText>
      </w:r>
      <w:r w:rsidR="00CF79C2" w:rsidRPr="0064435F">
        <w:rPr>
          <w:rFonts w:ascii="Times New Roman" w:hAnsi="Times New Roman"/>
          <w:sz w:val="24"/>
          <w:szCs w:val="24"/>
        </w:rPr>
        <w:instrText xml:space="preserve">ts of several models of car sharing. As a case study, we consider replacing all modes of personal transportation in a city such as Singapore with a </w:instrText>
      </w:r>
      <w:r w:rsidR="00CF79C2" w:rsidRPr="0064435F">
        <w:rPr>
          <w:rFonts w:ascii="Times New Roman" w:hAnsi="Times New Roman"/>
          <w:sz w:val="24"/>
          <w:szCs w:val="24"/>
          <w:lang w:val="en-US"/>
        </w:rPr>
        <w:instrText>ﬂ</w:instrText>
      </w:r>
      <w:r w:rsidR="00CF79C2" w:rsidRPr="0064435F">
        <w:rPr>
          <w:rFonts w:ascii="Times New Roman" w:hAnsi="Times New Roman"/>
          <w:sz w:val="24"/>
          <w:szCs w:val="24"/>
        </w:rPr>
        <w:instrText xml:space="preserve">eet of shared automated vehicles, able to drive themselves, e.g., to move to a customer’s location. Using actual transportation data, our analysis suggests a shared-vehicle mobility solution can meet the personal mobility needs of the entire population with a </w:instrText>
      </w:r>
      <w:r w:rsidR="00CF79C2" w:rsidRPr="0064435F">
        <w:rPr>
          <w:rFonts w:ascii="Times New Roman" w:hAnsi="Times New Roman"/>
          <w:sz w:val="24"/>
          <w:szCs w:val="24"/>
          <w:lang w:val="en-US"/>
        </w:rPr>
        <w:instrText>ﬂ</w:instrText>
      </w:r>
      <w:r w:rsidR="00CF79C2" w:rsidRPr="0064435F">
        <w:rPr>
          <w:rFonts w:ascii="Times New Roman" w:hAnsi="Times New Roman"/>
          <w:sz w:val="24"/>
          <w:szCs w:val="24"/>
        </w:rPr>
        <w:instrText xml:space="preserve">eet whose size is approximately 1/3 of the total number of passenger vehicles currently in operation.","container-title":"Road Vehicle Automation","event-place":"Cham","ISBN":"978-3-319-05989-1","language":"en","note":"collection-title: Lecture Notes in Mobility\nDOI: 10.1007/978-3-319-05990-7_20","page":"229-245","publisher":"Springer International Publishing","publisher-place":"Cham","source":"DOI.org (Crossref)","title":"Toward a Systematic Approach to the Design and Evaluation of Automated Mobility-on-Demand Systems: A Case Study in Singapore","title-short":"Toward a Systematic Approach to the Design and Evaluation of Automated Mobility-on-Demand Systems","URL":"http://link.springer.com/10.1007/978-3-319-05990-7_20","editor":[{"family":"Meyer","given":"Gereon"},{"family":"Beiker","given":"Sven"}],"author":[{"family":"Spieser","given":"Kevin"},{"family":"Treleaven","given":"Kyle"},{"family":"Zhang","given":"Rick"},{"family":"Frazzoli","given":"Emilio"},{"family":"Morton","given":"Daniel"},{"family":"Pavone","given":"Marco"}],"accessed":{"date-parts":[["2021",8,9]]},"issued":{"date-parts":[["2014"]]}}}],"schema":"https://github.com/citation-style-language/schema/raw/master/csl-citation.json"} </w:instrText>
      </w:r>
      <w:r w:rsidR="00CF79C2" w:rsidRPr="0064435F">
        <w:rPr>
          <w:rFonts w:ascii="Times New Roman" w:hAnsi="Times New Roman"/>
          <w:sz w:val="24"/>
          <w:szCs w:val="24"/>
          <w:lang w:val="en-US"/>
        </w:rPr>
        <w:fldChar w:fldCharType="separate"/>
      </w:r>
      <w:r w:rsidR="00CF79C2" w:rsidRPr="0064435F">
        <w:rPr>
          <w:rFonts w:ascii="Times New Roman" w:hAnsi="Times New Roman"/>
          <w:sz w:val="24"/>
        </w:rPr>
        <w:t>(Spieser et al., 2014)</w:t>
      </w:r>
      <w:r w:rsidR="00CF79C2" w:rsidRPr="0064435F">
        <w:rPr>
          <w:rFonts w:ascii="Times New Roman" w:hAnsi="Times New Roman"/>
          <w:sz w:val="24"/>
          <w:szCs w:val="24"/>
          <w:lang w:val="en-US"/>
        </w:rPr>
        <w:fldChar w:fldCharType="end"/>
      </w:r>
      <w:r w:rsidR="00483012" w:rsidRPr="0064435F">
        <w:rPr>
          <w:rFonts w:ascii="Times New Roman" w:hAnsi="Times New Roman"/>
          <w:sz w:val="24"/>
          <w:szCs w:val="24"/>
        </w:rPr>
        <w:t xml:space="preserve">, </w:t>
      </w:r>
      <w:r w:rsidR="000F0CA8" w:rsidRPr="0064435F">
        <w:rPr>
          <w:rFonts w:ascii="Times New Roman" w:hAnsi="Times New Roman"/>
          <w:sz w:val="24"/>
          <w:szCs w:val="24"/>
          <w:lang w:val="en-US"/>
        </w:rPr>
        <w:fldChar w:fldCharType="begin"/>
      </w:r>
      <w:r w:rsidR="000F0CA8" w:rsidRPr="0064435F">
        <w:rPr>
          <w:rFonts w:ascii="Times New Roman" w:hAnsi="Times New Roman"/>
          <w:sz w:val="24"/>
          <w:szCs w:val="24"/>
        </w:rPr>
        <w:instrText xml:space="preserve"> ADDIN ZOTERO_ITEM CSL_CITATION {"citationID":"agkyhyWx","properties":{"formattedCitation":"(ITF, 2015)","plainCitation":"(ITF, 2015)","noteIndex":0},"citationItems":[{"id":616,"uris":["http://zotero.org/users/8331578/items/TFWPGNV9"],"uri":["http://zotero.org/users/8331578/items/TFWPGNV9"],"itemData":{"id":616,"type":"report","event-place":"Paris","publisher":"OECD","publisher-place":"Paris","title":"Urban Mobility System Upgrade: How shared self-driving cars could change city traffic","URL":"https://www.itf-oecd.org/sites/default/files/docs/15cpb_self-drivingcars.pdf","author":[{"family":"ITF","given":""}],"accessed":{"date-parts":[["2021",8,9]]},"issued":{"date-parts":[["2015"]]}}}],"schema":"https://github.com/citation-style-language/schema/raw/master/csl-citation.json"} </w:instrText>
      </w:r>
      <w:r w:rsidR="000F0CA8" w:rsidRPr="0064435F">
        <w:rPr>
          <w:rFonts w:ascii="Times New Roman" w:hAnsi="Times New Roman"/>
          <w:sz w:val="24"/>
          <w:szCs w:val="24"/>
          <w:lang w:val="en-US"/>
        </w:rPr>
        <w:fldChar w:fldCharType="separate"/>
      </w:r>
      <w:r w:rsidR="000F0CA8" w:rsidRPr="0064435F">
        <w:rPr>
          <w:rFonts w:ascii="Times New Roman" w:hAnsi="Times New Roman"/>
          <w:sz w:val="24"/>
        </w:rPr>
        <w:t>(ITF, 2015)</w:t>
      </w:r>
      <w:r w:rsidR="000F0CA8" w:rsidRPr="0064435F">
        <w:rPr>
          <w:rFonts w:ascii="Times New Roman" w:hAnsi="Times New Roman"/>
          <w:sz w:val="24"/>
          <w:szCs w:val="24"/>
          <w:lang w:val="en-US"/>
        </w:rPr>
        <w:fldChar w:fldCharType="end"/>
      </w:r>
      <w:r w:rsidR="000C0FEB" w:rsidRPr="0064435F">
        <w:rPr>
          <w:rFonts w:ascii="Times New Roman" w:hAnsi="Times New Roman"/>
          <w:sz w:val="24"/>
          <w:szCs w:val="24"/>
        </w:rPr>
        <w:t xml:space="preserve">, </w:t>
      </w:r>
      <w:r w:rsidR="005D58F9" w:rsidRPr="0064435F">
        <w:rPr>
          <w:rFonts w:ascii="Times New Roman" w:hAnsi="Times New Roman"/>
          <w:sz w:val="24"/>
          <w:szCs w:val="24"/>
          <w:lang w:val="en-US"/>
        </w:rPr>
        <w:fldChar w:fldCharType="begin"/>
      </w:r>
      <w:r w:rsidR="00CA6549" w:rsidRPr="0064435F">
        <w:rPr>
          <w:rFonts w:ascii="Times New Roman" w:hAnsi="Times New Roman"/>
          <w:sz w:val="24"/>
          <w:szCs w:val="24"/>
        </w:rPr>
        <w:instrText xml:space="preserve"> ADDIN ZOTERO_ITEM CSL_CITATION {"citationID":"jjNThYww","properties":{"formattedCitation":"(D. J. Fagnant &amp; Kockelman, 2014)","plainCitation":"(D. J. Fagnant &amp; Kockelman, 2014)","noteIndex":0},"citationItems":[{"id":36,"uris":["http://zotero.org/users/8331578/items/5NJH6NM5"],"uri":["http://zotero.org/users/8331578/items/5NJH6NM5"],"itemData":{"id":36,"type":"article-journal","abstract":"Carsharing programs that operate as short-term vehicle rentals (often for one-way trips before ending the rental) like Car2Go and ZipCar have quickly expanded, with the number of U.S. users doubling every one to two years over the past decade. Such programs seek to shift personal transportation choices from an owned asset to a service used on demand. The advent of autonomous or fully self-driving vehicles will address many current carsharing barriers, including users’ travel to access available vehicles.","container-title":"Transportation Research Part C: Emerging Technologies","DOI":"10.1016/j.trc.2013.12.001","ISSN":"0968090X","journalAbbreviation":"Transportation Research Part C: Emerging Technologies","language":"en","page":"1-13","source":"DOI.org (Crossref)","title":"The travel and environmental implications of shared autonomous vehicles, using agent-based model scenarios","volume":"40","author":[{"family":"Fagnant","given":"Daniel J."},{"family":"Kockelman","given":"Kara M."}],"issued":{"date-parts":[["2014",3]]}}}],"schema":"https://github.com/citation-style-language/schema/raw/master/csl-citation.json"} </w:instrText>
      </w:r>
      <w:r w:rsidR="005D58F9" w:rsidRPr="0064435F">
        <w:rPr>
          <w:rFonts w:ascii="Times New Roman" w:hAnsi="Times New Roman"/>
          <w:sz w:val="24"/>
          <w:szCs w:val="24"/>
          <w:lang w:val="en-US"/>
        </w:rPr>
        <w:fldChar w:fldCharType="separate"/>
      </w:r>
      <w:r w:rsidR="00CA6549" w:rsidRPr="0064435F">
        <w:rPr>
          <w:rFonts w:ascii="Times New Roman" w:hAnsi="Times New Roman"/>
          <w:sz w:val="24"/>
        </w:rPr>
        <w:t>(D. J. Fagnant &amp; Kockelman, 2014)</w:t>
      </w:r>
      <w:r w:rsidR="005D58F9" w:rsidRPr="0064435F">
        <w:rPr>
          <w:rFonts w:ascii="Times New Roman" w:hAnsi="Times New Roman"/>
          <w:sz w:val="24"/>
          <w:szCs w:val="24"/>
          <w:lang w:val="en-US"/>
        </w:rPr>
        <w:fldChar w:fldCharType="end"/>
      </w:r>
      <w:r w:rsidR="00483012" w:rsidRPr="0064435F">
        <w:rPr>
          <w:rFonts w:ascii="Times New Roman" w:hAnsi="Times New Roman"/>
          <w:sz w:val="24"/>
          <w:szCs w:val="24"/>
        </w:rPr>
        <w:t xml:space="preserve">, </w:t>
      </w:r>
      <w:r w:rsidR="008661AA" w:rsidRPr="0064435F">
        <w:rPr>
          <w:rFonts w:ascii="Times New Roman" w:hAnsi="Times New Roman"/>
          <w:sz w:val="24"/>
          <w:szCs w:val="24"/>
        </w:rPr>
        <w:fldChar w:fldCharType="begin"/>
      </w:r>
      <w:r w:rsidR="000E176A" w:rsidRPr="0064435F">
        <w:rPr>
          <w:rFonts w:ascii="Times New Roman" w:hAnsi="Times New Roman"/>
          <w:sz w:val="24"/>
          <w:szCs w:val="24"/>
        </w:rPr>
        <w:instrText xml:space="preserve"> ADDIN ZOTERO_ITEM CSL_CITATION {"citationID":"BjbYcxME","properties":{"formattedCitation":"(H\\uc0\\u246{}rl, 2018)","plainCitation":"(Hörl, 2018)","noteIndex":0},"citationItems":[{"id":25,"uris":["http://zotero.org/users/8331578/items/ZAM3P5CL"],"uri":["http://zotero.org/users/8331578/items/ZAM3P5CL"],"itemData":{"id":25,"type":"article-journal","DOI":"10.3929/ETHZ-B-000264643","language":"en","note":"dimensions: 1 p.\nmedium: application/pdf\npublisher: ETH Zurich","page":"1 p.","source":"DOI.org (Datacite)","title":"An integrated simulation environment for autonomous mobility on demand in Zurich","author":[{"family":"Hörl","given":"Sebastian"}],"issued":{"date-parts":[["2018",5]]}}}],"schema":"https://github.com/citation-style-language/schema/raw/master/csl-citation.json"} </w:instrText>
      </w:r>
      <w:r w:rsidR="008661AA" w:rsidRPr="0064435F">
        <w:rPr>
          <w:rFonts w:ascii="Times New Roman" w:hAnsi="Times New Roman"/>
          <w:sz w:val="24"/>
          <w:szCs w:val="24"/>
        </w:rPr>
        <w:fldChar w:fldCharType="separate"/>
      </w:r>
      <w:r w:rsidR="008661AA" w:rsidRPr="0064435F">
        <w:rPr>
          <w:rFonts w:ascii="Times New Roman" w:hAnsi="Times New Roman"/>
          <w:sz w:val="24"/>
          <w:szCs w:val="24"/>
        </w:rPr>
        <w:t>(Hörl, 2018)</w:t>
      </w:r>
      <w:r w:rsidR="008661AA" w:rsidRPr="0064435F">
        <w:rPr>
          <w:rFonts w:ascii="Times New Roman" w:hAnsi="Times New Roman"/>
          <w:sz w:val="24"/>
          <w:szCs w:val="24"/>
        </w:rPr>
        <w:fldChar w:fldCharType="end"/>
      </w:r>
      <w:r w:rsidR="00483012" w:rsidRPr="0064435F">
        <w:rPr>
          <w:rFonts w:ascii="Times New Roman" w:hAnsi="Times New Roman"/>
          <w:sz w:val="24"/>
          <w:szCs w:val="24"/>
        </w:rPr>
        <w:t xml:space="preserve">, </w:t>
      </w:r>
      <w:r w:rsidR="009539A1" w:rsidRPr="0064435F">
        <w:rPr>
          <w:rFonts w:ascii="Times New Roman" w:hAnsi="Times New Roman"/>
          <w:sz w:val="24"/>
          <w:szCs w:val="24"/>
          <w:lang w:val="en-US"/>
        </w:rPr>
        <w:fldChar w:fldCharType="begin"/>
      </w:r>
      <w:r w:rsidR="009539A1" w:rsidRPr="0064435F">
        <w:rPr>
          <w:rFonts w:ascii="Times New Roman" w:hAnsi="Times New Roman"/>
          <w:sz w:val="24"/>
          <w:szCs w:val="24"/>
        </w:rPr>
        <w:instrText xml:space="preserve"> ADDIN ZOTERO_ITEM CSL_CITATION {"citationID":"gATHyRib","properties":{"formattedCitation":"(Hyland &amp; Mahmassani, 2018)","plainCitation":"(Hyland &amp; Mahmassani, 2018)","noteIndex":0},"citationItems":[{"id":62,"uris":["http://zotero.org/users/8331578/items/PNR9ZVDC"],"uri":["http://zotero.org/users/8331578/items/PNR9ZVDC"],"itemData":{"id":62,"type":"article-journal","container-title":"Transportation Research Part C: Emerging Technologies","DOI":"10.1016/j.trc.2018.05.003","ISSN":"0968-090X","journalAbbreviation":"Tramsportation Research, Part C: Emerging Technologies","language":"English (US)","note":"publisher: Elsevier Limited","page":"278-297","source":"www.scholars.northwestern.edu","title":"Dynamic autonomous vehicle fleet operations: Optimization-based strategies to assign AVs to immediate traveler demand requests","title-short":"Dynamic autonomous vehicle fleet operations","volume":"92","author":[{"family":"Hyland","given":"Michael"},{"family":"Mahmassani","given":"Hani S."}],"issued":{"date-parts":[["2018",7]]}}}],"schema":"https://github.com/citation-style-language/schema/raw/master/csl-citation.json"} </w:instrText>
      </w:r>
      <w:r w:rsidR="009539A1" w:rsidRPr="0064435F">
        <w:rPr>
          <w:rFonts w:ascii="Times New Roman" w:hAnsi="Times New Roman"/>
          <w:sz w:val="24"/>
          <w:szCs w:val="24"/>
          <w:lang w:val="en-US"/>
        </w:rPr>
        <w:fldChar w:fldCharType="separate"/>
      </w:r>
      <w:r w:rsidR="009539A1" w:rsidRPr="0064435F">
        <w:rPr>
          <w:rFonts w:ascii="Times New Roman" w:hAnsi="Times New Roman"/>
          <w:sz w:val="24"/>
        </w:rPr>
        <w:t>(Hyland &amp; Mahmassani, 2018)</w:t>
      </w:r>
      <w:r w:rsidR="009539A1" w:rsidRPr="0064435F">
        <w:rPr>
          <w:rFonts w:ascii="Times New Roman" w:hAnsi="Times New Roman"/>
          <w:sz w:val="24"/>
          <w:szCs w:val="24"/>
          <w:lang w:val="en-US"/>
        </w:rPr>
        <w:fldChar w:fldCharType="end"/>
      </w:r>
      <w:r w:rsidR="00483012" w:rsidRPr="0064435F">
        <w:rPr>
          <w:rFonts w:ascii="Times New Roman" w:hAnsi="Times New Roman"/>
          <w:sz w:val="24"/>
          <w:szCs w:val="24"/>
        </w:rPr>
        <w:t xml:space="preserve">, </w:t>
      </w:r>
      <w:r w:rsidR="005D58F9" w:rsidRPr="0064435F">
        <w:rPr>
          <w:rFonts w:ascii="Times New Roman" w:hAnsi="Times New Roman"/>
          <w:sz w:val="24"/>
          <w:szCs w:val="24"/>
          <w:lang w:val="en-US"/>
        </w:rPr>
        <w:fldChar w:fldCharType="begin"/>
      </w:r>
      <w:r w:rsidR="005D58F9" w:rsidRPr="0064435F">
        <w:rPr>
          <w:rFonts w:ascii="Times New Roman" w:hAnsi="Times New Roman"/>
          <w:sz w:val="24"/>
          <w:szCs w:val="24"/>
        </w:rPr>
        <w:instrText xml:space="preserve"> ADDIN ZOTERO_ITEM CSL_CITATION {"citationID":"0uQBmX8Q","properties":{"formattedCitation":"(Chen et al., 2016)","plainCitation":"(Chen et al., 2016)","noteIndex":0},"citationItems":[{"id":75,"uris":["http://zotero.org/users/8331578/items/B7LD37SD"],"uri":["http://zotero.org/users/8331578/items/B7LD37SD"],"itemData":{"id":75,"type":"article-journal","abstract":"There are natural synergies between shared autonomous vehicle (AV) fleets and electric vehicle (EV) technology, since fleets of AVs resolve the practical limitations of today’s non-autonomous EVs, including traveler range anxiety, access to charging infrastructure, and charging time management. Fleet-managed AVs relieve such concerns, managing range and charging activities based on real-time trip demand and established charging-station locations, as demonstrated in this paper. This work explores the management of a fleet of shared autonomous electric vehicles (SAEVs) in a regional, discrete-time, agent-based model. The simulation examines the operation of SAEVs under various vehicle range and charging infrastructure scenarios in a gridded city modeled roughly after the densities of Austin, Texas.","container-title":"Transportation Research Part A: Policy and Practice","issue":"C","language":"en","note":"publisher: Elsevier","page":"243-254","source":"ideas.repec.org","title":"Operations of a shared, autonomous, electric vehicle fleet: Implications of vehicle &amp; charging infrastructure decisions","title-short":"Operations of a shared, autonomous, electric vehicle fleet","volume":"94","author":[{"family":"Chen","given":"T. Donna"},{"family":"Kockelman","given":"Kara M."},{"family":"Hanna","given":"Josiah P."}],"issued":{"date-parts":[["2016"]]}}}],"schema":"https://github.com/citation-style-language/schema/raw/master/csl-citation.json"} </w:instrText>
      </w:r>
      <w:r w:rsidR="005D58F9" w:rsidRPr="0064435F">
        <w:rPr>
          <w:rFonts w:ascii="Times New Roman" w:hAnsi="Times New Roman"/>
          <w:sz w:val="24"/>
          <w:szCs w:val="24"/>
          <w:lang w:val="en-US"/>
        </w:rPr>
        <w:fldChar w:fldCharType="separate"/>
      </w:r>
      <w:r w:rsidR="005D58F9" w:rsidRPr="0064435F">
        <w:rPr>
          <w:rFonts w:ascii="Times New Roman" w:hAnsi="Times New Roman"/>
          <w:sz w:val="24"/>
        </w:rPr>
        <w:t>(Chen et al., 2016)</w:t>
      </w:r>
      <w:r w:rsidR="005D58F9" w:rsidRPr="0064435F">
        <w:rPr>
          <w:rFonts w:ascii="Times New Roman" w:hAnsi="Times New Roman"/>
          <w:sz w:val="24"/>
          <w:szCs w:val="24"/>
          <w:lang w:val="en-US"/>
        </w:rPr>
        <w:fldChar w:fldCharType="end"/>
      </w:r>
      <w:r w:rsidR="000C0FEB" w:rsidRPr="0064435F">
        <w:rPr>
          <w:rFonts w:ascii="Times New Roman" w:hAnsi="Times New Roman"/>
          <w:sz w:val="24"/>
          <w:szCs w:val="24"/>
        </w:rPr>
        <w:t xml:space="preserve">, </w:t>
      </w:r>
      <w:r w:rsidR="00194B9B" w:rsidRPr="0064435F">
        <w:rPr>
          <w:rFonts w:ascii="Times New Roman" w:hAnsi="Times New Roman"/>
          <w:sz w:val="24"/>
          <w:szCs w:val="24"/>
          <w:lang w:val="en-US"/>
        </w:rPr>
        <w:fldChar w:fldCharType="begin"/>
      </w:r>
      <w:r w:rsidR="00194B9B" w:rsidRPr="0064435F">
        <w:rPr>
          <w:rFonts w:ascii="Times New Roman" w:hAnsi="Times New Roman"/>
          <w:sz w:val="24"/>
          <w:szCs w:val="24"/>
        </w:rPr>
        <w:instrText xml:space="preserve"> ADDIN ZOTERO_ITEM CSL_CITATION {"citationID":"gxeVPbNW","properties":{"formattedCitation":"(Martinez &amp; Viegas, 2017)","plainCitation":"(Martinez &amp; Viegas, 2017)","noteIndex":0},"citationItems":[{"id":258,"uris":["http://zotero.org/users/8331578/items/ENMU4PD6"],"uri":["http://zotero.org/users/8331578/items/ENMU4PD6"],"itemData":{"id":258,"type":"article-journal","abstract":"This paper examines the changes that might result from the large-scale uptake of a shared and self-driving fleet of vehicles in a mid-sized European city. The work explores two different self-driving vehicle concepts – a ridesharing system (Shared Taxi), which emulates a taxi-like system where customers accept small detours from their original direct path and share part of their ride with others and a dynamic bus-like service with minibuses (Taxi-Bus), where customers pre-book their service at least 30min in advance (permanent bookings for regular trips should represent most requests) and walk short distances to a designated stop. Under the premise that the “upgraded” system should as much as possible deliver the same trips as today in terms of origin, destination and timing, and that it should also replace all car and bus trips, it looks at impacts on car fleet size, volume of travel and parking requirements. Mobility output and CO2 emissions are also detailed in two different time scales (24h. average and peak-hour only). The obtained results suggest that a full implementation scenario where the existing metro service is kept and private car, bus and taxi mobility would be replaced by shared modes would significantly reduce travelled vehicle.kilometres and CO2 emissions.","collection-title":"Connected and Automated Vehicles: Effects on Traffic, Mobility and Urban Design","container-title":"International Journal of Transportation Science and Technology","DOI":"10.1016/j.ijtst.2017.05.005","ISSN":"2046-0430","issue":"1","journalAbbreviation":"International Journal of Transportation Science and Technology","language":"en","page":"13-27","source":"ScienceDirect","title":"Assessing the impacts of deploying a shared self-driving urban mobility system: An agent-based model applied to the city of Lisbon, Portugal","title-short":"Assessing the impacts of deploying a shared self-driving urban mobility system","volume":"6","author":[{"family":"Martinez","given":"Luis M."},{"family":"Viegas","given":"José Manuel"}],"issued":{"date-parts":[["2017",6,1]]}}}],"schema":"https://github.com/citation-style-language/schema/raw/master/csl-citation.json"} </w:instrText>
      </w:r>
      <w:r w:rsidR="00194B9B" w:rsidRPr="0064435F">
        <w:rPr>
          <w:rFonts w:ascii="Times New Roman" w:hAnsi="Times New Roman"/>
          <w:sz w:val="24"/>
          <w:szCs w:val="24"/>
          <w:lang w:val="en-US"/>
        </w:rPr>
        <w:fldChar w:fldCharType="separate"/>
      </w:r>
      <w:r w:rsidR="00194B9B" w:rsidRPr="0064435F">
        <w:rPr>
          <w:rFonts w:ascii="Times New Roman" w:hAnsi="Times New Roman"/>
          <w:sz w:val="24"/>
        </w:rPr>
        <w:t>(Martinez &amp; Viegas, 2017)</w:t>
      </w:r>
      <w:r w:rsidR="00194B9B" w:rsidRPr="0064435F">
        <w:rPr>
          <w:rFonts w:ascii="Times New Roman" w:hAnsi="Times New Roman"/>
          <w:sz w:val="24"/>
          <w:szCs w:val="24"/>
          <w:lang w:val="en-US"/>
        </w:rPr>
        <w:fldChar w:fldCharType="end"/>
      </w:r>
      <w:r w:rsidR="000C0FEB" w:rsidRPr="0064435F">
        <w:rPr>
          <w:rFonts w:ascii="Times New Roman" w:hAnsi="Times New Roman"/>
          <w:sz w:val="24"/>
          <w:szCs w:val="24"/>
        </w:rPr>
        <w:t xml:space="preserve">, </w:t>
      </w:r>
      <w:r w:rsidR="009768D6" w:rsidRPr="0064435F">
        <w:rPr>
          <w:rFonts w:ascii="Times New Roman" w:hAnsi="Times New Roman"/>
          <w:sz w:val="24"/>
          <w:szCs w:val="24"/>
          <w:lang w:val="en-US"/>
        </w:rPr>
        <w:fldChar w:fldCharType="begin"/>
      </w:r>
      <w:r w:rsidR="009768D6" w:rsidRPr="0064435F">
        <w:rPr>
          <w:rFonts w:ascii="Times New Roman" w:hAnsi="Times New Roman"/>
          <w:sz w:val="24"/>
          <w:szCs w:val="24"/>
        </w:rPr>
        <w:instrText xml:space="preserve"> ADDIN ZOTERO_ITEM CSL_CITATION {"citationID":"tESDejpM","properties":{"formattedCitation":"(Zhang et al., 2014)","plainCitation":"(Zhang et al., 2014)","noteIndex":0},"citationItems":[{"id":265,"uris":["http://zotero.org/users/8331578/items/2LVB7VA9"],"uri":["http://zotero.org/users/8331578/items/2LVB7VA9"],"itemData":{"id":265,"type":"article-journal","container-title":"Transportation Research Board 94th Annual Meeting","language":"en","page":"15","source":"Zotero","title":"The Performance and Benefits of a Shared Autonomous Vehicles Based Dynamic Ridesharing System: An Agent-Based Simulation Approach","author":[{"family":"Zhang","given":"Wenwen"},{"family":"Guhathakurta","given":"Subhrajit"},{"family":"Fang","given":"Jinqi"},{"family":"Zhang","given":"Ge"}],"issued":{"date-parts":[["2014",7,30]]}}}],"schema":"https://github.com/citation-style-language/schema/raw/master/csl-citation.json"} </w:instrText>
      </w:r>
      <w:r w:rsidR="009768D6" w:rsidRPr="0064435F">
        <w:rPr>
          <w:rFonts w:ascii="Times New Roman" w:hAnsi="Times New Roman"/>
          <w:sz w:val="24"/>
          <w:szCs w:val="24"/>
          <w:lang w:val="en-US"/>
        </w:rPr>
        <w:fldChar w:fldCharType="separate"/>
      </w:r>
      <w:r w:rsidR="009768D6" w:rsidRPr="0064435F">
        <w:rPr>
          <w:rFonts w:ascii="Times New Roman" w:hAnsi="Times New Roman"/>
          <w:sz w:val="24"/>
        </w:rPr>
        <w:t>(Zhang et al., 2014)</w:t>
      </w:r>
      <w:r w:rsidR="009768D6" w:rsidRPr="0064435F">
        <w:rPr>
          <w:rFonts w:ascii="Times New Roman" w:hAnsi="Times New Roman"/>
          <w:sz w:val="24"/>
          <w:szCs w:val="24"/>
          <w:lang w:val="en-US"/>
        </w:rPr>
        <w:fldChar w:fldCharType="end"/>
      </w:r>
      <w:r w:rsidR="00F05D7E" w:rsidRPr="0064435F">
        <w:rPr>
          <w:rFonts w:ascii="Times New Roman" w:hAnsi="Times New Roman"/>
          <w:sz w:val="24"/>
          <w:szCs w:val="24"/>
        </w:rPr>
        <w:t xml:space="preserve">, </w:t>
      </w:r>
      <w:r w:rsidR="0043441A" w:rsidRPr="0064435F">
        <w:rPr>
          <w:rFonts w:ascii="Times New Roman" w:hAnsi="Times New Roman"/>
          <w:sz w:val="24"/>
          <w:szCs w:val="24"/>
        </w:rPr>
        <w:fldChar w:fldCharType="begin"/>
      </w:r>
      <w:r w:rsidR="0043441A" w:rsidRPr="0064435F">
        <w:rPr>
          <w:rFonts w:ascii="Times New Roman" w:hAnsi="Times New Roman"/>
          <w:sz w:val="24"/>
          <w:szCs w:val="24"/>
        </w:rPr>
        <w:instrText xml:space="preserve"> ADDIN ZOTERO_ITEM CSL_CITATION {"citationID":"6RJTwIk0","properties":{"formattedCitation":"(Loeb et al., 2018)","plainCitation":"(Loeb et al., 2018)","noteIndex":0},"citationItems":[{"id":638,"uris":["http://zotero.org/users/8331578/items/LUH9CA8V"],"uri":["http://zotero.org/users/8331578/items/LUH9CA8V"],"itemData":{"id":638,"type":"article-newspaper","container-title":"Transportation Research Part C: Emerging Technologies","edition":"89","page":"222-233","title":"Shared autonomous electric vehicle (SEAV) operations across the Austin, Texas network with a focus on charging infrastructure decisions","author":[{"family":"Loeb","given":"Benjamin"},{"family":"Kockelman","given":"Kara"},{"family":"Liu","given":"Jun"}],"issued":{"date-parts":[["2018"]]}}}],"schema":"https://github.com/citation-style-language/schema/raw/master/csl-citation.json"} </w:instrText>
      </w:r>
      <w:r w:rsidR="0043441A" w:rsidRPr="0064435F">
        <w:rPr>
          <w:rFonts w:ascii="Times New Roman" w:hAnsi="Times New Roman"/>
          <w:sz w:val="24"/>
          <w:szCs w:val="24"/>
        </w:rPr>
        <w:fldChar w:fldCharType="separate"/>
      </w:r>
      <w:r w:rsidR="0043441A" w:rsidRPr="0064435F">
        <w:rPr>
          <w:rFonts w:ascii="Times New Roman" w:hAnsi="Times New Roman"/>
          <w:sz w:val="24"/>
        </w:rPr>
        <w:t>(Loeb et al., 2018)</w:t>
      </w:r>
      <w:r w:rsidR="0043441A" w:rsidRPr="0064435F">
        <w:rPr>
          <w:rFonts w:ascii="Times New Roman" w:hAnsi="Times New Roman"/>
          <w:sz w:val="24"/>
          <w:szCs w:val="24"/>
        </w:rPr>
        <w:fldChar w:fldCharType="end"/>
      </w:r>
      <w:r w:rsidR="00483012" w:rsidRPr="0064435F">
        <w:rPr>
          <w:rFonts w:ascii="Times New Roman" w:hAnsi="Times New Roman"/>
          <w:sz w:val="24"/>
          <w:szCs w:val="24"/>
        </w:rPr>
        <w:t>,</w:t>
      </w:r>
      <w:r w:rsidR="000E176A" w:rsidRPr="0064435F">
        <w:rPr>
          <w:rFonts w:ascii="Times New Roman" w:hAnsi="Times New Roman"/>
          <w:sz w:val="24"/>
          <w:szCs w:val="24"/>
        </w:rPr>
        <w:t xml:space="preserve"> </w:t>
      </w:r>
      <w:r w:rsidR="000E176A" w:rsidRPr="0064435F">
        <w:rPr>
          <w:rFonts w:ascii="Times New Roman" w:hAnsi="Times New Roman"/>
          <w:sz w:val="24"/>
          <w:szCs w:val="24"/>
        </w:rPr>
        <w:fldChar w:fldCharType="begin"/>
      </w:r>
      <w:r w:rsidR="000E176A" w:rsidRPr="0064435F">
        <w:rPr>
          <w:rFonts w:ascii="Times New Roman" w:hAnsi="Times New Roman"/>
          <w:sz w:val="24"/>
          <w:szCs w:val="24"/>
        </w:rPr>
        <w:instrText xml:space="preserve"> ADDIN ZOTERO_ITEM CSL_CITATION {"citationID":"KYxGvma4","properties":{"formattedCitation":"(D. Fagnant et al., 2015)","plainCitation":"(D. Fagnant et al., 2015)","noteIndex":0},"citationItems":[{"id":270,"uris":["http://zotero.org/users/8331578/items/F79DHXMV"],"uri":["http://zotero.org/users/8331578/items/F79DHXMV"],"itemData":{"id":270,"type":"article-journal","abstract":"The emergence of automated vehicles holds great promise for the future of transportation. Although commercial sales of fully self-driving vehicles will not commence for several more years, once these sales are possible a new transportation mode for personal travel promises to arrive. This new mode is the shared autonomous (or fully automated) vehicle (SAV), combining features of short-term, on-demand rentals with self-driving capabilities: in essence, a driverless taxi. This investigation examined the potential implications of the SAY at a low level of market penetration (1.3% of regional trips) by simulating a fleet of SAVs serving travelers in the 12-mi by 24-mi regional core of Austin, Texas. The simulation used a sample of trips from the region's planning model to generate demand across traffic analysis zones and a 32,272-link network. Trips called on the vehicles in 5-min departure time windows, with link-level travel times varying by hour of day based on MATSIM's dynamic traffic assignment simulation software. Results showed that each SAY could replace about nine conventional vehicles within the 24-mi by 12-mi area while still maintaining a reasonable level of service (as proxied by user wait times, which averaged just 1 min). Additionally, approximately 8% more vehicle miles traveled (VMT) may be generated because of SAV's ability to journey unoccupied to the next traveler or relocate to a more favorable position in anticipation of its next period demand.","container-title":"Transportation Research Record: Journal of the Transportation Research Board","DOI":"10.3141/2536-12","journalAbbreviation":"Transportation Research Record: Journal of the Transportation Research Board","page":"98-106","source":"ResearchGate","title":"Operations of Shared Autonomous Vehicle Fleet for Austin, Texas, Market","volume":"2536","author":[{"family":"Fagnant","given":"Daniel"},{"family":"Kockelman","given":"Kara"},{"family":"Bansal","given":"Prateek"}],"issued":{"date-parts":[["2015",8,1]]}}}],"schema":"https://github.com/citation-style-language/schema/raw/master/csl-citation.json"} </w:instrText>
      </w:r>
      <w:r w:rsidR="000E176A" w:rsidRPr="0064435F">
        <w:rPr>
          <w:rFonts w:ascii="Times New Roman" w:hAnsi="Times New Roman"/>
          <w:sz w:val="24"/>
          <w:szCs w:val="24"/>
        </w:rPr>
        <w:fldChar w:fldCharType="separate"/>
      </w:r>
      <w:r w:rsidR="000E176A" w:rsidRPr="0064435F">
        <w:rPr>
          <w:rFonts w:ascii="Times New Roman" w:hAnsi="Times New Roman"/>
          <w:sz w:val="24"/>
        </w:rPr>
        <w:t>(D. Fagnant et al., 2015)</w:t>
      </w:r>
      <w:r w:rsidR="000E176A" w:rsidRPr="0064435F">
        <w:rPr>
          <w:rFonts w:ascii="Times New Roman" w:hAnsi="Times New Roman"/>
          <w:sz w:val="24"/>
          <w:szCs w:val="24"/>
        </w:rPr>
        <w:fldChar w:fldCharType="end"/>
      </w:r>
      <w:r w:rsidR="000C0FEB" w:rsidRPr="0064435F">
        <w:rPr>
          <w:rFonts w:ascii="Times New Roman" w:hAnsi="Times New Roman"/>
          <w:sz w:val="24"/>
          <w:szCs w:val="24"/>
        </w:rPr>
        <w:t xml:space="preserve">, </w:t>
      </w:r>
      <w:r w:rsidR="00194B9B" w:rsidRPr="0064435F">
        <w:rPr>
          <w:rFonts w:ascii="Times New Roman" w:hAnsi="Times New Roman"/>
          <w:sz w:val="24"/>
          <w:szCs w:val="24"/>
        </w:rPr>
        <w:fldChar w:fldCharType="begin"/>
      </w:r>
      <w:r w:rsidR="00194B9B" w:rsidRPr="0064435F">
        <w:rPr>
          <w:rFonts w:ascii="Times New Roman" w:hAnsi="Times New Roman"/>
          <w:sz w:val="24"/>
          <w:szCs w:val="24"/>
        </w:rPr>
        <w:instrText xml:space="preserve"> ADDIN ZOTERO_ITEM CSL_CITATION {"citationID":"c182YVNi","properties":{"formattedCitation":"(Azevedo et al., 2016)","plainCitation":"(Azevedo et al., 2016)","noteIndex":0},"citationItems":[{"id":34,"uris":["http://zotero.org/users/8331578/items/AD48FSMG"],"uri":["http://zotero.org/users/8331578/items/AD48FSMG"],"itemData":{"id":34,"type":"article-journal","abstract":"Agent-based models have gained wide acceptance in transportation planning because with increasing computational power, large-scale people-centric mobility simulations are possible. Several modeling efforts have been reported in the literature on the demand side (with sophisticated activity-based models that focus on an individual’s day activity patterns) and on the supply side (with detailed representation of network dynamics through simulation-based dynamic traffic assignment models). This paper proposes an extension to a state-of-the-art integrated agent-based demand and supply model—SimMobility—for the design and evaluation of autonomous vehicle systems. SimMobility integrates various mobility-sensitive behavioral models in a multiple time-scale structure comprising three simulation levels: ( a) a long-term level that captures land use and economic activity, with special emphasis on accessibility; ( b) a midterm level that handles agents’ activities and travel patterns; and ( c) a short-term level that simulates movement of agents, operational systems, and decisions at a microscopic granularity. In that context, this paper proposes several extensions at the short-term and midterm levels to model and simulate autonomous vehicle systems and their effects on travel behavior. To showcase these features, the first-cut results of a hypothetical on-demand service with autonomous vehicles in a car-restricted zone of Singapore are presented. SimMobility was successfully used in an integrated manner to test and assess the performance of different autonomous vehicle fleet sizes and parking station configurations and to uncover changes in individual mobility patterns, specifically in regard to modal shares, routes, and destinations.","container-title":"Transportation Research Record: Journal of the Transportation Research Board","DOI":"10.3141/2564-03","ISSN":"0361-1981, 2169-4052","issue":"1","journalAbbreviation":"Transportation Research Record","language":"en","page":"21-30","source":"DOI.org (Crossref)","title":"Microsimulation of Demand and Supply of Autonomous Mobility On Demand","volume":"2564","author":[{"family":"Azevedo","given":"Carlos Lima"},{"family":"Marczuk","given":"Katarzyna"},{"family":"Raveau","given":"Sebastián"},{"family":"Soh","given":"Harold"},{"family":"Adnan","given":"Muhammad"},{"family":"Basak","given":"Kakali"},{"family":"Loganathan","given":"Harish"},{"family":"Deshmunkh","given":"Neeraj"},{"family":"Lee","given":"Der-Horng"},{"family":"Frazzoli","given":"Emilio"},{"family":"Ben-Akiva","given":"Moshe"}],"issued":{"date-parts":[["2016",1]]}}}],"schema":"https://github.com/citation-style-language/schema/raw/master/csl-citation.json"} </w:instrText>
      </w:r>
      <w:r w:rsidR="00194B9B" w:rsidRPr="0064435F">
        <w:rPr>
          <w:rFonts w:ascii="Times New Roman" w:hAnsi="Times New Roman"/>
          <w:sz w:val="24"/>
          <w:szCs w:val="24"/>
        </w:rPr>
        <w:fldChar w:fldCharType="separate"/>
      </w:r>
      <w:r w:rsidR="00194B9B" w:rsidRPr="0064435F">
        <w:rPr>
          <w:rFonts w:ascii="Times New Roman" w:hAnsi="Times New Roman"/>
          <w:sz w:val="24"/>
        </w:rPr>
        <w:t>(Azevedo et al., 2016)</w:t>
      </w:r>
      <w:r w:rsidR="00194B9B" w:rsidRPr="0064435F">
        <w:rPr>
          <w:rFonts w:ascii="Times New Roman" w:hAnsi="Times New Roman"/>
          <w:sz w:val="24"/>
          <w:szCs w:val="24"/>
        </w:rPr>
        <w:fldChar w:fldCharType="end"/>
      </w:r>
      <w:r w:rsidR="00483012" w:rsidRPr="0064435F">
        <w:rPr>
          <w:rFonts w:ascii="Times New Roman" w:hAnsi="Times New Roman"/>
          <w:sz w:val="24"/>
          <w:szCs w:val="24"/>
        </w:rPr>
        <w:t xml:space="preserve">, </w:t>
      </w:r>
      <w:r w:rsidR="000E176A" w:rsidRPr="0064435F">
        <w:rPr>
          <w:rFonts w:ascii="Times New Roman" w:hAnsi="Times New Roman"/>
          <w:sz w:val="24"/>
          <w:szCs w:val="24"/>
        </w:rPr>
        <w:fldChar w:fldCharType="begin"/>
      </w:r>
      <w:r w:rsidR="000E176A" w:rsidRPr="0064435F">
        <w:rPr>
          <w:rFonts w:ascii="Times New Roman" w:hAnsi="Times New Roman"/>
          <w:sz w:val="24"/>
          <w:szCs w:val="24"/>
        </w:rPr>
        <w:instrText xml:space="preserve"> ADDIN ZOTERO_ITEM CSL_CITATION {"citationID":"CBCds7vm","properties":{"formattedCitation":"(Wen et al., 2018)","plainCitation":"(Wen et al., 2018)","noteIndex":0},"citationItems":[{"id":286,"uris":["http://zotero.org/users/8331578/items/MXN5S4RD"],"uri":["http://zotero.org/users/8331578/items/MXN5S4RD"],"itemData":{"id":286,"type":"article-journal","abstract":"Autonomous vehicles (AVs) represent potentially disruptive and innovative changes to public transportation (PT) systems. However, the exact interplay between AV and PT is understudied in existing research. This paper proposes a systematic approach to the design, simulation, and evaluation of integrated autonomous vehicle and public transportation (AV + PT) systems. Two features distinguish this research from the state of the art in the literature: the first is the transit-oriented AV operation with the purpose of supporting existing PT modes; the second is the explicit modeling of the interaction between demand and supply. We highlight the transit-orientation by identifying the synergistic opportunities between AV and PT, which makes AVs more acceptable to all the stakeholders and respects the social-purpose considerations such as maintaining service availability and ensuring equity. Specifically, AV is designed to serve first-mile connections to rail stations and provide efficient shared mobility in low-density suburban areas. The interaction between demand and supply is modeled using a set of system dynamics equations and solved as a fixed-point problem through an iterative simulation procedure. We develop an agent-based simulation platform of service and a discrete choice model of demand as two subproblems. Using a feedback loop between supply and demand, we capture the interaction between the decisions of the service operator and those of the travelers and model the choices of both parties. Considering uncertainties in demand prediction and stochasticity in simulation, we also evaluate the robustness of our fixed-point solution and demonstrate the convergence of the proposed method empirically. We test our approach in a major European cit</w:instrText>
      </w:r>
      <w:r w:rsidR="000E176A" w:rsidRPr="0064435F">
        <w:rPr>
          <w:rFonts w:ascii="Times New Roman" w:hAnsi="Times New Roman"/>
          <w:sz w:val="24"/>
          <w:szCs w:val="24"/>
          <w:lang w:val="en-US"/>
        </w:rPr>
        <w:instrText xml:space="preserve">y, simulating scenarios with various fleet sizes, vehicle capacities, fare schemes, and hailing strategies such as in-advance requests. Scenarios are evaluated from the perspectives of passengers, AV operators, PT operators, and urban mobility system. Results show the trade off between the level of service and the operational cost, providing insight for fleet sizing to reach the optimal balance. Our simulated experiments show that encouraging ride-sharing, allowing in-advance requests, and combining fare with transit help enable service integration and encourage sustainable travel. Both the transit-oriented AV operation and the demand-supply interaction are essential components for defining and assessing the roles of the AV technology in our future transportation systems, especially those with ample and robust transit networks.","container-title":"Transportation Research Part C: Emerging Technologies","DOI":"10.1016/j.trc.2018.10.018","ISSN":"0968-090X","journalAbbreviation":"Transportation Research Part C: Emerging Technologies","language":"en","page":"216-234","source":"ScienceDirect","title":"Transit-oriented autonomous vehicle operation with integrated demand-supply interaction","volume":"97","author":[{"family":"Wen","given":"Jian"},{"family":"Chen","given":"Yu Xin"},{"family":"Nassir","given":"Neema"},{"family":"Zhao","given":"Jinhua"}],"issued":{"date-parts":[["2018",12,1]]}}}],"schema":"https://github.com/citation-style-language/schema/raw/master/csl-citation.json"} </w:instrText>
      </w:r>
      <w:r w:rsidR="000E176A" w:rsidRPr="0064435F">
        <w:rPr>
          <w:rFonts w:ascii="Times New Roman" w:hAnsi="Times New Roman"/>
          <w:sz w:val="24"/>
          <w:szCs w:val="24"/>
        </w:rPr>
        <w:fldChar w:fldCharType="separate"/>
      </w:r>
      <w:r w:rsidR="000E176A" w:rsidRPr="0064435F">
        <w:rPr>
          <w:rFonts w:ascii="Times New Roman" w:hAnsi="Times New Roman"/>
          <w:sz w:val="24"/>
          <w:lang w:val="en-US"/>
        </w:rPr>
        <w:t>(Wen et al., 2018)</w:t>
      </w:r>
      <w:r w:rsidR="000E176A" w:rsidRPr="0064435F">
        <w:rPr>
          <w:rFonts w:ascii="Times New Roman" w:hAnsi="Times New Roman"/>
          <w:sz w:val="24"/>
          <w:szCs w:val="24"/>
        </w:rPr>
        <w:fldChar w:fldCharType="end"/>
      </w:r>
      <w:r w:rsidR="000C0FEB" w:rsidRPr="0064435F">
        <w:rPr>
          <w:rFonts w:ascii="Times New Roman" w:hAnsi="Times New Roman"/>
          <w:sz w:val="24"/>
          <w:szCs w:val="24"/>
          <w:lang w:val="en-US"/>
        </w:rPr>
        <w:t xml:space="preserve">, </w:t>
      </w:r>
      <w:r w:rsidR="008661AA" w:rsidRPr="0064435F">
        <w:rPr>
          <w:rFonts w:ascii="Times New Roman" w:hAnsi="Times New Roman"/>
          <w:sz w:val="24"/>
          <w:szCs w:val="24"/>
          <w:lang w:val="en-US"/>
        </w:rPr>
        <w:fldChar w:fldCharType="begin"/>
      </w:r>
      <w:r w:rsidR="008661AA" w:rsidRPr="0064435F">
        <w:rPr>
          <w:rFonts w:ascii="Times New Roman" w:hAnsi="Times New Roman"/>
          <w:sz w:val="24"/>
          <w:szCs w:val="24"/>
          <w:lang w:val="en-US"/>
        </w:rPr>
        <w:instrText xml:space="preserve"> ADDIN ZOTERO_ITEM CSL_CITATION {"citationID":"GZYAKNA6","properties":{"formattedCitation":"(Berrada, 2019)","plainCitation":"(Berrada, 2019)","noteIndex":0},"citationItems":[{"id":646,"uris":["http://zotero.org/users/8331578/items/QMEUN4GQ"],"uri":["http://zotero.org/users/8331578/items/QMEUN4GQ"],"itemData":{"id":646,"type":"thesis","language":"EN","number-of-pages":"254","publisher":"Paris-Est","title":"Technical-Economic Analysis of Services Based on Autonomous Vehicles","author":[{"family":"Berrada","given":"Jaâfar"}],"issued":{"date-parts":[["2019",2,12]]}}}],"schema":"https://github.com/citation-style-language/schema/raw/master/csl-citation.json"} </w:instrText>
      </w:r>
      <w:r w:rsidR="008661AA" w:rsidRPr="0064435F">
        <w:rPr>
          <w:rFonts w:ascii="Times New Roman" w:hAnsi="Times New Roman"/>
          <w:sz w:val="24"/>
          <w:szCs w:val="24"/>
          <w:lang w:val="en-US"/>
        </w:rPr>
        <w:fldChar w:fldCharType="separate"/>
      </w:r>
      <w:r w:rsidR="008661AA" w:rsidRPr="0064435F">
        <w:rPr>
          <w:rFonts w:ascii="Times New Roman" w:hAnsi="Times New Roman"/>
          <w:sz w:val="24"/>
          <w:lang w:val="en-US"/>
        </w:rPr>
        <w:t>(Berrada, 2019)</w:t>
      </w:r>
      <w:r w:rsidR="008661AA" w:rsidRPr="0064435F">
        <w:rPr>
          <w:rFonts w:ascii="Times New Roman" w:hAnsi="Times New Roman"/>
          <w:sz w:val="24"/>
          <w:szCs w:val="24"/>
          <w:lang w:val="en-US"/>
        </w:rPr>
        <w:fldChar w:fldCharType="end"/>
      </w:r>
      <w:r w:rsidR="00483012" w:rsidRPr="0064435F">
        <w:rPr>
          <w:rFonts w:ascii="Times New Roman" w:hAnsi="Times New Roman"/>
          <w:sz w:val="24"/>
          <w:szCs w:val="24"/>
          <w:lang w:val="en-US"/>
        </w:rPr>
        <w:t>)</w:t>
      </w:r>
      <w:r w:rsidR="00704F72" w:rsidRPr="0064435F">
        <w:rPr>
          <w:rFonts w:ascii="Times New Roman" w:hAnsi="Times New Roman"/>
          <w:sz w:val="24"/>
          <w:szCs w:val="24"/>
          <w:lang w:val="en-US"/>
        </w:rPr>
        <w:t>. With ride sharing, two strangers can share a SAV for a trip having closed origins and destinations.</w:t>
      </w:r>
      <w:r w:rsidR="00DE1450" w:rsidRPr="0064435F">
        <w:rPr>
          <w:rFonts w:ascii="Times New Roman" w:hAnsi="Times New Roman"/>
          <w:sz w:val="24"/>
          <w:szCs w:val="24"/>
          <w:lang w:val="en-US"/>
        </w:rPr>
        <w:t xml:space="preserve"> </w:t>
      </w:r>
      <w:r w:rsidR="0043441A" w:rsidRPr="0064435F">
        <w:rPr>
          <w:rFonts w:ascii="Times New Roman" w:hAnsi="Times New Roman"/>
          <w:sz w:val="24"/>
          <w:szCs w:val="24"/>
          <w:lang w:val="en-US"/>
        </w:rPr>
        <w:t>Auld et al.</w:t>
      </w:r>
      <w:r w:rsidR="00DE1450" w:rsidRPr="0064435F">
        <w:rPr>
          <w:rFonts w:ascii="Times New Roman" w:hAnsi="Times New Roman"/>
          <w:sz w:val="24"/>
          <w:szCs w:val="24"/>
          <w:lang w:val="en-US"/>
        </w:rPr>
        <w:t xml:space="preserve"> </w:t>
      </w:r>
      <w:r w:rsidR="0043441A" w:rsidRPr="0064435F">
        <w:rPr>
          <w:rFonts w:ascii="Times New Roman" w:hAnsi="Times New Roman"/>
          <w:sz w:val="24"/>
          <w:szCs w:val="24"/>
          <w:lang w:val="en-US"/>
        </w:rPr>
        <w:fldChar w:fldCharType="begin"/>
      </w:r>
      <w:r w:rsidR="00FB3DB0" w:rsidRPr="0064435F">
        <w:rPr>
          <w:rFonts w:ascii="Times New Roman" w:hAnsi="Times New Roman"/>
          <w:sz w:val="24"/>
          <w:szCs w:val="24"/>
          <w:lang w:val="en-US"/>
        </w:rPr>
        <w:instrText xml:space="preserve"> ADDIN ZOTERO_ITEM CSL_CITATION {"citationID":"X1nRAeHe","properties":{"formattedCitation":"(Auld et al., 2017)","plainCitation":"(Auld et al., 2017)","dontUpdate":true,"noteIndex":0},"citationItems":[{"id":53,"uris":["http://zotero.org/users/8331578/items/USE8CFDH"],"uri":["http://zotero.org/users/8331578/items/USE8CFDH"],"itemData":{"id":53,"type":"article-journal","language":"en","page":"16","source":"Zotero","title":"Analysis of the impacts of CAV technologies on travel demand","author":[{"family":"Auld","given":"Joshua"},{"family":"Sokolov","given":"Vadim"},{"family":"Stephens","given":"Thomas"}],"issued":{"date-parts":[["2017"]]}}}],"schema":"https://github.com/citation-style-language/schema/raw/master/csl-citation.json"} </w:instrText>
      </w:r>
      <w:r w:rsidR="0043441A" w:rsidRPr="0064435F">
        <w:rPr>
          <w:rFonts w:ascii="Times New Roman" w:hAnsi="Times New Roman"/>
          <w:sz w:val="24"/>
          <w:szCs w:val="24"/>
          <w:lang w:val="en-US"/>
        </w:rPr>
        <w:fldChar w:fldCharType="separate"/>
      </w:r>
      <w:r w:rsidR="0043441A" w:rsidRPr="0064435F">
        <w:rPr>
          <w:rFonts w:ascii="Times New Roman" w:hAnsi="Times New Roman"/>
          <w:sz w:val="24"/>
          <w:lang w:val="en-US"/>
        </w:rPr>
        <w:t>(2017)</w:t>
      </w:r>
      <w:r w:rsidR="0043441A" w:rsidRPr="0064435F">
        <w:rPr>
          <w:rFonts w:ascii="Times New Roman" w:hAnsi="Times New Roman"/>
          <w:sz w:val="24"/>
          <w:szCs w:val="24"/>
          <w:lang w:val="en-US"/>
        </w:rPr>
        <w:fldChar w:fldCharType="end"/>
      </w:r>
      <w:r w:rsidR="00DE1450" w:rsidRPr="0064435F">
        <w:rPr>
          <w:rFonts w:ascii="Times New Roman" w:hAnsi="Times New Roman"/>
          <w:sz w:val="24"/>
          <w:szCs w:val="24"/>
          <w:lang w:val="en-US"/>
        </w:rPr>
        <w:t xml:space="preserve"> tackles autonomous cars but with lowest automation level than the driverless vehicles.</w:t>
      </w:r>
    </w:p>
    <w:p w14:paraId="51ADF0C8" w14:textId="77777777" w:rsidR="00DE1450" w:rsidRPr="0064435F" w:rsidRDefault="00DE1450" w:rsidP="00704F72">
      <w:pPr>
        <w:spacing w:line="360" w:lineRule="auto"/>
        <w:jc w:val="both"/>
        <w:rPr>
          <w:rFonts w:ascii="Times New Roman" w:hAnsi="Times New Roman"/>
          <w:sz w:val="24"/>
          <w:szCs w:val="24"/>
          <w:lang w:val="en-US"/>
        </w:rPr>
      </w:pPr>
    </w:p>
    <w:p w14:paraId="0270073E" w14:textId="273289D0" w:rsidR="004E3FA4" w:rsidRPr="0064435F" w:rsidRDefault="00483012" w:rsidP="00704F72">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w:t>
      </w:r>
      <w:r w:rsidR="004E3FA4" w:rsidRPr="0064435F">
        <w:rPr>
          <w:rFonts w:ascii="Times New Roman" w:hAnsi="Times New Roman"/>
          <w:sz w:val="24"/>
          <w:szCs w:val="24"/>
          <w:lang w:val="en-US"/>
        </w:rPr>
        <w:t>fifth</w:t>
      </w:r>
      <w:r w:rsidRPr="0064435F">
        <w:rPr>
          <w:rFonts w:ascii="Times New Roman" w:hAnsi="Times New Roman"/>
          <w:sz w:val="24"/>
          <w:szCs w:val="24"/>
          <w:lang w:val="en-US"/>
        </w:rPr>
        <w:t xml:space="preserve"> classification parameter is the fuel. </w:t>
      </w:r>
      <w:proofErr w:type="gramStart"/>
      <w:r w:rsidRPr="0064435F">
        <w:rPr>
          <w:rFonts w:ascii="Times New Roman" w:hAnsi="Times New Roman"/>
          <w:sz w:val="24"/>
          <w:szCs w:val="24"/>
          <w:lang w:val="en-US"/>
        </w:rPr>
        <w:t>Some</w:t>
      </w:r>
      <w:proofErr w:type="gramEnd"/>
      <w:r w:rsidRPr="0064435F">
        <w:rPr>
          <w:rFonts w:ascii="Times New Roman" w:hAnsi="Times New Roman"/>
          <w:sz w:val="24"/>
          <w:szCs w:val="24"/>
          <w:lang w:val="en-US"/>
        </w:rPr>
        <w:t xml:space="preserve"> papers consider electric vehicles and the charging problems it implies. If B</w:t>
      </w:r>
      <w:r w:rsidR="00E0142A" w:rsidRPr="0064435F">
        <w:rPr>
          <w:rFonts w:ascii="Times New Roman" w:hAnsi="Times New Roman"/>
          <w:sz w:val="24"/>
          <w:szCs w:val="24"/>
          <w:lang w:val="en-US"/>
        </w:rPr>
        <w:t>ö</w:t>
      </w:r>
      <w:r w:rsidRPr="0064435F">
        <w:rPr>
          <w:rFonts w:ascii="Times New Roman" w:hAnsi="Times New Roman"/>
          <w:sz w:val="24"/>
          <w:szCs w:val="24"/>
          <w:lang w:val="en-US"/>
        </w:rPr>
        <w:t xml:space="preserve">sch </w:t>
      </w:r>
      <w:r w:rsidR="00E0142A" w:rsidRPr="0064435F">
        <w:rPr>
          <w:rFonts w:ascii="Times New Roman" w:hAnsi="Times New Roman"/>
          <w:sz w:val="24"/>
          <w:szCs w:val="24"/>
          <w:lang w:val="en-US"/>
        </w:rPr>
        <w:fldChar w:fldCharType="begin"/>
      </w:r>
      <w:r w:rsidR="00F66FCA" w:rsidRPr="0064435F">
        <w:rPr>
          <w:rFonts w:ascii="Times New Roman" w:hAnsi="Times New Roman"/>
          <w:sz w:val="24"/>
          <w:szCs w:val="24"/>
          <w:lang w:val="en-US"/>
        </w:rPr>
        <w:instrText xml:space="preserve"> ADDIN ZOTERO_ITEM CSL_CITATION {"citationID":"sEURM2pf","properties":{"formattedCitation":"(B\\uc0\\u246{}sch, 2018)","plainCitation":"(Bösch, 2018)","dontUpdate":true,"noteIndex":0},"citationItems":[{"id":245,"uris":["http://zotero.org/users/8331578/items/87GC4H9Q"],"uri":["http://zotero.org/users/8331578/items/87GC4H9Q"],"itemData":{"id":245,"type":"thesis","abstract":"Autonomous vehicles (AVs), also called driverless vehicles, according to SAE International (2016) levels 4 and 5 definitions, are the next revolution in transport. This thesis provides an overview of the technology and the effects of AVs on the future transport system. It results in recommendations on how to maximize the benefits of AVs while minimizing their negative effects. It consolidates work by the author and collaborators done over the past years and therefore approaches the topic from different angles. This work thus not only provides a solid background on the topic for interested readers, but also recommendations relevant for future political discussions and practice.  The first part of this thesis (Chapter 2) provides a general and qualitative overview of AVs. It investigates their effects on and potential benefits for the future transport system. This summary covers most aspects that have been topic of discussions on AVs in recent time. It presents the potential benefits of AVs, which are, for example, improved safety, fewer externalities, increased road capacity, productive drive time, and the potential for empty rides, which allow for new services and usage-patterns. But it also shows the remaining challenges for a successful release of the technology, which are, for example, technological problems, safety and security issues, data and privacy questions, as well as ethical and legal discussions. The second part (Chapter 3) approaches the topic from an economic point of view. It focuses on the future cost structure of a transport system with AVs. In a rigorous bottom-up approach, the cost and price of private, shared, and public modes are calculated. The resulting picture indicates that the reign of the private car might not yet end with the automation of transport. Shared AVs (SAVs) will likely be cheaper per passenger kilometer (PKM) and more comfortable to use. But the price difference (urban setting: private car 0.47 Swiss francs (CHF) per PKM versus SAV 0.43 CHF/PKM) might not be enough to offset the luxury of having a private mobility robot at one’s service at all times, the emotional connection to the private car, and its use as an extended part of home. The presented work also indicates that automation represents a challenge for mass transit. In dense urban cores, the limited road capacity will likely prevent alternative solutions to mass transit. Outside, where road capacity is less of an issue, however, SAVs will be a competitive alternative form of public transport. At lower prices (regional setting: SAV 0.34 CHF/PKM versus autonomous bus 0.42 CHF/PKM), SAVs enable direct on-demand door-to-door service without transfers and without strangers in the same vehicle. The third part (Chapter 4 to Chapter 7) combines the qualitative overview with the economic analysis in a simulation study of the future transport system. With a scenario-based approach using a MATSim (Horni et al., 2016) simulation of Zug, Switzerland, it approaches the topic from a policy-oriented angle. By analyzing different possible policy strategies in different scenarios and combined with the results of the previous chapters, it concludes in four policy suggestions to maximize the potential benefits of AVs and minimize their negative effects.  These recommendations are, first, to promote slow modes and public transport. At least in urban areas, harvesting automation for improving mass transit and thus a strengthening of these low-externality modes is a way to benefit sustainably from AVs. Second, an introduction of mobility pricing should be considered to control growth of traffic and to replace traffic control instruments lost to automation (like parking). Induced demand and empty rides of private and shared AVs have the potential to lead to another explosion of traffic, which should be controlled for the benefit of everyone. The third recommendation is the controlled support of automation of private transport. AVs are safer and produce less externalities than conventional vehicles, and they allow the users to be productive while on the road. These are substantial benefits for society, which should be harvested as soon as technologically possible. The fourth suggestion is, for SAVs, to actively favor dynamic ride-sharing (automated ride-sharing, aRS) over exclusive-access taxi services (automated taxis, aTaxis). Both the users and the suppliers have strong incentives for aTaxis, which might be only slightly more expensive to operate than aRS services (urban setting: aRS 0.29 CHF/PKM versus aTaxi 0.41 CHF/PKM). From a society and transport system perspective, however, aTaxis produce substantial additional traffic on each passenger trip compared to private vehicles (estimated +8% (Fagnant et al., 2015) to +15% (Bösch et al., 2016a) for passenger pick-ups alone, without redistribution, for example), represent challenges for the infrastructure (pick-up solutions at mobility hubs, such as city centers, train stations, or airports), and draw substantial modal shares from slow modes (here -7.5%) and mass-transit public transport (here -6.7%). Effects which can be minimized or even turned into savings by using SAV as aRS services. Ride-sharing (or - in its high-volume form - mass transit) is one of the very few ways how an increasing travel demand can be served with decreasing vehicle kilometers. These recommendations might be general and have to be analyzed in more detail for a particular city or area, but they represent an indication of the upcoming challenge for society to integrate AVs and negotiate the future transport system.","genre":"Doctoral Thesis","language":"en","note":"Accepted: 2018-10-18T06:13:29Z\nDOI: 10.3929/ethz-b-000296870","publisher":"ETH Zurich","source":"www.research-collection.ethz.ch","title":"Autonomous Vehicles - The next Revolution in Mobility","URL":"https://www.research-collection.ethz.ch/handle/20.500.11850/296870","author":[{"family":"Bösch","given":"Patrick M."}],"accessed":{"date-parts":[["2021",8,12]]},"issued":{"date-parts":[["2018"]]}}}],"schema":"https://github.com/citation-style-language/schema/raw/master/csl-citation.json"} </w:instrText>
      </w:r>
      <w:r w:rsidR="00E0142A" w:rsidRPr="0064435F">
        <w:rPr>
          <w:rFonts w:ascii="Times New Roman" w:hAnsi="Times New Roman"/>
          <w:sz w:val="24"/>
          <w:szCs w:val="24"/>
          <w:lang w:val="en-US"/>
        </w:rPr>
        <w:fldChar w:fldCharType="separate"/>
      </w:r>
      <w:r w:rsidR="00E0142A" w:rsidRPr="0064435F">
        <w:rPr>
          <w:rFonts w:ascii="Times New Roman" w:hAnsi="Times New Roman"/>
          <w:sz w:val="24"/>
          <w:szCs w:val="24"/>
          <w:lang w:val="en-US"/>
        </w:rPr>
        <w:t>(2018)</w:t>
      </w:r>
      <w:r w:rsidR="00E0142A"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and Burns </w:t>
      </w:r>
      <w:r w:rsidR="00FB3DB0" w:rsidRPr="0064435F">
        <w:rPr>
          <w:rFonts w:ascii="Times New Roman" w:hAnsi="Times New Roman"/>
          <w:sz w:val="24"/>
          <w:szCs w:val="24"/>
          <w:lang w:val="en-US"/>
        </w:rPr>
        <w:fldChar w:fldCharType="begin"/>
      </w:r>
      <w:r w:rsidR="00FB3DB0" w:rsidRPr="0064435F">
        <w:rPr>
          <w:rFonts w:ascii="Times New Roman" w:hAnsi="Times New Roman"/>
          <w:sz w:val="24"/>
          <w:szCs w:val="24"/>
          <w:lang w:val="en-US"/>
        </w:rPr>
        <w:instrText xml:space="preserve"> ADDIN ZOTERO_ITEM CSL_CITATION {"citationID":"1WQ1AgeW","properties":{"formattedCitation":"(Burns, 2013)","plainCitation":"(Burns, 2013)","dontUpdate":true,"noteIndex":0},"citationItems":[{"id":251,"uris":["http://zotero.org/users/8331578/items/ESGY4RUI"],"uri":["http://zotero.org/users/8331578/items/ESGY4RUI"],"itemData":{"id":251,"type":"article-journal","container-title":"Nature","DOI":"10.1038/497181a","ISSN":"0028-0836, 1476-4687","issue":"7448","journalAbbreviation":"Nature","language":"en","page":"181-182","source":"DOI.org (Crossref)","title":"A vision of our transport future","volume":"497","author":[{"family":"Burns","given":"Lawrence D."}],"issued":{"date-parts":[["2013",5]]}}}],"schema":"https://github.com/citation-style-language/schema/raw/master/csl-citation.json"} </w:instrText>
      </w:r>
      <w:r w:rsidR="00FB3DB0" w:rsidRPr="0064435F">
        <w:rPr>
          <w:rFonts w:ascii="Times New Roman" w:hAnsi="Times New Roman"/>
          <w:sz w:val="24"/>
          <w:szCs w:val="24"/>
          <w:lang w:val="en-US"/>
        </w:rPr>
        <w:fldChar w:fldCharType="separate"/>
      </w:r>
      <w:r w:rsidR="00FB3DB0" w:rsidRPr="0064435F">
        <w:rPr>
          <w:rFonts w:ascii="Times New Roman" w:hAnsi="Times New Roman"/>
          <w:sz w:val="24"/>
          <w:lang w:val="en-US"/>
        </w:rPr>
        <w:t>(2013)</w:t>
      </w:r>
      <w:r w:rsidR="00FB3DB0"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do not simulate electric vehicles, they analy</w:t>
      </w:r>
      <w:r w:rsidR="00116C45" w:rsidRPr="0064435F">
        <w:rPr>
          <w:rFonts w:ascii="Times New Roman" w:hAnsi="Times New Roman"/>
          <w:sz w:val="24"/>
          <w:szCs w:val="24"/>
          <w:lang w:val="en-US"/>
        </w:rPr>
        <w:t>z</w:t>
      </w:r>
      <w:r w:rsidRPr="0064435F">
        <w:rPr>
          <w:rFonts w:ascii="Times New Roman" w:hAnsi="Times New Roman"/>
          <w:sz w:val="24"/>
          <w:szCs w:val="24"/>
          <w:lang w:val="en-US"/>
        </w:rPr>
        <w:t xml:space="preserve">e its advantages and challenges. For the simulation </w:t>
      </w:r>
      <w:r w:rsidR="00ED2E2B" w:rsidRPr="0064435F">
        <w:rPr>
          <w:rFonts w:ascii="Times New Roman" w:hAnsi="Times New Roman"/>
          <w:sz w:val="24"/>
          <w:szCs w:val="24"/>
          <w:lang w:val="en-US"/>
        </w:rPr>
        <w:t>of AEVs</w:t>
      </w:r>
      <w:r w:rsidRPr="0064435F">
        <w:rPr>
          <w:rFonts w:ascii="Times New Roman" w:hAnsi="Times New Roman"/>
          <w:sz w:val="24"/>
          <w:szCs w:val="24"/>
          <w:lang w:val="en-US"/>
        </w:rPr>
        <w:t xml:space="preserve">, </w:t>
      </w:r>
      <w:r w:rsidR="00FB3DB0" w:rsidRPr="0064435F">
        <w:rPr>
          <w:rFonts w:ascii="Times New Roman" w:hAnsi="Times New Roman"/>
          <w:sz w:val="24"/>
          <w:szCs w:val="24"/>
          <w:lang w:val="en-US"/>
        </w:rPr>
        <w:t xml:space="preserve">Burns </w:t>
      </w:r>
      <w:r w:rsidR="00FB3DB0" w:rsidRPr="0064435F">
        <w:rPr>
          <w:rFonts w:ascii="Times New Roman" w:hAnsi="Times New Roman"/>
          <w:sz w:val="24"/>
          <w:szCs w:val="24"/>
          <w:lang w:val="en-US"/>
        </w:rPr>
        <w:fldChar w:fldCharType="begin"/>
      </w:r>
      <w:r w:rsidR="00FB3DB0" w:rsidRPr="0064435F">
        <w:rPr>
          <w:rFonts w:ascii="Times New Roman" w:hAnsi="Times New Roman"/>
          <w:sz w:val="24"/>
          <w:szCs w:val="24"/>
          <w:lang w:val="en-US"/>
        </w:rPr>
        <w:instrText xml:space="preserve"> ADDIN ZOTERO_ITEM CSL_CITATION {"citationID":"BqTmNpv9","properties":{"formattedCitation":"(Burns, 2013)","plainCitation":"(Burns, 2013)","dontUpdate":true,"noteIndex":0},"citationItems":[{"id":251,"uris":["http://zotero.org/users/8331578/items/ESGY4RUI"],"uri":["http://zotero.org/users/8331578/items/ESGY4RUI"],"itemData":{"id":251,"type":"article-journal","container-title":"Nature","DOI":"10.1038/497181a","ISSN":"0028-0836, 1476-4687","issue":"7448","journalAbbreviation":"Nature","language":"en","page":"181-182","source":"DOI.org (Crossref)","title":"A vision of our transport future","volume":"497","author":[{"family":"Burns","given":"Lawrence D."}],"issued":{"date-parts":[["2013",5]]}}}],"schema":"https://github.com/citation-style-language/schema/raw/master/csl-citation.json"} </w:instrText>
      </w:r>
      <w:r w:rsidR="00FB3DB0" w:rsidRPr="0064435F">
        <w:rPr>
          <w:rFonts w:ascii="Times New Roman" w:hAnsi="Times New Roman"/>
          <w:sz w:val="24"/>
          <w:szCs w:val="24"/>
          <w:lang w:val="en-US"/>
        </w:rPr>
        <w:fldChar w:fldCharType="separate"/>
      </w:r>
      <w:r w:rsidR="00FB3DB0" w:rsidRPr="0064435F">
        <w:rPr>
          <w:rFonts w:ascii="Times New Roman" w:hAnsi="Times New Roman"/>
          <w:sz w:val="24"/>
          <w:lang w:val="en-US"/>
        </w:rPr>
        <w:t>(2013)</w:t>
      </w:r>
      <w:r w:rsidR="00FB3DB0" w:rsidRPr="0064435F">
        <w:rPr>
          <w:rFonts w:ascii="Times New Roman" w:hAnsi="Times New Roman"/>
          <w:sz w:val="24"/>
          <w:szCs w:val="24"/>
          <w:lang w:val="en-US"/>
        </w:rPr>
        <w:fldChar w:fldCharType="end"/>
      </w:r>
      <w:r w:rsidR="00DC7134" w:rsidRPr="0064435F">
        <w:rPr>
          <w:rFonts w:ascii="Times New Roman" w:hAnsi="Times New Roman"/>
          <w:sz w:val="24"/>
          <w:szCs w:val="24"/>
          <w:lang w:val="en-US"/>
        </w:rPr>
        <w:t xml:space="preserve">, </w:t>
      </w:r>
      <w:r w:rsidR="00D50874" w:rsidRPr="0064435F">
        <w:rPr>
          <w:rFonts w:ascii="Times New Roman" w:hAnsi="Times New Roman"/>
          <w:sz w:val="24"/>
          <w:szCs w:val="24"/>
          <w:lang w:val="en-US"/>
        </w:rPr>
        <w:fldChar w:fldCharType="begin"/>
      </w:r>
      <w:r w:rsidR="00D50874" w:rsidRPr="0064435F">
        <w:rPr>
          <w:rFonts w:ascii="Times New Roman" w:hAnsi="Times New Roman"/>
          <w:sz w:val="24"/>
          <w:szCs w:val="24"/>
          <w:lang w:val="en-US"/>
        </w:rPr>
        <w:instrText xml:space="preserve"> ADDIN ZOTERO_ITEM CSL_CITATION {"citationID":"bIRwQMfC","properties":{"formattedCitation":"(D. Fagnant &amp; Kockelman, 2015)","plainCitation":"(D. Fagnant &amp; Kockelman, 2015)","noteIndex":0},"citationItems":[{"id":133,"uris":["http://zotero.org/users/8331578/items/ZXFN3KE3"],"uri":["http://zotero.org/users/8331578/items/ZXFN3KE3"],"itemData":{"id":133,"type":"article-journal","abstract":"Autonomous vehicles (AVs) represent a potentially disruptive yet beneficial change to our transportation system. This new technology has the potential to impact vehicle safety, congestion, and travel behavior. All told, major social AV impacts in the form of crash savings, travel time reduction, fuel efficiency and parking benefits are estimated to approach $2000 to per year per AV, and may eventually approach nearly $4000 when comprehensive crash costs are accounted for. Yet barriers to implementation and mass-market penetration remain. Initial costs will likely be unaffordable. Licensing and testing standards in the U.S. are being developed at the state level, rather than nationally, which may lead to inconsistencies across states. Liability details remain undefined, security concerns linger, and without new privacy standards, a default lack of privacy for personal travel may become the norm. The impacts and interactions with other components of the transportation system, as well as implementation details, remain uncertain. To address these concerns, the federal government should expand research in these areas and create a nationally recognized licensing framework for AVs, determining appropriate standards for liability, security, and data privacy.","container-title":"Transportation Research Part A: Policy and Practice","DOI":"10.1016/j.tra.2015.04.003","journalAbbreviation":"Transportation Research Part A: Policy and Practice","source":"ResearchGate","title":"Preparing a nation for autonomous vehicles: Opportunities, barriers and policy recommendations","title-short":"Preparing a nation for autonomous vehicles","volume":"77","author":[{"family":"Fagnant","given":"Daniel"},{"family":"Kockelman","given":"Kara"}],"issued":{"date-parts":[["2015",7,31]]}}}],"schema":"https://github.com/citation-style-language/schema/raw/master/csl-citation.json"} </w:instrText>
      </w:r>
      <w:r w:rsidR="00D50874" w:rsidRPr="0064435F">
        <w:rPr>
          <w:rFonts w:ascii="Times New Roman" w:hAnsi="Times New Roman"/>
          <w:sz w:val="24"/>
          <w:szCs w:val="24"/>
          <w:lang w:val="en-US"/>
        </w:rPr>
        <w:fldChar w:fldCharType="separate"/>
      </w:r>
      <w:r w:rsidR="00D50874" w:rsidRPr="0064435F">
        <w:rPr>
          <w:rFonts w:ascii="Times New Roman" w:hAnsi="Times New Roman"/>
          <w:sz w:val="24"/>
          <w:lang w:val="en-US"/>
        </w:rPr>
        <w:t>(D. Fagnant &amp; Kockelman, 2015)</w:t>
      </w:r>
      <w:r w:rsidR="00D50874"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00D50874" w:rsidRPr="0064435F">
        <w:rPr>
          <w:rFonts w:ascii="Times New Roman" w:hAnsi="Times New Roman"/>
          <w:sz w:val="24"/>
          <w:szCs w:val="24"/>
          <w:lang w:val="en-US"/>
        </w:rPr>
        <w:fldChar w:fldCharType="begin"/>
      </w:r>
      <w:r w:rsidR="00D50874" w:rsidRPr="0064435F">
        <w:rPr>
          <w:rFonts w:ascii="Times New Roman" w:hAnsi="Times New Roman"/>
          <w:sz w:val="24"/>
          <w:szCs w:val="24"/>
          <w:lang w:val="en-US"/>
        </w:rPr>
        <w:instrText xml:space="preserve"> ADDIN ZOTERO_ITEM CSL_CITATION {"citationID":"hGHgsW0y","properties":{"formattedCitation":"(D. Fagnant &amp; Kockelman, 2016)","plainCitation":"(D. Fagnant &amp; Kockelman, 2016)","noteIndex":0},"citationItems":[{"id":636,"uris":["http://zotero.org/users/8331578/items/DXHU9THF"],"uri":["http://zotero.org/users/8331578/items/DXHU9THF"],"itemData":{"id":636,"type":"article-newspaper","container-title":"Transportation","edition":"45","page":"1-16","title":"Dynamic ride-sharing and fleet sizing for a system of shared autonomous vehicles in Austin, Texas","author":[{"family":"Fagnant","given":"Daniel"},{"family":"Kockelman","given":"Kara"}],"issued":{"date-parts":[["2016"]]}}}],"schema":"https://github.com/citation-style-language/schema/raw/master/csl-citation.json"} </w:instrText>
      </w:r>
      <w:r w:rsidR="00D50874" w:rsidRPr="0064435F">
        <w:rPr>
          <w:rFonts w:ascii="Times New Roman" w:hAnsi="Times New Roman"/>
          <w:sz w:val="24"/>
          <w:szCs w:val="24"/>
          <w:lang w:val="en-US"/>
        </w:rPr>
        <w:fldChar w:fldCharType="separate"/>
      </w:r>
      <w:r w:rsidR="00D50874" w:rsidRPr="0064435F">
        <w:rPr>
          <w:rFonts w:ascii="Times New Roman" w:hAnsi="Times New Roman"/>
          <w:sz w:val="24"/>
          <w:lang w:val="en-US"/>
        </w:rPr>
        <w:t>(D. Fagnant &amp; Kockelman, 2016)</w:t>
      </w:r>
      <w:r w:rsidR="00D50874"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006D0AF8" w:rsidRPr="0064435F">
        <w:rPr>
          <w:rFonts w:ascii="Times New Roman" w:hAnsi="Times New Roman"/>
          <w:sz w:val="24"/>
          <w:szCs w:val="24"/>
          <w:lang w:val="en-US"/>
        </w:rPr>
        <w:fldChar w:fldCharType="begin"/>
      </w:r>
      <w:r w:rsidR="006D0AF8" w:rsidRPr="0064435F">
        <w:rPr>
          <w:rFonts w:ascii="Times New Roman" w:hAnsi="Times New Roman"/>
          <w:sz w:val="24"/>
          <w:szCs w:val="24"/>
          <w:lang w:val="en-US"/>
        </w:rPr>
        <w:instrText xml:space="preserve"> ADDIN ZOTERO_ITEM CSL_CITATION {"citationID":"GASTuPWJ","properties":{"formattedCitation":"(Litman, 2021)","plainCitation":"(Litman, 2021)","noteIndex":0},"citationItems":[{"id":42,"uris":["http://zotero.org/users/8331578/items/2BFLKCKA"],"uri":["http://zotero.org/users/8331578/items/2BFLKCKA"],"itemData":{"id":42,"type":"article-journal","abstract":"This report explores the impacts of autonomous (also called self-driving, driverless or robotic) vehicles, and their implications for transportation planning. It investigates how quickly such vehicles are likely to develop and be deployed based on experience with previous vehicle technologies; their likely ben</w:instrText>
      </w:r>
      <w:r w:rsidR="006D0AF8" w:rsidRPr="0064435F">
        <w:rPr>
          <w:rFonts w:ascii="Times New Roman" w:hAnsi="Times New Roman"/>
          <w:sz w:val="24"/>
          <w:szCs w:val="24"/>
        </w:rPr>
        <w:instrText xml:space="preserve">efits and costs; how they will affect travel activity; and their impacts on planning decisions such as optimal road, parking and public transit supply. This analysis indicates that Level 5 autonomous vehicles, able to operate without a driver, may be commercially available and legal to use in some jurisdictions by the late 2020s, but will initially have high costs and limited performance. Some benefits, such as independent mobility for affluent non-drivers, may begin in the 2030s or 2040s, but most impacts, including reduced traffic and parking congestion, independent mobility for low-income people (and therefore reduced need for public transit), increased safety, energy conservation and pollution reductions, will only be significant when autonomous vehicles become common and affordable, probably in the 2050s to 2060s, and some benefits may require prohibiting human-driven vehicles on certain roadways, which could take even longer.","container-title":"Victoria Transport Policy Institute","language":"en","page":"46","source":"Zotero","title":"Implications for Transport Planning","author":[{"family":"Litman","given":"Todd"}],"issued":{"date-parts":[["2021",6,25]]}}}],"schema":"https://github.com/citation-style-language/schema/raw/master/csl-citation.json"} </w:instrText>
      </w:r>
      <w:r w:rsidR="006D0AF8" w:rsidRPr="0064435F">
        <w:rPr>
          <w:rFonts w:ascii="Times New Roman" w:hAnsi="Times New Roman"/>
          <w:sz w:val="24"/>
          <w:szCs w:val="24"/>
          <w:lang w:val="en-US"/>
        </w:rPr>
        <w:fldChar w:fldCharType="separate"/>
      </w:r>
      <w:r w:rsidR="006D0AF8" w:rsidRPr="0064435F">
        <w:rPr>
          <w:rFonts w:ascii="Times New Roman" w:hAnsi="Times New Roman"/>
          <w:sz w:val="24"/>
        </w:rPr>
        <w:t>(Litman, 2021)</w:t>
      </w:r>
      <w:r w:rsidR="006D0AF8" w:rsidRPr="0064435F">
        <w:rPr>
          <w:rFonts w:ascii="Times New Roman" w:hAnsi="Times New Roman"/>
          <w:sz w:val="24"/>
          <w:szCs w:val="24"/>
          <w:lang w:val="en-US"/>
        </w:rPr>
        <w:fldChar w:fldCharType="end"/>
      </w:r>
      <w:r w:rsidRPr="0064435F">
        <w:rPr>
          <w:rFonts w:ascii="Times New Roman" w:hAnsi="Times New Roman"/>
          <w:sz w:val="24"/>
          <w:szCs w:val="24"/>
        </w:rPr>
        <w:t xml:space="preserve">, </w:t>
      </w:r>
      <w:r w:rsidR="009539A1" w:rsidRPr="0064435F">
        <w:rPr>
          <w:rFonts w:ascii="Times New Roman" w:hAnsi="Times New Roman"/>
          <w:sz w:val="24"/>
          <w:szCs w:val="24"/>
        </w:rPr>
        <w:fldChar w:fldCharType="begin"/>
      </w:r>
      <w:r w:rsidR="009539A1" w:rsidRPr="0064435F">
        <w:rPr>
          <w:rFonts w:ascii="Times New Roman" w:hAnsi="Times New Roman"/>
          <w:sz w:val="24"/>
          <w:szCs w:val="24"/>
        </w:rPr>
        <w:instrText xml:space="preserve"> ADDIN ZOTERO_ITEM CSL_CITATION {"citationID":"Vk1FsWw8","properties":{"formattedCitation":"(Loeb &amp; Kockelman, 2019)","plainCitation":"(Loeb &amp; Kockelman, 2019)","noteIndex":0},"citationItems":[{"id":640,"uris":["http://zotero.org/users/8331578/items/MHBTXGYV"],"uri":["http://zotero.org/users/8331578/items/MHBTXGYV"],"itemData":{"id":640,"type":"article-newspaper","container-title":"Transportation Research Part A","edition":"121","page":"374-385","title":"Fleet performance and cost evaluation of a shared autonomous electric vehicle fleet: a case study for Austin, Texas","author":[{"family":"Loeb","given":"Benjamin"},{"family":"Kockelman","given":"Kara"}],"issued":{"date-parts":[["2019"]]}}}],"schema":"https://github.com/citation-style-language/schema/raw/master/csl-citation.json"} </w:instrText>
      </w:r>
      <w:r w:rsidR="009539A1" w:rsidRPr="0064435F">
        <w:rPr>
          <w:rFonts w:ascii="Times New Roman" w:hAnsi="Times New Roman"/>
          <w:sz w:val="24"/>
          <w:szCs w:val="24"/>
        </w:rPr>
        <w:fldChar w:fldCharType="separate"/>
      </w:r>
      <w:r w:rsidR="009539A1" w:rsidRPr="0064435F">
        <w:rPr>
          <w:rFonts w:ascii="Times New Roman" w:hAnsi="Times New Roman"/>
          <w:sz w:val="24"/>
        </w:rPr>
        <w:t>(Loeb &amp; Kockelman, 2019)</w:t>
      </w:r>
      <w:r w:rsidR="009539A1" w:rsidRPr="0064435F">
        <w:rPr>
          <w:rFonts w:ascii="Times New Roman" w:hAnsi="Times New Roman"/>
          <w:sz w:val="24"/>
          <w:szCs w:val="24"/>
        </w:rPr>
        <w:fldChar w:fldCharType="end"/>
      </w:r>
      <w:r w:rsidRPr="0064435F">
        <w:rPr>
          <w:rFonts w:ascii="Times New Roman" w:hAnsi="Times New Roman"/>
          <w:sz w:val="24"/>
          <w:szCs w:val="24"/>
        </w:rPr>
        <w:t xml:space="preserve">, </w:t>
      </w:r>
      <w:r w:rsidR="008661AA" w:rsidRPr="0064435F">
        <w:rPr>
          <w:rFonts w:ascii="Times New Roman" w:hAnsi="Times New Roman"/>
          <w:sz w:val="24"/>
          <w:szCs w:val="24"/>
          <w:lang w:val="en-US"/>
        </w:rPr>
        <w:fldChar w:fldCharType="begin"/>
      </w:r>
      <w:r w:rsidR="008661AA" w:rsidRPr="0064435F">
        <w:rPr>
          <w:rFonts w:ascii="Times New Roman" w:hAnsi="Times New Roman"/>
          <w:sz w:val="24"/>
          <w:szCs w:val="24"/>
          <w:lang w:val="en-US"/>
        </w:rPr>
        <w:instrText xml:space="preserve"> ADDIN ZOTERO_ITEM CSL_CITATION {"citationID":"7Pzp0Do7","properties":{"formattedCitation":"(Leurent, 2019)","plainCitation":"(Leurent, 2019)","noteIndex":0},"citationItems":[{"id":233,"uris":["http://zotero.org/users/8331578/items/EWC9UW4Q"],"uri":["http://zotero.org/users/8331578/items/EWC9UW4Q"],"itemData":{"id":233,"type":"manuscript","abstract":"To a client, taxi quality of service involves not only the riding time and comfort, but also the access time between the instants of booking (or readying oneself) and pickup. In turn, the access time depends on fleet size and the macroscopic patterns of service usage: demand volume and its spread in space, average ride time, transaction times. In this article, we investigate the formation of the access time and derive its economic consequences for a taxi service in an idealized city with ring shape and spatial homogeneity, hence circular symmetry. At the operational level, under given supply and demand conditions the access time stems from the number of busy vehicles, which obeys to a second-degree characteristic equation. This enables us to model fleet size as a function of target demand volume and access time. Taking then a broader perspective, demand is elastic to supply conditions including access time, ride time, transaction time and tariff fare. We model short-term traffic equilibrium and demonstrate the existence and uniqueness of an equilibrium state. Next, at the tactical level the service supplier sets up the fleet size and the tariff fare in order to satisfy </w:instrText>
      </w:r>
      <w:r w:rsidR="008661AA" w:rsidRPr="0064435F">
        <w:rPr>
          <w:rFonts w:ascii="Times New Roman" w:hAnsi="Times New Roman"/>
          <w:sz w:val="24"/>
          <w:szCs w:val="24"/>
        </w:rPr>
        <w:instrText xml:space="preserve">an economic objective. We model medium-term supply-demand equilibrium under three regulation patterns of, respectively, (i) service monopoly and the maximization of production profit, (ii) system optimum and the maximization of social surplus, (iii) second best system optimum subject to a budgetary constraint. In each pattern, both the tariff fare and the access time are linked by analytical formulas to exogenous conditions about the territory, the demand and the cost function of service provision. Theoretical properties are obtained to compare the patterns under specific demand function with constant elasticity of volume to generalized cost: under constant elasticity of-2, the monopoly tariff and generalized cost are more than twice as large as their system optimum counterparts, and exact doubles of their second best optimum counterparts in the absence of fixed production costs. At the strategic level, the model can be applied to assess decisions on vehicle technology (motor type, driving technology) and on service location by the service supplier, as well as the regulation policies by public authorities.","source":"HAL Archives Ouvertes","title":"Microeconomics of a taxi service in a ring-shaped city","URL":"https://hal.archives-ouvertes.fr/hal-02047269","author":[{"family":"Leurent","given":"Fabien"}],"accessed":{"date-parts":[["2021",8,11]]},"issued":{"date-parts":[["2019",2]]}}}],"schema":"https://github.com/citation-style-language/schema/raw/master/csl-citation.json"} </w:instrText>
      </w:r>
      <w:r w:rsidR="008661AA" w:rsidRPr="0064435F">
        <w:rPr>
          <w:rFonts w:ascii="Times New Roman" w:hAnsi="Times New Roman"/>
          <w:sz w:val="24"/>
          <w:szCs w:val="24"/>
          <w:lang w:val="en-US"/>
        </w:rPr>
        <w:fldChar w:fldCharType="separate"/>
      </w:r>
      <w:r w:rsidR="008661AA" w:rsidRPr="0064435F">
        <w:rPr>
          <w:rFonts w:ascii="Times New Roman" w:hAnsi="Times New Roman"/>
          <w:sz w:val="24"/>
        </w:rPr>
        <w:t>(Leurent, 2019)</w:t>
      </w:r>
      <w:r w:rsidR="008661AA" w:rsidRPr="0064435F">
        <w:rPr>
          <w:rFonts w:ascii="Times New Roman" w:hAnsi="Times New Roman"/>
          <w:sz w:val="24"/>
          <w:szCs w:val="24"/>
          <w:lang w:val="en-US"/>
        </w:rPr>
        <w:fldChar w:fldCharType="end"/>
      </w:r>
      <w:r w:rsidRPr="0064435F">
        <w:rPr>
          <w:rFonts w:ascii="Times New Roman" w:hAnsi="Times New Roman"/>
          <w:sz w:val="24"/>
          <w:szCs w:val="24"/>
        </w:rPr>
        <w:t xml:space="preserve">, </w:t>
      </w:r>
      <w:r w:rsidR="00FB3DB0" w:rsidRPr="0064435F">
        <w:rPr>
          <w:rFonts w:ascii="Times New Roman" w:hAnsi="Times New Roman"/>
          <w:sz w:val="24"/>
          <w:szCs w:val="24"/>
        </w:rPr>
        <w:fldChar w:fldCharType="begin"/>
      </w:r>
      <w:r w:rsidR="00FB3DB0" w:rsidRPr="0064435F">
        <w:rPr>
          <w:rFonts w:ascii="Times New Roman" w:hAnsi="Times New Roman"/>
          <w:sz w:val="24"/>
          <w:szCs w:val="24"/>
        </w:rPr>
        <w:instrText xml:space="preserve"> ADDIN ZOTERO_ITEM CSL_CITATION {"citationID":"AdapLecz","properties":{"formattedCitation":"(Vosooghi et al., 2019)","plainCitation":"(Vosooghi et al., 2019)","noteIndex":0},"citationItems":[{"id":253,"uris":["http://zotero.org/users/8331578/items/3VQCENPH"],"uri":["http://zotero.org/users/8331578/items/3VQCENPH"],"itemData":{"id":253,"type":"paper-conference","title":"Shared Autonomous Vehicle Simulation and Service Design","URL":"https://www.researchgate.net/publication/333865752_Shared_Autonomous_Vehicle_Simulation_and_Service_Design","author":[{"family":"Vosooghi","given":"Reza"},{"family":"Puchinger","given":"Jakob"},{"family":"Jankovic","given":"Marija"},{"family":"Vouillon","given":"Anthony"}],"accessed":{"date-parts":[["2021",8,12]]},"issued":{"date-parts":[["2019",6,18]]}}}],"schema":"https://github.com/citation-style-language/schema/raw/master/csl-citation.json"} </w:instrText>
      </w:r>
      <w:r w:rsidR="00FB3DB0" w:rsidRPr="0064435F">
        <w:rPr>
          <w:rFonts w:ascii="Times New Roman" w:hAnsi="Times New Roman"/>
          <w:sz w:val="24"/>
          <w:szCs w:val="24"/>
        </w:rPr>
        <w:fldChar w:fldCharType="separate"/>
      </w:r>
      <w:r w:rsidR="00FB3DB0" w:rsidRPr="0064435F">
        <w:rPr>
          <w:rFonts w:ascii="Times New Roman" w:hAnsi="Times New Roman"/>
          <w:sz w:val="24"/>
        </w:rPr>
        <w:t>(Vosooghi et al., 2019)</w:t>
      </w:r>
      <w:r w:rsidR="00FB3DB0" w:rsidRPr="0064435F">
        <w:rPr>
          <w:rFonts w:ascii="Times New Roman" w:hAnsi="Times New Roman"/>
          <w:sz w:val="24"/>
          <w:szCs w:val="24"/>
        </w:rPr>
        <w:fldChar w:fldCharType="end"/>
      </w:r>
      <w:r w:rsidRPr="0064435F">
        <w:rPr>
          <w:rFonts w:ascii="Times New Roman" w:hAnsi="Times New Roman"/>
          <w:sz w:val="24"/>
          <w:szCs w:val="24"/>
        </w:rPr>
        <w:t xml:space="preserve">, </w:t>
      </w:r>
      <w:r w:rsidR="000F0CA8" w:rsidRPr="0064435F">
        <w:rPr>
          <w:rFonts w:ascii="Times New Roman" w:hAnsi="Times New Roman"/>
          <w:sz w:val="24"/>
          <w:szCs w:val="24"/>
          <w:lang w:val="en-US"/>
        </w:rPr>
        <w:fldChar w:fldCharType="begin"/>
      </w:r>
      <w:r w:rsidR="000F0CA8" w:rsidRPr="0064435F">
        <w:rPr>
          <w:rFonts w:ascii="Times New Roman" w:hAnsi="Times New Roman"/>
          <w:sz w:val="24"/>
          <w:szCs w:val="24"/>
        </w:rPr>
        <w:instrText xml:space="preserve"> ADDIN ZOTERO_ITEM CSL_CITATION {"citationID":"rZWU4dwo","properties":{"formattedCitation":"(ITF, 2015)","plainCitation":"(ITF, 2015)","noteIndex":0},"citationItems":[{"id":616,"uris":["http://zotero.org/users/8331578/items/TFWPGNV9"],"uri":["http://zotero.org/users/8331578/items/TFWPGNV9"],"itemData":{"id":616,"type":"report","event-place":"Paris","publisher":"OECD","publisher-place":"Paris","title":"Urban Mobility System Upgrade: How shared self-driving cars could change city traffic","URL":"https://www.itf-oecd.org/sites/default/files/docs/15cpb_self-drivingcars.pdf","author":[{"family":"ITF","given":""}],"accessed":{"date-parts":[["2021",8,9]]},"issued":{"date-parts":[["2015"]]}}}],"schema":"https://github.com/citation-style-language/schema/raw/master/csl-citation.json"} </w:instrText>
      </w:r>
      <w:r w:rsidR="000F0CA8" w:rsidRPr="0064435F">
        <w:rPr>
          <w:rFonts w:ascii="Times New Roman" w:hAnsi="Times New Roman"/>
          <w:sz w:val="24"/>
          <w:szCs w:val="24"/>
          <w:lang w:val="en-US"/>
        </w:rPr>
        <w:fldChar w:fldCharType="separate"/>
      </w:r>
      <w:r w:rsidR="000F0CA8" w:rsidRPr="0064435F">
        <w:rPr>
          <w:rFonts w:ascii="Times New Roman" w:hAnsi="Times New Roman"/>
          <w:sz w:val="24"/>
        </w:rPr>
        <w:t>(ITF, 2015)</w:t>
      </w:r>
      <w:r w:rsidR="000F0CA8" w:rsidRPr="0064435F">
        <w:rPr>
          <w:rFonts w:ascii="Times New Roman" w:hAnsi="Times New Roman"/>
          <w:sz w:val="24"/>
          <w:szCs w:val="24"/>
          <w:lang w:val="en-US"/>
        </w:rPr>
        <w:fldChar w:fldCharType="end"/>
      </w:r>
      <w:r w:rsidRPr="0064435F">
        <w:rPr>
          <w:rFonts w:ascii="Times New Roman" w:hAnsi="Times New Roman"/>
          <w:sz w:val="24"/>
          <w:szCs w:val="24"/>
        </w:rPr>
        <w:t xml:space="preserve">, </w:t>
      </w:r>
      <w:r w:rsidR="005D58F9" w:rsidRPr="0064435F">
        <w:rPr>
          <w:rFonts w:ascii="Times New Roman" w:hAnsi="Times New Roman"/>
          <w:sz w:val="24"/>
          <w:szCs w:val="24"/>
          <w:lang w:val="en-US"/>
        </w:rPr>
        <w:fldChar w:fldCharType="begin"/>
      </w:r>
      <w:r w:rsidR="00CA6549" w:rsidRPr="0064435F">
        <w:rPr>
          <w:rFonts w:ascii="Times New Roman" w:hAnsi="Times New Roman"/>
          <w:sz w:val="24"/>
          <w:szCs w:val="24"/>
        </w:rPr>
        <w:instrText xml:space="preserve"> ADDIN ZOTERO_ITEM CSL_CITATION {"citationID":"5WgH4vJk","properties":{"formattedCitation":"(D. J. Fagnant &amp; Kockelman, 2014)","plainCitation":"(D. J. Fagnant &amp; Kockelman, 2014)","noteIndex":0},"citationItems":[{"id":36,"uris":["http://zotero.org/users/8331578/items/5NJH6NM5"],"uri":["http://zotero.org/users/8331578/items/5NJH6NM5"],"itemData":{"id":36,"type":"article-journal","abstract":"Carsharing programs that operate as short-term vehicle rentals (often for one-way trips before ending the rental) like Car2Go and ZipCar have quickly expanded, with the number of U.S. users doubling every one to two years over the past decade. Such programs seek to shift personal transportation choices from an owned asset to a service used on demand. The advent of autonomous or fully self-driving vehicles will address many current carsharing barriers, including users’ travel to access available vehicles.","container-title":"Transportation Research Part C: Emerging Technologies","DOI":"10.1016/j.trc.2013.12.001","ISSN":"0968090X","journalAbbreviation":"Transportation Research Part C: Emerging Technologies","language":"en","page":"1-13","source":"DOI.org (Crossref)","title":"The travel and environmental implications of shared autonomous vehicles, using agent-based model scenarios","volume":"40","author":[{"family":"Fagnant","given":"Daniel J."},{"family":"Kockelman","given":"Kara M."}],"issued":{"date-parts":[["2014",3]]}}}],"schema":"https://github.com/citation-style-language/schema/raw/master/csl-citation.json"} </w:instrText>
      </w:r>
      <w:r w:rsidR="005D58F9" w:rsidRPr="0064435F">
        <w:rPr>
          <w:rFonts w:ascii="Times New Roman" w:hAnsi="Times New Roman"/>
          <w:sz w:val="24"/>
          <w:szCs w:val="24"/>
          <w:lang w:val="en-US"/>
        </w:rPr>
        <w:fldChar w:fldCharType="separate"/>
      </w:r>
      <w:r w:rsidR="00CA6549" w:rsidRPr="0064435F">
        <w:rPr>
          <w:rFonts w:ascii="Times New Roman" w:hAnsi="Times New Roman"/>
          <w:sz w:val="24"/>
        </w:rPr>
        <w:t>(D. J. Fagnant &amp; Kockelman, 2014)</w:t>
      </w:r>
      <w:r w:rsidR="005D58F9" w:rsidRPr="0064435F">
        <w:rPr>
          <w:rFonts w:ascii="Times New Roman" w:hAnsi="Times New Roman"/>
          <w:sz w:val="24"/>
          <w:szCs w:val="24"/>
          <w:lang w:val="en-US"/>
        </w:rPr>
        <w:fldChar w:fldCharType="end"/>
      </w:r>
      <w:r w:rsidRPr="0064435F">
        <w:rPr>
          <w:rFonts w:ascii="Times New Roman" w:hAnsi="Times New Roman"/>
          <w:sz w:val="24"/>
          <w:szCs w:val="24"/>
        </w:rPr>
        <w:t xml:space="preserve">, </w:t>
      </w:r>
      <w:r w:rsidR="005D58F9" w:rsidRPr="0064435F">
        <w:rPr>
          <w:rFonts w:ascii="Times New Roman" w:hAnsi="Times New Roman"/>
          <w:sz w:val="24"/>
          <w:szCs w:val="24"/>
          <w:lang w:val="en-US"/>
        </w:rPr>
        <w:fldChar w:fldCharType="begin"/>
      </w:r>
      <w:r w:rsidR="005D58F9" w:rsidRPr="0064435F">
        <w:rPr>
          <w:rFonts w:ascii="Times New Roman" w:hAnsi="Times New Roman"/>
          <w:sz w:val="24"/>
          <w:szCs w:val="24"/>
        </w:rPr>
        <w:instrText xml:space="preserve"> ADDIN ZOTERO_ITEM CSL_CITATION {"citationID":"3ILZKq1r","properties":{"formattedCitation":"(Chen et al., 2016)","plainCitation":"(Chen et al., 2016)","noteIndex":0},"citationItems":[{"id":75,"uris":["http://zotero.org/users/8331578/items/B7LD37SD"],"uri":["http://zotero.org/users/8331578/items/B7LD37SD"],"itemData":{"id":75,"type":"article-journal","abstract":"There are natural synergies between shared autonomous vehicle (AV) fleets and electric vehicle (EV) technology, since fleets of AVs resolve the practical limitations of today’s non-autonomous EVs, including traveler range anxiety, access to charging infrastructure, and charging time management. Fleet-managed AVs relieve such concerns, managing range and charging activities based on real-time trip demand and established charging-station locations, as demonstrated in this paper. This work explores the management of a fleet of shared autonomous electric vehicles (SAEVs) in a regional, discrete-time, agent-based model. The simulation examines the operation of SAEVs under various vehicle range and charging infrastructure scenarios in a gridded city modeled roughly after the densities of Austin, Texas.","container-title":"Transportation Research Part A: Policy and Practice","issue":"C","language":"en","note":"publisher: Elsevier","page":"243-254","source":"ideas.repec.org","title":"Operations of a shared, autonomous, electric vehicle fleet: Implications of vehicle &amp; charging infrastructure decisions","title-short":"Operations of a shared, autonomous, electric vehicle fleet","volume":"94","author":[{"family":"Chen","given":"T. Donna"},{"family":"Kockelman","given":"Kara M."},{"family":"Hanna","given":"Josiah P."}],"issued":{"date-parts":[["2016"]]}}}],"schema":"https://github.com/citation-style-language/schema/raw/master/csl-citation.json"} </w:instrText>
      </w:r>
      <w:r w:rsidR="005D58F9" w:rsidRPr="0064435F">
        <w:rPr>
          <w:rFonts w:ascii="Times New Roman" w:hAnsi="Times New Roman"/>
          <w:sz w:val="24"/>
          <w:szCs w:val="24"/>
          <w:lang w:val="en-US"/>
        </w:rPr>
        <w:fldChar w:fldCharType="separate"/>
      </w:r>
      <w:r w:rsidR="005D58F9" w:rsidRPr="0064435F">
        <w:rPr>
          <w:rFonts w:ascii="Times New Roman" w:hAnsi="Times New Roman"/>
          <w:sz w:val="24"/>
        </w:rPr>
        <w:t>(Chen et al., 2016)</w:t>
      </w:r>
      <w:r w:rsidR="005D58F9" w:rsidRPr="0064435F">
        <w:rPr>
          <w:rFonts w:ascii="Times New Roman" w:hAnsi="Times New Roman"/>
          <w:sz w:val="24"/>
          <w:szCs w:val="24"/>
          <w:lang w:val="en-US"/>
        </w:rPr>
        <w:fldChar w:fldCharType="end"/>
      </w:r>
      <w:r w:rsidRPr="0064435F">
        <w:rPr>
          <w:rFonts w:ascii="Times New Roman" w:hAnsi="Times New Roman"/>
          <w:sz w:val="24"/>
          <w:szCs w:val="24"/>
        </w:rPr>
        <w:t xml:space="preserve">, </w:t>
      </w:r>
      <w:r w:rsidR="0043441A" w:rsidRPr="0064435F">
        <w:rPr>
          <w:rFonts w:ascii="Times New Roman" w:hAnsi="Times New Roman"/>
          <w:sz w:val="24"/>
          <w:szCs w:val="24"/>
          <w:lang w:val="en-US"/>
        </w:rPr>
        <w:fldChar w:fldCharType="begin"/>
      </w:r>
      <w:r w:rsidR="0043441A" w:rsidRPr="0064435F">
        <w:rPr>
          <w:rFonts w:ascii="Times New Roman" w:hAnsi="Times New Roman"/>
          <w:sz w:val="24"/>
          <w:szCs w:val="24"/>
        </w:rPr>
        <w:instrText xml:space="preserve"> ADDIN ZOTERO_ITEM CSL_CITATION {"citationID":"4lP8R9yj","properties":{"formattedCitation":"(Loeb et al., 2018)","plainCitation":"(Loeb et al., 2018)","noteIndex":0},"citationItems":[{"id":638,"uris":["http://zotero.org/users/8331578/items/LUH9CA8V"],"uri":["http://zotero.org/users/8331578/items/LUH9CA8V"],"itemData":{"id":638,"type":"article-newspaper","container-title":"Transportation Research Part C: Emerging Technologies","edition":"89","page":"222-233","title":"Shared autonomous electric vehicle (SEAV) operations across the Austin, Texas network with a focus on charging infrastructure decisions","author":[{"family":"Loeb","given":"Benjamin"},{"family":"Kockelman","given":"Kara"},{"family":"Liu","given":"Jun"}],"issued":{"date-parts":[["2018"]]}}}],"schema":"https://github.com/citation-style-language/schema/raw/master/csl-citation.json"} </w:instrText>
      </w:r>
      <w:r w:rsidR="0043441A" w:rsidRPr="0064435F">
        <w:rPr>
          <w:rFonts w:ascii="Times New Roman" w:hAnsi="Times New Roman"/>
          <w:sz w:val="24"/>
          <w:szCs w:val="24"/>
          <w:lang w:val="en-US"/>
        </w:rPr>
        <w:fldChar w:fldCharType="separate"/>
      </w:r>
      <w:r w:rsidR="0043441A" w:rsidRPr="0064435F">
        <w:rPr>
          <w:rFonts w:ascii="Times New Roman" w:hAnsi="Times New Roman"/>
          <w:sz w:val="24"/>
        </w:rPr>
        <w:t>(Loeb et al., 2018)</w:t>
      </w:r>
      <w:r w:rsidR="0043441A" w:rsidRPr="0064435F">
        <w:rPr>
          <w:rFonts w:ascii="Times New Roman" w:hAnsi="Times New Roman"/>
          <w:sz w:val="24"/>
          <w:szCs w:val="24"/>
          <w:lang w:val="en-US"/>
        </w:rPr>
        <w:fldChar w:fldCharType="end"/>
      </w:r>
      <w:r w:rsidR="00DC7134" w:rsidRPr="0064435F">
        <w:rPr>
          <w:rFonts w:ascii="Times New Roman" w:hAnsi="Times New Roman"/>
          <w:sz w:val="24"/>
          <w:szCs w:val="24"/>
        </w:rPr>
        <w:t xml:space="preserve"> and </w:t>
      </w:r>
      <w:r w:rsidR="008661AA" w:rsidRPr="0064435F">
        <w:rPr>
          <w:rFonts w:ascii="Times New Roman" w:hAnsi="Times New Roman"/>
          <w:sz w:val="24"/>
          <w:szCs w:val="24"/>
          <w:lang w:val="en-US"/>
        </w:rPr>
        <w:fldChar w:fldCharType="begin"/>
      </w:r>
      <w:r w:rsidR="008661AA" w:rsidRPr="0064435F">
        <w:rPr>
          <w:rFonts w:ascii="Times New Roman" w:hAnsi="Times New Roman"/>
          <w:sz w:val="24"/>
          <w:szCs w:val="24"/>
        </w:rPr>
        <w:instrText xml:space="preserve"> ADDIN ZOTERO_ITEM CSL_CITATION {"citationID":"8JGSc6O7","properties":{"formattedCitation":"(Berrada, 2019)","plainCitation":"(Berrada, 2019)","noteIndex":0},"citationItems":[{"id":646,"uris":["http://zotero.org/users/8331578/items/QMEUN4GQ"],"uri":["http://zotero.org/users/8331578/items/QMEUN4GQ"],"itemData":{"id":646,"type":"thesis","language":"EN","number-of-pages":"254","publisher":"Paris-Est","title":"Technical-Economic Analysis of Services Based on Autonomous Vehicles","author":[{"family":"Berrada","given":"Jaâfar"}],"issued":{"date-parts":[["2019",2,12]]}}}],"schema":"https://github</w:instrText>
      </w:r>
      <w:r w:rsidR="008661AA" w:rsidRPr="0064435F">
        <w:rPr>
          <w:rFonts w:ascii="Times New Roman" w:hAnsi="Times New Roman"/>
          <w:sz w:val="24"/>
          <w:szCs w:val="24"/>
          <w:lang w:val="en-US"/>
        </w:rPr>
        <w:instrText xml:space="preserve">.com/citation-style-language/schema/raw/master/csl-citation.json"} </w:instrText>
      </w:r>
      <w:r w:rsidR="008661AA" w:rsidRPr="0064435F">
        <w:rPr>
          <w:rFonts w:ascii="Times New Roman" w:hAnsi="Times New Roman"/>
          <w:sz w:val="24"/>
          <w:szCs w:val="24"/>
          <w:lang w:val="en-US"/>
        </w:rPr>
        <w:fldChar w:fldCharType="separate"/>
      </w:r>
      <w:r w:rsidR="008661AA" w:rsidRPr="0064435F">
        <w:rPr>
          <w:rFonts w:ascii="Times New Roman" w:hAnsi="Times New Roman"/>
          <w:sz w:val="24"/>
          <w:lang w:val="en-US"/>
        </w:rPr>
        <w:t>(Berrada, 2019)</w:t>
      </w:r>
      <w:r w:rsidR="008661AA"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are more interesting.</w:t>
      </w:r>
    </w:p>
    <w:p w14:paraId="539DAFEF" w14:textId="77777777" w:rsidR="00180CA2" w:rsidRPr="0064435F" w:rsidRDefault="00180CA2" w:rsidP="00DE1450">
      <w:pPr>
        <w:spacing w:line="360" w:lineRule="auto"/>
        <w:jc w:val="both"/>
        <w:rPr>
          <w:rFonts w:ascii="Times New Roman" w:hAnsi="Times New Roman"/>
          <w:sz w:val="24"/>
          <w:szCs w:val="24"/>
          <w:lang w:val="en-US"/>
        </w:rPr>
      </w:pPr>
    </w:p>
    <w:p w14:paraId="0FDD7A4E" w14:textId="13E2B855" w:rsidR="00F902A5" w:rsidRPr="0064435F" w:rsidRDefault="00180CA2" w:rsidP="00180CA2">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After the interesting characteristics of the existing analyses, this thesis sum</w:t>
      </w:r>
      <w:r w:rsidR="00116C45" w:rsidRPr="0064435F">
        <w:rPr>
          <w:rFonts w:ascii="Times New Roman" w:hAnsi="Times New Roman"/>
          <w:sz w:val="24"/>
          <w:szCs w:val="24"/>
          <w:lang w:val="en-US"/>
        </w:rPr>
        <w:t>m</w:t>
      </w:r>
      <w:r w:rsidRPr="0064435F">
        <w:rPr>
          <w:rFonts w:ascii="Times New Roman" w:hAnsi="Times New Roman"/>
          <w:sz w:val="24"/>
          <w:szCs w:val="24"/>
          <w:lang w:val="en-US"/>
        </w:rPr>
        <w:t>arize</w:t>
      </w:r>
      <w:r w:rsidR="00116C45" w:rsidRPr="0064435F">
        <w:rPr>
          <w:rFonts w:ascii="Times New Roman" w:hAnsi="Times New Roman"/>
          <w:sz w:val="24"/>
          <w:szCs w:val="24"/>
          <w:lang w:val="en-US"/>
        </w:rPr>
        <w:t>s</w:t>
      </w:r>
      <w:r w:rsidRPr="0064435F">
        <w:rPr>
          <w:rFonts w:ascii="Times New Roman" w:hAnsi="Times New Roman"/>
          <w:sz w:val="24"/>
          <w:szCs w:val="24"/>
          <w:lang w:val="en-US"/>
        </w:rPr>
        <w:t xml:space="preserve"> </w:t>
      </w:r>
      <w:proofErr w:type="gramStart"/>
      <w:r w:rsidRPr="0064435F">
        <w:rPr>
          <w:rFonts w:ascii="Times New Roman" w:hAnsi="Times New Roman"/>
          <w:sz w:val="24"/>
          <w:szCs w:val="24"/>
          <w:lang w:val="en-US"/>
        </w:rPr>
        <w:t>some</w:t>
      </w:r>
      <w:proofErr w:type="gramEnd"/>
      <w:r w:rsidRPr="0064435F">
        <w:rPr>
          <w:rFonts w:ascii="Times New Roman" w:hAnsi="Times New Roman"/>
          <w:sz w:val="24"/>
          <w:szCs w:val="24"/>
          <w:lang w:val="en-US"/>
        </w:rPr>
        <w:t xml:space="preserve"> methodologies and conclusions.</w:t>
      </w:r>
      <w:r w:rsidR="00352493" w:rsidRPr="0064435F">
        <w:rPr>
          <w:rFonts w:ascii="Times New Roman" w:hAnsi="Times New Roman"/>
          <w:sz w:val="24"/>
          <w:szCs w:val="24"/>
          <w:lang w:val="en-US"/>
        </w:rPr>
        <w:t xml:space="preserve"> Kornhauser et al</w:t>
      </w:r>
      <w:r w:rsidR="000E176A" w:rsidRPr="0064435F">
        <w:rPr>
          <w:rFonts w:ascii="Times New Roman" w:hAnsi="Times New Roman"/>
          <w:sz w:val="24"/>
          <w:szCs w:val="24"/>
          <w:lang w:val="en-US"/>
        </w:rPr>
        <w:t>.</w:t>
      </w:r>
      <w:r w:rsidR="00352493" w:rsidRPr="0064435F">
        <w:rPr>
          <w:rFonts w:ascii="Times New Roman" w:hAnsi="Times New Roman"/>
          <w:sz w:val="24"/>
          <w:szCs w:val="24"/>
          <w:lang w:val="en-US"/>
        </w:rPr>
        <w:t xml:space="preserve"> </w:t>
      </w:r>
      <w:r w:rsidR="000E176A" w:rsidRPr="0064435F">
        <w:rPr>
          <w:rFonts w:ascii="Times New Roman" w:hAnsi="Times New Roman"/>
          <w:sz w:val="24"/>
          <w:szCs w:val="24"/>
          <w:lang w:val="en-US"/>
        </w:rPr>
        <w:fldChar w:fldCharType="begin"/>
      </w:r>
      <w:r w:rsidR="00065CC2" w:rsidRPr="0064435F">
        <w:rPr>
          <w:rFonts w:ascii="Times New Roman" w:hAnsi="Times New Roman"/>
          <w:sz w:val="24"/>
          <w:szCs w:val="24"/>
          <w:lang w:val="en-US"/>
        </w:rPr>
        <w:instrText xml:space="preserve"> ADDIN ZOTERO_ITEM CSL_CITATION {"citationID":"wlBFNqgX","properties":{"formattedCitation":"(Kornhauser et al., 2012)","plainCitation":"(Kornhauser et al., 2012)","dontUpdate":true,"noteIndex":0},"citationItems":[{"id":214,"uris":["http://zotero.org/users/8331578/items/MQGKZJ62"],"uri":["http://zotero.org/users/8331578/items/MQGKZJ62"],"itemData":{"id":214,"type":"report","abstract":"In the state of New Jersey, there is a growing need for accurate travel demand data for use in transportation systems analysis. Traditional travel survey techniques are often too expensive and fail to capture key segments of the population. Instead, using data from the US Census and other sources, a population was synthesized that is demographically largely identical to that of New Jersey and forecast the travel needs and desires for each resident in this population on an average weekday. Each resident was assigned key defining features including an age, gender, place of residence, demographic description (i.e. student, worker, retired, etc.), place of employment, and place of education. Using various distributional assumptions on trip chains and behavioral needs and choices, a NJ Trip File was generated that contains an individualized record for every trip each resident makes, detailing precisely where and when each trip originates and where each trip ends. The end result of our project is a data driven, spatial, and temporal process that characterizes the individual demand for travel in New Jersey that can be used for a variety of applications from designing PRT (Personal Rapid Transit) networks to anticipating infrastructure overloads.","language":"en","page":"70","publisher":"Department of Operations Research &amp; Financial Engineering Princeton University","source":"Zotero","title":"Synthesizing Individual Travel Demand in New Jersey","author":[{"family":"Kornhauser","given":"Alain L."},{"family":"Acciarito","given":"Philip"},{"family":"Brownell","given":"Christopher"},{"family":"Clemens","given":"Blake"},{"family":"Fox","given":"Charles"},{"family":"Germain","given":"Sarah"},{"family":"Kumar","given":"Akshay"},{"family":"Markiewicz","given":"Michael"},{"family":"Wenzlau","given":"Tim"},{"family":"Quintero","given":"Luis"},{"family":"Stroeble","given":"Spencer"},{"family":"Webb","given":"Natalie"},{"family":"Delgado-Medrano GS","given":"Heber"},{"family":"Mufti GS","given":"Talal"},{"family":"Alamanda","given":"Bharath"}],"issued":{"date-parts":[["2012",1]]}}}],"schema":"https://github.com/citation-style-language/schema/raw/master/csl-citation.json"} </w:instrText>
      </w:r>
      <w:r w:rsidR="000E176A" w:rsidRPr="0064435F">
        <w:rPr>
          <w:rFonts w:ascii="Times New Roman" w:hAnsi="Times New Roman"/>
          <w:sz w:val="24"/>
          <w:szCs w:val="24"/>
          <w:lang w:val="en-US"/>
        </w:rPr>
        <w:fldChar w:fldCharType="separate"/>
      </w:r>
      <w:r w:rsidR="000E176A" w:rsidRPr="0064435F">
        <w:rPr>
          <w:rFonts w:ascii="Times New Roman" w:hAnsi="Times New Roman"/>
          <w:sz w:val="24"/>
          <w:lang w:val="en-US"/>
        </w:rPr>
        <w:t>(2012)</w:t>
      </w:r>
      <w:r w:rsidR="000E176A" w:rsidRPr="0064435F">
        <w:rPr>
          <w:rFonts w:ascii="Times New Roman" w:hAnsi="Times New Roman"/>
          <w:sz w:val="24"/>
          <w:szCs w:val="24"/>
          <w:lang w:val="en-US"/>
        </w:rPr>
        <w:fldChar w:fldCharType="end"/>
      </w:r>
      <w:r w:rsidR="00352493" w:rsidRPr="0064435F">
        <w:rPr>
          <w:rFonts w:ascii="Times New Roman" w:hAnsi="Times New Roman"/>
          <w:sz w:val="24"/>
          <w:szCs w:val="24"/>
          <w:lang w:val="en-US"/>
        </w:rPr>
        <w:t xml:space="preserve"> ha</w:t>
      </w:r>
      <w:r w:rsidR="000E176A" w:rsidRPr="0064435F">
        <w:rPr>
          <w:rFonts w:ascii="Times New Roman" w:hAnsi="Times New Roman"/>
          <w:sz w:val="24"/>
          <w:szCs w:val="24"/>
          <w:lang w:val="en-US"/>
        </w:rPr>
        <w:t>ve</w:t>
      </w:r>
      <w:r w:rsidR="00352493" w:rsidRPr="0064435F">
        <w:rPr>
          <w:rFonts w:ascii="Times New Roman" w:hAnsi="Times New Roman"/>
          <w:sz w:val="24"/>
          <w:szCs w:val="24"/>
          <w:lang w:val="en-US"/>
        </w:rPr>
        <w:t xml:space="preserve"> synthetized the 9 million residents of New Jersey (USA) and their 32 million of daily trips</w:t>
      </w:r>
      <w:r w:rsidR="00556700" w:rsidRPr="0064435F">
        <w:rPr>
          <w:rFonts w:ascii="Times New Roman" w:hAnsi="Times New Roman"/>
          <w:sz w:val="24"/>
          <w:szCs w:val="24"/>
          <w:lang w:val="en-US"/>
        </w:rPr>
        <w:t xml:space="preserve"> with their origin, destination and starting time</w:t>
      </w:r>
      <w:r w:rsidR="00352493" w:rsidRPr="0064435F">
        <w:rPr>
          <w:rFonts w:ascii="Times New Roman" w:hAnsi="Times New Roman"/>
          <w:sz w:val="24"/>
          <w:szCs w:val="24"/>
          <w:lang w:val="en-US"/>
        </w:rPr>
        <w:t>. Based on that, Zachariah (</w:t>
      </w:r>
      <w:r w:rsidR="00F729C8" w:rsidRPr="0064435F">
        <w:rPr>
          <w:rFonts w:ascii="Times New Roman" w:hAnsi="Times New Roman"/>
          <w:sz w:val="24"/>
          <w:szCs w:val="24"/>
          <w:lang w:val="en-US"/>
        </w:rPr>
        <w:fldChar w:fldCharType="begin"/>
      </w:r>
      <w:r w:rsidR="00F66FCA" w:rsidRPr="0064435F">
        <w:rPr>
          <w:rFonts w:ascii="Times New Roman" w:hAnsi="Times New Roman"/>
          <w:sz w:val="24"/>
          <w:szCs w:val="24"/>
          <w:lang w:val="en-US"/>
        </w:rPr>
        <w:instrText xml:space="preserve"> ADDIN ZOTERO_ITEM CSL_CITATION {"citationID":"sAMHbVDL","properties":{"formattedCitation":"(Zachariah, 2013)","plainCitation":"(Zachariah, 2013)","dontUpdate":true,"noteIndex":0},"citationItems":[{"id":644,"uris":["http://zotero.org/users/8331578/items/MQ99BCP7"],"uri":["http://zotero.org/users/8331578/items/MQ99BCP7"],"itemData":{"id":644,"type":"thesis","language":"EN","number-of-pages":"79","publisher":"Princeton University","title":"Are We There Yet? A Proposal for an Autonomous Taxi System in New Jersey and a Preliminary Foundation for Empty Vehicle Routing","author":[{"family":"Zachariah","given":"Jaison J."}],"issued":{"date-parts":[["2013",6]]}}}],"schema":"https://github.com/citation-style-language/schema/raw/master/csl-citation.json"} </w:instrText>
      </w:r>
      <w:r w:rsidR="00F729C8" w:rsidRPr="0064435F">
        <w:rPr>
          <w:rFonts w:ascii="Times New Roman" w:hAnsi="Times New Roman"/>
          <w:sz w:val="24"/>
          <w:szCs w:val="24"/>
          <w:lang w:val="en-US"/>
        </w:rPr>
        <w:fldChar w:fldCharType="separate"/>
      </w:r>
      <w:r w:rsidR="00F729C8" w:rsidRPr="0064435F">
        <w:rPr>
          <w:rFonts w:ascii="Times New Roman" w:hAnsi="Times New Roman"/>
          <w:sz w:val="24"/>
          <w:lang w:val="en-US"/>
        </w:rPr>
        <w:t>2013)</w:t>
      </w:r>
      <w:r w:rsidR="00F729C8" w:rsidRPr="0064435F">
        <w:rPr>
          <w:rFonts w:ascii="Times New Roman" w:hAnsi="Times New Roman"/>
          <w:sz w:val="24"/>
          <w:szCs w:val="24"/>
          <w:lang w:val="en-US"/>
        </w:rPr>
        <w:fldChar w:fldCharType="end"/>
      </w:r>
      <w:r w:rsidR="00352493" w:rsidRPr="0064435F">
        <w:rPr>
          <w:rFonts w:ascii="Times New Roman" w:hAnsi="Times New Roman"/>
          <w:sz w:val="24"/>
          <w:szCs w:val="24"/>
          <w:lang w:val="en-US"/>
        </w:rPr>
        <w:t xml:space="preserve"> has </w:t>
      </w:r>
      <w:r w:rsidR="00F902A5" w:rsidRPr="0064435F">
        <w:rPr>
          <w:rFonts w:ascii="Times New Roman" w:hAnsi="Times New Roman"/>
          <w:sz w:val="24"/>
          <w:szCs w:val="24"/>
          <w:lang w:val="en-US"/>
        </w:rPr>
        <w:t>pixelized</w:t>
      </w:r>
      <w:r w:rsidR="00352493" w:rsidRPr="0064435F">
        <w:rPr>
          <w:rFonts w:ascii="Times New Roman" w:hAnsi="Times New Roman"/>
          <w:sz w:val="24"/>
          <w:szCs w:val="24"/>
          <w:lang w:val="en-US"/>
        </w:rPr>
        <w:t xml:space="preserve"> the region with squares of size 0.5 miles (805 m) x 0.5 miles. A taxi station is reachable in each square by walking less than five minutes. Using the Manhattan distance and a fixed travel speed, Zachariah </w:t>
      </w:r>
      <w:r w:rsidR="00F729C8" w:rsidRPr="0064435F">
        <w:rPr>
          <w:rFonts w:ascii="Times New Roman" w:hAnsi="Times New Roman"/>
          <w:sz w:val="24"/>
          <w:szCs w:val="24"/>
          <w:lang w:val="en-US"/>
        </w:rPr>
        <w:fldChar w:fldCharType="begin"/>
      </w:r>
      <w:r w:rsidR="00F66FCA" w:rsidRPr="0064435F">
        <w:rPr>
          <w:rFonts w:ascii="Times New Roman" w:hAnsi="Times New Roman"/>
          <w:sz w:val="24"/>
          <w:szCs w:val="24"/>
          <w:lang w:val="en-US"/>
        </w:rPr>
        <w:instrText xml:space="preserve"> ADDIN ZOTERO_ITEM CSL_CITATION {"citationID":"g3Pu0wSy","properties":{"formattedCitation":"(Zachariah, 2013)","plainCitation":"(Zachariah, 2013)","dontUpdate":true,"noteIndex":0},"citationItems":[{"id":644,"uris":["http://zotero.org/users/8331578/items/MQ99BCP7"],"uri":["http://zotero.org/users/8331578/items/MQ99BCP7"],"itemData":{"id":644,"type":"thesis","language":"EN","number-of-pages":"79","publisher":"Princeton University","title":"Are We There Yet? A Proposal for an Autonomous Taxi System in New Jersey and a Preliminary Foundation for Empty Vehicle Routing","author":[{"family":"Zachariah","given":"Jaison J."}],"issued":{"date-parts":[["2013",6]]}}}],"schema":"https://github.com/citation-style-language/schema/raw/master/csl-citation.json"} </w:instrText>
      </w:r>
      <w:r w:rsidR="00F729C8" w:rsidRPr="0064435F">
        <w:rPr>
          <w:rFonts w:ascii="Times New Roman" w:hAnsi="Times New Roman"/>
          <w:sz w:val="24"/>
          <w:szCs w:val="24"/>
          <w:lang w:val="en-US"/>
        </w:rPr>
        <w:fldChar w:fldCharType="separate"/>
      </w:r>
      <w:r w:rsidR="00F729C8" w:rsidRPr="0064435F">
        <w:rPr>
          <w:rFonts w:ascii="Times New Roman" w:hAnsi="Times New Roman"/>
          <w:sz w:val="24"/>
          <w:lang w:val="en-US"/>
        </w:rPr>
        <w:t>(2013)</w:t>
      </w:r>
      <w:r w:rsidR="00F729C8" w:rsidRPr="0064435F">
        <w:rPr>
          <w:rFonts w:ascii="Times New Roman" w:hAnsi="Times New Roman"/>
          <w:sz w:val="24"/>
          <w:szCs w:val="24"/>
          <w:lang w:val="en-US"/>
        </w:rPr>
        <w:fldChar w:fldCharType="end"/>
      </w:r>
      <w:r w:rsidR="00F729C8" w:rsidRPr="0064435F">
        <w:rPr>
          <w:rFonts w:ascii="Times New Roman" w:hAnsi="Times New Roman"/>
          <w:sz w:val="24"/>
          <w:szCs w:val="24"/>
          <w:lang w:val="en-US"/>
        </w:rPr>
        <w:t xml:space="preserve"> </w:t>
      </w:r>
      <w:r w:rsidR="00352493" w:rsidRPr="0064435F">
        <w:rPr>
          <w:rFonts w:ascii="Times New Roman" w:hAnsi="Times New Roman"/>
          <w:sz w:val="24"/>
          <w:szCs w:val="24"/>
          <w:lang w:val="en-US"/>
        </w:rPr>
        <w:t>simulated the taxis fleet</w:t>
      </w:r>
      <w:r w:rsidR="00F902A5" w:rsidRPr="0064435F">
        <w:rPr>
          <w:rFonts w:ascii="Times New Roman" w:hAnsi="Times New Roman"/>
          <w:sz w:val="24"/>
          <w:szCs w:val="24"/>
          <w:lang w:val="en-US"/>
        </w:rPr>
        <w:t xml:space="preserve">. In his scenario, ride sharing </w:t>
      </w:r>
      <w:proofErr w:type="gramStart"/>
      <w:r w:rsidR="00F902A5" w:rsidRPr="0064435F">
        <w:rPr>
          <w:rFonts w:ascii="Times New Roman" w:hAnsi="Times New Roman"/>
          <w:sz w:val="24"/>
          <w:szCs w:val="24"/>
          <w:lang w:val="en-US"/>
        </w:rPr>
        <w:t>was allowed</w:t>
      </w:r>
      <w:proofErr w:type="gramEnd"/>
      <w:r w:rsidR="00F902A5" w:rsidRPr="0064435F">
        <w:rPr>
          <w:rFonts w:ascii="Times New Roman" w:hAnsi="Times New Roman"/>
          <w:sz w:val="24"/>
          <w:szCs w:val="24"/>
          <w:lang w:val="en-US"/>
        </w:rPr>
        <w:t xml:space="preserve"> provided that the resulting detour is inferior to 20% of the initial itinerary. He demonstrated that less vehicles </w:t>
      </w:r>
      <w:proofErr w:type="gramStart"/>
      <w:r w:rsidR="00F902A5" w:rsidRPr="0064435F">
        <w:rPr>
          <w:rFonts w:ascii="Times New Roman" w:hAnsi="Times New Roman"/>
          <w:sz w:val="24"/>
          <w:szCs w:val="24"/>
          <w:lang w:val="en-US"/>
        </w:rPr>
        <w:t xml:space="preserve">are </w:t>
      </w:r>
      <w:r w:rsidR="00DF5066" w:rsidRPr="0064435F">
        <w:rPr>
          <w:rFonts w:ascii="Times New Roman" w:hAnsi="Times New Roman"/>
          <w:sz w:val="24"/>
          <w:szCs w:val="24"/>
          <w:lang w:val="en-US"/>
        </w:rPr>
        <w:t>needed</w:t>
      </w:r>
      <w:proofErr w:type="gramEnd"/>
      <w:r w:rsidR="00DF5066" w:rsidRPr="0064435F">
        <w:rPr>
          <w:rFonts w:ascii="Times New Roman" w:hAnsi="Times New Roman"/>
          <w:sz w:val="24"/>
          <w:szCs w:val="24"/>
          <w:lang w:val="en-US"/>
        </w:rPr>
        <w:t>,</w:t>
      </w:r>
      <w:r w:rsidR="00F902A5" w:rsidRPr="0064435F">
        <w:rPr>
          <w:rFonts w:ascii="Times New Roman" w:hAnsi="Times New Roman"/>
          <w:sz w:val="24"/>
          <w:szCs w:val="24"/>
          <w:lang w:val="en-US"/>
        </w:rPr>
        <w:t xml:space="preserve"> and the number of kilometers traveled per day decrease thanks to SAVs. Kornhauser et al</w:t>
      </w:r>
      <w:r w:rsidR="000E176A" w:rsidRPr="0064435F">
        <w:rPr>
          <w:rFonts w:ascii="Times New Roman" w:hAnsi="Times New Roman"/>
          <w:sz w:val="24"/>
          <w:szCs w:val="24"/>
          <w:lang w:val="en-US"/>
        </w:rPr>
        <w:t>.</w:t>
      </w:r>
      <w:r w:rsidR="00F902A5" w:rsidRPr="0064435F">
        <w:rPr>
          <w:rFonts w:ascii="Times New Roman" w:hAnsi="Times New Roman"/>
          <w:sz w:val="24"/>
          <w:szCs w:val="24"/>
          <w:lang w:val="en-US"/>
        </w:rPr>
        <w:t xml:space="preserve"> </w:t>
      </w:r>
      <w:r w:rsidR="000E176A" w:rsidRPr="0064435F">
        <w:rPr>
          <w:rFonts w:ascii="Times New Roman" w:hAnsi="Times New Roman"/>
          <w:sz w:val="24"/>
          <w:szCs w:val="24"/>
          <w:lang w:val="en-US"/>
        </w:rPr>
        <w:fldChar w:fldCharType="begin"/>
      </w:r>
      <w:r w:rsidR="00065CC2" w:rsidRPr="0064435F">
        <w:rPr>
          <w:rFonts w:ascii="Times New Roman" w:hAnsi="Times New Roman"/>
          <w:sz w:val="24"/>
          <w:szCs w:val="24"/>
          <w:lang w:val="en-US"/>
        </w:rPr>
        <w:instrText xml:space="preserve"> ADDIN ZOTERO_ITEM CSL_CITATION {"citationID":"W58c5H07","properties":{"formattedCitation":"(Kornhauser et al., 2013)","plainCitation":"(Kornhauser et al., 2013)","dontUpdate":true,"noteIndex":0},"citationItems":[{"id":643,"uris":["http://zotero.org/users/8331578/items/BVURBSJB"],"uri":["http://zotero.org/users/8331578/items/BVURBSJB"],"itemData":{"id":643,"type":"report","publisher":"Department of Operations Research &amp; Financial Engineering Princeton University","title":"Uncongested Mobility for All - New Jersey's Area-wide aTaxi System - ORF467F12 Report","author":[{"family":"Kornhauser","given":"Alain L."},{"family":"Chang","given":"Iris"},{"family":"Clark","given":"Christina"},{"family":"Gao","given":"JingKang"},{"family":"Korac","given":"Damjan"},{"family":"Leibowitz","given":"Brett"},{"family":"Oasis","given":"Philip"},{"family":"Xu","given":"Zixi"},{"family":"Zachariah","given":"Jaison"},{"family":"Harpalani","given":"Natasha"},{"family":"Lee","given":"Eileen"},{"family":"Lin","given":"Alice"},{"family":"Miles","given":"Aria"},{"family":"Rajeshwar","given":"Hannah"},{"family":"Wang","given":"Lucia"},{"family":"Wright","given":"Charquia"},{"family":"Bergeson","given":"Kristin"},{"family":"Darnis","given":"Franklyn"},{"family":"Shackleford","given":"Matthew"},{"family":"Skoularikis","given":"Sonia"},{"family":"Sperry","given":"Roger"},{"family":"Swoboda","given":"Andrew"}],"issued":{"date-parts":[["2013",1]]}}}],"schema":"https://github.com/citation-style-language/schema/raw/master/csl-citation.json"} </w:instrText>
      </w:r>
      <w:r w:rsidR="000E176A" w:rsidRPr="0064435F">
        <w:rPr>
          <w:rFonts w:ascii="Times New Roman" w:hAnsi="Times New Roman"/>
          <w:sz w:val="24"/>
          <w:szCs w:val="24"/>
          <w:lang w:val="en-US"/>
        </w:rPr>
        <w:fldChar w:fldCharType="separate"/>
      </w:r>
      <w:r w:rsidR="000E176A" w:rsidRPr="0064435F">
        <w:rPr>
          <w:rFonts w:ascii="Times New Roman" w:hAnsi="Times New Roman"/>
          <w:sz w:val="24"/>
          <w:lang w:val="en-US"/>
        </w:rPr>
        <w:t>(2013)</w:t>
      </w:r>
      <w:r w:rsidR="000E176A" w:rsidRPr="0064435F">
        <w:rPr>
          <w:rFonts w:ascii="Times New Roman" w:hAnsi="Times New Roman"/>
          <w:sz w:val="24"/>
          <w:szCs w:val="24"/>
          <w:lang w:val="en-US"/>
        </w:rPr>
        <w:fldChar w:fldCharType="end"/>
      </w:r>
      <w:r w:rsidR="00F902A5" w:rsidRPr="0064435F">
        <w:rPr>
          <w:rFonts w:ascii="Times New Roman" w:hAnsi="Times New Roman"/>
          <w:sz w:val="24"/>
          <w:szCs w:val="24"/>
          <w:lang w:val="en-US"/>
        </w:rPr>
        <w:t xml:space="preserve"> then analyzed the impact of the number of common destinations and of the departure delays implied by the ride sharing demonstrating that </w:t>
      </w:r>
      <w:r w:rsidR="007133A1" w:rsidRPr="0064435F">
        <w:rPr>
          <w:rFonts w:ascii="Times New Roman" w:hAnsi="Times New Roman"/>
          <w:sz w:val="24"/>
          <w:szCs w:val="24"/>
          <w:lang w:val="en-US"/>
        </w:rPr>
        <w:t xml:space="preserve">the marginal benefits in vehicle occupancy decreases while the depart delay or the number of common destinations increases. </w:t>
      </w:r>
      <w:r w:rsidR="00D41779" w:rsidRPr="0064435F">
        <w:rPr>
          <w:rFonts w:ascii="Times New Roman" w:hAnsi="Times New Roman"/>
          <w:sz w:val="24"/>
          <w:szCs w:val="24"/>
          <w:lang w:val="en-US"/>
        </w:rPr>
        <w:t>Kornhauser</w:t>
      </w:r>
      <w:r w:rsidR="00DC7134" w:rsidRPr="0064435F">
        <w:rPr>
          <w:rFonts w:ascii="Times New Roman" w:hAnsi="Times New Roman"/>
          <w:sz w:val="24"/>
          <w:szCs w:val="24"/>
          <w:lang w:val="en-US"/>
        </w:rPr>
        <w:t xml:space="preserve"> et al. </w:t>
      </w:r>
      <w:r w:rsidR="000E176A" w:rsidRPr="0064435F">
        <w:rPr>
          <w:rFonts w:ascii="Times New Roman" w:hAnsi="Times New Roman"/>
          <w:sz w:val="24"/>
          <w:szCs w:val="24"/>
          <w:lang w:val="en-US"/>
        </w:rPr>
        <w:fldChar w:fldCharType="begin"/>
      </w:r>
      <w:r w:rsidR="00065CC2" w:rsidRPr="0064435F">
        <w:rPr>
          <w:rFonts w:ascii="Times New Roman" w:hAnsi="Times New Roman"/>
          <w:sz w:val="24"/>
          <w:szCs w:val="24"/>
          <w:lang w:val="en-US"/>
        </w:rPr>
        <w:instrText xml:space="preserve"> ADDIN ZOTERO_ITEM CSL_CITATION {"citationID":"8i2eViNG","properties":{"formattedCitation":"(Kornhauser et al., 2013)","plainCitation":"(Kornhauser et al., 2013)","dontUpdate":true,"noteIndex":0},"citationItems":[{"id":643,"uris":["http://zotero.org/users/8331578/items/BVURBSJB"],"uri":["http://zotero.org/users/8331578/items/BVURBSJB"],"itemData":{"id":643,"type":"report","publisher":"Department of Operations Research &amp; Financial Engineering Princeton University","title":"Uncongested Mobility for All - New Jersey's Area-wide aTaxi System - ORF467F12 Report","author":[{"family":"Kornhauser","given":"Alain L."},{"family":"Chang","given":"Iris"},{"family":"Clark","given":"Christina"},{"family":"Gao","given":"JingKang"},{"family":"Korac","given":"Damjan"},{"family":"Leibowitz","given":"Brett"},{"family":"Oasis","given":"Philip"},{"family":"Xu","given":"Zixi"},{"family":"Zachariah","given":"Jaison"},{"family":"Harpalani","given":"Natasha"},{"family":"Lee","given":"Eileen"},{"family":"Lin","given":"Alice"},{"family":"Miles","given":"Aria"},{"family":"Rajeshwar","given":"Hannah"},{"family":"Wang","given":"Lucia"},{"family":"Wright","given":"Charquia"},{"family":"Bergeson","given":"Kristin"},{"family":"Darnis","given":"Franklyn"},{"family":"Shackleford","given":"Matthew"},{"family":"Skoularikis","given":"Sonia"},{"family":"Sperry","given":"Roger"},{"family":"Swoboda","given":"Andrew"}],"issued":{"date-parts":[["2013",1]]}}}],"schema":"https://github.com/citation-style-language/schema/raw/master/csl-citation.json"} </w:instrText>
      </w:r>
      <w:r w:rsidR="000E176A" w:rsidRPr="0064435F">
        <w:rPr>
          <w:rFonts w:ascii="Times New Roman" w:hAnsi="Times New Roman"/>
          <w:sz w:val="24"/>
          <w:szCs w:val="24"/>
          <w:lang w:val="en-US"/>
        </w:rPr>
        <w:fldChar w:fldCharType="separate"/>
      </w:r>
      <w:r w:rsidR="000E176A" w:rsidRPr="0064435F">
        <w:rPr>
          <w:rFonts w:ascii="Times New Roman" w:hAnsi="Times New Roman"/>
          <w:sz w:val="24"/>
          <w:lang w:val="en-US"/>
        </w:rPr>
        <w:t>(2013)</w:t>
      </w:r>
      <w:r w:rsidR="000E176A" w:rsidRPr="0064435F">
        <w:rPr>
          <w:rFonts w:ascii="Times New Roman" w:hAnsi="Times New Roman"/>
          <w:sz w:val="24"/>
          <w:szCs w:val="24"/>
          <w:lang w:val="en-US"/>
        </w:rPr>
        <w:fldChar w:fldCharType="end"/>
      </w:r>
      <w:r w:rsidR="00DC7134" w:rsidRPr="0064435F">
        <w:rPr>
          <w:rFonts w:ascii="Times New Roman" w:hAnsi="Times New Roman"/>
          <w:sz w:val="24"/>
          <w:szCs w:val="24"/>
          <w:lang w:val="en-US"/>
        </w:rPr>
        <w:t xml:space="preserve"> </w:t>
      </w:r>
      <w:r w:rsidR="00D41779" w:rsidRPr="0064435F">
        <w:rPr>
          <w:rFonts w:ascii="Times New Roman" w:hAnsi="Times New Roman"/>
          <w:sz w:val="24"/>
          <w:szCs w:val="24"/>
          <w:lang w:val="en-US"/>
        </w:rPr>
        <w:t>analyze</w:t>
      </w:r>
      <w:r w:rsidR="00DC7134" w:rsidRPr="0064435F">
        <w:rPr>
          <w:rFonts w:ascii="Times New Roman" w:hAnsi="Times New Roman"/>
          <w:sz w:val="24"/>
          <w:szCs w:val="24"/>
          <w:lang w:val="en-US"/>
        </w:rPr>
        <w:t xml:space="preserve"> the interest of an aTaxis fleet in the </w:t>
      </w:r>
      <w:r w:rsidR="000E176A" w:rsidRPr="0064435F">
        <w:rPr>
          <w:rFonts w:ascii="Times New Roman" w:hAnsi="Times New Roman"/>
          <w:sz w:val="24"/>
          <w:szCs w:val="24"/>
          <w:lang w:val="en-US"/>
        </w:rPr>
        <w:t>whole</w:t>
      </w:r>
      <w:r w:rsidR="00DC7134" w:rsidRPr="0064435F">
        <w:rPr>
          <w:rFonts w:ascii="Times New Roman" w:hAnsi="Times New Roman"/>
          <w:sz w:val="24"/>
          <w:szCs w:val="24"/>
          <w:lang w:val="en-US"/>
        </w:rPr>
        <w:t xml:space="preserve"> state of New Jersey (USA) while Kornhauser</w:t>
      </w:r>
      <w:r w:rsidR="000E176A" w:rsidRPr="0064435F">
        <w:rPr>
          <w:rFonts w:ascii="Times New Roman" w:hAnsi="Times New Roman"/>
          <w:sz w:val="24"/>
          <w:szCs w:val="24"/>
          <w:lang w:val="en-US"/>
        </w:rPr>
        <w:t xml:space="preserve"> et al.</w:t>
      </w:r>
      <w:r w:rsidR="00DC7134" w:rsidRPr="0064435F">
        <w:rPr>
          <w:rFonts w:ascii="Times New Roman" w:hAnsi="Times New Roman"/>
          <w:sz w:val="24"/>
          <w:szCs w:val="24"/>
          <w:lang w:val="en-US"/>
        </w:rPr>
        <w:t xml:space="preserve"> </w:t>
      </w:r>
      <w:r w:rsidR="000E176A" w:rsidRPr="0064435F">
        <w:rPr>
          <w:rFonts w:ascii="Times New Roman" w:hAnsi="Times New Roman"/>
          <w:sz w:val="24"/>
          <w:szCs w:val="24"/>
          <w:lang w:val="en-US"/>
        </w:rPr>
        <w:fldChar w:fldCharType="begin"/>
      </w:r>
      <w:r w:rsidR="00065CC2" w:rsidRPr="0064435F">
        <w:rPr>
          <w:rFonts w:ascii="Times New Roman" w:hAnsi="Times New Roman"/>
          <w:sz w:val="24"/>
          <w:szCs w:val="24"/>
          <w:lang w:val="en-US"/>
        </w:rPr>
        <w:instrText xml:space="preserve"> ADDIN ZOTERO_ITEM CSL_CITATION {"citationID":"MUBsmwbH","properties":{"formattedCitation":"(Kornhauser et al., 2016)","plainCitation":"(Kornhauser et al., 2016)","dontUpdate":true,"noteIndex":0},"citationItems":[{"id":642,"uris":["http://zotero.org/users/8331578/items/BAAWK28L"],"uri":["http://zotero.org/users/8331578/items/BAAWK28L"],"itemData":{"id":642,"type":"report","publisher":"Department of Operations Research &amp; Financial Engineering Princeton University","title":"ORF467F15 Final Report: Fleet Management of Area-Wide Ride-Sharing: A first look at what it would take to serve New Jersey's Mobility Needs","author":[{"family":"Kornhauser","given":"Alain L."},{"family":"Marocchini","given":"Kyle"},{"family":"Roth","given":"Tyler"},{"family":"Zhu","given":"Shriley"},{"family":"Bressler","given":"Max"},{"family":"Byrne","given":"Thomas"},{"family":"Filipowicz","given":"Arthur"},{"family":"Gladstone","given":"Keith"},{"family":"Jian","given":"Naman"},{"family":"Jones","given":"Kathryn"},{"family":"Ju","given":"Kate"},{"family":"Kinn","given":"Ian"},{"family":"Lamb","given":"Alicia"},{"family":"Manyara","given":"Kevin"},{"family":"McDonald","given":"Ellie"},{"family":"Osborne","given":"Trevor"},{"family":"Oslin","given":"Bryan"},{"family":"Quansah","given":"Ebo"},{"family":"Radke","given":"Jordan"},{"family":"Rogers","given":"Jack"},{"family":"Rudolph","given":"Tyler"},{"family":"Sabo","given":"Marlon"},{"family":"Schwartz","given":"Aaron"},{"family":"Slattery","given":"Ryan"},{"family":"Siiro","given":"Rayan"},{"family":"Singleton","given":"Alex"},{"family":"Toro","given":"Daniel"},{"family":"Yates","given":"Joe"},{"family":"Zou","given":"Jessica"}],"issued":{"date-parts":[["2016",1,12]]}}}],"schema":"https://github.com/citation-style-language/schema/raw/master/csl-citation.json"} </w:instrText>
      </w:r>
      <w:r w:rsidR="000E176A" w:rsidRPr="0064435F">
        <w:rPr>
          <w:rFonts w:ascii="Times New Roman" w:hAnsi="Times New Roman"/>
          <w:sz w:val="24"/>
          <w:szCs w:val="24"/>
          <w:lang w:val="en-US"/>
        </w:rPr>
        <w:fldChar w:fldCharType="separate"/>
      </w:r>
      <w:r w:rsidR="000E176A" w:rsidRPr="0064435F">
        <w:rPr>
          <w:rFonts w:ascii="Times New Roman" w:hAnsi="Times New Roman"/>
          <w:sz w:val="24"/>
          <w:lang w:val="en-US"/>
        </w:rPr>
        <w:t>(2016)</w:t>
      </w:r>
      <w:r w:rsidR="000E176A" w:rsidRPr="0064435F">
        <w:rPr>
          <w:rFonts w:ascii="Times New Roman" w:hAnsi="Times New Roman"/>
          <w:sz w:val="24"/>
          <w:szCs w:val="24"/>
          <w:lang w:val="en-US"/>
        </w:rPr>
        <w:fldChar w:fldCharType="end"/>
      </w:r>
      <w:r w:rsidR="00DC7134" w:rsidRPr="0064435F">
        <w:rPr>
          <w:rFonts w:ascii="Times New Roman" w:hAnsi="Times New Roman"/>
          <w:sz w:val="24"/>
          <w:szCs w:val="24"/>
          <w:lang w:val="en-US"/>
        </w:rPr>
        <w:t xml:space="preserve"> analyses the specificities of each county. </w:t>
      </w:r>
      <w:r w:rsidR="007133A1" w:rsidRPr="0064435F">
        <w:rPr>
          <w:rFonts w:ascii="Times New Roman" w:hAnsi="Times New Roman"/>
          <w:sz w:val="24"/>
          <w:szCs w:val="24"/>
          <w:lang w:val="en-US"/>
        </w:rPr>
        <w:t xml:space="preserve">Zhu </w:t>
      </w:r>
      <w:r w:rsidR="007D7881" w:rsidRPr="0064435F">
        <w:rPr>
          <w:rFonts w:ascii="Times New Roman" w:hAnsi="Times New Roman"/>
          <w:sz w:val="24"/>
          <w:szCs w:val="24"/>
          <w:lang w:val="en-US"/>
        </w:rPr>
        <w:fldChar w:fldCharType="begin"/>
      </w:r>
      <w:r w:rsidR="00F66FCA" w:rsidRPr="0064435F">
        <w:rPr>
          <w:rFonts w:ascii="Times New Roman" w:hAnsi="Times New Roman"/>
          <w:sz w:val="24"/>
          <w:szCs w:val="24"/>
          <w:lang w:val="en-US"/>
        </w:rPr>
        <w:instrText xml:space="preserve"> ADDIN ZOTERO_ITEM CSL_CITATION {"citationID":"7FWYkEfp","properties":{"formattedCitation":"(Zhu, 2016)","plainCitation":"(Zhu, 2016)","dontUpdate":true,"noteIndex":0},"citationItems":[{"id":645,"uris":["http://zotero.org/users/8331578/items/TP56FGMA"],"uri":["http://zotero.org/users/8331578/items/TP56FGMA"],"itemData":{"id":645,"type":"thesis","language":"EN","number-of-pages":"82","publisher":"Princeton University","title":"Make American Transportation Great Again: Autonomous Taxi Fleet Management Strategies","author":[{"family":"Zhu","given":"Shriley"}],"issued":{"date-parts":[["2016",5]]}}}],"schema":"https://github.com/citation-style-language/schema/raw/master/csl-citation.json"} </w:instrText>
      </w:r>
      <w:r w:rsidR="007D7881" w:rsidRPr="0064435F">
        <w:rPr>
          <w:rFonts w:ascii="Times New Roman" w:hAnsi="Times New Roman"/>
          <w:sz w:val="24"/>
          <w:szCs w:val="24"/>
          <w:lang w:val="en-US"/>
        </w:rPr>
        <w:fldChar w:fldCharType="separate"/>
      </w:r>
      <w:r w:rsidR="007D7881" w:rsidRPr="0064435F">
        <w:rPr>
          <w:rFonts w:ascii="Times New Roman" w:hAnsi="Times New Roman"/>
          <w:sz w:val="24"/>
          <w:lang w:val="en-US"/>
        </w:rPr>
        <w:t>(2016)</w:t>
      </w:r>
      <w:r w:rsidR="007D7881" w:rsidRPr="0064435F">
        <w:rPr>
          <w:rFonts w:ascii="Times New Roman" w:hAnsi="Times New Roman"/>
          <w:sz w:val="24"/>
          <w:szCs w:val="24"/>
          <w:lang w:val="en-US"/>
        </w:rPr>
        <w:fldChar w:fldCharType="end"/>
      </w:r>
      <w:r w:rsidR="007133A1" w:rsidRPr="0064435F">
        <w:rPr>
          <w:rFonts w:ascii="Times New Roman" w:hAnsi="Times New Roman"/>
          <w:sz w:val="24"/>
          <w:szCs w:val="24"/>
          <w:lang w:val="en-US"/>
        </w:rPr>
        <w:t xml:space="preserve"> finally tried and compared different relocation strategies and showed that the total vehicle kilometer traveled is reduced by 43% thanks to SAVs with ride sharing.</w:t>
      </w:r>
    </w:p>
    <w:p w14:paraId="1068244F" w14:textId="5F53E32B" w:rsidR="00F902A5" w:rsidRPr="0064435F" w:rsidRDefault="00F902A5" w:rsidP="00180CA2">
      <w:pPr>
        <w:spacing w:line="360" w:lineRule="auto"/>
        <w:jc w:val="both"/>
        <w:rPr>
          <w:rFonts w:ascii="Times New Roman" w:hAnsi="Times New Roman"/>
          <w:sz w:val="24"/>
          <w:szCs w:val="24"/>
          <w:lang w:val="en-US"/>
        </w:rPr>
      </w:pPr>
    </w:p>
    <w:p w14:paraId="303ED259" w14:textId="6EA32D6B" w:rsidR="00556700" w:rsidRPr="0064435F" w:rsidRDefault="00556700" w:rsidP="00180CA2">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B</w:t>
      </w:r>
      <w:r w:rsidR="00E0142A" w:rsidRPr="0064435F">
        <w:rPr>
          <w:rFonts w:ascii="Times New Roman" w:hAnsi="Times New Roman"/>
          <w:sz w:val="24"/>
          <w:szCs w:val="24"/>
          <w:lang w:val="en-US"/>
        </w:rPr>
        <w:t>ö</w:t>
      </w:r>
      <w:r w:rsidRPr="0064435F">
        <w:rPr>
          <w:rFonts w:ascii="Times New Roman" w:hAnsi="Times New Roman"/>
          <w:sz w:val="24"/>
          <w:szCs w:val="24"/>
          <w:lang w:val="en-US"/>
        </w:rPr>
        <w:t>sch</w:t>
      </w:r>
      <w:r w:rsidR="0085620A" w:rsidRPr="0064435F">
        <w:rPr>
          <w:rFonts w:ascii="Times New Roman" w:hAnsi="Times New Roman"/>
          <w:sz w:val="24"/>
          <w:szCs w:val="24"/>
          <w:lang w:val="en-US"/>
        </w:rPr>
        <w:t xml:space="preserve"> </w:t>
      </w:r>
      <w:r w:rsidR="00E0142A" w:rsidRPr="0064435F">
        <w:rPr>
          <w:rFonts w:ascii="Times New Roman" w:hAnsi="Times New Roman"/>
          <w:sz w:val="24"/>
          <w:szCs w:val="24"/>
          <w:lang w:val="en-US"/>
        </w:rPr>
        <w:fldChar w:fldCharType="begin"/>
      </w:r>
      <w:r w:rsidR="00F66FCA" w:rsidRPr="0064435F">
        <w:rPr>
          <w:rFonts w:ascii="Times New Roman" w:hAnsi="Times New Roman"/>
          <w:sz w:val="24"/>
          <w:szCs w:val="24"/>
          <w:lang w:val="en-US"/>
        </w:rPr>
        <w:instrText xml:space="preserve"> ADDIN ZOTERO_ITEM CSL_CITATION {"citationID":"OXkTV9wZ","properties":{"formattedCitation":"(B\\uc0\\u246{}sch, 2018)","plainCitation":"(Bösch, 2018)","dontUpdate":true,"noteIndex":0},"citationItems":[{"id":245,"uris":["http://zotero.org/users/8331578/items/87GC4H9Q"],"uri":["http://zotero.org/users/8331578/items/87GC4H9Q"],"itemData":{"id":245,"type":"thesis","abstract":"Autonomous vehicles (AVs), also called driverless vehicles, according to SAE International (2016) levels 4 and 5 definitions, are the next revolution in transport. This thesis provides an overview of the technology and the effects of AVs on the future transport system. It results in recommendations on how to maximize the benefits of AVs while minimizing their negative effects. It consolidates work by the author and collaborators done over the past years and therefore approaches the topic from different angles. This work thus not only provides a solid background on the topic for interested readers, but also recommendations relevant for future political discussions and practice.  The first part of this thesis (Chapter 2) provides a general and qualitative overview of AVs. It investigates their effects on and potential benefits for the future transport system. This summary covers most aspects that have been topic of discussions on AVs in recent time. It presents the potential benefits of AVs, which are, for example, improved safety, fewer externalities, increased road capacity, productive drive time, and the potential for empty rides, which allow for new services and usage-patterns. But it also shows the remaining challenges for a successful release of the technology, which are, for example, technological problems, safety and security issues, data and privacy questions, as well as ethical and legal discussions. The second part (Chapter 3) approaches the topic from an economic point of view. It focuses on the future cost structure of a transport system with AVs. In a rigorous bottom-up approach, the cost and price of private, shared, and public modes are calculated. The resulting picture indicates that the reign of the private car might not yet end with the automation of transport. Shared AVs (SAVs) will likely be cheaper per passenger kilometer (PKM) and more comfortable to use. But the price difference (urban setting: private car 0.47 Swiss francs (CHF) per PKM versus SAV 0.43 CHF/PKM) might not be enough to offset the luxury of having a private mobility robot at one’s service at all times, the emotional connection to the private car, and its use as an extended part of home. The presented work also indicates that automation represents a challenge for mass transit. In dense urban cores, the limited road capacity will likely prevent alternative solutions to mass transit. Outside, where road capacity is less of an issue, however, SAVs will be a competitive alternative form of public transport. At lower prices (regional setting: SAV 0.34 CHF/PKM versus autonomous bus 0.42 CHF/PKM), SAVs enable direct on-demand door-to-door service without transfers and without strangers in the same vehicle. The third part (Chapter 4 to Chapter 7) combines the qualitative overview with the economic analysis in a simulation study of the future transport system. With a scenario-based approach using a MATSim (Horni et al., 2016) simulation of Zug, Switzerland, it approaches the topic from a policy-oriented angle. By analyzing different possible policy strategies in different scenarios and combined with the results of the previous chapters, it concludes in four policy suggestions to maximize the potential benefits of AVs and minimize their negative effects.  These recommendations are, first, to promote slow modes and public transport. At least in urban areas, harvesting automation for improving mass transit and thus a strengthening of these low-externality modes is a way to benefit sustainably from AVs. Second, an introduction of mobility pricing should be considered to control growth of traffic and to replace traffic control instruments lost to automation (like parking). Induced demand and empty rides of private and shared AVs have the potential to lead to another explosion of traffic, which should be controlled for the benefit of everyone. The third recommendation is the controlled support of automation of private transport. AVs are safer and produce less externalities than conventional vehicles, and they allow the users to be productive while on the road. These are substantial benefits for society, which should be harvested as soon as technologically possible. The fourth suggestion is, for SAVs, to actively favor dynamic ride-sharing (automated ride-sharing, aRS) over exclusive-access taxi services (automated taxis, aTaxis). Both the users and the suppliers have strong incentives for aTaxis, which might be only slightly more expensive to operate than aRS services (urban setting: aRS 0.29 CHF/PKM versus aTaxi 0.41 CHF/PKM). From a society and transport system perspective, however, aTaxis produce substantial additional traffic on each passenger trip compared to private vehicles (estimated +8% (Fagnant et al., 2015) to +15% (Bösch et al., 2016a) for passenger pick-ups alone, without redistribution, for example), represent challenges for the infrastructure (pick-up solutions at mobility hubs, such as city centers, train stations, or airports), and draw substantial modal shares from slow modes (here -7.5%) and mass-transit public transport (here -6.7%). Effects which can be minimized or even turned into savings by using SAV as aRS services. Ride-sharing (or - in its high-volume form - mass transit) is one of the very few ways how an increasing travel demand can be served with decreasing vehicle kilometers. These recommendations might be general and have to be analyzed in more detail for a particular city or area, but they represent an indication of the upcoming challenge for society to integrate AVs and negotiate the future transport system.","genre":"Doctoral Thesis","language":"en","note":"Accepted: 2018-10-18T06:13:29Z\nDOI: 10.3929/ethz-b-000296870","publisher":"ETH Zurich","source":"www.research-collection.ethz.ch","title":"Autonomous Vehicles - The next Revolution in Mobility","URL":"https://www.research-collection.ethz.ch/handle/20.500.11850/296870","author":[{"family":"Bösch","given":"Patrick M."}],"accessed":{"date-parts":[["2021",8,12]]},"issued":{"date-parts":[["2018"]]}}}],"schema":"https://github.com/citation-style-language/schema/raw/master/csl-citation.json"} </w:instrText>
      </w:r>
      <w:r w:rsidR="00E0142A" w:rsidRPr="0064435F">
        <w:rPr>
          <w:rFonts w:ascii="Times New Roman" w:hAnsi="Times New Roman"/>
          <w:sz w:val="24"/>
          <w:szCs w:val="24"/>
          <w:lang w:val="en-US"/>
        </w:rPr>
        <w:fldChar w:fldCharType="separate"/>
      </w:r>
      <w:r w:rsidR="00E0142A" w:rsidRPr="0064435F">
        <w:rPr>
          <w:rFonts w:ascii="Times New Roman" w:hAnsi="Times New Roman"/>
          <w:sz w:val="24"/>
          <w:szCs w:val="24"/>
          <w:lang w:val="en-US"/>
        </w:rPr>
        <w:t>(2018)</w:t>
      </w:r>
      <w:r w:rsidR="00E0142A" w:rsidRPr="0064435F">
        <w:rPr>
          <w:rFonts w:ascii="Times New Roman" w:hAnsi="Times New Roman"/>
          <w:sz w:val="24"/>
          <w:szCs w:val="24"/>
          <w:lang w:val="en-US"/>
        </w:rPr>
        <w:fldChar w:fldCharType="end"/>
      </w:r>
      <w:r w:rsidR="0085620A" w:rsidRPr="0064435F">
        <w:rPr>
          <w:rFonts w:ascii="Times New Roman" w:hAnsi="Times New Roman"/>
          <w:sz w:val="24"/>
          <w:szCs w:val="24"/>
          <w:lang w:val="en-US"/>
        </w:rPr>
        <w:t xml:space="preserve"> follows a similar agent-based methodology using activity-based tour patterns. Nevertheless, the path and mode choices </w:t>
      </w:r>
      <w:proofErr w:type="gramStart"/>
      <w:r w:rsidR="0085620A" w:rsidRPr="0064435F">
        <w:rPr>
          <w:rFonts w:ascii="Times New Roman" w:hAnsi="Times New Roman"/>
          <w:sz w:val="24"/>
          <w:szCs w:val="24"/>
          <w:lang w:val="en-US"/>
        </w:rPr>
        <w:t>are also included</w:t>
      </w:r>
      <w:proofErr w:type="gramEnd"/>
      <w:r w:rsidR="0085620A" w:rsidRPr="0064435F">
        <w:rPr>
          <w:rFonts w:ascii="Times New Roman" w:hAnsi="Times New Roman"/>
          <w:sz w:val="24"/>
          <w:szCs w:val="24"/>
          <w:lang w:val="en-US"/>
        </w:rPr>
        <w:t xml:space="preserve"> in the trip simulation. When driving passengers, the aTaxi uses real roads with their characteristics such as the speed but when the AV is empty, the travel time is computed using the beeline Euclidean distance with a trip-specific correction factor multiplied by the average speed </w:t>
      </w:r>
      <w:r w:rsidR="009539A1" w:rsidRPr="0064435F">
        <w:rPr>
          <w:rFonts w:ascii="Times New Roman" w:hAnsi="Times New Roman"/>
          <w:sz w:val="24"/>
          <w:szCs w:val="24"/>
          <w:lang w:val="en-US"/>
        </w:rPr>
        <w:fldChar w:fldCharType="begin"/>
      </w:r>
      <w:r w:rsidR="009539A1" w:rsidRPr="0064435F">
        <w:rPr>
          <w:rFonts w:ascii="Times New Roman" w:hAnsi="Times New Roman"/>
          <w:sz w:val="24"/>
          <w:szCs w:val="24"/>
          <w:lang w:val="en-US"/>
        </w:rPr>
        <w:instrText xml:space="preserve"> ADDIN ZOTERO_ITEM CSL_CITATION {"citationID":"EanMPNw0","properties":{"formattedCitation":"(Loeb &amp; Kockelman, 2019)","plainCitation":"(Loeb &amp; Kockelman, 2019)","noteIndex":0},"citationItems":[{"id":640,"uris":["http://zotero.org/users/8331578/items/MHBTXGYV"],"uri":["http://zotero.org/users/8331578/items/MHBTXGYV"],"itemData":{"id":640,"type":"article-newspaper","container-title":"Transportation Research Part A","edition":"121","page":"374-385","title":"Fleet performance and cost evaluation of a shared autonomous electric vehicle fleet: a case study for Austin, Texas","author":[{"family":"Loeb","given":"Benjamin"},{"family":"Kockelman","given":"Kara"}],"issued":{"date-parts":[["2019"]]}}}],"schema":"https://github.com/citation-style-language/schema/raw/master/csl-citation.json"} </w:instrText>
      </w:r>
      <w:r w:rsidR="009539A1" w:rsidRPr="0064435F">
        <w:rPr>
          <w:rFonts w:ascii="Times New Roman" w:hAnsi="Times New Roman"/>
          <w:sz w:val="24"/>
          <w:szCs w:val="24"/>
          <w:lang w:val="en-US"/>
        </w:rPr>
        <w:fldChar w:fldCharType="separate"/>
      </w:r>
      <w:r w:rsidR="009539A1" w:rsidRPr="0064435F">
        <w:rPr>
          <w:rFonts w:ascii="Times New Roman" w:hAnsi="Times New Roman"/>
          <w:sz w:val="24"/>
          <w:lang w:val="en-US"/>
        </w:rPr>
        <w:t>(Loeb &amp; Kockelman, 2019)</w:t>
      </w:r>
      <w:r w:rsidR="009539A1" w:rsidRPr="0064435F">
        <w:rPr>
          <w:rFonts w:ascii="Times New Roman" w:hAnsi="Times New Roman"/>
          <w:sz w:val="24"/>
          <w:szCs w:val="24"/>
          <w:lang w:val="en-US"/>
        </w:rPr>
        <w:fldChar w:fldCharType="end"/>
      </w:r>
      <w:r w:rsidR="0085620A" w:rsidRPr="0064435F">
        <w:rPr>
          <w:rFonts w:ascii="Times New Roman" w:hAnsi="Times New Roman"/>
          <w:sz w:val="24"/>
          <w:szCs w:val="24"/>
          <w:lang w:val="en-US"/>
        </w:rPr>
        <w:t>. The ride sharing applies the first-in-last-out (FILO) rules and like Kornhauser et al</w:t>
      </w:r>
      <w:r w:rsidR="000E176A" w:rsidRPr="0064435F">
        <w:rPr>
          <w:rFonts w:ascii="Times New Roman" w:hAnsi="Times New Roman"/>
          <w:sz w:val="24"/>
          <w:szCs w:val="24"/>
          <w:lang w:val="en-US"/>
        </w:rPr>
        <w:t>.</w:t>
      </w:r>
      <w:r w:rsidR="0085620A" w:rsidRPr="0064435F">
        <w:rPr>
          <w:rFonts w:ascii="Times New Roman" w:hAnsi="Times New Roman"/>
          <w:sz w:val="24"/>
          <w:szCs w:val="24"/>
          <w:lang w:val="en-US"/>
        </w:rPr>
        <w:t xml:space="preserve"> </w:t>
      </w:r>
      <w:r w:rsidR="000E176A" w:rsidRPr="0064435F">
        <w:rPr>
          <w:rFonts w:ascii="Times New Roman" w:hAnsi="Times New Roman"/>
          <w:sz w:val="24"/>
          <w:szCs w:val="24"/>
          <w:lang w:val="en-US"/>
        </w:rPr>
        <w:fldChar w:fldCharType="begin"/>
      </w:r>
      <w:r w:rsidR="00065CC2" w:rsidRPr="0064435F">
        <w:rPr>
          <w:rFonts w:ascii="Times New Roman" w:hAnsi="Times New Roman"/>
          <w:sz w:val="24"/>
          <w:szCs w:val="24"/>
          <w:lang w:val="en-US"/>
        </w:rPr>
        <w:instrText xml:space="preserve"> ADDIN ZOTERO_ITEM CSL_CITATION {"citationID":"XNNSPW56","properties":{"formattedCitation":"(Kornhauser et al., 2013)","plainCitation":"(Kornhauser et al., 2013)","dontUpdate":true,"noteIndex":0},"citationItems":[{"id":643,"uris":["http://zotero.org/users/8331578/items/BVURBSJB"],"uri":["http://zotero.org/users/8331578/items/BVURBSJB"],"itemData":{"id":643,"type":"report","publisher":"Department of Operations Research &amp; Financial Engineering Princeton University","title":"Uncongested Mobility for All - New Jersey's Area-wide aTaxi System - ORF467F12 Report","author":[{"family":"Kornhauser","given":"Alain L."},{"family":"Chang","given":"Iris"},{"family":"Clark","given":"Christina"},{"family":"Gao","given":"JingKang"},{"family":"Korac","given":"Damjan"},{"family":"Leibowitz","given":"Brett"},{"family":"Oasis","given":"Philip"},{"family":"Xu","given":"Zixi"},{"family":"Zachariah","given":"Jaison"},{"family":"Harpalani","given":"Natasha"},{"family":"Lee","given":"Eileen"},{"family":"Lin","given":"Alice"},{"family":"Miles","given":"Aria"},{"family":"Rajeshwar","given":"Hannah"},{"family":"Wang","given":"Lucia"},{"family":"Wright","given":"Charquia"},{"family":"Bergeson","given":"Kristin"},{"family":"Darnis","given":"Franklyn"},{"family":"Shackleford","given":"Matthew"},{"family":"Skoularikis","given":"Sonia"},{"family":"Sperry","given":"Roger"},{"family":"Swoboda","given":"Andrew"}],"issued":{"date-parts":[["2013",1]]}}}],"schema":"https://github.com/citation-style-language/schema/raw/master/csl-citation.json"} </w:instrText>
      </w:r>
      <w:r w:rsidR="000E176A" w:rsidRPr="0064435F">
        <w:rPr>
          <w:rFonts w:ascii="Times New Roman" w:hAnsi="Times New Roman"/>
          <w:sz w:val="24"/>
          <w:szCs w:val="24"/>
          <w:lang w:val="en-US"/>
        </w:rPr>
        <w:fldChar w:fldCharType="separate"/>
      </w:r>
      <w:r w:rsidR="000E176A" w:rsidRPr="0064435F">
        <w:rPr>
          <w:rFonts w:ascii="Times New Roman" w:hAnsi="Times New Roman"/>
          <w:sz w:val="24"/>
          <w:lang w:val="en-US"/>
        </w:rPr>
        <w:t>(2013</w:t>
      </w:r>
      <w:r w:rsidR="000E176A" w:rsidRPr="0064435F">
        <w:rPr>
          <w:rFonts w:ascii="Times New Roman" w:hAnsi="Times New Roman"/>
          <w:sz w:val="24"/>
          <w:szCs w:val="24"/>
          <w:lang w:val="en-US"/>
        </w:rPr>
        <w:fldChar w:fldCharType="end"/>
      </w:r>
      <w:r w:rsidR="000E176A" w:rsidRPr="0064435F">
        <w:rPr>
          <w:rFonts w:ascii="Times New Roman" w:hAnsi="Times New Roman"/>
          <w:sz w:val="24"/>
          <w:szCs w:val="24"/>
          <w:lang w:val="en-US"/>
        </w:rPr>
        <w:t xml:space="preserve">, </w:t>
      </w:r>
      <w:r w:rsidR="000E176A" w:rsidRPr="0064435F">
        <w:rPr>
          <w:rFonts w:ascii="Times New Roman" w:hAnsi="Times New Roman"/>
          <w:sz w:val="24"/>
          <w:szCs w:val="24"/>
          <w:lang w:val="en-US"/>
        </w:rPr>
        <w:fldChar w:fldCharType="begin"/>
      </w:r>
      <w:r w:rsidR="00065CC2" w:rsidRPr="0064435F">
        <w:rPr>
          <w:rFonts w:ascii="Times New Roman" w:hAnsi="Times New Roman"/>
          <w:sz w:val="24"/>
          <w:szCs w:val="24"/>
          <w:lang w:val="en-US"/>
        </w:rPr>
        <w:instrText xml:space="preserve"> ADDIN ZOTERO_ITEM CSL_CITATION {"citationID":"LddhdX2g","properties":{"formattedCitation":"(Kornhauser et al., 2016)","plainCitation":"(Kornhauser et al., 2016)","dontUpdate":true,"noteIndex":0},"citationItems":[{"id":642,"uris":["http://zotero.org/users/8331578/items/BAAWK28L"],"uri":["http://zotero.org/users/8331578/items/BAAWK28L"],"itemData":{"id":642,"type":"report","publisher":"Department of Operations Research &amp; Financial Engineering Princeton University","title":"ORF467F15 Final Report: Fleet Management of Area-Wide Ride-Sharing: A first look at what it would take to serve New Jersey's Mobility Needs","author":[{"family":"Kornhauser","given":"Alain L."},{"family":"Marocchini","given":"Kyle"},{"family":"Roth","given":"Tyler"},{"family":"Zhu","given":"Shriley"},{"family":"Bressler","given":"Max"},{"family":"Byrne","given":"Thomas"},{"family":"Filipowicz","given":"Arthur"},{"family":"Gladstone","given":"Keith"},{"family":"Jian","given":"Naman"},{"family":"Jones","given":"Kathryn"},{"family":"Ju","given":"Kate"},{"family":"Kinn","given":"Ian"},{"family":"Lamb","given":"Alicia"},{"family":"Manyara","given":"Kevin"},{"family":"McDonald","given":"Ellie"},{"family":"Osborne","given":"Trevor"},{"family":"Oslin","given":"Bryan"},{"family":"Quansah","given":"Ebo"},{"family":"Radke","given":"Jordan"},{"family":"Rogers","given":"Jack"},{"family":"Rudolph","given":"Tyler"},{"family":"Sabo","given":"Marlon"},{"family":"Schwartz","given":"Aaron"},{"family":"Slattery","given":"Ryan"},{"family":"Siiro","given":"Rayan"},{"family":"Singleton","given":"Alex"},{"family":"Toro","given":"Daniel"},{"family":"Yates","given":"Joe"},{"family":"Zou","given":"Jessica"}],"issued":{"date-parts":[["2016",1,12]]}}}],"schema":"https://github.com/citation-style-language/schema/raw/master/csl-citation.json"} </w:instrText>
      </w:r>
      <w:r w:rsidR="000E176A" w:rsidRPr="0064435F">
        <w:rPr>
          <w:rFonts w:ascii="Times New Roman" w:hAnsi="Times New Roman"/>
          <w:sz w:val="24"/>
          <w:szCs w:val="24"/>
          <w:lang w:val="en-US"/>
        </w:rPr>
        <w:fldChar w:fldCharType="separate"/>
      </w:r>
      <w:r w:rsidR="000E176A" w:rsidRPr="0064435F">
        <w:rPr>
          <w:rFonts w:ascii="Times New Roman" w:hAnsi="Times New Roman"/>
          <w:sz w:val="24"/>
          <w:lang w:val="en-US"/>
        </w:rPr>
        <w:t>2016)</w:t>
      </w:r>
      <w:r w:rsidR="000E176A" w:rsidRPr="0064435F">
        <w:rPr>
          <w:rFonts w:ascii="Times New Roman" w:hAnsi="Times New Roman"/>
          <w:sz w:val="24"/>
          <w:szCs w:val="24"/>
          <w:lang w:val="en-US"/>
        </w:rPr>
        <w:fldChar w:fldCharType="end"/>
      </w:r>
      <w:r w:rsidR="0085620A" w:rsidRPr="0064435F">
        <w:rPr>
          <w:rFonts w:ascii="Times New Roman" w:hAnsi="Times New Roman"/>
          <w:sz w:val="24"/>
          <w:szCs w:val="24"/>
          <w:lang w:val="en-US"/>
        </w:rPr>
        <w:t xml:space="preserve">, the simulation does not allow detours </w:t>
      </w:r>
      <w:r w:rsidR="00D1587C" w:rsidRPr="0064435F">
        <w:rPr>
          <w:rFonts w:ascii="Times New Roman" w:hAnsi="Times New Roman"/>
          <w:sz w:val="24"/>
          <w:szCs w:val="24"/>
          <w:lang w:val="en-US"/>
        </w:rPr>
        <w:t>extending the trip duration by more than 20%.</w:t>
      </w:r>
      <w:r w:rsidR="0085620A" w:rsidRPr="0064435F">
        <w:rPr>
          <w:rFonts w:ascii="Times New Roman" w:hAnsi="Times New Roman"/>
          <w:sz w:val="24"/>
          <w:szCs w:val="24"/>
          <w:lang w:val="en-US"/>
        </w:rPr>
        <w:t xml:space="preserve"> Ten percent of the total travel demand of Zurich (Switzerland) is simulated</w:t>
      </w:r>
      <w:r w:rsidR="00D1587C" w:rsidRPr="0064435F">
        <w:rPr>
          <w:rFonts w:ascii="Times New Roman" w:hAnsi="Times New Roman"/>
          <w:sz w:val="24"/>
          <w:szCs w:val="24"/>
          <w:lang w:val="en-US"/>
        </w:rPr>
        <w:t xml:space="preserve"> and the results show that one </w:t>
      </w:r>
      <w:r w:rsidR="00D1587C" w:rsidRPr="0064435F">
        <w:rPr>
          <w:rFonts w:ascii="Times New Roman" w:hAnsi="Times New Roman"/>
          <w:sz w:val="24"/>
          <w:szCs w:val="24"/>
          <w:lang w:val="en-US"/>
        </w:rPr>
        <w:lastRenderedPageBreak/>
        <w:t>SAV does in average 10 trips per day with an average users’ waiting time of 3.11 minutes with a rejection rate of 3.8% because of waiting time higher than 10 minutes</w:t>
      </w:r>
      <w:r w:rsidR="00DC7134" w:rsidRPr="0064435F">
        <w:rPr>
          <w:rFonts w:ascii="Times New Roman" w:hAnsi="Times New Roman"/>
          <w:sz w:val="24"/>
          <w:szCs w:val="24"/>
          <w:lang w:val="en-US"/>
        </w:rPr>
        <w:t xml:space="preserve"> </w:t>
      </w:r>
      <w:r w:rsidR="00E0142A" w:rsidRPr="0064435F">
        <w:rPr>
          <w:rFonts w:ascii="Times New Roman" w:hAnsi="Times New Roman"/>
          <w:sz w:val="24"/>
          <w:szCs w:val="24"/>
          <w:lang w:val="en-US"/>
        </w:rPr>
        <w:fldChar w:fldCharType="begin"/>
      </w:r>
      <w:r w:rsidR="00E0142A" w:rsidRPr="0064435F">
        <w:rPr>
          <w:rFonts w:ascii="Times New Roman" w:hAnsi="Times New Roman"/>
          <w:sz w:val="24"/>
          <w:szCs w:val="24"/>
          <w:lang w:val="en-US"/>
        </w:rPr>
        <w:instrText xml:space="preserve"> ADDIN ZOTERO_ITEM CSL_CITATION {"citationID":"5V0Mum2h","properties":{"formattedCitation":"(B\\uc0\\u246{}sch, 2018)","plainCitation":"(Bösch, 2018)","noteIndex":0},"citationItems":[{"id":245,"uris":["http://zotero.org/users/8331578/items/87GC4H9Q"],"uri":["http://zotero.org/users/8331578/items/87GC4H9Q"],"itemData":{"id":245,"type":"thesis","abstract":"Autonomous vehicles (AVs), also called driverless vehicles, according to SAE International (2016) levels 4 and 5 definitions, are the next revolution in transport. This thesis provides an overview of the technology and the effects of AVs on the future transport system. It results in recommendations on how to maximize the benefits of AVs while minimizing their negative effects. It consolidates work by the author and collaborators done over the past years and therefore approaches the topic from different angles. This work thus not only provides a solid background on the topic for interested readers, but also recommendations relevant for future political discussions and practice.  The first part of this thesis (Chapter 2) provides a general and qualitative overview of AVs. It investigates their effects on and potential benefits for the future transport system. This summary covers most aspects that have been topic of discussions on AVs in recent time. It presents the potential benefits of AVs, which are, for example, improved safety, fewer externalities, increased road capacity, productive drive time, and the potential for empty rides, which allow for new services and usage-patterns. But it also shows the remaining challenges for a successful release of the technology, which are, for example, technological problems, safety and security issues, data and privacy questions, as well as ethical and legal discussions. The second part (Chapter 3) approaches the topic from an economic point of view. It focuses on the future cost structure of a transport system with AVs. In a rigorous bottom-up approach, the cost and price of private, shared, and public modes are calculated. The resulting picture indicates that the reign of the private car might not yet end with the automation of transport. Shared AVs (SAVs) will likely be cheaper per passenger kilometer (PKM) and more comfortable to use. But the price difference (urban setting: private car 0.47 Swiss francs (CHF) per PKM versus SAV 0.43 CHF/PKM) might not be enough to offset the luxury of having a private mobility robot at one’s service at all times, the emotional connection to the private car, and its use as an extended part of home. The presented work also indicates that automation represents a challenge for mass transit. In dense urban cores, the limited road capacity will likely prevent alternative solutions to mass transit. Outside, where road capacity is less of an issue, however, SAVs will be a competitive alternative form of public transport. At lower prices (regional setting: SAV 0.34 CHF/PKM versus autonomous bus 0.42 CHF/PKM), SAVs enable direct on-demand door-to-door service without transfers and without strangers in the same vehicle. The third part (Chapter 4 to Chapter 7) combines the qualitative overview with the economic analysis in a simulation study of the future transport system. With a scenario-based approach using a MATSim (Horni et al., 2016) simulation of Zug, Switzerland, it approaches the topic from a policy-oriented angle. By analyzing different possible policy strategies in different scenarios and combined with the results of the previous chapters, it concludes in four policy suggestions to maximize the potential benefits of AVs and minimize their negative effects.  These recommendations are, first, to promote slow modes and public transport. At least in urban areas, harvesting automation for improving mass transit and thus a strengthening of these low-externality modes is a way to benefit sustainably from AVs. Second, an introduction of mobility pricing should be considered to control growth of traffic and to replace traffic control instruments lost to automation (like parking). Induced demand and empty rides of private and shared AVs have the potential to lead to another explosion of traffic, which should be controlled for the benefit of everyone. The third recommendation is the controlled support of automation of private transport. AVs are safer and produce less externalities than conventional vehicles, and they allow the users to be productive while on the road. These are substantial benefits for society, which should be harvested as soon as technologically possible. The fourth suggestion is, for SAVs, to actively favor dynamic ride-sharing (automated ride-sharing, aRS) over exclusive-access taxi services (automated taxis, aTaxis). Both the users and the suppliers have strong incentives for aTaxis, which might be only slightly more expensive to operate than aRS services (urban setting: aRS 0.29 CHF/PKM versus aTaxi 0.41 CHF/PKM). From a society and transport system perspective, however, aTaxis produce substantial additional traffic on each passenger trip compared to private vehicles (estimated +8% (Fagnant et al., 2015) to +15% (Bösch et al., 2016a) for passenger pick-ups alone, without redistribution, for example), represent challenges for the infrastructure (pick-up solutions at mobility hubs, such as city centers, train stations, or airports), and draw substantial modal shares from slow modes (here -7.5%) and mass-transit public transport (here -6.7%). Effects which can be minimized or even turned into savings by using SAV as aRS services. Ride-sharing (or - in its high-volume form - mass transit) is one of the very few ways how an increasing travel demand can be served with decreasing vehicle kilometers. These recommendations might be general and have to be analyzed in more detail for a particular city or area, but they represent an indication of the upcoming challenge for society to integrate AVs and negotiate the future transport system.","genre":"Doctoral Thesis","language":"en","note":"Accepted: 2018-10-18T06:13:29Z\nDOI: 10.3929/ethz-b-000296870","publisher":"ETH Zurich","source":"www.research-collection.ethz.ch","title":"Autonomous Vehicles - The next Revolution in Mobility","URL":"https://www.research-collection.ethz.ch/handle/20.500.11850/296870","author":[{"family":"Bösch","given":"Patrick M."}],"accessed":{"date-parts":[["2021",8,12]]},"issued":{"date-parts":[["2018"]]}}}],"schema":"https://github.com/citation-style-language/schema/raw/master/csl-citation.json"} </w:instrText>
      </w:r>
      <w:r w:rsidR="00E0142A" w:rsidRPr="0064435F">
        <w:rPr>
          <w:rFonts w:ascii="Times New Roman" w:hAnsi="Times New Roman"/>
          <w:sz w:val="24"/>
          <w:szCs w:val="24"/>
          <w:lang w:val="en-US"/>
        </w:rPr>
        <w:fldChar w:fldCharType="separate"/>
      </w:r>
      <w:r w:rsidR="00E0142A" w:rsidRPr="0064435F">
        <w:rPr>
          <w:rFonts w:ascii="Times New Roman" w:hAnsi="Times New Roman"/>
          <w:sz w:val="24"/>
          <w:szCs w:val="24"/>
          <w:lang w:val="en-US"/>
        </w:rPr>
        <w:t>(Bösch, 2018)</w:t>
      </w:r>
      <w:r w:rsidR="00E0142A" w:rsidRPr="0064435F">
        <w:rPr>
          <w:rFonts w:ascii="Times New Roman" w:hAnsi="Times New Roman"/>
          <w:sz w:val="24"/>
          <w:szCs w:val="24"/>
          <w:lang w:val="en-US"/>
        </w:rPr>
        <w:fldChar w:fldCharType="end"/>
      </w:r>
      <w:r w:rsidR="00D1587C" w:rsidRPr="0064435F">
        <w:rPr>
          <w:rFonts w:ascii="Times New Roman" w:hAnsi="Times New Roman"/>
          <w:sz w:val="24"/>
          <w:szCs w:val="24"/>
          <w:lang w:val="en-US"/>
        </w:rPr>
        <w:t>.</w:t>
      </w:r>
    </w:p>
    <w:p w14:paraId="52E15E0D" w14:textId="0F6B4B23" w:rsidR="0085620A" w:rsidRPr="0064435F" w:rsidRDefault="0085620A" w:rsidP="00180CA2">
      <w:pPr>
        <w:spacing w:line="360" w:lineRule="auto"/>
        <w:jc w:val="both"/>
        <w:rPr>
          <w:rFonts w:ascii="Times New Roman" w:hAnsi="Times New Roman"/>
          <w:sz w:val="24"/>
          <w:szCs w:val="24"/>
          <w:lang w:val="en-US"/>
        </w:rPr>
      </w:pPr>
    </w:p>
    <w:p w14:paraId="70963CD6" w14:textId="16ABB095" w:rsidR="00EB7347" w:rsidRPr="0064435F" w:rsidRDefault="00191FDD" w:rsidP="00EB7347">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Burghout</w:t>
      </w:r>
      <w:r w:rsidR="00EE0690" w:rsidRPr="0064435F">
        <w:rPr>
          <w:rFonts w:ascii="Times New Roman" w:hAnsi="Times New Roman"/>
          <w:sz w:val="24"/>
          <w:szCs w:val="24"/>
          <w:lang w:val="en-US"/>
        </w:rPr>
        <w:t xml:space="preserve"> &amp; Andréasson</w:t>
      </w:r>
      <w:r w:rsidRPr="0064435F">
        <w:rPr>
          <w:rFonts w:ascii="Times New Roman" w:hAnsi="Times New Roman"/>
          <w:sz w:val="24"/>
          <w:szCs w:val="24"/>
          <w:lang w:val="en-US"/>
        </w:rPr>
        <w:t xml:space="preserve"> </w:t>
      </w:r>
      <w:r w:rsidR="00EE0690" w:rsidRPr="0064435F">
        <w:rPr>
          <w:rFonts w:ascii="Times New Roman" w:hAnsi="Times New Roman"/>
          <w:sz w:val="24"/>
          <w:szCs w:val="24"/>
          <w:lang w:val="en-US"/>
        </w:rPr>
        <w:fldChar w:fldCharType="begin"/>
      </w:r>
      <w:r w:rsidR="00F66FCA" w:rsidRPr="0064435F">
        <w:rPr>
          <w:rFonts w:ascii="Times New Roman" w:hAnsi="Times New Roman"/>
          <w:sz w:val="24"/>
          <w:szCs w:val="24"/>
          <w:lang w:val="en-US"/>
        </w:rPr>
        <w:instrText xml:space="preserve"> ADDIN ZOTERO_ITEM CSL_CITATION {"citationID":"kjf9BKmV","properties":{"formattedCitation":"(Burghout &amp; Andr\\uc0\\u233{}asson, 2015)","plainCitation":"(Burghout &amp; Andréasson, 2015)","dontUpdate":true,"noteIndex":0},"citationItems":[{"id":50,"uris":["http://zotero.org/users/8331578/items/EBM7PNTF"],"uri":["http://zotero.org/users/8331578/items/EBM7PNTF"],"itemData":{"id":50,"type":"paper-conference","event":". Proceedings of the 94th annual meeting of the Transportation Research Board","title":"Impacts of Shared Autonomous Taxis in a Metropolitan Area","URL":"https://www.researchgate.net/publication/298346251_Impacts_of_Shared_Autonomous_Taxis_in_a_Metropolitan_Area","author":[{"family":"Burghout","given":"Wilco"},{"family":"Andréasson","given":"Ingmar"}],"accessed":{"date-parts":[["2021",8,9]]},"issued":{"date-parts":[["2015"]]}}}],"schema":"https://github.com/citation-style-language/schema/raw/master/csl-citation.json"} </w:instrText>
      </w:r>
      <w:r w:rsidR="00EE0690" w:rsidRPr="0064435F">
        <w:rPr>
          <w:rFonts w:ascii="Times New Roman" w:hAnsi="Times New Roman"/>
          <w:sz w:val="24"/>
          <w:szCs w:val="24"/>
          <w:lang w:val="en-US"/>
        </w:rPr>
        <w:fldChar w:fldCharType="separate"/>
      </w:r>
      <w:r w:rsidR="00EE0690" w:rsidRPr="0064435F">
        <w:rPr>
          <w:rFonts w:ascii="Times New Roman" w:hAnsi="Times New Roman"/>
          <w:sz w:val="24"/>
          <w:szCs w:val="24"/>
          <w:lang w:val="en-US"/>
        </w:rPr>
        <w:t>(2015)</w:t>
      </w:r>
      <w:r w:rsidR="00EE0690" w:rsidRPr="0064435F">
        <w:rPr>
          <w:rFonts w:ascii="Times New Roman" w:hAnsi="Times New Roman"/>
          <w:sz w:val="24"/>
          <w:szCs w:val="24"/>
          <w:lang w:val="en-US"/>
        </w:rPr>
        <w:fldChar w:fldCharType="end"/>
      </w:r>
      <w:r w:rsidR="00E0187B" w:rsidRPr="0064435F">
        <w:rPr>
          <w:rFonts w:ascii="Times New Roman" w:hAnsi="Times New Roman"/>
          <w:sz w:val="24"/>
          <w:szCs w:val="24"/>
          <w:lang w:val="en-US"/>
        </w:rPr>
        <w:t xml:space="preserve"> </w:t>
      </w:r>
      <w:r w:rsidRPr="0064435F">
        <w:rPr>
          <w:rFonts w:ascii="Times New Roman" w:hAnsi="Times New Roman"/>
          <w:sz w:val="24"/>
          <w:szCs w:val="24"/>
          <w:lang w:val="en-US"/>
        </w:rPr>
        <w:t xml:space="preserve">propose a ride sharing model with a maximum allowed detour of 30% of the travel time, a maximum waiting time of 10 minutes and a first-in-first-out (FIFO) rules. His analysis is based on 498 732 trips simulated based on the home-work and work-home </w:t>
      </w:r>
      <w:r w:rsidR="0012143A" w:rsidRPr="0064435F">
        <w:rPr>
          <w:rFonts w:ascii="Times New Roman" w:hAnsi="Times New Roman"/>
          <w:sz w:val="24"/>
          <w:szCs w:val="24"/>
          <w:lang w:val="en-US"/>
        </w:rPr>
        <w:t>commuting</w:t>
      </w:r>
      <w:r w:rsidRPr="0064435F">
        <w:rPr>
          <w:rFonts w:ascii="Times New Roman" w:hAnsi="Times New Roman"/>
          <w:sz w:val="24"/>
          <w:szCs w:val="24"/>
          <w:lang w:val="en-US"/>
        </w:rPr>
        <w:t xml:space="preserve"> data </w:t>
      </w:r>
      <w:r w:rsidR="0012143A" w:rsidRPr="0064435F">
        <w:rPr>
          <w:rFonts w:ascii="Times New Roman" w:hAnsi="Times New Roman"/>
          <w:sz w:val="24"/>
          <w:szCs w:val="24"/>
          <w:lang w:val="en-US"/>
        </w:rPr>
        <w:t xml:space="preserve">of Stockholm (Sweden) </w:t>
      </w:r>
      <w:r w:rsidRPr="0064435F">
        <w:rPr>
          <w:rFonts w:ascii="Times New Roman" w:hAnsi="Times New Roman"/>
          <w:sz w:val="24"/>
          <w:szCs w:val="24"/>
          <w:lang w:val="en-US"/>
        </w:rPr>
        <w:t xml:space="preserve">coming from the REGENT </w:t>
      </w:r>
      <w:r w:rsidR="00E0187B" w:rsidRPr="0064435F">
        <w:rPr>
          <w:rFonts w:ascii="Times New Roman" w:hAnsi="Times New Roman"/>
          <w:sz w:val="24"/>
          <w:szCs w:val="24"/>
          <w:lang w:val="en-US"/>
        </w:rPr>
        <w:fldChar w:fldCharType="begin"/>
      </w:r>
      <w:r w:rsidR="00E0187B" w:rsidRPr="0064435F">
        <w:rPr>
          <w:rFonts w:ascii="Times New Roman" w:hAnsi="Times New Roman"/>
          <w:sz w:val="24"/>
          <w:szCs w:val="24"/>
          <w:lang w:val="en-US"/>
        </w:rPr>
        <w:instrText xml:space="preserve"> ADDIN ZOTERO_ITEM CSL_CITATION {"citationID":"eA4n0Z8H","properties":{"formattedCitation":"(Almroth et al., 2014)","plainCitation":"(Almroth et al., 2014)","noteIndex":0},"citationItems":[{"id":626,"uris":["http://zotero.org/users/8331578/items/WTJN3EYL"],"uri":["http://zotero.org/users/8331578/items/WTJN3EYL"],"itemData":{"id":626,"type":"report","event-place":"Stockholm","publisher":"Centre for Transport Studies Stockholm","publisher-place":"Stockholm","title":"Further development of SAMPERS and modeling of urban congestion","URL":"https://www.transportportal.se/swopec/CTS2014-10.pdf","author":[{"family":"Almroth","given":"Andreas"},{"family":"Berglund","given":"Svante"},{"family":"Canella","given":"Olivier"},{"family":"Engelson","given":"Leonid"},{"family":"Flötteröd","given":"Gunnar"},{"family":"Jonsson","given":"Daniel"},{"family":"Kristoffersson","given":"Ida"},{"family":"West","given":"Jens"}],"accessed":{"date-parts":[["2021",8,14]]},"issued":{"date-parts":[["2014",10]]}}}],"schema":"https://github.com/citation-style-language/schema/raw/master/csl-citation.json"} </w:instrText>
      </w:r>
      <w:r w:rsidR="00E0187B" w:rsidRPr="0064435F">
        <w:rPr>
          <w:rFonts w:ascii="Times New Roman" w:hAnsi="Times New Roman"/>
          <w:sz w:val="24"/>
          <w:szCs w:val="24"/>
          <w:lang w:val="en-US"/>
        </w:rPr>
        <w:fldChar w:fldCharType="separate"/>
      </w:r>
      <w:r w:rsidR="00E0187B" w:rsidRPr="0064435F">
        <w:rPr>
          <w:rFonts w:ascii="Times New Roman" w:hAnsi="Times New Roman"/>
          <w:sz w:val="24"/>
          <w:lang w:val="en-US"/>
        </w:rPr>
        <w:t>(Almroth et al., 2014)</w:t>
      </w:r>
      <w:r w:rsidR="00E0187B"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Those data are then fitted to the morning and afternoon peaks assuming Gaussian distribution </w:t>
      </w:r>
      <w:r w:rsidR="00901B23" w:rsidRPr="0064435F">
        <w:rPr>
          <w:rFonts w:ascii="Times New Roman" w:hAnsi="Times New Roman"/>
          <w:sz w:val="24"/>
          <w:szCs w:val="24"/>
          <w:lang w:val="en-US"/>
        </w:rPr>
        <w:fldChar w:fldCharType="begin"/>
      </w:r>
      <w:r w:rsidR="00901B23" w:rsidRPr="0064435F">
        <w:rPr>
          <w:rFonts w:ascii="Times New Roman" w:hAnsi="Times New Roman"/>
          <w:sz w:val="24"/>
          <w:szCs w:val="24"/>
          <w:lang w:val="en-US"/>
        </w:rPr>
        <w:instrText xml:space="preserve"> ADDIN ZOTERO_ITEM CSL_CITATION {"citationID":"DB0qzvoD","properties":{"formattedCitation":"(Almroth et al., 2014)","plainCitation":"(Almroth et al., 2014)","noteIndex":0},"citationItems":[{"id":626,"uris":["http://zotero.org/users/8331578/items/WTJN3EYL"],"uri":["http://zotero.org/users/8331578/items/WTJN3EYL"],"itemData":{"id":626,"type":"report","event-place":"Stockholm","publisher":"Centre for Transport Studies Stockholm","publisher-place":"Stockholm","title":"Further development of SAMPERS and modeling of urban congestion","URL":"https://www.transportportal.se/swopec/CTS2014-10.pdf","author":[{"family":"Almroth","given":"Andreas"},{"family":"Berglund","given":"Svante"},{"family":"Canella","given":"Olivier"},{"family":"Engelson","given":"Leonid"},{"family":"Flötteröd","given":"Gunnar"},{"family":"Jonsson","given":"Daniel"},{"family":"Kristoffersson","given":"Ida"},{"family":"West","given":"Jens"}],"accessed":{"date-parts":[["2021",8,14]]},"issued":{"date-parts":[["2014",10]]}}}],"schema":"https://github.com/citation-style-language/schema/raw/master/csl-citation.json"} </w:instrText>
      </w:r>
      <w:r w:rsidR="00901B23" w:rsidRPr="0064435F">
        <w:rPr>
          <w:rFonts w:ascii="Times New Roman" w:hAnsi="Times New Roman"/>
          <w:sz w:val="24"/>
          <w:szCs w:val="24"/>
          <w:lang w:val="en-US"/>
        </w:rPr>
        <w:fldChar w:fldCharType="separate"/>
      </w:r>
      <w:r w:rsidR="00901B23" w:rsidRPr="0064435F">
        <w:rPr>
          <w:rFonts w:ascii="Times New Roman" w:hAnsi="Times New Roman"/>
          <w:sz w:val="24"/>
          <w:lang w:val="en-US"/>
        </w:rPr>
        <w:t>(Almroth et al., 2014)</w:t>
      </w:r>
      <w:r w:rsidR="00901B23" w:rsidRPr="0064435F">
        <w:rPr>
          <w:rFonts w:ascii="Times New Roman" w:hAnsi="Times New Roman"/>
          <w:sz w:val="24"/>
          <w:szCs w:val="24"/>
          <w:lang w:val="en-US"/>
        </w:rPr>
        <w:fldChar w:fldCharType="end"/>
      </w:r>
      <w:r w:rsidR="00901B23" w:rsidRPr="0064435F">
        <w:rPr>
          <w:rFonts w:ascii="Times New Roman" w:hAnsi="Times New Roman"/>
          <w:sz w:val="24"/>
          <w:szCs w:val="24"/>
          <w:lang w:val="en-US"/>
        </w:rPr>
        <w:t xml:space="preserve">. </w:t>
      </w:r>
      <w:r w:rsidR="00EB7347" w:rsidRPr="0064435F">
        <w:rPr>
          <w:rFonts w:ascii="Times New Roman" w:hAnsi="Times New Roman"/>
          <w:sz w:val="24"/>
          <w:szCs w:val="24"/>
          <w:lang w:val="en-US"/>
        </w:rPr>
        <w:t xml:space="preserve">Only 51% of those data </w:t>
      </w:r>
      <w:proofErr w:type="gramStart"/>
      <w:r w:rsidR="00EB7347" w:rsidRPr="0064435F">
        <w:rPr>
          <w:rFonts w:ascii="Times New Roman" w:hAnsi="Times New Roman"/>
          <w:sz w:val="24"/>
          <w:szCs w:val="24"/>
          <w:lang w:val="en-US"/>
        </w:rPr>
        <w:t>are kept</w:t>
      </w:r>
      <w:proofErr w:type="gramEnd"/>
      <w:r w:rsidR="00EB7347" w:rsidRPr="0064435F">
        <w:rPr>
          <w:rFonts w:ascii="Times New Roman" w:hAnsi="Times New Roman"/>
          <w:sz w:val="24"/>
          <w:szCs w:val="24"/>
          <w:lang w:val="en-US"/>
        </w:rPr>
        <w:t xml:space="preserve"> for the simulation by removing trips coming or going outside the studied area. Conclusions of this paper demonstrate that without ride sharing the total number of kilometers traveled increased by 24%.</w:t>
      </w:r>
    </w:p>
    <w:p w14:paraId="21612C37" w14:textId="6E28A29C" w:rsidR="00416A4F" w:rsidRPr="0064435F" w:rsidRDefault="00416A4F" w:rsidP="00180CA2">
      <w:pPr>
        <w:spacing w:line="360" w:lineRule="auto"/>
        <w:jc w:val="both"/>
        <w:rPr>
          <w:rFonts w:ascii="Times New Roman" w:hAnsi="Times New Roman"/>
          <w:sz w:val="24"/>
          <w:szCs w:val="24"/>
          <w:lang w:val="en-US"/>
        </w:rPr>
      </w:pPr>
    </w:p>
    <w:p w14:paraId="18375AF8" w14:textId="17AF02DE" w:rsidR="00560775" w:rsidRPr="0064435F" w:rsidRDefault="00F140D1" w:rsidP="00180CA2">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Chen </w:t>
      </w:r>
      <w:r w:rsidR="005D58F9" w:rsidRPr="0064435F">
        <w:rPr>
          <w:rFonts w:ascii="Times New Roman" w:hAnsi="Times New Roman"/>
          <w:sz w:val="24"/>
          <w:szCs w:val="24"/>
          <w:lang w:val="en-US"/>
        </w:rPr>
        <w:t xml:space="preserve">et al. </w:t>
      </w:r>
      <w:r w:rsidR="005D58F9" w:rsidRPr="0064435F">
        <w:rPr>
          <w:rFonts w:ascii="Times New Roman" w:hAnsi="Times New Roman"/>
          <w:sz w:val="24"/>
          <w:szCs w:val="24"/>
          <w:lang w:val="en-US"/>
        </w:rPr>
        <w:fldChar w:fldCharType="begin"/>
      </w:r>
      <w:r w:rsidR="0043441A" w:rsidRPr="0064435F">
        <w:rPr>
          <w:rFonts w:ascii="Times New Roman" w:hAnsi="Times New Roman"/>
          <w:sz w:val="24"/>
          <w:szCs w:val="24"/>
          <w:lang w:val="en-US"/>
        </w:rPr>
        <w:instrText xml:space="preserve"> ADDIN ZOTERO_ITEM CSL_CITATION {"citationID":"6XY1Kyoh","properties":{"formattedCitation":"(Chen et al., 2016)","plainCitation":"(Chen et al., 2016)","dontUpdate":true,"noteIndex":0},"citationItems":[{"id":75,"uris":["http://zotero.org/users/8331578/items/B7LD37SD"],"uri":["http://zotero.org/users/8331578/items/B7LD37SD"],"itemData":{"id":75,"type":"article-journal","abstract":"There are natural synergies between shared autonomous vehicle (AV) fleets and electric vehicle (EV) technology, since fleets of AVs resolve the practical limitations of today’s non-autonomous EVs, including traveler range anxiety, access to charging infrastructure, and charging time management. Fleet-managed AVs relieve such concerns, managing range and charging activities based on real-time trip demand and established charging-station locations, as demonstrated in this paper. This work explores the management of a fleet of shared autonomous electric vehicles (SAEVs) in a regional, discrete-time, agent-based model. The simulation examines the operation of SAEVs under various vehicle range and charging infrastructure scenarios in a gridded city modeled roughly after the densities of Austin, Texas.","container-title":"Transportation Research Part A: Policy and Practice","issue":"C","language":"en","note":"publisher: Elsevier","page":"243-254","source":"ideas.repec.org","title":"Operations of a shared, autonomous, electric vehicle fleet: Implications of vehicle &amp; charging infrastructure decisions","title-short":"Operations of a shared, autonomous, electric vehicle fleet","volume":"94","author":[{"family":"Chen","given":"T. Donna"},{"family":"Kockelman","given":"Kara M."},{"family":"Hanna","given":"Josiah P."}],"issued":{"date-parts":[["2016"]]}}}],"schema":"https://github.com/citation-style-language/schema/raw/master/csl-citation.json"} </w:instrText>
      </w:r>
      <w:r w:rsidR="005D58F9" w:rsidRPr="0064435F">
        <w:rPr>
          <w:rFonts w:ascii="Times New Roman" w:hAnsi="Times New Roman"/>
          <w:sz w:val="24"/>
          <w:szCs w:val="24"/>
          <w:lang w:val="en-US"/>
        </w:rPr>
        <w:fldChar w:fldCharType="separate"/>
      </w:r>
      <w:r w:rsidR="005D58F9" w:rsidRPr="0064435F">
        <w:rPr>
          <w:rFonts w:ascii="Times New Roman" w:hAnsi="Times New Roman"/>
          <w:sz w:val="24"/>
          <w:lang w:val="en-US"/>
        </w:rPr>
        <w:t>(2016)</w:t>
      </w:r>
      <w:r w:rsidR="005D58F9"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focuses on the implementation of SAEVs and the strategic question of charging infrastructure position. </w:t>
      </w:r>
      <w:r w:rsidR="00560775" w:rsidRPr="0064435F">
        <w:rPr>
          <w:rFonts w:ascii="Times New Roman" w:hAnsi="Times New Roman"/>
          <w:sz w:val="24"/>
          <w:szCs w:val="24"/>
          <w:lang w:val="en-US"/>
        </w:rPr>
        <w:t xml:space="preserve">Her simulation is in three times: first she creates charging stations when an aTaxi needs to be charged and can not find a free charging station, then she does the simulation again knowing the position of the charging stations </w:t>
      </w:r>
      <w:proofErr w:type="gramStart"/>
      <w:r w:rsidR="00560775" w:rsidRPr="0064435F">
        <w:rPr>
          <w:rFonts w:ascii="Times New Roman" w:hAnsi="Times New Roman"/>
          <w:sz w:val="24"/>
          <w:szCs w:val="24"/>
          <w:lang w:val="en-US"/>
        </w:rPr>
        <w:t>in order to</w:t>
      </w:r>
      <w:proofErr w:type="gramEnd"/>
      <w:r w:rsidR="00560775" w:rsidRPr="0064435F">
        <w:rPr>
          <w:rFonts w:ascii="Times New Roman" w:hAnsi="Times New Roman"/>
          <w:sz w:val="24"/>
          <w:szCs w:val="24"/>
          <w:lang w:val="en-US"/>
        </w:rPr>
        <w:t xml:space="preserve"> determine the fleet size and finally she run the simulation on several days to get the final results. The simulation uses 5% of the daily 8.8 million trips happening in Austin, Texas (USA) simulated thanks to the data of Austin’s 2010 Capital Area Metropolitan Planning Organization</w:t>
      </w:r>
      <w:r w:rsidR="00901B23" w:rsidRPr="0064435F">
        <w:rPr>
          <w:rFonts w:ascii="Times New Roman" w:hAnsi="Times New Roman"/>
          <w:sz w:val="24"/>
          <w:szCs w:val="24"/>
          <w:lang w:val="en-US"/>
        </w:rPr>
        <w:t xml:space="preserve"> </w:t>
      </w:r>
      <w:r w:rsidR="00901B23" w:rsidRPr="0064435F">
        <w:rPr>
          <w:rFonts w:ascii="Times New Roman" w:hAnsi="Times New Roman"/>
          <w:sz w:val="24"/>
          <w:szCs w:val="24"/>
          <w:lang w:val="en-US"/>
        </w:rPr>
        <w:fldChar w:fldCharType="begin"/>
      </w:r>
      <w:r w:rsidR="00901B23" w:rsidRPr="0064435F">
        <w:rPr>
          <w:rFonts w:ascii="Times New Roman" w:hAnsi="Times New Roman"/>
          <w:sz w:val="24"/>
          <w:szCs w:val="24"/>
          <w:lang w:val="en-US"/>
        </w:rPr>
        <w:instrText xml:space="preserve"> ADDIN ZOTERO_ITEM CSL_CITATION {"citationID":"xg1RwEv3","properties":{"formattedCitation":"(CAMPO, 2021)","plainCitation":"(CAMPO, 2021)","noteIndex":0},"citationItems":[{"id":357,"uris":["http://zotero.org/users/8331578/items/SJELWAG4"],"uri":["http://zotero.org/users/8331578/items/SJELWAG4"],"itemData":{"id":357,"type":"webpage","abstract":"As the regional transportation planning organization encompassing Bastrop, Burnet, Caldwell, Hays, Travis, and Williamson Counties, CAMPO is committed to improving mobility—and ultimately, quality of life—within…more","container-title":"CAMPO","language":"en-US","title":"CAMPO","URL":"https://www.campotexas.org/","author":[{"family":"CAMPO","given":""}],"accessed":{"date-parts":[["2021",8,14]]},"issued":{"date-parts":[["2021"]]}}}],"schema":"https://github.com/citation-style-language/schema/raw/master/csl-citation.json"} </w:instrText>
      </w:r>
      <w:r w:rsidR="00901B23" w:rsidRPr="0064435F">
        <w:rPr>
          <w:rFonts w:ascii="Times New Roman" w:hAnsi="Times New Roman"/>
          <w:sz w:val="24"/>
          <w:szCs w:val="24"/>
          <w:lang w:val="en-US"/>
        </w:rPr>
        <w:fldChar w:fldCharType="separate"/>
      </w:r>
      <w:r w:rsidR="00901B23" w:rsidRPr="0064435F">
        <w:rPr>
          <w:rFonts w:ascii="Times New Roman" w:hAnsi="Times New Roman"/>
          <w:sz w:val="24"/>
          <w:lang w:val="en-US"/>
        </w:rPr>
        <w:t>(CAMPO, 2021)</w:t>
      </w:r>
      <w:r w:rsidR="00901B23" w:rsidRPr="0064435F">
        <w:rPr>
          <w:rFonts w:ascii="Times New Roman" w:hAnsi="Times New Roman"/>
          <w:sz w:val="24"/>
          <w:szCs w:val="24"/>
          <w:lang w:val="en-US"/>
        </w:rPr>
        <w:fldChar w:fldCharType="end"/>
      </w:r>
      <w:r w:rsidR="00560775" w:rsidRPr="0064435F">
        <w:rPr>
          <w:rFonts w:ascii="Times New Roman" w:hAnsi="Times New Roman"/>
          <w:sz w:val="24"/>
          <w:szCs w:val="24"/>
          <w:lang w:val="en-US"/>
        </w:rPr>
        <w:t xml:space="preserve"> and of the U.S. National Household Travel Survey (NHTS) of 2009 </w:t>
      </w:r>
      <w:r w:rsidR="00901B23" w:rsidRPr="0064435F">
        <w:rPr>
          <w:rFonts w:ascii="Times New Roman" w:hAnsi="Times New Roman"/>
          <w:sz w:val="24"/>
          <w:szCs w:val="24"/>
          <w:lang w:val="en-US"/>
        </w:rPr>
        <w:fldChar w:fldCharType="begin"/>
      </w:r>
      <w:r w:rsidR="00901B23" w:rsidRPr="0064435F">
        <w:rPr>
          <w:rFonts w:ascii="Times New Roman" w:hAnsi="Times New Roman"/>
          <w:sz w:val="24"/>
          <w:szCs w:val="24"/>
          <w:lang w:val="en-US"/>
        </w:rPr>
        <w:instrText xml:space="preserve"> ADDIN ZOTERO_ITEM CSL_CITATION {"citationID":"A6f7QlLa","properties":{"formattedCitation":"(U.S. Department of Transportation Federal Highway Administration, 2017)","plainCitation":"(U.S. Department of Transportation Federal Highway Administration, 2017)","noteIndex":0},"citationItems":[{"id":355,"uris":["http://zotero.org/users/8331578/items/BV6XI7ZG"],"uri":["http://zotero.org/users/8331578/items/BV6XI7ZG"],"itemData":{"id":355,"type":"webpage","title":"National Household Travel Survey","URL":"https://nhts.ornl.gov/","author":[{"family":"U.S. Department of Transportation Federal Highway Administration","given":""}],"accessed":{"date-parts":[["2021",8,14]]},"issued":{"date-parts":[["2017"]]}}}],"schema":"https://github.com/citation-style-language/schema/raw/master/csl-citation.json"} </w:instrText>
      </w:r>
      <w:r w:rsidR="00901B23" w:rsidRPr="0064435F">
        <w:rPr>
          <w:rFonts w:ascii="Times New Roman" w:hAnsi="Times New Roman"/>
          <w:sz w:val="24"/>
          <w:szCs w:val="24"/>
          <w:lang w:val="en-US"/>
        </w:rPr>
        <w:fldChar w:fldCharType="separate"/>
      </w:r>
      <w:r w:rsidR="00901B23" w:rsidRPr="0064435F">
        <w:rPr>
          <w:rFonts w:ascii="Times New Roman" w:hAnsi="Times New Roman"/>
          <w:sz w:val="24"/>
          <w:lang w:val="en-US"/>
        </w:rPr>
        <w:t>(U.S. Department of Transportation Federal Highway Administration, 2017)</w:t>
      </w:r>
      <w:r w:rsidR="00901B23" w:rsidRPr="0064435F">
        <w:rPr>
          <w:rFonts w:ascii="Times New Roman" w:hAnsi="Times New Roman"/>
          <w:sz w:val="24"/>
          <w:szCs w:val="24"/>
          <w:lang w:val="en-US"/>
        </w:rPr>
        <w:fldChar w:fldCharType="end"/>
      </w:r>
      <w:r w:rsidR="00560775" w:rsidRPr="0064435F">
        <w:rPr>
          <w:rFonts w:ascii="Times New Roman" w:hAnsi="Times New Roman"/>
          <w:sz w:val="24"/>
          <w:szCs w:val="24"/>
          <w:lang w:val="en-US"/>
        </w:rPr>
        <w:t xml:space="preserve">. Since it has </w:t>
      </w:r>
      <w:proofErr w:type="gramStart"/>
      <w:r w:rsidR="00560775" w:rsidRPr="0064435F">
        <w:rPr>
          <w:rFonts w:ascii="Times New Roman" w:hAnsi="Times New Roman"/>
          <w:sz w:val="24"/>
          <w:szCs w:val="24"/>
          <w:lang w:val="en-US"/>
        </w:rPr>
        <w:t>been assumed</w:t>
      </w:r>
      <w:proofErr w:type="gramEnd"/>
      <w:r w:rsidR="00560775" w:rsidRPr="0064435F">
        <w:rPr>
          <w:rFonts w:ascii="Times New Roman" w:hAnsi="Times New Roman"/>
          <w:sz w:val="24"/>
          <w:szCs w:val="24"/>
          <w:lang w:val="en-US"/>
        </w:rPr>
        <w:t xml:space="preserve"> that only 2% of the inhabitants use the SAEVs, the final sample used is only 0.1% of all daily trips. Chen </w:t>
      </w:r>
      <w:r w:rsidR="005D58F9" w:rsidRPr="0064435F">
        <w:rPr>
          <w:rFonts w:ascii="Times New Roman" w:hAnsi="Times New Roman"/>
          <w:sz w:val="24"/>
          <w:szCs w:val="24"/>
          <w:lang w:val="en-US"/>
        </w:rPr>
        <w:t xml:space="preserve">et al. </w:t>
      </w:r>
      <w:r w:rsidR="005D58F9" w:rsidRPr="0064435F">
        <w:rPr>
          <w:rFonts w:ascii="Times New Roman" w:hAnsi="Times New Roman"/>
          <w:sz w:val="24"/>
          <w:szCs w:val="24"/>
          <w:lang w:val="en-US"/>
        </w:rPr>
        <w:fldChar w:fldCharType="begin"/>
      </w:r>
      <w:r w:rsidR="0043441A" w:rsidRPr="0064435F">
        <w:rPr>
          <w:rFonts w:ascii="Times New Roman" w:hAnsi="Times New Roman"/>
          <w:sz w:val="24"/>
          <w:szCs w:val="24"/>
          <w:lang w:val="en-US"/>
        </w:rPr>
        <w:instrText xml:space="preserve"> ADDIN ZOTERO_ITEM CSL_CITATION {"citationID":"2aXtQhbH","properties":{"formattedCitation":"(Chen et al., 2016)","plainCitation":"(Chen et al., 2016)","dontUpdate":true,"noteIndex":0},"citationItems":[{"id":75,"uris":["http://zotero.org/users/8331578/items/B7LD37SD"],"uri":["http://zotero.org/users/8331578/items/B7LD37SD"],"itemData":{"id":75,"type":"article-journal","abstract":"There are natural synergies between shared autonomous vehicle (AV) fleets and electric vehicle (EV) technology, since fleets of AVs resolve the practical limitations of today’s non-autonomous EVs, including traveler range anxiety, access to charging infrastructure, and charging time management. Fleet-managed AVs relieve such concerns, managing range and charging activities based on real-time trip demand and established charging-station locations, as demonstrated in this paper. This work explores the management of a fleet of shared autonomous electric vehicles (SAEVs) in a regional, discrete-time, agent-based model. The simulation examines the operation of SAEVs under various vehicle range and charging infrastructure scenarios in a gridded city modeled roughly after the densities of Austin, Texas.","container-title":"Transportation Research Part A: Policy and Practice","issue":"C","language":"en","note":"publisher: Elsevier","page":"243-254","source":"ideas.repec.org","title":"Operations of a shared, autonomous, electric vehicle fleet: Implications of vehicle &amp; charging infrastructure decisions","title-short":"Operations of a shared, autonomous, electric vehicle fleet","volume":"94","author":[{"family":"Chen","given":"T. Donna"},{"family":"Kockelman","given":"Kara M."},{"family":"Hanna","given":"Josiah P."}],"issued":{"date-parts":[["2016"]]}}}],"schema":"https://github.com/citation-style-language/schema/raw/master/csl-citation.json"} </w:instrText>
      </w:r>
      <w:r w:rsidR="005D58F9" w:rsidRPr="0064435F">
        <w:rPr>
          <w:rFonts w:ascii="Times New Roman" w:hAnsi="Times New Roman"/>
          <w:sz w:val="24"/>
          <w:szCs w:val="24"/>
          <w:lang w:val="en-US"/>
        </w:rPr>
        <w:fldChar w:fldCharType="separate"/>
      </w:r>
      <w:r w:rsidR="005D58F9" w:rsidRPr="0064435F">
        <w:rPr>
          <w:rFonts w:ascii="Times New Roman" w:hAnsi="Times New Roman"/>
          <w:sz w:val="24"/>
          <w:lang w:val="en-US"/>
        </w:rPr>
        <w:t>(2016)</w:t>
      </w:r>
      <w:r w:rsidR="005D58F9" w:rsidRPr="0064435F">
        <w:rPr>
          <w:rFonts w:ascii="Times New Roman" w:hAnsi="Times New Roman"/>
          <w:sz w:val="24"/>
          <w:szCs w:val="24"/>
          <w:lang w:val="en-US"/>
        </w:rPr>
        <w:fldChar w:fldCharType="end"/>
      </w:r>
      <w:r w:rsidR="00560775" w:rsidRPr="0064435F">
        <w:rPr>
          <w:rFonts w:ascii="Times New Roman" w:hAnsi="Times New Roman"/>
          <w:sz w:val="24"/>
          <w:szCs w:val="24"/>
          <w:lang w:val="en-US"/>
        </w:rPr>
        <w:t xml:space="preserve"> has been able to show that the fleet size is sensitive to the charge time and the vehicle range (meaning the total distance an electric vehicle can travel before its battery to be empty) and that the number of charging stations is dependent on this vehicle range as well.</w:t>
      </w:r>
    </w:p>
    <w:p w14:paraId="780AB22A" w14:textId="77777777" w:rsidR="00F140D1" w:rsidRPr="0064435F" w:rsidRDefault="00F140D1" w:rsidP="00DE1450">
      <w:pPr>
        <w:spacing w:line="360" w:lineRule="auto"/>
        <w:jc w:val="both"/>
        <w:rPr>
          <w:rFonts w:ascii="Times New Roman" w:hAnsi="Times New Roman"/>
          <w:sz w:val="24"/>
          <w:szCs w:val="24"/>
          <w:lang w:val="en-US"/>
        </w:rPr>
      </w:pPr>
    </w:p>
    <w:p w14:paraId="3302E23F" w14:textId="386F3517" w:rsidR="00560775" w:rsidRPr="0064435F" w:rsidRDefault="00560775" w:rsidP="0062601D">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Loeb et al. </w:t>
      </w:r>
      <w:r w:rsidR="0043441A" w:rsidRPr="0064435F">
        <w:rPr>
          <w:rFonts w:ascii="Times New Roman" w:hAnsi="Times New Roman"/>
          <w:sz w:val="24"/>
          <w:szCs w:val="24"/>
          <w:lang w:val="en-US"/>
        </w:rPr>
        <w:fldChar w:fldCharType="begin"/>
      </w:r>
      <w:r w:rsidR="0043441A" w:rsidRPr="0064435F">
        <w:rPr>
          <w:rFonts w:ascii="Times New Roman" w:hAnsi="Times New Roman"/>
          <w:sz w:val="24"/>
          <w:szCs w:val="24"/>
          <w:lang w:val="en-US"/>
        </w:rPr>
        <w:instrText xml:space="preserve"> ADDIN ZOTERO_ITEM CSL_CITATION {"citationID":"mO4mKlze","properties":{"formattedCitation":"(Loeb et al., 2018)","plainCitation":"(Loeb et al., 2018)","dontUpdate":true,"noteIndex":0},"citationItems":[{"id":638,"uris":["http://zotero.org/users/8331578/items/LUH9CA8V"],"uri":["http://zotero.org/users/8331578/items/LUH9CA8V"],"itemData":{"id":638,"type":"article-newspaper","container-title":"Transportation Research Part C: Emerging Technologies","edition":"89","page":"222-233","title":"Shared autonomous electric vehicle (SEAV) operations across the Austin, Texas network with a focus on charging infrastructure decisions","author":[{"family":"Loeb","given":"Benjamin"},{"family":"Kockelman","given":"Kara"},{"family":"Liu","given":"Jun"}],"issued":{"date-parts":[["2018"]]}}}],"schema":"https://github.com/citation-style-language/schema/raw/master/csl-citation.json"} </w:instrText>
      </w:r>
      <w:r w:rsidR="0043441A" w:rsidRPr="0064435F">
        <w:rPr>
          <w:rFonts w:ascii="Times New Roman" w:hAnsi="Times New Roman"/>
          <w:sz w:val="24"/>
          <w:szCs w:val="24"/>
          <w:lang w:val="en-US"/>
        </w:rPr>
        <w:fldChar w:fldCharType="separate"/>
      </w:r>
      <w:r w:rsidR="0043441A" w:rsidRPr="0064435F">
        <w:rPr>
          <w:rFonts w:ascii="Times New Roman" w:hAnsi="Times New Roman"/>
          <w:sz w:val="24"/>
          <w:lang w:val="en-US"/>
        </w:rPr>
        <w:t>(2018)</w:t>
      </w:r>
      <w:r w:rsidR="0043441A"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have then improved Chen</w:t>
      </w:r>
      <w:r w:rsidR="005D58F9" w:rsidRPr="0064435F">
        <w:rPr>
          <w:rFonts w:ascii="Times New Roman" w:hAnsi="Times New Roman"/>
          <w:sz w:val="24"/>
          <w:szCs w:val="24"/>
          <w:lang w:val="en-US"/>
        </w:rPr>
        <w:t xml:space="preserve"> et al.</w:t>
      </w:r>
      <w:r w:rsidRPr="0064435F">
        <w:rPr>
          <w:rFonts w:ascii="Times New Roman" w:hAnsi="Times New Roman"/>
          <w:sz w:val="24"/>
          <w:szCs w:val="24"/>
          <w:lang w:val="en-US"/>
        </w:rPr>
        <w:t>’</w:t>
      </w:r>
      <w:r w:rsidR="005D58F9" w:rsidRPr="0064435F">
        <w:rPr>
          <w:rFonts w:ascii="Times New Roman" w:hAnsi="Times New Roman"/>
          <w:sz w:val="24"/>
          <w:szCs w:val="24"/>
          <w:lang w:val="en-US"/>
        </w:rPr>
        <w:t>s</w:t>
      </w:r>
      <w:r w:rsidRPr="0064435F">
        <w:rPr>
          <w:rFonts w:ascii="Times New Roman" w:hAnsi="Times New Roman"/>
          <w:sz w:val="24"/>
          <w:szCs w:val="24"/>
          <w:lang w:val="en-US"/>
        </w:rPr>
        <w:t xml:space="preserve"> analyses</w:t>
      </w:r>
      <w:r w:rsidR="00BD0CEF" w:rsidRPr="0064435F">
        <w:rPr>
          <w:rFonts w:ascii="Times New Roman" w:hAnsi="Times New Roman"/>
          <w:sz w:val="24"/>
          <w:szCs w:val="24"/>
          <w:lang w:val="en-US"/>
        </w:rPr>
        <w:t xml:space="preserve"> </w:t>
      </w:r>
      <w:r w:rsidR="005D58F9" w:rsidRPr="0064435F">
        <w:rPr>
          <w:rFonts w:ascii="Times New Roman" w:hAnsi="Times New Roman"/>
          <w:sz w:val="24"/>
          <w:szCs w:val="24"/>
          <w:lang w:val="en-US"/>
        </w:rPr>
        <w:fldChar w:fldCharType="begin"/>
      </w:r>
      <w:r w:rsidR="0043441A" w:rsidRPr="0064435F">
        <w:rPr>
          <w:rFonts w:ascii="Times New Roman" w:hAnsi="Times New Roman"/>
          <w:sz w:val="24"/>
          <w:szCs w:val="24"/>
          <w:lang w:val="en-US"/>
        </w:rPr>
        <w:instrText xml:space="preserve"> ADDIN ZOTERO_ITEM CSL_CITATION {"citationID":"fKnSVabW","properties":{"formattedCitation":"(Chen et al., 2016)","plainCitation":"(Chen et al., 2016)","dontUpdate":true,"noteIndex":0},"citationItems":[{"id":75,"uris":["http://zotero.org/users/8331578/items/B7LD37SD"],"uri":["http://zotero.org/users/8331578/items/B7LD37SD"],"itemData":{"id":75,"type":"article-journal","abstract":"There are natural synergies between shared autonomous vehicle (AV) fleets and electric vehicle (EV) technology, since fleets of AVs resolve the practical limitations of today’s non-autonomous EVs, including traveler range anxiety, access to charging infrastructure, and charging time management. Fleet-managed AVs relieve such concerns, managing range and charging activities based on real-time trip demand and established charging-station locations, as demonstrated in this paper. This work explores the management of a fleet of shared autonomous electric vehicles (SAEVs) in a regional, discrete-time, agent-based model. The simulation examines the operation of SAEVs under various vehicle range and charging infrastructure scenarios in a gridded city modeled roughly after the densities of Austin, Texas.","container-title":"Transportation Research Part A: Policy and Practice","issue":"C","language":"en","note":"publisher: Elsevier","page":"243-254","source":"ideas.repec.org","title":"Operations of a shared, autonomous, electric vehicle fleet: Implications of vehicle &amp; charging infrastructure decisions","title-short":"Operations of a shared, autonomous, electric vehicle fleet","volume":"94","author":[{"family":"Chen","given":"T. Donna"},{"family":"Kockelman","given":"Kara M."},{"family":"Hanna","given":"Josiah P."}],"issued":{"date-parts":[["2016"]]}}}],"schema":"https://github.com/citation-style-language/schema/raw/master/csl-citation.json"} </w:instrText>
      </w:r>
      <w:r w:rsidR="005D58F9" w:rsidRPr="0064435F">
        <w:rPr>
          <w:rFonts w:ascii="Times New Roman" w:hAnsi="Times New Roman"/>
          <w:sz w:val="24"/>
          <w:szCs w:val="24"/>
          <w:lang w:val="en-US"/>
        </w:rPr>
        <w:fldChar w:fldCharType="separate"/>
      </w:r>
      <w:r w:rsidR="005D58F9" w:rsidRPr="0064435F">
        <w:rPr>
          <w:rFonts w:ascii="Times New Roman" w:hAnsi="Times New Roman"/>
          <w:sz w:val="24"/>
          <w:lang w:val="en-US"/>
        </w:rPr>
        <w:t>(2016)</w:t>
      </w:r>
      <w:r w:rsidR="005D58F9"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00CB065A" w:rsidRPr="0064435F">
        <w:rPr>
          <w:rFonts w:ascii="Times New Roman" w:hAnsi="Times New Roman"/>
          <w:sz w:val="24"/>
          <w:szCs w:val="24"/>
          <w:lang w:val="en-US"/>
        </w:rPr>
        <w:t xml:space="preserve">Unlike Chen </w:t>
      </w:r>
      <w:r w:rsidR="005D58F9" w:rsidRPr="0064435F">
        <w:rPr>
          <w:rFonts w:ascii="Times New Roman" w:hAnsi="Times New Roman"/>
          <w:sz w:val="24"/>
          <w:szCs w:val="24"/>
          <w:lang w:val="en-US"/>
        </w:rPr>
        <w:t xml:space="preserve">et al. </w:t>
      </w:r>
      <w:r w:rsidR="005D58F9" w:rsidRPr="0064435F">
        <w:rPr>
          <w:rFonts w:ascii="Times New Roman" w:hAnsi="Times New Roman"/>
          <w:sz w:val="24"/>
          <w:szCs w:val="24"/>
          <w:lang w:val="en-US"/>
        </w:rPr>
        <w:fldChar w:fldCharType="begin"/>
      </w:r>
      <w:r w:rsidR="0043441A" w:rsidRPr="0064435F">
        <w:rPr>
          <w:rFonts w:ascii="Times New Roman" w:hAnsi="Times New Roman"/>
          <w:sz w:val="24"/>
          <w:szCs w:val="24"/>
          <w:lang w:val="en-US"/>
        </w:rPr>
        <w:instrText xml:space="preserve"> ADDIN ZOTERO_ITEM CSL_CITATION {"citationID":"yqUhj0B1","properties":{"formattedCitation":"(Chen et al., 2016)","plainCitation":"(Chen et al., 2016)","dontUpdate":true,"noteIndex":0},"citationItems":[{"id":75,"uris":["http://zotero.org/users/8331578/items/B7LD37SD"],"uri":["http://zotero.org/users/8331578/items/B7LD37SD"],"itemData":{"id":75,"type":"article-journal","abstract":"There are natural synergies between shared autonomous vehicle (AV) fleets and electric vehicle (EV) technology, since fleets of AVs resolve the practical limitations of today’s non-autonomous EVs, including traveler range anxiety, access to charging infrastructure, and charging time management. Fleet-managed AVs relieve such concerns, managing range and charging activities based on real-time trip demand and established charging-station locations, as demonstrated in this paper. This work explores the management of a fleet of shared autonomous electric vehicles (SAEVs) in a regional, discrete-time, agent-based model. The simulation examines the operation of SAEVs under various vehicle range and charging infrastructure scenarios in a gridded city modeled roughly after the densities of Austin, Texas.","container-title":"Transportation Research Part A: Policy and Practice","issue":"C","language":"en","note":"publisher: Elsevier","page":"243-254","source":"ideas.repec.org","title":"Operations of a shared, autonomous, electric vehicle fleet: Implications of vehicle &amp; charging infrastructure decisions","title-short":"Operations of a shared, autonomous, electric vehicle fleet","volume":"94","author":[{"family":"Chen","given":"T. Donna"},{"family":"Kockelman","given":"Kara M."},{"family":"Hanna","given":"Josiah P."}],"issued":{"date-parts":[["2016"]]}}}],"schema":"https://github.com/citation-style-language/schema/raw/master/csl-citation.json"} </w:instrText>
      </w:r>
      <w:r w:rsidR="005D58F9" w:rsidRPr="0064435F">
        <w:rPr>
          <w:rFonts w:ascii="Times New Roman" w:hAnsi="Times New Roman"/>
          <w:sz w:val="24"/>
          <w:szCs w:val="24"/>
          <w:lang w:val="en-US"/>
        </w:rPr>
        <w:fldChar w:fldCharType="separate"/>
      </w:r>
      <w:r w:rsidR="005D58F9" w:rsidRPr="0064435F">
        <w:rPr>
          <w:rFonts w:ascii="Times New Roman" w:hAnsi="Times New Roman"/>
          <w:sz w:val="24"/>
          <w:lang w:val="en-US"/>
        </w:rPr>
        <w:t>(2016)</w:t>
      </w:r>
      <w:r w:rsidR="005D58F9" w:rsidRPr="0064435F">
        <w:rPr>
          <w:rFonts w:ascii="Times New Roman" w:hAnsi="Times New Roman"/>
          <w:sz w:val="24"/>
          <w:szCs w:val="24"/>
          <w:lang w:val="en-US"/>
        </w:rPr>
        <w:fldChar w:fldCharType="end"/>
      </w:r>
      <w:r w:rsidR="00CB065A" w:rsidRPr="0064435F">
        <w:rPr>
          <w:rFonts w:ascii="Times New Roman" w:hAnsi="Times New Roman"/>
          <w:sz w:val="24"/>
          <w:szCs w:val="24"/>
          <w:lang w:val="en-US"/>
        </w:rPr>
        <w:t xml:space="preserve">, Loeb et al. </w:t>
      </w:r>
      <w:r w:rsidR="0043441A" w:rsidRPr="0064435F">
        <w:rPr>
          <w:rFonts w:ascii="Times New Roman" w:hAnsi="Times New Roman"/>
          <w:sz w:val="24"/>
          <w:szCs w:val="24"/>
          <w:lang w:val="en-US"/>
        </w:rPr>
        <w:fldChar w:fldCharType="begin"/>
      </w:r>
      <w:r w:rsidR="0043441A" w:rsidRPr="0064435F">
        <w:rPr>
          <w:rFonts w:ascii="Times New Roman" w:hAnsi="Times New Roman"/>
          <w:sz w:val="24"/>
          <w:szCs w:val="24"/>
          <w:lang w:val="en-US"/>
        </w:rPr>
        <w:instrText xml:space="preserve"> ADDIN ZOTERO_ITEM CSL_CITATION {"citationID":"U8nYw0J3","properties":{"formattedCitation":"(Loeb et al., 2018)","plainCitation":"(Loeb et al., 2018)","noteIndex":0},"citationItems":[{"id":638,"uris":["http://zotero.org/users/8331578/items/LUH9CA8V"],"uri":["http://zotero.org/users/8331578/items/LUH9CA8V"],"itemData":{"id":638,"type":"article-newspaper","container-title":"Transportation Research Part C: Emerging Technologies","edition":"89","page":"222-233","title":"Shared autonomous electric vehicle (SEAV) operations across the Austin, Texas network with a focus on charging infrastructure decisions","author":[{"family":"Loeb","given":"Benjamin"},{"family":"Kockelman","given":"Kara"},{"family":"Liu","given":"Jun"}],"issued":{"date-parts":[["2018"]]}}}],"schema":"https://github.com/citation-style-language/schema/raw/master/csl-citation.json"} </w:instrText>
      </w:r>
      <w:r w:rsidR="0043441A" w:rsidRPr="0064435F">
        <w:rPr>
          <w:rFonts w:ascii="Times New Roman" w:hAnsi="Times New Roman"/>
          <w:sz w:val="24"/>
          <w:szCs w:val="24"/>
          <w:lang w:val="en-US"/>
        </w:rPr>
        <w:fldChar w:fldCharType="separate"/>
      </w:r>
      <w:r w:rsidR="0043441A" w:rsidRPr="0064435F">
        <w:rPr>
          <w:rFonts w:ascii="Times New Roman" w:hAnsi="Times New Roman"/>
          <w:sz w:val="24"/>
          <w:lang w:val="en-US"/>
        </w:rPr>
        <w:t>(Loeb et al., 2018)</w:t>
      </w:r>
      <w:r w:rsidR="0043441A" w:rsidRPr="0064435F">
        <w:rPr>
          <w:rFonts w:ascii="Times New Roman" w:hAnsi="Times New Roman"/>
          <w:sz w:val="24"/>
          <w:szCs w:val="24"/>
          <w:lang w:val="en-US"/>
        </w:rPr>
        <w:fldChar w:fldCharType="end"/>
      </w:r>
      <w:r w:rsidR="00CB065A" w:rsidRPr="0064435F">
        <w:rPr>
          <w:rFonts w:ascii="Times New Roman" w:hAnsi="Times New Roman"/>
          <w:sz w:val="24"/>
          <w:szCs w:val="24"/>
          <w:lang w:val="en-US"/>
        </w:rPr>
        <w:t xml:space="preserve"> allows charging vehicles to accept a trip request. They </w:t>
      </w:r>
      <w:r w:rsidR="0062601D" w:rsidRPr="0064435F">
        <w:rPr>
          <w:rFonts w:ascii="Times New Roman" w:hAnsi="Times New Roman"/>
          <w:sz w:val="24"/>
          <w:szCs w:val="24"/>
          <w:lang w:val="en-US"/>
        </w:rPr>
        <w:t>assumed</w:t>
      </w:r>
      <w:r w:rsidR="00CB065A" w:rsidRPr="0064435F">
        <w:rPr>
          <w:rFonts w:ascii="Times New Roman" w:hAnsi="Times New Roman"/>
          <w:sz w:val="24"/>
          <w:szCs w:val="24"/>
          <w:lang w:val="en-US"/>
        </w:rPr>
        <w:t xml:space="preserve"> that all users pre-order their trip five minutes in advance. They showed that the modification of this order time does not have a significant impact on the results. </w:t>
      </w:r>
      <w:r w:rsidR="0062601D" w:rsidRPr="0064435F">
        <w:rPr>
          <w:rFonts w:ascii="Times New Roman" w:hAnsi="Times New Roman"/>
          <w:sz w:val="24"/>
          <w:szCs w:val="24"/>
          <w:lang w:val="en-US"/>
        </w:rPr>
        <w:t xml:space="preserve">Their simulation demonstrates that 19.8 % of the kilometers traveled are empty rides (meaning the aTaxi drive without any passenger) while 23% of those empty kilometers are to reach a charging station. The vehicle range affects the number of charging stations but does not improve the response time once </w:t>
      </w:r>
      <w:r w:rsidR="0062601D" w:rsidRPr="0064435F">
        <w:rPr>
          <w:rFonts w:ascii="Times New Roman" w:hAnsi="Times New Roman"/>
          <w:sz w:val="24"/>
          <w:szCs w:val="24"/>
          <w:lang w:val="en-US"/>
        </w:rPr>
        <w:lastRenderedPageBreak/>
        <w:t>having reached 175 km. However, reducing the charging time and mainly</w:t>
      </w:r>
      <w:r w:rsidR="007B2CBD" w:rsidRPr="0064435F">
        <w:rPr>
          <w:rFonts w:ascii="Times New Roman" w:hAnsi="Times New Roman"/>
          <w:sz w:val="24"/>
          <w:szCs w:val="24"/>
          <w:lang w:val="en-US"/>
        </w:rPr>
        <w:t xml:space="preserve">, as already stated by Loeb et al. </w:t>
      </w:r>
      <w:r w:rsidR="00901B23" w:rsidRPr="0064435F">
        <w:rPr>
          <w:rFonts w:ascii="Times New Roman" w:hAnsi="Times New Roman"/>
          <w:sz w:val="24"/>
          <w:szCs w:val="24"/>
          <w:lang w:val="en-US"/>
        </w:rPr>
        <w:fldChar w:fldCharType="begin"/>
      </w:r>
      <w:r w:rsidR="00065CC2" w:rsidRPr="0064435F">
        <w:rPr>
          <w:rFonts w:ascii="Times New Roman" w:hAnsi="Times New Roman"/>
          <w:sz w:val="24"/>
          <w:szCs w:val="24"/>
          <w:lang w:val="en-US"/>
        </w:rPr>
        <w:instrText xml:space="preserve"> ADDIN ZOTERO_ITEM CSL_CITATION {"citationID":"X3BtauN1","properties":{"formattedCitation":"(Loeb et al., 2018)","plainCitation":"(Loeb et al., 2018)","dontUpdate":true,"noteIndex":0},"citationItems":[{"id":638,"uris":["http://zotero.org/users/8331578/items/LUH9CA8V"],"uri":["http://zotero.org/users/8331578/items/LUH9CA8V"],"itemData":{"id":638,"type":"article-newspaper","container-title":"Transportation Research Part C: Emerging Technologies","edition":"89","page":"222-233","title":"Shared autonomous electric vehicle (SEAV) operations across the Austin, Texas network with a focus on charging infrastructure decisions","author":[{"family":"Loeb","given":"Benjamin"},{"family":"Kockelman","given":"Kara"},{"family":"Liu","given":"Jun"}],"issued":{"date-parts":[["2018"]]}}}],"schema":"https://github.com/citation-style-language/schema/raw/master/csl-citation.json"} </w:instrText>
      </w:r>
      <w:r w:rsidR="00901B23" w:rsidRPr="0064435F">
        <w:rPr>
          <w:rFonts w:ascii="Times New Roman" w:hAnsi="Times New Roman"/>
          <w:sz w:val="24"/>
          <w:szCs w:val="24"/>
          <w:lang w:val="en-US"/>
        </w:rPr>
        <w:fldChar w:fldCharType="separate"/>
      </w:r>
      <w:r w:rsidR="00901B23" w:rsidRPr="0064435F">
        <w:rPr>
          <w:rFonts w:ascii="Times New Roman" w:hAnsi="Times New Roman"/>
          <w:sz w:val="24"/>
          <w:lang w:val="en-US"/>
        </w:rPr>
        <w:t>(2018)</w:t>
      </w:r>
      <w:r w:rsidR="00901B23" w:rsidRPr="0064435F">
        <w:rPr>
          <w:rFonts w:ascii="Times New Roman" w:hAnsi="Times New Roman"/>
          <w:sz w:val="24"/>
          <w:szCs w:val="24"/>
          <w:lang w:val="en-US"/>
        </w:rPr>
        <w:fldChar w:fldCharType="end"/>
      </w:r>
      <w:r w:rsidR="007B2CBD" w:rsidRPr="0064435F">
        <w:rPr>
          <w:rFonts w:ascii="Times New Roman" w:hAnsi="Times New Roman"/>
          <w:sz w:val="24"/>
          <w:szCs w:val="24"/>
          <w:lang w:val="en-US"/>
        </w:rPr>
        <w:t xml:space="preserve">, </w:t>
      </w:r>
      <w:r w:rsidR="0062601D" w:rsidRPr="0064435F">
        <w:rPr>
          <w:rFonts w:ascii="Times New Roman" w:hAnsi="Times New Roman"/>
          <w:sz w:val="24"/>
          <w:szCs w:val="24"/>
          <w:lang w:val="en-US"/>
        </w:rPr>
        <w:t>increasing the fleet size improve the response time.</w:t>
      </w:r>
    </w:p>
    <w:p w14:paraId="4F470481" w14:textId="542CF649" w:rsidR="0085620A" w:rsidRPr="0064435F" w:rsidRDefault="0085620A" w:rsidP="00180CA2">
      <w:pPr>
        <w:spacing w:line="360" w:lineRule="auto"/>
        <w:jc w:val="both"/>
        <w:rPr>
          <w:rFonts w:ascii="Times New Roman" w:hAnsi="Times New Roman"/>
          <w:sz w:val="24"/>
          <w:szCs w:val="24"/>
          <w:lang w:val="en-US"/>
        </w:rPr>
      </w:pPr>
    </w:p>
    <w:p w14:paraId="0345343C" w14:textId="23BE2AB5" w:rsidR="00DE1450" w:rsidRPr="0064435F" w:rsidRDefault="00FB3DB0" w:rsidP="00DE1450">
      <w:pPr>
        <w:spacing w:line="360" w:lineRule="auto"/>
        <w:jc w:val="both"/>
        <w:rPr>
          <w:rFonts w:ascii="Times New Roman" w:hAnsi="Times New Roman"/>
          <w:sz w:val="24"/>
          <w:szCs w:val="24"/>
          <w:lang w:val="en-US"/>
        </w:rPr>
      </w:pP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Ox6ccLh0","properties":{"formattedCitation":"(Vosooghi et al., 2019)","plainCitation":"(Vosooghi et al., 2019)","dontUpdate":true,"noteIndex":0},"citationItems":[{"id":253,"uris":["http://zotero.org/users/8331578/items/3VQCENPH"],"uri":["http://zotero.org/users/8331578/items/3VQCENPH"],"itemData":{"id":253,"type":"paper-conference","title":"Shared Autonomous Vehicle Simulation and Service Design","URL":"https://www.researchgate.net/publication/333865752_Shared_Autonomous_Vehicle_Simulation_and_Service_Design","author":[{"family":"Vosooghi","given":"Reza"},{"family":"Puchinger","given":"Jakob"},{"family":"Jankovic","given":"Marija"},{"family":"Vouillon","given":"Anthony"}],"accessed":{"date-parts":[["2021",8,12]]},"issued":{"date-parts":[["2019",6,18]]}}}],"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Vosooghi et al. (2019)</w:t>
      </w:r>
      <w:r w:rsidRPr="0064435F">
        <w:rPr>
          <w:rFonts w:ascii="Times New Roman" w:hAnsi="Times New Roman"/>
          <w:sz w:val="24"/>
          <w:szCs w:val="24"/>
          <w:lang w:val="en-US"/>
        </w:rPr>
        <w:fldChar w:fldCharType="end"/>
      </w:r>
      <w:r w:rsidR="007B2CBD" w:rsidRPr="0064435F">
        <w:rPr>
          <w:rFonts w:ascii="Times New Roman" w:hAnsi="Times New Roman"/>
          <w:sz w:val="24"/>
          <w:szCs w:val="24"/>
          <w:lang w:val="en-US"/>
        </w:rPr>
        <w:t xml:space="preserve">, </w:t>
      </w:r>
      <w:r w:rsidR="008661AA" w:rsidRPr="0064435F">
        <w:rPr>
          <w:rFonts w:ascii="Times New Roman" w:hAnsi="Times New Roman"/>
          <w:sz w:val="24"/>
          <w:szCs w:val="24"/>
        </w:rPr>
        <w:fldChar w:fldCharType="begin"/>
      </w:r>
      <w:r w:rsidR="000E176A" w:rsidRPr="0064435F">
        <w:rPr>
          <w:rFonts w:ascii="Times New Roman" w:hAnsi="Times New Roman"/>
          <w:sz w:val="24"/>
          <w:szCs w:val="24"/>
          <w:lang w:val="en-US"/>
        </w:rPr>
        <w:instrText xml:space="preserve"> ADDIN ZOTERO_ITEM CSL_CITATION {"citationID":"PKPWERx1","properties":{"formattedCitation":"(H\\uc0\\u246{}rl, 2018)","plainCitation":"(Hörl, 2018)","dontUpdate":true,"noteIndex":0},"citationItems":[{"id":25,"uris":["http://zotero.org/users/8331578/items/ZAM3P5CL"],"uri":["http://zotero.org/users/8331578/items/ZAM3P5CL"],"itemData":{"id":25,"type":"article-journal","DOI":"10.3929/ETHZ-B-000264643","language":"en","note":"dimensions: 1 p.\nmedium: application/pdf\npublisher: ETH Zurich","page":"1 p.","source":"DOI.org (Datacite)","title":"An integrated simulation environment for autonomous mobility on demand in Zurich","author":[{"family":"Hörl","given":"Sebastian"}],"issued":{"date-parts":[["2018",5]]}}}],"schema":"https://github.com/citation-style-language/schema/raw/master/csl-citation.json"} </w:instrText>
      </w:r>
      <w:r w:rsidR="008661AA" w:rsidRPr="0064435F">
        <w:rPr>
          <w:rFonts w:ascii="Times New Roman" w:hAnsi="Times New Roman"/>
          <w:sz w:val="24"/>
          <w:szCs w:val="24"/>
        </w:rPr>
        <w:fldChar w:fldCharType="separate"/>
      </w:r>
      <w:r w:rsidR="008661AA" w:rsidRPr="0064435F">
        <w:rPr>
          <w:rFonts w:ascii="Times New Roman" w:hAnsi="Times New Roman"/>
          <w:sz w:val="24"/>
          <w:szCs w:val="24"/>
          <w:lang w:val="en-US"/>
        </w:rPr>
        <w:t>Hörl (2018)</w:t>
      </w:r>
      <w:r w:rsidR="008661AA" w:rsidRPr="0064435F">
        <w:rPr>
          <w:rFonts w:ascii="Times New Roman" w:hAnsi="Times New Roman"/>
          <w:sz w:val="24"/>
          <w:szCs w:val="24"/>
        </w:rPr>
        <w:fldChar w:fldCharType="end"/>
      </w:r>
      <w:r w:rsidR="007B2CBD" w:rsidRPr="0064435F">
        <w:rPr>
          <w:rFonts w:ascii="Times New Roman" w:hAnsi="Times New Roman"/>
          <w:sz w:val="24"/>
          <w:szCs w:val="24"/>
          <w:lang w:val="en-US"/>
        </w:rPr>
        <w:t xml:space="preserve">, </w:t>
      </w:r>
      <w:r w:rsidR="009539A1"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iUmoadu3","properties":{"formattedCitation":"(Hyland &amp; Mahmassani, 2018)","plainCitation":"(Hyland &amp; Mahmassani, 2018)","dontUpdate":true,"noteIndex":0},"citationItems":[{"id":62,"uris":["http://zotero.org/users/8331578/items/PNR9ZVDC"],"uri":["http://zotero.org/users/8331578/items/PNR9ZVDC"],"itemData":{"id":62,"type":"article-journal","container-title":"Transportation Research Part C: Emerging Technologies","DOI":"10.1016/j.trc.2018.05.003","ISSN":"0968-090X","journalAbbreviation":"Tramsportation Research, Part C: Emerging Technologies","language":"English (US)","note":"publisher: Elsevier Limited","page":"278-297","source":"www.scholars.northwestern.edu","title":"Dynamic autonomous vehicle fleet operations: Optimization-based strategies to assign AVs to immediate traveler demand requests","title-short":"Dynamic autonomous vehicle fleet operations","volume":"92","author":[{"family":"Hyland","given":"Michael"},{"family":"Mahmassani","given":"Hani S."}],"issued":{"date-parts":[["2018",7]]}}}],"schema":"https://github.com/citation-style-language/schema/raw/master/csl-citation.json"} </w:instrText>
      </w:r>
      <w:r w:rsidR="009539A1" w:rsidRPr="0064435F">
        <w:rPr>
          <w:rFonts w:ascii="Times New Roman" w:hAnsi="Times New Roman"/>
          <w:sz w:val="24"/>
          <w:szCs w:val="24"/>
          <w:lang w:val="en-US"/>
        </w:rPr>
        <w:fldChar w:fldCharType="separate"/>
      </w:r>
      <w:r w:rsidR="009539A1" w:rsidRPr="0064435F">
        <w:rPr>
          <w:rFonts w:ascii="Times New Roman" w:hAnsi="Times New Roman"/>
          <w:sz w:val="24"/>
          <w:lang w:val="en-US"/>
        </w:rPr>
        <w:t>Hyland &amp; Mahmassani (2018)</w:t>
      </w:r>
      <w:r w:rsidR="009539A1" w:rsidRPr="0064435F">
        <w:rPr>
          <w:rFonts w:ascii="Times New Roman" w:hAnsi="Times New Roman"/>
          <w:sz w:val="24"/>
          <w:szCs w:val="24"/>
          <w:lang w:val="en-US"/>
        </w:rPr>
        <w:fldChar w:fldCharType="end"/>
      </w:r>
      <w:r w:rsidR="009539A1" w:rsidRPr="0064435F">
        <w:rPr>
          <w:rFonts w:ascii="Times New Roman" w:hAnsi="Times New Roman"/>
          <w:sz w:val="24"/>
          <w:szCs w:val="24"/>
          <w:lang w:val="en-US"/>
        </w:rPr>
        <w:t xml:space="preserve"> </w:t>
      </w:r>
      <w:r w:rsidR="007B2CBD" w:rsidRPr="0064435F">
        <w:rPr>
          <w:rFonts w:ascii="Times New Roman" w:hAnsi="Times New Roman"/>
          <w:sz w:val="24"/>
          <w:szCs w:val="24"/>
          <w:lang w:val="en-US"/>
        </w:rPr>
        <w:t xml:space="preserve">and </w:t>
      </w:r>
      <w:r w:rsidR="00901B23" w:rsidRPr="0064435F">
        <w:rPr>
          <w:rFonts w:ascii="Times New Roman" w:hAnsi="Times New Roman"/>
          <w:sz w:val="24"/>
          <w:szCs w:val="24"/>
          <w:lang w:val="en-US"/>
        </w:rPr>
        <w:fldChar w:fldCharType="begin"/>
      </w:r>
      <w:r w:rsidR="00903059" w:rsidRPr="0064435F">
        <w:rPr>
          <w:rFonts w:ascii="Times New Roman" w:hAnsi="Times New Roman"/>
          <w:sz w:val="24"/>
          <w:szCs w:val="24"/>
          <w:lang w:val="en-US"/>
        </w:rPr>
        <w:instrText xml:space="preserve"> ADDIN ZOTERO_ITEM CSL_CITATION {"citationID":"tDrua6mZ","properties":{"formattedCitation":"(Seow et al., 2010)","plainCitation":"(Seow et al., 2010)","dontUpdate":true,"noteIndex":0},"citationItems":[{"id":326,"uris":["http://zotero.org/users/8331578/items/NU4BFGKF"],"uri":["http://zotero.org/users/8331578/items/NU4BFGKF"],"itemData":{"id":326,"type":"article-newspaper","edition":"IEEE Transactions on Automation Science and Engineering","page":"607-616","section":"7","title":"A Collaborative Multiagent Taxi-Dispatch System","author":[{"family":"Seow","given":"Kíam Tían"},{"family":"Dang","given":"Nam Haí"},{"family":"Lee","given":"Der-Horng"}],"issued":{"date-parts":[["2010",8]]}}}],"schema":"https://github.com/citation-style-language/schema/raw/master/csl-citation.json"} </w:instrText>
      </w:r>
      <w:r w:rsidR="00901B23" w:rsidRPr="0064435F">
        <w:rPr>
          <w:rFonts w:ascii="Times New Roman" w:hAnsi="Times New Roman"/>
          <w:sz w:val="24"/>
          <w:szCs w:val="24"/>
          <w:lang w:val="en-US"/>
        </w:rPr>
        <w:fldChar w:fldCharType="separate"/>
      </w:r>
      <w:r w:rsidR="00901B23" w:rsidRPr="0064435F">
        <w:rPr>
          <w:rFonts w:ascii="Times New Roman" w:hAnsi="Times New Roman"/>
          <w:sz w:val="24"/>
          <w:lang w:val="en-US"/>
        </w:rPr>
        <w:t>Seow et al. (2010)</w:t>
      </w:r>
      <w:r w:rsidR="00901B23" w:rsidRPr="0064435F">
        <w:rPr>
          <w:rFonts w:ascii="Times New Roman" w:hAnsi="Times New Roman"/>
          <w:sz w:val="24"/>
          <w:szCs w:val="24"/>
          <w:lang w:val="en-US"/>
        </w:rPr>
        <w:fldChar w:fldCharType="end"/>
      </w:r>
      <w:r w:rsidR="007B2CBD" w:rsidRPr="0064435F">
        <w:rPr>
          <w:rFonts w:ascii="Times New Roman" w:hAnsi="Times New Roman"/>
          <w:sz w:val="24"/>
          <w:szCs w:val="24"/>
          <w:lang w:val="en-US"/>
        </w:rPr>
        <w:t xml:space="preserve"> examine several relocation strategies.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sURz9Cmm","properties":{"formattedCitation":"(Vosooghi et al., 2019)","plainCitation":"(Vosooghi et al., 2019)","dontUpdate":true,"noteIndex":0},"citationItems":[{"id":253,"uris":["http://zotero.org/users/8331578/items/3VQCENPH"],"uri":["http://zotero.org/users/8331578/items/3VQCENPH"],"itemData":{"id":253,"type":"paper-conference","title":"Shared Autonomous Vehicle Simulation and Service Design","URL":"https://www.researchgate.net/publication/333865752_Shared_Autonomous_Vehicle_Simulation_and_Service_Design","author":[{"family":"Vosooghi","given":"Reza"},{"family":"Puchinger","given":"Jakob"},{"family":"Jankovic","given":"Marija"},{"family":"Vouillon","given":"Anthony"}],"accessed":{"date-parts":[["2021",8,12]]},"issued":{"date-parts":[["2019",6,18]]}}}],"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Vosooghi et al. (2019)</w:t>
      </w:r>
      <w:r w:rsidRPr="0064435F">
        <w:rPr>
          <w:rFonts w:ascii="Times New Roman" w:hAnsi="Times New Roman"/>
          <w:sz w:val="24"/>
          <w:szCs w:val="24"/>
          <w:lang w:val="en-US"/>
        </w:rPr>
        <w:fldChar w:fldCharType="end"/>
      </w:r>
      <w:r w:rsidR="007B2CBD" w:rsidRPr="0064435F">
        <w:rPr>
          <w:rFonts w:ascii="Times New Roman" w:hAnsi="Times New Roman"/>
          <w:sz w:val="24"/>
          <w:szCs w:val="24"/>
          <w:lang w:val="en-US"/>
        </w:rPr>
        <w:t xml:space="preserve"> get to the conclusion that SAVs reach </w:t>
      </w:r>
      <w:r w:rsidR="00DE1450" w:rsidRPr="0064435F">
        <w:rPr>
          <w:rFonts w:ascii="Times New Roman" w:hAnsi="Times New Roman"/>
          <w:sz w:val="24"/>
          <w:szCs w:val="24"/>
          <w:lang w:val="en-US"/>
        </w:rPr>
        <w:t xml:space="preserve">a </w:t>
      </w:r>
      <w:r w:rsidR="007B2CBD" w:rsidRPr="0064435F">
        <w:rPr>
          <w:rFonts w:ascii="Times New Roman" w:hAnsi="Times New Roman"/>
          <w:sz w:val="24"/>
          <w:szCs w:val="24"/>
          <w:lang w:val="en-US"/>
        </w:rPr>
        <w:t xml:space="preserve">20% </w:t>
      </w:r>
      <w:r w:rsidR="00DE1450" w:rsidRPr="0064435F">
        <w:rPr>
          <w:rFonts w:ascii="Times New Roman" w:hAnsi="Times New Roman"/>
          <w:sz w:val="24"/>
          <w:szCs w:val="24"/>
          <w:lang w:val="en-US"/>
        </w:rPr>
        <w:t>econom</w:t>
      </w:r>
      <w:r w:rsidR="009A60DA" w:rsidRPr="0064435F">
        <w:rPr>
          <w:rFonts w:ascii="Times New Roman" w:hAnsi="Times New Roman"/>
          <w:sz w:val="24"/>
          <w:szCs w:val="24"/>
          <w:lang w:val="en-US"/>
        </w:rPr>
        <w:t>y</w:t>
      </w:r>
      <w:r w:rsidR="00DE1450" w:rsidRPr="0064435F">
        <w:rPr>
          <w:rFonts w:ascii="Times New Roman" w:hAnsi="Times New Roman"/>
          <w:sz w:val="24"/>
          <w:szCs w:val="24"/>
          <w:lang w:val="en-US"/>
        </w:rPr>
        <w:t xml:space="preserve"> compared to privately owned AVs. </w:t>
      </w:r>
      <w:r w:rsidR="00901B23" w:rsidRPr="0064435F">
        <w:rPr>
          <w:rFonts w:ascii="Times New Roman" w:hAnsi="Times New Roman"/>
          <w:sz w:val="24"/>
          <w:szCs w:val="24"/>
          <w:lang w:val="en-US"/>
        </w:rPr>
        <w:fldChar w:fldCharType="begin"/>
      </w:r>
      <w:r w:rsidR="00903059" w:rsidRPr="0064435F">
        <w:rPr>
          <w:rFonts w:ascii="Times New Roman" w:hAnsi="Times New Roman"/>
          <w:sz w:val="24"/>
          <w:szCs w:val="24"/>
          <w:lang w:val="en-US"/>
        </w:rPr>
        <w:instrText xml:space="preserve"> ADDIN ZOTERO_ITEM CSL_CITATION {"citationID":"l5w6Zyxq","properties":{"formattedCitation":"(Seow et al., 2010)","plainCitation":"(Seow et al., 2010)","dontUpdate":true,"noteIndex":0},"citationItems":[{"id":326,"uris":["http://zotero.org/users/8331578/items/NU4BFGKF"],"uri":["http://zotero.org/users/8331578/items/NU4BFGKF"],"itemData":{"id":326,"type":"article-newspaper","edition":"IEEE Transactions on Automation Science and Engineering","page":"607-616","section":"7","title":"A Collaborative Multiagent Taxi-Dispatch System","author":[{"family":"Seow","given":"Kíam Tían"},{"family":"Dang","given":"Nam Haí"},{"family":"Lee","given":"Der-Horng"}],"issued":{"date-parts":[["2010",8]]}}}],"schema":"https://github.com/citation-style-language/schema/raw/master/csl-citation.json"} </w:instrText>
      </w:r>
      <w:r w:rsidR="00901B23" w:rsidRPr="0064435F">
        <w:rPr>
          <w:rFonts w:ascii="Times New Roman" w:hAnsi="Times New Roman"/>
          <w:sz w:val="24"/>
          <w:szCs w:val="24"/>
          <w:lang w:val="en-US"/>
        </w:rPr>
        <w:fldChar w:fldCharType="separate"/>
      </w:r>
      <w:r w:rsidR="00901B23" w:rsidRPr="0064435F">
        <w:rPr>
          <w:rFonts w:ascii="Times New Roman" w:hAnsi="Times New Roman"/>
          <w:sz w:val="24"/>
          <w:lang w:val="en-US"/>
        </w:rPr>
        <w:t>Seow et al. (2010)</w:t>
      </w:r>
      <w:r w:rsidR="00901B23" w:rsidRPr="0064435F">
        <w:rPr>
          <w:rFonts w:ascii="Times New Roman" w:hAnsi="Times New Roman"/>
          <w:sz w:val="24"/>
          <w:szCs w:val="24"/>
          <w:lang w:val="en-US"/>
        </w:rPr>
        <w:fldChar w:fldCharType="end"/>
      </w:r>
      <w:r w:rsidR="00DE1450" w:rsidRPr="0064435F">
        <w:rPr>
          <w:rFonts w:ascii="Times New Roman" w:hAnsi="Times New Roman"/>
          <w:sz w:val="24"/>
          <w:szCs w:val="24"/>
          <w:lang w:val="en-US"/>
        </w:rPr>
        <w:t xml:space="preserve"> demonstrate that the assignment of the nearest taxi using the First-come-first-served (FCFS) rule is inefficient. Finally, </w:t>
      </w:r>
      <w:r w:rsidR="009539A1"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fHu8n0xZ","properties":{"formattedCitation":"(Hyland &amp; Mahmassani, 2018)","plainCitation":"(Hyland &amp; Mahmassani, 2018)","dontUpdate":true,"noteIndex":0},"citationItems":[{"id":62,"uris":["http://zotero.org/users/8331578/items/PNR9ZVDC"],"uri":["http://zotero.org/users/8331578/items/PNR9ZVDC"],"itemData":{"id":62,"type":"article-journal","container-title":"Transportation Research Part C: Emerging Technologies","DOI":"10.1016/j.trc.2018.05.003","ISSN":"0968-090X","journalAbbreviation":"Tramsportation Research, Part C: Emerging Technologies","language":"English (US)","note":"publisher: Elsevier Limited","page":"278-297","source":"www.scholars.northwestern.edu","title":"Dynamic autonomous vehicle fleet operations: Optimization-based strategies to assign AVs to immediate traveler demand requests","title-short":"Dynamic autonomous vehicle fleet operations","volume":"92","author":[{"family":"Hyland","given":"Michael"},{"family":"Mahmassani","given":"Hani S."}],"issued":{"date-parts":[["2018",7]]}}}],"schema":"https://github.com/citation-style-language/schema/raw/master/csl-citation.json"} </w:instrText>
      </w:r>
      <w:r w:rsidR="009539A1" w:rsidRPr="0064435F">
        <w:rPr>
          <w:rFonts w:ascii="Times New Roman" w:hAnsi="Times New Roman"/>
          <w:sz w:val="24"/>
          <w:szCs w:val="24"/>
          <w:lang w:val="en-US"/>
        </w:rPr>
        <w:fldChar w:fldCharType="separate"/>
      </w:r>
      <w:r w:rsidR="009539A1" w:rsidRPr="0064435F">
        <w:rPr>
          <w:rFonts w:ascii="Times New Roman" w:hAnsi="Times New Roman"/>
          <w:sz w:val="24"/>
          <w:lang w:val="en-US"/>
        </w:rPr>
        <w:t>Hyland &amp; Mahmassani (2018)</w:t>
      </w:r>
      <w:r w:rsidR="009539A1" w:rsidRPr="0064435F">
        <w:rPr>
          <w:rFonts w:ascii="Times New Roman" w:hAnsi="Times New Roman"/>
          <w:sz w:val="24"/>
          <w:szCs w:val="24"/>
          <w:lang w:val="en-US"/>
        </w:rPr>
        <w:fldChar w:fldCharType="end"/>
      </w:r>
      <w:r w:rsidR="00DE1450" w:rsidRPr="0064435F">
        <w:rPr>
          <w:rFonts w:ascii="Times New Roman" w:hAnsi="Times New Roman"/>
          <w:sz w:val="24"/>
          <w:szCs w:val="24"/>
          <w:lang w:val="en-US"/>
        </w:rPr>
        <w:t xml:space="preserve"> states that the best assignment strategy allows aTaxis to be diverted to a new request while booked and consider en route drop off. His scenario uses a fixed feet size, forbids rejecting </w:t>
      </w:r>
      <w:proofErr w:type="gramStart"/>
      <w:r w:rsidR="00DE1450" w:rsidRPr="0064435F">
        <w:rPr>
          <w:rFonts w:ascii="Times New Roman" w:hAnsi="Times New Roman"/>
          <w:sz w:val="24"/>
          <w:szCs w:val="24"/>
          <w:lang w:val="en-US"/>
        </w:rPr>
        <w:t>requests</w:t>
      </w:r>
      <w:proofErr w:type="gramEnd"/>
      <w:r w:rsidR="00DE1450" w:rsidRPr="0064435F">
        <w:rPr>
          <w:rFonts w:ascii="Times New Roman" w:hAnsi="Times New Roman"/>
          <w:sz w:val="24"/>
          <w:szCs w:val="24"/>
          <w:lang w:val="en-US"/>
        </w:rPr>
        <w:t xml:space="preserve"> and ignores refueling.</w:t>
      </w:r>
    </w:p>
    <w:p w14:paraId="474C62F7" w14:textId="77777777" w:rsidR="007B2CBD" w:rsidRPr="0064435F" w:rsidRDefault="007B2CBD" w:rsidP="00180CA2">
      <w:pPr>
        <w:spacing w:line="360" w:lineRule="auto"/>
        <w:jc w:val="both"/>
        <w:rPr>
          <w:rFonts w:ascii="Times New Roman" w:hAnsi="Times New Roman"/>
          <w:sz w:val="24"/>
          <w:szCs w:val="24"/>
          <w:lang w:val="en-US"/>
        </w:rPr>
      </w:pPr>
    </w:p>
    <w:p w14:paraId="7D529204" w14:textId="18F8F1E9" w:rsidR="009D2EA7" w:rsidRPr="0064435F" w:rsidRDefault="0062601D" w:rsidP="0062601D">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Next to those simulations, B</w:t>
      </w:r>
      <w:r w:rsidR="00E0142A" w:rsidRPr="0064435F">
        <w:rPr>
          <w:rFonts w:ascii="Times New Roman" w:hAnsi="Times New Roman"/>
          <w:sz w:val="24"/>
          <w:szCs w:val="24"/>
          <w:lang w:val="en-US"/>
        </w:rPr>
        <w:t>ö</w:t>
      </w:r>
      <w:r w:rsidRPr="0064435F">
        <w:rPr>
          <w:rFonts w:ascii="Times New Roman" w:hAnsi="Times New Roman"/>
          <w:sz w:val="24"/>
          <w:szCs w:val="24"/>
          <w:lang w:val="en-US"/>
        </w:rPr>
        <w:t xml:space="preserve">sch </w:t>
      </w:r>
      <w:r w:rsidR="00E0142A" w:rsidRPr="0064435F">
        <w:rPr>
          <w:rFonts w:ascii="Times New Roman" w:hAnsi="Times New Roman"/>
          <w:sz w:val="24"/>
          <w:szCs w:val="24"/>
          <w:lang w:val="en-US"/>
        </w:rPr>
        <w:fldChar w:fldCharType="begin"/>
      </w:r>
      <w:r w:rsidR="00F66FCA" w:rsidRPr="0064435F">
        <w:rPr>
          <w:rFonts w:ascii="Times New Roman" w:hAnsi="Times New Roman"/>
          <w:sz w:val="24"/>
          <w:szCs w:val="24"/>
          <w:lang w:val="en-US"/>
        </w:rPr>
        <w:instrText xml:space="preserve"> ADDIN ZOTERO_ITEM CSL_CITATION {"citationID":"Gojvup7K","properties":{"formattedCitation":"(B\\uc0\\u246{}sch, 2018)","plainCitation":"(Bösch, 2018)","dontUpdate":true,"noteIndex":0},"citationItems":[{"id":245,"uris":["http://zotero.org/users/8331578/items/87GC4H9Q"],"uri":["http://zotero.org/users/8331578/items/87GC4H9Q"],"itemData":{"id":245,"type":"thesis","abstract":"Autonomous vehicles (AVs), also called driverless vehicles, according to SAE International (2016) levels 4 and 5 definitions, are the next revolution in transport. This thesis provides an overview of the technology and the effects of AVs on the future transport system. It results in recommendations on how to maximize the benefits of AVs while minimizing their negative effects. It consolidates work by the author and collaborators done over the past years and therefore approaches the topic from different angles. This work thus not only provides a solid background on the topic for interested readers, but also recommendations relevant for future political discussions and practice.  The first part of this thesis (Chapter 2) provides a general and qualitative overview of AVs. It investigates their effects on and potential benefits for the future transport system. This summary covers most aspects that have been topic of discussions on AVs in recent time. It presents the potential benefits of AVs, which are, for example, improved safety, fewer externalities, increased road capacity, productive drive time, and the potential for empty rides, which allow for new services and usage-patterns. But it also shows the remaining challenges for a successful release of the technology, which are, for example, technological problems, safety and security issues, data and privacy questions, as well as ethical and legal discussions. The second part (Chapter 3) approaches the topic from an economic point of view. It focuses on the future cost structure of a transport system with AVs. In a rigorous bottom-up approach, the cost and price of private, shared, and public modes are calculated. The resulting picture indicates that the reign of the private car might not yet end with the automation of transport. Shared AVs (SAVs) will likely be cheaper per passenger kilometer (PKM) and more comfortable to use. But the price difference (urban setting: private car 0.47 Swiss francs (CHF) per PKM versus SAV 0.43 CHF/PKM) might not be enough to offset the luxury of having a private mobility robot at one’s service at all times, the emotional connection to the private car, and its use as an extended part of home. The presented work also indicates that automation represents a challenge for mass transit. In dense urban cores, the limited road capacity will likely prevent alternative solutions to mass transit. Outside, where road capacity is less of an issue, however, SAVs will be a competitive alternative form of public transport. At lower prices (regional setting: SAV 0.34 CHF/PKM versus autonomous bus 0.42 CHF/PKM), SAVs enable direct on-demand door-to-door service without transfers and without strangers in the same vehicle. The third part (Chapter 4 to Chapter 7) combines the qualitative overview with the economic analysis in a simulation study of the future transport system. With a scenario-based approach using a MATSim (Horni et al., 2016) simulation of Zug, Switzerland, it approaches the topic from a policy-oriented angle. By analyzing different possible policy strategies in different scenarios and combined with the results of the previous chapters, it concludes in four policy suggestions to maximize the potential benefits of AVs and minimize their negative effects.  These recommendations are, first, to promote slow modes and public transport. At least in urban areas, harvesting automation for improving mass transit and thus a strengthening of these low-externality modes is a way to benefit sustainably from AVs. Second, an introduction of mobility pricing should be considered to control growth of traffic and to replace traffic control instruments lost to automation (like parking). Induced demand and empty rides of private and shared AVs have the potential to lead to another explosion of traffic, which should be controlled for the benefit of everyone. The third recommendation is the controlled support of automation of private transport. AVs are safer and produce less externalities than conventional vehicles, and they allow the users to be productive while on the road. These are substantial benefits for society, which should be harvested as soon as technologically possible. The fourth suggestion is, for SAVs, to actively favor dynamic ride-sharing (automated ride-sharing, aRS) over exclusive-access taxi services (automated taxis, aTaxis). Both the users and the suppliers have strong incentives for aTaxis, which might be only slightly more expensive to operate than aRS services (urban setting: aRS 0.29 CHF/PKM versus aTaxi 0.41 CHF/PKM). From a society and transport system perspective, however, aTaxis produce substantial additional traffic on each passenger trip compared to private vehicles (estimated +8% (Fagnant et al., 2015) to +15% (Bösch et al., 2016a) for passenger pick-ups alone, without redistribution, for example), represent challenges for the infrastructure (pick-up solutions at mobility hubs, such as city centers, train stations, or airports), and draw substantial modal shares from slow modes (here -7.5%) and mass-transit public transport (here -6.7%). Effects which can be minimized or even turned into savings by using SAV as aRS services. Ride-sharing (or - in its high-volume form - mass transit) is one of the very few ways how an increasing travel demand can be served with decreasing vehicle kilometers. These recommendations might be general and have to be analyzed in more detail for a particular city or area, but they represent an indication of the upcoming challenge for society to integrate AVs and negotiate the future transport system.","genre":"Doctoral Thesis","language":"en","note":"Accepted: 2018-10-18T06:13:29Z\nDOI: 10.3929/ethz-b-000296870","publisher":"ETH Zurich","source":"www.research-collection.ethz.ch","title":"Autonomous Vehicles - The next Revolution in Mobility","URL":"https://www.research-collection.ethz.ch/handle/20.500.11850/296870","author":[{"family":"Bösch","given":"Patrick M."}],"accessed":{"date-parts":[["2021",8,12]]},"issued":{"date-parts":[["2018"]]}}}],"schema":"https://github.com/citation-style-language/schema/raw/master/csl-citation.json"} </w:instrText>
      </w:r>
      <w:r w:rsidR="00E0142A" w:rsidRPr="0064435F">
        <w:rPr>
          <w:rFonts w:ascii="Times New Roman" w:hAnsi="Times New Roman"/>
          <w:sz w:val="24"/>
          <w:szCs w:val="24"/>
          <w:lang w:val="en-US"/>
        </w:rPr>
        <w:fldChar w:fldCharType="separate"/>
      </w:r>
      <w:r w:rsidR="00E0142A" w:rsidRPr="0064435F">
        <w:rPr>
          <w:rFonts w:ascii="Times New Roman" w:hAnsi="Times New Roman"/>
          <w:sz w:val="24"/>
          <w:szCs w:val="24"/>
          <w:lang w:val="en-US"/>
        </w:rPr>
        <w:t>(2018)</w:t>
      </w:r>
      <w:r w:rsidR="00E0142A"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studied different economic (monopoly of aTaxis, monopoly of </w:t>
      </w:r>
      <w:r w:rsidR="00CF7A89" w:rsidRPr="0064435F">
        <w:rPr>
          <w:rFonts w:ascii="Times New Roman" w:hAnsi="Times New Roman"/>
          <w:sz w:val="24"/>
          <w:szCs w:val="24"/>
          <w:lang w:val="en-US"/>
        </w:rPr>
        <w:t xml:space="preserve">SAVs with ride sharing </w:t>
      </w:r>
      <w:r w:rsidRPr="0064435F">
        <w:rPr>
          <w:rFonts w:ascii="Times New Roman" w:hAnsi="Times New Roman"/>
          <w:sz w:val="24"/>
          <w:szCs w:val="24"/>
          <w:lang w:val="en-US"/>
        </w:rPr>
        <w:t xml:space="preserve">and oligopoly of </w:t>
      </w:r>
      <w:r w:rsidR="00CF7A89" w:rsidRPr="0064435F">
        <w:rPr>
          <w:rFonts w:ascii="Times New Roman" w:hAnsi="Times New Roman"/>
          <w:sz w:val="24"/>
          <w:szCs w:val="24"/>
          <w:lang w:val="en-US"/>
        </w:rPr>
        <w:t>SAVs with and without ride sharing)</w:t>
      </w:r>
      <w:r w:rsidRPr="0064435F">
        <w:rPr>
          <w:rFonts w:ascii="Times New Roman" w:hAnsi="Times New Roman"/>
          <w:sz w:val="24"/>
          <w:szCs w:val="24"/>
          <w:lang w:val="en-US"/>
        </w:rPr>
        <w:t xml:space="preserve"> and regulations (pricing of </w:t>
      </w:r>
      <w:r w:rsidR="00CF7A89" w:rsidRPr="0064435F">
        <w:rPr>
          <w:rFonts w:ascii="Times New Roman" w:hAnsi="Times New Roman"/>
          <w:sz w:val="24"/>
          <w:szCs w:val="24"/>
          <w:lang w:val="en-US"/>
        </w:rPr>
        <w:t>private AVs</w:t>
      </w:r>
      <w:r w:rsidRPr="0064435F">
        <w:rPr>
          <w:rFonts w:ascii="Times New Roman" w:hAnsi="Times New Roman"/>
          <w:sz w:val="24"/>
          <w:szCs w:val="24"/>
          <w:lang w:val="en-US"/>
        </w:rPr>
        <w:t xml:space="preserve">, subsidizing public transport and restriction on private empty rides) scenarios in order to give recommendations for </w:t>
      </w:r>
      <w:r w:rsidR="00CF7A89" w:rsidRPr="0064435F">
        <w:rPr>
          <w:rFonts w:ascii="Times New Roman" w:hAnsi="Times New Roman"/>
          <w:sz w:val="24"/>
          <w:szCs w:val="24"/>
          <w:lang w:val="en-US"/>
        </w:rPr>
        <w:t>policies</w:t>
      </w:r>
      <w:r w:rsidRPr="0064435F">
        <w:rPr>
          <w:rFonts w:ascii="Times New Roman" w:hAnsi="Times New Roman"/>
          <w:sz w:val="24"/>
          <w:szCs w:val="24"/>
          <w:lang w:val="en-US"/>
        </w:rPr>
        <w:t xml:space="preserve">. </w:t>
      </w:r>
      <w:r w:rsidR="008661AA" w:rsidRPr="0064435F">
        <w:rPr>
          <w:rFonts w:ascii="Times New Roman" w:hAnsi="Times New Roman"/>
          <w:sz w:val="24"/>
          <w:szCs w:val="24"/>
          <w:lang w:val="en-US"/>
        </w:rPr>
        <w:fldChar w:fldCharType="begin"/>
      </w:r>
      <w:r w:rsidR="008661AA" w:rsidRPr="0064435F">
        <w:rPr>
          <w:rFonts w:ascii="Times New Roman" w:hAnsi="Times New Roman"/>
          <w:sz w:val="24"/>
          <w:szCs w:val="24"/>
          <w:lang w:val="en-US"/>
        </w:rPr>
        <w:instrText xml:space="preserve"> ADDIN ZOTERO_ITEM CSL_CITATION {"citationID":"i2uk3Yqm","properties":{"formattedCitation":"(Berrada, 2019)","plainCitation":"(Berrada, 2019)","dontUpdate":true,"noteIndex":0},"citationItems":[{"id":646,"uris":["http://zotero.org/users/8331578/items/QMEUN4GQ"],"uri":["http://zotero.org/users/8331578/items/QMEUN4GQ"],"itemData":{"id":646,"type":"thesis","language":"EN","number-of-pages":"254","publisher":"Paris-Est","title":"Technical-Economic Analysis of Services Based on Autonomous Vehicles","author":[{"family":"Berrada","given":"Jaâfar"}],"issued":{"date-parts":[["2019",2,12]]}}}],"schema":"https://github.com/citation-style-language/schema/raw/master/csl-citation.json"} </w:instrText>
      </w:r>
      <w:r w:rsidR="008661AA" w:rsidRPr="0064435F">
        <w:rPr>
          <w:rFonts w:ascii="Times New Roman" w:hAnsi="Times New Roman"/>
          <w:sz w:val="24"/>
          <w:szCs w:val="24"/>
          <w:lang w:val="en-US"/>
        </w:rPr>
        <w:fldChar w:fldCharType="separate"/>
      </w:r>
      <w:r w:rsidR="008661AA" w:rsidRPr="0064435F">
        <w:rPr>
          <w:rFonts w:ascii="Times New Roman" w:hAnsi="Times New Roman"/>
          <w:sz w:val="24"/>
          <w:lang w:val="en-US"/>
        </w:rPr>
        <w:t>Berrada (2019)</w:t>
      </w:r>
      <w:r w:rsidR="008661AA" w:rsidRPr="0064435F">
        <w:rPr>
          <w:rFonts w:ascii="Times New Roman" w:hAnsi="Times New Roman"/>
          <w:sz w:val="24"/>
          <w:szCs w:val="24"/>
          <w:lang w:val="en-US"/>
        </w:rPr>
        <w:fldChar w:fldCharType="end"/>
      </w:r>
      <w:r w:rsidR="009D2EA7" w:rsidRPr="0064435F">
        <w:rPr>
          <w:rFonts w:ascii="Times New Roman" w:hAnsi="Times New Roman"/>
          <w:sz w:val="24"/>
          <w:szCs w:val="24"/>
          <w:lang w:val="en-US"/>
        </w:rPr>
        <w:t xml:space="preserve"> also investigated several Business Models of AVs with a microeconomic model including three levels (operational, </w:t>
      </w:r>
      <w:r w:rsidR="00CF7A89" w:rsidRPr="0064435F">
        <w:rPr>
          <w:rFonts w:ascii="Times New Roman" w:hAnsi="Times New Roman"/>
          <w:sz w:val="24"/>
          <w:szCs w:val="24"/>
          <w:lang w:val="en-US"/>
        </w:rPr>
        <w:t>tactical,</w:t>
      </w:r>
      <w:r w:rsidR="009D2EA7" w:rsidRPr="0064435F">
        <w:rPr>
          <w:rFonts w:ascii="Times New Roman" w:hAnsi="Times New Roman"/>
          <w:sz w:val="24"/>
          <w:szCs w:val="24"/>
          <w:lang w:val="en-US"/>
        </w:rPr>
        <w:t xml:space="preserve"> and strategic), and three pressure forces (regulation, unit costs</w:t>
      </w:r>
      <w:r w:rsidR="00CF7A89" w:rsidRPr="0064435F">
        <w:rPr>
          <w:rFonts w:ascii="Times New Roman" w:hAnsi="Times New Roman"/>
          <w:sz w:val="24"/>
          <w:szCs w:val="24"/>
          <w:lang w:val="en-US"/>
        </w:rPr>
        <w:t>,</w:t>
      </w:r>
      <w:r w:rsidR="009D2EA7" w:rsidRPr="0064435F">
        <w:rPr>
          <w:rFonts w:ascii="Times New Roman" w:hAnsi="Times New Roman"/>
          <w:sz w:val="24"/>
          <w:szCs w:val="24"/>
          <w:lang w:val="en-US"/>
        </w:rPr>
        <w:t xml:space="preserve"> and demand preferences). </w:t>
      </w:r>
      <w:r w:rsidR="008661AA" w:rsidRPr="0064435F">
        <w:rPr>
          <w:rFonts w:ascii="Times New Roman" w:hAnsi="Times New Roman"/>
          <w:sz w:val="24"/>
          <w:szCs w:val="24"/>
          <w:lang w:val="en-US"/>
        </w:rPr>
        <w:fldChar w:fldCharType="begin"/>
      </w:r>
      <w:r w:rsidR="008661AA" w:rsidRPr="0064435F">
        <w:rPr>
          <w:rFonts w:ascii="Times New Roman" w:hAnsi="Times New Roman"/>
          <w:sz w:val="24"/>
          <w:szCs w:val="24"/>
          <w:lang w:val="en-US"/>
        </w:rPr>
        <w:instrText xml:space="preserve"> ADDIN ZOTERO_ITEM CSL_CITATION {"citationID":"Vh96RSYg","properties":{"formattedCitation":"(Leurent, 2019)","plainCitation":"(Leurent, 2019)","dontUpdate":true,"noteIndex":0},"citationItems":[{"id":233,"uris":["http://zotero.org/users/8331578/items/EWC9UW4Q"],"uri":["http://zotero.org/users/8331578/items/EWC9UW4Q"],"itemData":{"id":233,"type":"manuscript","abstract":"To a client, taxi quality of service involves not only the riding time and comfort, but also the access time between the instants of booking (or readying oneself) and pickup. In turn, the access time depends on fleet size and the macroscopic patterns of service usage: demand volume and its spread in space, average ride time, transaction times. In this article, we investigate the formation of the access time and derive its economic consequences for a taxi service in an idealized city with ring shape and spatial homogeneity, hence circular symmetry. At the operational level, under given supply and demand conditions the access time stems from the number of busy vehicles, which obeys to a second-degree characteristic equation. This enables us to model fleet size as a function of target demand volume and access time. Taking then a broader perspective, demand is elastic to supply conditions including access time, ride time, transaction time and tariff fare. We model short-term traffic equilibrium and demonstrate the existence and uniqueness of an equilibrium state. Next, at the tactical level the service supplier sets up the fleet size and the tariff fare in order to satisfy an economic objective. We model medium-term supply-demand equilibrium under three regulation patterns of, respectively, (i) service monopoly and the maximization of production profit, (ii) system optimum and the maximization of social surplus, (iii) second best system optimum subject to a budgetary constraint. In each pattern, both the tariff fare and the access time are linked by analytical formulas to exogenous conditions about the territory, the demand and the cost function of service provision. Theoretical properties are obtained to compare the patterns under specific demand function with constant elasticity of volume to generalized cost: under constant elasticity of-2, the monopoly tariff and generalized cost are more than twice as large as their system optimum counterparts, and exact doubles of their second best optimum counterparts in the absence of fixed production costs. At the strategic level, the model can be applied to assess decisions on vehicle technology (motor type, driving technology) and on service location by the service supplier, as well as the regulation policies by public authorities.","source":"HAL Archives Ouvertes","title":"Microeconomics of a taxi service in a ring-shaped city","URL":"https://hal.archives-ouvertes.fr/hal-02047269","author":[{"family":"Leurent","given":"Fabien"}],"accessed":{"date-parts":[["2021",8,11]]},"issued":{"date-parts":[["2019",2]]}}}],"schema":"https://github.com/citation-style-language/schema/raw/master/csl-citation.json"} </w:instrText>
      </w:r>
      <w:r w:rsidR="008661AA" w:rsidRPr="0064435F">
        <w:rPr>
          <w:rFonts w:ascii="Times New Roman" w:hAnsi="Times New Roman"/>
          <w:sz w:val="24"/>
          <w:szCs w:val="24"/>
          <w:lang w:val="en-US"/>
        </w:rPr>
        <w:fldChar w:fldCharType="separate"/>
      </w:r>
      <w:r w:rsidR="008661AA" w:rsidRPr="0064435F">
        <w:rPr>
          <w:rFonts w:ascii="Times New Roman" w:hAnsi="Times New Roman"/>
          <w:sz w:val="24"/>
          <w:lang w:val="en-US"/>
        </w:rPr>
        <w:t>Leurent (2019)</w:t>
      </w:r>
      <w:r w:rsidR="008661AA"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analyzed the </w:t>
      </w:r>
      <w:r w:rsidR="007B2CBD" w:rsidRPr="0064435F">
        <w:rPr>
          <w:rFonts w:ascii="Times New Roman" w:hAnsi="Times New Roman"/>
          <w:sz w:val="24"/>
          <w:szCs w:val="24"/>
          <w:lang w:val="en-US"/>
        </w:rPr>
        <w:t>medium-term</w:t>
      </w:r>
      <w:r w:rsidR="002E0C2F" w:rsidRPr="0064435F">
        <w:rPr>
          <w:rFonts w:ascii="Times New Roman" w:hAnsi="Times New Roman"/>
          <w:sz w:val="24"/>
          <w:szCs w:val="24"/>
          <w:lang w:val="en-US"/>
        </w:rPr>
        <w:t xml:space="preserve"> supply demand equilibrium</w:t>
      </w:r>
      <w:r w:rsidRPr="0064435F">
        <w:rPr>
          <w:rFonts w:ascii="Times New Roman" w:hAnsi="Times New Roman"/>
          <w:sz w:val="24"/>
          <w:szCs w:val="24"/>
          <w:lang w:val="en-US"/>
        </w:rPr>
        <w:t xml:space="preserve"> of AVs while </w:t>
      </w:r>
      <w:r w:rsidR="00D50874" w:rsidRPr="0064435F">
        <w:rPr>
          <w:rFonts w:ascii="Times New Roman" w:hAnsi="Times New Roman"/>
          <w:sz w:val="24"/>
          <w:szCs w:val="24"/>
          <w:lang w:val="en-US"/>
        </w:rPr>
        <w:t xml:space="preserve">Fagnant &amp; Kockelman </w:t>
      </w:r>
      <w:r w:rsidR="00D50874" w:rsidRPr="0064435F">
        <w:rPr>
          <w:rFonts w:ascii="Times New Roman" w:hAnsi="Times New Roman"/>
          <w:sz w:val="24"/>
          <w:szCs w:val="24"/>
          <w:lang w:val="en-US"/>
        </w:rPr>
        <w:fldChar w:fldCharType="begin"/>
      </w:r>
      <w:r w:rsidR="00065CC2" w:rsidRPr="0064435F">
        <w:rPr>
          <w:rFonts w:ascii="Times New Roman" w:hAnsi="Times New Roman"/>
          <w:sz w:val="24"/>
          <w:szCs w:val="24"/>
          <w:lang w:val="en-US"/>
        </w:rPr>
        <w:instrText xml:space="preserve"> ADDIN ZOTERO_ITEM CSL_CITATION {"citationID":"plT8ZODA","properties":{"formattedCitation":"(D. Fagnant &amp; Kockelman, 2015)","plainCitation":"(D. Fagnant &amp; Kockelman, 2015)","dontUpdate":true,"noteIndex":0},"citationItems":[{"id":133,"uris":["http://zotero.org/users/8331578/items/ZXFN3KE3"],"uri":["http://zotero.org/users/8331578/items/ZXFN3KE3"],"itemData":{"id":133,"type":"article-journal","abstract":"Autonomous vehicles (AVs) represent a potentially disruptive yet beneficial change to our transportation system. This new technology has the potential to impact vehicle safety, congestion, and travel behavior. All told, major social AV impacts in the form of crash savings, travel time reduction, fuel efficiency and parking benefits are estimated to approach $2000 to per year per AV, and may eventually approach nearly $4000 when comprehensive crash costs are accounted for. Yet barriers to implementation and mass-market penetration remain. Initial costs will likely be unaffordable. Licensing and testing standards in the U.S. are being developed at the state level, rather than nationally, which may lead to inconsistencies across states. Liability details remain undefined, security concerns linger, and without new privacy standards, a default lack of privacy for personal travel may become the norm. The impacts and interactions with other components of the transportation system, as well as implementation details, remain uncertain. To address these concerns, the federal government should expand research in these areas and create a nationally recognized licensing framework for AVs, determining appropriate standards for liability, security, and data privacy.","container-title":"Transportation Research Part A: Policy and Practice","DOI":"10.1016/j.tra.2015.04.003","journalAbbreviation":"Transportation Research Part A: Policy and Practice","source":"ResearchGate","title":"Preparing a nation for autonomous vehicles: Opportunities, barriers and policy recommendations","title-short":"Preparing a nation for autonomous vehicles","volume":"77","author":[{"family":"Fagnant","given":"Daniel"},{"family":"Kockelman","given":"Kara"}],"issued":{"date-parts":[["2015",7,31]]}}}],"schema":"https://github.com/citation-style-language/schema/raw/master/csl-citation.json"} </w:instrText>
      </w:r>
      <w:r w:rsidR="00D50874" w:rsidRPr="0064435F">
        <w:rPr>
          <w:rFonts w:ascii="Times New Roman" w:hAnsi="Times New Roman"/>
          <w:sz w:val="24"/>
          <w:szCs w:val="24"/>
          <w:lang w:val="en-US"/>
        </w:rPr>
        <w:fldChar w:fldCharType="separate"/>
      </w:r>
      <w:r w:rsidR="00D50874" w:rsidRPr="0064435F">
        <w:rPr>
          <w:rFonts w:ascii="Times New Roman" w:hAnsi="Times New Roman"/>
          <w:sz w:val="24"/>
          <w:lang w:val="en-US"/>
        </w:rPr>
        <w:t>(2015)</w:t>
      </w:r>
      <w:r w:rsidR="00D50874"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u</w:t>
      </w:r>
      <w:r w:rsidR="005849AA" w:rsidRPr="0064435F">
        <w:rPr>
          <w:rFonts w:ascii="Times New Roman" w:hAnsi="Times New Roman"/>
          <w:sz w:val="24"/>
          <w:szCs w:val="24"/>
          <w:lang w:val="en-US"/>
        </w:rPr>
        <w:t>se</w:t>
      </w:r>
      <w:r w:rsidRPr="0064435F">
        <w:rPr>
          <w:rFonts w:ascii="Times New Roman" w:hAnsi="Times New Roman"/>
          <w:sz w:val="24"/>
          <w:szCs w:val="24"/>
          <w:lang w:val="en-US"/>
        </w:rPr>
        <w:t>s</w:t>
      </w:r>
      <w:r w:rsidR="005849AA" w:rsidRPr="0064435F">
        <w:rPr>
          <w:rFonts w:ascii="Times New Roman" w:hAnsi="Times New Roman"/>
          <w:sz w:val="24"/>
          <w:szCs w:val="24"/>
          <w:lang w:val="en-US"/>
        </w:rPr>
        <w:t xml:space="preserve"> external costs (crash or congestion) of today private cars to </w:t>
      </w:r>
      <w:r w:rsidRPr="0064435F">
        <w:rPr>
          <w:rFonts w:ascii="Times New Roman" w:hAnsi="Times New Roman"/>
          <w:sz w:val="24"/>
          <w:szCs w:val="24"/>
          <w:lang w:val="en-US"/>
        </w:rPr>
        <w:t>asses</w:t>
      </w:r>
      <w:r w:rsidR="009D2EA7" w:rsidRPr="0064435F">
        <w:rPr>
          <w:rFonts w:ascii="Times New Roman" w:hAnsi="Times New Roman"/>
          <w:sz w:val="24"/>
          <w:szCs w:val="24"/>
          <w:lang w:val="en-US"/>
        </w:rPr>
        <w:t>s</w:t>
      </w:r>
      <w:r w:rsidRPr="0064435F">
        <w:rPr>
          <w:rFonts w:ascii="Times New Roman" w:hAnsi="Times New Roman"/>
          <w:sz w:val="24"/>
          <w:szCs w:val="24"/>
          <w:lang w:val="en-US"/>
        </w:rPr>
        <w:t xml:space="preserve"> AVs</w:t>
      </w:r>
      <w:r w:rsidR="005849AA" w:rsidRPr="0064435F">
        <w:rPr>
          <w:rFonts w:ascii="Times New Roman" w:hAnsi="Times New Roman"/>
          <w:sz w:val="24"/>
          <w:szCs w:val="24"/>
          <w:lang w:val="en-US"/>
        </w:rPr>
        <w:t xml:space="preserve"> </w:t>
      </w:r>
      <w:r w:rsidRPr="0064435F">
        <w:rPr>
          <w:rFonts w:ascii="Times New Roman" w:hAnsi="Times New Roman"/>
          <w:sz w:val="24"/>
          <w:szCs w:val="24"/>
          <w:lang w:val="en-US"/>
        </w:rPr>
        <w:t xml:space="preserve">advantages. </w:t>
      </w:r>
    </w:p>
    <w:p w14:paraId="34908075" w14:textId="77777777" w:rsidR="005849AA" w:rsidRPr="0064435F" w:rsidRDefault="005849AA" w:rsidP="00DE1450">
      <w:pPr>
        <w:spacing w:line="360" w:lineRule="auto"/>
        <w:jc w:val="both"/>
        <w:rPr>
          <w:rFonts w:ascii="Times New Roman" w:hAnsi="Times New Roman"/>
          <w:sz w:val="24"/>
          <w:szCs w:val="24"/>
          <w:lang w:val="en-US"/>
        </w:rPr>
      </w:pPr>
    </w:p>
    <w:p w14:paraId="41658E0A" w14:textId="4E0E127F" w:rsidR="007B2CBD" w:rsidRPr="0064435F" w:rsidRDefault="007B2CBD" w:rsidP="007B2CBD">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Wadud </w:t>
      </w:r>
      <w:r w:rsidR="006E6C54" w:rsidRPr="0064435F">
        <w:rPr>
          <w:rFonts w:ascii="Times New Roman" w:hAnsi="Times New Roman"/>
          <w:sz w:val="24"/>
          <w:szCs w:val="24"/>
          <w:lang w:val="en-US"/>
        </w:rPr>
        <w:fldChar w:fldCharType="begin"/>
      </w:r>
      <w:r w:rsidR="00F66FCA" w:rsidRPr="0064435F">
        <w:rPr>
          <w:rFonts w:ascii="Times New Roman" w:hAnsi="Times New Roman"/>
          <w:sz w:val="24"/>
          <w:szCs w:val="24"/>
          <w:lang w:val="en-US"/>
        </w:rPr>
        <w:instrText xml:space="preserve"> ADDIN ZOTERO_ITEM CSL_CITATION {"citationID":"ii54tiOF","properties":{"formattedCitation":"(Wadud, 2017)","plainCitation":"(Wadud, 2017)","dontUpdate":true,"noteIndex":0},"citationItems":[{"id":43,"uris":["http://zotero.org/users/8331578/items/LBT9GHPT"],"uri":["http://zotero.org/users/8331578/items/LBT9GHPT"],"itemData":{"id":43,"type":"article-journal","abstract":"Vehicle automation and its adoption by the vehicle purchasers is an active area of research among transportation academics. So far, most of the interest in the adoption of fully automated, driverless vehicles has focussed on private vehicles alone, yet full automation could be beneficial for commercial vehicles too. This paper identifies the vehicle sectors that will likely be the earliest adopters of full automation. Total cost of ownership analysis is used to compare the costs (and benefits) of vehicle automation for private vehicles among different income groups and commercial vehicles in the taxi and freight sectors in the UK. Commercial operations clearly benefit more from automation because the driver costs can be reduced substantially through automation. Among private users, households with the highest income will benefit more from automation because of their higher driving distances and higher perceived value of time, which can be used more productively through full automation.","container-title":"Transportation Research Part A: Policy and Practice","DOI":"10.1016/j.tra.2017.05.005","ISSN":"0965-8564","journalAbbreviation":"Transportation Research Part A: Policy and Practice","language":"en","page":"163-176","source":"ScienceDirect","title":"Fully automated vehicles: A cost of ownership analysis to inform early adoption","title-short":"Fully automated vehicles","volume":"101","author":[{"family":"Wadud","given":"Zia"}],"issued":{"date-parts":[["2017",7,1]]}}}],"schema":"https://github.com/citation-style-language/schema/raw/master/csl-citation.json"} </w:instrText>
      </w:r>
      <w:r w:rsidR="006E6C54" w:rsidRPr="0064435F">
        <w:rPr>
          <w:rFonts w:ascii="Times New Roman" w:hAnsi="Times New Roman"/>
          <w:sz w:val="24"/>
          <w:szCs w:val="24"/>
          <w:lang w:val="en-US"/>
        </w:rPr>
        <w:fldChar w:fldCharType="separate"/>
      </w:r>
      <w:r w:rsidR="006E6C54" w:rsidRPr="0064435F">
        <w:rPr>
          <w:rFonts w:ascii="Times New Roman" w:hAnsi="Times New Roman"/>
          <w:sz w:val="24"/>
          <w:lang w:val="en-US"/>
        </w:rPr>
        <w:t>(2017)</w:t>
      </w:r>
      <w:r w:rsidR="006E6C54"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inspects who will be the first adopters of AVs using a total cost of ownership (TCO) analysis in the UK. His analyses included not only private users but also taxis and freight companies. He concludes that commercial operations will be the early adopters. Concerning the private users, the households with the highest income will be the first adopters.</w:t>
      </w:r>
    </w:p>
    <w:p w14:paraId="25435C8A" w14:textId="7E54465F" w:rsidR="00F05D7E" w:rsidRPr="0064435F" w:rsidRDefault="00F05D7E" w:rsidP="00912CFE">
      <w:pPr>
        <w:spacing w:line="360" w:lineRule="auto"/>
        <w:jc w:val="both"/>
        <w:rPr>
          <w:rFonts w:ascii="Times New Roman" w:hAnsi="Times New Roman"/>
          <w:sz w:val="24"/>
          <w:szCs w:val="24"/>
          <w:lang w:val="en-US"/>
        </w:rPr>
      </w:pPr>
    </w:p>
    <w:p w14:paraId="0585C715" w14:textId="1A0DCA28" w:rsidR="00F05D7E" w:rsidRPr="0064435F" w:rsidRDefault="009E7164" w:rsidP="00030DF5">
      <w:pPr>
        <w:spacing w:line="360" w:lineRule="auto"/>
        <w:jc w:val="both"/>
        <w:rPr>
          <w:rFonts w:ascii="Times New Roman" w:hAnsi="Times New Roman"/>
          <w:color w:val="000000"/>
          <w:szCs w:val="22"/>
          <w:lang w:val="en-US" w:eastAsia="fr-BE"/>
        </w:rPr>
      </w:pPr>
      <w:r w:rsidRPr="0064435F">
        <w:rPr>
          <w:rFonts w:ascii="Times New Roman" w:hAnsi="Times New Roman"/>
          <w:sz w:val="24"/>
          <w:szCs w:val="24"/>
          <w:lang w:val="en-US"/>
        </w:rPr>
        <w:t>Finally, all researchers (</w:t>
      </w:r>
      <w:r w:rsidR="00CF79C2" w:rsidRPr="0064435F">
        <w:rPr>
          <w:rFonts w:ascii="Times New Roman" w:hAnsi="Times New Roman"/>
          <w:sz w:val="24"/>
          <w:szCs w:val="24"/>
          <w:lang w:val="en-US"/>
        </w:rPr>
        <w:fldChar w:fldCharType="begin"/>
      </w:r>
      <w:r w:rsidR="00CF79C2" w:rsidRPr="0064435F">
        <w:rPr>
          <w:rFonts w:ascii="Times New Roman" w:hAnsi="Times New Roman"/>
          <w:sz w:val="24"/>
          <w:szCs w:val="24"/>
          <w:lang w:val="en-US"/>
        </w:rPr>
        <w:instrText xml:space="preserve"> ADDIN ZOTERO_ITEM CSL_CITATION {"citationID":"6NBVh2qE","properties":{"formattedCitation":"(Spieser et al., 2014)","plainCitation":"(Spieser et al., 2014)","noteIndex":0},"citationItems":[{"id":2,"uris":["http://zotero.org/users/8331578/items/5FCPH2VS"],"uri":["http://zotero.org/users/8331578/items/5FCPH2VS"],"itemData":{"id":2,"type":"chapter","abstract":"The objective of this work is to provide analytical guidelines and ﬁnancial justiﬁcation for the design of shared-vehicle mobility-on-demand systems. Speciﬁcally, we consider the fundamental issue of determining the appropriate number of vehicles to ﬁeld in the ﬂeet, and estimate the ﬁnancial beneﬁts of several models of car sharing. As a case study, we consider replacing all modes of personal transportation in a city such as Singapore with a ﬂeet of shared automated vehicles, able to drive themselves, e.g., to move to a customer’s location. Using actual transportation data, our analysis suggests a shared-vehicle mobility solution can meet the personal mobility needs of the entire population with a ﬂeet whose size is approximately 1/3 of the total number of passenger vehicles currently in operation.","container-title":"Road Vehicle Automation","event-place":"Cham","ISBN":"978-3-319-05989-1","language":"en","note":"collection-title: Lecture Notes in Mobility\nDOI: 10.1007/978-3-319-05990-7_20","page":"229-245","publisher":"Springer International Publishing","publisher-place":"Cham","source":"DOI.org (Crossref)","title":"Toward a Systematic Approach to the Design and Evaluation of Automated Mobility-on-Demand Systems: A Case Study in Singapore","title-short":"Toward a Systematic Approach to the Design and Evaluation of Automated Mobility-on-Demand Systems","URL":"http://link.springer.com/10.1007/978-3-319-05990-7_20","editor":[{"family":"Meyer","given":"Gereon"},{"family":"Beiker","given":"Sven"}],"author":[{"family":"Spieser","given":"Kevin"},{"family":"Treleaven","given":"Kyle"},{"family":"Zhang","given":"Rick"},{"family":"Frazzoli","given":"Emilio"},{"family":"Morton","given":"Daniel"},{"family":"Pavone","given":"Marco"}],"accessed":{"date-parts":[["2021",8,9]]},"issued":{"date-parts":[["2014"]]}}}],"schema":"https://github.com/citation-style-language/schema/raw/master/csl-citation.json"} </w:instrText>
      </w:r>
      <w:r w:rsidR="00CF79C2" w:rsidRPr="0064435F">
        <w:rPr>
          <w:rFonts w:ascii="Times New Roman" w:hAnsi="Times New Roman"/>
          <w:sz w:val="24"/>
          <w:szCs w:val="24"/>
          <w:lang w:val="en-US"/>
        </w:rPr>
        <w:fldChar w:fldCharType="separate"/>
      </w:r>
      <w:r w:rsidR="00CF79C2" w:rsidRPr="0064435F">
        <w:rPr>
          <w:rFonts w:ascii="Times New Roman" w:hAnsi="Times New Roman"/>
          <w:sz w:val="24"/>
          <w:lang w:val="en-US"/>
        </w:rPr>
        <w:t>(Spieser et al., 2014)</w:t>
      </w:r>
      <w:r w:rsidR="00CF79C2"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000F0CA8" w:rsidRPr="0064435F">
        <w:rPr>
          <w:rFonts w:ascii="Times New Roman" w:hAnsi="Times New Roman"/>
          <w:sz w:val="24"/>
          <w:szCs w:val="24"/>
          <w:lang w:val="en-US"/>
        </w:rPr>
        <w:fldChar w:fldCharType="begin"/>
      </w:r>
      <w:r w:rsidR="000F0CA8" w:rsidRPr="0064435F">
        <w:rPr>
          <w:rFonts w:ascii="Times New Roman" w:hAnsi="Times New Roman"/>
          <w:sz w:val="24"/>
          <w:szCs w:val="24"/>
          <w:lang w:val="en-US"/>
        </w:rPr>
        <w:instrText xml:space="preserve"> ADDIN ZOTERO_ITEM CSL_CITATION {"citationID":"V0YNv9yV","properties":{"formattedCitation":"(ITF, 2015)","plainCitation":"(ITF, 2015)","noteIndex":0},"citationItems":[{"id":616,"uris":["http://zotero.org/users/8331578/items/TFWPGNV9"],"uri":["http://zotero.org/users/8331578/items/TFWPGNV9"],"itemData":{"id":616,"type":"report","event-place":"Paris","publisher":"OECD","publisher-place":"Paris","title":"Urban Mobility System Upgrade: How shared self-driving cars could change city traffic","URL":"https://www.itf-oecd.org/sites/default/files/docs/15cpb_self-drivingcars.pdf","author":[{"family":"ITF","given":""}],"accessed":{"date-parts":[["2021",8,9]]},"issue</w:instrText>
      </w:r>
      <w:r w:rsidR="000F0CA8" w:rsidRPr="0064435F">
        <w:rPr>
          <w:rFonts w:ascii="Times New Roman" w:hAnsi="Times New Roman"/>
          <w:sz w:val="24"/>
          <w:szCs w:val="24"/>
        </w:rPr>
        <w:instrText xml:space="preserve">d":{"date-parts":[["2015"]]}}}],"schema":"https://github.com/citation-style-language/schema/raw/master/csl-citation.json"} </w:instrText>
      </w:r>
      <w:r w:rsidR="000F0CA8" w:rsidRPr="0064435F">
        <w:rPr>
          <w:rFonts w:ascii="Times New Roman" w:hAnsi="Times New Roman"/>
          <w:sz w:val="24"/>
          <w:szCs w:val="24"/>
          <w:lang w:val="en-US"/>
        </w:rPr>
        <w:fldChar w:fldCharType="separate"/>
      </w:r>
      <w:r w:rsidR="000F0CA8" w:rsidRPr="0064435F">
        <w:rPr>
          <w:rFonts w:ascii="Times New Roman" w:hAnsi="Times New Roman"/>
          <w:sz w:val="24"/>
        </w:rPr>
        <w:t>(ITF, 2015)</w:t>
      </w:r>
      <w:r w:rsidR="000F0CA8" w:rsidRPr="0064435F">
        <w:rPr>
          <w:rFonts w:ascii="Times New Roman" w:hAnsi="Times New Roman"/>
          <w:sz w:val="24"/>
          <w:szCs w:val="24"/>
          <w:lang w:val="en-US"/>
        </w:rPr>
        <w:fldChar w:fldCharType="end"/>
      </w:r>
      <w:r w:rsidRPr="0064435F">
        <w:rPr>
          <w:rFonts w:ascii="Times New Roman" w:hAnsi="Times New Roman"/>
          <w:sz w:val="24"/>
          <w:szCs w:val="24"/>
        </w:rPr>
        <w:t xml:space="preserve">, </w:t>
      </w:r>
      <w:r w:rsidR="005D58F9" w:rsidRPr="0064435F">
        <w:rPr>
          <w:rFonts w:ascii="Times New Roman" w:hAnsi="Times New Roman"/>
          <w:sz w:val="24"/>
          <w:szCs w:val="24"/>
          <w:lang w:val="en-US"/>
        </w:rPr>
        <w:fldChar w:fldCharType="begin"/>
      </w:r>
      <w:r w:rsidR="00CA6549" w:rsidRPr="0064435F">
        <w:rPr>
          <w:rFonts w:ascii="Times New Roman" w:hAnsi="Times New Roman"/>
          <w:sz w:val="24"/>
          <w:szCs w:val="24"/>
        </w:rPr>
        <w:instrText xml:space="preserve"> ADDIN ZOTERO_ITEM CSL_CITATION {"citationID":"7oTfgesU","properties":{"formattedCitation":"(D. J. Fagnant &amp; Kockelman, 2014)","plainCitation":"(D. J. Fagnant &amp; Kockelman, 2014)","noteIndex":0},"citationItems":[{"id":36,"uris":["http://zotero.org/users/8331578/items/5NJH6NM5"],"uri":["http://zotero.org/users/8331578/items/5NJH6NM5"],"itemData":{"id":36,"type":"article-journal","abstract":"Carsharing programs that operate as short-term vehicle rentals (often for one-way trips before ending the rental) like Car2Go and ZipCar have quickly expanded, with the number of U.S. users doubling every one to two years over the past decade. Such programs seek to shift personal transportation choices from an owned asset to a service used on demand. The advent of autonomous or fully self-driving vehicles will address many current carsharing barriers, including users’ travel to access available vehicles.","container-title":"Transportation Research Part C: Emerging Technologies","DOI":"10.1016/j.trc.2013.12.001","ISSN":"0968090X","journalAbbreviation":"Transportation Research Part C: Emerging Technologies","language":"en","page":"1-13","source":"DOI.org (Crossref)","title":"The travel and environmental implications of shared autonomous vehicles, using agent-based model scenarios","volume":"40","author":[{"family":"Fagnant","given":"Daniel J."},{"family":"Kockelman","given":"Kara M."}],"issued":{"date-parts":[["2014",3]]}}}],"schema":"https://github.com/citation-style-language/schema/raw/master/csl-citation.json"} </w:instrText>
      </w:r>
      <w:r w:rsidR="005D58F9" w:rsidRPr="0064435F">
        <w:rPr>
          <w:rFonts w:ascii="Times New Roman" w:hAnsi="Times New Roman"/>
          <w:sz w:val="24"/>
          <w:szCs w:val="24"/>
          <w:lang w:val="en-US"/>
        </w:rPr>
        <w:fldChar w:fldCharType="separate"/>
      </w:r>
      <w:r w:rsidR="00CA6549" w:rsidRPr="0064435F">
        <w:rPr>
          <w:rFonts w:ascii="Times New Roman" w:hAnsi="Times New Roman"/>
          <w:sz w:val="24"/>
        </w:rPr>
        <w:t>(D. J. Fagnant &amp; Kockelman, 2014)</w:t>
      </w:r>
      <w:r w:rsidR="005D58F9" w:rsidRPr="0064435F">
        <w:rPr>
          <w:rFonts w:ascii="Times New Roman" w:hAnsi="Times New Roman"/>
          <w:sz w:val="24"/>
          <w:szCs w:val="24"/>
          <w:lang w:val="en-US"/>
        </w:rPr>
        <w:fldChar w:fldCharType="end"/>
      </w:r>
      <w:r w:rsidRPr="0064435F">
        <w:rPr>
          <w:rFonts w:ascii="Times New Roman" w:hAnsi="Times New Roman"/>
          <w:sz w:val="24"/>
          <w:szCs w:val="24"/>
        </w:rPr>
        <w:t xml:space="preserve">, </w:t>
      </w:r>
      <w:r w:rsidR="005D58F9" w:rsidRPr="0064435F">
        <w:rPr>
          <w:rFonts w:ascii="Times New Roman" w:hAnsi="Times New Roman"/>
          <w:sz w:val="24"/>
          <w:szCs w:val="24"/>
        </w:rPr>
        <w:fldChar w:fldCharType="begin"/>
      </w:r>
      <w:r w:rsidR="005D58F9" w:rsidRPr="0064435F">
        <w:rPr>
          <w:rFonts w:ascii="Times New Roman" w:hAnsi="Times New Roman"/>
          <w:sz w:val="24"/>
          <w:szCs w:val="24"/>
        </w:rPr>
        <w:instrText xml:space="preserve"> ADDIN ZOTERO_ITEM CSL_CITATION {"citationID":"iCx3R4fh","properties":{"formattedCitation":"(Chen et al., 2016)","plainCitation":"(Chen et al., 2016)","noteIndex":0},"citationItems":[{"id":75,"uris":["http://zotero.org/users/8331578/items/B7LD37SD"],"uri":["http://zotero.org/users/8331578/items/B7LD37SD"],"itemData":{"id":75,"type":"article-journal","abstract":"There are natural synergies between shared autonomous vehicle (AV) fleets and electric vehicle (EV) technology, since fleets of AVs resolve the practical limitations of today’s non-autonomous EVs, including traveler range anxiety, access to charging infrastructure, and charging time management. Fleet-managed AVs relieve such concerns, managing range and charging activities based on real-time trip demand and established charging-station locations, as demonstrated in this paper. This work explores the management of a fleet of shared autonomous electric vehicles (SAEVs) in a regional, discrete-time, agent-based model. The simulation examines the operation of SAEVs under various vehicle range and charging infrastructure scenarios in a gridded city modeled roughly after the densities of Austin, Texas.","container-title":"Transportation Research Part A: Policy and Practice","issue":"C","language":"en","note":"publisher: Elsevier","page":"243-254","source":"ideas.repec.org","title":"Operations of a shared, autonomous, electric vehicle fleet: Implications of vehicle &amp; charging infrastructure decisions","title-short":"Operations of a shared, autonomous, electric vehicle fleet","volume":"94","author":[{"family":"Chen","given":"T. Donna"},{"family":"Kockelman","given":"Kara M."},{"family":"Hanna","given":"Josiah P."}],"issued":{"date-parts":[["2016"]]}}}],"schema":"https://github.com/citation-style-language/schema/raw/master/csl-citation.json"} </w:instrText>
      </w:r>
      <w:r w:rsidR="005D58F9" w:rsidRPr="0064435F">
        <w:rPr>
          <w:rFonts w:ascii="Times New Roman" w:hAnsi="Times New Roman"/>
          <w:sz w:val="24"/>
          <w:szCs w:val="24"/>
        </w:rPr>
        <w:fldChar w:fldCharType="separate"/>
      </w:r>
      <w:r w:rsidR="005D58F9" w:rsidRPr="0064435F">
        <w:rPr>
          <w:rFonts w:ascii="Times New Roman" w:hAnsi="Times New Roman"/>
          <w:sz w:val="24"/>
        </w:rPr>
        <w:t>(Chen et al., 2016)</w:t>
      </w:r>
      <w:r w:rsidR="005D58F9" w:rsidRPr="0064435F">
        <w:rPr>
          <w:rFonts w:ascii="Times New Roman" w:hAnsi="Times New Roman"/>
          <w:sz w:val="24"/>
          <w:szCs w:val="24"/>
        </w:rPr>
        <w:fldChar w:fldCharType="end"/>
      </w:r>
      <w:r w:rsidRPr="0064435F">
        <w:rPr>
          <w:rFonts w:ascii="Times New Roman" w:hAnsi="Times New Roman"/>
          <w:sz w:val="24"/>
          <w:szCs w:val="24"/>
        </w:rPr>
        <w:t xml:space="preserve">, </w:t>
      </w:r>
      <w:r w:rsidR="009768D6" w:rsidRPr="0064435F">
        <w:rPr>
          <w:rFonts w:ascii="Times New Roman" w:hAnsi="Times New Roman"/>
          <w:sz w:val="24"/>
          <w:szCs w:val="24"/>
        </w:rPr>
        <w:fldChar w:fldCharType="begin"/>
      </w:r>
      <w:r w:rsidR="009768D6" w:rsidRPr="0064435F">
        <w:rPr>
          <w:rFonts w:ascii="Times New Roman" w:hAnsi="Times New Roman"/>
          <w:sz w:val="24"/>
          <w:szCs w:val="24"/>
        </w:rPr>
        <w:instrText xml:space="preserve"> ADDIN ZOTERO_ITEM CSL_CITATION {"citationID":"CKzBVSEn","properties":{"formattedCitation":"(Zhang et al., 2014)","plainCitation":"(Zhang et al., 2014)","noteIndex":0},"citationItems":[{"id":265,"uris":["http://zotero.org/users/8331578/items/2LVB7VA9"],"uri":["http://zotero.org/users/8331578/items/2LVB7VA9"],"itemData":{"id":265,"type":"article-journal","container-title":"Transportation Research Board 94th Annual Meeting","language":"en","page":"15","source":"Zotero","title":"The Performance and Benefits of a Shared Autonomous Vehicles Based Dynamic Ridesharing System: An Agent-Based Simulation Approach","author":[{"family":"Zhang","given":"Wenwen"},{"family":"Guhathakurta","given":"Subhrajit"},{"family":"Fang","given":"Jinqi"},{"family":"Zhang","given":"Ge"}],"issued":{"date-parts":[["2014",7,30]]}}}],"schema":"https://github.com/citation-style-language/schema/raw/master/csl-citation.json"} </w:instrText>
      </w:r>
      <w:r w:rsidR="009768D6" w:rsidRPr="0064435F">
        <w:rPr>
          <w:rFonts w:ascii="Times New Roman" w:hAnsi="Times New Roman"/>
          <w:sz w:val="24"/>
          <w:szCs w:val="24"/>
        </w:rPr>
        <w:fldChar w:fldCharType="separate"/>
      </w:r>
      <w:r w:rsidR="009768D6" w:rsidRPr="0064435F">
        <w:rPr>
          <w:rFonts w:ascii="Times New Roman" w:hAnsi="Times New Roman"/>
          <w:sz w:val="24"/>
        </w:rPr>
        <w:t>(Zhang et al., 2014)</w:t>
      </w:r>
      <w:r w:rsidR="009768D6" w:rsidRPr="0064435F">
        <w:rPr>
          <w:rFonts w:ascii="Times New Roman" w:hAnsi="Times New Roman"/>
          <w:sz w:val="24"/>
          <w:szCs w:val="24"/>
        </w:rPr>
        <w:fldChar w:fldCharType="end"/>
      </w:r>
      <w:r w:rsidRPr="0064435F">
        <w:rPr>
          <w:rFonts w:ascii="Times New Roman" w:hAnsi="Times New Roman"/>
          <w:sz w:val="24"/>
          <w:szCs w:val="24"/>
        </w:rPr>
        <w:t xml:space="preserve">, </w:t>
      </w:r>
      <w:r w:rsidR="00CA6549" w:rsidRPr="0064435F">
        <w:rPr>
          <w:rFonts w:ascii="Times New Roman" w:hAnsi="Times New Roman"/>
          <w:sz w:val="24"/>
          <w:szCs w:val="24"/>
          <w:lang w:val="en-US"/>
        </w:rPr>
        <w:fldChar w:fldCharType="begin"/>
      </w:r>
      <w:r w:rsidR="00CA6549" w:rsidRPr="0064435F">
        <w:rPr>
          <w:rFonts w:ascii="Times New Roman" w:hAnsi="Times New Roman"/>
          <w:sz w:val="24"/>
          <w:szCs w:val="24"/>
        </w:rPr>
        <w:instrText xml:space="preserve"> ADDIN ZOTERO_ITEM CSL_CITATION {"citationID":"rq5T0kXG","properties":{"formattedCitation":"(Ma et al., 2017)","plainCitation":"(Ma et al., 2017)","noteIndex":0},"citationItems":[{"id":278,"uris":["http://zotero.org/users/8331578/items/G8RFZIJJ"],"uri":["http://zotero.org/users/8331578/items/G8RFZIJJ"],"itemData":{"id":278,"type":"article-journal","abstract":"Autonomous vehicle (AV) technology holds great promise for improving the efficiency of traditional vehicle sharing systems. In this paper, we investigate a new vehicle sharing system using AVs, referred to as autonomous vehicle sharing and reservation (AVSR). In such a system, travelers can request AV tr</w:instrText>
      </w:r>
      <w:r w:rsidR="00CA6549" w:rsidRPr="0064435F">
        <w:rPr>
          <w:rFonts w:ascii="Times New Roman" w:hAnsi="Times New Roman"/>
          <w:sz w:val="24"/>
          <w:szCs w:val="24"/>
          <w:lang w:val="en-US"/>
        </w:rPr>
        <w:instrText xml:space="preserve">ips ahead of time and the AVSR system operator will optimally arrange AV pickup and delivery schedules and AV trip chains based on these requests. A linear programming model is proposed to efficiently solve for optimal solutions for AV trip chains and required fleet size through constructed AVSR networks. Case studies show that AVSR can significantly increase vehicle use rate (VUR) and consequentially reduce vehicle ownership significantly. In the meantime, it is found that the actual vehicle miles traveled (VMT) in AVSR systems is not significantly more than that of conventional taxis, despite inevitable empty hauls for vehicle relocation in AVSR systems. The results imply huge potential benefits from AVSR systems on improving mobility and sustainability of our current transportation systems.","container-title":"Transportation Research Part C Emerging Technologies","DOI":"10.1016/j.trc.2017.08.022","journalAbbreviation":"Transportation Research Part C Emerging Technologies","source":"ResearchGate","title":"Designing Optimal Autonomous Vehicle Sharing and Reservation Systems: A Linear Programming Approach","title-short":"Designing Optimal Autonomous Vehicle Sharing and Reservation Systems","volume":"84","author":[{"family":"Ma","given":"Jiaqi"},{"family":"Li","given":"Xiaopeng"},{"family":"Zhou","given":"Fang"},{"family":"Hao","given":"Wei"}],"issued":{"date-parts":[["2017",8,15]]}}}],"schema":"https://github.com/citation-style-language/schema/raw/master/csl-citation.json"} </w:instrText>
      </w:r>
      <w:r w:rsidR="00CA6549" w:rsidRPr="0064435F">
        <w:rPr>
          <w:rFonts w:ascii="Times New Roman" w:hAnsi="Times New Roman"/>
          <w:sz w:val="24"/>
          <w:szCs w:val="24"/>
          <w:lang w:val="en-US"/>
        </w:rPr>
        <w:fldChar w:fldCharType="separate"/>
      </w:r>
      <w:r w:rsidR="00CA6549" w:rsidRPr="0064435F">
        <w:rPr>
          <w:rFonts w:ascii="Times New Roman" w:hAnsi="Times New Roman"/>
          <w:sz w:val="24"/>
          <w:lang w:val="en-US"/>
        </w:rPr>
        <w:t>(Ma et al., 2017)</w:t>
      </w:r>
      <w:r w:rsidR="00CA6549"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agree that SAVs will reduce the number of vehicles needed to fulfill travelers’ demand with a reduction of number of vehicles needed between 43% </w:t>
      </w:r>
      <w:r w:rsidR="007D7881" w:rsidRPr="0064435F">
        <w:rPr>
          <w:rFonts w:ascii="Times New Roman" w:hAnsi="Times New Roman"/>
          <w:sz w:val="24"/>
          <w:szCs w:val="24"/>
          <w:lang w:val="en-US"/>
        </w:rPr>
        <w:fldChar w:fldCharType="begin"/>
      </w:r>
      <w:r w:rsidR="007D7881" w:rsidRPr="0064435F">
        <w:rPr>
          <w:rFonts w:ascii="Times New Roman" w:hAnsi="Times New Roman"/>
          <w:sz w:val="24"/>
          <w:szCs w:val="24"/>
          <w:lang w:val="en-US"/>
        </w:rPr>
        <w:instrText xml:space="preserve"> ADDIN ZOTERO_ITEM CSL_CITATION {"citationID":"Uj7D90Sh","properties":{"formattedCitation":"(Zhu, 2016)","plainCitation":"(Zhu, 2016)","noteIndex":0},"citationItems":[{"id":645,"uris":["http://zotero.org/users/8331578/items/TP56FGMA"],"uri":["http://zotero.org/users/8331578/items/TP56FGMA"],"itemData":{"id":645,"type":"thesis","language":"EN","number-of-pages":"82","publisher":"Princeton University","title":"Make American Transportation Great Again: Autonomous Taxi Fleet Management Strategies","author":[{"family":"Zhu","given":"Shriley"}],"issued":{"date-parts":[["2016",5]]}}}],"schema":"https://github.com/citation-style-language/schema/raw/master/csl-citation.json"} </w:instrText>
      </w:r>
      <w:r w:rsidR="007D7881" w:rsidRPr="0064435F">
        <w:rPr>
          <w:rFonts w:ascii="Times New Roman" w:hAnsi="Times New Roman"/>
          <w:sz w:val="24"/>
          <w:szCs w:val="24"/>
          <w:lang w:val="en-US"/>
        </w:rPr>
        <w:fldChar w:fldCharType="separate"/>
      </w:r>
      <w:r w:rsidR="007D7881" w:rsidRPr="0064435F">
        <w:rPr>
          <w:rFonts w:ascii="Times New Roman" w:hAnsi="Times New Roman"/>
          <w:sz w:val="24"/>
          <w:lang w:val="en-US"/>
        </w:rPr>
        <w:t>(Zhu, 2016)</w:t>
      </w:r>
      <w:r w:rsidR="007D7881"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and 95% </w:t>
      </w:r>
      <w:r w:rsidR="00EE0690" w:rsidRPr="0064435F">
        <w:rPr>
          <w:rFonts w:ascii="Times New Roman" w:hAnsi="Times New Roman"/>
          <w:sz w:val="24"/>
          <w:szCs w:val="24"/>
          <w:lang w:val="en-US"/>
        </w:rPr>
        <w:fldChar w:fldCharType="begin"/>
      </w:r>
      <w:r w:rsidR="00EE0690" w:rsidRPr="0064435F">
        <w:rPr>
          <w:rFonts w:ascii="Times New Roman" w:hAnsi="Times New Roman"/>
          <w:sz w:val="24"/>
          <w:szCs w:val="24"/>
          <w:lang w:val="en-US"/>
        </w:rPr>
        <w:instrText xml:space="preserve"> ADDIN ZOTERO_ITEM CSL_CITATION {"citationID":"t9L0MWem","properties":{"formattedCitation":"(Burghout &amp; Andr\\uc0\\u233{}asson, 2015)","plainCitation":"(Burghout &amp; Andréasson, 2015)","noteIndex":0},"citationItems":[{"id":50,"uris":["http://zotero.org/users/8331578/items/EBM7PNTF"],"uri":["http://zotero.org/users/8331578/items/EBM7PNTF"],"itemData":{"id":50,"type":"paper-conference","event":". Proceedings of the 94th annual meeting of the Transportation Research Board","title":"Impacts of Shared Autonomous Taxis in a Metropolitan Area","URL":"https://www.researchgate.net/publication/298346251_Impacts_of_Shared_Autonomous_Taxis_in_a_Metropolitan_Area","author":[{"family":"Burghout","given":"Wilco"},{"family":"Andréasson","given":"Ingmar"}],"accessed":{"date-parts":[["2021",8,9]]},"issued":{"date-parts":[["2015"]]}}}],"schema":"https://github.com/citation-style-language/schema/raw/master/csl-citation.json"} </w:instrText>
      </w:r>
      <w:r w:rsidR="00EE0690" w:rsidRPr="0064435F">
        <w:rPr>
          <w:rFonts w:ascii="Times New Roman" w:hAnsi="Times New Roman"/>
          <w:sz w:val="24"/>
          <w:szCs w:val="24"/>
          <w:lang w:val="en-US"/>
        </w:rPr>
        <w:fldChar w:fldCharType="separate"/>
      </w:r>
      <w:r w:rsidR="00EE0690" w:rsidRPr="0064435F">
        <w:rPr>
          <w:rFonts w:ascii="Times New Roman" w:hAnsi="Times New Roman"/>
          <w:sz w:val="24"/>
          <w:szCs w:val="24"/>
          <w:lang w:val="en-US"/>
        </w:rPr>
        <w:t>(Burghout &amp; Andréasson, 2015)</w:t>
      </w:r>
      <w:r w:rsidR="00EE0690"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According to </w:t>
      </w:r>
      <w:r w:rsidR="00CA6549" w:rsidRPr="0064435F">
        <w:rPr>
          <w:rFonts w:ascii="Times New Roman" w:hAnsi="Times New Roman"/>
          <w:sz w:val="24"/>
          <w:szCs w:val="24"/>
          <w:lang w:val="en-US"/>
        </w:rPr>
        <w:t>Ma et al.</w:t>
      </w:r>
      <w:r w:rsidRPr="0064435F">
        <w:rPr>
          <w:rFonts w:ascii="Times New Roman" w:hAnsi="Times New Roman"/>
          <w:sz w:val="24"/>
          <w:szCs w:val="24"/>
          <w:lang w:val="en-US"/>
        </w:rPr>
        <w:t xml:space="preserve"> </w:t>
      </w:r>
      <w:r w:rsidR="00CA6549" w:rsidRPr="0064435F">
        <w:rPr>
          <w:rFonts w:ascii="Times New Roman" w:hAnsi="Times New Roman"/>
          <w:sz w:val="24"/>
          <w:szCs w:val="24"/>
          <w:lang w:val="en-US"/>
        </w:rPr>
        <w:fldChar w:fldCharType="begin"/>
      </w:r>
      <w:r w:rsidR="00CA6549" w:rsidRPr="0064435F">
        <w:rPr>
          <w:rFonts w:ascii="Times New Roman" w:hAnsi="Times New Roman"/>
          <w:sz w:val="24"/>
          <w:szCs w:val="24"/>
          <w:lang w:val="en-US"/>
        </w:rPr>
        <w:instrText xml:space="preserve"> ADDIN ZOTERO_ITEM CSL_CITATION {"citationID":"KpnRiO2a","properties":{"formattedCitation":"(Ma et al., 2017)","plainCitation":"(Ma et al., 2017)","noteIndex":0},"citationItems":[{"id":278,"uris":["http://zotero.org/users/8331578/items/G8RFZIJJ"],"uri":["http://zotero.org/users/8331578/items/G8RFZIJJ"],"itemData":{"id":278,"type":"article-journal","abstract":"Autonomous vehicle (AV) technology holds great promise for improving the efficiency of traditional vehicle sharing systems. In this paper, we investigate a new vehicle sharing system using AVs, referred to as autonomous vehicle sharing and reservation (AVSR). In such a system, travelers can request AV trips ahead of time and the AVSR system operator will optimally arrange AV pickup and delivery schedules and AV trip chains based on these requests. A linear programming model is proposed to efficiently solve for optimal solutions for AV trip chains and required fleet size through constructed AVSR networks. Case studies show that AVSR can significantly increase vehicle use rate (VUR) and consequentially reduce vehicle ownership significantly. In the meantime, it is found that the actual vehicle miles traveled (VMT) in AVSR systems is not significantly more than that of conventional taxis, despite inevitable empty hauls for vehicle relocation in AVSR systems. The results imply huge potential benefits from AVSR systems on improving mobility and sustainability of our current transportation systems.","container-title":"Transportation Research Part C Emerging Technologies","DOI":"10.1016/j.trc.2017.08.022","journalAbbreviation":"Transportation Research Part C Emerging Technologies","source":"ResearchGate","title":"Designing Optimal Autonomous Vehicle Sharing and Reservation Systems: A Linear Programming Approach","title-short":"Designing Optimal Autonomous Vehicle Sharing and Reservation Systems","volume":"84","author":[{"family":"Ma","given":"Jiaqi"},{"family":"Li","given":"Xiaopeng"},{"family":"Zhou","given":"Fang"},{"family":"Hao","given":"Wei"}],"issued":{"date-parts":[["2017",8,15]]}}}],"schema":"https://github.com/citation-style-language/schema/raw/master/csl-citation.json"} </w:instrText>
      </w:r>
      <w:r w:rsidR="00CA6549" w:rsidRPr="0064435F">
        <w:rPr>
          <w:rFonts w:ascii="Times New Roman" w:hAnsi="Times New Roman"/>
          <w:sz w:val="24"/>
          <w:szCs w:val="24"/>
          <w:lang w:val="en-US"/>
        </w:rPr>
        <w:fldChar w:fldCharType="separate"/>
      </w:r>
      <w:r w:rsidR="00CA6549" w:rsidRPr="0064435F">
        <w:rPr>
          <w:rFonts w:ascii="Times New Roman" w:hAnsi="Times New Roman"/>
          <w:sz w:val="24"/>
          <w:lang w:val="en-US"/>
        </w:rPr>
        <w:t>(Ma et al., 2017)</w:t>
      </w:r>
      <w:r w:rsidR="00CA6549"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SAVs do not increase </w:t>
      </w:r>
      <w:r w:rsidR="00912CFE" w:rsidRPr="0064435F">
        <w:rPr>
          <w:rFonts w:ascii="Times New Roman" w:hAnsi="Times New Roman"/>
          <w:sz w:val="24"/>
          <w:szCs w:val="24"/>
          <w:lang w:val="en-US"/>
        </w:rPr>
        <w:t>the number of vehicle kilometers traveled. However, the majority of scientists (</w:t>
      </w:r>
      <w:r w:rsidR="000F0CA8" w:rsidRPr="0064435F">
        <w:rPr>
          <w:rFonts w:ascii="Times New Roman" w:hAnsi="Times New Roman"/>
          <w:sz w:val="24"/>
          <w:szCs w:val="24"/>
          <w:lang w:val="en-US"/>
        </w:rPr>
        <w:fldChar w:fldCharType="begin"/>
      </w:r>
      <w:r w:rsidR="000F0CA8" w:rsidRPr="0064435F">
        <w:rPr>
          <w:rFonts w:ascii="Times New Roman" w:hAnsi="Times New Roman"/>
          <w:sz w:val="24"/>
          <w:szCs w:val="24"/>
          <w:lang w:val="en-US"/>
        </w:rPr>
        <w:instrText xml:space="preserve"> ADDIN ZOTERO_ITEM CSL_CITATION {"citationID":"xkB9k5f3","properties":{"formattedCitation":"(ITF, 2015)","plainCitation":"(ITF, 2015)","noteIndex":0},"citationItems":[{"id":616,"uris":["http://zotero.org/users/8331578/items/TFWPGNV9"],"uri":["http://zotero.org/users/8331578/items/TFWPGNV9"],"itemData":{"id":616,"type":"report","event-place":"Paris","publisher":"OECD","publisher-place":"Paris","title":"Urban Mobility System Upgrade: How shared self-driving cars could change city traffic","URL":"https://www.itf-oecd.org/sites/default/files/docs/15cpb_self-drivingcars.pdf","author":[{"family":"ITF","given":""}],"accessed":{"date-parts":[["2021",8,9]]},"issued":{"date-parts":[["2015"]]}}}],"schema":"https://github.com/citation-style-language/schema/raw/master/csl-citation.json"} </w:instrText>
      </w:r>
      <w:r w:rsidR="000F0CA8" w:rsidRPr="0064435F">
        <w:rPr>
          <w:rFonts w:ascii="Times New Roman" w:hAnsi="Times New Roman"/>
          <w:sz w:val="24"/>
          <w:szCs w:val="24"/>
          <w:lang w:val="en-US"/>
        </w:rPr>
        <w:fldChar w:fldCharType="separate"/>
      </w:r>
      <w:r w:rsidR="000F0CA8" w:rsidRPr="0064435F">
        <w:rPr>
          <w:rFonts w:ascii="Times New Roman" w:hAnsi="Times New Roman"/>
          <w:sz w:val="24"/>
          <w:lang w:val="en-US"/>
        </w:rPr>
        <w:t>(ITF, 2015)</w:t>
      </w:r>
      <w:r w:rsidR="000F0CA8" w:rsidRPr="0064435F">
        <w:rPr>
          <w:rFonts w:ascii="Times New Roman" w:hAnsi="Times New Roman"/>
          <w:sz w:val="24"/>
          <w:szCs w:val="24"/>
          <w:lang w:val="en-US"/>
        </w:rPr>
        <w:fldChar w:fldCharType="end"/>
      </w:r>
      <w:r w:rsidR="00912CFE" w:rsidRPr="0064435F">
        <w:rPr>
          <w:rFonts w:ascii="Times New Roman" w:hAnsi="Times New Roman"/>
          <w:sz w:val="24"/>
          <w:szCs w:val="24"/>
          <w:lang w:val="en-US"/>
        </w:rPr>
        <w:t xml:space="preserve">, </w:t>
      </w:r>
      <w:r w:rsidR="005D58F9" w:rsidRPr="0064435F">
        <w:rPr>
          <w:rFonts w:ascii="Times New Roman" w:hAnsi="Times New Roman"/>
          <w:sz w:val="24"/>
          <w:szCs w:val="24"/>
          <w:lang w:val="en-US"/>
        </w:rPr>
        <w:fldChar w:fldCharType="begin"/>
      </w:r>
      <w:r w:rsidR="00CA6549" w:rsidRPr="0064435F">
        <w:rPr>
          <w:rFonts w:ascii="Times New Roman" w:hAnsi="Times New Roman"/>
          <w:sz w:val="24"/>
          <w:szCs w:val="24"/>
          <w:lang w:val="en-US"/>
        </w:rPr>
        <w:instrText xml:space="preserve"> ADDIN ZOTERO_ITEM CSL_</w:instrText>
      </w:r>
      <w:r w:rsidR="00CA6549" w:rsidRPr="0064435F">
        <w:rPr>
          <w:rFonts w:ascii="Times New Roman" w:hAnsi="Times New Roman"/>
          <w:sz w:val="24"/>
          <w:szCs w:val="24"/>
        </w:rPr>
        <w:instrText xml:space="preserve">CITATION {"citationID":"MUaDqr1l","properties":{"formattedCitation":"(D. J. Fagnant &amp; Kockelman, 2014)","plainCitation":"(D. J. Fagnant &amp; Kockelman, 2014)","noteIndex":0},"citationItems":[{"id":36,"uris":["http://zotero.org/users/8331578/items/5NJH6NM5"],"uri":["http://zotero.org/users/8331578/items/5NJH6NM5"],"itemData":{"id":36,"type":"article-journal","abstract":"Carsharing programs that operate as short-term vehicle rentals (often for one-way trips before ending the rental) like Car2Go and ZipCar have quickly expanded, with the number of U.S. users doubling every one to two years over the past decade. Such programs seek to shift personal transportation choices from an owned asset to a service used on demand. The advent of autonomous or fully self-driving vehicles will address many current carsharing barriers, including users’ travel to access available vehicles.","container-title":"Transportation Research Part C: Emerging Technologies","DOI":"10.1016/j.trc.2013.12.001","ISSN":"0968090X","journalAbbreviation":"Transportation Research Part C: Emerging Technologies","language":"en","page":"1-13","source":"DOI.org (Crossref)","title":"The travel and environmental implications of shared autonomous vehicles, using agent-based model scenarios","volume":"40","author":[{"family":"Fagnant","given":"Daniel J."},{"family":"Kockelman","given":"Kara M."}],"issued":{"date-parts":[["2014",3]]}}}],"schema":"https://github.com/citation-style-language/schema/raw/master/csl-citation.json"} </w:instrText>
      </w:r>
      <w:r w:rsidR="005D58F9" w:rsidRPr="0064435F">
        <w:rPr>
          <w:rFonts w:ascii="Times New Roman" w:hAnsi="Times New Roman"/>
          <w:sz w:val="24"/>
          <w:szCs w:val="24"/>
          <w:lang w:val="en-US"/>
        </w:rPr>
        <w:fldChar w:fldCharType="separate"/>
      </w:r>
      <w:r w:rsidR="00CA6549" w:rsidRPr="0064435F">
        <w:rPr>
          <w:rFonts w:ascii="Times New Roman" w:hAnsi="Times New Roman"/>
          <w:sz w:val="24"/>
        </w:rPr>
        <w:t>(D. J. Fagnant &amp; Kockelman, 2014)</w:t>
      </w:r>
      <w:r w:rsidR="005D58F9" w:rsidRPr="0064435F">
        <w:rPr>
          <w:rFonts w:ascii="Times New Roman" w:hAnsi="Times New Roman"/>
          <w:sz w:val="24"/>
          <w:szCs w:val="24"/>
          <w:lang w:val="en-US"/>
        </w:rPr>
        <w:fldChar w:fldCharType="end"/>
      </w:r>
      <w:r w:rsidR="00912CFE" w:rsidRPr="0064435F">
        <w:rPr>
          <w:rFonts w:ascii="Times New Roman" w:hAnsi="Times New Roman"/>
          <w:sz w:val="24"/>
          <w:szCs w:val="24"/>
        </w:rPr>
        <w:t>,</w:t>
      </w:r>
      <w:r w:rsidR="005D58F9" w:rsidRPr="0064435F">
        <w:rPr>
          <w:rFonts w:ascii="Times New Roman" w:hAnsi="Times New Roman"/>
          <w:sz w:val="24"/>
          <w:szCs w:val="24"/>
        </w:rPr>
        <w:t xml:space="preserve"> </w:t>
      </w:r>
      <w:r w:rsidR="005D58F9" w:rsidRPr="0064435F">
        <w:rPr>
          <w:rFonts w:ascii="Times New Roman" w:hAnsi="Times New Roman"/>
          <w:sz w:val="24"/>
          <w:szCs w:val="24"/>
          <w:lang w:val="en-US"/>
        </w:rPr>
        <w:fldChar w:fldCharType="begin"/>
      </w:r>
      <w:r w:rsidR="005D58F9" w:rsidRPr="0064435F">
        <w:rPr>
          <w:rFonts w:ascii="Times New Roman" w:hAnsi="Times New Roman"/>
          <w:sz w:val="24"/>
          <w:szCs w:val="24"/>
        </w:rPr>
        <w:instrText xml:space="preserve"> ADDIN ZOTERO_ITEM CSL_CITATION {"citationID":"hNzqwUkr","properties":{"formattedCitation":"(Chen et al., 2016)","plainCitation":"(Chen et al., 2016)","noteIndex":0},"citationItems":[{"id":75,"uris":["http://zotero.org/users/8331578/items/B7LD37SD"],"uri":["http://zotero.org/users/8331578/items/B7LD37SD"],"itemData":{"id":75,"type":"</w:instrText>
      </w:r>
      <w:r w:rsidR="005D58F9" w:rsidRPr="0064435F">
        <w:rPr>
          <w:rFonts w:ascii="Times New Roman" w:hAnsi="Times New Roman"/>
          <w:sz w:val="24"/>
          <w:szCs w:val="24"/>
          <w:lang w:val="en-US"/>
        </w:rPr>
        <w:instrText xml:space="preserve">article-journal","abstract":"There are natural synergies between shared autonomous vehicle (AV) fleets and electric vehicle (EV) technology, since fleets of AVs resolve the practical limitations of today’s non-autonomous EVs, including traveler range anxiety, access to charging infrastructure, and charging time management. Fleet-managed AVs relieve such concerns, managing range and charging activities based on real-time trip demand and established charging-station locations, as demonstrated in this paper. This work explores the management of a fleet of shared autonomous electric vehicles (SAEVs) in a regional, discrete-time, agent-based model. The simulation examines the operation of SAEVs under various vehicle range and charging infrastructure scenarios in a gridded city modeled roughly after the densities of Austin, Texas.","container-title":"Transportation Research Part A: Policy and Practice","issue":"C","language":"en","note":"publisher: Elsevier","page":"243-254","source":"ideas.repec.org","title":"Operations of a shared, autonomous, electric vehicle fleet: Implications of vehicle &amp; charging infrastructure decisions","title-short":"Operations of a shared, autonomous, electric vehicle fleet","volume":"94","author":[{"family":"Chen","given":"T. Donna"},{"family":"Kockelman","given":"Kara M."},{"family":"Hanna","given":"Josiah P."}],"issued":{"date-parts":[["2016"]]}}}],"schema":"https://github.com/citation-style-language/schema/raw/master/csl-citation.json"} </w:instrText>
      </w:r>
      <w:r w:rsidR="005D58F9" w:rsidRPr="0064435F">
        <w:rPr>
          <w:rFonts w:ascii="Times New Roman" w:hAnsi="Times New Roman"/>
          <w:sz w:val="24"/>
          <w:szCs w:val="24"/>
          <w:lang w:val="en-US"/>
        </w:rPr>
        <w:fldChar w:fldCharType="separate"/>
      </w:r>
      <w:r w:rsidR="005D58F9" w:rsidRPr="0064435F">
        <w:rPr>
          <w:rFonts w:ascii="Times New Roman" w:hAnsi="Times New Roman"/>
          <w:sz w:val="24"/>
          <w:lang w:val="en-US"/>
        </w:rPr>
        <w:t>(Chen et al., 2016)</w:t>
      </w:r>
      <w:r w:rsidR="005D58F9" w:rsidRPr="0064435F">
        <w:rPr>
          <w:rFonts w:ascii="Times New Roman" w:hAnsi="Times New Roman"/>
          <w:sz w:val="24"/>
          <w:szCs w:val="24"/>
          <w:lang w:val="en-US"/>
        </w:rPr>
        <w:fldChar w:fldCharType="end"/>
      </w:r>
      <w:r w:rsidR="00912CFE" w:rsidRPr="0064435F">
        <w:rPr>
          <w:rFonts w:ascii="Times New Roman" w:hAnsi="Times New Roman"/>
          <w:sz w:val="24"/>
          <w:szCs w:val="24"/>
          <w:lang w:val="en-US"/>
        </w:rPr>
        <w:t>) have demonstrated that the number of vehicle kilometers traveled will increase with SAVs.</w:t>
      </w:r>
      <w:r w:rsidR="00F05D7E" w:rsidRPr="0064435F">
        <w:rPr>
          <w:rFonts w:ascii="Times New Roman" w:hAnsi="Times New Roman"/>
          <w:color w:val="000000"/>
          <w:szCs w:val="22"/>
          <w:lang w:eastAsia="fr-BE"/>
        </w:rPr>
        <w:br w:type="page"/>
      </w:r>
    </w:p>
    <w:p w14:paraId="05BE0FB2" w14:textId="3A603808" w:rsidR="0060649A" w:rsidRDefault="0060649A" w:rsidP="0060649A">
      <w:pPr>
        <w:pStyle w:val="Heading1"/>
        <w:rPr>
          <w:rFonts w:ascii="Times New Roman" w:hAnsi="Times New Roman"/>
          <w:lang w:val="en-US"/>
        </w:rPr>
      </w:pPr>
      <w:bookmarkStart w:id="14" w:name="_Toc80021490"/>
      <w:r w:rsidRPr="0064435F">
        <w:rPr>
          <w:rFonts w:ascii="Times New Roman" w:hAnsi="Times New Roman"/>
          <w:lang w:val="en-US"/>
        </w:rPr>
        <w:lastRenderedPageBreak/>
        <w:t>Thesis goal</w:t>
      </w:r>
      <w:bookmarkEnd w:id="14"/>
    </w:p>
    <w:p w14:paraId="18525C48" w14:textId="77777777" w:rsidR="00FE193F" w:rsidRPr="00FE193F" w:rsidRDefault="00FE193F" w:rsidP="00FE193F">
      <w:pPr>
        <w:rPr>
          <w:lang w:val="en-US" w:eastAsia="en-US"/>
        </w:rPr>
      </w:pPr>
    </w:p>
    <w:p w14:paraId="20DB0DA2" w14:textId="3DFC9360" w:rsidR="005635E3" w:rsidRPr="0064435F" w:rsidRDefault="005635E3" w:rsidP="005635E3">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is thesis studies the profitability of electric autonomous Taxis in Brussels </w:t>
      </w:r>
      <w:r w:rsidR="009F70F3" w:rsidRPr="0064435F">
        <w:rPr>
          <w:rFonts w:ascii="Times New Roman" w:hAnsi="Times New Roman"/>
          <w:sz w:val="24"/>
          <w:szCs w:val="24"/>
          <w:lang w:val="en-US"/>
        </w:rPr>
        <w:t>through</w:t>
      </w:r>
      <w:r w:rsidRPr="0064435F">
        <w:rPr>
          <w:rFonts w:ascii="Times New Roman" w:hAnsi="Times New Roman"/>
          <w:sz w:val="24"/>
          <w:szCs w:val="24"/>
          <w:lang w:val="en-US"/>
        </w:rPr>
        <w:t xml:space="preserve"> the simulation of the average daily trips in Brussels. The first section of this chapter depicts the major hypotheses of the scenario considered while the second section describes the methodology followed.</w:t>
      </w:r>
    </w:p>
    <w:p w14:paraId="6142B5F9" w14:textId="574BFF27" w:rsidR="006213D2" w:rsidRPr="0064435F" w:rsidRDefault="006213D2" w:rsidP="005635E3">
      <w:pPr>
        <w:spacing w:line="360" w:lineRule="auto"/>
        <w:jc w:val="both"/>
        <w:rPr>
          <w:rFonts w:ascii="Times New Roman" w:hAnsi="Times New Roman"/>
          <w:sz w:val="24"/>
          <w:szCs w:val="24"/>
          <w:lang w:val="en-US"/>
        </w:rPr>
      </w:pPr>
    </w:p>
    <w:p w14:paraId="676CD9F5" w14:textId="2AAAF3AD" w:rsidR="0060649A" w:rsidRDefault="0060649A" w:rsidP="0060649A">
      <w:pPr>
        <w:pStyle w:val="Heading2"/>
        <w:numPr>
          <w:ilvl w:val="0"/>
          <w:numId w:val="7"/>
        </w:numPr>
        <w:rPr>
          <w:rFonts w:ascii="Times New Roman" w:hAnsi="Times New Roman"/>
          <w:lang w:val="en-US"/>
        </w:rPr>
      </w:pPr>
      <w:bookmarkStart w:id="15" w:name="_Toc80021491"/>
      <w:r w:rsidRPr="0064435F">
        <w:rPr>
          <w:rFonts w:ascii="Times New Roman" w:hAnsi="Times New Roman"/>
          <w:lang w:val="en-US"/>
        </w:rPr>
        <w:t>Scenario analyzed</w:t>
      </w:r>
      <w:bookmarkEnd w:id="15"/>
    </w:p>
    <w:p w14:paraId="7B52EC31" w14:textId="77777777" w:rsidR="00FE193F" w:rsidRPr="00FE193F" w:rsidRDefault="00FE193F" w:rsidP="00FE193F">
      <w:pPr>
        <w:rPr>
          <w:lang w:val="en-US" w:eastAsia="en-US"/>
        </w:rPr>
      </w:pPr>
    </w:p>
    <w:p w14:paraId="76FF05C2" w14:textId="06A523A5" w:rsidR="005635E3" w:rsidRPr="0064435F" w:rsidRDefault="005635E3" w:rsidP="005635E3">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This work focuses on the Belgian regio</w:t>
      </w:r>
      <w:r w:rsidR="008466D1" w:rsidRPr="0064435F">
        <w:rPr>
          <w:rFonts w:ascii="Times New Roman" w:hAnsi="Times New Roman"/>
          <w:sz w:val="24"/>
          <w:szCs w:val="24"/>
          <w:lang w:val="en-US"/>
        </w:rPr>
        <w:t>n</w:t>
      </w:r>
      <w:r w:rsidRPr="0064435F">
        <w:rPr>
          <w:rFonts w:ascii="Times New Roman" w:hAnsi="Times New Roman"/>
          <w:sz w:val="24"/>
          <w:szCs w:val="24"/>
          <w:lang w:val="en-US"/>
        </w:rPr>
        <w:t xml:space="preserve"> of Brussels. In Belgium, Brussels is both a regio</w:t>
      </w:r>
      <w:r w:rsidR="008466D1" w:rsidRPr="0064435F">
        <w:rPr>
          <w:rFonts w:ascii="Times New Roman" w:hAnsi="Times New Roman"/>
          <w:sz w:val="24"/>
          <w:szCs w:val="24"/>
          <w:lang w:val="en-US"/>
        </w:rPr>
        <w:t>n</w:t>
      </w:r>
      <w:r w:rsidRPr="0064435F">
        <w:rPr>
          <w:rFonts w:ascii="Times New Roman" w:hAnsi="Times New Roman"/>
          <w:sz w:val="24"/>
          <w:szCs w:val="24"/>
          <w:lang w:val="en-US"/>
        </w:rPr>
        <w:t xml:space="preserve">, a </w:t>
      </w:r>
      <w:proofErr w:type="gramStart"/>
      <w:r w:rsidRPr="0064435F">
        <w:rPr>
          <w:rFonts w:ascii="Times New Roman" w:hAnsi="Times New Roman"/>
          <w:sz w:val="24"/>
          <w:szCs w:val="24"/>
          <w:lang w:val="en-US"/>
        </w:rPr>
        <w:t>city</w:t>
      </w:r>
      <w:proofErr w:type="gramEnd"/>
      <w:r w:rsidRPr="0064435F">
        <w:rPr>
          <w:rFonts w:ascii="Times New Roman" w:hAnsi="Times New Roman"/>
          <w:sz w:val="24"/>
          <w:szCs w:val="24"/>
          <w:lang w:val="en-US"/>
        </w:rPr>
        <w:t xml:space="preserve"> and a municipality. If the regio</w:t>
      </w:r>
      <w:r w:rsidR="008466D1" w:rsidRPr="0064435F">
        <w:rPr>
          <w:rFonts w:ascii="Times New Roman" w:hAnsi="Times New Roman"/>
          <w:sz w:val="24"/>
          <w:szCs w:val="24"/>
          <w:lang w:val="en-US"/>
        </w:rPr>
        <w:t>n</w:t>
      </w:r>
      <w:r w:rsidRPr="0064435F">
        <w:rPr>
          <w:rFonts w:ascii="Times New Roman" w:hAnsi="Times New Roman"/>
          <w:sz w:val="24"/>
          <w:szCs w:val="24"/>
          <w:lang w:val="en-US"/>
        </w:rPr>
        <w:t xml:space="preserve"> and the city </w:t>
      </w:r>
      <w:r w:rsidR="008466D1" w:rsidRPr="0064435F">
        <w:rPr>
          <w:rFonts w:ascii="Times New Roman" w:hAnsi="Times New Roman"/>
          <w:sz w:val="24"/>
          <w:szCs w:val="24"/>
          <w:lang w:val="en-US"/>
        </w:rPr>
        <w:t>refer</w:t>
      </w:r>
      <w:r w:rsidRPr="0064435F">
        <w:rPr>
          <w:rFonts w:ascii="Times New Roman" w:hAnsi="Times New Roman"/>
          <w:sz w:val="24"/>
          <w:szCs w:val="24"/>
          <w:lang w:val="en-US"/>
        </w:rPr>
        <w:t xml:space="preserve"> to the same territory, the municipality is much smaller. In this paper,</w:t>
      </w:r>
      <w:r w:rsidR="008466D1" w:rsidRPr="0064435F">
        <w:rPr>
          <w:rFonts w:ascii="Times New Roman" w:hAnsi="Times New Roman"/>
          <w:sz w:val="24"/>
          <w:szCs w:val="24"/>
          <w:lang w:val="en-US"/>
        </w:rPr>
        <w:t xml:space="preserve"> unless </w:t>
      </w:r>
      <w:r w:rsidRPr="0064435F">
        <w:rPr>
          <w:rFonts w:ascii="Times New Roman" w:hAnsi="Times New Roman"/>
          <w:sz w:val="24"/>
          <w:szCs w:val="24"/>
          <w:lang w:val="en-US"/>
        </w:rPr>
        <w:t>otherwise</w:t>
      </w:r>
      <w:r w:rsidR="008466D1" w:rsidRPr="0064435F">
        <w:rPr>
          <w:rFonts w:ascii="Times New Roman" w:hAnsi="Times New Roman"/>
          <w:sz w:val="24"/>
          <w:szCs w:val="24"/>
          <w:lang w:val="en-US"/>
        </w:rPr>
        <w:t xml:space="preserve"> noted</w:t>
      </w:r>
      <w:r w:rsidRPr="0064435F">
        <w:rPr>
          <w:rFonts w:ascii="Times New Roman" w:hAnsi="Times New Roman"/>
          <w:sz w:val="24"/>
          <w:szCs w:val="24"/>
          <w:lang w:val="en-US"/>
        </w:rPr>
        <w:t>, the word Brussels refers to the whole regio</w:t>
      </w:r>
      <w:r w:rsidR="008466D1" w:rsidRPr="0064435F">
        <w:rPr>
          <w:rFonts w:ascii="Times New Roman" w:hAnsi="Times New Roman"/>
          <w:sz w:val="24"/>
          <w:szCs w:val="24"/>
          <w:lang w:val="en-US"/>
        </w:rPr>
        <w:t>n</w:t>
      </w:r>
      <w:r w:rsidRPr="0064435F">
        <w:rPr>
          <w:rFonts w:ascii="Times New Roman" w:hAnsi="Times New Roman"/>
          <w:sz w:val="24"/>
          <w:szCs w:val="24"/>
          <w:lang w:val="en-US"/>
        </w:rPr>
        <w:t xml:space="preserve"> including the municipality of Brussels but also the eighteens other municipalities.</w:t>
      </w:r>
    </w:p>
    <w:p w14:paraId="14429AC0" w14:textId="5A3767A1" w:rsidR="005635E3" w:rsidRPr="0064435F" w:rsidRDefault="005635E3" w:rsidP="005635E3">
      <w:pPr>
        <w:spacing w:line="360" w:lineRule="auto"/>
        <w:jc w:val="both"/>
        <w:rPr>
          <w:rFonts w:ascii="Times New Roman" w:hAnsi="Times New Roman"/>
          <w:sz w:val="24"/>
          <w:szCs w:val="24"/>
          <w:lang w:val="en-US"/>
        </w:rPr>
      </w:pPr>
    </w:p>
    <w:p w14:paraId="4392D6D0" w14:textId="0655065C" w:rsidR="00B51C3F" w:rsidRPr="0064435F" w:rsidRDefault="001750C7" w:rsidP="005635E3">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Brussels has </w:t>
      </w:r>
      <w:proofErr w:type="gramStart"/>
      <w:r w:rsidRPr="0064435F">
        <w:rPr>
          <w:rFonts w:ascii="Times New Roman" w:hAnsi="Times New Roman"/>
          <w:sz w:val="24"/>
          <w:szCs w:val="24"/>
          <w:lang w:val="en-US"/>
        </w:rPr>
        <w:t>been chosen</w:t>
      </w:r>
      <w:proofErr w:type="gramEnd"/>
      <w:r w:rsidRPr="0064435F">
        <w:rPr>
          <w:rFonts w:ascii="Times New Roman" w:hAnsi="Times New Roman"/>
          <w:sz w:val="24"/>
          <w:szCs w:val="24"/>
          <w:lang w:val="en-US"/>
        </w:rPr>
        <w:t xml:space="preserve"> because, until now, </w:t>
      </w:r>
      <w:r w:rsidR="00705C38" w:rsidRPr="0064435F">
        <w:rPr>
          <w:rFonts w:ascii="Times New Roman" w:hAnsi="Times New Roman"/>
          <w:sz w:val="24"/>
          <w:szCs w:val="24"/>
          <w:lang w:val="en-US"/>
        </w:rPr>
        <w:t xml:space="preserve">according to the author of this thesis, </w:t>
      </w:r>
      <w:r w:rsidRPr="0064435F">
        <w:rPr>
          <w:rFonts w:ascii="Times New Roman" w:hAnsi="Times New Roman"/>
          <w:sz w:val="24"/>
          <w:szCs w:val="24"/>
          <w:lang w:val="en-US"/>
        </w:rPr>
        <w:t>no paper in the literature focuses on the case study of Brussels.</w:t>
      </w:r>
      <w:r w:rsidR="008466D1" w:rsidRPr="0064435F">
        <w:rPr>
          <w:rFonts w:ascii="Times New Roman" w:hAnsi="Times New Roman"/>
          <w:sz w:val="24"/>
          <w:szCs w:val="24"/>
          <w:lang w:val="en-US"/>
        </w:rPr>
        <w:t xml:space="preserve"> (</w:t>
      </w:r>
      <w:r w:rsidRPr="0064435F">
        <w:rPr>
          <w:rFonts w:ascii="Times New Roman" w:hAnsi="Times New Roman"/>
          <w:sz w:val="24"/>
          <w:szCs w:val="24"/>
          <w:lang w:val="en-US"/>
        </w:rPr>
        <w:t xml:space="preserve">Furthermore, Brussels is a central city in Europe, being the capital of Europe, hosting the European </w:t>
      </w:r>
      <w:r w:rsidR="008466D1" w:rsidRPr="0064435F">
        <w:rPr>
          <w:rFonts w:ascii="Times New Roman" w:hAnsi="Times New Roman"/>
          <w:sz w:val="24"/>
          <w:szCs w:val="24"/>
          <w:lang w:val="en-US"/>
        </w:rPr>
        <w:t>Institutions</w:t>
      </w:r>
      <w:r w:rsidRPr="0064435F">
        <w:rPr>
          <w:rFonts w:ascii="Times New Roman" w:hAnsi="Times New Roman"/>
          <w:sz w:val="24"/>
          <w:szCs w:val="24"/>
          <w:lang w:val="en-US"/>
        </w:rPr>
        <w:t xml:space="preserve"> </w:t>
      </w:r>
      <w:r w:rsidR="00903059" w:rsidRPr="0064435F">
        <w:rPr>
          <w:rFonts w:ascii="Times New Roman" w:hAnsi="Times New Roman"/>
          <w:sz w:val="24"/>
          <w:szCs w:val="24"/>
          <w:lang w:val="en-US"/>
        </w:rPr>
        <w:fldChar w:fldCharType="begin"/>
      </w:r>
      <w:r w:rsidR="00903059" w:rsidRPr="0064435F">
        <w:rPr>
          <w:rFonts w:ascii="Times New Roman" w:hAnsi="Times New Roman"/>
          <w:sz w:val="24"/>
          <w:szCs w:val="24"/>
          <w:lang w:val="en-US"/>
        </w:rPr>
        <w:instrText xml:space="preserve"> ADDIN ZOTERO_ITEM CSL_CITATION {"citationID":"Ku4tjnDJ","properties":{"formattedCitation":"(CIRB-CIBG, 2021)","plainCitation":"(CIRB-CIBG, 2021)","noteIndex":0},"citationItems":[{"id":648,"uris":["http://zotero.org/users/8331578/items/QI2C8QNQ"],"uri":["http://zotero.org/users/8331578/items/QI2C8QNQ"],"itemData":{"id":648,"type":"webpage","abstract":"be.brussels - 262","container-title":"be.brussels","language":"fr","title":"Les institutions européennes à Bruxelles","URL":"https://catalogue.be.brussels/fr/search-standalone/be.brussels","author":[{"family":"CIRB-CIBG","given":""}],"accessed":{"date-parts":[["2021",8,15]]},"issued":{"date-parts":[["2021"]]}}}],"schema":"https://github.com/citation-style-language/schema/raw/master/csl-citation.json"} </w:instrText>
      </w:r>
      <w:r w:rsidR="00903059" w:rsidRPr="0064435F">
        <w:rPr>
          <w:rFonts w:ascii="Times New Roman" w:hAnsi="Times New Roman"/>
          <w:sz w:val="24"/>
          <w:szCs w:val="24"/>
          <w:lang w:val="en-US"/>
        </w:rPr>
        <w:fldChar w:fldCharType="separate"/>
      </w:r>
      <w:r w:rsidR="00903059" w:rsidRPr="0064435F">
        <w:rPr>
          <w:rFonts w:ascii="Times New Roman" w:hAnsi="Times New Roman"/>
          <w:sz w:val="24"/>
          <w:lang w:val="en-US"/>
        </w:rPr>
        <w:t>(CIRB-CIBG, 2021)</w:t>
      </w:r>
      <w:r w:rsidR="00903059"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and </w:t>
      </w:r>
      <w:r w:rsidR="00705C38" w:rsidRPr="0064435F">
        <w:rPr>
          <w:rFonts w:ascii="Times New Roman" w:hAnsi="Times New Roman"/>
          <w:sz w:val="24"/>
          <w:szCs w:val="24"/>
          <w:lang w:val="en-US"/>
        </w:rPr>
        <w:t xml:space="preserve">is part of a big metropolitan area being between Paris and Amsterdam </w:t>
      </w:r>
      <w:r w:rsidR="00B125CE" w:rsidRPr="0064435F">
        <w:rPr>
          <w:rFonts w:ascii="Times New Roman" w:hAnsi="Times New Roman"/>
          <w:sz w:val="24"/>
          <w:szCs w:val="24"/>
          <w:lang w:val="en-US"/>
        </w:rPr>
        <w:fldChar w:fldCharType="begin"/>
      </w:r>
      <w:r w:rsidR="00B125CE" w:rsidRPr="0064435F">
        <w:rPr>
          <w:rFonts w:ascii="Times New Roman" w:hAnsi="Times New Roman"/>
          <w:sz w:val="24"/>
          <w:szCs w:val="24"/>
          <w:lang w:val="en-US"/>
        </w:rPr>
        <w:instrText xml:space="preserve"> ADDIN ZOTERO_ITEM CSL_CITATION {"citationID":"Jp0Xa1QG","properties":{"formattedCitation":"(Cambier, 2018)","plainCitation":"(Cambier, 2018)","noteIndex":0},"citationItems":[{"id":685,"uris":["http://zotero.org/users/8331578/items/QJ3PMAMJ"],"uri":["http://zotero.org/users/8331578/items/QJ3PMAMJ"],"itemData":{"id":685,"type":"post-weblog","abstract":"C’est la bonne question : quid ? Quand et où va se développer cette fameuse voiture dont tout le monde parle ? Le véhicule autonome, au sens très large (voiture, bus, camion, tracteur…), va se développer un peu partout.  Beaucoup pensent qu’il ne verra le jour qu’à San Francisco ; que du contraire. L’Europe peut tirer son épingle du […]","container-title":"BECI","language":"fr","title":"Qui va payer cette voiture autonome à Bruxelles ?","URL":"https://www.beci.be/qui-va-payer-cette-voiture-autonome-a-bruxelles/","author":[{"family":"Cambier","given":""}],"accessed":{"date-parts":[["2021",8,16]]},"issued":{"date-parts":[["2018",6,12]]}}}],"schema":"https://github.com/citation-style-language/schema/raw/master/csl-citation.json"} </w:instrText>
      </w:r>
      <w:r w:rsidR="00B125CE" w:rsidRPr="0064435F">
        <w:rPr>
          <w:rFonts w:ascii="Times New Roman" w:hAnsi="Times New Roman"/>
          <w:sz w:val="24"/>
          <w:szCs w:val="24"/>
          <w:lang w:val="en-US"/>
        </w:rPr>
        <w:fldChar w:fldCharType="separate"/>
      </w:r>
      <w:r w:rsidR="00B125CE" w:rsidRPr="0064435F">
        <w:rPr>
          <w:rFonts w:ascii="Times New Roman" w:hAnsi="Times New Roman"/>
          <w:sz w:val="24"/>
          <w:lang w:val="en-US"/>
        </w:rPr>
        <w:t>(Cambier, 2018)</w:t>
      </w:r>
      <w:r w:rsidR="00B125CE"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00B51C3F" w:rsidRPr="0064435F">
        <w:rPr>
          <w:rFonts w:ascii="Times New Roman" w:hAnsi="Times New Roman"/>
          <w:sz w:val="24"/>
          <w:szCs w:val="24"/>
          <w:lang w:val="en-US"/>
        </w:rPr>
        <w:t xml:space="preserve"> Brussels is a c</w:t>
      </w:r>
      <w:r w:rsidR="009F70F3" w:rsidRPr="0064435F">
        <w:rPr>
          <w:rFonts w:ascii="Times New Roman" w:hAnsi="Times New Roman"/>
          <w:sz w:val="24"/>
          <w:szCs w:val="24"/>
          <w:lang w:val="en-US"/>
        </w:rPr>
        <w:t>apita</w:t>
      </w:r>
      <w:r w:rsidR="00B51C3F" w:rsidRPr="0064435F">
        <w:rPr>
          <w:rFonts w:ascii="Times New Roman" w:hAnsi="Times New Roman"/>
          <w:sz w:val="24"/>
          <w:szCs w:val="24"/>
          <w:lang w:val="en-US"/>
        </w:rPr>
        <w:t xml:space="preserve">l and presents thus a dense urban population and trips habits. Nevertheless, the city is a small city compared to other European capitals. Moreover, Toyota </w:t>
      </w:r>
      <w:r w:rsidR="00903059" w:rsidRPr="0064435F">
        <w:rPr>
          <w:rFonts w:ascii="Times New Roman" w:hAnsi="Times New Roman"/>
          <w:sz w:val="24"/>
          <w:szCs w:val="24"/>
          <w:lang w:val="en-US"/>
        </w:rPr>
        <w:fldChar w:fldCharType="begin"/>
      </w:r>
      <w:r w:rsidR="00903059" w:rsidRPr="0064435F">
        <w:rPr>
          <w:rFonts w:ascii="Times New Roman" w:hAnsi="Times New Roman"/>
          <w:sz w:val="24"/>
          <w:szCs w:val="24"/>
          <w:lang w:val="en-US"/>
        </w:rPr>
        <w:instrText xml:space="preserve"> ADDIN ZOTERO_ITEM CSL_CITATION {"citationID":"oQ7Zukrw","properties":{"formattedCitation":"(Hope, 2019)","plainCitation":"(Hope, 2019)","noteIndex":0},"citationItems":[{"id":22,"uris":["http://zotero.org/users/8331578/items/K9X4BTNI"],"uri":["http://zotero.org/users/8331578/items/K9X4BTNI"],"itemData":{"id":22,"type":"webpage","abstract":"Car manufacturer Toyota has begun tests of its self-driving car on the roads of Brussels, mainly in the European quarter, La Libre reports. The car, a stock Lexus LS equipped with special equipment, w","container-title":"The Brussels Times","language":"en","title":"Toyota to test autonomous cars on Brussels roads","URL":"https://www.brusselstimes.com/news/business/60548/toyota-to-test-autonomous-cars-on-brussels-roads/","author":[{"family":"Hope","given":"Alan"}],"accessed":{"date-parts":[["2021",8,9]]},"issued":{"date-parts":[["2019",7,12]]}}}],"schema":"https://github.com/citation-style-language/schema/raw/master/csl-citation.json"} </w:instrText>
      </w:r>
      <w:r w:rsidR="00903059" w:rsidRPr="0064435F">
        <w:rPr>
          <w:rFonts w:ascii="Times New Roman" w:hAnsi="Times New Roman"/>
          <w:sz w:val="24"/>
          <w:szCs w:val="24"/>
          <w:lang w:val="en-US"/>
        </w:rPr>
        <w:fldChar w:fldCharType="separate"/>
      </w:r>
      <w:r w:rsidR="00903059" w:rsidRPr="0064435F">
        <w:rPr>
          <w:rFonts w:ascii="Times New Roman" w:hAnsi="Times New Roman"/>
          <w:sz w:val="24"/>
          <w:lang w:val="en-US"/>
        </w:rPr>
        <w:t>(Hope, 2019)</w:t>
      </w:r>
      <w:r w:rsidR="00903059" w:rsidRPr="0064435F">
        <w:rPr>
          <w:rFonts w:ascii="Times New Roman" w:hAnsi="Times New Roman"/>
          <w:sz w:val="24"/>
          <w:szCs w:val="24"/>
          <w:lang w:val="en-US"/>
        </w:rPr>
        <w:fldChar w:fldCharType="end"/>
      </w:r>
      <w:r w:rsidR="00903059" w:rsidRPr="0064435F">
        <w:rPr>
          <w:rFonts w:ascii="Times New Roman" w:hAnsi="Times New Roman"/>
          <w:sz w:val="24"/>
          <w:szCs w:val="24"/>
          <w:lang w:val="en-US"/>
        </w:rPr>
        <w:t xml:space="preserve"> </w:t>
      </w:r>
      <w:r w:rsidR="00903059" w:rsidRPr="0064435F">
        <w:rPr>
          <w:rFonts w:ascii="Times New Roman" w:hAnsi="Times New Roman"/>
          <w:sz w:val="24"/>
          <w:szCs w:val="24"/>
          <w:lang w:val="en-US"/>
        </w:rPr>
        <w:fldChar w:fldCharType="begin"/>
      </w:r>
      <w:r w:rsidR="00903059" w:rsidRPr="0064435F">
        <w:rPr>
          <w:rFonts w:ascii="Times New Roman" w:hAnsi="Times New Roman"/>
          <w:sz w:val="24"/>
          <w:szCs w:val="24"/>
          <w:lang w:val="en-US"/>
        </w:rPr>
        <w:instrText xml:space="preserve"> ADDIN ZOTERO_ITEM CSL_CITATION {"citationID":"JBaO18zP","properties":{"formattedCitation":"(T, 2019)","plainCitation":"(T, 2019)","noteIndex":0},"citationItems":[{"id":360,"uris":["http://zotero.org/users/8331578/items/4V5FR9FN"],"uri":["http://zotero.org/users/8331578/items/4V5FR9FN"],"itemData":{"id":360,"type":"webpage","abstract":"Belga","container-title":"RTBF Info","title":"Toyota teste une voiture autonome dans le quartier européen de Bruxelles","URL":"https://www.rtbf.be/info/regions/bruxelles/detail_toyota-va-tester-la-conduite-autonome-sur-des-routes-bruxelloises-ouvertes-au-public?id=10268551","author":[{"family":"T","given":"C"}],"accessed":{"date-parts":[["2021",8,14]]},"issued":{"date-parts":[["2019",7,11]]}}}],"schema":"https://github.com/citation-style-language/schema/raw/master/csl-citation.json"} </w:instrText>
      </w:r>
      <w:r w:rsidR="00903059" w:rsidRPr="0064435F">
        <w:rPr>
          <w:rFonts w:ascii="Times New Roman" w:hAnsi="Times New Roman"/>
          <w:sz w:val="24"/>
          <w:szCs w:val="24"/>
          <w:lang w:val="en-US"/>
        </w:rPr>
        <w:fldChar w:fldCharType="separate"/>
      </w:r>
      <w:r w:rsidR="00903059" w:rsidRPr="0064435F">
        <w:rPr>
          <w:rFonts w:ascii="Times New Roman" w:hAnsi="Times New Roman"/>
          <w:sz w:val="24"/>
          <w:lang w:val="en-US"/>
        </w:rPr>
        <w:t>(T, 2019)</w:t>
      </w:r>
      <w:r w:rsidR="00903059" w:rsidRPr="0064435F">
        <w:rPr>
          <w:rFonts w:ascii="Times New Roman" w:hAnsi="Times New Roman"/>
          <w:sz w:val="24"/>
          <w:szCs w:val="24"/>
          <w:lang w:val="en-US"/>
        </w:rPr>
        <w:fldChar w:fldCharType="end"/>
      </w:r>
      <w:r w:rsidR="00117D3E" w:rsidRPr="0064435F">
        <w:rPr>
          <w:rFonts w:ascii="Times New Roman" w:hAnsi="Times New Roman"/>
          <w:sz w:val="24"/>
          <w:szCs w:val="24"/>
          <w:lang w:val="en-US"/>
        </w:rPr>
        <w:t xml:space="preserve"> and Aon </w:t>
      </w:r>
      <w:r w:rsidR="00903059" w:rsidRPr="0064435F">
        <w:rPr>
          <w:rFonts w:ascii="Times New Roman" w:hAnsi="Times New Roman"/>
          <w:sz w:val="24"/>
          <w:szCs w:val="24"/>
          <w:lang w:val="en-US"/>
        </w:rPr>
        <w:fldChar w:fldCharType="begin"/>
      </w:r>
      <w:r w:rsidR="00903059" w:rsidRPr="0064435F">
        <w:rPr>
          <w:rFonts w:ascii="Times New Roman" w:hAnsi="Times New Roman"/>
          <w:sz w:val="24"/>
          <w:szCs w:val="24"/>
          <w:lang w:val="en-US"/>
        </w:rPr>
        <w:instrText xml:space="preserve"> ADDIN ZOTERO_ITEM CSL_CITATION {"citationID":"YWm1dBfq","properties":{"formattedCitation":"(De Bleser, 2016)","plainCitation":"(De Bleser, 2016)","noteIndex":0},"citationItems":[{"id":362,"uris":["http://zotero.org/users/8331578/items/ZQG44XIP"],"uri":["http://zotero.org/users/8331578/items/ZQG44XIP"],"itemData":{"id":362,"type":"webpage","container-title":"AON Empower Results","title":"Le premier test national de conduite en peloton pour les véhicules à haut degré d’autonomie s’est déroulé avec succès","URL":"https://www.aon.com/belgium/fr/newsroom/communiques-de-presse/le-premier-test-national-de-conduite-en-peloton.jsp","author":[{"family":"De Bleser","given":"Patrick"}],"accessed":{"date-parts":[["2021",8,14]]},"issued":{"date-parts":[["2016",9,14]]}}}],"schema":"https://github.com/citation-style-language/schema/raw/master/csl-citation.json"} </w:instrText>
      </w:r>
      <w:r w:rsidR="00903059" w:rsidRPr="0064435F">
        <w:rPr>
          <w:rFonts w:ascii="Times New Roman" w:hAnsi="Times New Roman"/>
          <w:sz w:val="24"/>
          <w:szCs w:val="24"/>
          <w:lang w:val="en-US"/>
        </w:rPr>
        <w:fldChar w:fldCharType="separate"/>
      </w:r>
      <w:r w:rsidR="00903059" w:rsidRPr="0064435F">
        <w:rPr>
          <w:rFonts w:ascii="Times New Roman" w:hAnsi="Times New Roman"/>
          <w:sz w:val="24"/>
          <w:lang w:val="en-US"/>
        </w:rPr>
        <w:t>(De Bleser, 2016)</w:t>
      </w:r>
      <w:r w:rsidR="00903059" w:rsidRPr="0064435F">
        <w:rPr>
          <w:rFonts w:ascii="Times New Roman" w:hAnsi="Times New Roman"/>
          <w:sz w:val="24"/>
          <w:szCs w:val="24"/>
          <w:lang w:val="en-US"/>
        </w:rPr>
        <w:fldChar w:fldCharType="end"/>
      </w:r>
      <w:r w:rsidR="00117D3E" w:rsidRPr="0064435F">
        <w:rPr>
          <w:rFonts w:ascii="Times New Roman" w:hAnsi="Times New Roman"/>
          <w:sz w:val="24"/>
          <w:szCs w:val="24"/>
          <w:lang w:val="en-US"/>
        </w:rPr>
        <w:t xml:space="preserve"> </w:t>
      </w:r>
      <w:r w:rsidR="00B51C3F" w:rsidRPr="0064435F">
        <w:rPr>
          <w:rFonts w:ascii="Times New Roman" w:hAnsi="Times New Roman"/>
          <w:sz w:val="24"/>
          <w:szCs w:val="24"/>
          <w:lang w:val="en-US"/>
        </w:rPr>
        <w:t>ha</w:t>
      </w:r>
      <w:r w:rsidR="00117D3E" w:rsidRPr="0064435F">
        <w:rPr>
          <w:rFonts w:ascii="Times New Roman" w:hAnsi="Times New Roman"/>
          <w:sz w:val="24"/>
          <w:szCs w:val="24"/>
          <w:lang w:val="en-US"/>
        </w:rPr>
        <w:t>ve</w:t>
      </w:r>
      <w:r w:rsidR="00B51C3F" w:rsidRPr="0064435F">
        <w:rPr>
          <w:rFonts w:ascii="Times New Roman" w:hAnsi="Times New Roman"/>
          <w:sz w:val="24"/>
          <w:szCs w:val="24"/>
          <w:lang w:val="en-US"/>
        </w:rPr>
        <w:t xml:space="preserve"> already conducted some tests with an AV in the streets of Brussels showing car manufacturers are willing to implement autonomous cars in this city. In addition, the author living and studying in Brussels has easier access to data about Brussels than another city</w:t>
      </w:r>
      <w:proofErr w:type="gramStart"/>
      <w:r w:rsidR="00B51C3F" w:rsidRPr="0064435F">
        <w:rPr>
          <w:rFonts w:ascii="Times New Roman" w:hAnsi="Times New Roman"/>
          <w:sz w:val="24"/>
          <w:szCs w:val="24"/>
          <w:lang w:val="en-US"/>
        </w:rPr>
        <w:t xml:space="preserve">.  </w:t>
      </w:r>
      <w:proofErr w:type="gramEnd"/>
    </w:p>
    <w:p w14:paraId="781A4A2A" w14:textId="239C3302" w:rsidR="00117D3E" w:rsidRPr="0064435F" w:rsidRDefault="00117D3E" w:rsidP="005635E3">
      <w:pPr>
        <w:spacing w:line="360" w:lineRule="auto"/>
        <w:jc w:val="both"/>
        <w:rPr>
          <w:rFonts w:ascii="Times New Roman" w:hAnsi="Times New Roman"/>
          <w:sz w:val="24"/>
          <w:szCs w:val="24"/>
          <w:lang w:val="en-US"/>
        </w:rPr>
      </w:pPr>
    </w:p>
    <w:p w14:paraId="3A5D900B" w14:textId="7C22E03C" w:rsidR="00117D3E" w:rsidRPr="0064435F" w:rsidRDefault="00117D3E" w:rsidP="005635E3">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scenario studied in this thesis assumes a full penetration of the transportation market while only focusing on people transport (excluding thus freight transport). This scenario has </w:t>
      </w:r>
      <w:proofErr w:type="gramStart"/>
      <w:r w:rsidRPr="0064435F">
        <w:rPr>
          <w:rFonts w:ascii="Times New Roman" w:hAnsi="Times New Roman"/>
          <w:sz w:val="24"/>
          <w:szCs w:val="24"/>
          <w:lang w:val="en-US"/>
        </w:rPr>
        <w:t>been chosen</w:t>
      </w:r>
      <w:proofErr w:type="gramEnd"/>
      <w:r w:rsidRPr="0064435F">
        <w:rPr>
          <w:rFonts w:ascii="Times New Roman" w:hAnsi="Times New Roman"/>
          <w:sz w:val="24"/>
          <w:szCs w:val="24"/>
          <w:lang w:val="en-US"/>
        </w:rPr>
        <w:t xml:space="preserve"> to avoid the complexity created by multimodal trips and to focus on the “long term” analysis of a stable market instead of the development of this one. Moreover, this assumption </w:t>
      </w:r>
      <w:proofErr w:type="gramStart"/>
      <w:r w:rsidRPr="0064435F">
        <w:rPr>
          <w:rFonts w:ascii="Times New Roman" w:hAnsi="Times New Roman"/>
          <w:sz w:val="24"/>
          <w:szCs w:val="24"/>
          <w:lang w:val="en-US"/>
        </w:rPr>
        <w:t>is sparsely investigated</w:t>
      </w:r>
      <w:proofErr w:type="gramEnd"/>
      <w:r w:rsidRPr="0064435F">
        <w:rPr>
          <w:rFonts w:ascii="Times New Roman" w:hAnsi="Times New Roman"/>
          <w:sz w:val="24"/>
          <w:szCs w:val="24"/>
          <w:lang w:val="en-US"/>
        </w:rPr>
        <w:t xml:space="preserve"> in the literature. The author is indeed only aware of </w:t>
      </w:r>
      <w:r w:rsidR="00390EB3" w:rsidRPr="0064435F">
        <w:rPr>
          <w:rFonts w:ascii="Times New Roman" w:hAnsi="Times New Roman"/>
          <w:sz w:val="24"/>
          <w:szCs w:val="24"/>
          <w:lang w:val="en-US"/>
        </w:rPr>
        <w:t>two papers using t</w:t>
      </w:r>
      <w:r w:rsidRPr="0064435F">
        <w:rPr>
          <w:rFonts w:ascii="Times New Roman" w:hAnsi="Times New Roman"/>
          <w:sz w:val="24"/>
          <w:szCs w:val="24"/>
          <w:lang w:val="en-US"/>
        </w:rPr>
        <w:t>his hypothesis (</w:t>
      </w:r>
      <w:r w:rsidR="00FB3DB0" w:rsidRPr="0064435F">
        <w:rPr>
          <w:rFonts w:ascii="Times New Roman" w:hAnsi="Times New Roman"/>
          <w:sz w:val="24"/>
          <w:szCs w:val="24"/>
          <w:lang w:val="en-US"/>
        </w:rPr>
        <w:fldChar w:fldCharType="begin"/>
      </w:r>
      <w:r w:rsidR="00FB3DB0" w:rsidRPr="0064435F">
        <w:rPr>
          <w:rFonts w:ascii="Times New Roman" w:hAnsi="Times New Roman"/>
          <w:sz w:val="24"/>
          <w:szCs w:val="24"/>
          <w:lang w:val="en-US"/>
        </w:rPr>
        <w:instrText xml:space="preserve"> ADDIN ZOTERO_ITEM CSL_CITATION {"citationID":"fDK8NvdT","properties":{"formattedCitation":"(Burns, 2013)","plainCitation":"(Burns, 2013)","noteIndex":0},"citationItems":[{"id":251,"uris":["http://zotero.org/users/8331578/items/ESGY4RUI"],"uri":["http://zotero.org/users/8331578/items/ESGY4RUI"],"itemData":{"id":251,"type":"article-journal","container-title":"Nature","DOI":"10.1038/497181a","ISSN":"0028-0836, 1476-4687","issue":"7448","journalAbbreviation":"Nature","language":"en","page":"181-182","source":"DOI.org (Crossref)","title":"A vision of our transport future","volume":"497","author":[{"family":"Burns","given":"Lawrence D."}],"issued":{"date-parts":[["2013",5]]}}}],"schema":"https://github.com/citation-style-language/schema/raw/master/csl-citation.json"} </w:instrText>
      </w:r>
      <w:r w:rsidR="00FB3DB0" w:rsidRPr="0064435F">
        <w:rPr>
          <w:rFonts w:ascii="Times New Roman" w:hAnsi="Times New Roman"/>
          <w:sz w:val="24"/>
          <w:szCs w:val="24"/>
          <w:lang w:val="en-US"/>
        </w:rPr>
        <w:fldChar w:fldCharType="separate"/>
      </w:r>
      <w:r w:rsidR="00FB3DB0" w:rsidRPr="0064435F">
        <w:rPr>
          <w:rFonts w:ascii="Times New Roman" w:hAnsi="Times New Roman"/>
          <w:sz w:val="24"/>
          <w:lang w:val="en-US"/>
        </w:rPr>
        <w:t>(Burns, 2013)</w:t>
      </w:r>
      <w:r w:rsidR="00FB3DB0" w:rsidRPr="0064435F">
        <w:rPr>
          <w:rFonts w:ascii="Times New Roman" w:hAnsi="Times New Roman"/>
          <w:sz w:val="24"/>
          <w:szCs w:val="24"/>
          <w:lang w:val="en-US"/>
        </w:rPr>
        <w:fldChar w:fldCharType="end"/>
      </w:r>
      <w:r w:rsidR="00FB3DB0" w:rsidRPr="0064435F">
        <w:rPr>
          <w:rFonts w:ascii="Times New Roman" w:hAnsi="Times New Roman"/>
          <w:sz w:val="24"/>
          <w:szCs w:val="24"/>
          <w:lang w:val="en-US"/>
        </w:rPr>
        <w:t>,</w:t>
      </w:r>
      <w:r w:rsidR="00390EB3" w:rsidRPr="0064435F">
        <w:rPr>
          <w:rFonts w:ascii="Times New Roman" w:hAnsi="Times New Roman"/>
          <w:sz w:val="24"/>
          <w:szCs w:val="24"/>
          <w:lang w:val="en-US"/>
        </w:rPr>
        <w:t xml:space="preserve"> </w:t>
      </w:r>
      <w:r w:rsidR="000F0CA8" w:rsidRPr="0064435F">
        <w:rPr>
          <w:rFonts w:ascii="Times New Roman" w:hAnsi="Times New Roman"/>
          <w:sz w:val="24"/>
          <w:szCs w:val="24"/>
          <w:lang w:val="en-US"/>
        </w:rPr>
        <w:fldChar w:fldCharType="begin"/>
      </w:r>
      <w:r w:rsidR="000F0CA8" w:rsidRPr="0064435F">
        <w:rPr>
          <w:rFonts w:ascii="Times New Roman" w:hAnsi="Times New Roman"/>
          <w:sz w:val="24"/>
          <w:szCs w:val="24"/>
          <w:lang w:val="en-US"/>
        </w:rPr>
        <w:instrText xml:space="preserve"> ADDIN ZOTERO_ITEM CSL_CITATION {"citationID":"vueM5hr4","properties":{"formattedCitation":"(ITF, 2015)","plainCitation":"(ITF, 2015)","noteIndex":0},"citationItems":[{"id":616,"uris":["http://zotero.org/users/8331578/items/TFWPGNV9"],"uri":["http://zotero.org/users/8331578/items/TFWPGNV9"],"itemData":{"id":616,"type":"report","event-place":"Paris","publisher":"OECD","publisher-place":"Paris","title":"Urban Mobility System Upgrade: How shared self-driving cars could change city traffic","URL":"https://www.itf-oecd.org/sites/default/files/docs/15cpb_self-drivingcars.pdf","author":[{"family":"ITF","given":""}],"accessed":{"date-parts":[["2021",8,9]]},"issued":{"date-parts":[["2015"]]}}}],"schema":"https://github.com/citation-style-language/schema/raw/master/csl-citation.json"} </w:instrText>
      </w:r>
      <w:r w:rsidR="000F0CA8" w:rsidRPr="0064435F">
        <w:rPr>
          <w:rFonts w:ascii="Times New Roman" w:hAnsi="Times New Roman"/>
          <w:sz w:val="24"/>
          <w:szCs w:val="24"/>
          <w:lang w:val="en-US"/>
        </w:rPr>
        <w:fldChar w:fldCharType="separate"/>
      </w:r>
      <w:r w:rsidR="000F0CA8" w:rsidRPr="0064435F">
        <w:rPr>
          <w:rFonts w:ascii="Times New Roman" w:hAnsi="Times New Roman"/>
          <w:sz w:val="24"/>
          <w:lang w:val="en-US"/>
        </w:rPr>
        <w:t>(ITF, 2015)</w:t>
      </w:r>
      <w:r w:rsidR="000F0CA8" w:rsidRPr="0064435F">
        <w:rPr>
          <w:rFonts w:ascii="Times New Roman" w:hAnsi="Times New Roman"/>
          <w:sz w:val="24"/>
          <w:szCs w:val="24"/>
          <w:lang w:val="en-US"/>
        </w:rPr>
        <w:fldChar w:fldCharType="end"/>
      </w:r>
      <w:r w:rsidR="00390EB3" w:rsidRPr="0064435F">
        <w:rPr>
          <w:rFonts w:ascii="Times New Roman" w:hAnsi="Times New Roman"/>
          <w:sz w:val="24"/>
          <w:szCs w:val="24"/>
          <w:lang w:val="en-US"/>
        </w:rPr>
        <w:t>)</w:t>
      </w:r>
      <w:r w:rsidRPr="0064435F">
        <w:rPr>
          <w:rFonts w:ascii="Times New Roman" w:hAnsi="Times New Roman"/>
          <w:sz w:val="24"/>
          <w:szCs w:val="24"/>
          <w:lang w:val="en-US"/>
        </w:rPr>
        <w:t xml:space="preserve">. </w:t>
      </w:r>
    </w:p>
    <w:p w14:paraId="7F634FFA" w14:textId="200035B7" w:rsidR="00390EB3" w:rsidRPr="0064435F" w:rsidRDefault="00390EB3" w:rsidP="005635E3">
      <w:pPr>
        <w:spacing w:line="360" w:lineRule="auto"/>
        <w:jc w:val="both"/>
        <w:rPr>
          <w:rFonts w:ascii="Times New Roman" w:hAnsi="Times New Roman"/>
          <w:sz w:val="24"/>
          <w:szCs w:val="24"/>
          <w:lang w:val="en-US"/>
        </w:rPr>
      </w:pPr>
    </w:p>
    <w:p w14:paraId="44C10864" w14:textId="29DAF8C6" w:rsidR="00390EB3" w:rsidRPr="0064435F" w:rsidRDefault="00390EB3" w:rsidP="00390EB3">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Like many others </w:t>
      </w:r>
      <w:r w:rsidR="00903059" w:rsidRPr="0064435F">
        <w:rPr>
          <w:rFonts w:ascii="Times New Roman" w:hAnsi="Times New Roman"/>
          <w:sz w:val="24"/>
          <w:szCs w:val="24"/>
          <w:lang w:val="en-US"/>
        </w:rPr>
        <w:t>(</w:t>
      </w:r>
      <w:r w:rsidR="00903059" w:rsidRPr="0064435F">
        <w:rPr>
          <w:rFonts w:ascii="Times New Roman" w:hAnsi="Times New Roman"/>
          <w:sz w:val="24"/>
          <w:szCs w:val="24"/>
          <w:lang w:val="en-US"/>
        </w:rPr>
        <w:fldChar w:fldCharType="begin"/>
      </w:r>
      <w:r w:rsidR="00903059" w:rsidRPr="0064435F">
        <w:rPr>
          <w:rFonts w:ascii="Times New Roman" w:hAnsi="Times New Roman"/>
          <w:sz w:val="24"/>
          <w:szCs w:val="24"/>
          <w:lang w:val="en-US"/>
        </w:rPr>
        <w:instrText xml:space="preserve"> ADDIN ZOTERO_ITEM CSL_CITATION {"citationID":"FDnCmeIm","properties":{"formattedCitation":"(Kornhauser et al., 2013)","plainCitation":"(Kornhauser et al., 2013)","noteIndex":0},"citationItems":[{"id":643,"uris":["http://zotero.org/users/8331578/items/BVURBSJB"],"uri":["http://zotero.org/users/8331578/items/BVURBSJB"],"itemData":{"id":643,"type":"report","publisher":"Department of Operations Research &amp; Financial Engineering Princeton University","title":"Uncongested Mobility for All - New Jersey's Area-wide aTaxi System - ORF467F12 Report","author":[{"family":"Kornhauser","given":"Alain L."},{"family":"Chang","given":"Iris"},{"family":"Clark","given":"Christina"},{"family":"Gao","given":"JingKang"},{"family":"Korac","given":"Damjan"},{"family":"Leibowitz","given":"Brett"},{"family":"Oasis","given":"Philip"},{"family":"Xu","given":"Zixi"},{"family":"Zachariah","given":"Jaison"},{"family":"Harpalani","given":"Natasha"},{"family":"Lee","given":"Eileen"},{"family":"Lin","given":"Alice"},{"family":"Miles","given":"Aria"},{"family":"Rajeshwar","given":"Hannah"},{"family":"Wang","given":"Lucia"},{"family":"Wright","given":"Charquia"},{"family":"Bergeson","given":"Kristin"},{"family":"Darnis","given":"Franklyn"},{"family":"Shackleford","given":"Matthew"},{"family":"Skoularikis","given":"Sonia"},{"family":"Sperry","given":"Roger"},{"family":"Swoboda","given":"Andrew"}],"issued":{"date-parts":[["2013",1]]}}}],"schema":"https://github.com/citation-style-language/schema/raw/master/csl-citation.json"} </w:instrText>
      </w:r>
      <w:r w:rsidR="00903059" w:rsidRPr="0064435F">
        <w:rPr>
          <w:rFonts w:ascii="Times New Roman" w:hAnsi="Times New Roman"/>
          <w:sz w:val="24"/>
          <w:szCs w:val="24"/>
          <w:lang w:val="en-US"/>
        </w:rPr>
        <w:fldChar w:fldCharType="separate"/>
      </w:r>
      <w:r w:rsidR="00903059" w:rsidRPr="0064435F">
        <w:rPr>
          <w:rFonts w:ascii="Times New Roman" w:hAnsi="Times New Roman"/>
          <w:sz w:val="24"/>
          <w:lang w:val="en-US"/>
        </w:rPr>
        <w:t>(Kornhauser et al., 2013)</w:t>
      </w:r>
      <w:r w:rsidR="00903059" w:rsidRPr="0064435F">
        <w:rPr>
          <w:rFonts w:ascii="Times New Roman" w:hAnsi="Times New Roman"/>
          <w:sz w:val="24"/>
          <w:szCs w:val="24"/>
          <w:lang w:val="en-US"/>
        </w:rPr>
        <w:fldChar w:fldCharType="end"/>
      </w:r>
      <w:r w:rsidR="00903059" w:rsidRPr="0064435F">
        <w:rPr>
          <w:rFonts w:ascii="Times New Roman" w:hAnsi="Times New Roman"/>
          <w:sz w:val="24"/>
          <w:szCs w:val="24"/>
          <w:lang w:val="en-US"/>
        </w:rPr>
        <w:t xml:space="preserve">, </w:t>
      </w:r>
      <w:r w:rsidR="00903059" w:rsidRPr="0064435F">
        <w:rPr>
          <w:rFonts w:ascii="Times New Roman" w:hAnsi="Times New Roman"/>
          <w:sz w:val="24"/>
          <w:szCs w:val="24"/>
        </w:rPr>
        <w:fldChar w:fldCharType="begin"/>
      </w:r>
      <w:r w:rsidR="00903059" w:rsidRPr="0064435F">
        <w:rPr>
          <w:rFonts w:ascii="Times New Roman" w:hAnsi="Times New Roman"/>
          <w:sz w:val="24"/>
          <w:szCs w:val="24"/>
          <w:lang w:val="en-US"/>
        </w:rPr>
        <w:instrText xml:space="preserve"> ADDIN ZOTERO_ITEM CSL_CITATION {"citationID":"MbnPrqDI","properties":{"formattedCitation":"(Kornhauser et al., 2016)","plainCitation":"(Kornhauser et al., 2016)","noteIndex":0},"citationItems":[{"id":642,"uris":["http://zotero.org/users/8331578/items/BAAWK28L"],"uri":["http://zotero.org/users/8331578/items/BAAWK28L"],"itemData":{"id":642,"type":"report","publisher":"Department of Operations Research &amp; Financial Engineering Princeton University","title":"ORF467F15 Final Report: Fleet Management of Area-Wide Ride-Sharing: A first look at what it would take to serve New Jersey's Mobility Needs","author":[{"family":"Kornhauser","given":"Alain L."},{"family":"Marocchini","given":"Kyle"},{"family":"Roth","given":"Tyler"},{"family":"Zhu","given":"Shriley"},{"family":"Bressler","given":"Max"},{"family":"Byrne","given":"Thomas"},{"family":"Filipowicz","given":"Arthur"},{"family":"Gladstone","given":"Keith"},{"family":"Jian","given":"Naman"},{"family":"Jones","given":"Kathryn"},{"family":"Ju","given":"Kate"},{"family":"Kinn","given":"Ian"},{"family":"Lamb","given":"Alicia"},{"family":"Manyara","given":"Kevin"},{"family":"McDonald","given":"Ellie"},{"family":"Osborne","given":"Trevor"},{"family":"Oslin","given":"Bryan"},{"family":"Quansah","given":"Ebo"},{"family":"Radke","given":"Jordan"},{"family":"Rogers","given":"Jack"},{"family":"Rudolph","given":"Tyler"},{"family":"Sabo","given":"Marlon"},{"family":"Schwartz","given":</w:instrText>
      </w:r>
      <w:r w:rsidR="00903059" w:rsidRPr="0064435F">
        <w:rPr>
          <w:rFonts w:ascii="Times New Roman" w:hAnsi="Times New Roman"/>
          <w:sz w:val="24"/>
          <w:szCs w:val="24"/>
        </w:rPr>
        <w:instrText xml:space="preserve">"Aaron"},{"family":"Slattery","given":"Ryan"},{"family":"Siiro","given":"Rayan"},{"family":"Singleton","given":"Alex"},{"family":"Toro","given":"Daniel"},{"family":"Yates","given":"Joe"},{"family":"Zou","given":"Jessica"}],"issued":{"date-parts":[["2016",1,12]]}}}],"schema":"https://github.com/citation-style-language/schema/raw/master/csl-citation.json"} </w:instrText>
      </w:r>
      <w:r w:rsidR="00903059" w:rsidRPr="0064435F">
        <w:rPr>
          <w:rFonts w:ascii="Times New Roman" w:hAnsi="Times New Roman"/>
          <w:sz w:val="24"/>
          <w:szCs w:val="24"/>
        </w:rPr>
        <w:fldChar w:fldCharType="separate"/>
      </w:r>
      <w:r w:rsidR="00903059" w:rsidRPr="0064435F">
        <w:rPr>
          <w:rFonts w:ascii="Times New Roman" w:hAnsi="Times New Roman"/>
          <w:sz w:val="24"/>
        </w:rPr>
        <w:t>(Kornhauser et al., 2016)</w:t>
      </w:r>
      <w:r w:rsidR="00903059" w:rsidRPr="0064435F">
        <w:rPr>
          <w:rFonts w:ascii="Times New Roman" w:hAnsi="Times New Roman"/>
          <w:sz w:val="24"/>
          <w:szCs w:val="24"/>
        </w:rPr>
        <w:fldChar w:fldCharType="end"/>
      </w:r>
      <w:r w:rsidR="0036461F" w:rsidRPr="0064435F">
        <w:rPr>
          <w:rFonts w:ascii="Times New Roman" w:hAnsi="Times New Roman"/>
          <w:sz w:val="24"/>
          <w:szCs w:val="24"/>
        </w:rPr>
        <w:t xml:space="preserve">, </w:t>
      </w:r>
      <w:r w:rsidR="009A3883" w:rsidRPr="0064435F">
        <w:rPr>
          <w:rFonts w:ascii="Times New Roman" w:hAnsi="Times New Roman"/>
          <w:sz w:val="24"/>
          <w:szCs w:val="24"/>
          <w:lang w:val="en-US"/>
        </w:rPr>
        <w:fldChar w:fldCharType="begin"/>
      </w:r>
      <w:r w:rsidR="009A3883" w:rsidRPr="0064435F">
        <w:rPr>
          <w:rFonts w:ascii="Times New Roman" w:hAnsi="Times New Roman"/>
          <w:sz w:val="24"/>
          <w:szCs w:val="24"/>
        </w:rPr>
        <w:instrText xml:space="preserve"> ADDIN ZOTERO_ITEM CSL_CITATION {"citationID":"joseaNC2","properties":{"formattedCitation":"(Zachariah, 2013)","plainCitation":"(Zachariah, 2013)","noteIndex":0},"citationItems":[{"id":644,"uris":["http://zotero.org/users/8331578/items/MQ99BCP7"],"uri":["http://zotero.org/users/8331578/items/MQ99BCP7"],"itemData":{"id":644,"type":"thesis","language":"EN","number-of-pages":"79","publisher":"Princeton University","title":"Are We There Yet? A Proposal for an Autonomous Taxi System in New Jersey and a Preliminary Foundation for Empty Vehicle Routing","author":[{"family":"Zachariah","given":"Jaison J."}],"issued":{"date-parts":[["2013",6]]}}}],"schema":"https://github.com/citation-style-language/schema/raw/master/csl-citation.json"} </w:instrText>
      </w:r>
      <w:r w:rsidR="009A3883" w:rsidRPr="0064435F">
        <w:rPr>
          <w:rFonts w:ascii="Times New Roman" w:hAnsi="Times New Roman"/>
          <w:sz w:val="24"/>
          <w:szCs w:val="24"/>
          <w:lang w:val="en-US"/>
        </w:rPr>
        <w:fldChar w:fldCharType="separate"/>
      </w:r>
      <w:r w:rsidR="009A3883" w:rsidRPr="0064435F">
        <w:rPr>
          <w:rFonts w:ascii="Times New Roman" w:hAnsi="Times New Roman"/>
          <w:sz w:val="24"/>
        </w:rPr>
        <w:t>(Zachariah, 2013)</w:t>
      </w:r>
      <w:r w:rsidR="009A3883" w:rsidRPr="0064435F">
        <w:rPr>
          <w:rFonts w:ascii="Times New Roman" w:hAnsi="Times New Roman"/>
          <w:sz w:val="24"/>
          <w:szCs w:val="24"/>
          <w:lang w:val="en-US"/>
        </w:rPr>
        <w:fldChar w:fldCharType="end"/>
      </w:r>
      <w:r w:rsidR="0036461F" w:rsidRPr="0064435F">
        <w:rPr>
          <w:rFonts w:ascii="Times New Roman" w:hAnsi="Times New Roman"/>
          <w:sz w:val="24"/>
          <w:szCs w:val="24"/>
        </w:rPr>
        <w:t xml:space="preserve">, </w:t>
      </w:r>
      <w:r w:rsidR="007D7881" w:rsidRPr="0064435F">
        <w:rPr>
          <w:rFonts w:ascii="Times New Roman" w:hAnsi="Times New Roman"/>
          <w:sz w:val="24"/>
          <w:szCs w:val="24"/>
          <w:lang w:val="en-US"/>
        </w:rPr>
        <w:fldChar w:fldCharType="begin"/>
      </w:r>
      <w:r w:rsidR="007D7881" w:rsidRPr="0064435F">
        <w:rPr>
          <w:rFonts w:ascii="Times New Roman" w:hAnsi="Times New Roman"/>
          <w:sz w:val="24"/>
          <w:szCs w:val="24"/>
        </w:rPr>
        <w:instrText xml:space="preserve"> ADDIN ZOTERO_ITEM CSL_CITATION {"citationID":"DEjVSC6Z","properties":{"formattedCitation":"(Zhu, 2016)","plainCitation":"(Zhu, 2016)","noteIndex":0},"citationItems":[{"id":645,"uris":["http://zotero.org/users/8331578/items/TP56FGMA"],"uri":["http://zotero.org/users/8331578/items/TP56FGMA"],"itemData":{"id":645,"type":"thesis","language":"EN","number-of-pages":"82","publisher":"Princeton University","title":"Make American Transportation Great Again: Autonomous Taxi Fleet Management Strategies","author":[{"family":"Zhu","given":"Shriley"}],"issued":{"date-parts":[["2016",5]]}}}],"schema":"https://github.com/citation-style-language/schema/raw/master/csl-citation.json"} </w:instrText>
      </w:r>
      <w:r w:rsidR="007D7881" w:rsidRPr="0064435F">
        <w:rPr>
          <w:rFonts w:ascii="Times New Roman" w:hAnsi="Times New Roman"/>
          <w:sz w:val="24"/>
          <w:szCs w:val="24"/>
          <w:lang w:val="en-US"/>
        </w:rPr>
        <w:fldChar w:fldCharType="separate"/>
      </w:r>
      <w:r w:rsidR="007D7881" w:rsidRPr="0064435F">
        <w:rPr>
          <w:rFonts w:ascii="Times New Roman" w:hAnsi="Times New Roman"/>
          <w:sz w:val="24"/>
        </w:rPr>
        <w:t>(Zhu, 2016)</w:t>
      </w:r>
      <w:r w:rsidR="007D7881" w:rsidRPr="0064435F">
        <w:rPr>
          <w:rFonts w:ascii="Times New Roman" w:hAnsi="Times New Roman"/>
          <w:sz w:val="24"/>
          <w:szCs w:val="24"/>
          <w:lang w:val="en-US"/>
        </w:rPr>
        <w:fldChar w:fldCharType="end"/>
      </w:r>
      <w:r w:rsidR="0036461F" w:rsidRPr="0064435F">
        <w:rPr>
          <w:rFonts w:ascii="Times New Roman" w:hAnsi="Times New Roman"/>
          <w:sz w:val="24"/>
          <w:szCs w:val="24"/>
        </w:rPr>
        <w:t xml:space="preserve">, </w:t>
      </w:r>
      <w:r w:rsidR="00E0142A" w:rsidRPr="0064435F">
        <w:rPr>
          <w:rFonts w:ascii="Times New Roman" w:hAnsi="Times New Roman"/>
          <w:sz w:val="24"/>
          <w:szCs w:val="24"/>
          <w:lang w:val="en-US"/>
        </w:rPr>
        <w:fldChar w:fldCharType="begin"/>
      </w:r>
      <w:r w:rsidR="00E0142A" w:rsidRPr="0064435F">
        <w:rPr>
          <w:rFonts w:ascii="Times New Roman" w:hAnsi="Times New Roman"/>
          <w:sz w:val="24"/>
          <w:szCs w:val="24"/>
        </w:rPr>
        <w:instrText xml:space="preserve"> ADDIN ZOTERO_ITEM CSL_CITATION {"c</w:instrText>
      </w:r>
      <w:r w:rsidR="00E0142A" w:rsidRPr="0064435F">
        <w:rPr>
          <w:rFonts w:ascii="Times New Roman" w:hAnsi="Times New Roman"/>
          <w:sz w:val="24"/>
          <w:szCs w:val="24"/>
          <w:lang w:val="en-US"/>
        </w:rPr>
        <w:instrText xml:space="preserve">itationID":"8KJ3iSq7","properties":{"formattedCitation":"(B\\uc0\\u246{}sch, 2018)","plainCitation":"(Bösch, 2018)","noteIndex":0},"citationItems":[{"id":245,"uris":["http://zotero.org/users/8331578/items/87GC4H9Q"],"uri":["http://zotero.org/users/8331578/items/87GC4H9Q"],"itemData":{"id":245,"type":"thesis","abstract":"Autonomous vehicles (AVs), also called driverless vehicles, according to SAE International (2016) levels 4 and 5 definitions, are the next revolution in transport. This thesis provides an overview of the technology and the effects of AVs on the future transport system. It results in recommendations on how to maximize the benefits of AVs while minimizing their negative effects. It consolidates work by the author and collaborators done over the past years and therefore approaches the topic from different angles. This work thus not only provides a solid background on the topic for interested readers, but also recommendations relevant for future political discussions and practice.  The first part of this thesis (Chapter 2) provides a general and qualitative overview of AVs. It investigates their effects on and potential benefits for the future transport system. This summary covers most aspects that have been topic of discussions on AVs in recent time. It presents the potential benefits of AVs, which are, for example, improved safety, fewer externalities, increased road capacity, productive drive time, and the potential for empty rides, which allow for new services and usage-patterns. But it also shows the remaining challenges for a successful release of the technology, which are, for example, technological problems, safety and security issues, data and privacy questions, as well as ethical and legal discussions. The second part (Chapter 3) approaches the topic from an economic point of view. It focuses on the future cost structure of a transport system with AVs. In a rigorous bottom-up approach, the cost and price of private, shared, and public modes are calculated. The resulting picture indicates that the reign of the private car might not yet end with the automation of transport. Shared AVs (SAVs) will likely be cheaper per passenger kilometer (PKM) and more comfortable to use. But the price difference (urban setting: private car 0.47 Swiss francs (CHF) per PKM versus SAV 0.43 CHF/PKM) might not be enough to offset the luxury of having a private mobility robot at one’s service at all times, the emotional connection to the private car, and its use as an extended part of home. The presented work also indicates that automation represents a challenge for mass transit. In dense urban cores, the limited road capacity will likely prevent alternative solutions to mass transit. Outside, where road capacity is less of an issue, however, SAVs will be a competitive alternative form of public transport. At lower prices (regional setting: SAV 0.34 CHF/PKM versus autonomous bus 0.42 CHF/PKM), SAVs enable direct on-demand door-to-door service without transfers and without strangers in the same vehicle. The third part (Chapter 4 to Chapter 7) combines the qualitative overview with the economic analysis in a simulation study of the future transport system. With a scenario-based approach using a MATSim (Horni et al., 2016) simulation of Zug, Switzerland, it approaches the topic from a policy-oriented angle. By analyzing different possible policy strategies in different scenarios and combined with the results of the previous chapters, it concludes in four policy suggestions to maximize the potential benefits of AVs and minimize their negative effects.  These recommendations are, first, to promote slow modes and public transport. At least in urban areas, harvesting automation for improving mass transit and thus a strengthening of these low-externality modes is a way to benefit sustainably from AVs. Second, an introduction of mobility pricing should be considered to control growth of traffic and to replace traffic control instruments lost to automation (like parking). Induced demand and empty rides of private and shared AVs have the potential to lead to another explosion of traffic, which should be controlled for the benefit of everyone. The third recommendation is the controlled support of automation of private transport. AVs are safer and produce less externalities than conventional vehicles, and they allow the users to be productive while on the road. These are substantial benefits for society, which should be harvested as soon as technologically possible. The fourth suggestion is, for SAVs, to actively favor dynamic ride-sharing (automated ride-sharing, aRS) over exclusive-access taxi services (automated taxis, aTaxis). Both the users and the suppliers have strong incentives for aTaxis, which might be only slightly more expensive to operate than aRS services (urban setting: aRS 0.29 CHF/PKM versus aTaxi 0.41 CHF/PKM). From a society and transport system perspective, however, aTaxis produce substantial additional traffic on each passenger trip compared to private vehicles (estimated +8% (Fagnant et al., 2015) to +15% (Bösch et al., 2016a) for passenger pick-ups alone, without redistribution, for example), represent challenges for the infrastructure (pick-up solutions at mobility hubs, such as city centers, train stations, or airports), and draw substantial modal shares from slow modes (here -7.5%) and mass-transit public transport (here -6.7%). Effects which can be minimized or even turned into savings by using SAV as aRS services. Ride-sharing (or - in its high-volume form - mass transit) is one of the very few ways how an increasing travel demand can be served with decreasing vehicle kilometers. These recommendations might be general and have to be analyzed in more detail for a particular city or area, but they represent an indication of the upcoming challenge for society to integrate AVs and negotiate the future transport system.","genre":"Doctoral Thesis","language":"en","note":"Accepted: 2018-10-18T06:13:29Z\nDOI: 10.3929/ethz-b-000296870","publisher":"ETH Zurich","source":"www.research-collection.ethz.ch","title":"Autonomous Vehicles - The next Revolution in Mobility","URL":"https://www.research-collection.ethz.ch/handle/20.500.11850/296870","author":[{"family":"Bösch","given":"Patrick M."}],"accessed":{"date-parts":[["2021",8,12]]},"issued":{"date-parts":[["2018"]]}}}],"schema":"https://github.com/citation-style-language/schema/raw/master/csl-citation.json"} </w:instrText>
      </w:r>
      <w:r w:rsidR="00E0142A" w:rsidRPr="0064435F">
        <w:rPr>
          <w:rFonts w:ascii="Times New Roman" w:hAnsi="Times New Roman"/>
          <w:sz w:val="24"/>
          <w:szCs w:val="24"/>
          <w:lang w:val="en-US"/>
        </w:rPr>
        <w:fldChar w:fldCharType="separate"/>
      </w:r>
      <w:r w:rsidR="00E0142A" w:rsidRPr="0064435F">
        <w:rPr>
          <w:rFonts w:ascii="Times New Roman" w:hAnsi="Times New Roman"/>
          <w:sz w:val="24"/>
          <w:szCs w:val="24"/>
          <w:lang w:val="en-US"/>
        </w:rPr>
        <w:t>(Bösch, 2018)</w:t>
      </w:r>
      <w:r w:rsidR="00E0142A" w:rsidRPr="0064435F">
        <w:rPr>
          <w:rFonts w:ascii="Times New Roman" w:hAnsi="Times New Roman"/>
          <w:sz w:val="24"/>
          <w:szCs w:val="24"/>
          <w:lang w:val="en-US"/>
        </w:rPr>
        <w:fldChar w:fldCharType="end"/>
      </w:r>
      <w:r w:rsidR="0036461F" w:rsidRPr="0064435F">
        <w:rPr>
          <w:rFonts w:ascii="Times New Roman" w:hAnsi="Times New Roman"/>
          <w:sz w:val="24"/>
          <w:szCs w:val="24"/>
          <w:lang w:val="en-US"/>
        </w:rPr>
        <w:t xml:space="preserve">, </w:t>
      </w:r>
      <w:r w:rsidR="00D50874" w:rsidRPr="0064435F">
        <w:rPr>
          <w:rFonts w:ascii="Times New Roman" w:hAnsi="Times New Roman"/>
          <w:sz w:val="24"/>
          <w:szCs w:val="24"/>
          <w:lang w:val="en-US"/>
        </w:rPr>
        <w:fldChar w:fldCharType="begin"/>
      </w:r>
      <w:r w:rsidR="00D50874" w:rsidRPr="0064435F">
        <w:rPr>
          <w:rFonts w:ascii="Times New Roman" w:hAnsi="Times New Roman"/>
          <w:sz w:val="24"/>
          <w:szCs w:val="24"/>
          <w:lang w:val="en-US"/>
        </w:rPr>
        <w:instrText xml:space="preserve"> ADDIN ZOTERO_ITEM CSL_CITATION {"citationID":"EHVzBCTN","properties":{"formattedCitation":"(D. Fagnant &amp; Kockelman, 2015)","plainCitation":"(D. Fagnant &amp; Kockelman, 2015)","noteIndex":0},"citationItems":[{"id":133,"uris":["http://zotero.org/users/8331578/items/ZXFN3KE3"],"uri":["http://zotero.org/users/8331578/items/ZXFN3KE3"],"itemData":{"id":133,"type":"article-journal","abstract":"Autonomous vehicles (AVs) represent a potentially disruptive yet beneficial change to our transportation system. This new technology has the potential to impact vehicle safety, congestion, and travel behavior. All told, major social AV impacts in the form of crash savings, travel time reduction, fuel efficiency and parking benefits are estimated to approach $2000 to per year per AV, and may eventually approach nearly $4000 when comprehensive crash costs are accounted for. Yet barriers to implementation and mass-market penetration remain. Initial costs will likely be unaffordable. Licensing and testing standards in the U.S. are being developed at the state level, rather than nationally, which may lead to inconsistencies across states. Liability details remain undefined, security concerns linger, and without new privacy standards, a default lack of privacy for personal travel may become the norm. The impacts and interactions with other components of the transportation system, as well as implementation details, remain uncertain. To address these concerns, the federal government should expand research in these areas and create a nationally recognized licensing framework for AVs, determining appropriate standards for liability, security, and data privacy.","container-title":"Transportation Research Part A: Policy and Practice","DOI":"10.1016/j.tra.2015.04.003","journalAbbreviation":"Transportation Research Part A: Policy and Practice","source":"ResearchGate","title":"Preparing a nation for autonomous vehicles: Opportunities, barriers and policy recommendations","title-short":"Preparing a nation for autonomous vehicles","volume":"77","author":[{"family":"Fagnant","given":"Daniel"},{"family":"Kockelman","given":"Kara"}],"issued":{"date-parts":[["2015",7,31]]}}}],"schema":"https://github.com/citation-style-language/schema/raw/master/csl-citation.json"} </w:instrText>
      </w:r>
      <w:r w:rsidR="00D50874" w:rsidRPr="0064435F">
        <w:rPr>
          <w:rFonts w:ascii="Times New Roman" w:hAnsi="Times New Roman"/>
          <w:sz w:val="24"/>
          <w:szCs w:val="24"/>
          <w:lang w:val="en-US"/>
        </w:rPr>
        <w:fldChar w:fldCharType="separate"/>
      </w:r>
      <w:r w:rsidR="00D50874" w:rsidRPr="0064435F">
        <w:rPr>
          <w:rFonts w:ascii="Times New Roman" w:hAnsi="Times New Roman"/>
          <w:sz w:val="24"/>
          <w:lang w:val="en-US"/>
        </w:rPr>
        <w:t>(D. Fagnant &amp; Kockelman, 2015)</w:t>
      </w:r>
      <w:r w:rsidR="00D50874" w:rsidRPr="0064435F">
        <w:rPr>
          <w:rFonts w:ascii="Times New Roman" w:hAnsi="Times New Roman"/>
          <w:sz w:val="24"/>
          <w:szCs w:val="24"/>
          <w:lang w:val="en-US"/>
        </w:rPr>
        <w:fldChar w:fldCharType="end"/>
      </w:r>
      <w:r w:rsidR="0036461F" w:rsidRPr="0064435F">
        <w:rPr>
          <w:rFonts w:ascii="Times New Roman" w:hAnsi="Times New Roman"/>
          <w:sz w:val="24"/>
          <w:szCs w:val="24"/>
          <w:lang w:val="en-US"/>
        </w:rPr>
        <w:t xml:space="preserve">, </w:t>
      </w:r>
      <w:r w:rsidR="00D50874" w:rsidRPr="0064435F">
        <w:rPr>
          <w:rFonts w:ascii="Times New Roman" w:hAnsi="Times New Roman"/>
          <w:sz w:val="24"/>
          <w:szCs w:val="24"/>
          <w:lang w:val="en-US"/>
        </w:rPr>
        <w:fldChar w:fldCharType="begin"/>
      </w:r>
      <w:r w:rsidR="00D50874" w:rsidRPr="0064435F">
        <w:rPr>
          <w:rFonts w:ascii="Times New Roman" w:hAnsi="Times New Roman"/>
          <w:sz w:val="24"/>
          <w:szCs w:val="24"/>
          <w:lang w:val="en-US"/>
        </w:rPr>
        <w:instrText xml:space="preserve"> ADDIN ZOTERO_ITEM CSL_CITATION {"citationID":"HX9cAcRN","properties":{"formattedCitation":"(D. Fagnant &amp; Kockelman, 2016)","plainCitation":"(D. Fagnant &amp; Kockelman, 2016)","noteIndex":0},"citationItems":[{"id":636,"uris":["http://zotero.org/users/8331578/items/DXHU9THF"],"uri":["http://zotero.org/users/8331578/items/DXHU9THF"],"itemData":{"id":636,"type":"article-newspaper","container-title":"Transportation","edition":"45","page":"1-16","title":"Dynamic ride-sharing and fleet sizing for a system of shared autonomous vehicles in Austin, Texas","author":[{"family":"Fagnant","given":"Daniel"},{"family":"Kockelman","given":"Kara"}],"issued":{"date-parts":[["2016"]]}}}],"schema":"https://github.com/citation-style-language/schema/raw/master/csl-citation.json"} </w:instrText>
      </w:r>
      <w:r w:rsidR="00D50874" w:rsidRPr="0064435F">
        <w:rPr>
          <w:rFonts w:ascii="Times New Roman" w:hAnsi="Times New Roman"/>
          <w:sz w:val="24"/>
          <w:szCs w:val="24"/>
          <w:lang w:val="en-US"/>
        </w:rPr>
        <w:fldChar w:fldCharType="separate"/>
      </w:r>
      <w:r w:rsidR="00D50874" w:rsidRPr="0064435F">
        <w:rPr>
          <w:rFonts w:ascii="Times New Roman" w:hAnsi="Times New Roman"/>
          <w:sz w:val="24"/>
          <w:lang w:val="en-US"/>
        </w:rPr>
        <w:t>(D. Fagnant &amp; Kockelman, 2016)</w:t>
      </w:r>
      <w:r w:rsidR="00D50874" w:rsidRPr="0064435F">
        <w:rPr>
          <w:rFonts w:ascii="Times New Roman" w:hAnsi="Times New Roman"/>
          <w:sz w:val="24"/>
          <w:szCs w:val="24"/>
          <w:lang w:val="en-US"/>
        </w:rPr>
        <w:fldChar w:fldCharType="end"/>
      </w:r>
      <w:r w:rsidR="0036461F" w:rsidRPr="0064435F">
        <w:rPr>
          <w:rFonts w:ascii="Times New Roman" w:hAnsi="Times New Roman"/>
          <w:sz w:val="24"/>
          <w:szCs w:val="24"/>
          <w:lang w:val="en-US"/>
        </w:rPr>
        <w:t xml:space="preserve">, </w:t>
      </w:r>
      <w:r w:rsidR="006D0AF8" w:rsidRPr="0064435F">
        <w:rPr>
          <w:rFonts w:ascii="Times New Roman" w:hAnsi="Times New Roman"/>
          <w:sz w:val="24"/>
          <w:szCs w:val="24"/>
          <w:lang w:val="en-US"/>
        </w:rPr>
        <w:lastRenderedPageBreak/>
        <w:fldChar w:fldCharType="begin"/>
      </w:r>
      <w:r w:rsidR="006D0AF8" w:rsidRPr="0064435F">
        <w:rPr>
          <w:rFonts w:ascii="Times New Roman" w:hAnsi="Times New Roman"/>
          <w:sz w:val="24"/>
          <w:szCs w:val="24"/>
          <w:lang w:val="en-US"/>
        </w:rPr>
        <w:instrText xml:space="preserve"> ADDIN ZOTERO_ITEM CSL_CITATION {"citationID":"rwAf9EGZ","properties":{"formattedCitation":"(Litman, 2021)","plainCitation":"(Litman, 2021)","noteIndex":0},"citationItems":[{"id":42,"uris":["http://zotero.org/users/8331578/items/2BFLKCKA"],"uri":["http://zotero.org/users/8331578/items/2BFLKCKA"],"itemData":{"id":42,"type":"article-journal","abstract":"This report explores the impacts of autonomous (also called self-driving, driverless or robotic) vehicles, and their implications for transportation planning. It investigates how quickly such vehicles are likely to develop and be deployed based on experience with previous vehicle technologies; their likely benefits and costs; how they will affect travel activity; and their impacts on planning decisions such as optimal road, parking and public transit supply. This analysis indicates that Level 5 autonomous vehicles, able to operate without a driver, may be commercially available and legal to use in some jurisdictions by the late 2020s, but will initially have high costs and limited performance. Some benefits, such as independent mobility for affluent non-drivers, may begin in the 2030s or 2040s, but most impacts, including reduced traffic and parking congestion, independent mobility for low-income people (and therefore reduced need for public transit), increased safety, energy conservation and pollution reductions, will only be significant when autonomous vehicles become common and affordable, probably in the 2050s to 2060s, and some benefits may require prohibiting human-driven vehicles on certain roadways, which could take even longer.","container-title":"Victoria Transport Policy Institute","language":"en","page":"46","source":"Zotero","title":"Implications for Transport Planning","author":[{"family":"Litman","given":"Todd"}],"issued":{"date-parts":[["2021",6,25]]}}}],"schema":"https://github.com/citation-style-language/schema/raw/master/csl-citation.json"} </w:instrText>
      </w:r>
      <w:r w:rsidR="006D0AF8" w:rsidRPr="0064435F">
        <w:rPr>
          <w:rFonts w:ascii="Times New Roman" w:hAnsi="Times New Roman"/>
          <w:sz w:val="24"/>
          <w:szCs w:val="24"/>
          <w:lang w:val="en-US"/>
        </w:rPr>
        <w:fldChar w:fldCharType="separate"/>
      </w:r>
      <w:r w:rsidR="006D0AF8" w:rsidRPr="0064435F">
        <w:rPr>
          <w:rFonts w:ascii="Times New Roman" w:hAnsi="Times New Roman"/>
          <w:sz w:val="24"/>
          <w:lang w:val="en-US"/>
        </w:rPr>
        <w:t>(Litman, 2021)</w:t>
      </w:r>
      <w:r w:rsidR="006D0AF8" w:rsidRPr="0064435F">
        <w:rPr>
          <w:rFonts w:ascii="Times New Roman" w:hAnsi="Times New Roman"/>
          <w:sz w:val="24"/>
          <w:szCs w:val="24"/>
          <w:lang w:val="en-US"/>
        </w:rPr>
        <w:fldChar w:fldCharType="end"/>
      </w:r>
      <w:r w:rsidR="0036461F" w:rsidRPr="0064435F">
        <w:rPr>
          <w:rFonts w:ascii="Times New Roman" w:hAnsi="Times New Roman"/>
          <w:sz w:val="24"/>
          <w:szCs w:val="24"/>
          <w:lang w:val="en-US"/>
        </w:rPr>
        <w:t xml:space="preserve">, </w:t>
      </w:r>
      <w:r w:rsidR="009539A1" w:rsidRPr="0064435F">
        <w:rPr>
          <w:rFonts w:ascii="Times New Roman" w:hAnsi="Times New Roman"/>
          <w:sz w:val="24"/>
          <w:szCs w:val="24"/>
        </w:rPr>
        <w:fldChar w:fldCharType="begin"/>
      </w:r>
      <w:r w:rsidR="009539A1" w:rsidRPr="0064435F">
        <w:rPr>
          <w:rFonts w:ascii="Times New Roman" w:hAnsi="Times New Roman"/>
          <w:sz w:val="24"/>
          <w:szCs w:val="24"/>
          <w:lang w:val="en-US"/>
        </w:rPr>
        <w:instrText xml:space="preserve"> ADDIN ZOTERO_ITEM CSL_CITATION {"citationID":"wwYQVzNF","properties":{"formattedCitation":"(Loeb &amp; Kockelman, 2019)","plainCitation":"(Loeb &amp; Kockelman, 2019)","noteIndex":0},"citationItems":[{"id":640,"uris":["http://zotero.org/users/8331578/items/MHBTXGYV"],"uri":["http://zotero.org/users/8331578/items/MHBTXGYV"],"itemData":{"id":640,"type":"article-newspaper","container-title":"Transportation Research Part A","edition":"121","page":"374-385","title":"Fleet performance and cost evaluation of a shared autonomous electric vehicle fleet: a case study for Austin, Texas","author":[{"family":"Loeb","given":"Benjamin"},{"family":"Kockelman","given":"Kara"}],"issued":{"date-parts":[["2019"]]}}}],"schema":"https://github.com/citation-style-language/schema/raw/master/csl-citation.json"} </w:instrText>
      </w:r>
      <w:r w:rsidR="009539A1" w:rsidRPr="0064435F">
        <w:rPr>
          <w:rFonts w:ascii="Times New Roman" w:hAnsi="Times New Roman"/>
          <w:sz w:val="24"/>
          <w:szCs w:val="24"/>
        </w:rPr>
        <w:fldChar w:fldCharType="separate"/>
      </w:r>
      <w:r w:rsidR="009539A1" w:rsidRPr="0064435F">
        <w:rPr>
          <w:rFonts w:ascii="Times New Roman" w:hAnsi="Times New Roman"/>
          <w:sz w:val="24"/>
          <w:lang w:val="en-US"/>
        </w:rPr>
        <w:t>(Loeb &amp; Kockelman, 2019)</w:t>
      </w:r>
      <w:r w:rsidR="009539A1" w:rsidRPr="0064435F">
        <w:rPr>
          <w:rFonts w:ascii="Times New Roman" w:hAnsi="Times New Roman"/>
          <w:sz w:val="24"/>
          <w:szCs w:val="24"/>
        </w:rPr>
        <w:fldChar w:fldCharType="end"/>
      </w:r>
      <w:r w:rsidR="0036461F" w:rsidRPr="0064435F">
        <w:rPr>
          <w:rFonts w:ascii="Times New Roman" w:hAnsi="Times New Roman"/>
          <w:sz w:val="24"/>
          <w:szCs w:val="24"/>
          <w:lang w:val="en-US"/>
        </w:rPr>
        <w:t xml:space="preserve">, </w:t>
      </w:r>
      <w:r w:rsidR="008661AA" w:rsidRPr="0064435F">
        <w:rPr>
          <w:rFonts w:ascii="Times New Roman" w:hAnsi="Times New Roman"/>
          <w:sz w:val="24"/>
          <w:szCs w:val="24"/>
          <w:lang w:val="en-US"/>
        </w:rPr>
        <w:fldChar w:fldCharType="begin"/>
      </w:r>
      <w:r w:rsidR="008661AA" w:rsidRPr="0064435F">
        <w:rPr>
          <w:rFonts w:ascii="Times New Roman" w:hAnsi="Times New Roman"/>
          <w:sz w:val="24"/>
          <w:szCs w:val="24"/>
          <w:lang w:val="en-US"/>
        </w:rPr>
        <w:instrText xml:space="preserve"> ADDIN ZOTERO_ITEM CSL_CITATION {"citationID":"QKwOjjOl","properties":{"formattedCitation":"(Poulh\\uc0\\u232{}s &amp; Berrada, 2019)","plainCitation":"(Poulhès &amp; Berrada, 2019)","noteIndex":0},"citationItems":[{"id":226,"uris":["http://zotero.org/users/8331578/items/NF79BUNZ"],"uri":["http://zotero.org/users/8331578/items/NF79BUNZ"],"itemData":{"id":226,"type":"article-journal","abstract":"The spread of smartphone applications, the negative social impacts of the private car or the potentially revolutionary effect of future autonomous vehicles, are contributing to the emergence of other hybrid mobility systems. Notably, companies like Uber or Lyft have successfully applied the classical dial-a-ride method, in which users are assigned to vehicles in such a way as to minimise the cost funct</w:instrText>
      </w:r>
      <w:r w:rsidR="008661AA" w:rsidRPr="0064435F">
        <w:rPr>
          <w:rFonts w:ascii="Times New Roman" w:hAnsi="Times New Roman"/>
          <w:sz w:val="24"/>
          <w:szCs w:val="24"/>
        </w:rPr>
        <w:instrText xml:space="preserve">ion under a set of constraints. In this paper, we construct an agent-based model based on vehicles where demand is assigned through aggregation by origin-destination pair. Two operating strategies are described: in the first, the pick-up strategy is applied at vehicle level, in the second it is applied at global service level, with vehicles being shared dynamically and making extra stops to collect travellers with different destinations. At each iteration time, the set of possible options depending on itinerary and demand, are tested first for already assigned vehicles then for free vehicles. The option associated with the maximum utility is selected to set the vehicle or service strategy. A case study illustrates a comparison between both strategies and evaluates the efficiency of several service choices. A service where vehicles are managed by a dispatcher is more efficient for both users and operator.","container-title":"Transportmetrica A: Transport Science","DOI":"10.1080/23249935.2019.1570383","journalAbbreviation":"Transportmetrica A: Transport Science","page":"1-43","source":"ResearchGate","title":"Single Vehicle Network Versus Dispatcher: User Assignment in an Agent-Based Model","title-short":"Single Vehicle Network Versus Dispatcher","volume":"16","author":[{"family":"Poulhès","given":"Alexis"},{"family":"Berrada","given":"Jaâfar"}],"issued":{"date-parts":[["2019",1,14]]}}}],"schema":"https://github.com/citation-style-language/schema/raw/master/csl-citation.json"} </w:instrText>
      </w:r>
      <w:r w:rsidR="008661AA" w:rsidRPr="0064435F">
        <w:rPr>
          <w:rFonts w:ascii="Times New Roman" w:hAnsi="Times New Roman"/>
          <w:sz w:val="24"/>
          <w:szCs w:val="24"/>
          <w:lang w:val="en-US"/>
        </w:rPr>
        <w:fldChar w:fldCharType="separate"/>
      </w:r>
      <w:r w:rsidR="008661AA" w:rsidRPr="0064435F">
        <w:rPr>
          <w:rFonts w:ascii="Times New Roman" w:hAnsi="Times New Roman"/>
          <w:sz w:val="24"/>
          <w:szCs w:val="24"/>
        </w:rPr>
        <w:t>(Poulhès &amp; Berrada, 2019)</w:t>
      </w:r>
      <w:r w:rsidR="008661AA" w:rsidRPr="0064435F">
        <w:rPr>
          <w:rFonts w:ascii="Times New Roman" w:hAnsi="Times New Roman"/>
          <w:sz w:val="24"/>
          <w:szCs w:val="24"/>
          <w:lang w:val="en-US"/>
        </w:rPr>
        <w:fldChar w:fldCharType="end"/>
      </w:r>
      <w:r w:rsidR="0036461F" w:rsidRPr="0064435F">
        <w:rPr>
          <w:rFonts w:ascii="Times New Roman" w:hAnsi="Times New Roman"/>
          <w:sz w:val="24"/>
          <w:szCs w:val="24"/>
        </w:rPr>
        <w:t xml:space="preserve">, </w:t>
      </w:r>
      <w:r w:rsidR="00FB3DB0" w:rsidRPr="0064435F">
        <w:rPr>
          <w:rFonts w:ascii="Times New Roman" w:hAnsi="Times New Roman"/>
          <w:sz w:val="24"/>
          <w:szCs w:val="24"/>
        </w:rPr>
        <w:fldChar w:fldCharType="begin"/>
      </w:r>
      <w:r w:rsidR="00FB3DB0" w:rsidRPr="0064435F">
        <w:rPr>
          <w:rFonts w:ascii="Times New Roman" w:hAnsi="Times New Roman"/>
          <w:sz w:val="24"/>
          <w:szCs w:val="24"/>
        </w:rPr>
        <w:instrText xml:space="preserve"> ADDIN ZOTERO_ITEM CSL_CITATION {"citationID":"TyN68aTw","properties":{"formattedCitation":"(Vosooghi et al., 2019)","plainCitation":"(Vosooghi et al., 2019)","noteIndex":0},"citationItems":[{"id":253,"uris":["http://zotero.org/users/8331578/items/3VQCENPH"],"uri":["http://zotero.org/users/8331578/items/3VQCENPH"],"itemData":{"id":253,"type":"paper-conference","title":"Shared Autonomous Vehicle Simulation and Service Design","URL":"https://www.researchgate.net/publication/333865752_Shared_Autonomous_Vehicle_Simulation_and_Service_Design","author":[{"family":"Vosooghi","given":"Reza"},{"family":"Puchinger","given":"Jakob"},{"family":"Jankovic","given":"Marija"},{"family":"Vouillon","given":"Anthony"}],"accessed":{"date-parts":[["2021",8,12]]},"issued":{"date-parts":[["2019",6,18]]}}}],"schema":"https://github.com/citation-style-language/schema/raw/master/csl-citation.json"} </w:instrText>
      </w:r>
      <w:r w:rsidR="00FB3DB0" w:rsidRPr="0064435F">
        <w:rPr>
          <w:rFonts w:ascii="Times New Roman" w:hAnsi="Times New Roman"/>
          <w:sz w:val="24"/>
          <w:szCs w:val="24"/>
        </w:rPr>
        <w:fldChar w:fldCharType="separate"/>
      </w:r>
      <w:r w:rsidR="00FB3DB0" w:rsidRPr="0064435F">
        <w:rPr>
          <w:rFonts w:ascii="Times New Roman" w:hAnsi="Times New Roman"/>
          <w:sz w:val="24"/>
        </w:rPr>
        <w:t>(Vosooghi et al., 2019)</w:t>
      </w:r>
      <w:r w:rsidR="00FB3DB0" w:rsidRPr="0064435F">
        <w:rPr>
          <w:rFonts w:ascii="Times New Roman" w:hAnsi="Times New Roman"/>
          <w:sz w:val="24"/>
          <w:szCs w:val="24"/>
        </w:rPr>
        <w:fldChar w:fldCharType="end"/>
      </w:r>
      <w:r w:rsidR="0036461F" w:rsidRPr="0064435F">
        <w:rPr>
          <w:rFonts w:ascii="Times New Roman" w:hAnsi="Times New Roman"/>
          <w:sz w:val="24"/>
          <w:szCs w:val="24"/>
        </w:rPr>
        <w:t xml:space="preserve">, </w:t>
      </w:r>
      <w:r w:rsidR="00EE0690" w:rsidRPr="0064435F">
        <w:rPr>
          <w:rFonts w:ascii="Times New Roman" w:hAnsi="Times New Roman"/>
          <w:sz w:val="24"/>
          <w:szCs w:val="24"/>
          <w:lang w:val="en-US"/>
        </w:rPr>
        <w:fldChar w:fldCharType="begin"/>
      </w:r>
      <w:r w:rsidR="00EE0690" w:rsidRPr="0064435F">
        <w:rPr>
          <w:rFonts w:ascii="Times New Roman" w:hAnsi="Times New Roman"/>
          <w:sz w:val="24"/>
          <w:szCs w:val="24"/>
        </w:rPr>
        <w:instrText xml:space="preserve"> ADDIN ZOTERO_ITEM CSL_CITATION {"citationID":"W08fmIAT","properties":{"formattedCitation":"(Burghout &amp; Andr\\uc0\\u233{}asson, 2015)","plainCitation":"(Burghout &amp; Andréasson, 2015)","noteIndex":0},"citationItems":[{"id":50,"uris":["http://zotero.org/users/8331578/items/EBM7PNTF"],"uri":["http://zotero.org/users/8331578/items/EBM7PNTF"],"itemData":{"id":50,"type":"paper-conference","event":". Proceedings of the 94th annual meeting of the Transportation Research Board","title":"Impacts of Shared Autonomous Taxis in a Metropolitan Area","URL":"https://www.researchgate.net/publication/298346251_Impacts_of_Shared_Autonomous_Taxis_in_a_Metropolitan_Area","author":[{"family":"Burghout","given":"Wilco"},{"family":"Andréasson","given":"Ingmar"}],"accessed":{"date-parts":[["2021",8,9]]},"issued":{"date-parts":[["2015"]]}}}],"schema":"https://github.com/citation-style-language/schema/raw/master/csl-citation.json"} </w:instrText>
      </w:r>
      <w:r w:rsidR="00EE0690" w:rsidRPr="0064435F">
        <w:rPr>
          <w:rFonts w:ascii="Times New Roman" w:hAnsi="Times New Roman"/>
          <w:sz w:val="24"/>
          <w:szCs w:val="24"/>
          <w:lang w:val="en-US"/>
        </w:rPr>
        <w:fldChar w:fldCharType="separate"/>
      </w:r>
      <w:r w:rsidR="00EE0690" w:rsidRPr="0064435F">
        <w:rPr>
          <w:rFonts w:ascii="Times New Roman" w:hAnsi="Times New Roman"/>
          <w:sz w:val="24"/>
          <w:szCs w:val="24"/>
        </w:rPr>
        <w:t>(Burghout &amp; Andréasson, 2015)</w:t>
      </w:r>
      <w:r w:rsidR="00EE0690" w:rsidRPr="0064435F">
        <w:rPr>
          <w:rFonts w:ascii="Times New Roman" w:hAnsi="Times New Roman"/>
          <w:sz w:val="24"/>
          <w:szCs w:val="24"/>
          <w:lang w:val="en-US"/>
        </w:rPr>
        <w:fldChar w:fldCharType="end"/>
      </w:r>
      <w:r w:rsidR="0036461F" w:rsidRPr="0064435F">
        <w:rPr>
          <w:rFonts w:ascii="Times New Roman" w:hAnsi="Times New Roman"/>
          <w:sz w:val="24"/>
          <w:szCs w:val="24"/>
        </w:rPr>
        <w:t xml:space="preserve">, </w:t>
      </w:r>
      <w:r w:rsidR="000F0CA8" w:rsidRPr="0064435F">
        <w:rPr>
          <w:rFonts w:ascii="Times New Roman" w:hAnsi="Times New Roman"/>
          <w:sz w:val="24"/>
          <w:szCs w:val="24"/>
          <w:lang w:val="en-US"/>
        </w:rPr>
        <w:fldChar w:fldCharType="begin"/>
      </w:r>
      <w:r w:rsidR="000F0CA8" w:rsidRPr="0064435F">
        <w:rPr>
          <w:rFonts w:ascii="Times New Roman" w:hAnsi="Times New Roman"/>
          <w:sz w:val="24"/>
          <w:szCs w:val="24"/>
        </w:rPr>
        <w:instrText xml:space="preserve"> ADDIN ZOTERO_ITEM CSL_CITATION {"citationID":"qbztIrVQ","properties":{"formattedCitation":"(ITF, 2015)","plainCitation":"(ITF, 2015)","noteIndex":0},"citationItems":[{"id":616,"uris":["http://zotero.org/users/8331578/items/TFWPGNV9"],"uri":["http://zotero.org/users/8331578/items/TFWPGNV9"],"itemData":{"id":616,"type":"report","event-place":"Paris","publisher":"OECD","publisher-place":"Paris","title":"Urban Mobility System Upgrade: How shared self-driving cars could change city traffic","URL":"https://www.itf-oecd.org/sites/default/files/docs/15cpb_self-drivingcars.pdf","author":[{"family":"ITF","given":""}],"accessed":{"date-parts":[["2021",8,9]]},"issued":{"date-parts":[["2015"]]}}}],"schema":"https://github.com/citation-style-language/schema/raw/master/csl-citation.json"} </w:instrText>
      </w:r>
      <w:r w:rsidR="000F0CA8" w:rsidRPr="0064435F">
        <w:rPr>
          <w:rFonts w:ascii="Times New Roman" w:hAnsi="Times New Roman"/>
          <w:sz w:val="24"/>
          <w:szCs w:val="24"/>
          <w:lang w:val="en-US"/>
        </w:rPr>
        <w:fldChar w:fldCharType="separate"/>
      </w:r>
      <w:r w:rsidR="000F0CA8" w:rsidRPr="0064435F">
        <w:rPr>
          <w:rFonts w:ascii="Times New Roman" w:hAnsi="Times New Roman"/>
          <w:sz w:val="24"/>
        </w:rPr>
        <w:t>(ITF, 2015)</w:t>
      </w:r>
      <w:r w:rsidR="000F0CA8" w:rsidRPr="0064435F">
        <w:rPr>
          <w:rFonts w:ascii="Times New Roman" w:hAnsi="Times New Roman"/>
          <w:sz w:val="24"/>
          <w:szCs w:val="24"/>
          <w:lang w:val="en-US"/>
        </w:rPr>
        <w:fldChar w:fldCharType="end"/>
      </w:r>
      <w:r w:rsidR="0036461F" w:rsidRPr="0064435F">
        <w:rPr>
          <w:rFonts w:ascii="Times New Roman" w:hAnsi="Times New Roman"/>
          <w:sz w:val="24"/>
          <w:szCs w:val="24"/>
        </w:rPr>
        <w:t xml:space="preserve">, </w:t>
      </w:r>
      <w:r w:rsidR="008661AA" w:rsidRPr="0064435F">
        <w:rPr>
          <w:rFonts w:ascii="Times New Roman" w:hAnsi="Times New Roman"/>
          <w:sz w:val="24"/>
          <w:szCs w:val="24"/>
        </w:rPr>
        <w:fldChar w:fldCharType="begin"/>
      </w:r>
      <w:r w:rsidR="000E176A" w:rsidRPr="0064435F">
        <w:rPr>
          <w:rFonts w:ascii="Times New Roman" w:hAnsi="Times New Roman"/>
          <w:sz w:val="24"/>
          <w:szCs w:val="24"/>
        </w:rPr>
        <w:instrText xml:space="preserve"> ADDIN ZOTERO_ITEM CSL_CITATION {"citationID":"pAdHaROz","properties":{"formattedCitation":"(H\\uc0\\u246{}rl, 2018)","plainCitation":"(Hörl, 2018)","noteIndex":0},"citationItems":[{"id":25,"uris":["http://zotero.org/users/8331578/items/ZAM3P5CL"],"uri":["http://zotero.org/users/8331578/items/ZAM3P5CL"],"itemData":{"id":25,"type":"article-journal","DOI":"10.3929/ETHZ-B-000264643","language":"en","note":"dimensions: 1 p.\nmedium: application/pdf\npublisher: ETH Zurich","page":"1 p.","source":"DOI.org (Datacite)","title":"An integrated simulation environment for autonomous mobility on demand in Zurich","author":[{"family":"Hörl","given":"Sebastian"}],"issued":{"date-parts":[["2018",5]]}}}],"schema":"https://github.com/citation-style-language/schema/raw/master/csl-citation.json"} </w:instrText>
      </w:r>
      <w:r w:rsidR="008661AA" w:rsidRPr="0064435F">
        <w:rPr>
          <w:rFonts w:ascii="Times New Roman" w:hAnsi="Times New Roman"/>
          <w:sz w:val="24"/>
          <w:szCs w:val="24"/>
        </w:rPr>
        <w:fldChar w:fldCharType="separate"/>
      </w:r>
      <w:r w:rsidR="008661AA" w:rsidRPr="0064435F">
        <w:rPr>
          <w:rFonts w:ascii="Times New Roman" w:hAnsi="Times New Roman"/>
          <w:sz w:val="24"/>
          <w:szCs w:val="24"/>
        </w:rPr>
        <w:t>(Hörl, 2018)</w:t>
      </w:r>
      <w:r w:rsidR="008661AA" w:rsidRPr="0064435F">
        <w:rPr>
          <w:rFonts w:ascii="Times New Roman" w:hAnsi="Times New Roman"/>
          <w:sz w:val="24"/>
          <w:szCs w:val="24"/>
        </w:rPr>
        <w:fldChar w:fldCharType="end"/>
      </w:r>
      <w:r w:rsidR="0036461F" w:rsidRPr="0064435F">
        <w:rPr>
          <w:rFonts w:ascii="Times New Roman" w:hAnsi="Times New Roman"/>
          <w:sz w:val="24"/>
          <w:szCs w:val="24"/>
        </w:rPr>
        <w:t xml:space="preserve">, </w:t>
      </w:r>
      <w:r w:rsidR="00194B9B" w:rsidRPr="0064435F">
        <w:rPr>
          <w:rFonts w:ascii="Times New Roman" w:hAnsi="Times New Roman"/>
          <w:sz w:val="24"/>
          <w:szCs w:val="24"/>
        </w:rPr>
        <w:fldChar w:fldCharType="begin"/>
      </w:r>
      <w:r w:rsidR="00194B9B" w:rsidRPr="0064435F">
        <w:rPr>
          <w:rFonts w:ascii="Times New Roman" w:hAnsi="Times New Roman"/>
          <w:sz w:val="24"/>
          <w:szCs w:val="24"/>
        </w:rPr>
        <w:instrText xml:space="preserve"> ADDIN ZOTERO_ITEM CSL_CITATION {"citationID":"rE2SB0q7","properties":{"formattedCitation":"(Martinez &amp; Viegas, 2017)","plainCitation":"(Martinez &amp; Viegas, 2017)","noteIndex":0},"citationItems":[{"id":258,"uris":["http://zotero.org/users/8331578/items/ENMU4PD6"],"uri":["http://zotero.org/users/8331578/items/ENMU4PD6"],"itemData":{"id":258,"type":"article-journal","abstract":"This paper examines the changes that might result from the large-scale uptake of a shared and self-driving fleet of vehicles in a mid-sized European city. The work explores two different self-driving vehicle concepts – a ridesharing system (Shared Taxi), which emulates a taxi-like system where customers accept small detours from their original direct path and share part of their ride with others and a dynamic bus-like service with minibuses (Taxi-Bus), where customers pre-book their service at least 30min in advance (permanent bookings for regular trips should represent most requests) and walk short distances to a designated stop. Under the premise that the “upgraded” system should as much as possible deliver the same trips as today in terms of origin, destination and timing, and that it should also replace all car and bus trips, it looks at impacts on car fleet size, volume of travel and parking requirements. Mobility output and CO2 emissions are also detailed in two different time scales (24h. average and peak-hour only). The obtained results suggest that a full implementation scenario where the existing metro service is kept and private car, bus and taxi mobility would be replaced by shared modes would significantly reduce travelled vehicle.kilometres and CO2 emissions.","collection-title":"Connected and Automated Vehicles: Effects on Traffic, Mobility and Urban Design","container-title":"International Journal of Transportation Science and Technology","DOI":"10.1016/j.ijtst.2017.05.005","ISSN":"2046-0430","issue":"1","journalAbbreviation":"International Journal of Transportation Science and Technology","language":"en","page":"13-27","source":"ScienceDirect","title":"Assessing the impacts of deploying a shared self-driving urban mobility system: An agent-based model applied to the city of Lisbon, Portugal","title-short":"Assessing the impacts of deploying a shared self-driving urban mobility system","volume":"6","author":[{"family":"Martinez","given":"Luis M."},{"family":"Viegas","given":"José Manuel"}],"issued":{"date-parts":[["2017",6,1]]}}}],"schema":"https://github.com/citation-style-language/schema/raw/master/csl-citation.json"} </w:instrText>
      </w:r>
      <w:r w:rsidR="00194B9B" w:rsidRPr="0064435F">
        <w:rPr>
          <w:rFonts w:ascii="Times New Roman" w:hAnsi="Times New Roman"/>
          <w:sz w:val="24"/>
          <w:szCs w:val="24"/>
        </w:rPr>
        <w:fldChar w:fldCharType="separate"/>
      </w:r>
      <w:r w:rsidR="00194B9B" w:rsidRPr="0064435F">
        <w:rPr>
          <w:rFonts w:ascii="Times New Roman" w:hAnsi="Times New Roman"/>
          <w:sz w:val="24"/>
        </w:rPr>
        <w:t>(Martinez &amp; Viegas, 2017)</w:t>
      </w:r>
      <w:r w:rsidR="00194B9B" w:rsidRPr="0064435F">
        <w:rPr>
          <w:rFonts w:ascii="Times New Roman" w:hAnsi="Times New Roman"/>
          <w:sz w:val="24"/>
          <w:szCs w:val="24"/>
        </w:rPr>
        <w:fldChar w:fldCharType="end"/>
      </w:r>
      <w:r w:rsidR="0036461F" w:rsidRPr="0064435F">
        <w:rPr>
          <w:rFonts w:ascii="Times New Roman" w:hAnsi="Times New Roman"/>
          <w:sz w:val="24"/>
          <w:szCs w:val="24"/>
        </w:rPr>
        <w:t xml:space="preserve">, </w:t>
      </w:r>
      <w:r w:rsidR="00194B9B" w:rsidRPr="0064435F">
        <w:rPr>
          <w:rFonts w:ascii="Times New Roman" w:hAnsi="Times New Roman"/>
          <w:sz w:val="24"/>
          <w:szCs w:val="24"/>
          <w:lang w:val="en-US"/>
        </w:rPr>
        <w:fldChar w:fldCharType="begin"/>
      </w:r>
      <w:r w:rsidR="00194B9B" w:rsidRPr="0064435F">
        <w:rPr>
          <w:rFonts w:ascii="Times New Roman" w:hAnsi="Times New Roman"/>
          <w:sz w:val="24"/>
          <w:szCs w:val="24"/>
        </w:rPr>
        <w:instrText xml:space="preserve"> ADDIN ZOTERO_ITEM CSL_CITATION {"citationID":"e1yVyAP3","properties":{"formattedCitation":"(Babicheva et al., 2019)","plainCitation":"(Babicheva et al., 2019)","noteIndex":0},"citationItems":[{"id":188,"uris":["http://zotero.org/users/8331578/items/5DGK74T2"],"uri":["http://zotero.org/users/8331578/items/5DGK74T2"],"itemData":{"id":188,"type":"article-newspaper","container-title":"International Journal of Traffic and Transportation Management","page":"1-8","section":"1","title":"The matching problem of empty vehicle redistribution in autonomous taxi systems","author":[{"family":"Babicheva","given":"Tatiana"},{"family":"Burghout","given":"Wilco"},{"family":"Andréasson","given":"Ingmar"},{"family":"Faul","given":"Nadege"}],"issued":{"date-parts":[["2019",6,10]]}}}],"schema":"https://github.com/citation-style-language/schema/raw/master/csl-citation.json"} </w:instrText>
      </w:r>
      <w:r w:rsidR="00194B9B" w:rsidRPr="0064435F">
        <w:rPr>
          <w:rFonts w:ascii="Times New Roman" w:hAnsi="Times New Roman"/>
          <w:sz w:val="24"/>
          <w:szCs w:val="24"/>
          <w:lang w:val="en-US"/>
        </w:rPr>
        <w:fldChar w:fldCharType="separate"/>
      </w:r>
      <w:r w:rsidR="00194B9B" w:rsidRPr="0064435F">
        <w:rPr>
          <w:rFonts w:ascii="Times New Roman" w:hAnsi="Times New Roman"/>
          <w:sz w:val="24"/>
        </w:rPr>
        <w:t>(Babicheva et al., 2019)</w:t>
      </w:r>
      <w:r w:rsidR="00194B9B" w:rsidRPr="0064435F">
        <w:rPr>
          <w:rFonts w:ascii="Times New Roman" w:hAnsi="Times New Roman"/>
          <w:sz w:val="24"/>
          <w:szCs w:val="24"/>
          <w:lang w:val="en-US"/>
        </w:rPr>
        <w:fldChar w:fldCharType="end"/>
      </w:r>
      <w:r w:rsidR="0036461F" w:rsidRPr="0064435F">
        <w:rPr>
          <w:rFonts w:ascii="Times New Roman" w:hAnsi="Times New Roman"/>
          <w:sz w:val="24"/>
          <w:szCs w:val="24"/>
        </w:rPr>
        <w:t xml:space="preserve">, </w:t>
      </w:r>
      <w:r w:rsidR="000E176A" w:rsidRPr="0064435F">
        <w:rPr>
          <w:rFonts w:ascii="Times New Roman" w:hAnsi="Times New Roman"/>
          <w:sz w:val="24"/>
          <w:szCs w:val="24"/>
        </w:rPr>
        <w:fldChar w:fldCharType="begin"/>
      </w:r>
      <w:r w:rsidR="000E176A" w:rsidRPr="0064435F">
        <w:rPr>
          <w:rFonts w:ascii="Times New Roman" w:hAnsi="Times New Roman"/>
          <w:sz w:val="24"/>
          <w:szCs w:val="24"/>
        </w:rPr>
        <w:instrText xml:space="preserve"> ADDIN ZOTERO_ITEM CSL_CITATION {"citationID":"MnH9aHn0","properties":{"formattedCitation":"(Heilig et al., 2017)","plainCitation":"(Heilig et al., 2017)","noteIndex":0},"citationItems":[{"id":283,"uris":["http://zotero.org/users/8331578/items/547MHMGV"],"uri":["http://zotero.org/users/8331578/items/547MHMGV"],"itemData":{"id":283,"type":"article-journal","abstract":"The extensive market introduction of autonomous vehicles will be revolutionary for traditional transportation systems. Especially today's clear boundaries between private and public transportation systems will blur. Due to the possibility of an autonomous relocation of cars, car-sharing will become more relevant and compete the protected taxicab market in Germany. Private car ownership might even become redundant. Having these possible future circumstances in mind, we use a microscopic travel demand model to simulate the mode choice behaviour in a case study for the Stuttgart region: we presume a world without private cars and the pre</w:instrText>
      </w:r>
      <w:r w:rsidR="000E176A" w:rsidRPr="0064435F">
        <w:rPr>
          <w:rFonts w:ascii="Times New Roman" w:hAnsi="Times New Roman"/>
          <w:sz w:val="24"/>
          <w:szCs w:val="24"/>
          <w:lang w:val="en-US"/>
        </w:rPr>
        <w:instrText xml:space="preserve">sence of a large autonomous mobility on demand (AMOD) service instead. Following, under the assumption that up to four persons share a ride, we calculated the number of cars needed to run the AMOD service smoothly. We show that not all trips, previously made by private car, are substituted by the AMOD service; the modal share of walking, public transportation and bicycling is increasing as well. Due to lower cost of the AMOD service compared with car trips, trip lengths increase as well. The results show that about 45% of all vehicle movements and 20% of all vehicle kilometres could be saved. Furthermore, the results show that about 85% of all vehicles in the Stuttgart region might be dispensable.","collection-title":"Emerging technologies and models for transport and mobility","container-title":"Transportation Research Procedia","DOI":"10.1016/j.trpro.2017.07.004","ISSN":"2352-1465","journalAbbreviation":"Transportation Research Procedia","language":"en","page":"13-21","source":"ScienceDirect","title":"Potentials of Autonomous Vehicles in a Changing Private Transportation System – a Case Study in the Stuttgart Region","volume":"26","author":[{"family":"Heilig","given":"Michael"},{"family":"Hilgert","given":"Tim"},{"family":"Mallig","given":"Nicolai"},{"family":"Kagerbauer","given":"Martin"},{"family":"Vortisch","given":"Peter"}],"issued":{"date-parts":[["2017",1,1]]}}}],"schema":"https://github.com/citation-style-language/schema/raw/master/csl-citation.json"} </w:instrText>
      </w:r>
      <w:r w:rsidR="000E176A" w:rsidRPr="0064435F">
        <w:rPr>
          <w:rFonts w:ascii="Times New Roman" w:hAnsi="Times New Roman"/>
          <w:sz w:val="24"/>
          <w:szCs w:val="24"/>
        </w:rPr>
        <w:fldChar w:fldCharType="separate"/>
      </w:r>
      <w:r w:rsidR="000E176A" w:rsidRPr="0064435F">
        <w:rPr>
          <w:rFonts w:ascii="Times New Roman" w:hAnsi="Times New Roman"/>
          <w:sz w:val="24"/>
          <w:lang w:val="en-US"/>
        </w:rPr>
        <w:t>(Heilig et al., 2017)</w:t>
      </w:r>
      <w:r w:rsidR="000E176A" w:rsidRPr="0064435F">
        <w:rPr>
          <w:rFonts w:ascii="Times New Roman" w:hAnsi="Times New Roman"/>
          <w:sz w:val="24"/>
          <w:szCs w:val="24"/>
        </w:rPr>
        <w:fldChar w:fldCharType="end"/>
      </w:r>
      <w:r w:rsidR="0036461F" w:rsidRPr="0064435F">
        <w:rPr>
          <w:rFonts w:ascii="Times New Roman" w:hAnsi="Times New Roman"/>
          <w:sz w:val="24"/>
          <w:szCs w:val="24"/>
          <w:lang w:val="en-US"/>
        </w:rPr>
        <w:t xml:space="preserve">, </w:t>
      </w:r>
      <w:r w:rsidR="000E176A" w:rsidRPr="0064435F">
        <w:rPr>
          <w:rFonts w:ascii="Times New Roman" w:hAnsi="Times New Roman"/>
          <w:sz w:val="24"/>
          <w:szCs w:val="24"/>
        </w:rPr>
        <w:fldChar w:fldCharType="begin"/>
      </w:r>
      <w:r w:rsidR="000E176A" w:rsidRPr="0064435F">
        <w:rPr>
          <w:rFonts w:ascii="Times New Roman" w:hAnsi="Times New Roman"/>
          <w:sz w:val="24"/>
          <w:szCs w:val="24"/>
        </w:rPr>
        <w:instrText xml:space="preserve"> ADDIN ZOTERO_ITEM CSL_CITATION {"citationID":"P94qGaDf","properties":{"formattedCitation":"(Wen et al., 2018)","plainCitation":"(Wen et al., 2018)","noteIndex":0},"citationItems":[{"id":286,"uris":["http://zotero.org/users/8331578/items/MXN5S4RD"],"uri":["http://zotero.org/users/8331578/items/MXN5S4RD"],"itemData":{"id":286,"type":"article-journal","abstract":"Autonomous vehicles (AVs) represent potentially disruptive and innovative changes to public transportation (PT) systems. However, the exact interplay between AV and PT is understudied in existing research. This paper proposes a systematic approach to the design, simulation, and evaluation of integrated autonomous vehicle and public transportation (AV + PT) systems. Two features distinguish this research from the state of the art in the literature: the first is the transit-oriented AV operation with the purpose of supporting existing PT modes; the second is the explicit modeling of the interaction between demand and supply. We highlight the transit-orientation by identifying the synergistic opportunities between AV and PT, which makes AVs more acceptable to all the stakeholders and respects the social-purpose considerations such as maintaining service availability and ensuring equity. Specifically, AV is designed to serve first-mile connections to rail stations and provide efficient shared mobility in low-density suburban areas. The interaction between demand and supply is modeled using a set of system dynamics equations and solved as a fixed-point problem through an iterative simulation procedure. We develop an agent-based simulation platform of service and a discrete choice model of demand as two subproblems. Using a feedback loop between supply and demand, we capture the interaction between the decisions of the service operator and those of the travelers and model the choices of both parties. Considering uncertainties in demand prediction and stochasticity in simulation, we also evaluate the robustness of our fixed-point solution and demonstrate the convergence of the proposed method empirically. We test our approach in a major European cit</w:instrText>
      </w:r>
      <w:r w:rsidR="000E176A" w:rsidRPr="0064435F">
        <w:rPr>
          <w:rFonts w:ascii="Times New Roman" w:hAnsi="Times New Roman"/>
          <w:sz w:val="24"/>
          <w:szCs w:val="24"/>
          <w:lang w:val="en-US"/>
        </w:rPr>
        <w:instrText xml:space="preserve">y, simulating scenarios with various fleet sizes, vehicle capacities, fare schemes, and hailing strategies such as in-advance requests. Scenarios are evaluated from the perspectives of passengers, AV operators, PT operators, and urban mobility system. Results show the trade off between the level of service and the operational cost, providing insight for fleet sizing to reach the optimal balance. Our simulated experiments show that encouraging ride-sharing, allowing in-advance requests, and combining fare with transit help enable service integration and encourage sustainable travel. Both the transit-oriented AV operation and the demand-supply interaction are essential components for defining and assessing the roles of the AV technology in our future transportation systems, especially those with ample and robust transit networks.","container-title":"Transportation Research Part C: Emerging Technologies","DOI":"10.1016/j.trc.2018.10.018","ISSN":"0968-090X","journalAbbreviation":"Transportation Research Part C: Emerging Technologies","language":"en","page":"216-234","source":"ScienceDirect","title":"Transit-oriented autonomous vehicle operation with integrated demand-supply interaction","volume":"97","author":[{"family":"Wen","given":"Jian"},{"family":"Chen","given":"Yu Xin"},{"family":"Nassir","given":"Neema"},{"family":"Zhao","given":"Jinhua"}],"issued":{"date-parts":[["2018",12,1]]}}}],"schema":"https://github.com/citation-style-language/schema/raw/master/csl-citation.json"} </w:instrText>
      </w:r>
      <w:r w:rsidR="000E176A" w:rsidRPr="0064435F">
        <w:rPr>
          <w:rFonts w:ascii="Times New Roman" w:hAnsi="Times New Roman"/>
          <w:sz w:val="24"/>
          <w:szCs w:val="24"/>
        </w:rPr>
        <w:fldChar w:fldCharType="separate"/>
      </w:r>
      <w:r w:rsidR="000E176A" w:rsidRPr="0064435F">
        <w:rPr>
          <w:rFonts w:ascii="Times New Roman" w:hAnsi="Times New Roman"/>
          <w:sz w:val="24"/>
          <w:lang w:val="en-US"/>
        </w:rPr>
        <w:t>(Wen et al., 2018)</w:t>
      </w:r>
      <w:r w:rsidR="000E176A" w:rsidRPr="0064435F">
        <w:rPr>
          <w:rFonts w:ascii="Times New Roman" w:hAnsi="Times New Roman"/>
          <w:sz w:val="24"/>
          <w:szCs w:val="24"/>
        </w:rPr>
        <w:fldChar w:fldCharType="end"/>
      </w:r>
      <w:r w:rsidR="0036461F" w:rsidRPr="0064435F">
        <w:rPr>
          <w:rFonts w:ascii="Times New Roman" w:hAnsi="Times New Roman"/>
          <w:sz w:val="24"/>
          <w:szCs w:val="24"/>
          <w:lang w:val="en-US"/>
        </w:rPr>
        <w:t xml:space="preserve">, </w:t>
      </w:r>
      <w:r w:rsidR="008661AA" w:rsidRPr="0064435F">
        <w:rPr>
          <w:rFonts w:ascii="Times New Roman" w:hAnsi="Times New Roman"/>
          <w:sz w:val="24"/>
          <w:szCs w:val="24"/>
          <w:lang w:val="en-US"/>
        </w:rPr>
        <w:fldChar w:fldCharType="begin"/>
      </w:r>
      <w:r w:rsidR="008661AA" w:rsidRPr="0064435F">
        <w:rPr>
          <w:rFonts w:ascii="Times New Roman" w:hAnsi="Times New Roman"/>
          <w:sz w:val="24"/>
          <w:szCs w:val="24"/>
          <w:lang w:val="en-US"/>
        </w:rPr>
        <w:instrText xml:space="preserve"> ADDIN ZOTERO_ITEM CSL_CITATION {"citationID":"OjS4Ec2b","properties":{"formattedCitation":"(Berrada, 2019)","plainCitation":"(Berrada, 2019)","noteIndex":0},"citationItems":[{"id":646,"uris":["http://zotero.org/users/8331578/items/QMEUN4GQ"],"uri":["http://zotero.org/users/8331578/items/QMEUN4GQ"],"itemData":{"id":646,"type":"thesis","language":"EN","number-of-pages":"254","publisher":"Paris-Est","title":"Technical-Economic Analysis of Services Based on Autonomous Vehicles","author":[{"family":"Berrada","given":"Jaâfar"}],"issued":{"date-parts":[["2019",2,12]]}}}],"schema":"https://github.com/citation-style-language/schema/raw/master/csl-citation.json"} </w:instrText>
      </w:r>
      <w:r w:rsidR="008661AA" w:rsidRPr="0064435F">
        <w:rPr>
          <w:rFonts w:ascii="Times New Roman" w:hAnsi="Times New Roman"/>
          <w:sz w:val="24"/>
          <w:szCs w:val="24"/>
          <w:lang w:val="en-US"/>
        </w:rPr>
        <w:fldChar w:fldCharType="separate"/>
      </w:r>
      <w:r w:rsidR="008661AA" w:rsidRPr="0064435F">
        <w:rPr>
          <w:rFonts w:ascii="Times New Roman" w:hAnsi="Times New Roman"/>
          <w:sz w:val="24"/>
          <w:lang w:val="en-US"/>
        </w:rPr>
        <w:t>(Berrada, 2019)</w:t>
      </w:r>
      <w:r w:rsidR="008661AA" w:rsidRPr="0064435F">
        <w:rPr>
          <w:rFonts w:ascii="Times New Roman" w:hAnsi="Times New Roman"/>
          <w:sz w:val="24"/>
          <w:szCs w:val="24"/>
          <w:lang w:val="en-US"/>
        </w:rPr>
        <w:fldChar w:fldCharType="end"/>
      </w:r>
      <w:r w:rsidRPr="0064435F">
        <w:rPr>
          <w:rFonts w:ascii="Times New Roman" w:hAnsi="Times New Roman"/>
          <w:sz w:val="24"/>
          <w:szCs w:val="24"/>
          <w:lang w:val="en-US"/>
        </w:rPr>
        <w:t>), this paper focuses on the shared autonomous vehicles with ride sharing. Ride sharing allows two strangers to share a SAV for a trip having closed origins and destinations. It has been shown to be cheaper, more efficient and cleaner (</w:t>
      </w:r>
      <w:r w:rsidR="008661AA" w:rsidRPr="0064435F">
        <w:rPr>
          <w:rFonts w:ascii="Times New Roman" w:hAnsi="Times New Roman"/>
          <w:sz w:val="24"/>
          <w:szCs w:val="24"/>
          <w:lang w:val="en-US"/>
        </w:rPr>
        <w:fldChar w:fldCharType="begin"/>
      </w:r>
      <w:r w:rsidR="008661AA" w:rsidRPr="0064435F">
        <w:rPr>
          <w:rFonts w:ascii="Times New Roman" w:hAnsi="Times New Roman"/>
          <w:sz w:val="24"/>
          <w:szCs w:val="24"/>
          <w:lang w:val="en-US"/>
        </w:rPr>
        <w:instrText xml:space="preserve"> ADDIN ZOTERO_ITEM CSL_CITATION {"citationID":"K0EkQ61P","properties":{"formattedCitation":"(Poulh\\uc0\\u232{}s &amp; Berrada, 2019)","plainCitation":"(Poulhès &amp; Berrada, 2019)","noteIndex":0},"citationItems":[{"id":226,"uris":["http://zotero.org/users/8331578/items/NF79BUNZ"],"uri":["http://zotero.org/users/8331578/items/NF79BUNZ"],"itemData":{"id":226,"type":"article-journal","abstract":"The spread of smartphone applications, the negative social impacts of the private car or the potentially revolutionary effect of future autonomous vehicles, are contributing to the emergence of other hybrid mobility systems. Notably, companies like Uber or Lyft have successfully applied the classical dial-a-ride method, in which users are assigned to vehicles in such a way as to minimise the cost function under a set of constraints. In this paper, we construct an agent-based model based on vehicles where demand is assigned through aggregation by origin-destination pair. Two operating strategies are described: in the first, the pick-up strategy is applied at vehicle level, in the second it is applied at global service level, with vehicles being shared dynamically and making extra stops to collect travellers with different destinations. At each iteration time, the set of possible options depending on itinerary and demand, are tested first for already assigned vehicles then for free vehicles. The option associated with the maximum utility is selected to set the vehicle or service strategy. A case study illustrates a comparison between both strategies and evaluates the efficiency of several service choices. A service where vehicles are managed by a dispatcher is more efficient for both users and operator.","container-title":"Transportmetrica A: Transport Science","DOI":"10.1080/23249935.2019.1570383","journalAbbreviation":"Transportmetrica A: Transport Science","page":"1-43","source":"ResearchGate","title":"Single Vehicle Network Versus Dispatcher: User Assignment in an Agent-Based Model","title-short":"Single Vehicle Network Versus Dispatcher","volume":"16","author":[{"family":"Poulhès","given":"Alexis"},{"family":"Berrada","given":"Jaâfar"}],"issued":{"date-parts":[["2019",1,14]]}}}],"schema":"https://github.com/citation-style-language/schema/raw/master/csl-citation.json"} </w:instrText>
      </w:r>
      <w:r w:rsidR="008661AA" w:rsidRPr="0064435F">
        <w:rPr>
          <w:rFonts w:ascii="Times New Roman" w:hAnsi="Times New Roman"/>
          <w:sz w:val="24"/>
          <w:szCs w:val="24"/>
          <w:lang w:val="en-US"/>
        </w:rPr>
        <w:fldChar w:fldCharType="separate"/>
      </w:r>
      <w:r w:rsidR="008661AA" w:rsidRPr="0064435F">
        <w:rPr>
          <w:rFonts w:ascii="Times New Roman" w:hAnsi="Times New Roman"/>
          <w:sz w:val="24"/>
          <w:szCs w:val="24"/>
          <w:lang w:val="en-US"/>
        </w:rPr>
        <w:t>(Poulhès &amp; Berrada, 2019)</w:t>
      </w:r>
      <w:r w:rsidR="008661AA"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amp; </w:t>
      </w:r>
      <w:r w:rsidR="00FB3DB0" w:rsidRPr="0064435F">
        <w:rPr>
          <w:rFonts w:ascii="Times New Roman" w:hAnsi="Times New Roman"/>
          <w:sz w:val="24"/>
          <w:szCs w:val="24"/>
        </w:rPr>
        <w:fldChar w:fldCharType="begin"/>
      </w:r>
      <w:r w:rsidR="00FB3DB0" w:rsidRPr="0064435F">
        <w:rPr>
          <w:rFonts w:ascii="Times New Roman" w:hAnsi="Times New Roman"/>
          <w:sz w:val="24"/>
          <w:szCs w:val="24"/>
          <w:lang w:val="en-US"/>
        </w:rPr>
        <w:instrText xml:space="preserve"> ADDIN ZOTERO_ITEM CSL_CITATION {"citationID":"oEODtw48","properties":{"formattedCitation":"(Vosooghi et al., 2019)","plainCitation":"(Vosooghi et al., 2019)","noteIndex":0},"citationItems":[{"id":253,"uris":["http://zotero.org/users/8331578/items/3VQCENPH"],"uri":["http://zotero.org/users/8331578/items/3VQCENPH"],"itemData":{"id":253,"type":"paper-conference","title":"Shared Autonomous Vehicle Simulation and Service Design","URL":"https://www.researchgate.net/publication/333865752_Shared_Autonomous_Vehicle_Simulation_and_Service_Design","author":[{"family":"Vosooghi","given":"Reza"},{"family":"Puchinger","given":"Jakob"},{"family":"Jankovic","given":"Marija"},{"family":"Vouillon","given":"Anthony"}],"accessed":{"date-parts":[["2021",8,12]]},"issued":{"date-parts":[["2019",6,18]]}}}],"schema":"https://github.com/citation-style-language/schema/raw/master/csl-citation.json"} </w:instrText>
      </w:r>
      <w:r w:rsidR="00FB3DB0" w:rsidRPr="0064435F">
        <w:rPr>
          <w:rFonts w:ascii="Times New Roman" w:hAnsi="Times New Roman"/>
          <w:sz w:val="24"/>
          <w:szCs w:val="24"/>
        </w:rPr>
        <w:fldChar w:fldCharType="separate"/>
      </w:r>
      <w:r w:rsidR="00FB3DB0" w:rsidRPr="0064435F">
        <w:rPr>
          <w:rFonts w:ascii="Times New Roman" w:hAnsi="Times New Roman"/>
          <w:sz w:val="24"/>
          <w:lang w:val="en-US"/>
        </w:rPr>
        <w:t>(Vosooghi et al., 2019)</w:t>
      </w:r>
      <w:r w:rsidR="00FB3DB0" w:rsidRPr="0064435F">
        <w:rPr>
          <w:rFonts w:ascii="Times New Roman" w:hAnsi="Times New Roman"/>
          <w:sz w:val="24"/>
          <w:szCs w:val="24"/>
        </w:rPr>
        <w:fldChar w:fldCharType="end"/>
      </w:r>
      <w:r w:rsidRPr="0064435F">
        <w:rPr>
          <w:rFonts w:ascii="Times New Roman" w:hAnsi="Times New Roman"/>
          <w:sz w:val="24"/>
          <w:szCs w:val="24"/>
          <w:lang w:val="en-US"/>
        </w:rPr>
        <w:t xml:space="preserve">). Nevertheless, unlike </w:t>
      </w:r>
      <w:r w:rsidR="00EE0690" w:rsidRPr="0064435F">
        <w:rPr>
          <w:rFonts w:ascii="Times New Roman" w:hAnsi="Times New Roman"/>
          <w:sz w:val="24"/>
          <w:szCs w:val="24"/>
          <w:lang w:val="en-US"/>
        </w:rPr>
        <w:t>Burghout &amp; Andréasson</w:t>
      </w:r>
      <w:r w:rsidRPr="0064435F">
        <w:rPr>
          <w:rFonts w:ascii="Times New Roman" w:hAnsi="Times New Roman"/>
          <w:sz w:val="24"/>
          <w:szCs w:val="24"/>
          <w:lang w:val="en-US"/>
        </w:rPr>
        <w:t xml:space="preserve"> </w:t>
      </w:r>
      <w:r w:rsidR="00EE0690" w:rsidRPr="0064435F">
        <w:rPr>
          <w:rFonts w:ascii="Times New Roman" w:hAnsi="Times New Roman"/>
          <w:sz w:val="24"/>
          <w:szCs w:val="24"/>
          <w:lang w:val="en-US"/>
        </w:rPr>
        <w:fldChar w:fldCharType="begin"/>
      </w:r>
      <w:r w:rsidR="00F66FCA" w:rsidRPr="0064435F">
        <w:rPr>
          <w:rFonts w:ascii="Times New Roman" w:hAnsi="Times New Roman"/>
          <w:sz w:val="24"/>
          <w:szCs w:val="24"/>
          <w:lang w:val="en-US"/>
        </w:rPr>
        <w:instrText xml:space="preserve"> ADDIN ZOTERO_ITEM CSL_CITATION {"citationID":"KXG5IU3F","properties":{"formattedCitation":"(Burghout &amp; Andr\\uc0\\u233{}asson, 2015)","plainCitation":"(Burghout &amp; Andréasson, 2015)","dontUpdate":true,"noteIndex":0},"citationItems":[{"id":50,"uris":["http://zotero.org/users/8331578/items/EBM7PNTF"],"uri":["http://zotero.org/users/8331578/items/EBM7PNTF"],"itemData":{"id":50,"type":"paper-conference","event":". Proceedings of the 94th annual meeting of the Transportation Research Board","title":"Impacts of Shared Autonomous Taxis in a Metropolitan Area","URL":"https://www.researchgate.net/publication/298346251_Impacts_of_Shared_Autonomous_Taxis_in_a_Metropolitan_Area","author":[{"family":"Burghout","given":"Wilco"},{"family":"Andréasson","given":"Ingmar"}],"accessed":{"date-parts":[["2021",8,9]]},"issued":{"date-parts":[["2015"]]}}}],"schema":"https://github.com/citation-style-language/schema/raw/master/csl-citation.json"} </w:instrText>
      </w:r>
      <w:r w:rsidR="00EE0690" w:rsidRPr="0064435F">
        <w:rPr>
          <w:rFonts w:ascii="Times New Roman" w:hAnsi="Times New Roman"/>
          <w:sz w:val="24"/>
          <w:szCs w:val="24"/>
          <w:lang w:val="en-US"/>
        </w:rPr>
        <w:fldChar w:fldCharType="separate"/>
      </w:r>
      <w:r w:rsidR="00EE0690" w:rsidRPr="0064435F">
        <w:rPr>
          <w:rFonts w:ascii="Times New Roman" w:hAnsi="Times New Roman"/>
          <w:sz w:val="24"/>
          <w:szCs w:val="24"/>
          <w:lang w:val="en-US"/>
        </w:rPr>
        <w:t>(2015)</w:t>
      </w:r>
      <w:r w:rsidR="00EE0690"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00432EE8" w:rsidRPr="0064435F">
        <w:rPr>
          <w:rFonts w:ascii="Times New Roman" w:hAnsi="Times New Roman"/>
          <w:sz w:val="24"/>
          <w:szCs w:val="24"/>
          <w:lang w:val="en-US"/>
        </w:rPr>
        <w:t xml:space="preserve">(resp. </w:t>
      </w:r>
      <w:r w:rsidR="005E7671" w:rsidRPr="0064435F">
        <w:rPr>
          <w:rFonts w:ascii="Times New Roman" w:hAnsi="Times New Roman"/>
          <w:sz w:val="24"/>
          <w:szCs w:val="24"/>
          <w:lang w:val="en-US"/>
        </w:rPr>
        <w:fldChar w:fldCharType="begin"/>
      </w:r>
      <w:r w:rsidR="005E7671" w:rsidRPr="0064435F">
        <w:rPr>
          <w:rFonts w:ascii="Times New Roman" w:hAnsi="Times New Roman"/>
          <w:sz w:val="24"/>
          <w:szCs w:val="24"/>
          <w:lang w:val="en-US"/>
        </w:rPr>
        <w:instrText xml:space="preserve"> ADDIN ZOTERO_I</w:instrText>
      </w:r>
      <w:r w:rsidR="005E7671" w:rsidRPr="0064435F">
        <w:rPr>
          <w:rFonts w:ascii="Times New Roman" w:hAnsi="Times New Roman"/>
          <w:sz w:val="24"/>
          <w:szCs w:val="24"/>
        </w:rPr>
        <w:instrText xml:space="preserve">TEM CSL_CITATION {"citationID":"kxh21moe","properties":{"formattedCitation":"(Kornhauser et al., 2013)","plainCitation":"(Kornhauser et al., 2013)","noteIndex":0},"citationItems":[{"id":643,"uris":["http://zotero.org/users/8331578/items/BVURBSJB"],"uri":["http://zotero.org/users/8331578/items/BVURBSJB"],"itemData":{"id":643,"type":"report","publisher":"Department of Operations Research &amp; Financial Engineering Princeton University","title":"Uncongested Mobility for All - New Jersey's Area-wide aTaxi System - ORF467F12 Report","author":[{"family":"Kornhauser","given":"Alain L."},{"family":"Chang","given":"Iris"},{"family":"Clark","given":"Christina"},{"family":"Gao","given":"JingKang"},{"family":"Korac","given":"Damjan"},{"family":"Leibowitz","given":"Brett"},{"family":"Oasis","given":"Philip"},{"family":"Xu","given":"Zixi"},{"family":"Zachariah","given":"Jaison"},{"family":"Harpalani","given":"Natasha"},{"family":"Lee","given":"Eileen"},{"family":"Lin","given":"Alice"},{"family":"Miles","given":"Aria"},{"family":"Rajeshwar","given":"Hannah"},{"family":"Wang","given":"Lucia"},{"family":"Wright","given":"Charquia"},{"family":"Bergeson","given":"Kristin"},{"family":"Darnis","given":"Franklyn"},{"family":"Shackleford","given":"Matthew"},{"family":"Skoularikis","given":"Sonia"},{"family":"Sperry","given":"Roger"},{"family":"Swoboda","given":"Andrew"}],"issued":{"date-parts":[["2013",1]]}}}],"schema":"https://github.com/citation-style-language/schema/raw/master/csl-citation.json"} </w:instrText>
      </w:r>
      <w:r w:rsidR="005E7671" w:rsidRPr="0064435F">
        <w:rPr>
          <w:rFonts w:ascii="Times New Roman" w:hAnsi="Times New Roman"/>
          <w:sz w:val="24"/>
          <w:szCs w:val="24"/>
          <w:lang w:val="en-US"/>
        </w:rPr>
        <w:fldChar w:fldCharType="separate"/>
      </w:r>
      <w:r w:rsidR="005E7671" w:rsidRPr="0064435F">
        <w:rPr>
          <w:rFonts w:ascii="Times New Roman" w:hAnsi="Times New Roman"/>
          <w:sz w:val="24"/>
        </w:rPr>
        <w:t>(Kornhauser et al., 2013)</w:t>
      </w:r>
      <w:r w:rsidR="005E7671" w:rsidRPr="0064435F">
        <w:rPr>
          <w:rFonts w:ascii="Times New Roman" w:hAnsi="Times New Roman"/>
          <w:sz w:val="24"/>
          <w:szCs w:val="24"/>
          <w:lang w:val="en-US"/>
        </w:rPr>
        <w:fldChar w:fldCharType="end"/>
      </w:r>
      <w:r w:rsidR="005E7671" w:rsidRPr="0064435F">
        <w:rPr>
          <w:rFonts w:ascii="Times New Roman" w:hAnsi="Times New Roman"/>
          <w:sz w:val="24"/>
          <w:szCs w:val="24"/>
        </w:rPr>
        <w:t xml:space="preserve">, </w:t>
      </w:r>
      <w:r w:rsidR="005E7671" w:rsidRPr="0064435F">
        <w:rPr>
          <w:rFonts w:ascii="Times New Roman" w:hAnsi="Times New Roman"/>
          <w:sz w:val="24"/>
          <w:szCs w:val="24"/>
          <w:lang w:val="en-US"/>
        </w:rPr>
        <w:fldChar w:fldCharType="begin"/>
      </w:r>
      <w:r w:rsidR="005E7671" w:rsidRPr="0064435F">
        <w:rPr>
          <w:rFonts w:ascii="Times New Roman" w:hAnsi="Times New Roman"/>
          <w:sz w:val="24"/>
          <w:szCs w:val="24"/>
        </w:rPr>
        <w:instrText xml:space="preserve"> ADDIN ZOTERO_ITEM CSL_CITATION {"citationID":"BzN3jI1D","properties":{"formattedCitation":"(Kornhauser et al., 2016)","plainCitation":"(Kornhauser et al., 2016)","noteIndex":0},"citationItems":[{"id":642,"uris":["http://zotero.org/users/8331578/items/BAAWK28L"],"uri":["http://zotero.org/users/8331578/items/BAAW</w:instrText>
      </w:r>
      <w:r w:rsidR="005E7671" w:rsidRPr="0064435F">
        <w:rPr>
          <w:rFonts w:ascii="Times New Roman" w:hAnsi="Times New Roman"/>
          <w:sz w:val="24"/>
          <w:szCs w:val="24"/>
          <w:lang w:val="en-US"/>
        </w:rPr>
        <w:instrText xml:space="preserve">K28L"],"itemData":{"id":642,"type":"report","publisher":"Department of Operations Research &amp; Financial Engineering Princeton University","title":"ORF467F15 Final Report: Fleet Management of Area-Wide Ride-Sharing: A first look at what it would take to serve New Jersey's Mobility Needs","author":[{"family":"Kornhauser","given":"Alain L."},{"family":"Marocchini","given":"Kyle"},{"family":"Roth","given":"Tyler"},{"family":"Zhu","given":"Shriley"},{"family":"Bressler","given":"Max"},{"family":"Byrne","given":"Thomas"},{"family":"Filipowicz","given":"Arthur"},{"family":"Gladstone","given":"Keith"},{"family":"Jian","given":"Naman"},{"family":"Jones","given":"Kathryn"},{"family":"Ju","given":"Kate"},{"family":"Kinn","given":"Ian"},{"family":"Lamb","given":"Alicia"},{"family":"Manyara","given":"Kevin"},{"family":"McDonald","given":"Ellie"},{"family":"Osborne","given":"Trevor"},{"family":"Oslin","given":"Bryan"},{"family":"Quansah","given":"Ebo"},{"family":"Radke","given":"Jordan"},{"family":"Rogers","given":"Jack"},{"family":"Rudolph","given":"Tyler"},{"family":"Sabo","given":"Marlon"},{"family":"Schwartz","given":"Aaron"},{"family":"Slattery","given":"Ryan"},{"family":"Siiro","given":"Rayan"},{"family":"Singleton","given":"Alex"},{"family":"Toro","given":"Daniel"},{"family":"Yates","given":"Joe"},{"family":"Zou","given":"Jessica"}],"issued":{"date-parts":[["2016",1,12]]}}}],"schema":"https://github.com/citation-style-language/schema/raw/master/csl-citation.json"} </w:instrText>
      </w:r>
      <w:r w:rsidR="005E7671" w:rsidRPr="0064435F">
        <w:rPr>
          <w:rFonts w:ascii="Times New Roman" w:hAnsi="Times New Roman"/>
          <w:sz w:val="24"/>
          <w:szCs w:val="24"/>
          <w:lang w:val="en-US"/>
        </w:rPr>
        <w:fldChar w:fldCharType="separate"/>
      </w:r>
      <w:r w:rsidR="005E7671" w:rsidRPr="0064435F">
        <w:rPr>
          <w:rFonts w:ascii="Times New Roman" w:hAnsi="Times New Roman"/>
          <w:sz w:val="24"/>
          <w:lang w:val="en-US"/>
        </w:rPr>
        <w:t>(Kornhauser et al., 2016)</w:t>
      </w:r>
      <w:r w:rsidR="005E7671" w:rsidRPr="0064435F">
        <w:rPr>
          <w:rFonts w:ascii="Times New Roman" w:hAnsi="Times New Roman"/>
          <w:sz w:val="24"/>
          <w:szCs w:val="24"/>
          <w:lang w:val="en-US"/>
        </w:rPr>
        <w:fldChar w:fldCharType="end"/>
      </w:r>
      <w:r w:rsidR="00432EE8" w:rsidRPr="0064435F">
        <w:rPr>
          <w:rFonts w:ascii="Times New Roman" w:hAnsi="Times New Roman"/>
          <w:sz w:val="24"/>
          <w:szCs w:val="24"/>
          <w:lang w:val="en-US"/>
        </w:rPr>
        <w:t>,</w:t>
      </w:r>
      <w:r w:rsidR="009A3883" w:rsidRPr="0064435F">
        <w:rPr>
          <w:rFonts w:ascii="Times New Roman" w:hAnsi="Times New Roman"/>
          <w:sz w:val="24"/>
          <w:szCs w:val="24"/>
          <w:lang w:val="en-US"/>
        </w:rPr>
        <w:t xml:space="preserve"> </w:t>
      </w:r>
      <w:r w:rsidR="009A3883" w:rsidRPr="0064435F">
        <w:rPr>
          <w:rFonts w:ascii="Times New Roman" w:hAnsi="Times New Roman"/>
          <w:sz w:val="24"/>
          <w:szCs w:val="24"/>
          <w:lang w:val="en-US"/>
        </w:rPr>
        <w:fldChar w:fldCharType="begin"/>
      </w:r>
      <w:r w:rsidR="009A3883" w:rsidRPr="0064435F">
        <w:rPr>
          <w:rFonts w:ascii="Times New Roman" w:hAnsi="Times New Roman"/>
          <w:sz w:val="24"/>
          <w:szCs w:val="24"/>
          <w:lang w:val="en-US"/>
        </w:rPr>
        <w:instrText xml:space="preserve"> ADDIN ZOTERO_ITEM CSL_CITATION {"citationID":"Rfy77JXN","properties":{"formattedCitation":"(Zachariah, 2013)","plainCitation":"(Zachariah, 2013)","noteIndex":0},"citationItems":[{"id":644,"uris":["http://zotero.org/users/8331578/items/MQ99BCP7"],"uri":["http://zotero.org/users/8331578/items/MQ99BCP7"],"itemData":{"id":644,"type":"thesis","language":"EN","number-of-pages":"79","publisher":"Princeton University","title":"Are We There Yet? A Proposal for an Autonomous Taxi System in New Jersey and a Preliminary Foundation for Empty Vehicle Routing","author":[{"family":"Zachariah","given":"Jaison J."}],"issued":{"date-parts":[["2013",6]]}}}],"schema":"https://github.com/citation-style-language/schema/raw/master/csl-citation.json"} </w:instrText>
      </w:r>
      <w:r w:rsidR="009A3883" w:rsidRPr="0064435F">
        <w:rPr>
          <w:rFonts w:ascii="Times New Roman" w:hAnsi="Times New Roman"/>
          <w:sz w:val="24"/>
          <w:szCs w:val="24"/>
          <w:lang w:val="en-US"/>
        </w:rPr>
        <w:fldChar w:fldCharType="separate"/>
      </w:r>
      <w:r w:rsidR="009A3883" w:rsidRPr="0064435F">
        <w:rPr>
          <w:rFonts w:ascii="Times New Roman" w:hAnsi="Times New Roman"/>
          <w:sz w:val="24"/>
          <w:lang w:val="en-US"/>
        </w:rPr>
        <w:t>(Zachariah, 2013)</w:t>
      </w:r>
      <w:r w:rsidR="009A3883" w:rsidRPr="0064435F">
        <w:rPr>
          <w:rFonts w:ascii="Times New Roman" w:hAnsi="Times New Roman"/>
          <w:sz w:val="24"/>
          <w:szCs w:val="24"/>
          <w:lang w:val="en-US"/>
        </w:rPr>
        <w:fldChar w:fldCharType="end"/>
      </w:r>
      <w:r w:rsidR="00432EE8" w:rsidRPr="0064435F">
        <w:rPr>
          <w:rFonts w:ascii="Times New Roman" w:hAnsi="Times New Roman"/>
          <w:sz w:val="24"/>
          <w:szCs w:val="24"/>
          <w:lang w:val="en-US"/>
        </w:rPr>
        <w:t xml:space="preserve">, </w:t>
      </w:r>
      <w:r w:rsidR="007D7881" w:rsidRPr="0064435F">
        <w:rPr>
          <w:rFonts w:ascii="Times New Roman" w:hAnsi="Times New Roman"/>
          <w:sz w:val="24"/>
          <w:szCs w:val="24"/>
          <w:lang w:val="en-US"/>
        </w:rPr>
        <w:fldChar w:fldCharType="begin"/>
      </w:r>
      <w:r w:rsidR="007D7881" w:rsidRPr="0064435F">
        <w:rPr>
          <w:rFonts w:ascii="Times New Roman" w:hAnsi="Times New Roman"/>
          <w:sz w:val="24"/>
          <w:szCs w:val="24"/>
          <w:lang w:val="en-US"/>
        </w:rPr>
        <w:instrText xml:space="preserve"> ADDIN ZOTERO_ITEM CSL_CITATION {"citationID":"oF59uRQP","properties":{"formattedCitation":"(Zhu, 2016)","plainCitation":"(Zhu, 2016)","noteIndex":0},"citationItems":[{"id":645,"uris":["http://zotero.org/users/8331578/items/TP56FGMA"],"uri":["http://zotero.org/users/8331578/items/TP56FGMA"],"itemData":{"id":645,"type":"thesis","language":"EN","number-of-pages":"82","publisher":"Princeton University","title":"Make American Transportation Great Again: Autonomous Taxi Fleet Management Strategies","author":[{"family":"Zhu","given":"Shriley"}],"issued":{"date-parts":[["2016",5]]}}}],"schema":"https://github.com/citation-style-language/schema/raw/master/csl-citation.json"} </w:instrText>
      </w:r>
      <w:r w:rsidR="007D7881" w:rsidRPr="0064435F">
        <w:rPr>
          <w:rFonts w:ascii="Times New Roman" w:hAnsi="Times New Roman"/>
          <w:sz w:val="24"/>
          <w:szCs w:val="24"/>
          <w:lang w:val="en-US"/>
        </w:rPr>
        <w:fldChar w:fldCharType="separate"/>
      </w:r>
      <w:r w:rsidR="007D7881" w:rsidRPr="0064435F">
        <w:rPr>
          <w:rFonts w:ascii="Times New Roman" w:hAnsi="Times New Roman"/>
          <w:sz w:val="24"/>
          <w:lang w:val="en-US"/>
        </w:rPr>
        <w:t>(Zhu, 2016)</w:t>
      </w:r>
      <w:r w:rsidR="007D7881" w:rsidRPr="0064435F">
        <w:rPr>
          <w:rFonts w:ascii="Times New Roman" w:hAnsi="Times New Roman"/>
          <w:sz w:val="24"/>
          <w:szCs w:val="24"/>
          <w:lang w:val="en-US"/>
        </w:rPr>
        <w:fldChar w:fldCharType="end"/>
      </w:r>
      <w:r w:rsidR="00432EE8" w:rsidRPr="0064435F">
        <w:rPr>
          <w:rFonts w:ascii="Times New Roman" w:hAnsi="Times New Roman"/>
          <w:sz w:val="24"/>
          <w:szCs w:val="24"/>
          <w:lang w:val="en-US"/>
        </w:rPr>
        <w:t xml:space="preserve">) </w:t>
      </w:r>
      <w:r w:rsidRPr="0064435F">
        <w:rPr>
          <w:rFonts w:ascii="Times New Roman" w:hAnsi="Times New Roman"/>
          <w:sz w:val="24"/>
          <w:szCs w:val="24"/>
          <w:lang w:val="en-US"/>
        </w:rPr>
        <w:t>w</w:t>
      </w:r>
      <w:r w:rsidR="00432EE8" w:rsidRPr="0064435F">
        <w:rPr>
          <w:rFonts w:ascii="Times New Roman" w:hAnsi="Times New Roman"/>
          <w:sz w:val="24"/>
          <w:szCs w:val="24"/>
          <w:lang w:val="en-US"/>
        </w:rPr>
        <w:t>hich allows detour as long as the traveling time is not impacted by more than 30% (resp. 20%), this work forbid</w:t>
      </w:r>
      <w:r w:rsidR="00713A00" w:rsidRPr="0064435F">
        <w:rPr>
          <w:rFonts w:ascii="Times New Roman" w:hAnsi="Times New Roman"/>
          <w:sz w:val="24"/>
          <w:szCs w:val="24"/>
          <w:lang w:val="en-US"/>
        </w:rPr>
        <w:t>s</w:t>
      </w:r>
      <w:r w:rsidR="00432EE8" w:rsidRPr="0064435F">
        <w:rPr>
          <w:rFonts w:ascii="Times New Roman" w:hAnsi="Times New Roman"/>
          <w:sz w:val="24"/>
          <w:szCs w:val="24"/>
          <w:lang w:val="en-US"/>
        </w:rPr>
        <w:t xml:space="preserve"> detour like </w:t>
      </w:r>
      <w:r w:rsidR="008661AA" w:rsidRPr="0064435F">
        <w:rPr>
          <w:rFonts w:ascii="Times New Roman" w:hAnsi="Times New Roman"/>
          <w:sz w:val="24"/>
          <w:szCs w:val="24"/>
          <w:lang w:val="en-US"/>
        </w:rPr>
        <w:fldChar w:fldCharType="begin"/>
      </w:r>
      <w:r w:rsidR="008661AA" w:rsidRPr="0064435F">
        <w:rPr>
          <w:rFonts w:ascii="Times New Roman" w:hAnsi="Times New Roman"/>
          <w:sz w:val="24"/>
          <w:szCs w:val="24"/>
          <w:lang w:val="en-US"/>
        </w:rPr>
        <w:instrText xml:space="preserve"> ADDIN ZOTERO_ITEM CSL_CITATION {"citationID":"rXsniCcB","properties":{"formattedCitation":"(Poulh\\uc0\\u232{}s &amp; Berrada, 2019)","plainCitation":"(Poulhès &amp; Berrada, 2019)","dontUpdate":true,"noteIndex":0},"citationItems":[{"id":226,"uris":["http://zotero.org/users/8331578/items/NF79BUNZ"],"uri":["http://zotero.org/users/8331578/items/NF79BUNZ"],"itemData":{"id":226,"type":"article-journal","abstract":"The spread of smartphone applications, the negative social impacts of the private car or the potentially revolutionary effect of future autonomous vehicles, are contributing to the emergence of other hybrid mobility systems. Notably, companies like Uber or Lyft have successfully applied the classical dial-a-ride method, in which users are assigned to vehicles in such a way as to minimise the cost function under a set of constraints. In this paper, we construct an agent-based model based on vehicles where demand is assigned through aggregation by origin-destination pair. Two operating strategies are described: in the first, the pick-up strategy is applied at vehicle level, in the second it is applied at global service level, with vehicles being shared dynamically and making extra stops to collect travellers with different destinations. At each iteration time, the set of possible options depending on itinerary and demand, are tested first for already assigned vehicles then for free vehicles. The option associated with the maximum utility is selected to set the vehicle or service strategy. A case study illustrates a comparison between both strategies and evaluates the efficiency of several service choices. A service where vehicles are managed by a dispatcher is more efficient for both users and operator.","container-title":"Transportmetrica A: Transport Science","DOI":"10.1080/23249935.2019.1570383","journalAbbreviation":"Transportmetrica A: Transport Science","page":"1-43","source":"ResearchGate","title":"Single Vehicle Network Versus Dispatcher: User Assignment in an Agent-Based Model","title-short":"Single Vehicle Network Versus Dispatcher","volume":"16","author":[{"family":"Poulhès","given":"Alexis"},{"family":"Berrada","given":"Jaâfar"}],"issued":{"date-parts":[["2019",1,14]]}}}],"schema":"https://github.com/citation-style-language/schema/raw/master/csl-citation.json"} </w:instrText>
      </w:r>
      <w:r w:rsidR="008661AA" w:rsidRPr="0064435F">
        <w:rPr>
          <w:rFonts w:ascii="Times New Roman" w:hAnsi="Times New Roman"/>
          <w:sz w:val="24"/>
          <w:szCs w:val="24"/>
          <w:lang w:val="en-US"/>
        </w:rPr>
        <w:fldChar w:fldCharType="separate"/>
      </w:r>
      <w:r w:rsidR="008661AA" w:rsidRPr="0064435F">
        <w:rPr>
          <w:rFonts w:ascii="Times New Roman" w:hAnsi="Times New Roman"/>
          <w:sz w:val="24"/>
          <w:szCs w:val="24"/>
          <w:lang w:val="en-US"/>
        </w:rPr>
        <w:t>Poulhès &amp; Berrada (2019)</w:t>
      </w:r>
      <w:r w:rsidR="008661AA" w:rsidRPr="0064435F">
        <w:rPr>
          <w:rFonts w:ascii="Times New Roman" w:hAnsi="Times New Roman"/>
          <w:sz w:val="24"/>
          <w:szCs w:val="24"/>
          <w:lang w:val="en-US"/>
        </w:rPr>
        <w:fldChar w:fldCharType="end"/>
      </w:r>
      <w:r w:rsidR="00432EE8" w:rsidRPr="0064435F">
        <w:rPr>
          <w:rFonts w:ascii="Times New Roman" w:hAnsi="Times New Roman"/>
          <w:sz w:val="24"/>
          <w:szCs w:val="24"/>
          <w:lang w:val="en-US"/>
        </w:rPr>
        <w:t>. This simplification reduces the computation time of the simulation.</w:t>
      </w:r>
      <w:r w:rsidR="00713A00" w:rsidRPr="0064435F">
        <w:rPr>
          <w:rFonts w:ascii="Times New Roman" w:hAnsi="Times New Roman"/>
          <w:sz w:val="24"/>
          <w:szCs w:val="24"/>
          <w:lang w:val="en-US"/>
        </w:rPr>
        <w:t xml:space="preserve"> As from this point in this paper, shared autonomous vehicles </w:t>
      </w:r>
      <w:proofErr w:type="gramStart"/>
      <w:r w:rsidR="00713A00" w:rsidRPr="0064435F">
        <w:rPr>
          <w:rFonts w:ascii="Times New Roman" w:hAnsi="Times New Roman"/>
          <w:sz w:val="24"/>
          <w:szCs w:val="24"/>
          <w:lang w:val="en-US"/>
        </w:rPr>
        <w:t>have to</w:t>
      </w:r>
      <w:proofErr w:type="gramEnd"/>
      <w:r w:rsidR="00713A00" w:rsidRPr="0064435F">
        <w:rPr>
          <w:rFonts w:ascii="Times New Roman" w:hAnsi="Times New Roman"/>
          <w:sz w:val="24"/>
          <w:szCs w:val="24"/>
          <w:lang w:val="en-US"/>
        </w:rPr>
        <w:t xml:space="preserve"> be understood as shared autonomous vehicles with ride sharing.</w:t>
      </w:r>
    </w:p>
    <w:p w14:paraId="4CC8B20F" w14:textId="4DEFDD4C" w:rsidR="00D46A63" w:rsidRPr="0064435F" w:rsidRDefault="00D46A63" w:rsidP="00D46A63">
      <w:pPr>
        <w:rPr>
          <w:rFonts w:ascii="Times New Roman" w:hAnsi="Times New Roman"/>
          <w:lang w:val="en-US"/>
        </w:rPr>
      </w:pPr>
    </w:p>
    <w:p w14:paraId="060987CD" w14:textId="1D74FCA3" w:rsidR="00432EE8" w:rsidRPr="0064435F" w:rsidRDefault="00432EE8" w:rsidP="00713A00">
      <w:pPr>
        <w:spacing w:line="360" w:lineRule="auto"/>
        <w:jc w:val="both"/>
        <w:rPr>
          <w:rFonts w:ascii="Times New Roman" w:hAnsi="Times New Roman"/>
          <w:sz w:val="24"/>
          <w:szCs w:val="24"/>
        </w:rPr>
      </w:pPr>
      <w:r w:rsidRPr="0064435F">
        <w:rPr>
          <w:rFonts w:ascii="Times New Roman" w:hAnsi="Times New Roman"/>
          <w:sz w:val="24"/>
          <w:szCs w:val="24"/>
          <w:lang w:val="en-US"/>
        </w:rPr>
        <w:t xml:space="preserve">Even if it makes the simulation more complex, this simulation was not imaginable with gasoline vehicles. Brussels has indeed decided to forbid diesel cars in 2030 and gasoline cars in 2035 </w:t>
      </w:r>
      <w:r w:rsidR="005E7671" w:rsidRPr="0064435F">
        <w:rPr>
          <w:rFonts w:ascii="Times New Roman" w:hAnsi="Times New Roman"/>
          <w:sz w:val="24"/>
          <w:szCs w:val="24"/>
          <w:lang w:val="en-US"/>
        </w:rPr>
        <w:fldChar w:fldCharType="begin"/>
      </w:r>
      <w:r w:rsidR="005E7671" w:rsidRPr="0064435F">
        <w:rPr>
          <w:rFonts w:ascii="Times New Roman" w:hAnsi="Times New Roman"/>
          <w:sz w:val="24"/>
          <w:szCs w:val="24"/>
          <w:lang w:val="en-US"/>
        </w:rPr>
        <w:instrText xml:space="preserve"> ADDIN ZOTERO_ITEM CSL_CITATION {"citationID":"xcZSQXiR","properties":{"formattedCitation":"(RTBF, 2021)","plainCitation":"(RTBF, 2021)","noteIndex":0},"citationItems":[{"id":302,"uris":["http://zotero.org/users/8331578/items/2DS5VYG8"],"uri":["http://zotero.org/users/8331578/items/2DS5VYG8"],"itemData":{"id":302,"type":"webpage","abstract":"Le gouvernement bruxellois a décidé, conformément à l’accord de gouvernement, de bannir les véhicules diesel de la...","container-title":"RTBF Info","language":"fr","note":"section: Info","title":"Plus de véhicules diesel en 2030 et essence en 2035 à Bruxelles : que feront les navetteurs ?","title-short":"Plus de véhicules diesel en 2030 et essence en 2035 à Bruxelles","URL":"https://www.rtbf.be/info/belgique/detail_plus-de-vehicules-diesel-en-2030-et-essence-en-2035-a-bruxelles-que-feront-les-navetteurs?id=10791595","author":[{"family":"RTBF","given":""}],"accessed":{"date-parts":[["2021",8,12]]},"issued":{"date-parts":[["2021",6,25]]}}}],"schema":"https://github.com/citation-style-language/schema/raw/master/csl-citation.json"} </w:instrText>
      </w:r>
      <w:r w:rsidR="005E7671" w:rsidRPr="0064435F">
        <w:rPr>
          <w:rFonts w:ascii="Times New Roman" w:hAnsi="Times New Roman"/>
          <w:sz w:val="24"/>
          <w:szCs w:val="24"/>
          <w:lang w:val="en-US"/>
        </w:rPr>
        <w:fldChar w:fldCharType="separate"/>
      </w:r>
      <w:r w:rsidR="005E7671" w:rsidRPr="0064435F">
        <w:rPr>
          <w:rFonts w:ascii="Times New Roman" w:hAnsi="Times New Roman"/>
          <w:sz w:val="24"/>
          <w:lang w:val="en-US"/>
        </w:rPr>
        <w:t>(RTBF, 2021)</w:t>
      </w:r>
      <w:r w:rsidR="005E7671"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This work is looking to be the more realistic possible. This assumption was thus compulsory. Furthermore, it is cleaner </w:t>
      </w:r>
      <w:r w:rsidR="001F5244" w:rsidRPr="0064435F">
        <w:rPr>
          <w:rFonts w:ascii="Times New Roman" w:hAnsi="Times New Roman"/>
          <w:sz w:val="24"/>
          <w:szCs w:val="24"/>
          <w:lang w:val="en-US"/>
        </w:rPr>
        <w:fldChar w:fldCharType="begin"/>
      </w:r>
      <w:r w:rsidR="001F5244" w:rsidRPr="0064435F">
        <w:rPr>
          <w:rFonts w:ascii="Times New Roman" w:hAnsi="Times New Roman"/>
          <w:sz w:val="24"/>
          <w:szCs w:val="24"/>
          <w:lang w:val="en-US"/>
        </w:rPr>
        <w:instrText xml:space="preserve"> ADDIN ZOTERO_ITEM CSL_CITATION {"citationID":"XtADQD9X","properties":{"formattedCitation":"(Touzot, 2021)","plainCitation":"(Touzot, 2021)","noteIndex":0},"citationItems":[{"id":687,"uris":["http://zotero.org/users/8331578/items/VNH5KCE6"],"uri":["http://zotero.org/users/8331578/items/VNH5KCE6"],"itemData":{"id":687,"type":"post-weblog","abstract":"Une étude montre qu'une voiture électrique sera toujours plus propre qu'une à moteur thermique, peu importe la provenance de l'énergie.","container-title":"Automobile Propre","language":"fr","title":"Énergie : une voiture électrique sera toujours plus propre qu’une thermique","title-short":"Énergie","URL":"https://www.automobile-propre.com/energie-une-voiture-electrique-sera-toujours-plus-propre-quune-thermique/","author":[{"family":"Touzot","given":""}],"accessed":{"date-parts":[["2021",8,16]]},"issued":{"date-parts":[["2021",7,2]]}}}],"schema":"https://github.com/citation-style-language/schema/raw/master/csl-citation.json"} </w:instrText>
      </w:r>
      <w:r w:rsidR="001F5244" w:rsidRPr="0064435F">
        <w:rPr>
          <w:rFonts w:ascii="Times New Roman" w:hAnsi="Times New Roman"/>
          <w:sz w:val="24"/>
          <w:szCs w:val="24"/>
          <w:lang w:val="en-US"/>
        </w:rPr>
        <w:fldChar w:fldCharType="separate"/>
      </w:r>
      <w:r w:rsidR="001F5244" w:rsidRPr="0064435F">
        <w:rPr>
          <w:rFonts w:ascii="Times New Roman" w:hAnsi="Times New Roman"/>
          <w:sz w:val="24"/>
        </w:rPr>
        <w:t>(Touzot, 2021)</w:t>
      </w:r>
      <w:r w:rsidR="001F5244"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and follows similar investigations (</w:t>
      </w:r>
      <w:r w:rsidR="00E0142A" w:rsidRPr="0064435F">
        <w:rPr>
          <w:rFonts w:ascii="Times New Roman" w:hAnsi="Times New Roman"/>
          <w:sz w:val="24"/>
          <w:szCs w:val="24"/>
          <w:lang w:val="en-US"/>
        </w:rPr>
        <w:fldChar w:fldCharType="begin"/>
      </w:r>
      <w:r w:rsidR="00E0142A" w:rsidRPr="0064435F">
        <w:rPr>
          <w:rFonts w:ascii="Times New Roman" w:hAnsi="Times New Roman"/>
          <w:sz w:val="24"/>
          <w:szCs w:val="24"/>
          <w:lang w:val="en-US"/>
        </w:rPr>
        <w:instrText xml:space="preserve"> ADDIN ZOTERO_ITEM CSL_CITATION {"citationID":"mss9Vzq6","properties":{"formattedCitation":"(B\\uc0\\u246{}sch, 2018)","plainCitation":"(Bösch, 2018)","noteIndex":0},"citationItems":[{"id":245,"uris":["http://zotero.org/users/8331578/items/87GC4H9Q"],"uri":["http://zotero.org/users/8331578/items/87GC4H9Q"],"itemData":{"id":245,"type":"thesis","abstract":"Autonomous vehicles (AVs), also called driverless vehicles, according to SAE International (2016) levels 4 and 5 definitions, are the next revolution in transport. This thesis provides an overview of the technology and the effects of AVs on the future transport system. It results in recommendations on how to maximize the benefits of AVs while minimizing their negative effects. It consolidates work by the author and collaborators done over the past years and therefore approaches the topic from different angles. This work thus not only provides a solid background on the topic for interested readers, but also recommendations relevant for future political discussions and practice.  The first part of this thesis (Chapter 2) provides a general and qualitative overview of AVs. It investigates their effects on and potential benefits for the future transport system. This summary covers most aspects that have been topic of discussions on AVs in recent time. It presents the potential benefits of AVs, which are, for example, improved safety, fewer externalities, increased road capacity, productive drive time, and the potential for empty rides, which allow for new services and usage-patterns. But it also shows the remaining challenges for a successful release of the technology, which are, for example, technological problems, safety and security issues, data and privacy questions, as well as ethical and legal discussions. The second part (Chapter 3) approaches the topic from an economic point of view. It focuses on the future cost structure of a transport system with AVs. In a rigorous bottom-up approach, the cost and price of private, shared, and public modes are calculated. The resulting picture indicates that the reign of the private car might not yet end with the automation of transport. Shared AVs (SAVs) will likely be cheaper per passenger kilometer (PKM) and more comfortable to use. But the price difference (urban setting: private car 0.47 Swiss francs (CHF) per PKM versus SAV 0.43 CHF/PKM) might not be enough to offset the luxury of having a private mobility robot at one’s service at all times, the emotional connection to the private car, and its use as an extended part of home. The presented work also indicates that automation represents a challenge for mass transit. In dense urban cores, the limited road capacity will likely prevent alternative solutions to mass transit. Outside, where road capacity is less of an issue, however, SAVs will be a competitive alternative form of public transport. At lower prices (regional setting: SAV 0.34 CHF/PKM versus autonomous bus 0.42 CHF/PKM), SAVs enable direct on-demand door-to-door service without transfers and without strangers in the same vehicle. The third part (Chapter 4 to Chapter 7) combines the qualitative overview with the economic analysis in a simulation study of the future transport system. With a scenario-based approach using a MATSim (Horni et al., 2016) simulation of Zug, Switzerland, it approaches the topic from a policy-oriented angle. By analyzing different possible policy strategies in different scenarios and combined with the results of the previous chapters, it concludes in four policy suggestions to maximize the potential benefits of AVs and minimize their negative effects.  These recommendations are, first, to promote slow modes and public transport. At least in urban areas, harvesting automation for improving mass transit and thus a strengthening of these low-externality modes is a way to benefit sustainably from AVs. Second, an introduction of mobility pricing should be considered to control growth of traffic and to replace traffic control instruments lost to automation (like parking). Induced demand and empty rides of private and shared AVs have the potential to lead to another explosion of traffic, which should be controlled for the benefit of everyone. The third recommendation is the controlled support of automation of private transport. AVs are safer and produce less externalities than conventional vehicles, and they allow the users to be productive while on the road. These are substantial benefits for society, which should be harvested as soon as technologically possible. The fourth suggestion is, for SAVs, to actively favor dynamic ride-sharing (automated ride-sharing, aRS) over exclusive-access taxi services (automated taxis, aTaxis). Both the users and the suppliers have strong incentives for aTaxis, which might be only slightly more expensive to operate than aRS services (urban setting: aRS 0.29 CHF/PKM versus aTaxi 0.41 CHF/PKM). From a society and transport system perspective, however, aTaxis produce substantial additional traffic on each passenger trip compared to private vehicles (estimated +8% (Fagnant et al., 2015) to +15% (Bösch et al., 2016a) for passenger pick-ups alone, without redistribution, for example), represent challenges for the infrastructure (pick-up solutions at mobility hubs, such as city centers, train stations, or airports), and draw substantial modal shares from slow modes (here -7.5%) and mass-transit public transport (here -6.7%). Effects which can be minimized or even turned into savings by using SAV as aRS services. Ride-sharing (or - in its high-volume form - mass transit) is one of the very few ways how an increasing travel demand can be served with decreasing vehicle kilometers. These recommendations might be general and have to be analyzed in more detail for a particular city or area, but they represent an indication of the upcoming challenge for society to integrate AVs and negotiate the future transport system.","genre":"Doctoral Thesis","language":"en","note":"Accepted: 2018-10-18T06:13:29Z\nDOI: 10.3929/ethz-b-000296870","publisher":"ETH Zurich","source":"www.research-collection.ethz.ch","title":"Autonomous Vehicles - The next Revolution in Mobility","URL":"https://www.research-collection.ethz.ch/handle/20.500.11850/296870","author":[{"family":"Bösch","given":"Patrick M."}],"accessed":{"date-parts":[["2021",8,12]]},"issued":{"date-parts":[["2018"]]}}}],"schema":"https://github.com/citation-style-language/schema/raw/master/csl-citation.json"} </w:instrText>
      </w:r>
      <w:r w:rsidR="00E0142A" w:rsidRPr="0064435F">
        <w:rPr>
          <w:rFonts w:ascii="Times New Roman" w:hAnsi="Times New Roman"/>
          <w:sz w:val="24"/>
          <w:szCs w:val="24"/>
          <w:lang w:val="en-US"/>
        </w:rPr>
        <w:fldChar w:fldCharType="separate"/>
      </w:r>
      <w:r w:rsidR="00E0142A" w:rsidRPr="0064435F">
        <w:rPr>
          <w:rFonts w:ascii="Times New Roman" w:hAnsi="Times New Roman"/>
          <w:sz w:val="24"/>
          <w:szCs w:val="24"/>
          <w:lang w:val="en-US"/>
        </w:rPr>
        <w:t>(Bösch, 2018)</w:t>
      </w:r>
      <w:r w:rsidR="00E0142A"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00FB3DB0" w:rsidRPr="0064435F">
        <w:rPr>
          <w:rFonts w:ascii="Times New Roman" w:hAnsi="Times New Roman"/>
          <w:sz w:val="24"/>
          <w:szCs w:val="24"/>
          <w:lang w:val="en-US"/>
        </w:rPr>
        <w:fldChar w:fldCharType="begin"/>
      </w:r>
      <w:r w:rsidR="00FB3DB0" w:rsidRPr="0064435F">
        <w:rPr>
          <w:rFonts w:ascii="Times New Roman" w:hAnsi="Times New Roman"/>
          <w:sz w:val="24"/>
          <w:szCs w:val="24"/>
          <w:lang w:val="en-US"/>
        </w:rPr>
        <w:instrText xml:space="preserve"> ADDIN ZOTERO_ITEM CSL_CITATION {"citationID":"JNlTimIM","properties":{"formattedCitation":"(Burns, 2013)","plainCitation":"(Burns, 2013)","noteIndex":0},"citationItems":[{"id":251,"uris":["http://zotero.org/users/8331578/items/ESGY4RUI"],"uri":["http://zotero.org/users/8331578/items/ESGY4RUI"],"itemData":{"id":251,"type":"article-journal","container-title":"Nature","DOI":"10.1038/497181a","ISSN":"0028-0836, 1476-4687","issue":"7448","journalAbbreviation":"Nature","language":"en","page":"181-182","source":"DOI.org (Crossref)","title":"A vision of our transport future","volume":"497","author":[{"family":"Burns","given":"Lawrence D."}],"issued":{"date-parts":[["2013",5]]}}}],"schema":"https://github.com/citation-style-language/schema/raw/master/csl-citation.json"} </w:instrText>
      </w:r>
      <w:r w:rsidR="00FB3DB0" w:rsidRPr="0064435F">
        <w:rPr>
          <w:rFonts w:ascii="Times New Roman" w:hAnsi="Times New Roman"/>
          <w:sz w:val="24"/>
          <w:szCs w:val="24"/>
          <w:lang w:val="en-US"/>
        </w:rPr>
        <w:fldChar w:fldCharType="separate"/>
      </w:r>
      <w:r w:rsidR="00FB3DB0" w:rsidRPr="0064435F">
        <w:rPr>
          <w:rFonts w:ascii="Times New Roman" w:hAnsi="Times New Roman"/>
          <w:sz w:val="24"/>
          <w:lang w:val="en-US"/>
        </w:rPr>
        <w:t>(Burns, 2013)</w:t>
      </w:r>
      <w:r w:rsidR="00FB3DB0"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00D50874" w:rsidRPr="0064435F">
        <w:rPr>
          <w:rFonts w:ascii="Times New Roman" w:hAnsi="Times New Roman"/>
          <w:sz w:val="24"/>
          <w:szCs w:val="24"/>
          <w:lang w:val="en-US"/>
        </w:rPr>
        <w:fldChar w:fldCharType="begin"/>
      </w:r>
      <w:r w:rsidR="00D50874" w:rsidRPr="0064435F">
        <w:rPr>
          <w:rFonts w:ascii="Times New Roman" w:hAnsi="Times New Roman"/>
          <w:sz w:val="24"/>
          <w:szCs w:val="24"/>
          <w:lang w:val="en-US"/>
        </w:rPr>
        <w:instrText xml:space="preserve"> ADDIN ZOTERO_ITEM CSL_CITATION {"citationID":"RTHJzWdf","properties":{"formattedCitation":"(D. Fagnant &amp; Kockelman, 2015)","plainCitation":"(D. Fagnant &amp; Kockelman, 2015)","noteIndex":0},"citationItems":[{"id":133,"uris":["http://zotero.org/users/8331578/items/ZXFN3KE3"],"uri":["http://zotero.org/users/8331578/items/ZXFN3KE3"],"itemData":{"id":133,"type":"article-journal","abstract":"Autonomous vehicles (AVs) represent a potentially disruptive yet beneficial change to our transportation system. This new technology has the potential to impact vehicle safety, congestion, and travel behavior. All told, major social AV impacts in the form of crash savings, travel time reduction, fuel efficiency and parking benefits are estimated to approach $2000 to per year </w:instrText>
      </w:r>
      <w:r w:rsidR="00D50874" w:rsidRPr="0064435F">
        <w:rPr>
          <w:rFonts w:ascii="Times New Roman" w:hAnsi="Times New Roman"/>
          <w:sz w:val="24"/>
          <w:szCs w:val="24"/>
        </w:rPr>
        <w:instrText xml:space="preserve">per AV, and may eventually approach nearly $4000 when comprehensive crash costs are accounted for. Yet barriers to implementation and mass-market penetration remain. Initial costs will likely be unaffordable. Licensing and testing standards in the U.S. are being developed at the state level, rather than nationally, which may lead to inconsistencies across states. Liability details remain undefined, security concerns linger, and without new privacy standards, a default lack of privacy for personal travel may become the norm. The impacts and interactions with other components of the transportation system, as well as implementation details, remain uncertain. To address these concerns, the federal government should expand research in these areas and create a nationally recognized licensing framework for AVs, determining appropriate standards for liability, security, and data privacy.","container-title":"Transportation Research Part A: Policy and Practice","DOI":"10.1016/j.tra.2015.04.003","journalAbbreviation":"Transportation Research Part A: Policy and Practice","source":"ResearchGate","title":"Preparing a nation for autonomous vehicles: Opportunities, barriers and policy recommendations","title-short":"Preparing a nation for autonomous vehicles","volume":"77","author":[{"family":"Fagnant","given":"Daniel"},{"family":"Kockelman","given":"Kara"}],"issued":{"date-parts":[["2015",7,31]]}}}],"schema":"https://github.com/citation-style-language/schema/raw/master/csl-citation.json"} </w:instrText>
      </w:r>
      <w:r w:rsidR="00D50874" w:rsidRPr="0064435F">
        <w:rPr>
          <w:rFonts w:ascii="Times New Roman" w:hAnsi="Times New Roman"/>
          <w:sz w:val="24"/>
          <w:szCs w:val="24"/>
          <w:lang w:val="en-US"/>
        </w:rPr>
        <w:fldChar w:fldCharType="separate"/>
      </w:r>
      <w:r w:rsidR="00D50874" w:rsidRPr="0064435F">
        <w:rPr>
          <w:rFonts w:ascii="Times New Roman" w:hAnsi="Times New Roman"/>
          <w:sz w:val="24"/>
        </w:rPr>
        <w:t>(D. Fagnant &amp; Kockelman, 2015)</w:t>
      </w:r>
      <w:r w:rsidR="00D50874" w:rsidRPr="0064435F">
        <w:rPr>
          <w:rFonts w:ascii="Times New Roman" w:hAnsi="Times New Roman"/>
          <w:sz w:val="24"/>
          <w:szCs w:val="24"/>
          <w:lang w:val="en-US"/>
        </w:rPr>
        <w:fldChar w:fldCharType="end"/>
      </w:r>
      <w:r w:rsidRPr="0064435F">
        <w:rPr>
          <w:rFonts w:ascii="Times New Roman" w:hAnsi="Times New Roman"/>
          <w:sz w:val="24"/>
          <w:szCs w:val="24"/>
        </w:rPr>
        <w:t xml:space="preserve">, </w:t>
      </w:r>
      <w:r w:rsidR="00D50874" w:rsidRPr="0064435F">
        <w:rPr>
          <w:rFonts w:ascii="Times New Roman" w:hAnsi="Times New Roman"/>
          <w:sz w:val="24"/>
          <w:szCs w:val="24"/>
          <w:lang w:val="en-US"/>
        </w:rPr>
        <w:fldChar w:fldCharType="begin"/>
      </w:r>
      <w:r w:rsidR="00D50874" w:rsidRPr="0064435F">
        <w:rPr>
          <w:rFonts w:ascii="Times New Roman" w:hAnsi="Times New Roman"/>
          <w:sz w:val="24"/>
          <w:szCs w:val="24"/>
        </w:rPr>
        <w:instrText xml:space="preserve"> ADDIN ZOTERO_ITEM CSL_CITATION {"citationID":"U05HSq1b","properties":{"formattedCitation":"(D. Fagnant &amp; Kockelman, 2016)","plainCitation":"(D. Fagnant &amp; Kockelman, 2016)","noteIndex":0},"citationItems":[{"id":636,"uris":["http://zotero.org/users/8331578/items/DXHU9THF"],"uri":["http://zotero.org/users/8331578/items/DXHU9THF"],"itemData":{"id":636,"type":"article-newspaper","container-title":"Transportation","edition":"45","page":"1-16","title":"Dynamic ride-sharing and fleet sizing for a system of shared autonomous vehicles in Austin, Texas","author":[{"family":"Fagnant","given":"Daniel"},{"family":"Kockelman","given":"Kara"}],"issued":{"date-parts":[["2016"]]}}}],"schema":"https://github.com/citation-style-language/schema/raw/master/csl-citation.json"} </w:instrText>
      </w:r>
      <w:r w:rsidR="00D50874" w:rsidRPr="0064435F">
        <w:rPr>
          <w:rFonts w:ascii="Times New Roman" w:hAnsi="Times New Roman"/>
          <w:sz w:val="24"/>
          <w:szCs w:val="24"/>
          <w:lang w:val="en-US"/>
        </w:rPr>
        <w:fldChar w:fldCharType="separate"/>
      </w:r>
      <w:r w:rsidR="00D50874" w:rsidRPr="0064435F">
        <w:rPr>
          <w:rFonts w:ascii="Times New Roman" w:hAnsi="Times New Roman"/>
          <w:sz w:val="24"/>
        </w:rPr>
        <w:t>(D. Fagnant &amp; Kockelman, 2016)</w:t>
      </w:r>
      <w:r w:rsidR="00D50874" w:rsidRPr="0064435F">
        <w:rPr>
          <w:rFonts w:ascii="Times New Roman" w:hAnsi="Times New Roman"/>
          <w:sz w:val="24"/>
          <w:szCs w:val="24"/>
          <w:lang w:val="en-US"/>
        </w:rPr>
        <w:fldChar w:fldCharType="end"/>
      </w:r>
      <w:r w:rsidRPr="0064435F">
        <w:rPr>
          <w:rFonts w:ascii="Times New Roman" w:hAnsi="Times New Roman"/>
          <w:sz w:val="24"/>
          <w:szCs w:val="24"/>
        </w:rPr>
        <w:t xml:space="preserve">, </w:t>
      </w:r>
      <w:r w:rsidR="006D0AF8" w:rsidRPr="0064435F">
        <w:rPr>
          <w:rFonts w:ascii="Times New Roman" w:hAnsi="Times New Roman"/>
          <w:sz w:val="24"/>
          <w:szCs w:val="24"/>
        </w:rPr>
        <w:fldChar w:fldCharType="begin"/>
      </w:r>
      <w:r w:rsidR="006D0AF8" w:rsidRPr="0064435F">
        <w:rPr>
          <w:rFonts w:ascii="Times New Roman" w:hAnsi="Times New Roman"/>
          <w:sz w:val="24"/>
          <w:szCs w:val="24"/>
        </w:rPr>
        <w:instrText xml:space="preserve"> ADDIN ZOTERO_ITEM CSL_CITATION {"citationID":"2Ni2kCDm","properties":{"formattedCitation":"(Litman, 2021)","plainCitation":"(Litman, 2021)","noteIndex":0},"citationItems":[{"id":42,"uris":["http://zotero.org/users/8331578/items/2BFLKCKA"],"uri":["http://zotero.org/users/8331578/items/2BFLKCKA"],"itemData":{"id":42,"type":"article-journal","abstract":"This report explores the impacts of autonomous (also called self-driving, driverless or robotic) vehicles, and their implications for transportation planning. It investigates how quickly such vehicles are likely to develop and be deployed based on experience with previous vehicle technologies; their likely benefits and costs; how they will affect travel activity; and their impacts on planning decisions such as optimal road, parking and public transit supply. This analysis indicates that Level 5 autonomous vehicles, able to operate without a driver, may be commercially available and legal to use in some jurisdictions by the late 2020s, but will initially have high costs and limited performance. Some benefits, such as independent mobility for affluent non-drivers, may begin in the 2030s or 2040s, but most impacts, including reduced traffic and parking congestion, independent mobility for low-income people (and therefore reduced need for public transit), increased safety, energy conservation and pollution reductions, will only be significant when autonomous vehicles become common and affordable, probably in the 2050s to 2060s, and some benefits may require prohibiting human-driven vehicles on certain roadways, which could take even longer.","container-title":"Victoria Transport Policy Institute","language":"en","page":"46","source":"Zotero","title":"Implications for Transport Planning","author":[{"family":"Litman","given":"Todd"}],"issued":{"date-parts":[["2021",6,25]]}}}],"schema":"https://github.com/citation-style-language/schema/raw/master/csl-citation.json"} </w:instrText>
      </w:r>
      <w:r w:rsidR="006D0AF8" w:rsidRPr="0064435F">
        <w:rPr>
          <w:rFonts w:ascii="Times New Roman" w:hAnsi="Times New Roman"/>
          <w:sz w:val="24"/>
          <w:szCs w:val="24"/>
        </w:rPr>
        <w:fldChar w:fldCharType="separate"/>
      </w:r>
      <w:r w:rsidR="006D0AF8" w:rsidRPr="0064435F">
        <w:rPr>
          <w:rFonts w:ascii="Times New Roman" w:hAnsi="Times New Roman"/>
          <w:sz w:val="24"/>
        </w:rPr>
        <w:t>(Litman, 2021)</w:t>
      </w:r>
      <w:r w:rsidR="006D0AF8" w:rsidRPr="0064435F">
        <w:rPr>
          <w:rFonts w:ascii="Times New Roman" w:hAnsi="Times New Roman"/>
          <w:sz w:val="24"/>
          <w:szCs w:val="24"/>
        </w:rPr>
        <w:fldChar w:fldCharType="end"/>
      </w:r>
      <w:r w:rsidRPr="0064435F">
        <w:rPr>
          <w:rFonts w:ascii="Times New Roman" w:hAnsi="Times New Roman"/>
          <w:sz w:val="24"/>
          <w:szCs w:val="24"/>
        </w:rPr>
        <w:t xml:space="preserve">, </w:t>
      </w:r>
      <w:r w:rsidR="009539A1" w:rsidRPr="0064435F">
        <w:rPr>
          <w:rFonts w:ascii="Times New Roman" w:hAnsi="Times New Roman"/>
          <w:sz w:val="24"/>
          <w:szCs w:val="24"/>
        </w:rPr>
        <w:fldChar w:fldCharType="begin"/>
      </w:r>
      <w:r w:rsidR="009539A1" w:rsidRPr="0064435F">
        <w:rPr>
          <w:rFonts w:ascii="Times New Roman" w:hAnsi="Times New Roman"/>
          <w:sz w:val="24"/>
          <w:szCs w:val="24"/>
        </w:rPr>
        <w:instrText xml:space="preserve"> ADDIN ZOTERO_ITEM CSL_CITATION {"citationID":"5nOulcOX","properties":{"formattedCitation":"(Loeb &amp; Kockelman, 2019)","plainCitation":"(Loeb &amp; Kockelman, 2019)","noteIndex":0},"citationItems":[{"id":640,"uris":["http://zotero.org/users/8331578/items/MHBTXGYV"],"uri":["http://zotero.org/users/8331578/items/MHBTXGYV"],"itemData":{"id":640,"type":"article-newspaper","container-title":"Transportation Research Part A","edition":"121","page":"374-385","title":"Fleet performance and cost evaluation of a shared autonomous electric vehicle fleet: a case study for Austin, Texas","author":[{"family":"Loeb","given":"Benjamin"},{"family":"Kockelman","given":"Kara"}],"issued":{"date-parts":[["2019"]]}}}],"schema":"https://github.com/citation-style-language/schema/raw/master/csl-citation.json"} </w:instrText>
      </w:r>
      <w:r w:rsidR="009539A1" w:rsidRPr="0064435F">
        <w:rPr>
          <w:rFonts w:ascii="Times New Roman" w:hAnsi="Times New Roman"/>
          <w:sz w:val="24"/>
          <w:szCs w:val="24"/>
        </w:rPr>
        <w:fldChar w:fldCharType="separate"/>
      </w:r>
      <w:r w:rsidR="009539A1" w:rsidRPr="0064435F">
        <w:rPr>
          <w:rFonts w:ascii="Times New Roman" w:hAnsi="Times New Roman"/>
          <w:sz w:val="24"/>
        </w:rPr>
        <w:t>(Loeb &amp; Kockelman, 2019)</w:t>
      </w:r>
      <w:r w:rsidR="009539A1" w:rsidRPr="0064435F">
        <w:rPr>
          <w:rFonts w:ascii="Times New Roman" w:hAnsi="Times New Roman"/>
          <w:sz w:val="24"/>
          <w:szCs w:val="24"/>
        </w:rPr>
        <w:fldChar w:fldCharType="end"/>
      </w:r>
      <w:r w:rsidRPr="0064435F">
        <w:rPr>
          <w:rFonts w:ascii="Times New Roman" w:hAnsi="Times New Roman"/>
          <w:sz w:val="24"/>
          <w:szCs w:val="24"/>
        </w:rPr>
        <w:t xml:space="preserve">, </w:t>
      </w:r>
      <w:r w:rsidR="008661AA" w:rsidRPr="0064435F">
        <w:rPr>
          <w:rFonts w:ascii="Times New Roman" w:hAnsi="Times New Roman"/>
          <w:sz w:val="24"/>
          <w:szCs w:val="24"/>
          <w:lang w:val="en-US"/>
        </w:rPr>
        <w:fldChar w:fldCharType="begin"/>
      </w:r>
      <w:r w:rsidR="008661AA" w:rsidRPr="0064435F">
        <w:rPr>
          <w:rFonts w:ascii="Times New Roman" w:hAnsi="Times New Roman"/>
          <w:sz w:val="24"/>
          <w:szCs w:val="24"/>
          <w:lang w:val="en-US"/>
        </w:rPr>
        <w:instrText xml:space="preserve"> ADDIN ZOTERO_ITEM CSL_CITATION {"citationID":"lBu0Pfga","properties":{"formattedCitation":"(Leurent, 2019)","plainCitation":"(Leurent, 2019)","noteIndex":0},"citationItems":[{"id":233,"uris":["http://zotero.org/users/8331578/items/EWC9UW4Q"],"uri":["http://zotero.org/users/8331578/items/EWC9UW4Q"],"itemData":{"id":233,"type":"manuscript","abstract":"To a client, taxi quality of service involves not only the riding time and comfort, but also the access time between the instants of booking (or readying oneself) and pickup. In turn, the access time depends on fleet size and the macroscopic patterns of service usage: demand volume and its spread in space, average ride time, transaction times. In this article, we investigate the formation of the access time and derive its economic consequences for a taxi service in an idealized city with ring shape and spatial homogeneity, hence circular symmetry. At the operational level, under given supply and demand conditions the access time stems from the number of busy vehicles, which obeys to a second-degree characteristic equation. This enables us to model fleet size as a function of target demand volume and access time. Taking then a broader perspective, demand is elastic to supply conditions including access time, ride time, transaction time and tariff fare. We model short-term traffic equilibrium and demonstrate the existence and uniqueness of an equilibrium state. Next, at the tactical level the service supplier sets up the fleet size and the tariff fare in order to satisfy </w:instrText>
      </w:r>
      <w:r w:rsidR="008661AA" w:rsidRPr="0064435F">
        <w:rPr>
          <w:rFonts w:ascii="Times New Roman" w:hAnsi="Times New Roman"/>
          <w:sz w:val="24"/>
          <w:szCs w:val="24"/>
        </w:rPr>
        <w:instrText xml:space="preserve">an economic objective. We model medium-term supply-demand equilibrium under three regulation patterns of, respectively, (i) service monopoly and the maximization of production profit, (ii) system optimum and the maximization of social surplus, (iii) second best system optimum subject to a budgetary constraint. In each pattern, both the tariff fare and the access time are linked by analytical formulas to exogenous conditions about the territory, the demand and the cost function of service provision. Theoretical properties are obtained to compare the patterns under specific demand function with constant elasticity of volume to generalized cost: under constant elasticity of-2, the monopoly tariff and generalized cost are more than twice as large as their system optimum counterparts, and exact doubles of their second best optimum counterparts in the absence of fixed production costs. At the strategic level, the model can be applied to assess decisions on vehicle technology (motor type, driving technology) and on service location by the service supplier, as well as the regulation policies by public authorities.","source":"HAL Archives Ouvertes","title":"Microeconomics of a taxi service in a ring-shaped city","URL":"https://hal.archives-ouvertes.fr/hal-02047269","author":[{"family":"Leurent","given":"Fabien"}],"accessed":{"date-parts":[["2021",8,11]]},"issued":{"date-parts":[["2019",2]]}}}],"schema":"https://github.com/citation-style-language/schema/raw/master/csl-citation.json"} </w:instrText>
      </w:r>
      <w:r w:rsidR="008661AA" w:rsidRPr="0064435F">
        <w:rPr>
          <w:rFonts w:ascii="Times New Roman" w:hAnsi="Times New Roman"/>
          <w:sz w:val="24"/>
          <w:szCs w:val="24"/>
          <w:lang w:val="en-US"/>
        </w:rPr>
        <w:fldChar w:fldCharType="separate"/>
      </w:r>
      <w:r w:rsidR="008661AA" w:rsidRPr="0064435F">
        <w:rPr>
          <w:rFonts w:ascii="Times New Roman" w:hAnsi="Times New Roman"/>
          <w:sz w:val="24"/>
        </w:rPr>
        <w:t>(Leurent, 2019)</w:t>
      </w:r>
      <w:r w:rsidR="008661AA" w:rsidRPr="0064435F">
        <w:rPr>
          <w:rFonts w:ascii="Times New Roman" w:hAnsi="Times New Roman"/>
          <w:sz w:val="24"/>
          <w:szCs w:val="24"/>
          <w:lang w:val="en-US"/>
        </w:rPr>
        <w:fldChar w:fldCharType="end"/>
      </w:r>
      <w:r w:rsidRPr="0064435F">
        <w:rPr>
          <w:rFonts w:ascii="Times New Roman" w:hAnsi="Times New Roman"/>
          <w:sz w:val="24"/>
          <w:szCs w:val="24"/>
        </w:rPr>
        <w:t xml:space="preserve">, </w:t>
      </w:r>
      <w:r w:rsidR="00FB3DB0" w:rsidRPr="0064435F">
        <w:rPr>
          <w:rFonts w:ascii="Times New Roman" w:hAnsi="Times New Roman"/>
          <w:sz w:val="24"/>
          <w:szCs w:val="24"/>
        </w:rPr>
        <w:fldChar w:fldCharType="begin"/>
      </w:r>
      <w:r w:rsidR="00FB3DB0" w:rsidRPr="0064435F">
        <w:rPr>
          <w:rFonts w:ascii="Times New Roman" w:hAnsi="Times New Roman"/>
          <w:sz w:val="24"/>
          <w:szCs w:val="24"/>
        </w:rPr>
        <w:instrText xml:space="preserve"> ADDIN ZOTERO_ITEM CSL_CITATION {"citationID":"epj8E7S9","properties":{"formattedCitation":"(Vosooghi et al., 2019)","plainCitation":"(Vosooghi et al., 2019)","noteIndex":0},"citationItems":[{"id":253,"uris":["http://zotero.org/users/8331578/items/3VQCENPH"],"uri":["http://zotero.org/users/8331578/items/3VQCENPH"],"itemData":{"id":253,"type":"paper-conference","title":"Shared Autonomous Vehicle Simulation and Service Design","URL":"https://www.researchgate.net/publication/333865752_Shared_Autonomous_Vehicle_Simulation_and_Service_Design","author":[{"family":"Vosooghi","given":"Reza"},{"family":"Puchinger","given":"Jakob"},{"family":"Jankovic","given":"Marija"},{"family":"Vouillon","given":"Anthony"}],"accessed":{"date-parts":[["2021",8,12]]},"issued":{"date-parts":[["2019",6,18]]}}}],"schema":"https://github.com/citation-style-language/schema/raw/master/csl-citation.json"} </w:instrText>
      </w:r>
      <w:r w:rsidR="00FB3DB0" w:rsidRPr="0064435F">
        <w:rPr>
          <w:rFonts w:ascii="Times New Roman" w:hAnsi="Times New Roman"/>
          <w:sz w:val="24"/>
          <w:szCs w:val="24"/>
        </w:rPr>
        <w:fldChar w:fldCharType="separate"/>
      </w:r>
      <w:r w:rsidR="00FB3DB0" w:rsidRPr="0064435F">
        <w:rPr>
          <w:rFonts w:ascii="Times New Roman" w:hAnsi="Times New Roman"/>
          <w:sz w:val="24"/>
        </w:rPr>
        <w:t>(Vosooghi et al., 2019)</w:t>
      </w:r>
      <w:r w:rsidR="00FB3DB0" w:rsidRPr="0064435F">
        <w:rPr>
          <w:rFonts w:ascii="Times New Roman" w:hAnsi="Times New Roman"/>
          <w:sz w:val="24"/>
          <w:szCs w:val="24"/>
        </w:rPr>
        <w:fldChar w:fldCharType="end"/>
      </w:r>
      <w:r w:rsidRPr="0064435F">
        <w:rPr>
          <w:rFonts w:ascii="Times New Roman" w:hAnsi="Times New Roman"/>
          <w:sz w:val="24"/>
          <w:szCs w:val="24"/>
        </w:rPr>
        <w:t xml:space="preserve">, </w:t>
      </w:r>
      <w:r w:rsidR="000F0CA8" w:rsidRPr="0064435F">
        <w:rPr>
          <w:rFonts w:ascii="Times New Roman" w:hAnsi="Times New Roman"/>
          <w:sz w:val="24"/>
          <w:szCs w:val="24"/>
          <w:lang w:val="en-US"/>
        </w:rPr>
        <w:fldChar w:fldCharType="begin"/>
      </w:r>
      <w:r w:rsidR="000F0CA8" w:rsidRPr="0064435F">
        <w:rPr>
          <w:rFonts w:ascii="Times New Roman" w:hAnsi="Times New Roman"/>
          <w:sz w:val="24"/>
          <w:szCs w:val="24"/>
        </w:rPr>
        <w:instrText xml:space="preserve"> ADDIN ZOTERO_ITEM CSL_CITATION {"citationID":"AqJVeDkL","properties":{"formattedCitation":"(ITF, 2015)","plainCitation":"(ITF, 2015)","noteIndex":0},"citationItems":[{"id":616,"uris":["http://zotero.org/users/8331578/items/TFWPGNV9"],"uri":["http://zotero.org/users/8331578/items/TFWPGNV9"],"itemData":{"id":616,"type":"report","event-place":"Paris","publisher":"OECD","publisher-place":"Paris","title":"Urban Mobility System Upgrade: How shared self-driving cars could change city traffic","URL":"https://www.itf-oecd.org/sites/default/files/docs/15cpb_self-drivingcars.pdf","author":[{"family":"ITF","given":""}],"accessed":{"date-parts":[["2021",8,9]]},"issued":{"date-parts":[["2015"]]}}}],"schema":"https://github.com/citation-style-language/schema/raw/master/csl-citation.json"} </w:instrText>
      </w:r>
      <w:r w:rsidR="000F0CA8" w:rsidRPr="0064435F">
        <w:rPr>
          <w:rFonts w:ascii="Times New Roman" w:hAnsi="Times New Roman"/>
          <w:sz w:val="24"/>
          <w:szCs w:val="24"/>
          <w:lang w:val="en-US"/>
        </w:rPr>
        <w:fldChar w:fldCharType="separate"/>
      </w:r>
      <w:r w:rsidR="000F0CA8" w:rsidRPr="0064435F">
        <w:rPr>
          <w:rFonts w:ascii="Times New Roman" w:hAnsi="Times New Roman"/>
          <w:sz w:val="24"/>
        </w:rPr>
        <w:t>(ITF, 2015)</w:t>
      </w:r>
      <w:r w:rsidR="000F0CA8" w:rsidRPr="0064435F">
        <w:rPr>
          <w:rFonts w:ascii="Times New Roman" w:hAnsi="Times New Roman"/>
          <w:sz w:val="24"/>
          <w:szCs w:val="24"/>
          <w:lang w:val="en-US"/>
        </w:rPr>
        <w:fldChar w:fldCharType="end"/>
      </w:r>
      <w:r w:rsidRPr="0064435F">
        <w:rPr>
          <w:rFonts w:ascii="Times New Roman" w:hAnsi="Times New Roman"/>
          <w:sz w:val="24"/>
          <w:szCs w:val="24"/>
        </w:rPr>
        <w:t xml:space="preserve">, </w:t>
      </w:r>
      <w:r w:rsidR="005D58F9" w:rsidRPr="0064435F">
        <w:rPr>
          <w:rFonts w:ascii="Times New Roman" w:hAnsi="Times New Roman"/>
          <w:sz w:val="24"/>
          <w:szCs w:val="24"/>
          <w:lang w:val="en-US"/>
        </w:rPr>
        <w:fldChar w:fldCharType="begin"/>
      </w:r>
      <w:r w:rsidR="00CA6549" w:rsidRPr="0064435F">
        <w:rPr>
          <w:rFonts w:ascii="Times New Roman" w:hAnsi="Times New Roman"/>
          <w:sz w:val="24"/>
          <w:szCs w:val="24"/>
        </w:rPr>
        <w:instrText xml:space="preserve"> ADDIN ZOTERO_ITEM CSL_CITATION {"citationID":"sJABx28F","properties":{"formattedCitation":"(D. J. Fagnant &amp; Kockelman, 2014)","plainCitation":"(D. J. Fagnant &amp; Kockelman, 2014)","noteIndex":0},"citationItems":[{"id":36,"uris":["http://zotero.org/users/8331578/items/5NJH6NM5"],"uri":["http://zotero.org/users/8331578/items/5NJH6NM5"],"itemData":{"id":36,"type":"article-journal","abstract":"Carsharing programs that operate as short-term vehicle rentals (often for one-way trips before ending the rental) like Car2Go and ZipCar have quickly expanded, with the number of U.S. users doubling every one to two years over the past decade. Such programs seek to shift personal transportation choices from an owned asset to a service used on demand. The advent of autonomous or fully self-driving vehicles will address many current carsharing barriers, including users’ travel to access available vehicles.","container-title":"Transportation Research Part C: Emerging Technologies","DOI":"10.1016/j.trc.2013.12.001","ISSN":"0968090X","journalAbbreviation":"Transportation Research Part C: Emerging Technologies","language":"en","page":"1-13","source":"DOI.org (Crossref)","title":"The travel and environmental implications of shared autonomous vehicles, using agent-based model scenarios","volume":"40","author":[{"family":"Fagnant","given":"Daniel J."},{"family":"Kockelman","given":"Kara M."}],"issued":{"date-parts":[["2014",3]]}}}],"schema":"https://github.com/citation-style-language/schema/raw/master/csl-citation.json"} </w:instrText>
      </w:r>
      <w:r w:rsidR="005D58F9" w:rsidRPr="0064435F">
        <w:rPr>
          <w:rFonts w:ascii="Times New Roman" w:hAnsi="Times New Roman"/>
          <w:sz w:val="24"/>
          <w:szCs w:val="24"/>
          <w:lang w:val="en-US"/>
        </w:rPr>
        <w:fldChar w:fldCharType="separate"/>
      </w:r>
      <w:r w:rsidR="00CA6549" w:rsidRPr="0064435F">
        <w:rPr>
          <w:rFonts w:ascii="Times New Roman" w:hAnsi="Times New Roman"/>
          <w:sz w:val="24"/>
        </w:rPr>
        <w:t>(D. J. Fagnant &amp; Kockelman, 2014)</w:t>
      </w:r>
      <w:r w:rsidR="005D58F9" w:rsidRPr="0064435F">
        <w:rPr>
          <w:rFonts w:ascii="Times New Roman" w:hAnsi="Times New Roman"/>
          <w:sz w:val="24"/>
          <w:szCs w:val="24"/>
          <w:lang w:val="en-US"/>
        </w:rPr>
        <w:fldChar w:fldCharType="end"/>
      </w:r>
      <w:r w:rsidRPr="0064435F">
        <w:rPr>
          <w:rFonts w:ascii="Times New Roman" w:hAnsi="Times New Roman"/>
          <w:sz w:val="24"/>
          <w:szCs w:val="24"/>
        </w:rPr>
        <w:t xml:space="preserve">, </w:t>
      </w:r>
      <w:r w:rsidR="005D58F9" w:rsidRPr="0064435F">
        <w:rPr>
          <w:rFonts w:ascii="Times New Roman" w:hAnsi="Times New Roman"/>
          <w:sz w:val="24"/>
          <w:szCs w:val="24"/>
          <w:lang w:val="en-US"/>
        </w:rPr>
        <w:fldChar w:fldCharType="begin"/>
      </w:r>
      <w:r w:rsidR="005D58F9" w:rsidRPr="0064435F">
        <w:rPr>
          <w:rFonts w:ascii="Times New Roman" w:hAnsi="Times New Roman"/>
          <w:sz w:val="24"/>
          <w:szCs w:val="24"/>
        </w:rPr>
        <w:instrText xml:space="preserve"> ADDIN ZOTERO_ITEM CSL_CITATION {"citationID":"eOmOkQ5i","properties":{"formattedCitation":"(Chen et al., 2016)","plainCitation":"(Chen et al., 2016)","noteIndex":0},"citationItems":[{"id":75,"uris":["http://zotero.org/users/8331578/items/B7LD37SD"],"uri":["http://zotero.org/users/8331578/items/B7LD37SD"],"itemData":{"id":75,"type":"article-journal","abstract":"There are natural synergies between shared autonomous vehicle (AV) fleets and electric vehicle (EV) technology, since fleets of AVs resolve the practical limitations of today’s non-autonomous EVs, including traveler range anxiety, access to charging infrastructure, and charging time management. Fleet-managed AVs relieve such concerns, managing range and charging activities based on real-time trip demand and established charging-station locations, as demonstrated in this paper. This work explores the management of a fleet of shared autonomous electric vehicles (SAEVs) in a regional, discrete-time, agent-based model. The simulation examines the operation of SAEVs under various vehicle range and charging infrastructure scenarios in a gridded city modeled roughly after the densities of Austin, Texas.","container-title":"Transportation Research Part A: Policy and Practice","issue":"C","language":"en","note":"publisher: Elsevier","page":"243-254","source":"ideas.repec.org","title":"Operations of a shared, autonomous, electric vehicle fleet: Implications of vehicle &amp; charging infrastructure decisions","title-short":"Operations of a shared, autonomous, electric vehicle fleet","volume":"94","author":[{"family":"Chen","given":"T. Donna"},{"family":"Kockelman","given":"Kara M."},{"family":"Hanna","given":"Josiah P."}],"issued":{"date-parts":[["2016"]]}}}],"schema":"https://github.com/citation-style-language/schema/raw/master/csl-citation.json"} </w:instrText>
      </w:r>
      <w:r w:rsidR="005D58F9" w:rsidRPr="0064435F">
        <w:rPr>
          <w:rFonts w:ascii="Times New Roman" w:hAnsi="Times New Roman"/>
          <w:sz w:val="24"/>
          <w:szCs w:val="24"/>
          <w:lang w:val="en-US"/>
        </w:rPr>
        <w:fldChar w:fldCharType="separate"/>
      </w:r>
      <w:r w:rsidR="005D58F9" w:rsidRPr="0064435F">
        <w:rPr>
          <w:rFonts w:ascii="Times New Roman" w:hAnsi="Times New Roman"/>
          <w:sz w:val="24"/>
        </w:rPr>
        <w:t>(Chen et al., 2016)</w:t>
      </w:r>
      <w:r w:rsidR="005D58F9" w:rsidRPr="0064435F">
        <w:rPr>
          <w:rFonts w:ascii="Times New Roman" w:hAnsi="Times New Roman"/>
          <w:sz w:val="24"/>
          <w:szCs w:val="24"/>
          <w:lang w:val="en-US"/>
        </w:rPr>
        <w:fldChar w:fldCharType="end"/>
      </w:r>
      <w:r w:rsidRPr="0064435F">
        <w:rPr>
          <w:rFonts w:ascii="Times New Roman" w:hAnsi="Times New Roman"/>
          <w:sz w:val="24"/>
          <w:szCs w:val="24"/>
        </w:rPr>
        <w:t xml:space="preserve">, </w:t>
      </w:r>
      <w:r w:rsidR="0043441A" w:rsidRPr="0064435F">
        <w:rPr>
          <w:rFonts w:ascii="Times New Roman" w:hAnsi="Times New Roman"/>
          <w:sz w:val="24"/>
          <w:szCs w:val="24"/>
          <w:lang w:val="en-US"/>
        </w:rPr>
        <w:fldChar w:fldCharType="begin"/>
      </w:r>
      <w:r w:rsidR="0043441A" w:rsidRPr="0064435F">
        <w:rPr>
          <w:rFonts w:ascii="Times New Roman" w:hAnsi="Times New Roman"/>
          <w:sz w:val="24"/>
          <w:szCs w:val="24"/>
        </w:rPr>
        <w:instrText xml:space="preserve"> ADDIN ZOTERO_ITEM CSL_CITATION {"citationID":"m3vV544l","properties":{"formattedCitation":"(Loeb et al., 2018)","plainCitation":"(Loeb et al., 2018)","noteIndex":0},"citationItems":[{"id":638,"uris":["http://zotero.org/users/8331578/items/LUH9CA8V"],"uri":["http://zotero.org/users/8331578/items/LUH9CA8V"],"itemData":{"id":638,"type":"article-newspaper","container-title":"Transportation Research Part C: Emerging Technologies","edition":"89","page":"222-233","title":"Shared autonomous electric vehicle (SEAV) operations across the Austin, Texas network with a focus on charging infrastructure decisions","author":[{"family":"Loeb","given":"Benjamin"},{"family":"Kockelman","given":"Kara"},{"family":"Liu","given":"Jun"}],"issued":{"date-parts":[["2018"]]}}}],"schema":"https://github.com/citation-style-language/schema/raw/master/csl-citation.json"} </w:instrText>
      </w:r>
      <w:r w:rsidR="0043441A" w:rsidRPr="0064435F">
        <w:rPr>
          <w:rFonts w:ascii="Times New Roman" w:hAnsi="Times New Roman"/>
          <w:sz w:val="24"/>
          <w:szCs w:val="24"/>
          <w:lang w:val="en-US"/>
        </w:rPr>
        <w:fldChar w:fldCharType="separate"/>
      </w:r>
      <w:r w:rsidR="0043441A" w:rsidRPr="0064435F">
        <w:rPr>
          <w:rFonts w:ascii="Times New Roman" w:hAnsi="Times New Roman"/>
          <w:sz w:val="24"/>
        </w:rPr>
        <w:t>(Loeb et al., 2018)</w:t>
      </w:r>
      <w:r w:rsidR="0043441A" w:rsidRPr="0064435F">
        <w:rPr>
          <w:rFonts w:ascii="Times New Roman" w:hAnsi="Times New Roman"/>
          <w:sz w:val="24"/>
          <w:szCs w:val="24"/>
          <w:lang w:val="en-US"/>
        </w:rPr>
        <w:fldChar w:fldCharType="end"/>
      </w:r>
      <w:r w:rsidRPr="0064435F">
        <w:rPr>
          <w:rFonts w:ascii="Times New Roman" w:hAnsi="Times New Roman"/>
          <w:sz w:val="24"/>
          <w:szCs w:val="24"/>
        </w:rPr>
        <w:t xml:space="preserve">). </w:t>
      </w:r>
    </w:p>
    <w:p w14:paraId="7EBB8EF9" w14:textId="77777777" w:rsidR="00713A00" w:rsidRPr="0064435F" w:rsidRDefault="00713A00" w:rsidP="00713A00">
      <w:pPr>
        <w:spacing w:line="360" w:lineRule="auto"/>
        <w:jc w:val="both"/>
        <w:rPr>
          <w:rFonts w:ascii="Times New Roman" w:hAnsi="Times New Roman"/>
          <w:sz w:val="24"/>
          <w:szCs w:val="24"/>
        </w:rPr>
      </w:pPr>
    </w:p>
    <w:p w14:paraId="682507CB" w14:textId="373C046B" w:rsidR="00F471FC" w:rsidRDefault="0060649A" w:rsidP="00F471FC">
      <w:pPr>
        <w:pStyle w:val="Heading2"/>
        <w:numPr>
          <w:ilvl w:val="0"/>
          <w:numId w:val="7"/>
        </w:numPr>
        <w:rPr>
          <w:rFonts w:ascii="Times New Roman" w:hAnsi="Times New Roman"/>
          <w:lang w:val="en-US"/>
        </w:rPr>
      </w:pPr>
      <w:bookmarkStart w:id="16" w:name="_Toc80021492"/>
      <w:r w:rsidRPr="0064435F">
        <w:rPr>
          <w:rFonts w:ascii="Times New Roman" w:hAnsi="Times New Roman"/>
          <w:lang w:val="en-US"/>
        </w:rPr>
        <w:t>Methodology</w:t>
      </w:r>
      <w:bookmarkEnd w:id="16"/>
    </w:p>
    <w:p w14:paraId="14825703" w14:textId="77777777" w:rsidR="00FE193F" w:rsidRPr="00FE193F" w:rsidRDefault="00FE193F" w:rsidP="00FE193F">
      <w:pPr>
        <w:rPr>
          <w:lang w:val="en-US" w:eastAsia="en-US"/>
        </w:rPr>
      </w:pPr>
    </w:p>
    <w:p w14:paraId="530FAB44" w14:textId="3707F64B" w:rsidR="00F471FC" w:rsidRPr="0064435F" w:rsidRDefault="00F471FC" w:rsidP="00F471FC">
      <w:pPr>
        <w:spacing w:line="360" w:lineRule="auto"/>
        <w:jc w:val="both"/>
        <w:rPr>
          <w:rFonts w:ascii="Times New Roman" w:hAnsi="Times New Roman"/>
          <w:sz w:val="24"/>
          <w:szCs w:val="24"/>
          <w:lang w:val="en-US"/>
        </w:rPr>
      </w:pPr>
      <w:proofErr w:type="gramStart"/>
      <w:r w:rsidRPr="0064435F">
        <w:rPr>
          <w:rFonts w:ascii="Times New Roman" w:hAnsi="Times New Roman"/>
          <w:sz w:val="24"/>
          <w:szCs w:val="24"/>
          <w:lang w:val="en-US"/>
        </w:rPr>
        <w:t>In order to</w:t>
      </w:r>
      <w:proofErr w:type="gramEnd"/>
      <w:r w:rsidRPr="0064435F">
        <w:rPr>
          <w:rFonts w:ascii="Times New Roman" w:hAnsi="Times New Roman"/>
          <w:sz w:val="24"/>
          <w:szCs w:val="24"/>
          <w:lang w:val="en-US"/>
        </w:rPr>
        <w:t xml:space="preserve"> assess the profitability of the scenario describe in the above section, this thesis first determines the volume, meaning the aTaxis’ fleet size. Then, the costs </w:t>
      </w:r>
      <w:proofErr w:type="gramStart"/>
      <w:r w:rsidRPr="0064435F">
        <w:rPr>
          <w:rFonts w:ascii="Times New Roman" w:hAnsi="Times New Roman"/>
          <w:sz w:val="24"/>
          <w:szCs w:val="24"/>
          <w:lang w:val="en-US"/>
        </w:rPr>
        <w:t>are summarized</w:t>
      </w:r>
      <w:proofErr w:type="gramEnd"/>
      <w:r w:rsidRPr="0064435F">
        <w:rPr>
          <w:rFonts w:ascii="Times New Roman" w:hAnsi="Times New Roman"/>
          <w:sz w:val="24"/>
          <w:szCs w:val="24"/>
          <w:lang w:val="en-US"/>
        </w:rPr>
        <w:t xml:space="preserve">. To finally, assess the feasibility of the price needed for the project to be at least </w:t>
      </w:r>
      <w:r w:rsidR="001C1025" w:rsidRPr="0064435F">
        <w:rPr>
          <w:rFonts w:ascii="Times New Roman" w:hAnsi="Times New Roman"/>
          <w:sz w:val="24"/>
          <w:szCs w:val="24"/>
          <w:lang w:val="en-US"/>
        </w:rPr>
        <w:t>break even</w:t>
      </w:r>
      <w:r w:rsidRPr="0064435F">
        <w:rPr>
          <w:rFonts w:ascii="Times New Roman" w:hAnsi="Times New Roman"/>
          <w:sz w:val="24"/>
          <w:szCs w:val="24"/>
          <w:lang w:val="en-US"/>
        </w:rPr>
        <w:t>.</w:t>
      </w:r>
    </w:p>
    <w:p w14:paraId="16E73544" w14:textId="77777777" w:rsidR="00F471FC" w:rsidRPr="0064435F" w:rsidRDefault="00F471FC" w:rsidP="00F471FC">
      <w:pPr>
        <w:spacing w:line="360" w:lineRule="auto"/>
        <w:jc w:val="both"/>
        <w:rPr>
          <w:rFonts w:ascii="Times New Roman" w:hAnsi="Times New Roman"/>
          <w:sz w:val="24"/>
          <w:szCs w:val="24"/>
          <w:lang w:val="en-US"/>
        </w:rPr>
      </w:pPr>
    </w:p>
    <w:p w14:paraId="675B348E" w14:textId="5F8965A5" w:rsidR="00713A00" w:rsidRPr="0064435F" w:rsidRDefault="00F471FC" w:rsidP="00F471FC">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methodology used for the fleet sizing in this thesis is an agent-based simulation similar to 1, </w:t>
      </w:r>
      <w:r w:rsidR="009A3883" w:rsidRPr="0064435F">
        <w:rPr>
          <w:rFonts w:ascii="Times New Roman" w:hAnsi="Times New Roman"/>
          <w:sz w:val="24"/>
          <w:szCs w:val="24"/>
          <w:lang w:val="en-US"/>
        </w:rPr>
        <w:fldChar w:fldCharType="begin"/>
      </w:r>
      <w:r w:rsidR="009A3883" w:rsidRPr="0064435F">
        <w:rPr>
          <w:rFonts w:ascii="Times New Roman" w:hAnsi="Times New Roman"/>
          <w:sz w:val="24"/>
          <w:szCs w:val="24"/>
          <w:lang w:val="en-US"/>
        </w:rPr>
        <w:instrText xml:space="preserve"> ADDIN ZOTERO_ITEM CSL_CITATION {"citationID":"NdElcE43","properties":{"formattedCitation":"(Zachariah, 2013)","plainCitation":"(Zachariah, 2013)","noteIndex":0},"citationItems":[{"id":644,"uris":["http://zotero.org/users/8331578/items/MQ99BCP7"],"uri":["http://zotero.org/users/8331578/items/MQ99BCP7"],"itemData":{"id":644,"type":"thesis","language":"EN","number-of-pages":"79","publisher":"Princeton University","title":"Are We There Yet? A Proposal for an Autonomous Taxi System in New Jersey and a Preliminary Foundation for Empty Vehicle Routing","author":[{"family":"Zachariah","given":"Jaison J."}],"issued":{"date-parts":[["2013",6]]}}}],"schema":"https://github.com/citation-style-language/schema/raw/master/csl-citation.json"} </w:instrText>
      </w:r>
      <w:r w:rsidR="009A3883" w:rsidRPr="0064435F">
        <w:rPr>
          <w:rFonts w:ascii="Times New Roman" w:hAnsi="Times New Roman"/>
          <w:sz w:val="24"/>
          <w:szCs w:val="24"/>
          <w:lang w:val="en-US"/>
        </w:rPr>
        <w:fldChar w:fldCharType="separate"/>
      </w:r>
      <w:r w:rsidR="009A3883" w:rsidRPr="0064435F">
        <w:rPr>
          <w:rFonts w:ascii="Times New Roman" w:hAnsi="Times New Roman"/>
          <w:sz w:val="24"/>
          <w:lang w:val="en-US"/>
        </w:rPr>
        <w:t>(Zachariah, 2013)</w:t>
      </w:r>
      <w:r w:rsidR="009A3883"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007D7881" w:rsidRPr="0064435F">
        <w:rPr>
          <w:rFonts w:ascii="Times New Roman" w:hAnsi="Times New Roman"/>
          <w:sz w:val="24"/>
          <w:szCs w:val="24"/>
          <w:lang w:val="en-US"/>
        </w:rPr>
        <w:fldChar w:fldCharType="begin"/>
      </w:r>
      <w:r w:rsidR="007D7881" w:rsidRPr="0064435F">
        <w:rPr>
          <w:rFonts w:ascii="Times New Roman" w:hAnsi="Times New Roman"/>
          <w:sz w:val="24"/>
          <w:szCs w:val="24"/>
          <w:lang w:val="en-US"/>
        </w:rPr>
        <w:instrText xml:space="preserve"> ADDIN ZOTERO_ITEM CSL_CITATION {"citationID":"XhJlt4qQ","properties":{"formattedCitation":"(Zhu, 2016)","plainCitation":"(Zhu, 2016)","noteIndex":0},"citationItems":[{"id":645,"uris":["http://zotero.org/users/8331578/items/TP56FGMA"],"uri":["http://zotero.org/users/8331578/items/TP56FGMA"],"itemData":{"id":645,"type":"thesis","language":"EN","number-of-pages":"82","publisher":"Princeton University","title":"Make American Transportation Great Again: Autonomous Taxi Fleet Management Strategies","author":[{"family":"Zhu","given":"Shriley"}],"issued":{"date-parts":[["2016",5]]}}}],"schema":"https://github.com/citation-style-language/schema/raw/master/csl-citation.json"} </w:instrText>
      </w:r>
      <w:r w:rsidR="007D7881" w:rsidRPr="0064435F">
        <w:rPr>
          <w:rFonts w:ascii="Times New Roman" w:hAnsi="Times New Roman"/>
          <w:sz w:val="24"/>
          <w:szCs w:val="24"/>
          <w:lang w:val="en-US"/>
        </w:rPr>
        <w:fldChar w:fldCharType="separate"/>
      </w:r>
      <w:r w:rsidR="007D7881" w:rsidRPr="0064435F">
        <w:rPr>
          <w:rFonts w:ascii="Times New Roman" w:hAnsi="Times New Roman"/>
          <w:sz w:val="24"/>
          <w:lang w:val="en-US"/>
        </w:rPr>
        <w:t>(Zhu, 2016)</w:t>
      </w:r>
      <w:r w:rsidR="007D7881"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00D50874" w:rsidRPr="0064435F">
        <w:rPr>
          <w:rFonts w:ascii="Times New Roman" w:hAnsi="Times New Roman"/>
          <w:sz w:val="24"/>
          <w:szCs w:val="24"/>
          <w:lang w:val="en-US"/>
        </w:rPr>
        <w:fldChar w:fldCharType="begin"/>
      </w:r>
      <w:r w:rsidR="00D50874" w:rsidRPr="0064435F">
        <w:rPr>
          <w:rFonts w:ascii="Times New Roman" w:hAnsi="Times New Roman"/>
          <w:sz w:val="24"/>
          <w:szCs w:val="24"/>
          <w:lang w:val="en-US"/>
        </w:rPr>
        <w:instrText xml:space="preserve"> ADDIN ZOTERO_ITEM CSL_CITATION {"citationID":"nedkV2SL","properties":{"formattedCitation":"(</w:instrText>
      </w:r>
      <w:r w:rsidR="00D50874" w:rsidRPr="0064435F">
        <w:rPr>
          <w:rFonts w:ascii="Times New Roman" w:hAnsi="Times New Roman"/>
          <w:sz w:val="24"/>
          <w:szCs w:val="24"/>
        </w:rPr>
        <w:instrText xml:space="preserve">D. Fagnant &amp; Kockelman, 2016)","plainCitation":"(D. Fagnant &amp; Kockelman, 2016)","noteIndex":0},"citationItems":[{"id":636,"uris":["http://zotero.org/users/8331578/items/DXHU9THF"],"uri":["http://zotero.org/users/8331578/items/DXHU9THF"],"itemData":{"id":636,"type":"article-newspaper","container-title":"Transportation","edition":"45","page":"1-16","title":"Dynamic ride-sharing and fleet sizing for a system of shared autonomous vehicles in Austin, Texas","author":[{"family":"Fagnant","given":"Daniel"},{"family":"Kockelman","given":"Kara"}],"issued":{"date-parts":[["2016"]]}}}],"schema":"https://github.com/citation-style-language/schema/raw/master/csl-citation.json"} </w:instrText>
      </w:r>
      <w:r w:rsidR="00D50874" w:rsidRPr="0064435F">
        <w:rPr>
          <w:rFonts w:ascii="Times New Roman" w:hAnsi="Times New Roman"/>
          <w:sz w:val="24"/>
          <w:szCs w:val="24"/>
          <w:lang w:val="en-US"/>
        </w:rPr>
        <w:fldChar w:fldCharType="separate"/>
      </w:r>
      <w:r w:rsidR="00D50874" w:rsidRPr="0064435F">
        <w:rPr>
          <w:rFonts w:ascii="Times New Roman" w:hAnsi="Times New Roman"/>
          <w:sz w:val="24"/>
        </w:rPr>
        <w:t>(D. Fagnant &amp; Kockelman, 2016)</w:t>
      </w:r>
      <w:r w:rsidR="00D50874" w:rsidRPr="0064435F">
        <w:rPr>
          <w:rFonts w:ascii="Times New Roman" w:hAnsi="Times New Roman"/>
          <w:sz w:val="24"/>
          <w:szCs w:val="24"/>
          <w:lang w:val="en-US"/>
        </w:rPr>
        <w:fldChar w:fldCharType="end"/>
      </w:r>
      <w:r w:rsidR="001C1025" w:rsidRPr="0064435F">
        <w:rPr>
          <w:rFonts w:ascii="Times New Roman" w:hAnsi="Times New Roman"/>
          <w:sz w:val="24"/>
          <w:szCs w:val="24"/>
        </w:rPr>
        <w:t xml:space="preserve">, </w:t>
      </w:r>
      <w:r w:rsidR="009539A1" w:rsidRPr="0064435F">
        <w:rPr>
          <w:rFonts w:ascii="Times New Roman" w:hAnsi="Times New Roman"/>
          <w:sz w:val="24"/>
          <w:szCs w:val="24"/>
          <w:lang w:val="en-US"/>
        </w:rPr>
        <w:fldChar w:fldCharType="begin"/>
      </w:r>
      <w:r w:rsidR="009539A1" w:rsidRPr="0064435F">
        <w:rPr>
          <w:rFonts w:ascii="Times New Roman" w:hAnsi="Times New Roman"/>
          <w:sz w:val="24"/>
          <w:szCs w:val="24"/>
        </w:rPr>
        <w:instrText xml:space="preserve"> ADDIN ZOTERO_ITEM CSL_CITATION {"citationID":"seE7q3ww","properties":{"formattedCitation":"(Loeb &amp; Kockelman, 2019)","plainCitation":"(Loeb &amp; Kockelman, 2019)","noteIndex":0},"citationItems":[{"id":640,"uris":["http://zotero.org/users/8331578/items/MHBTXGYV"],"uri":["http://zotero.org/users/8331578/items/MHBTXGYV"],"itemData":{"id":640,"type":"article-newspaper","container-title":"Transportation Research Part A","edition":"121","page":"374-385","title":"Fleet performance and cost evaluation of a shared autonomous electric vehicle fleet: a case study for Austin, Texas","author":[{"family":"Loeb","given":"Benjamin"},{"family":"Kockelman","given":"Kara"}],"issued":{"date-parts":[["2019"]]}}}],"schema":"https://github.com/citation-style-language/schema/raw/master/csl-citation.json"} </w:instrText>
      </w:r>
      <w:r w:rsidR="009539A1" w:rsidRPr="0064435F">
        <w:rPr>
          <w:rFonts w:ascii="Times New Roman" w:hAnsi="Times New Roman"/>
          <w:sz w:val="24"/>
          <w:szCs w:val="24"/>
          <w:lang w:val="en-US"/>
        </w:rPr>
        <w:fldChar w:fldCharType="separate"/>
      </w:r>
      <w:r w:rsidR="009539A1" w:rsidRPr="0064435F">
        <w:rPr>
          <w:rFonts w:ascii="Times New Roman" w:hAnsi="Times New Roman"/>
          <w:sz w:val="24"/>
        </w:rPr>
        <w:t>(Loeb &amp; Kockelman, 2019)</w:t>
      </w:r>
      <w:r w:rsidR="009539A1" w:rsidRPr="0064435F">
        <w:rPr>
          <w:rFonts w:ascii="Times New Roman" w:hAnsi="Times New Roman"/>
          <w:sz w:val="24"/>
          <w:szCs w:val="24"/>
          <w:lang w:val="en-US"/>
        </w:rPr>
        <w:fldChar w:fldCharType="end"/>
      </w:r>
      <w:r w:rsidR="001C1025" w:rsidRPr="0064435F">
        <w:rPr>
          <w:rFonts w:ascii="Times New Roman" w:hAnsi="Times New Roman"/>
          <w:sz w:val="24"/>
          <w:szCs w:val="24"/>
        </w:rPr>
        <w:t xml:space="preserve">, </w:t>
      </w:r>
      <w:r w:rsidR="009539A1" w:rsidRPr="0064435F">
        <w:rPr>
          <w:rFonts w:ascii="Times New Roman" w:hAnsi="Times New Roman"/>
          <w:sz w:val="24"/>
          <w:szCs w:val="24"/>
          <w:lang w:val="en-US"/>
        </w:rPr>
        <w:fldChar w:fldCharType="begin"/>
      </w:r>
      <w:r w:rsidR="009539A1" w:rsidRPr="0064435F">
        <w:rPr>
          <w:rFonts w:ascii="Times New Roman" w:hAnsi="Times New Roman"/>
          <w:sz w:val="24"/>
          <w:szCs w:val="24"/>
        </w:rPr>
        <w:instrText xml:space="preserve"> ADDIN ZOTERO_ITEM CSL_CITATION {"citationID":"Qs41YJRB","properties":{"formattedCitation":"(Liu et al., 2017)","plainCitation":"(Liu et al., 2017)","noteIndex":0},"citationItems":[{"id":639,"uris":["http://zotero.org/users/8331578/items/WYGBMP5C"],"uri":["http://zotero.org/users/8331578/items/WYGBMP5C"],"itemData":{"id":639,"type":"article-newspaper","container-title":"Transportation","edition":"44","page":"1261-1278","title":"Tracking a system of shared autonomous vehicles across the Austin, Texas network using agent-based simulation","author":[{"family":"Liu","given":"Jun"},{"family":"Kockelman","given":"Kara"},{"family":"Boesch","given":"Patrick"},{"family":"Ciari","given":"Francesco"}],"issued":{"date-parts":[["2017"]]}}}],"schema":"https://github.com/citation-style-language/schema/raw/master/csl-citation.json"} </w:instrText>
      </w:r>
      <w:r w:rsidR="009539A1" w:rsidRPr="0064435F">
        <w:rPr>
          <w:rFonts w:ascii="Times New Roman" w:hAnsi="Times New Roman"/>
          <w:sz w:val="24"/>
          <w:szCs w:val="24"/>
          <w:lang w:val="en-US"/>
        </w:rPr>
        <w:fldChar w:fldCharType="separate"/>
      </w:r>
      <w:r w:rsidR="009539A1" w:rsidRPr="0064435F">
        <w:rPr>
          <w:rFonts w:ascii="Times New Roman" w:hAnsi="Times New Roman"/>
          <w:sz w:val="24"/>
        </w:rPr>
        <w:t>(Liu et al., 2017)</w:t>
      </w:r>
      <w:r w:rsidR="009539A1" w:rsidRPr="0064435F">
        <w:rPr>
          <w:rFonts w:ascii="Times New Roman" w:hAnsi="Times New Roman"/>
          <w:sz w:val="24"/>
          <w:szCs w:val="24"/>
          <w:lang w:val="en-US"/>
        </w:rPr>
        <w:fldChar w:fldCharType="end"/>
      </w:r>
      <w:r w:rsidRPr="0064435F">
        <w:rPr>
          <w:rFonts w:ascii="Times New Roman" w:hAnsi="Times New Roman"/>
          <w:sz w:val="24"/>
          <w:szCs w:val="24"/>
        </w:rPr>
        <w:t xml:space="preserve">, </w:t>
      </w:r>
      <w:r w:rsidR="00EE0690" w:rsidRPr="0064435F">
        <w:rPr>
          <w:rFonts w:ascii="Times New Roman" w:hAnsi="Times New Roman"/>
          <w:sz w:val="24"/>
          <w:szCs w:val="24"/>
          <w:lang w:val="en-US"/>
        </w:rPr>
        <w:fldChar w:fldCharType="begin"/>
      </w:r>
      <w:r w:rsidR="00EE0690" w:rsidRPr="0064435F">
        <w:rPr>
          <w:rFonts w:ascii="Times New Roman" w:hAnsi="Times New Roman"/>
          <w:sz w:val="24"/>
          <w:szCs w:val="24"/>
        </w:rPr>
        <w:instrText xml:space="preserve"> ADDIN ZOTERO_ITEM CSL_CITATION {"citationID":"NBAUfT8B","properties":{"formattedCitation":"(Burghout &amp; Andr\\uc0\\u233{}asson, 2015)","plainCitation":"(Burghout &amp; Andréasson, 2015)","noteIndex":0},"citationItems":[{"id":50,"uris":["http://zotero.org/users/8331578/items/EBM7PNTF"],"uri":["http://zotero.org/users/8331578/items/EBM7PNTF"],"itemData":{"id":50,"type":"paper-conference","event":". Proceedings of the 94th annual meeting of the Transportation Research Board","title":"Impacts of Shared Autonomous Taxis in a Metropolitan Area","URL":"https://www.researchgate.net/publication/298346251_Impacts_of_Shared_Autonomous_Taxis_in_a_Metropolitan_Area","author":[{"family":"Burghout","given":"Wilco"},{"family":"Andréasson","given":"Ingmar"}],"accessed":{"date-parts":[["2021",8,9]]},"issued":{"date-parts":[["2015"]]}}}],"schema":"https://github.com/citation-style-language/schema/raw/master/csl-citation.json"} </w:instrText>
      </w:r>
      <w:r w:rsidR="00EE0690" w:rsidRPr="0064435F">
        <w:rPr>
          <w:rFonts w:ascii="Times New Roman" w:hAnsi="Times New Roman"/>
          <w:sz w:val="24"/>
          <w:szCs w:val="24"/>
          <w:lang w:val="en-US"/>
        </w:rPr>
        <w:fldChar w:fldCharType="separate"/>
      </w:r>
      <w:r w:rsidR="00EE0690" w:rsidRPr="0064435F">
        <w:rPr>
          <w:rFonts w:ascii="Times New Roman" w:hAnsi="Times New Roman"/>
          <w:sz w:val="24"/>
          <w:szCs w:val="24"/>
        </w:rPr>
        <w:t>(Burghout &amp; Andréasson, 2015)</w:t>
      </w:r>
      <w:r w:rsidR="00EE0690" w:rsidRPr="0064435F">
        <w:rPr>
          <w:rFonts w:ascii="Times New Roman" w:hAnsi="Times New Roman"/>
          <w:sz w:val="24"/>
          <w:szCs w:val="24"/>
          <w:lang w:val="en-US"/>
        </w:rPr>
        <w:fldChar w:fldCharType="end"/>
      </w:r>
      <w:r w:rsidR="001C1025" w:rsidRPr="0064435F">
        <w:rPr>
          <w:rFonts w:ascii="Times New Roman" w:hAnsi="Times New Roman"/>
          <w:sz w:val="24"/>
          <w:szCs w:val="24"/>
        </w:rPr>
        <w:t xml:space="preserve">, </w:t>
      </w:r>
      <w:r w:rsidR="00CF79C2" w:rsidRPr="0064435F">
        <w:rPr>
          <w:rFonts w:ascii="Times New Roman" w:hAnsi="Times New Roman"/>
          <w:sz w:val="24"/>
          <w:szCs w:val="24"/>
          <w:lang w:val="en-US"/>
        </w:rPr>
        <w:fldChar w:fldCharType="begin"/>
      </w:r>
      <w:r w:rsidR="00CF79C2" w:rsidRPr="0064435F">
        <w:rPr>
          <w:rFonts w:ascii="Times New Roman" w:hAnsi="Times New Roman"/>
          <w:sz w:val="24"/>
          <w:szCs w:val="24"/>
        </w:rPr>
        <w:instrText xml:space="preserve"> ADDIN ZOTERO_ITEM CSL_CITATION {"citationID":"JPwztxRV","properties":{"formattedCitation":"(Spieser et al., 2014)","plainCitation":"(Spieser et al., 2014)","noteIndex":0},"citationItems":[{"id":2,"uris":["http://zotero.org/users/8331578/items/5FCPH2VS"],"uri":["http://zotero.org/users/8331578/items/5FCPH2VS"],"itemData":{"id":2,"type":"chapter","abstract":"The objective of this work is to provide analytical guidelines and </w:instrText>
      </w:r>
      <w:r w:rsidR="00CF79C2" w:rsidRPr="0064435F">
        <w:rPr>
          <w:rFonts w:ascii="Times New Roman" w:hAnsi="Times New Roman"/>
          <w:sz w:val="24"/>
          <w:szCs w:val="24"/>
          <w:lang w:val="en-US"/>
        </w:rPr>
        <w:instrText>ﬁ</w:instrText>
      </w:r>
      <w:r w:rsidR="00CF79C2" w:rsidRPr="0064435F">
        <w:rPr>
          <w:rFonts w:ascii="Times New Roman" w:hAnsi="Times New Roman"/>
          <w:sz w:val="24"/>
          <w:szCs w:val="24"/>
        </w:rPr>
        <w:instrText>nancial justi</w:instrText>
      </w:r>
      <w:r w:rsidR="00CF79C2" w:rsidRPr="0064435F">
        <w:rPr>
          <w:rFonts w:ascii="Times New Roman" w:hAnsi="Times New Roman"/>
          <w:sz w:val="24"/>
          <w:szCs w:val="24"/>
          <w:lang w:val="en-US"/>
        </w:rPr>
        <w:instrText>ﬁ</w:instrText>
      </w:r>
      <w:r w:rsidR="00CF79C2" w:rsidRPr="0064435F">
        <w:rPr>
          <w:rFonts w:ascii="Times New Roman" w:hAnsi="Times New Roman"/>
          <w:sz w:val="24"/>
          <w:szCs w:val="24"/>
        </w:rPr>
        <w:instrText>cation for the design of shared-vehicle mobility-on-demand systems. Speci</w:instrText>
      </w:r>
      <w:r w:rsidR="00CF79C2" w:rsidRPr="0064435F">
        <w:rPr>
          <w:rFonts w:ascii="Times New Roman" w:hAnsi="Times New Roman"/>
          <w:sz w:val="24"/>
          <w:szCs w:val="24"/>
          <w:lang w:val="en-US"/>
        </w:rPr>
        <w:instrText>ﬁ</w:instrText>
      </w:r>
      <w:r w:rsidR="00CF79C2" w:rsidRPr="0064435F">
        <w:rPr>
          <w:rFonts w:ascii="Times New Roman" w:hAnsi="Times New Roman"/>
          <w:sz w:val="24"/>
          <w:szCs w:val="24"/>
        </w:rPr>
        <w:instrText xml:space="preserve">cally, we consider the fundamental issue of determining the appropriate number of vehicles to </w:instrText>
      </w:r>
      <w:r w:rsidR="00CF79C2" w:rsidRPr="0064435F">
        <w:rPr>
          <w:rFonts w:ascii="Times New Roman" w:hAnsi="Times New Roman"/>
          <w:sz w:val="24"/>
          <w:szCs w:val="24"/>
          <w:lang w:val="en-US"/>
        </w:rPr>
        <w:instrText>ﬁ</w:instrText>
      </w:r>
      <w:r w:rsidR="00CF79C2" w:rsidRPr="0064435F">
        <w:rPr>
          <w:rFonts w:ascii="Times New Roman" w:hAnsi="Times New Roman"/>
          <w:sz w:val="24"/>
          <w:szCs w:val="24"/>
        </w:rPr>
        <w:instrText xml:space="preserve">eld in the </w:instrText>
      </w:r>
      <w:r w:rsidR="00CF79C2" w:rsidRPr="0064435F">
        <w:rPr>
          <w:rFonts w:ascii="Times New Roman" w:hAnsi="Times New Roman"/>
          <w:sz w:val="24"/>
          <w:szCs w:val="24"/>
          <w:lang w:val="en-US"/>
        </w:rPr>
        <w:instrText>ﬂ</w:instrText>
      </w:r>
      <w:r w:rsidR="00CF79C2" w:rsidRPr="0064435F">
        <w:rPr>
          <w:rFonts w:ascii="Times New Roman" w:hAnsi="Times New Roman"/>
          <w:sz w:val="24"/>
          <w:szCs w:val="24"/>
        </w:rPr>
        <w:instrText xml:space="preserve">eet, and estimate the </w:instrText>
      </w:r>
      <w:r w:rsidR="00CF79C2" w:rsidRPr="0064435F">
        <w:rPr>
          <w:rFonts w:ascii="Times New Roman" w:hAnsi="Times New Roman"/>
          <w:sz w:val="24"/>
          <w:szCs w:val="24"/>
          <w:lang w:val="en-US"/>
        </w:rPr>
        <w:instrText>ﬁ</w:instrText>
      </w:r>
      <w:r w:rsidR="00CF79C2" w:rsidRPr="0064435F">
        <w:rPr>
          <w:rFonts w:ascii="Times New Roman" w:hAnsi="Times New Roman"/>
          <w:sz w:val="24"/>
          <w:szCs w:val="24"/>
        </w:rPr>
        <w:instrText>nancial bene</w:instrText>
      </w:r>
      <w:r w:rsidR="00CF79C2" w:rsidRPr="0064435F">
        <w:rPr>
          <w:rFonts w:ascii="Times New Roman" w:hAnsi="Times New Roman"/>
          <w:sz w:val="24"/>
          <w:szCs w:val="24"/>
          <w:lang w:val="en-US"/>
        </w:rPr>
        <w:instrText>ﬁ</w:instrText>
      </w:r>
      <w:r w:rsidR="00CF79C2" w:rsidRPr="0064435F">
        <w:rPr>
          <w:rFonts w:ascii="Times New Roman" w:hAnsi="Times New Roman"/>
          <w:sz w:val="24"/>
          <w:szCs w:val="24"/>
        </w:rPr>
        <w:instrText xml:space="preserve">ts of several models of car sharing. As a case study, we consider replacing all modes of personal transportation in a city such as Singapore with a </w:instrText>
      </w:r>
      <w:r w:rsidR="00CF79C2" w:rsidRPr="0064435F">
        <w:rPr>
          <w:rFonts w:ascii="Times New Roman" w:hAnsi="Times New Roman"/>
          <w:sz w:val="24"/>
          <w:szCs w:val="24"/>
          <w:lang w:val="en-US"/>
        </w:rPr>
        <w:instrText>ﬂ</w:instrText>
      </w:r>
      <w:r w:rsidR="00CF79C2" w:rsidRPr="0064435F">
        <w:rPr>
          <w:rFonts w:ascii="Times New Roman" w:hAnsi="Times New Roman"/>
          <w:sz w:val="24"/>
          <w:szCs w:val="24"/>
        </w:rPr>
        <w:instrText xml:space="preserve">eet of shared automated vehicles, able to drive themselves, e.g., to move to a customer’s location. Using actual transportation data, our analysis suggests a shared-vehicle mobility solution can meet the personal mobility needs of the entire population with a </w:instrText>
      </w:r>
      <w:r w:rsidR="00CF79C2" w:rsidRPr="0064435F">
        <w:rPr>
          <w:rFonts w:ascii="Times New Roman" w:hAnsi="Times New Roman"/>
          <w:sz w:val="24"/>
          <w:szCs w:val="24"/>
          <w:lang w:val="en-US"/>
        </w:rPr>
        <w:instrText>ﬂ</w:instrText>
      </w:r>
      <w:r w:rsidR="00CF79C2" w:rsidRPr="0064435F">
        <w:rPr>
          <w:rFonts w:ascii="Times New Roman" w:hAnsi="Times New Roman"/>
          <w:sz w:val="24"/>
          <w:szCs w:val="24"/>
        </w:rPr>
        <w:instrText xml:space="preserve">eet whose size is approximately 1/3 of the total number of passenger vehicles currently in operation.","container-title":"Road Vehicle Automation","event-place":"Cham","ISBN":"978-3-319-05989-1","language":"en","note":"collection-title: Lecture Notes in Mobility\nDOI: 10.1007/978-3-319-05990-7_20","page":"229-245","publisher":"Springer International Publishing","publisher-place":"Cham","source":"DOI.org (Crossref)","title":"Toward a Systematic Approach to the Design and Evaluation of Automated Mobility-on-Demand Systems: A Case Study in Singapore","title-short":"Toward a Systematic Approach to the Design and Evaluation of Automated Mobility-on-Demand Systems","URL":"http://link.springer.com/10.1007/978-3-319-05990-7_20","editor":[{"family":"Meyer","given":"Gereon"},{"family":"Beiker","given":"Sven"}],"author":[{"family":"Spieser","given":"Kevin"},{"family":"Treleaven","given":"Kyle"},{"family":"Zhang","given":"Rick"},{"family":"Frazzoli","given":"Emilio"},{"family":"Morton","given":"Daniel"},{"family":"Pavone","given":"Marco"}],"accessed":{"date-parts":[["2021",8,9]]},"issued":{"date-parts":[["2014"]]}}}],"schema":"https://github.com/citation-style-language/schema/raw/master/csl-citation.json"} </w:instrText>
      </w:r>
      <w:r w:rsidR="00CF79C2" w:rsidRPr="0064435F">
        <w:rPr>
          <w:rFonts w:ascii="Times New Roman" w:hAnsi="Times New Roman"/>
          <w:sz w:val="24"/>
          <w:szCs w:val="24"/>
          <w:lang w:val="en-US"/>
        </w:rPr>
        <w:fldChar w:fldCharType="separate"/>
      </w:r>
      <w:r w:rsidR="00CF79C2" w:rsidRPr="0064435F">
        <w:rPr>
          <w:rFonts w:ascii="Times New Roman" w:hAnsi="Times New Roman"/>
          <w:sz w:val="24"/>
        </w:rPr>
        <w:t>(Spieser et al., 2014)</w:t>
      </w:r>
      <w:r w:rsidR="00CF79C2" w:rsidRPr="0064435F">
        <w:rPr>
          <w:rFonts w:ascii="Times New Roman" w:hAnsi="Times New Roman"/>
          <w:sz w:val="24"/>
          <w:szCs w:val="24"/>
          <w:lang w:val="en-US"/>
        </w:rPr>
        <w:fldChar w:fldCharType="end"/>
      </w:r>
      <w:r w:rsidRPr="0064435F">
        <w:rPr>
          <w:rFonts w:ascii="Times New Roman" w:hAnsi="Times New Roman"/>
          <w:sz w:val="24"/>
          <w:szCs w:val="24"/>
        </w:rPr>
        <w:t xml:space="preserve">, </w:t>
      </w:r>
      <w:r w:rsidR="0043441A" w:rsidRPr="0064435F">
        <w:rPr>
          <w:rFonts w:ascii="Times New Roman" w:hAnsi="Times New Roman"/>
          <w:sz w:val="24"/>
          <w:szCs w:val="24"/>
        </w:rPr>
        <w:fldChar w:fldCharType="begin"/>
      </w:r>
      <w:r w:rsidR="0043441A" w:rsidRPr="0064435F">
        <w:rPr>
          <w:rFonts w:ascii="Times New Roman" w:hAnsi="Times New Roman"/>
          <w:sz w:val="24"/>
          <w:szCs w:val="24"/>
        </w:rPr>
        <w:instrText xml:space="preserve"> ADDIN ZOTERO_ITEM CSL_CITATION {"citationID":"9h1KpthJ","properties":{"formattedCitation":"(Auld et al., 2017)","plainCitation":"(Auld et al., 2017)","noteIndex":0},"citationItems":[{"id":53,"uris":["http://zotero.org/users/8331578/items/USE8CFDH"],"uri":["http://zotero.org/users/8331578/items/USE8CFDH"],"itemData":{"id":53,"type":"article-journal","language":"en","page":"16","source":"Zotero","title":"Analysis of the impacts of CAV technologies on travel demand","author":[{"family":"Auld","given":"Joshua"},{"family":"Sokolov","given":"Vadim"},{"family":"Stephens","given":"Thomas"}],"issued":{"date-parts":[["2017"]]}}}],"schema":"https://github.com/citation-style-language/schema/raw/master/csl-citation.json"} </w:instrText>
      </w:r>
      <w:r w:rsidR="0043441A" w:rsidRPr="0064435F">
        <w:rPr>
          <w:rFonts w:ascii="Times New Roman" w:hAnsi="Times New Roman"/>
          <w:sz w:val="24"/>
          <w:szCs w:val="24"/>
        </w:rPr>
        <w:fldChar w:fldCharType="separate"/>
      </w:r>
      <w:r w:rsidR="0043441A" w:rsidRPr="0064435F">
        <w:rPr>
          <w:rFonts w:ascii="Times New Roman" w:hAnsi="Times New Roman"/>
          <w:sz w:val="24"/>
        </w:rPr>
        <w:t>(Auld et al., 2017)</w:t>
      </w:r>
      <w:r w:rsidR="0043441A" w:rsidRPr="0064435F">
        <w:rPr>
          <w:rFonts w:ascii="Times New Roman" w:hAnsi="Times New Roman"/>
          <w:sz w:val="24"/>
          <w:szCs w:val="24"/>
        </w:rPr>
        <w:fldChar w:fldCharType="end"/>
      </w:r>
      <w:r w:rsidRPr="0064435F">
        <w:rPr>
          <w:rFonts w:ascii="Times New Roman" w:hAnsi="Times New Roman"/>
          <w:sz w:val="24"/>
          <w:szCs w:val="24"/>
        </w:rPr>
        <w:t>,</w:t>
      </w:r>
      <w:r w:rsidR="001C1025" w:rsidRPr="0064435F">
        <w:rPr>
          <w:rFonts w:ascii="Times New Roman" w:hAnsi="Times New Roman"/>
          <w:sz w:val="24"/>
          <w:szCs w:val="24"/>
        </w:rPr>
        <w:t xml:space="preserve"> </w:t>
      </w:r>
      <w:r w:rsidR="000F0CA8" w:rsidRPr="0064435F">
        <w:rPr>
          <w:rFonts w:ascii="Times New Roman" w:hAnsi="Times New Roman"/>
          <w:sz w:val="24"/>
          <w:szCs w:val="24"/>
          <w:lang w:val="en-US"/>
        </w:rPr>
        <w:fldChar w:fldCharType="begin"/>
      </w:r>
      <w:r w:rsidR="000F0CA8" w:rsidRPr="0064435F">
        <w:rPr>
          <w:rFonts w:ascii="Times New Roman" w:hAnsi="Times New Roman"/>
          <w:sz w:val="24"/>
          <w:szCs w:val="24"/>
        </w:rPr>
        <w:instrText xml:space="preserve"> ADDIN ZOTERO_ITEM CSL_CITATION {"citationID":"CPsWQNIT","properties":{"formattedCitation":"(ITF, 2015)","plainCitation":"(ITF, 2015)","noteIndex":0},"citationItems":[{"id":616,"uris":["http://zotero.org/users/8331578/items/TFWPGNV9"],"uri":["http://zotero.org/users/8331578/items/TFWPGNV9"],"itemData":{"id":616,"type":"report","event-place":"Paris","publisher":"OECD","publisher-place":"Paris","title":"Urban Mobility System Upgrade: How shared self-driving cars could change city traffic","URL":"https://www.itf-oecd.org/sites/default/files/docs/15cpb_self-drivingcars.pdf","author":[{"family":"ITF","given":""}],"accessed":{"date-parts":[["2021",8,9]]},"issued":{"date-parts":[["2015"]]}}}],"schema":"https://github.com/citation-style-language/schema/raw/master/csl-citation.json"} </w:instrText>
      </w:r>
      <w:r w:rsidR="000F0CA8" w:rsidRPr="0064435F">
        <w:rPr>
          <w:rFonts w:ascii="Times New Roman" w:hAnsi="Times New Roman"/>
          <w:sz w:val="24"/>
          <w:szCs w:val="24"/>
          <w:lang w:val="en-US"/>
        </w:rPr>
        <w:fldChar w:fldCharType="separate"/>
      </w:r>
      <w:r w:rsidR="000F0CA8" w:rsidRPr="0064435F">
        <w:rPr>
          <w:rFonts w:ascii="Times New Roman" w:hAnsi="Times New Roman"/>
          <w:sz w:val="24"/>
        </w:rPr>
        <w:t>(ITF, 2015)</w:t>
      </w:r>
      <w:r w:rsidR="000F0CA8" w:rsidRPr="0064435F">
        <w:rPr>
          <w:rFonts w:ascii="Times New Roman" w:hAnsi="Times New Roman"/>
          <w:sz w:val="24"/>
          <w:szCs w:val="24"/>
          <w:lang w:val="en-US"/>
        </w:rPr>
        <w:fldChar w:fldCharType="end"/>
      </w:r>
      <w:r w:rsidR="000F0CA8" w:rsidRPr="0064435F">
        <w:rPr>
          <w:rFonts w:ascii="Times New Roman" w:hAnsi="Times New Roman"/>
          <w:sz w:val="24"/>
          <w:szCs w:val="24"/>
        </w:rPr>
        <w:t>,</w:t>
      </w:r>
      <w:r w:rsidR="001C1025" w:rsidRPr="0064435F">
        <w:rPr>
          <w:rFonts w:ascii="Times New Roman" w:hAnsi="Times New Roman"/>
          <w:sz w:val="24"/>
          <w:szCs w:val="24"/>
        </w:rPr>
        <w:t xml:space="preserve"> </w:t>
      </w:r>
      <w:r w:rsidR="005D58F9" w:rsidRPr="0064435F">
        <w:rPr>
          <w:rFonts w:ascii="Times New Roman" w:hAnsi="Times New Roman"/>
          <w:sz w:val="24"/>
          <w:szCs w:val="24"/>
          <w:lang w:val="en-US"/>
        </w:rPr>
        <w:fldChar w:fldCharType="begin"/>
      </w:r>
      <w:r w:rsidR="005D58F9" w:rsidRPr="0064435F">
        <w:rPr>
          <w:rFonts w:ascii="Times New Roman" w:hAnsi="Times New Roman"/>
          <w:sz w:val="24"/>
          <w:szCs w:val="24"/>
        </w:rPr>
        <w:instrText xml:space="preserve"> ADDIN ZOTERO_ITEM CSL_CITATION {"citationID":"Z9tvOWvg","properties":{"formattedCitation":"(Chen et al., 2016)","plainCitation":"(Chen et al., 2016)","noteIndex":0},"citationItems":[{"id":75,"uris":["http://zotero.org/users/8331578/items/B7LD37SD"],"uri":["http://zotero.org/users/8331578/items/B7LD37SD"],"itemData":{"id":75,"type":"article-journal","abstract":"There are natural synergies between shared autonomous vehicle (AV) fleets and electric vehicle (EV) technology, since fleets of AVs resolve the practical limitations of today’s non-autonomous EVs, including traveler range anxiety, access to charging infrastructure, and charging time management. Fleet-managed AVs relieve such concerns, managing range and charging activities based on real-time trip demand and established charging-station locations, as demonstrated in this paper. This work explores the management of a fleet of shared autonomous electric vehicles (SAEVs) in a regional, discrete-time, agent-based model. The simulation examines the operation of SAEVs under various vehicle range and charging infrastructure scenarios in a gridded city modeled roughly after the densities of Austin, Texas.","container-title":"Transportation Research Part A: Policy and Practice","issue":"C","language":"en","note":"publisher: Elsevier","page":"243-254","source":"ideas.repec.org","title":"Operations of a shared, autonomous, electric vehicle fleet: Implications of vehicle &amp; charging infrastructure decisions","title-short":"Operations of a shared, autonomous, electric vehicle fleet","volume":"94","author":[{"family":"Chen","given":"T. Donna"},{"family":"Kockelman","given":"Kara M."},{"family":"Hanna","given":"Josiah P."}],"issued":{"date-parts":[["2016"]]}}}],"schema":"https://github.com/citation-style-language/schema/raw/master/csl-citation.json"} </w:instrText>
      </w:r>
      <w:r w:rsidR="005D58F9" w:rsidRPr="0064435F">
        <w:rPr>
          <w:rFonts w:ascii="Times New Roman" w:hAnsi="Times New Roman"/>
          <w:sz w:val="24"/>
          <w:szCs w:val="24"/>
          <w:lang w:val="en-US"/>
        </w:rPr>
        <w:fldChar w:fldCharType="separate"/>
      </w:r>
      <w:r w:rsidR="005D58F9" w:rsidRPr="0064435F">
        <w:rPr>
          <w:rFonts w:ascii="Times New Roman" w:hAnsi="Times New Roman"/>
          <w:sz w:val="24"/>
        </w:rPr>
        <w:t>(Chen et al., 2016)</w:t>
      </w:r>
      <w:r w:rsidR="005D58F9" w:rsidRPr="0064435F">
        <w:rPr>
          <w:rFonts w:ascii="Times New Roman" w:hAnsi="Times New Roman"/>
          <w:sz w:val="24"/>
          <w:szCs w:val="24"/>
          <w:lang w:val="en-US"/>
        </w:rPr>
        <w:fldChar w:fldCharType="end"/>
      </w:r>
      <w:r w:rsidR="001C1025" w:rsidRPr="0064435F">
        <w:rPr>
          <w:rFonts w:ascii="Times New Roman" w:hAnsi="Times New Roman"/>
          <w:sz w:val="24"/>
          <w:szCs w:val="24"/>
        </w:rPr>
        <w:t xml:space="preserve">, </w:t>
      </w:r>
      <w:r w:rsidR="00194B9B" w:rsidRPr="0064435F">
        <w:rPr>
          <w:rFonts w:ascii="Times New Roman" w:hAnsi="Times New Roman"/>
          <w:sz w:val="24"/>
          <w:szCs w:val="24"/>
        </w:rPr>
        <w:fldChar w:fldCharType="begin"/>
      </w:r>
      <w:r w:rsidR="00194B9B" w:rsidRPr="0064435F">
        <w:rPr>
          <w:rFonts w:ascii="Times New Roman" w:hAnsi="Times New Roman"/>
          <w:sz w:val="24"/>
          <w:szCs w:val="24"/>
        </w:rPr>
        <w:instrText xml:space="preserve"> ADDIN ZOTERO_ITEM CSL_CITATION {"citationID":"aTGzfN0N","properties":{"formattedCitation":"(Martinez &amp; Viegas, 2017)","plainCitation":"(Martinez &amp; Viegas, 2017)","noteIndex":0},"citationItems":[{"id":258,"uris":["http://zotero.org/users/8331578/items/ENMU4PD6"],"uri":["http://zotero.org/users/8331578/items/ENMU4PD6"],"itemData":{"id":258,"type":"article-journal","abstract":"This paper examines the changes that might result from the large-scale uptake of a shared and self-driving fleet of vehicles in a mid-sized European city. The work explores two different self-driving vehicle concepts – a ridesharing system (Shared Taxi), which emulates a taxi-like system where customers accept small detours from their original direct path and share part of their ride with others and a dynamic bus-like service with minibuses (Taxi-Bus), where customers pre-book their service at least 30min in advance (permanent bookings for regular trips should represent most requests) and walk short distances to a designated stop. Under the premise that the “upgraded” system should as much as possible deliver the same trips as today in terms of origin, destination and timing, and that it should also replace all car and bus trips, it looks at impacts on car fleet size, volume of travel and parking requirements. Mobility output and CO2 emissions are also detailed in two different time scales (24h. average and peak-hour only). The obtained results suggest that a full implementation scenario where the existing metro service is kept and private car, bus and taxi mobility would be replaced by shared modes would significantly reduce travelled vehicle.kilometres and CO2 emissions.","collection-title":"Connected and Automated Vehicles: Effects on Traffic, Mobility and Urban Design","container-title":"International Journal of Transportation Science and Technology","DOI":"10.1016/j.ijtst.2017.05.005","ISSN":"2046-0430","issue":"1","journalAbbreviation":"International Journal of Transportation Science and Technology","language":"en","page":"13-27","source":"ScienceDirect","title":"Assessing the impacts of deploying a shared self-driving urban mobility system: An agent-based model applied to the city of Lisbon, Portugal","title-short":"Assessing the impacts of deploying a shared self-driving urban mobility system","volume":"6","author":[{"family":"Martinez","given":"Luis M."},{"family":"Viegas","given":"José Manuel"}],"issued":{"date-parts":[["2017",6,1]]}}}],"schema":"https://github.com/citation-style-language/schema/raw/master/csl-citation.json"} </w:instrText>
      </w:r>
      <w:r w:rsidR="00194B9B" w:rsidRPr="0064435F">
        <w:rPr>
          <w:rFonts w:ascii="Times New Roman" w:hAnsi="Times New Roman"/>
          <w:sz w:val="24"/>
          <w:szCs w:val="24"/>
        </w:rPr>
        <w:fldChar w:fldCharType="separate"/>
      </w:r>
      <w:r w:rsidR="00194B9B" w:rsidRPr="0064435F">
        <w:rPr>
          <w:rFonts w:ascii="Times New Roman" w:hAnsi="Times New Roman"/>
          <w:sz w:val="24"/>
        </w:rPr>
        <w:t>(Martinez &amp; Viegas, 2017)</w:t>
      </w:r>
      <w:r w:rsidR="00194B9B" w:rsidRPr="0064435F">
        <w:rPr>
          <w:rFonts w:ascii="Times New Roman" w:hAnsi="Times New Roman"/>
          <w:sz w:val="24"/>
          <w:szCs w:val="24"/>
        </w:rPr>
        <w:fldChar w:fldCharType="end"/>
      </w:r>
      <w:r w:rsidR="001C1025" w:rsidRPr="0064435F">
        <w:rPr>
          <w:rFonts w:ascii="Times New Roman" w:hAnsi="Times New Roman"/>
          <w:sz w:val="24"/>
          <w:szCs w:val="24"/>
        </w:rPr>
        <w:t xml:space="preserve">, </w:t>
      </w:r>
      <w:r w:rsidR="009768D6" w:rsidRPr="0064435F">
        <w:rPr>
          <w:rFonts w:ascii="Times New Roman" w:hAnsi="Times New Roman"/>
          <w:sz w:val="24"/>
          <w:szCs w:val="24"/>
          <w:lang w:val="en-US"/>
        </w:rPr>
        <w:fldChar w:fldCharType="begin"/>
      </w:r>
      <w:r w:rsidR="009768D6" w:rsidRPr="0064435F">
        <w:rPr>
          <w:rFonts w:ascii="Times New Roman" w:hAnsi="Times New Roman"/>
          <w:sz w:val="24"/>
          <w:szCs w:val="24"/>
        </w:rPr>
        <w:instrText xml:space="preserve"> ADDIN ZOTERO_ITEM CSL_CITATION {"citationID":"cmytQPB1","properties":{"formattedCitation":"(Zhang et al., 2014)","plainCitation":"(Zhang et al., 2014)","noteIndex":0},"citationItems":[{"id":265,"uris":["http://zotero.org/users/8331578/items/2LVB7VA9"],"uri":["http://zotero.org/users/8331578/items/2LVB7VA9"],"itemData":{"id":265,"type":"article-journal","container-title":"Transportation Research Board 94th Annual Meeting","language":"en","page":"15","source":"Zotero","title":"The Performance and Benefits of a Shared Autonomous Vehicles Based Dynamic Ridesharing System: An Agent-Based Simulation Approach","author":[{"family":"Zhang","given":"Wenwen"},{"family":"Guhathakurta","given":"Subhrajit"},{"family":"Fang","given":"Jinqi"},{"family":"Zhang","given":"Ge"}],"issued":{"date-parts":[["2014",7,30]]}}}],"schema":"https://github.com/citation-style-language/schema/raw/master/csl-citation.json"} </w:instrText>
      </w:r>
      <w:r w:rsidR="009768D6" w:rsidRPr="0064435F">
        <w:rPr>
          <w:rFonts w:ascii="Times New Roman" w:hAnsi="Times New Roman"/>
          <w:sz w:val="24"/>
          <w:szCs w:val="24"/>
          <w:lang w:val="en-US"/>
        </w:rPr>
        <w:fldChar w:fldCharType="separate"/>
      </w:r>
      <w:r w:rsidR="009768D6" w:rsidRPr="0064435F">
        <w:rPr>
          <w:rFonts w:ascii="Times New Roman" w:hAnsi="Times New Roman"/>
          <w:sz w:val="24"/>
        </w:rPr>
        <w:t>(Zhang et al., 2014)</w:t>
      </w:r>
      <w:r w:rsidR="009768D6" w:rsidRPr="0064435F">
        <w:rPr>
          <w:rFonts w:ascii="Times New Roman" w:hAnsi="Times New Roman"/>
          <w:sz w:val="24"/>
          <w:szCs w:val="24"/>
          <w:lang w:val="en-US"/>
        </w:rPr>
        <w:fldChar w:fldCharType="end"/>
      </w:r>
      <w:r w:rsidR="001C1025" w:rsidRPr="0064435F">
        <w:rPr>
          <w:rFonts w:ascii="Times New Roman" w:hAnsi="Times New Roman"/>
          <w:sz w:val="24"/>
          <w:szCs w:val="24"/>
        </w:rPr>
        <w:t xml:space="preserve">, </w:t>
      </w:r>
      <w:r w:rsidR="0043441A" w:rsidRPr="0064435F">
        <w:rPr>
          <w:rFonts w:ascii="Times New Roman" w:hAnsi="Times New Roman"/>
          <w:sz w:val="24"/>
          <w:szCs w:val="24"/>
        </w:rPr>
        <w:fldChar w:fldCharType="begin"/>
      </w:r>
      <w:r w:rsidR="0043441A" w:rsidRPr="0064435F">
        <w:rPr>
          <w:rFonts w:ascii="Times New Roman" w:hAnsi="Times New Roman"/>
          <w:sz w:val="24"/>
          <w:szCs w:val="24"/>
        </w:rPr>
        <w:instrText xml:space="preserve"> ADDIN ZOTERO_ITEM CSL_CITATION {"citationID":"nakO7Bqh","properties":{"formattedCitation":"(Loeb et al., 2018)","plainCitation":"(Loeb et al., 2018)","noteIndex":0},"citationItems":[{"id":638,"uris":["http://zotero.org/users/8331578/items/LUH9CA8V"],"uri":["http://zotero.org/users/8331578/items/LUH9CA8V"],"itemData":{"id":638,"type":"article-newspaper","container-title":"Transportation Research Part C: Emerging Technologies","edition":"89","page":"222-233","title":"Shared autonomous electric vehicle (SEAV) operations across the Austin, Texas network with a focus on charging infrastructure decisions","author":[{"family":"Loeb","given":"Benjamin"},{"family":"Kockelman","given":"Kara"},{"family":"Liu","given":"Jun"}],"issued":{"date-parts":[["2018"]]}}}],"schema":"https://github.com/citation-style-language/schema/raw/master/csl-citation.json"} </w:instrText>
      </w:r>
      <w:r w:rsidR="0043441A" w:rsidRPr="0064435F">
        <w:rPr>
          <w:rFonts w:ascii="Times New Roman" w:hAnsi="Times New Roman"/>
          <w:sz w:val="24"/>
          <w:szCs w:val="24"/>
        </w:rPr>
        <w:fldChar w:fldCharType="separate"/>
      </w:r>
      <w:r w:rsidR="0043441A" w:rsidRPr="0064435F">
        <w:rPr>
          <w:rFonts w:ascii="Times New Roman" w:hAnsi="Times New Roman"/>
          <w:sz w:val="24"/>
        </w:rPr>
        <w:t>(Loeb et al., 2018)</w:t>
      </w:r>
      <w:r w:rsidR="0043441A" w:rsidRPr="0064435F">
        <w:rPr>
          <w:rFonts w:ascii="Times New Roman" w:hAnsi="Times New Roman"/>
          <w:sz w:val="24"/>
          <w:szCs w:val="24"/>
        </w:rPr>
        <w:fldChar w:fldCharType="end"/>
      </w:r>
      <w:r w:rsidR="001C1025" w:rsidRPr="0064435F">
        <w:rPr>
          <w:rFonts w:ascii="Times New Roman" w:hAnsi="Times New Roman"/>
          <w:sz w:val="24"/>
          <w:szCs w:val="24"/>
        </w:rPr>
        <w:t xml:space="preserve">, </w:t>
      </w:r>
      <w:r w:rsidR="000E176A" w:rsidRPr="0064435F">
        <w:rPr>
          <w:rFonts w:ascii="Times New Roman" w:hAnsi="Times New Roman"/>
          <w:sz w:val="24"/>
          <w:szCs w:val="24"/>
        </w:rPr>
        <w:fldChar w:fldCharType="begin"/>
      </w:r>
      <w:r w:rsidR="000E176A" w:rsidRPr="0064435F">
        <w:rPr>
          <w:rFonts w:ascii="Times New Roman" w:hAnsi="Times New Roman"/>
          <w:sz w:val="24"/>
          <w:szCs w:val="24"/>
        </w:rPr>
        <w:instrText xml:space="preserve"> ADDIN ZOTERO_ITEM CSL_CITATION {"citationID":"9VDUpn8a","properties":{"formattedCitation":"(D. Fagnant et al., 2015)","plainCitation":"(D. Fagnant et al., 2015)","noteIndex":0},"citationItems":[{"id":270,"uris":["http://zotero.org/users/8331578/items/F79DHXMV"],"uri":["http://zotero.org/users/8331578/items/F79DHXMV"],"itemData":{"id":270,"type":"article-journal","abstract":"The emergence of automated vehicles holds great promise for the future of transportation. Although commercial sales of fully self-driving vehicles will not commence for several more years, once these sales are possible a new transportation mode for personal travel promises to arrive. This new mode is the shared autonomous (or fully automated) vehicle (SAV), combining features of short-term, on-demand rentals with self-driving capabilities: in essence, a driverless taxi. This investigation examined the potential implications of the SAY at a low level of market penetration (1.3% of regional trips) by simulating a fleet of SAVs serving travelers in the 12-mi by 24-mi regional core of Austin, Texas. The simulation used a sample of trips from the region's planning model to generate demand across traffic analysis zones and a 32,272-link network. Trips called on the vehicles in 5-min departure time windows, with link-level travel times varying by hour of day based on MATSIM's dynamic traffic assignment simulation software. Results showed that each SAY could replace about nine conventional vehicles within the 24-mi by 12-mi area while still maintaining a reasonable level of service (as proxied by user wait times, which averaged just 1 min). Additionally, approximately 8% more vehicle miles traveled (VMT) may be generated because of SAV's ability to journey unoccupied to the next traveler or relocate to a more favorable position in anticipation of its next period demand.","container-title":"Transportation Research Record: Journal of the Transportation Research Board","DOI":"10.3141/2536-12","journalAbbreviation":"Transportation Research Record: Journal of the Transportation Research Board","page":"98-106","source":"ResearchGate","title":"Operations of Shared Autonomous Vehicle Fleet for Austin, Texas, Market","volume":"2536","author":[{"family":"Fagnant","given":"Daniel"},{"family":"Kockelman","given":"Kara"},{"family":"Bansal","given":"Prateek"}],"issued":{"date-parts":[["2015",8,1]]}}}],"schema":"https://github.com/citation-style-language/schema/raw/master/csl-citation.json"} </w:instrText>
      </w:r>
      <w:r w:rsidR="000E176A" w:rsidRPr="0064435F">
        <w:rPr>
          <w:rFonts w:ascii="Times New Roman" w:hAnsi="Times New Roman"/>
          <w:sz w:val="24"/>
          <w:szCs w:val="24"/>
        </w:rPr>
        <w:fldChar w:fldCharType="separate"/>
      </w:r>
      <w:r w:rsidR="000E176A" w:rsidRPr="0064435F">
        <w:rPr>
          <w:rFonts w:ascii="Times New Roman" w:hAnsi="Times New Roman"/>
          <w:sz w:val="24"/>
        </w:rPr>
        <w:t>(D. Fagnant et al., 2015)</w:t>
      </w:r>
      <w:r w:rsidR="000E176A" w:rsidRPr="0064435F">
        <w:rPr>
          <w:rFonts w:ascii="Times New Roman" w:hAnsi="Times New Roman"/>
          <w:sz w:val="24"/>
          <w:szCs w:val="24"/>
        </w:rPr>
        <w:fldChar w:fldCharType="end"/>
      </w:r>
      <w:r w:rsidR="001C1025" w:rsidRPr="0064435F">
        <w:rPr>
          <w:rFonts w:ascii="Times New Roman" w:hAnsi="Times New Roman"/>
          <w:sz w:val="24"/>
          <w:szCs w:val="24"/>
        </w:rPr>
        <w:t xml:space="preserve">, </w:t>
      </w:r>
      <w:r w:rsidR="00194B9B" w:rsidRPr="0064435F">
        <w:rPr>
          <w:rFonts w:ascii="Times New Roman" w:hAnsi="Times New Roman"/>
          <w:sz w:val="24"/>
          <w:szCs w:val="24"/>
        </w:rPr>
        <w:fldChar w:fldCharType="begin"/>
      </w:r>
      <w:r w:rsidR="00194B9B" w:rsidRPr="0064435F">
        <w:rPr>
          <w:rFonts w:ascii="Times New Roman" w:hAnsi="Times New Roman"/>
          <w:sz w:val="24"/>
          <w:szCs w:val="24"/>
        </w:rPr>
        <w:instrText xml:space="preserve"> ADDIN ZOTERO_ITEM CSL_CITATION {"citationID":"uwMQXVp2","properties":{"formattedCitation":"(Azevedo et al., 2016)","plainCitation":"(Azevedo et al., 2016)","noteIndex":0},"citationItems":[{"id":34,"uris":["http://zotero.org/users/8331578/items/AD48FSMG"],"uri":["http://zotero.org/users/8331578/items/AD48FSMG"],"itemData":{"id":34,"type":"article-journal","abstract":"Agent-based models have gained wide acceptance in transportation planning because with increasing computational power, large-scale people-centric mobility simulations are possible. Several modeling efforts have been reported in the literature on the demand side (with sophisticated activity-based models that focus on an individual’s day activity patterns) and on the supply side (with detailed representation of network dynamics through simulation-based dynamic traffic assignment models). This paper proposes an extension to a state-of-the-art integrated agent-based demand and supply model—SimMobility—for the design and evaluation of autonomous vehicle systems. SimMobility integrates various mobility-sensitive behavioral models in a multiple time-scale structure comprising three simulation levels: ( a) a long-term level that captures land use and economic activity, with special emphasis on accessibility; ( b) a midterm level that handles agents’ activities and travel patterns; and ( c) a short-term level that simulates movement of agents, operational systems, and decisions at a microscopic granularity. In that context, this paper proposes several extensions at the short-term and midterm</w:instrText>
      </w:r>
      <w:r w:rsidR="00194B9B" w:rsidRPr="0064435F">
        <w:rPr>
          <w:rFonts w:ascii="Times New Roman" w:hAnsi="Times New Roman"/>
          <w:sz w:val="24"/>
          <w:szCs w:val="24"/>
          <w:lang w:val="en-US"/>
        </w:rPr>
        <w:instrText xml:space="preserve"> levels to model and simulate autonomous vehicle systems and their effects on travel behavior. To showcase these features, the first-cut results of a hypothetical on-demand service with autonomous vehicles in a car-restricted zone of Singapore are presented. SimMobility was successfully used in an integrated manner to test and assess the performance of different autonomous vehicle fleet sizes and parking station configurations and to uncover changes in individual mobility patterns, specifically in regard to modal shares, routes, and destinations.","container-title":"Transportation Research Record: Journal of the Transportation Research Board","DOI":"10.3141/2564-03","ISSN":"0361-1981, 2169-4052","issue":"1","journalAbbreviation":"Transportation Research Record","language":"en","page":"21-30","source":"DOI.org (Crossref)","title":"Microsimulation of Demand and Supply of Autonomous Mobility On Demand","volume":"2564","author":[{"family":"Azevedo","given":"Carlos Lima"},{"family":"Marczuk","given":"Katarzyna"},{"family":"Raveau","given":"Sebastián"},{"family":"Soh","given":"Harold"},{"family":"Adnan","given":"Muhammad"},{"family":"Basak","given":"Kakali"},{"family":"Loganathan","given":"Harish"},{"family":"Deshmunkh","given":"Neeraj"},{"family":"Lee","given":"Der-Horng"},{"family":"Frazzoli","given":"Emilio"},{"family":"Ben-Akiva","given":"Moshe"}],"issued":{"date-parts":[["2016",1]]}}}],"schema":"https://github.com/citation-style-language/schema/raw/master/csl-citation.json"} </w:instrText>
      </w:r>
      <w:r w:rsidR="00194B9B" w:rsidRPr="0064435F">
        <w:rPr>
          <w:rFonts w:ascii="Times New Roman" w:hAnsi="Times New Roman"/>
          <w:sz w:val="24"/>
          <w:szCs w:val="24"/>
        </w:rPr>
        <w:fldChar w:fldCharType="separate"/>
      </w:r>
      <w:r w:rsidR="00194B9B" w:rsidRPr="0064435F">
        <w:rPr>
          <w:rFonts w:ascii="Times New Roman" w:hAnsi="Times New Roman"/>
          <w:sz w:val="24"/>
          <w:lang w:val="en-US"/>
        </w:rPr>
        <w:t>(Azevedo et al., 2016)</w:t>
      </w:r>
      <w:r w:rsidR="00194B9B" w:rsidRPr="0064435F">
        <w:rPr>
          <w:rFonts w:ascii="Times New Roman" w:hAnsi="Times New Roman"/>
          <w:sz w:val="24"/>
          <w:szCs w:val="24"/>
        </w:rPr>
        <w:fldChar w:fldCharType="end"/>
      </w:r>
      <w:r w:rsidRPr="0064435F">
        <w:rPr>
          <w:rFonts w:ascii="Times New Roman" w:hAnsi="Times New Roman"/>
          <w:sz w:val="24"/>
          <w:szCs w:val="24"/>
          <w:lang w:val="en-US"/>
        </w:rPr>
        <w:t xml:space="preserve">). </w:t>
      </w:r>
      <w:r w:rsidR="00713A00" w:rsidRPr="0064435F">
        <w:rPr>
          <w:rFonts w:ascii="Times New Roman" w:hAnsi="Times New Roman"/>
          <w:sz w:val="24"/>
          <w:szCs w:val="24"/>
          <w:lang w:val="en-US"/>
        </w:rPr>
        <w:t>Th</w:t>
      </w:r>
      <w:r w:rsidRPr="0064435F">
        <w:rPr>
          <w:rFonts w:ascii="Times New Roman" w:hAnsi="Times New Roman"/>
          <w:sz w:val="24"/>
          <w:szCs w:val="24"/>
          <w:lang w:val="en-US"/>
        </w:rPr>
        <w:t>is</w:t>
      </w:r>
      <w:r w:rsidR="00713A00" w:rsidRPr="0064435F">
        <w:rPr>
          <w:rFonts w:ascii="Times New Roman" w:hAnsi="Times New Roman"/>
          <w:sz w:val="24"/>
          <w:szCs w:val="24"/>
          <w:lang w:val="en-US"/>
        </w:rPr>
        <w:t xml:space="preserve"> work</w:t>
      </w:r>
      <w:r w:rsidRPr="0064435F">
        <w:rPr>
          <w:rFonts w:ascii="Times New Roman" w:hAnsi="Times New Roman"/>
          <w:sz w:val="24"/>
          <w:szCs w:val="24"/>
          <w:lang w:val="en-US"/>
        </w:rPr>
        <w:t xml:space="preserve"> indeed</w:t>
      </w:r>
      <w:r w:rsidR="00713A00" w:rsidRPr="0064435F">
        <w:rPr>
          <w:rFonts w:ascii="Times New Roman" w:hAnsi="Times New Roman"/>
          <w:sz w:val="24"/>
          <w:szCs w:val="24"/>
          <w:lang w:val="en-US"/>
        </w:rPr>
        <w:t xml:space="preserve"> first synthetize</w:t>
      </w:r>
      <w:r w:rsidRPr="0064435F">
        <w:rPr>
          <w:rFonts w:ascii="Times New Roman" w:hAnsi="Times New Roman"/>
          <w:sz w:val="24"/>
          <w:szCs w:val="24"/>
          <w:lang w:val="en-US"/>
        </w:rPr>
        <w:t>s</w:t>
      </w:r>
      <w:r w:rsidR="00713A00" w:rsidRPr="0064435F">
        <w:rPr>
          <w:rFonts w:ascii="Times New Roman" w:hAnsi="Times New Roman"/>
          <w:sz w:val="24"/>
          <w:szCs w:val="24"/>
          <w:lang w:val="en-US"/>
        </w:rPr>
        <w:t xml:space="preserve"> the population of Brussels based on </w:t>
      </w:r>
      <w:proofErr w:type="gramStart"/>
      <w:r w:rsidR="00713A00" w:rsidRPr="0064435F">
        <w:rPr>
          <w:rFonts w:ascii="Times New Roman" w:hAnsi="Times New Roman"/>
          <w:sz w:val="24"/>
          <w:szCs w:val="24"/>
          <w:lang w:val="en-US"/>
        </w:rPr>
        <w:t>very specific</w:t>
      </w:r>
      <w:proofErr w:type="gramEnd"/>
      <w:r w:rsidR="00713A00" w:rsidRPr="0064435F">
        <w:rPr>
          <w:rFonts w:ascii="Times New Roman" w:hAnsi="Times New Roman"/>
          <w:sz w:val="24"/>
          <w:szCs w:val="24"/>
          <w:lang w:val="en-US"/>
        </w:rPr>
        <w:t xml:space="preserve"> statistics. </w:t>
      </w:r>
      <w:r w:rsidRPr="0064435F">
        <w:rPr>
          <w:rFonts w:ascii="Times New Roman" w:hAnsi="Times New Roman"/>
          <w:sz w:val="24"/>
          <w:szCs w:val="24"/>
          <w:lang w:val="en-US"/>
        </w:rPr>
        <w:t xml:space="preserve">In this way, each resident </w:t>
      </w:r>
      <w:proofErr w:type="gramStart"/>
      <w:r w:rsidRPr="0064435F">
        <w:rPr>
          <w:rFonts w:ascii="Times New Roman" w:hAnsi="Times New Roman"/>
          <w:sz w:val="24"/>
          <w:szCs w:val="24"/>
          <w:lang w:val="en-US"/>
        </w:rPr>
        <w:t>is created</w:t>
      </w:r>
      <w:proofErr w:type="gramEnd"/>
      <w:r w:rsidRPr="0064435F">
        <w:rPr>
          <w:rFonts w:ascii="Times New Roman" w:hAnsi="Times New Roman"/>
          <w:sz w:val="24"/>
          <w:szCs w:val="24"/>
          <w:lang w:val="en-US"/>
        </w:rPr>
        <w:t xml:space="preserve"> with some personal attributes: an age, a gender, a place of residence, </w:t>
      </w:r>
      <w:r w:rsidR="002C38D9" w:rsidRPr="0064435F">
        <w:rPr>
          <w:rFonts w:ascii="Times New Roman" w:hAnsi="Times New Roman"/>
          <w:sz w:val="24"/>
          <w:szCs w:val="24"/>
          <w:lang w:val="en-US"/>
        </w:rPr>
        <w:t xml:space="preserve">a </w:t>
      </w:r>
      <w:r w:rsidR="002C38D9" w:rsidRPr="0064435F">
        <w:rPr>
          <w:rFonts w:ascii="Times New Roman" w:hAnsi="Times New Roman"/>
          <w:sz w:val="24"/>
          <w:szCs w:val="24"/>
          <w:lang w:val="en-US"/>
        </w:rPr>
        <w:lastRenderedPageBreak/>
        <w:t xml:space="preserve">household type, </w:t>
      </w:r>
      <w:r w:rsidRPr="0064435F">
        <w:rPr>
          <w:rFonts w:ascii="Times New Roman" w:hAnsi="Times New Roman"/>
          <w:sz w:val="24"/>
          <w:szCs w:val="24"/>
          <w:lang w:val="en-US"/>
        </w:rPr>
        <w:t>a work</w:t>
      </w:r>
      <w:r w:rsidR="002C38D9" w:rsidRPr="0064435F">
        <w:rPr>
          <w:rFonts w:ascii="Times New Roman" w:hAnsi="Times New Roman"/>
          <w:sz w:val="24"/>
          <w:szCs w:val="24"/>
          <w:lang w:val="en-US"/>
        </w:rPr>
        <w:t>er</w:t>
      </w:r>
      <w:r w:rsidRPr="0064435F">
        <w:rPr>
          <w:rFonts w:ascii="Times New Roman" w:hAnsi="Times New Roman"/>
          <w:sz w:val="24"/>
          <w:szCs w:val="24"/>
          <w:lang w:val="en-US"/>
        </w:rPr>
        <w:t xml:space="preserve"> type, a place of work and a daily trips pattern. Commuters and tourists </w:t>
      </w:r>
      <w:proofErr w:type="gramStart"/>
      <w:r w:rsidRPr="0064435F">
        <w:rPr>
          <w:rFonts w:ascii="Times New Roman" w:hAnsi="Times New Roman"/>
          <w:sz w:val="24"/>
          <w:szCs w:val="24"/>
          <w:lang w:val="en-US"/>
        </w:rPr>
        <w:t>are also reproduced</w:t>
      </w:r>
      <w:proofErr w:type="gramEnd"/>
      <w:r w:rsidRPr="0064435F">
        <w:rPr>
          <w:rFonts w:ascii="Times New Roman" w:hAnsi="Times New Roman"/>
          <w:sz w:val="24"/>
          <w:szCs w:val="24"/>
          <w:lang w:val="en-US"/>
        </w:rPr>
        <w:t xml:space="preserve"> with fewer attributes.</w:t>
      </w:r>
    </w:p>
    <w:p w14:paraId="0ABFA68A" w14:textId="7564B274" w:rsidR="00F471FC" w:rsidRPr="0064435F" w:rsidRDefault="00F471FC" w:rsidP="00F471FC">
      <w:pPr>
        <w:spacing w:line="360" w:lineRule="auto"/>
        <w:jc w:val="both"/>
        <w:rPr>
          <w:rFonts w:ascii="Times New Roman" w:hAnsi="Times New Roman"/>
          <w:sz w:val="24"/>
          <w:szCs w:val="24"/>
          <w:lang w:val="en-US"/>
        </w:rPr>
      </w:pPr>
    </w:p>
    <w:p w14:paraId="331F006E" w14:textId="6BB96D19" w:rsidR="00F471FC" w:rsidRPr="0064435F" w:rsidRDefault="00F471FC" w:rsidP="00F471FC">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Based on the population simulated and thanks to statistics on the timing and length of the trips happening in Brussels, daily trips </w:t>
      </w:r>
      <w:proofErr w:type="gramStart"/>
      <w:r w:rsidRPr="0064435F">
        <w:rPr>
          <w:rFonts w:ascii="Times New Roman" w:hAnsi="Times New Roman"/>
          <w:sz w:val="24"/>
          <w:szCs w:val="24"/>
          <w:lang w:val="en-US"/>
        </w:rPr>
        <w:t>are simulated</w:t>
      </w:r>
      <w:proofErr w:type="gramEnd"/>
      <w:r w:rsidRPr="0064435F">
        <w:rPr>
          <w:rFonts w:ascii="Times New Roman" w:hAnsi="Times New Roman"/>
          <w:sz w:val="24"/>
          <w:szCs w:val="24"/>
          <w:lang w:val="en-US"/>
        </w:rPr>
        <w:t>.</w:t>
      </w:r>
    </w:p>
    <w:p w14:paraId="439B5224" w14:textId="38AB04DF" w:rsidR="00F471FC" w:rsidRPr="0064435F" w:rsidRDefault="00F471FC" w:rsidP="00F471FC">
      <w:pPr>
        <w:spacing w:line="360" w:lineRule="auto"/>
        <w:jc w:val="both"/>
        <w:rPr>
          <w:rFonts w:ascii="Times New Roman" w:hAnsi="Times New Roman"/>
          <w:sz w:val="24"/>
          <w:szCs w:val="24"/>
          <w:lang w:val="en-US"/>
        </w:rPr>
      </w:pPr>
    </w:p>
    <w:p w14:paraId="13E6B808" w14:textId="61EB0A8A" w:rsidR="00F471FC" w:rsidRPr="0064435F" w:rsidRDefault="00F471FC" w:rsidP="00F471FC">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aTaxis’ fleet can then </w:t>
      </w:r>
      <w:proofErr w:type="gramStart"/>
      <w:r w:rsidRPr="0064435F">
        <w:rPr>
          <w:rFonts w:ascii="Times New Roman" w:hAnsi="Times New Roman"/>
          <w:sz w:val="24"/>
          <w:szCs w:val="24"/>
          <w:lang w:val="en-US"/>
        </w:rPr>
        <w:t>be simulated</w:t>
      </w:r>
      <w:proofErr w:type="gramEnd"/>
      <w:r w:rsidRPr="0064435F">
        <w:rPr>
          <w:rFonts w:ascii="Times New Roman" w:hAnsi="Times New Roman"/>
          <w:sz w:val="24"/>
          <w:szCs w:val="24"/>
          <w:lang w:val="en-US"/>
        </w:rPr>
        <w:t xml:space="preserve">. </w:t>
      </w:r>
      <w:r w:rsidR="00480343" w:rsidRPr="0064435F">
        <w:rPr>
          <w:rFonts w:ascii="Times New Roman" w:hAnsi="Times New Roman"/>
          <w:sz w:val="24"/>
          <w:szCs w:val="24"/>
          <w:lang w:val="en-US"/>
        </w:rPr>
        <w:t xml:space="preserve">Three scenarios </w:t>
      </w:r>
      <w:proofErr w:type="gramStart"/>
      <w:r w:rsidR="00480343" w:rsidRPr="0064435F">
        <w:rPr>
          <w:rFonts w:ascii="Times New Roman" w:hAnsi="Times New Roman"/>
          <w:sz w:val="24"/>
          <w:szCs w:val="24"/>
          <w:lang w:val="en-US"/>
        </w:rPr>
        <w:t>are investigated</w:t>
      </w:r>
      <w:proofErr w:type="gramEnd"/>
      <w:r w:rsidR="00480343" w:rsidRPr="0064435F">
        <w:rPr>
          <w:rFonts w:ascii="Times New Roman" w:hAnsi="Times New Roman"/>
          <w:sz w:val="24"/>
          <w:szCs w:val="24"/>
          <w:lang w:val="en-US"/>
        </w:rPr>
        <w:t>:</w:t>
      </w:r>
    </w:p>
    <w:p w14:paraId="150075D3" w14:textId="77777777" w:rsidR="00480343" w:rsidRPr="0064435F" w:rsidRDefault="00480343" w:rsidP="00480343">
      <w:pPr>
        <w:pStyle w:val="ListParagraph"/>
        <w:numPr>
          <w:ilvl w:val="0"/>
          <w:numId w:val="32"/>
        </w:numPr>
        <w:spacing w:line="360" w:lineRule="auto"/>
        <w:jc w:val="both"/>
        <w:rPr>
          <w:rFonts w:ascii="Times New Roman" w:hAnsi="Times New Roman"/>
          <w:sz w:val="24"/>
          <w:szCs w:val="24"/>
          <w:lang w:val="en-US"/>
        </w:rPr>
      </w:pPr>
      <w:r w:rsidRPr="0064435F">
        <w:rPr>
          <w:rFonts w:ascii="Times New Roman" w:hAnsi="Times New Roman"/>
          <w:sz w:val="24"/>
          <w:szCs w:val="24"/>
          <w:lang w:val="en-US"/>
        </w:rPr>
        <w:t>A simulation during the equivalent of one day (1440 minutes) considering only the trips with an origin and / or a destination in the municipality of Ganshoren forbidding empty rides;</w:t>
      </w:r>
    </w:p>
    <w:p w14:paraId="4DB4DA65" w14:textId="77777777" w:rsidR="00480343" w:rsidRPr="0064435F" w:rsidRDefault="00480343" w:rsidP="00480343">
      <w:pPr>
        <w:pStyle w:val="ListParagraph"/>
        <w:numPr>
          <w:ilvl w:val="0"/>
          <w:numId w:val="32"/>
        </w:numPr>
        <w:spacing w:line="360" w:lineRule="auto"/>
        <w:jc w:val="both"/>
        <w:rPr>
          <w:rFonts w:ascii="Times New Roman" w:hAnsi="Times New Roman"/>
          <w:sz w:val="24"/>
          <w:szCs w:val="24"/>
          <w:lang w:val="en-US"/>
        </w:rPr>
      </w:pPr>
      <w:r w:rsidRPr="0064435F">
        <w:rPr>
          <w:rFonts w:ascii="Times New Roman" w:hAnsi="Times New Roman"/>
          <w:sz w:val="24"/>
          <w:szCs w:val="24"/>
          <w:lang w:val="en-US"/>
        </w:rPr>
        <w:t>A simulation during the equivalent of one day (1440 minutes) considering only the trips with an origin and / or a destination in the municipality of Ganshoren allowing empty rides;</w:t>
      </w:r>
    </w:p>
    <w:p w14:paraId="2E2B3E1E" w14:textId="03312172" w:rsidR="00480343" w:rsidRPr="0064435F" w:rsidRDefault="00480343" w:rsidP="00480343">
      <w:pPr>
        <w:pStyle w:val="ListParagraph"/>
        <w:numPr>
          <w:ilvl w:val="0"/>
          <w:numId w:val="32"/>
        </w:num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A simulation considering all trips from the simulated Trips File (so the whole region of Brussels </w:t>
      </w:r>
      <w:proofErr w:type="gramStart"/>
      <w:r w:rsidRPr="0064435F">
        <w:rPr>
          <w:rFonts w:ascii="Times New Roman" w:hAnsi="Times New Roman"/>
          <w:sz w:val="24"/>
          <w:szCs w:val="24"/>
          <w:lang w:val="en-US"/>
        </w:rPr>
        <w:t>is considered</w:t>
      </w:r>
      <w:proofErr w:type="gramEnd"/>
      <w:r w:rsidRPr="0064435F">
        <w:rPr>
          <w:rFonts w:ascii="Times New Roman" w:hAnsi="Times New Roman"/>
          <w:sz w:val="24"/>
          <w:szCs w:val="24"/>
          <w:lang w:val="en-US"/>
        </w:rPr>
        <w:t xml:space="preserve">) starting before </w:t>
      </w:r>
      <w:r w:rsidR="00A33A57" w:rsidRPr="0064435F">
        <w:rPr>
          <w:rFonts w:ascii="Times New Roman" w:hAnsi="Times New Roman"/>
          <w:sz w:val="24"/>
          <w:szCs w:val="24"/>
          <w:lang w:val="en-US"/>
        </w:rPr>
        <w:t>7.03</w:t>
      </w:r>
      <w:r w:rsidRPr="0064435F">
        <w:rPr>
          <w:rFonts w:ascii="Times New Roman" w:hAnsi="Times New Roman"/>
          <w:sz w:val="24"/>
          <w:szCs w:val="24"/>
          <w:lang w:val="en-US"/>
        </w:rPr>
        <w:t xml:space="preserve"> a.m.</w:t>
      </w:r>
      <w:r w:rsidR="00A33A57" w:rsidRPr="0064435F">
        <w:rPr>
          <w:rFonts w:ascii="Times New Roman" w:hAnsi="Times New Roman"/>
          <w:sz w:val="24"/>
          <w:szCs w:val="24"/>
          <w:lang w:val="en-US"/>
        </w:rPr>
        <w:t xml:space="preserve"> </w:t>
      </w:r>
      <w:r w:rsidRPr="0064435F">
        <w:rPr>
          <w:rFonts w:ascii="Times New Roman" w:hAnsi="Times New Roman"/>
          <w:sz w:val="24"/>
          <w:szCs w:val="24"/>
          <w:lang w:val="en-US"/>
        </w:rPr>
        <w:t>(</w:t>
      </w:r>
      <w:r w:rsidR="00A33A57" w:rsidRPr="0064435F">
        <w:rPr>
          <w:rFonts w:ascii="Times New Roman" w:hAnsi="Times New Roman"/>
          <w:sz w:val="24"/>
          <w:szCs w:val="24"/>
          <w:lang w:val="en-US"/>
        </w:rPr>
        <w:t>423</w:t>
      </w:r>
      <w:r w:rsidRPr="0064435F">
        <w:rPr>
          <w:rFonts w:ascii="Times New Roman" w:hAnsi="Times New Roman"/>
          <w:sz w:val="24"/>
          <w:szCs w:val="24"/>
          <w:lang w:val="en-US"/>
        </w:rPr>
        <w:t xml:space="preserve"> minutes) forbidding empty </w:t>
      </w:r>
      <w:r w:rsidR="00DF5066" w:rsidRPr="0064435F">
        <w:rPr>
          <w:rFonts w:ascii="Times New Roman" w:hAnsi="Times New Roman"/>
          <w:sz w:val="24"/>
          <w:szCs w:val="24"/>
          <w:lang w:val="en-US"/>
        </w:rPr>
        <w:t>rides.</w:t>
      </w:r>
    </w:p>
    <w:p w14:paraId="4826D685" w14:textId="6B37159F" w:rsidR="00480343" w:rsidRPr="0064435F" w:rsidRDefault="00480343" w:rsidP="00F471FC">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The ideal would have been to do two full simulations during the equivalent of one day</w:t>
      </w:r>
      <w:r w:rsidR="00A368BA" w:rsidRPr="0064435F">
        <w:rPr>
          <w:rFonts w:ascii="Times New Roman" w:hAnsi="Times New Roman"/>
          <w:sz w:val="24"/>
          <w:szCs w:val="24"/>
          <w:lang w:val="en-US"/>
        </w:rPr>
        <w:t xml:space="preserve"> (or even more)</w:t>
      </w:r>
      <w:r w:rsidRPr="0064435F">
        <w:rPr>
          <w:rFonts w:ascii="Times New Roman" w:hAnsi="Times New Roman"/>
          <w:sz w:val="24"/>
          <w:szCs w:val="24"/>
          <w:lang w:val="en-US"/>
        </w:rPr>
        <w:t xml:space="preserve"> considering all trips from the Trips File one forbidding empty rides and the other one allowing them. Unfortunately, it would have take</w:t>
      </w:r>
      <w:r w:rsidR="00A368BA" w:rsidRPr="0064435F">
        <w:rPr>
          <w:rFonts w:ascii="Times New Roman" w:hAnsi="Times New Roman"/>
          <w:sz w:val="24"/>
          <w:szCs w:val="24"/>
          <w:lang w:val="en-US"/>
        </w:rPr>
        <w:t>n</w:t>
      </w:r>
      <w:r w:rsidRPr="0064435F">
        <w:rPr>
          <w:rFonts w:ascii="Times New Roman" w:hAnsi="Times New Roman"/>
          <w:sz w:val="24"/>
          <w:szCs w:val="24"/>
          <w:lang w:val="en-US"/>
        </w:rPr>
        <w:t xml:space="preserve"> more than </w:t>
      </w:r>
      <w:r w:rsidR="00A368BA" w:rsidRPr="0064435F">
        <w:rPr>
          <w:rFonts w:ascii="Times New Roman" w:hAnsi="Times New Roman"/>
          <w:sz w:val="24"/>
          <w:szCs w:val="24"/>
          <w:lang w:val="en-US"/>
        </w:rPr>
        <w:t>one year</w:t>
      </w:r>
      <w:r w:rsidRPr="0064435F">
        <w:rPr>
          <w:rFonts w:ascii="Times New Roman" w:hAnsi="Times New Roman"/>
          <w:sz w:val="24"/>
          <w:szCs w:val="24"/>
          <w:lang w:val="en-US"/>
        </w:rPr>
        <w:t xml:space="preserve"> to run because of the complexity of the script. That is why Ganshoren has </w:t>
      </w:r>
      <w:proofErr w:type="gramStart"/>
      <w:r w:rsidRPr="0064435F">
        <w:rPr>
          <w:rFonts w:ascii="Times New Roman" w:hAnsi="Times New Roman"/>
          <w:sz w:val="24"/>
          <w:szCs w:val="24"/>
          <w:lang w:val="en-US"/>
        </w:rPr>
        <w:t>been chosen</w:t>
      </w:r>
      <w:proofErr w:type="gramEnd"/>
      <w:r w:rsidRPr="0064435F">
        <w:rPr>
          <w:rFonts w:ascii="Times New Roman" w:hAnsi="Times New Roman"/>
          <w:sz w:val="24"/>
          <w:szCs w:val="24"/>
          <w:lang w:val="en-US"/>
        </w:rPr>
        <w:t>. Ganshoren is the municipality with the fewest number of daily trips with an origin and / or a destination in its territory. It was thus possible to run the code on those trips in a realistic amount of time.</w:t>
      </w:r>
    </w:p>
    <w:p w14:paraId="7D55EDFC" w14:textId="6497DC13" w:rsidR="00077C11" w:rsidRPr="0064435F" w:rsidRDefault="00077C11" w:rsidP="00F471FC">
      <w:pPr>
        <w:spacing w:line="360" w:lineRule="auto"/>
        <w:jc w:val="both"/>
        <w:rPr>
          <w:rFonts w:ascii="Times New Roman" w:hAnsi="Times New Roman"/>
          <w:sz w:val="24"/>
          <w:szCs w:val="24"/>
          <w:lang w:val="en-US"/>
        </w:rPr>
      </w:pPr>
    </w:p>
    <w:p w14:paraId="7EEE8B5A" w14:textId="7827356A" w:rsidR="00480343" w:rsidRPr="0064435F" w:rsidRDefault="00027302" w:rsidP="00F471FC">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results obtained for both simulations on Ganshoren territory are compared </w:t>
      </w:r>
      <w:proofErr w:type="gramStart"/>
      <w:r w:rsidRPr="0064435F">
        <w:rPr>
          <w:rFonts w:ascii="Times New Roman" w:hAnsi="Times New Roman"/>
          <w:sz w:val="24"/>
          <w:szCs w:val="24"/>
          <w:lang w:val="en-US"/>
        </w:rPr>
        <w:t>in order to</w:t>
      </w:r>
      <w:proofErr w:type="gramEnd"/>
      <w:r w:rsidRPr="0064435F">
        <w:rPr>
          <w:rFonts w:ascii="Times New Roman" w:hAnsi="Times New Roman"/>
          <w:sz w:val="24"/>
          <w:szCs w:val="24"/>
          <w:lang w:val="en-US"/>
        </w:rPr>
        <w:t xml:space="preserve"> assess the impact of allowing empty rides. Then the results at 7h03 in Ganshoren </w:t>
      </w:r>
      <w:proofErr w:type="gramStart"/>
      <w:r w:rsidRPr="0064435F">
        <w:rPr>
          <w:rFonts w:ascii="Times New Roman" w:hAnsi="Times New Roman"/>
          <w:sz w:val="24"/>
          <w:szCs w:val="24"/>
          <w:lang w:val="en-US"/>
        </w:rPr>
        <w:t>are used</w:t>
      </w:r>
      <w:proofErr w:type="gramEnd"/>
      <w:r w:rsidRPr="0064435F">
        <w:rPr>
          <w:rFonts w:ascii="Times New Roman" w:hAnsi="Times New Roman"/>
          <w:sz w:val="24"/>
          <w:szCs w:val="24"/>
          <w:lang w:val="en-US"/>
        </w:rPr>
        <w:t xml:space="preserve"> to define a ratio with results at 7h03 on the whole territory of Brussels. The f</w:t>
      </w:r>
      <w:r w:rsidR="00480343" w:rsidRPr="0064435F">
        <w:rPr>
          <w:rFonts w:ascii="Times New Roman" w:hAnsi="Times New Roman"/>
          <w:sz w:val="24"/>
          <w:szCs w:val="24"/>
          <w:lang w:val="en-US"/>
        </w:rPr>
        <w:t xml:space="preserve">leet simulation </w:t>
      </w:r>
      <w:r w:rsidRPr="0064435F">
        <w:rPr>
          <w:rFonts w:ascii="Times New Roman" w:hAnsi="Times New Roman"/>
          <w:sz w:val="24"/>
          <w:szCs w:val="24"/>
          <w:lang w:val="en-US"/>
        </w:rPr>
        <w:t xml:space="preserve">indeed </w:t>
      </w:r>
      <w:r w:rsidR="00480343" w:rsidRPr="0064435F">
        <w:rPr>
          <w:rFonts w:ascii="Times New Roman" w:hAnsi="Times New Roman"/>
          <w:sz w:val="24"/>
          <w:szCs w:val="24"/>
          <w:lang w:val="en-US"/>
        </w:rPr>
        <w:t>provides useful variables values (traveled kilometers, number of trips, number of aTaxis needed, number of charging stations, total charging time)</w:t>
      </w:r>
      <w:r w:rsidRPr="0064435F">
        <w:rPr>
          <w:rFonts w:ascii="Times New Roman" w:hAnsi="Times New Roman"/>
          <w:sz w:val="24"/>
          <w:szCs w:val="24"/>
          <w:lang w:val="en-US"/>
        </w:rPr>
        <w:t xml:space="preserve"> which are scaled to Brussels thanks to this ratio before to be</w:t>
      </w:r>
      <w:r w:rsidR="00480343" w:rsidRPr="0064435F">
        <w:rPr>
          <w:rFonts w:ascii="Times New Roman" w:hAnsi="Times New Roman"/>
          <w:sz w:val="24"/>
          <w:szCs w:val="24"/>
          <w:lang w:val="en-US"/>
        </w:rPr>
        <w:t xml:space="preserve"> used in the cost, </w:t>
      </w:r>
      <w:proofErr w:type="gramStart"/>
      <w:r w:rsidR="00480343" w:rsidRPr="0064435F">
        <w:rPr>
          <w:rFonts w:ascii="Times New Roman" w:hAnsi="Times New Roman"/>
          <w:sz w:val="24"/>
          <w:szCs w:val="24"/>
          <w:lang w:val="en-US"/>
        </w:rPr>
        <w:t>pricing</w:t>
      </w:r>
      <w:proofErr w:type="gramEnd"/>
      <w:r w:rsidR="00480343" w:rsidRPr="0064435F">
        <w:rPr>
          <w:rFonts w:ascii="Times New Roman" w:hAnsi="Times New Roman"/>
          <w:sz w:val="24"/>
          <w:szCs w:val="24"/>
          <w:lang w:val="en-US"/>
        </w:rPr>
        <w:t xml:space="preserve"> and profitability analysis.</w:t>
      </w:r>
    </w:p>
    <w:p w14:paraId="6A764291" w14:textId="55E4A66A" w:rsidR="00F471FC" w:rsidRPr="0064435F" w:rsidRDefault="00F471FC" w:rsidP="00F471FC">
      <w:pPr>
        <w:spacing w:line="360" w:lineRule="auto"/>
        <w:jc w:val="both"/>
        <w:rPr>
          <w:rFonts w:ascii="Times New Roman" w:hAnsi="Times New Roman"/>
          <w:sz w:val="24"/>
          <w:szCs w:val="24"/>
          <w:lang w:val="en-US"/>
        </w:rPr>
      </w:pPr>
    </w:p>
    <w:p w14:paraId="43A873D4" w14:textId="487DB809" w:rsidR="00287C8D" w:rsidRPr="0064435F" w:rsidRDefault="00F471FC" w:rsidP="00287C8D">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More details on the population, trips and aTaxis’ fleet simulations </w:t>
      </w:r>
      <w:proofErr w:type="gramStart"/>
      <w:r w:rsidRPr="0064435F">
        <w:rPr>
          <w:rFonts w:ascii="Times New Roman" w:hAnsi="Times New Roman"/>
          <w:sz w:val="24"/>
          <w:szCs w:val="24"/>
          <w:lang w:val="en-US"/>
        </w:rPr>
        <w:t>are specified</w:t>
      </w:r>
      <w:proofErr w:type="gramEnd"/>
      <w:r w:rsidRPr="0064435F">
        <w:rPr>
          <w:rFonts w:ascii="Times New Roman" w:hAnsi="Times New Roman"/>
          <w:sz w:val="24"/>
          <w:szCs w:val="24"/>
          <w:lang w:val="en-US"/>
        </w:rPr>
        <w:t xml:space="preserve"> in section </w:t>
      </w:r>
      <w:r w:rsidR="00684DDC" w:rsidRPr="0064435F">
        <w:rPr>
          <w:rFonts w:ascii="Times New Roman" w:hAnsi="Times New Roman"/>
          <w:sz w:val="24"/>
          <w:szCs w:val="24"/>
          <w:lang w:val="en-US"/>
        </w:rPr>
        <w:t xml:space="preserve">XI.B. </w:t>
      </w:r>
      <w:r w:rsidR="00287C8D" w:rsidRPr="0064435F">
        <w:rPr>
          <w:rFonts w:ascii="Times New Roman" w:hAnsi="Times New Roman"/>
          <w:sz w:val="24"/>
          <w:szCs w:val="24"/>
          <w:lang w:val="en-US"/>
        </w:rPr>
        <w:t xml:space="preserve">and all Excel Files (also including costs and profitability analysis) and Python scripts are accessible on the </w:t>
      </w:r>
      <w:r w:rsidR="00DF5066" w:rsidRPr="0064435F">
        <w:rPr>
          <w:rFonts w:ascii="Times New Roman" w:hAnsi="Times New Roman"/>
          <w:sz w:val="24"/>
          <w:szCs w:val="24"/>
          <w:lang w:val="en-US"/>
        </w:rPr>
        <w:t>git:</w:t>
      </w:r>
      <w:r w:rsidR="00287C8D" w:rsidRPr="0064435F">
        <w:rPr>
          <w:rFonts w:ascii="Times New Roman" w:hAnsi="Times New Roman"/>
          <w:sz w:val="24"/>
          <w:szCs w:val="24"/>
          <w:lang w:val="en-US"/>
        </w:rPr>
        <w:t xml:space="preserve"> XXX.</w:t>
      </w:r>
    </w:p>
    <w:p w14:paraId="5ABD022C" w14:textId="20092622" w:rsidR="00F471FC" w:rsidRPr="0064435F" w:rsidRDefault="00F471FC" w:rsidP="00F471FC">
      <w:pPr>
        <w:spacing w:line="360" w:lineRule="auto"/>
        <w:jc w:val="both"/>
        <w:rPr>
          <w:rFonts w:ascii="Times New Roman" w:hAnsi="Times New Roman"/>
          <w:sz w:val="24"/>
          <w:szCs w:val="24"/>
          <w:lang w:val="en-US"/>
        </w:rPr>
      </w:pPr>
    </w:p>
    <w:p w14:paraId="1A089928" w14:textId="1FE936D5" w:rsidR="00F471FC" w:rsidRPr="0064435F" w:rsidRDefault="00F471FC" w:rsidP="00F471FC">
      <w:pPr>
        <w:spacing w:line="360" w:lineRule="auto"/>
        <w:jc w:val="both"/>
        <w:rPr>
          <w:rFonts w:ascii="Times New Roman" w:hAnsi="Times New Roman"/>
          <w:sz w:val="24"/>
          <w:szCs w:val="24"/>
          <w:lang w:val="en-US"/>
        </w:rPr>
      </w:pPr>
      <w:r w:rsidRPr="0064435F">
        <w:rPr>
          <w:rFonts w:ascii="Times New Roman" w:hAnsi="Times New Roman"/>
          <w:sz w:val="24"/>
          <w:szCs w:val="24"/>
          <w:lang w:val="en-US"/>
        </w:rPr>
        <w:lastRenderedPageBreak/>
        <w:t xml:space="preserve">The costs analysis corresponds to a literature review of the costs involved in the SAEVs’ fleet management. </w:t>
      </w:r>
      <w:r w:rsidR="0005602F" w:rsidRPr="0064435F">
        <w:rPr>
          <w:rFonts w:ascii="Times New Roman" w:hAnsi="Times New Roman"/>
          <w:sz w:val="24"/>
          <w:szCs w:val="24"/>
          <w:lang w:val="en-US"/>
        </w:rPr>
        <w:t xml:space="preserve">However, the cleaning costs and the administrative costs due to the management of the company as such </w:t>
      </w:r>
      <w:proofErr w:type="gramStart"/>
      <w:r w:rsidR="0005602F" w:rsidRPr="0064435F">
        <w:rPr>
          <w:rFonts w:ascii="Times New Roman" w:hAnsi="Times New Roman"/>
          <w:sz w:val="24"/>
          <w:szCs w:val="24"/>
          <w:lang w:val="en-US"/>
        </w:rPr>
        <w:t>are added</w:t>
      </w:r>
      <w:proofErr w:type="gramEnd"/>
      <w:r w:rsidR="0005602F" w:rsidRPr="0064435F">
        <w:rPr>
          <w:rFonts w:ascii="Times New Roman" w:hAnsi="Times New Roman"/>
          <w:sz w:val="24"/>
          <w:szCs w:val="24"/>
          <w:lang w:val="en-US"/>
        </w:rPr>
        <w:t xml:space="preserve"> compared to what exists in the literature.</w:t>
      </w:r>
    </w:p>
    <w:p w14:paraId="50E95D13" w14:textId="23A4779F" w:rsidR="0005602F" w:rsidRPr="0064435F" w:rsidRDefault="0005602F" w:rsidP="00F471FC">
      <w:pPr>
        <w:spacing w:line="360" w:lineRule="auto"/>
        <w:jc w:val="both"/>
        <w:rPr>
          <w:rFonts w:ascii="Times New Roman" w:hAnsi="Times New Roman"/>
          <w:sz w:val="24"/>
          <w:szCs w:val="24"/>
          <w:lang w:val="en-US"/>
        </w:rPr>
      </w:pPr>
    </w:p>
    <w:p w14:paraId="5E0CC2A9" w14:textId="1E99F285" w:rsidR="00713A00" w:rsidRPr="0064435F" w:rsidRDefault="0005602F" w:rsidP="0005602F">
      <w:pPr>
        <w:spacing w:line="360" w:lineRule="auto"/>
        <w:jc w:val="both"/>
        <w:rPr>
          <w:rFonts w:ascii="Times New Roman" w:hAnsi="Times New Roman"/>
          <w:lang w:val="en-US" w:eastAsia="en-US"/>
        </w:rPr>
      </w:pPr>
      <w:r w:rsidRPr="0064435F">
        <w:rPr>
          <w:rFonts w:ascii="Times New Roman" w:hAnsi="Times New Roman"/>
          <w:sz w:val="24"/>
          <w:szCs w:val="24"/>
          <w:lang w:val="en-US"/>
        </w:rPr>
        <w:t>Finally, the pricing and profitability assessment compares the price needed for the company to be breakeven with results stated in the literature and current travel costs in Brussels.</w:t>
      </w:r>
    </w:p>
    <w:p w14:paraId="20141AFB" w14:textId="073BF996" w:rsidR="00F471FC" w:rsidRPr="0064435F" w:rsidRDefault="00F471FC" w:rsidP="00E84AD2">
      <w:pPr>
        <w:rPr>
          <w:rFonts w:ascii="Times New Roman" w:hAnsi="Times New Roman"/>
          <w:lang w:val="en-US" w:eastAsia="en-US"/>
        </w:rPr>
      </w:pPr>
    </w:p>
    <w:p w14:paraId="243C7655" w14:textId="77777777" w:rsidR="00713A00" w:rsidRPr="0064435F" w:rsidRDefault="00713A00" w:rsidP="00E84AD2">
      <w:pPr>
        <w:rPr>
          <w:rFonts w:ascii="Times New Roman" w:hAnsi="Times New Roman"/>
          <w:lang w:val="en-US" w:eastAsia="en-US"/>
        </w:rPr>
      </w:pPr>
    </w:p>
    <w:p w14:paraId="6F98135C" w14:textId="6750D545" w:rsidR="0060649A" w:rsidRDefault="0060649A" w:rsidP="0060649A">
      <w:pPr>
        <w:pStyle w:val="Heading2"/>
        <w:numPr>
          <w:ilvl w:val="0"/>
          <w:numId w:val="7"/>
        </w:numPr>
        <w:rPr>
          <w:rFonts w:ascii="Times New Roman" w:hAnsi="Times New Roman"/>
          <w:lang w:val="en-US"/>
        </w:rPr>
      </w:pPr>
      <w:bookmarkStart w:id="17" w:name="_Toc80021493"/>
      <w:r w:rsidRPr="0064435F">
        <w:rPr>
          <w:rFonts w:ascii="Times New Roman" w:hAnsi="Times New Roman"/>
          <w:lang w:val="en-US"/>
        </w:rPr>
        <w:t>Tools used</w:t>
      </w:r>
      <w:bookmarkEnd w:id="17"/>
    </w:p>
    <w:p w14:paraId="2BE3B0C3" w14:textId="77777777" w:rsidR="00FE193F" w:rsidRDefault="00FE193F" w:rsidP="00FE193F">
      <w:pPr>
        <w:spacing w:line="360" w:lineRule="auto"/>
        <w:jc w:val="both"/>
        <w:rPr>
          <w:lang w:val="en-US" w:eastAsia="en-US"/>
        </w:rPr>
      </w:pPr>
    </w:p>
    <w:p w14:paraId="7D4FE8DD" w14:textId="1DAA5DF8" w:rsidR="00BD27C8" w:rsidRPr="0064435F" w:rsidRDefault="00BD27C8" w:rsidP="00FE193F">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Spyder: Spyder</w:t>
      </w:r>
      <w:r w:rsidR="001C1025" w:rsidRPr="0064435F">
        <w:rPr>
          <w:rFonts w:ascii="Times New Roman" w:hAnsi="Times New Roman"/>
          <w:sz w:val="24"/>
          <w:szCs w:val="24"/>
          <w:lang w:val="en-US"/>
        </w:rPr>
        <w:t xml:space="preserve"> </w:t>
      </w:r>
      <w:r w:rsidR="005E7671" w:rsidRPr="0064435F">
        <w:rPr>
          <w:rFonts w:ascii="Times New Roman" w:hAnsi="Times New Roman"/>
          <w:sz w:val="24"/>
          <w:szCs w:val="24"/>
          <w:lang w:val="en-US"/>
        </w:rPr>
        <w:fldChar w:fldCharType="begin"/>
      </w:r>
      <w:r w:rsidR="005E7671" w:rsidRPr="0064435F">
        <w:rPr>
          <w:rFonts w:ascii="Times New Roman" w:hAnsi="Times New Roman"/>
          <w:sz w:val="24"/>
          <w:szCs w:val="24"/>
          <w:lang w:val="en-US"/>
        </w:rPr>
        <w:instrText xml:space="preserve"> ADDIN ZOTERO_ITEM CSL_CITATION {"citationID":"9s68Om4i","properties":{"formattedCitation":"(Spyder, 2020)","plainCitation":"(Spyder, 2020)","noteIndex":0},"citationItems":[{"id":368,"uris":["http://zotero.org/users/8331578/items/5NX7GHK6"],"uri":["http://zotero.org/users/8331578/items/5NX7GHK6"],"itemData":{"id":368,"type":"webpage","title":"Home — Spyder IDE","URL":"https://www.spyder-ide.org/","author":[{"family":"Spyder","given":""}],"accessed":{"date-parts":[["2021",8,14]]},"issued":{"date-parts":[["2020"]]}}}],"schema":"https://github.com/citation-style-language/schema/raw/master/csl-citation.json"} </w:instrText>
      </w:r>
      <w:r w:rsidR="005E7671" w:rsidRPr="0064435F">
        <w:rPr>
          <w:rFonts w:ascii="Times New Roman" w:hAnsi="Times New Roman"/>
          <w:sz w:val="24"/>
          <w:szCs w:val="24"/>
          <w:lang w:val="en-US"/>
        </w:rPr>
        <w:fldChar w:fldCharType="separate"/>
      </w:r>
      <w:r w:rsidR="005E7671" w:rsidRPr="0064435F">
        <w:rPr>
          <w:rFonts w:ascii="Times New Roman" w:hAnsi="Times New Roman"/>
          <w:sz w:val="24"/>
          <w:lang w:val="en-US"/>
        </w:rPr>
        <w:t>(Spyder, 2020)</w:t>
      </w:r>
      <w:r w:rsidR="005E7671"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is a free scientific development environment included in the Anaconda platform. It allows the programming of the coding language Python. All codes made and used in the simulations for this thesis </w:t>
      </w:r>
      <w:proofErr w:type="gramStart"/>
      <w:r w:rsidRPr="0064435F">
        <w:rPr>
          <w:rFonts w:ascii="Times New Roman" w:hAnsi="Times New Roman"/>
          <w:sz w:val="24"/>
          <w:szCs w:val="24"/>
          <w:lang w:val="en-US"/>
        </w:rPr>
        <w:t>were developed</w:t>
      </w:r>
      <w:proofErr w:type="gramEnd"/>
      <w:r w:rsidRPr="0064435F">
        <w:rPr>
          <w:rFonts w:ascii="Times New Roman" w:hAnsi="Times New Roman"/>
          <w:sz w:val="24"/>
          <w:szCs w:val="24"/>
          <w:lang w:val="en-US"/>
        </w:rPr>
        <w:t xml:space="preserve"> using Python. </w:t>
      </w:r>
      <w:proofErr w:type="gramStart"/>
      <w:r w:rsidRPr="0064435F">
        <w:rPr>
          <w:rFonts w:ascii="Times New Roman" w:hAnsi="Times New Roman"/>
          <w:sz w:val="24"/>
          <w:szCs w:val="24"/>
          <w:lang w:val="en-US"/>
        </w:rPr>
        <w:t>Several</w:t>
      </w:r>
      <w:proofErr w:type="gramEnd"/>
      <w:r w:rsidRPr="0064435F">
        <w:rPr>
          <w:rFonts w:ascii="Times New Roman" w:hAnsi="Times New Roman"/>
          <w:sz w:val="24"/>
          <w:szCs w:val="24"/>
          <w:lang w:val="en-US"/>
        </w:rPr>
        <w:t xml:space="preserve"> libraries have been used but most notably Pandas which permits to import data tables from csv (Comma Separated Values) files, manage and modify the data, and save them to new csv files. The random library has also </w:t>
      </w:r>
      <w:proofErr w:type="gramStart"/>
      <w:r w:rsidRPr="0064435F">
        <w:rPr>
          <w:rFonts w:ascii="Times New Roman" w:hAnsi="Times New Roman"/>
          <w:sz w:val="24"/>
          <w:szCs w:val="24"/>
          <w:lang w:val="en-US"/>
        </w:rPr>
        <w:t>been used</w:t>
      </w:r>
      <w:proofErr w:type="gramEnd"/>
      <w:r w:rsidRPr="0064435F">
        <w:rPr>
          <w:rFonts w:ascii="Times New Roman" w:hAnsi="Times New Roman"/>
          <w:sz w:val="24"/>
          <w:szCs w:val="24"/>
          <w:lang w:val="en-US"/>
        </w:rPr>
        <w:t xml:space="preserve"> for all random assignments.</w:t>
      </w:r>
    </w:p>
    <w:p w14:paraId="52B6CBE3" w14:textId="77777777" w:rsidR="00A77FC4" w:rsidRPr="0064435F" w:rsidRDefault="00A77FC4" w:rsidP="00BD27C8">
      <w:pPr>
        <w:spacing w:line="360" w:lineRule="auto"/>
        <w:ind w:firstLine="360"/>
        <w:jc w:val="both"/>
        <w:rPr>
          <w:rFonts w:ascii="Times New Roman" w:hAnsi="Times New Roman"/>
          <w:sz w:val="24"/>
          <w:szCs w:val="24"/>
          <w:lang w:val="en-US"/>
        </w:rPr>
      </w:pPr>
    </w:p>
    <w:p w14:paraId="7DA55088" w14:textId="628A0888" w:rsidR="00BD27C8" w:rsidRPr="0064435F" w:rsidRDefault="00BD27C8" w:rsidP="00BD27C8">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Microsoft Excel: Excel </w:t>
      </w:r>
      <w:r w:rsidR="005E7671" w:rsidRPr="0064435F">
        <w:rPr>
          <w:rFonts w:ascii="Times New Roman" w:hAnsi="Times New Roman"/>
          <w:sz w:val="24"/>
          <w:szCs w:val="24"/>
          <w:lang w:val="en-US"/>
        </w:rPr>
        <w:fldChar w:fldCharType="begin"/>
      </w:r>
      <w:r w:rsidR="005E7671" w:rsidRPr="0064435F">
        <w:rPr>
          <w:rFonts w:ascii="Times New Roman" w:hAnsi="Times New Roman"/>
          <w:sz w:val="24"/>
          <w:szCs w:val="24"/>
          <w:lang w:val="en-US"/>
        </w:rPr>
        <w:instrText xml:space="preserve"> ADDIN ZOTERO_ITEM CSL_CITATION {"citationID":"g9TODghC","properties":{"formattedCitation":"(Microsoft, 2021d)","plainCitation":"(Microsoft, 2021d)","noteIndex":0},"citationItems":[{"id":380,"uris":["http://zotero.org/users/8331578/items/9QIGFW7D"],"uri":["http://zotero.org/users/8331578/items/9QIGFW7D"],"itemData":{"id":380,"type":"webpage","abstract":"Download Microsoft Excel spreadsheet software with a Microsoft 365 subscription or try Excel, free. Share XLS files, create pivot tables and more.","language":"en-gb","title":"Spreadsheet Software | Microsoft Excel","URL":"https://www.microsoft.com/en-gb/microsoft-365/excel","author":[{"family":"Microsoft","given":""}],"accessed":{"date-parts":[["2021",8,14]]},"issued":{"date-parts":[["2021"]]}}}],"schema":"https://github.com/citation-style-language/schema/raw/master/csl-citation.json"} </w:instrText>
      </w:r>
      <w:r w:rsidR="005E7671" w:rsidRPr="0064435F">
        <w:rPr>
          <w:rFonts w:ascii="Times New Roman" w:hAnsi="Times New Roman"/>
          <w:sz w:val="24"/>
          <w:szCs w:val="24"/>
          <w:lang w:val="en-US"/>
        </w:rPr>
        <w:fldChar w:fldCharType="separate"/>
      </w:r>
      <w:r w:rsidR="005E7671" w:rsidRPr="0064435F">
        <w:rPr>
          <w:rFonts w:ascii="Times New Roman" w:hAnsi="Times New Roman"/>
          <w:sz w:val="24"/>
          <w:lang w:val="en-US"/>
        </w:rPr>
        <w:t>(Microsoft, 2021d)</w:t>
      </w:r>
      <w:r w:rsidR="005E7671" w:rsidRPr="0064435F">
        <w:rPr>
          <w:rFonts w:ascii="Times New Roman" w:hAnsi="Times New Roman"/>
          <w:sz w:val="24"/>
          <w:szCs w:val="24"/>
          <w:lang w:val="en-US"/>
        </w:rPr>
        <w:fldChar w:fldCharType="end"/>
      </w:r>
      <w:r w:rsidR="001C1025" w:rsidRPr="0064435F">
        <w:rPr>
          <w:rFonts w:ascii="Times New Roman" w:hAnsi="Times New Roman"/>
          <w:sz w:val="24"/>
          <w:szCs w:val="24"/>
          <w:lang w:val="en-US"/>
        </w:rPr>
        <w:t xml:space="preserve"> </w:t>
      </w:r>
      <w:r w:rsidRPr="0064435F">
        <w:rPr>
          <w:rFonts w:ascii="Times New Roman" w:hAnsi="Times New Roman"/>
          <w:sz w:val="24"/>
          <w:szCs w:val="24"/>
          <w:lang w:val="en-US"/>
        </w:rPr>
        <w:t xml:space="preserve">is a spreadsheet software developed by Microsoft. It has </w:t>
      </w:r>
      <w:proofErr w:type="gramStart"/>
      <w:r w:rsidRPr="0064435F">
        <w:rPr>
          <w:rFonts w:ascii="Times New Roman" w:hAnsi="Times New Roman"/>
          <w:sz w:val="24"/>
          <w:szCs w:val="24"/>
          <w:lang w:val="en-US"/>
        </w:rPr>
        <w:t>been used</w:t>
      </w:r>
      <w:proofErr w:type="gramEnd"/>
      <w:r w:rsidRPr="0064435F">
        <w:rPr>
          <w:rFonts w:ascii="Times New Roman" w:hAnsi="Times New Roman"/>
          <w:sz w:val="24"/>
          <w:szCs w:val="24"/>
          <w:lang w:val="en-US"/>
        </w:rPr>
        <w:t xml:space="preserve"> for simple computations and data cleaning as well as for graphs making.</w:t>
      </w:r>
    </w:p>
    <w:p w14:paraId="4DC784DB" w14:textId="77777777" w:rsidR="00A77FC4" w:rsidRPr="0064435F" w:rsidRDefault="00A77FC4" w:rsidP="00BD27C8">
      <w:pPr>
        <w:spacing w:line="360" w:lineRule="auto"/>
        <w:jc w:val="both"/>
        <w:rPr>
          <w:rFonts w:ascii="Times New Roman" w:hAnsi="Times New Roman"/>
          <w:sz w:val="24"/>
          <w:szCs w:val="24"/>
          <w:lang w:val="en-US"/>
        </w:rPr>
      </w:pPr>
    </w:p>
    <w:p w14:paraId="4A0F6120" w14:textId="1F156D55" w:rsidR="00BD27C8" w:rsidRPr="0064435F" w:rsidRDefault="00BD27C8" w:rsidP="00BD27C8">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Microsoft Access: Access </w:t>
      </w:r>
      <w:r w:rsidR="005E7671" w:rsidRPr="0064435F">
        <w:rPr>
          <w:rFonts w:ascii="Times New Roman" w:hAnsi="Times New Roman"/>
          <w:sz w:val="24"/>
          <w:szCs w:val="24"/>
          <w:lang w:val="en-US"/>
        </w:rPr>
        <w:fldChar w:fldCharType="begin"/>
      </w:r>
      <w:r w:rsidR="005E7671" w:rsidRPr="0064435F">
        <w:rPr>
          <w:rFonts w:ascii="Times New Roman" w:hAnsi="Times New Roman"/>
          <w:sz w:val="24"/>
          <w:szCs w:val="24"/>
          <w:lang w:val="en-US"/>
        </w:rPr>
        <w:instrText xml:space="preserve"> ADDIN ZOTERO_ITEM CSL_CITATION {"citationID":"ZYAwVoWV","properties":{"formattedCitation":"(Microsoft, 2021b)","plainCitation":"(Microsoft, 2021b)","noteIndex":0},"citationItems":[{"id":378,"uris":["http://zotero.org/users/8331578/items/BUTDPDJC"],"uri":["http://zotero.org/users/8331578/items/BUTDPDJC"],"itemData":{"id":378,"type":"webpage","abstract":"Buy Microsoft Access database software for your PC and create apps to transform business data. Store data in SQL Server and Microsoft Azure SQL.","language":"en-gb","title":"Microsoft Access Database &amp; Application Software","URL":"https://www.microsoft.com/en-gb/microsoft-365/access","author":[{"family":"Microsoft","given":""}],"accessed":{"date-parts":[["2021",8,14]]},"issued":{"date-parts":[["2021"]]}}}],"schema":"https://github.com/citation-style-language/schema/raw/master/csl-citation.json"} </w:instrText>
      </w:r>
      <w:r w:rsidR="005E7671" w:rsidRPr="0064435F">
        <w:rPr>
          <w:rFonts w:ascii="Times New Roman" w:hAnsi="Times New Roman"/>
          <w:sz w:val="24"/>
          <w:szCs w:val="24"/>
          <w:lang w:val="en-US"/>
        </w:rPr>
        <w:fldChar w:fldCharType="separate"/>
      </w:r>
      <w:r w:rsidR="005E7671" w:rsidRPr="0064435F">
        <w:rPr>
          <w:rFonts w:ascii="Times New Roman" w:hAnsi="Times New Roman"/>
          <w:sz w:val="24"/>
          <w:lang w:val="en-US"/>
        </w:rPr>
        <w:t>(Microsoft, 2021b)</w:t>
      </w:r>
      <w:r w:rsidR="005E7671" w:rsidRPr="0064435F">
        <w:rPr>
          <w:rFonts w:ascii="Times New Roman" w:hAnsi="Times New Roman"/>
          <w:sz w:val="24"/>
          <w:szCs w:val="24"/>
          <w:lang w:val="en-US"/>
        </w:rPr>
        <w:fldChar w:fldCharType="end"/>
      </w:r>
      <w:r w:rsidR="001C1025" w:rsidRPr="0064435F">
        <w:rPr>
          <w:rFonts w:ascii="Times New Roman" w:hAnsi="Times New Roman"/>
          <w:sz w:val="24"/>
          <w:szCs w:val="24"/>
          <w:lang w:val="en-US"/>
        </w:rPr>
        <w:t xml:space="preserve"> </w:t>
      </w:r>
      <w:r w:rsidRPr="0064435F">
        <w:rPr>
          <w:rFonts w:ascii="Times New Roman" w:hAnsi="Times New Roman"/>
          <w:sz w:val="24"/>
          <w:szCs w:val="24"/>
          <w:lang w:val="en-US"/>
        </w:rPr>
        <w:t xml:space="preserve">is database management software developed by Microsoft. It was used to handle big databases such as the matrix of workflows </w:t>
      </w:r>
      <w:r w:rsidR="005E7671" w:rsidRPr="0064435F">
        <w:rPr>
          <w:rFonts w:ascii="Times New Roman" w:hAnsi="Times New Roman"/>
          <w:sz w:val="24"/>
          <w:szCs w:val="24"/>
          <w:lang w:val="en-US"/>
        </w:rPr>
        <w:fldChar w:fldCharType="begin"/>
      </w:r>
      <w:r w:rsidR="00DB7E13" w:rsidRPr="0064435F">
        <w:rPr>
          <w:rFonts w:ascii="Times New Roman" w:hAnsi="Times New Roman"/>
          <w:sz w:val="24"/>
          <w:szCs w:val="24"/>
          <w:lang w:val="en-US"/>
        </w:rPr>
        <w:instrText xml:space="preserve"> ADDIN ZOTERO_ITEM CSL_CITATION {"citationID":"hdX4ospR","properties":{"formattedCitation":"(Service Public F\\uc0\\u233{}d\\uc0\\u233{}ral Belge, 2017a)","plainCitation":"(Service Public Fédéral Belge, 2017a)","noteIndex":0},"citationItems":[{"id":178,"uris":["http://zotero.org/users/8331578/items/WZXXH9BM"],"uri":["http://zotero.org/users/8331578/items/WZXXH9BM"],"itemData":{"id":178,"type":"webpage","title":"Census 2011 - Matrice des déplacements domicile-travail par secteur statistique | Statbel","URL":"https://statbel.fgov.be/fr/open-data/census-2011-matrice-des-deplacements-domicile-travail-par-secteur-statistique","author":[{"family":"Service Public Fédéral Belge","given":""}],"accessed":{"date-parts":[["2021",8,10]]},"issued":{"date-parts":[["2017"]]}}}],"schema":"https://github.com/citation-style-language/schema/raw/master/csl-citation.json"} </w:instrText>
      </w:r>
      <w:r w:rsidR="005E7671" w:rsidRPr="0064435F">
        <w:rPr>
          <w:rFonts w:ascii="Times New Roman" w:hAnsi="Times New Roman"/>
          <w:sz w:val="24"/>
          <w:szCs w:val="24"/>
          <w:lang w:val="en-US"/>
        </w:rPr>
        <w:fldChar w:fldCharType="separate"/>
      </w:r>
      <w:r w:rsidR="00DB7E13" w:rsidRPr="0064435F">
        <w:rPr>
          <w:rFonts w:ascii="Times New Roman" w:hAnsi="Times New Roman"/>
          <w:sz w:val="24"/>
          <w:szCs w:val="24"/>
          <w:lang w:val="en-US"/>
        </w:rPr>
        <w:t>(Service Public Fédéral Belge, 2017a)</w:t>
      </w:r>
      <w:r w:rsidR="005E7671" w:rsidRPr="0064435F">
        <w:rPr>
          <w:rFonts w:ascii="Times New Roman" w:hAnsi="Times New Roman"/>
          <w:sz w:val="24"/>
          <w:szCs w:val="24"/>
          <w:lang w:val="en-US"/>
        </w:rPr>
        <w:fldChar w:fldCharType="end"/>
      </w:r>
      <w:r w:rsidRPr="0064435F">
        <w:rPr>
          <w:rFonts w:ascii="Times New Roman" w:hAnsi="Times New Roman"/>
          <w:sz w:val="24"/>
          <w:szCs w:val="24"/>
          <w:lang w:val="en-US"/>
        </w:rPr>
        <w:t>.</w:t>
      </w:r>
    </w:p>
    <w:p w14:paraId="1FBB0D76" w14:textId="66003B09" w:rsidR="0025147F" w:rsidRPr="0064435F" w:rsidRDefault="0025147F" w:rsidP="0060649A">
      <w:pPr>
        <w:spacing w:line="360" w:lineRule="auto"/>
        <w:jc w:val="both"/>
        <w:rPr>
          <w:rFonts w:ascii="Times New Roman" w:hAnsi="Times New Roman"/>
          <w:sz w:val="24"/>
          <w:szCs w:val="24"/>
          <w:lang w:val="en-US"/>
        </w:rPr>
      </w:pPr>
    </w:p>
    <w:p w14:paraId="31E5B9F0" w14:textId="0517D79E" w:rsidR="0025147F" w:rsidRPr="0064435F" w:rsidRDefault="0025147F" w:rsidP="0060649A">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Microsoft PowerPoint:  PowerPoint </w:t>
      </w:r>
      <w:r w:rsidR="005E7671" w:rsidRPr="0064435F">
        <w:rPr>
          <w:rFonts w:ascii="Times New Roman" w:hAnsi="Times New Roman"/>
          <w:sz w:val="24"/>
          <w:szCs w:val="24"/>
          <w:lang w:val="en-US"/>
        </w:rPr>
        <w:fldChar w:fldCharType="begin"/>
      </w:r>
      <w:r w:rsidR="005E7671" w:rsidRPr="0064435F">
        <w:rPr>
          <w:rFonts w:ascii="Times New Roman" w:hAnsi="Times New Roman"/>
          <w:sz w:val="24"/>
          <w:szCs w:val="24"/>
          <w:lang w:val="en-US"/>
        </w:rPr>
        <w:instrText xml:space="preserve"> ADDIN ZOTERO_ITEM CSL_CITATION {"citationID":"8TfKDR77","properties":{"formattedCitation":"(Microsoft, 2021c)","plainCitation":"(Microsoft, 2021c)","noteIndex":0},"citationItems":[{"id":376,"uris":["http://zotero.org/users/8331578/items/44FTCRFZ"],"uri":["http://zotero.org/users/8331578/items/44FTCRFZ"],"itemData":{"id":376,"type":"webpage","abstract":"Download PowerPoint or try PowerPoint free to create PowerPoint presentations and share slides. Get Microsoft PowerPoint (PPT) in Microsoft 365.","language":"en-gb","title":"PowerPoint - Free Download | PowerPoint","URL":"https://www.microsoft.com/en-gb/microsoft-365/powerpoint","author":[{"family":"Microsoft","given":""}],"accessed":{"date-parts":[["2021",8,14]]},"issued":{"date-parts":[["2021"]]}}}],"schema":"https://github.com/citation-style-language/schema/raw/master/csl-citation.json"} </w:instrText>
      </w:r>
      <w:r w:rsidR="005E7671" w:rsidRPr="0064435F">
        <w:rPr>
          <w:rFonts w:ascii="Times New Roman" w:hAnsi="Times New Roman"/>
          <w:sz w:val="24"/>
          <w:szCs w:val="24"/>
          <w:lang w:val="en-US"/>
        </w:rPr>
        <w:fldChar w:fldCharType="separate"/>
      </w:r>
      <w:r w:rsidR="005E7671" w:rsidRPr="0064435F">
        <w:rPr>
          <w:rFonts w:ascii="Times New Roman" w:hAnsi="Times New Roman"/>
          <w:sz w:val="24"/>
          <w:lang w:val="en-US"/>
        </w:rPr>
        <w:t>(Microsoft, 2021c)</w:t>
      </w:r>
      <w:r w:rsidR="005E7671" w:rsidRPr="0064435F">
        <w:rPr>
          <w:rFonts w:ascii="Times New Roman" w:hAnsi="Times New Roman"/>
          <w:sz w:val="24"/>
          <w:szCs w:val="24"/>
          <w:lang w:val="en-US"/>
        </w:rPr>
        <w:fldChar w:fldCharType="end"/>
      </w:r>
      <w:r w:rsidR="001C1025" w:rsidRPr="0064435F">
        <w:rPr>
          <w:rFonts w:ascii="Times New Roman" w:hAnsi="Times New Roman"/>
          <w:sz w:val="24"/>
          <w:szCs w:val="24"/>
          <w:lang w:val="en-US"/>
        </w:rPr>
        <w:t xml:space="preserve"> </w:t>
      </w:r>
      <w:r w:rsidRPr="0064435F">
        <w:rPr>
          <w:rFonts w:ascii="Times New Roman" w:hAnsi="Times New Roman"/>
          <w:sz w:val="24"/>
          <w:szCs w:val="24"/>
          <w:lang w:val="en-US"/>
        </w:rPr>
        <w:t xml:space="preserve">is a presentation software developed by Microsoft. </w:t>
      </w:r>
      <w:proofErr w:type="gramStart"/>
      <w:r w:rsidRPr="0064435F">
        <w:rPr>
          <w:rFonts w:ascii="Times New Roman" w:hAnsi="Times New Roman"/>
          <w:sz w:val="24"/>
          <w:szCs w:val="24"/>
          <w:lang w:val="en-US"/>
        </w:rPr>
        <w:t>The majority of</w:t>
      </w:r>
      <w:proofErr w:type="gramEnd"/>
      <w:r w:rsidRPr="0064435F">
        <w:rPr>
          <w:rFonts w:ascii="Times New Roman" w:hAnsi="Times New Roman"/>
          <w:sz w:val="24"/>
          <w:szCs w:val="24"/>
          <w:lang w:val="en-US"/>
        </w:rPr>
        <w:t xml:space="preserve"> the figures in this thesis have been created with PowerPoint because it is easy to insert geometric shapes, align them and adapt their visual aspect.</w:t>
      </w:r>
    </w:p>
    <w:p w14:paraId="52982001" w14:textId="3110AA2B" w:rsidR="00287C8D" w:rsidRPr="0064435F" w:rsidRDefault="00287C8D" w:rsidP="0060649A">
      <w:pPr>
        <w:spacing w:line="360" w:lineRule="auto"/>
        <w:jc w:val="both"/>
        <w:rPr>
          <w:rFonts w:ascii="Times New Roman" w:hAnsi="Times New Roman"/>
          <w:sz w:val="24"/>
          <w:szCs w:val="24"/>
          <w:lang w:val="en-US"/>
        </w:rPr>
      </w:pPr>
    </w:p>
    <w:p w14:paraId="675D0B5C" w14:textId="52B7D5CF" w:rsidR="00287C8D" w:rsidRPr="0064435F" w:rsidRDefault="00287C8D" w:rsidP="0060649A">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Microsoft Word: Word </w:t>
      </w:r>
      <w:r w:rsidR="005E7671" w:rsidRPr="0064435F">
        <w:rPr>
          <w:rFonts w:ascii="Times New Roman" w:hAnsi="Times New Roman"/>
          <w:sz w:val="24"/>
          <w:szCs w:val="24"/>
          <w:lang w:val="en-US"/>
        </w:rPr>
        <w:fldChar w:fldCharType="begin"/>
      </w:r>
      <w:r w:rsidR="005E7671" w:rsidRPr="0064435F">
        <w:rPr>
          <w:rFonts w:ascii="Times New Roman" w:hAnsi="Times New Roman"/>
          <w:sz w:val="24"/>
          <w:szCs w:val="24"/>
          <w:lang w:val="en-US"/>
        </w:rPr>
        <w:instrText xml:space="preserve"> ADDIN ZOTERO_ITEM CSL_CITATION {"citationID":"556DastW","properties":{"formattedCitation":"(Microsoft, 2021a)","plainCitation":"(Microsoft, 2021a)","noteIndex":0},"citationItems":[{"id":382,"uris":["http://zotero.org/users/8331578/items/J7L4GCSP"],"uri":["http://zotero.org/users/8331578/items/J7L4GCSP"],"itemData":{"id":382,"type":"webpage","abstract":"Download Microsoft Word processing software or try Microsoft Word, free. Edit Word docs and pages, make a cv, and co-author Word documents online.","language":"en-gb","title":"Create &amp; Edit Word Docs with Microsoft 365 | Microsoft Word","URL":"https://www.microsoft.com/en-gb/microsoft-365/word","author":[{"family":"Microsoft","given":""}],"accessed":{"date-parts":[["2021",8,14]]},"issued":{"date-parts":[["2021"]]}}}],"schema":"https://github.com/citation-style-language/schema/raw/master/csl-citation.json"} </w:instrText>
      </w:r>
      <w:r w:rsidR="005E7671" w:rsidRPr="0064435F">
        <w:rPr>
          <w:rFonts w:ascii="Times New Roman" w:hAnsi="Times New Roman"/>
          <w:sz w:val="24"/>
          <w:szCs w:val="24"/>
          <w:lang w:val="en-US"/>
        </w:rPr>
        <w:fldChar w:fldCharType="separate"/>
      </w:r>
      <w:r w:rsidR="005E7671" w:rsidRPr="0064435F">
        <w:rPr>
          <w:rFonts w:ascii="Times New Roman" w:hAnsi="Times New Roman"/>
          <w:sz w:val="24"/>
          <w:lang w:val="en-US"/>
        </w:rPr>
        <w:t>(Microsoft, 2021a)</w:t>
      </w:r>
      <w:r w:rsidR="005E7671" w:rsidRPr="0064435F">
        <w:rPr>
          <w:rFonts w:ascii="Times New Roman" w:hAnsi="Times New Roman"/>
          <w:sz w:val="24"/>
          <w:szCs w:val="24"/>
          <w:lang w:val="en-US"/>
        </w:rPr>
        <w:fldChar w:fldCharType="end"/>
      </w:r>
      <w:r w:rsidR="001C1025" w:rsidRPr="0064435F">
        <w:rPr>
          <w:rFonts w:ascii="Times New Roman" w:hAnsi="Times New Roman"/>
          <w:sz w:val="24"/>
          <w:szCs w:val="24"/>
          <w:lang w:val="en-US"/>
        </w:rPr>
        <w:t xml:space="preserve"> </w:t>
      </w:r>
      <w:r w:rsidRPr="0064435F">
        <w:rPr>
          <w:rFonts w:ascii="Times New Roman" w:hAnsi="Times New Roman"/>
          <w:sz w:val="24"/>
          <w:szCs w:val="24"/>
          <w:lang w:val="en-US"/>
        </w:rPr>
        <w:t xml:space="preserve">is a text editor software developed by Microsoft. This paper has </w:t>
      </w:r>
      <w:proofErr w:type="gramStart"/>
      <w:r w:rsidRPr="0064435F">
        <w:rPr>
          <w:rFonts w:ascii="Times New Roman" w:hAnsi="Times New Roman"/>
          <w:sz w:val="24"/>
          <w:szCs w:val="24"/>
          <w:lang w:val="en-US"/>
        </w:rPr>
        <w:t>been written</w:t>
      </w:r>
      <w:proofErr w:type="gramEnd"/>
      <w:r w:rsidRPr="0064435F">
        <w:rPr>
          <w:rFonts w:ascii="Times New Roman" w:hAnsi="Times New Roman"/>
          <w:sz w:val="24"/>
          <w:szCs w:val="24"/>
          <w:lang w:val="en-US"/>
        </w:rPr>
        <w:t xml:space="preserve"> and formatted using Word. This software provides useful tools to create automated content table, list of figures, list of tables, list of equation and bibliography which have </w:t>
      </w:r>
      <w:proofErr w:type="gramStart"/>
      <w:r w:rsidRPr="0064435F">
        <w:rPr>
          <w:rFonts w:ascii="Times New Roman" w:hAnsi="Times New Roman"/>
          <w:sz w:val="24"/>
          <w:szCs w:val="24"/>
          <w:lang w:val="en-US"/>
        </w:rPr>
        <w:t>been used</w:t>
      </w:r>
      <w:proofErr w:type="gramEnd"/>
      <w:r w:rsidRPr="0064435F">
        <w:rPr>
          <w:rFonts w:ascii="Times New Roman" w:hAnsi="Times New Roman"/>
          <w:sz w:val="24"/>
          <w:szCs w:val="24"/>
          <w:lang w:val="en-US"/>
        </w:rPr>
        <w:t xml:space="preserve"> for this thesis.</w:t>
      </w:r>
    </w:p>
    <w:p w14:paraId="782327A4" w14:textId="77777777" w:rsidR="00BA5A89" w:rsidRPr="0064435F" w:rsidRDefault="00BA5A89" w:rsidP="0060649A">
      <w:pPr>
        <w:spacing w:line="360" w:lineRule="auto"/>
        <w:jc w:val="both"/>
        <w:rPr>
          <w:rFonts w:ascii="Times New Roman" w:hAnsi="Times New Roman"/>
          <w:sz w:val="24"/>
          <w:szCs w:val="24"/>
          <w:lang w:val="en-US"/>
        </w:rPr>
      </w:pPr>
    </w:p>
    <w:p w14:paraId="3F063F5B" w14:textId="1123B1E8" w:rsidR="0060649A" w:rsidRPr="0064435F" w:rsidRDefault="0060649A" w:rsidP="0060649A">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GitHub</w:t>
      </w:r>
      <w:r w:rsidR="00287C8D" w:rsidRPr="0064435F">
        <w:rPr>
          <w:rFonts w:ascii="Times New Roman" w:hAnsi="Times New Roman"/>
          <w:sz w:val="24"/>
          <w:szCs w:val="24"/>
          <w:lang w:val="en-US"/>
        </w:rPr>
        <w:t xml:space="preserve">: </w:t>
      </w:r>
      <w:r w:rsidR="0022633C" w:rsidRPr="0064435F">
        <w:rPr>
          <w:rFonts w:ascii="Times New Roman" w:hAnsi="Times New Roman"/>
          <w:sz w:val="24"/>
          <w:szCs w:val="24"/>
          <w:lang w:val="en-US"/>
        </w:rPr>
        <w:t xml:space="preserve">GitHub </w:t>
      </w:r>
      <w:r w:rsidR="005E7671" w:rsidRPr="0064435F">
        <w:rPr>
          <w:rFonts w:ascii="Times New Roman" w:hAnsi="Times New Roman"/>
          <w:sz w:val="24"/>
          <w:szCs w:val="24"/>
          <w:lang w:val="en-US"/>
        </w:rPr>
        <w:fldChar w:fldCharType="begin"/>
      </w:r>
      <w:r w:rsidR="005E7671" w:rsidRPr="0064435F">
        <w:rPr>
          <w:rFonts w:ascii="Times New Roman" w:hAnsi="Times New Roman"/>
          <w:sz w:val="24"/>
          <w:szCs w:val="24"/>
          <w:lang w:val="en-US"/>
        </w:rPr>
        <w:instrText xml:space="preserve"> ADDIN ZOTERO_ITEM CSL_CITATION {"citationID":"mTkQPfZV","properties":{"formattedCitation":"(GitHub Inc., n.d.)","plainCitation":"(GitHub Inc., n.d.)","noteIndex":0},"citationItems":[{"id":384,"uris":["http://zotero.org/users/8331578/items/MSQEGCMK"],"uri":["http://zotero.org/users/8331578/items/MSQEGCMK"],"itemData":{"id":384,"type":"webpage","abstract":"GitHub is where over 65 million developers shape the future of software, together. Contribute to the open source community, manage your Git repositories, review code like a pro, track bugs and feat...","container-title":"GitHub","language":"en","title":"GitHub: Where the world builds software","title-short":"GitHub","URL":"https://github.com/","author":[{"family":"GitHub Inc.","given":""}],"accessed":{"date-parts":[["2021",8,14]]}}}],"schema":"https://github.com/citation-style-language/schema/raw/master/csl-citation.json"} </w:instrText>
      </w:r>
      <w:r w:rsidR="005E7671" w:rsidRPr="0064435F">
        <w:rPr>
          <w:rFonts w:ascii="Times New Roman" w:hAnsi="Times New Roman"/>
          <w:sz w:val="24"/>
          <w:szCs w:val="24"/>
          <w:lang w:val="en-US"/>
        </w:rPr>
        <w:fldChar w:fldCharType="separate"/>
      </w:r>
      <w:r w:rsidR="005E7671" w:rsidRPr="0064435F">
        <w:rPr>
          <w:rFonts w:ascii="Times New Roman" w:hAnsi="Times New Roman"/>
          <w:sz w:val="24"/>
          <w:lang w:val="en-US"/>
        </w:rPr>
        <w:t>(GitHub Inc., n.d.)</w:t>
      </w:r>
      <w:r w:rsidR="005E7671" w:rsidRPr="0064435F">
        <w:rPr>
          <w:rFonts w:ascii="Times New Roman" w:hAnsi="Times New Roman"/>
          <w:sz w:val="24"/>
          <w:szCs w:val="24"/>
          <w:lang w:val="en-US"/>
        </w:rPr>
        <w:fldChar w:fldCharType="end"/>
      </w:r>
      <w:r w:rsidR="001C1025" w:rsidRPr="0064435F">
        <w:rPr>
          <w:rFonts w:ascii="Times New Roman" w:hAnsi="Times New Roman"/>
          <w:sz w:val="24"/>
          <w:szCs w:val="24"/>
          <w:lang w:val="en-US"/>
        </w:rPr>
        <w:t xml:space="preserve"> </w:t>
      </w:r>
      <w:r w:rsidR="0022633C" w:rsidRPr="0064435F">
        <w:rPr>
          <w:rFonts w:ascii="Times New Roman" w:hAnsi="Times New Roman"/>
          <w:sz w:val="24"/>
          <w:szCs w:val="24"/>
          <w:lang w:val="en-US"/>
        </w:rPr>
        <w:t xml:space="preserve">is a repository hosting service and development platform. It helps for the collaboration and updating of development projects. It has been used in this </w:t>
      </w:r>
      <w:r w:rsidR="0022633C" w:rsidRPr="0064435F">
        <w:rPr>
          <w:rFonts w:ascii="Times New Roman" w:hAnsi="Times New Roman"/>
          <w:sz w:val="24"/>
          <w:szCs w:val="24"/>
          <w:lang w:val="en-US"/>
        </w:rPr>
        <w:lastRenderedPageBreak/>
        <w:t xml:space="preserve">thesis </w:t>
      </w:r>
      <w:proofErr w:type="gramStart"/>
      <w:r w:rsidR="0022633C" w:rsidRPr="0064435F">
        <w:rPr>
          <w:rFonts w:ascii="Times New Roman" w:hAnsi="Times New Roman"/>
          <w:sz w:val="24"/>
          <w:szCs w:val="24"/>
          <w:lang w:val="en-US"/>
        </w:rPr>
        <w:t>in order to</w:t>
      </w:r>
      <w:proofErr w:type="gramEnd"/>
      <w:r w:rsidR="0022633C" w:rsidRPr="0064435F">
        <w:rPr>
          <w:rFonts w:ascii="Times New Roman" w:hAnsi="Times New Roman"/>
          <w:sz w:val="24"/>
          <w:szCs w:val="24"/>
          <w:lang w:val="en-US"/>
        </w:rPr>
        <w:t xml:space="preserve"> share the scripts and computations realized. The </w:t>
      </w:r>
      <w:r w:rsidR="00215054" w:rsidRPr="0064435F">
        <w:rPr>
          <w:rFonts w:ascii="Times New Roman" w:hAnsi="Times New Roman"/>
          <w:sz w:val="24"/>
          <w:szCs w:val="24"/>
          <w:lang w:val="en-US"/>
        </w:rPr>
        <w:t>7,600</w:t>
      </w:r>
      <w:r w:rsidR="0022633C" w:rsidRPr="0064435F">
        <w:rPr>
          <w:rFonts w:ascii="Times New Roman" w:hAnsi="Times New Roman"/>
          <w:sz w:val="24"/>
          <w:szCs w:val="24"/>
          <w:lang w:val="en-US"/>
        </w:rPr>
        <w:t xml:space="preserve"> lines of script and </w:t>
      </w:r>
      <w:r w:rsidR="00B67D3A" w:rsidRPr="0064435F">
        <w:rPr>
          <w:rFonts w:ascii="Times New Roman" w:hAnsi="Times New Roman"/>
          <w:sz w:val="24"/>
          <w:szCs w:val="24"/>
          <w:lang w:val="en-US"/>
        </w:rPr>
        <w:t>7</w:t>
      </w:r>
      <w:r w:rsidR="00477730" w:rsidRPr="0064435F">
        <w:rPr>
          <w:rFonts w:ascii="Times New Roman" w:hAnsi="Times New Roman"/>
          <w:sz w:val="24"/>
          <w:szCs w:val="24"/>
          <w:lang w:val="en-US"/>
        </w:rPr>
        <w:t>7</w:t>
      </w:r>
      <w:r w:rsidR="0022633C" w:rsidRPr="0064435F">
        <w:rPr>
          <w:rFonts w:ascii="Times New Roman" w:hAnsi="Times New Roman"/>
          <w:sz w:val="24"/>
          <w:szCs w:val="24"/>
          <w:lang w:val="en-US"/>
        </w:rPr>
        <w:t xml:space="preserve"> Excel sheets </w:t>
      </w:r>
      <w:proofErr w:type="gramStart"/>
      <w:r w:rsidR="0022633C" w:rsidRPr="0064435F">
        <w:rPr>
          <w:rFonts w:ascii="Times New Roman" w:hAnsi="Times New Roman"/>
          <w:sz w:val="24"/>
          <w:szCs w:val="24"/>
          <w:lang w:val="en-US"/>
        </w:rPr>
        <w:t>are indeed shared</w:t>
      </w:r>
      <w:proofErr w:type="gramEnd"/>
      <w:r w:rsidR="0022633C" w:rsidRPr="0064435F">
        <w:rPr>
          <w:rFonts w:ascii="Times New Roman" w:hAnsi="Times New Roman"/>
          <w:sz w:val="24"/>
          <w:szCs w:val="24"/>
          <w:lang w:val="en-US"/>
        </w:rPr>
        <w:t xml:space="preserve"> on the repository XXX.</w:t>
      </w:r>
    </w:p>
    <w:p w14:paraId="58132319" w14:textId="77777777" w:rsidR="002C38D9" w:rsidRPr="0064435F" w:rsidRDefault="002C38D9" w:rsidP="0060649A">
      <w:pPr>
        <w:spacing w:line="360" w:lineRule="auto"/>
        <w:jc w:val="both"/>
        <w:rPr>
          <w:rFonts w:ascii="Times New Roman" w:hAnsi="Times New Roman"/>
          <w:sz w:val="24"/>
          <w:szCs w:val="24"/>
          <w:lang w:val="en-US"/>
        </w:rPr>
      </w:pPr>
    </w:p>
    <w:p w14:paraId="35F733FB" w14:textId="5900EF1F" w:rsidR="0060649A" w:rsidRDefault="0060649A" w:rsidP="0060649A">
      <w:pPr>
        <w:pStyle w:val="Heading2"/>
        <w:numPr>
          <w:ilvl w:val="0"/>
          <w:numId w:val="7"/>
        </w:numPr>
        <w:rPr>
          <w:rFonts w:ascii="Times New Roman" w:hAnsi="Times New Roman"/>
          <w:lang w:val="en-US"/>
        </w:rPr>
      </w:pPr>
      <w:bookmarkStart w:id="18" w:name="_Toc80021494"/>
      <w:r w:rsidRPr="0064435F">
        <w:rPr>
          <w:rFonts w:ascii="Times New Roman" w:hAnsi="Times New Roman"/>
          <w:lang w:val="en-US"/>
        </w:rPr>
        <w:t>Contributions</w:t>
      </w:r>
      <w:bookmarkEnd w:id="18"/>
    </w:p>
    <w:p w14:paraId="13E260A4" w14:textId="77777777" w:rsidR="00FE193F" w:rsidRPr="00FE193F" w:rsidRDefault="00FE193F" w:rsidP="00FE193F">
      <w:pPr>
        <w:rPr>
          <w:lang w:val="en-US" w:eastAsia="en-US"/>
        </w:rPr>
      </w:pPr>
    </w:p>
    <w:p w14:paraId="1415095F" w14:textId="4842558C" w:rsidR="00BD27C8" w:rsidRPr="0064435F" w:rsidRDefault="00BD27C8" w:rsidP="00BD27C8">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major contribution of this thesis is the conclusion and analysis of the profitability of a company managing a centralized fleet of electric shared autonomous taxis fulfilling all trips happening in Brussels. This demonstrates </w:t>
      </w:r>
      <w:r w:rsidR="00622457" w:rsidRPr="0064435F">
        <w:rPr>
          <w:rFonts w:ascii="Times New Roman" w:hAnsi="Times New Roman"/>
          <w:sz w:val="24"/>
          <w:szCs w:val="24"/>
          <w:lang w:val="en-US"/>
        </w:rPr>
        <w:t xml:space="preserve">a necessary increase of 8.42 % of the average travel budget per person </w:t>
      </w:r>
      <w:r w:rsidRPr="0064435F">
        <w:rPr>
          <w:rFonts w:ascii="Times New Roman" w:hAnsi="Times New Roman"/>
          <w:sz w:val="24"/>
          <w:szCs w:val="24"/>
          <w:lang w:val="en-US"/>
        </w:rPr>
        <w:t>f</w:t>
      </w:r>
      <w:r w:rsidR="00622457" w:rsidRPr="0064435F">
        <w:rPr>
          <w:rFonts w:ascii="Times New Roman" w:hAnsi="Times New Roman"/>
          <w:sz w:val="24"/>
          <w:szCs w:val="24"/>
          <w:lang w:val="en-US"/>
        </w:rPr>
        <w:t>or</w:t>
      </w:r>
      <w:r w:rsidRPr="0064435F">
        <w:rPr>
          <w:rFonts w:ascii="Times New Roman" w:hAnsi="Times New Roman"/>
          <w:sz w:val="24"/>
          <w:szCs w:val="24"/>
          <w:lang w:val="en-US"/>
        </w:rPr>
        <w:t xml:space="preserve"> this system</w:t>
      </w:r>
      <w:r w:rsidR="00622457" w:rsidRPr="0064435F">
        <w:rPr>
          <w:rFonts w:ascii="Times New Roman" w:hAnsi="Times New Roman"/>
          <w:sz w:val="24"/>
          <w:szCs w:val="24"/>
          <w:lang w:val="en-US"/>
        </w:rPr>
        <w:t xml:space="preserve"> to be breakeven</w:t>
      </w:r>
      <w:r w:rsidRPr="0064435F">
        <w:rPr>
          <w:rFonts w:ascii="Times New Roman" w:hAnsi="Times New Roman"/>
          <w:sz w:val="24"/>
          <w:szCs w:val="24"/>
          <w:lang w:val="en-US"/>
        </w:rPr>
        <w:t xml:space="preserve"> with the most realistic scenario possible given the available data. Of course, it needed </w:t>
      </w:r>
      <w:proofErr w:type="gramStart"/>
      <w:r w:rsidRPr="0064435F">
        <w:rPr>
          <w:rFonts w:ascii="Times New Roman" w:hAnsi="Times New Roman"/>
          <w:sz w:val="24"/>
          <w:szCs w:val="24"/>
          <w:lang w:val="en-US"/>
        </w:rPr>
        <w:t>some</w:t>
      </w:r>
      <w:proofErr w:type="gramEnd"/>
      <w:r w:rsidRPr="0064435F">
        <w:rPr>
          <w:rFonts w:ascii="Times New Roman" w:hAnsi="Times New Roman"/>
          <w:sz w:val="24"/>
          <w:szCs w:val="24"/>
          <w:lang w:val="en-US"/>
        </w:rPr>
        <w:t xml:space="preserve"> simplifying hypotheses </w:t>
      </w:r>
      <w:r w:rsidR="002C38D9" w:rsidRPr="0064435F">
        <w:rPr>
          <w:rFonts w:ascii="Times New Roman" w:hAnsi="Times New Roman"/>
          <w:sz w:val="24"/>
          <w:szCs w:val="24"/>
          <w:lang w:val="en-US"/>
        </w:rPr>
        <w:t xml:space="preserve">described in section </w:t>
      </w:r>
      <w:r w:rsidR="00622457" w:rsidRPr="0064435F">
        <w:rPr>
          <w:rFonts w:ascii="Times New Roman" w:hAnsi="Times New Roman"/>
          <w:sz w:val="24"/>
          <w:szCs w:val="24"/>
          <w:lang w:val="en-US"/>
        </w:rPr>
        <w:t>X.A..</w:t>
      </w:r>
      <w:r w:rsidR="002C38D9" w:rsidRPr="0064435F">
        <w:rPr>
          <w:rFonts w:ascii="Times New Roman" w:hAnsi="Times New Roman"/>
          <w:sz w:val="24"/>
          <w:szCs w:val="24"/>
          <w:lang w:val="en-US"/>
        </w:rPr>
        <w:t xml:space="preserve"> </w:t>
      </w:r>
      <w:r w:rsidRPr="0064435F">
        <w:rPr>
          <w:rFonts w:ascii="Times New Roman" w:hAnsi="Times New Roman"/>
          <w:sz w:val="24"/>
          <w:szCs w:val="24"/>
          <w:lang w:val="en-US"/>
        </w:rPr>
        <w:t>Nevertheless, it provide</w:t>
      </w:r>
      <w:r w:rsidR="002C38D9" w:rsidRPr="0064435F">
        <w:rPr>
          <w:rFonts w:ascii="Times New Roman" w:hAnsi="Times New Roman"/>
          <w:sz w:val="24"/>
          <w:szCs w:val="24"/>
          <w:lang w:val="en-US"/>
        </w:rPr>
        <w:t>s</w:t>
      </w:r>
      <w:r w:rsidRPr="0064435F">
        <w:rPr>
          <w:rFonts w:ascii="Times New Roman" w:hAnsi="Times New Roman"/>
          <w:sz w:val="24"/>
          <w:szCs w:val="24"/>
          <w:lang w:val="en-US"/>
        </w:rPr>
        <w:t xml:space="preserve"> a first simulation for more sophisticated ones. It also provides a worst-case scenario on the profitability.</w:t>
      </w:r>
    </w:p>
    <w:p w14:paraId="039A6DCA" w14:textId="77777777" w:rsidR="00BD27C8" w:rsidRPr="0064435F" w:rsidRDefault="00BD27C8" w:rsidP="00BD27C8">
      <w:pPr>
        <w:spacing w:line="360" w:lineRule="auto"/>
        <w:jc w:val="both"/>
        <w:rPr>
          <w:rFonts w:ascii="Times New Roman" w:hAnsi="Times New Roman"/>
          <w:sz w:val="24"/>
          <w:szCs w:val="24"/>
          <w:lang w:val="en-US"/>
        </w:rPr>
      </w:pPr>
    </w:p>
    <w:p w14:paraId="06152C73" w14:textId="16EE4708" w:rsidR="00BD27C8" w:rsidRPr="0064435F" w:rsidRDefault="00BD27C8" w:rsidP="00BD27C8">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For the analysis of the profitability, the simulation of the daily average trips </w:t>
      </w:r>
      <w:proofErr w:type="gramStart"/>
      <w:r w:rsidRPr="0064435F">
        <w:rPr>
          <w:rFonts w:ascii="Times New Roman" w:hAnsi="Times New Roman"/>
          <w:sz w:val="24"/>
          <w:szCs w:val="24"/>
          <w:lang w:val="en-US"/>
        </w:rPr>
        <w:t>was needed</w:t>
      </w:r>
      <w:proofErr w:type="gramEnd"/>
      <w:r w:rsidRPr="0064435F">
        <w:rPr>
          <w:rFonts w:ascii="Times New Roman" w:hAnsi="Times New Roman"/>
          <w:sz w:val="24"/>
          <w:szCs w:val="24"/>
          <w:lang w:val="en-US"/>
        </w:rPr>
        <w:t>. Therefore, this thesis offers a Trip File for analys</w:t>
      </w:r>
      <w:r w:rsidR="002C38D9" w:rsidRPr="0064435F">
        <w:rPr>
          <w:rFonts w:ascii="Times New Roman" w:hAnsi="Times New Roman"/>
          <w:sz w:val="24"/>
          <w:szCs w:val="24"/>
          <w:lang w:val="en-US"/>
        </w:rPr>
        <w:t>e</w:t>
      </w:r>
      <w:r w:rsidRPr="0064435F">
        <w:rPr>
          <w:rFonts w:ascii="Times New Roman" w:hAnsi="Times New Roman"/>
          <w:sz w:val="24"/>
          <w:szCs w:val="24"/>
          <w:lang w:val="en-US"/>
        </w:rPr>
        <w:t>s or simulations other than autonomous cars.</w:t>
      </w:r>
    </w:p>
    <w:p w14:paraId="022D864B" w14:textId="77777777" w:rsidR="00BD27C8" w:rsidRPr="0064435F" w:rsidRDefault="00BD27C8" w:rsidP="00BD27C8">
      <w:pPr>
        <w:spacing w:line="360" w:lineRule="auto"/>
        <w:jc w:val="both"/>
        <w:rPr>
          <w:rFonts w:ascii="Times New Roman" w:hAnsi="Times New Roman"/>
          <w:sz w:val="24"/>
          <w:szCs w:val="24"/>
          <w:lang w:val="en-US"/>
        </w:rPr>
      </w:pPr>
    </w:p>
    <w:p w14:paraId="7556EE52" w14:textId="71365085" w:rsidR="00BD27C8" w:rsidRPr="0064435F" w:rsidRDefault="00BD27C8" w:rsidP="00BD27C8">
      <w:pPr>
        <w:spacing w:line="360" w:lineRule="auto"/>
        <w:jc w:val="both"/>
        <w:rPr>
          <w:rFonts w:ascii="Times New Roman" w:hAnsi="Times New Roman"/>
          <w:sz w:val="24"/>
          <w:szCs w:val="24"/>
          <w:lang w:val="en-US"/>
        </w:rPr>
      </w:pPr>
      <w:proofErr w:type="gramStart"/>
      <w:r w:rsidRPr="0064435F">
        <w:rPr>
          <w:rFonts w:ascii="Times New Roman" w:hAnsi="Times New Roman"/>
          <w:sz w:val="24"/>
          <w:szCs w:val="24"/>
          <w:lang w:val="en-US"/>
        </w:rPr>
        <w:t>In order to</w:t>
      </w:r>
      <w:proofErr w:type="gramEnd"/>
      <w:r w:rsidRPr="0064435F">
        <w:rPr>
          <w:rFonts w:ascii="Times New Roman" w:hAnsi="Times New Roman"/>
          <w:sz w:val="24"/>
          <w:szCs w:val="24"/>
          <w:lang w:val="en-US"/>
        </w:rPr>
        <w:t xml:space="preserve"> create this Trip File, it first needed to simulate the entire population living in Brussels. This simulation include</w:t>
      </w:r>
      <w:r w:rsidR="002C38D9" w:rsidRPr="0064435F">
        <w:rPr>
          <w:rFonts w:ascii="Times New Roman" w:hAnsi="Times New Roman"/>
          <w:sz w:val="24"/>
          <w:szCs w:val="24"/>
          <w:lang w:val="en-US"/>
        </w:rPr>
        <w:t>s</w:t>
      </w:r>
      <w:r w:rsidRPr="0064435F">
        <w:rPr>
          <w:rFonts w:ascii="Times New Roman" w:hAnsi="Times New Roman"/>
          <w:sz w:val="24"/>
          <w:szCs w:val="24"/>
          <w:lang w:val="en-US"/>
        </w:rPr>
        <w:t xml:space="preserve"> specific attributes assignments such as the work id, the workplace, the household type, the sector of residency, </w:t>
      </w:r>
      <w:proofErr w:type="gramStart"/>
      <w:r w:rsidRPr="0064435F">
        <w:rPr>
          <w:rFonts w:ascii="Times New Roman" w:hAnsi="Times New Roman"/>
          <w:sz w:val="24"/>
          <w:szCs w:val="24"/>
          <w:lang w:val="en-US"/>
        </w:rPr>
        <w:t>age</w:t>
      </w:r>
      <w:proofErr w:type="gramEnd"/>
      <w:r w:rsidRPr="0064435F">
        <w:rPr>
          <w:rFonts w:ascii="Times New Roman" w:hAnsi="Times New Roman"/>
          <w:sz w:val="24"/>
          <w:szCs w:val="24"/>
          <w:lang w:val="en-US"/>
        </w:rPr>
        <w:t xml:space="preserve"> and gender of individuals, … This simulation can also </w:t>
      </w:r>
      <w:proofErr w:type="gramStart"/>
      <w:r w:rsidRPr="0064435F">
        <w:rPr>
          <w:rFonts w:ascii="Times New Roman" w:hAnsi="Times New Roman"/>
          <w:sz w:val="24"/>
          <w:szCs w:val="24"/>
          <w:lang w:val="en-US"/>
        </w:rPr>
        <w:t>be used</w:t>
      </w:r>
      <w:proofErr w:type="gramEnd"/>
      <w:r w:rsidRPr="0064435F">
        <w:rPr>
          <w:rFonts w:ascii="Times New Roman" w:hAnsi="Times New Roman"/>
          <w:sz w:val="24"/>
          <w:szCs w:val="24"/>
          <w:lang w:val="en-US"/>
        </w:rPr>
        <w:t xml:space="preserve"> for other purposes in the future.</w:t>
      </w:r>
    </w:p>
    <w:p w14:paraId="4BBBE15F" w14:textId="0CE7111C" w:rsidR="002C38D9" w:rsidRPr="0064435F" w:rsidRDefault="002C38D9" w:rsidP="00BD27C8">
      <w:pPr>
        <w:spacing w:line="360" w:lineRule="auto"/>
        <w:jc w:val="both"/>
        <w:rPr>
          <w:rFonts w:ascii="Times New Roman" w:hAnsi="Times New Roman"/>
          <w:sz w:val="24"/>
          <w:szCs w:val="24"/>
          <w:lang w:val="en-US"/>
        </w:rPr>
      </w:pPr>
    </w:p>
    <w:p w14:paraId="17881124" w14:textId="6CFFED84" w:rsidR="00FE193F" w:rsidRDefault="002C38D9" w:rsidP="00BD27C8">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Finally, the cost analysis brings new specifications on the cleaning costs compared to what already exists in the literature. This work also includes administrative costs due to the management of the company. Those new costs increase the realism of autonomous vehicles profitability analyses.</w:t>
      </w:r>
    </w:p>
    <w:p w14:paraId="3147E162" w14:textId="77777777" w:rsidR="00FE193F" w:rsidRDefault="00FE193F">
      <w:pPr>
        <w:rPr>
          <w:rFonts w:ascii="Times New Roman" w:hAnsi="Times New Roman"/>
          <w:sz w:val="24"/>
          <w:szCs w:val="24"/>
          <w:lang w:val="en-US"/>
        </w:rPr>
      </w:pPr>
      <w:r>
        <w:rPr>
          <w:rFonts w:ascii="Times New Roman" w:hAnsi="Times New Roman"/>
          <w:sz w:val="24"/>
          <w:szCs w:val="24"/>
          <w:lang w:val="en-US"/>
        </w:rPr>
        <w:br w:type="page"/>
      </w:r>
    </w:p>
    <w:p w14:paraId="374C3517" w14:textId="2D9E2CF7" w:rsidR="0060649A" w:rsidRDefault="00131EDC" w:rsidP="0060649A">
      <w:pPr>
        <w:pStyle w:val="Heading1"/>
        <w:rPr>
          <w:rFonts w:ascii="Times New Roman" w:hAnsi="Times New Roman"/>
          <w:lang w:val="en-US"/>
        </w:rPr>
      </w:pPr>
      <w:bookmarkStart w:id="19" w:name="_Toc80021495"/>
      <w:r w:rsidRPr="0064435F">
        <w:rPr>
          <w:rFonts w:ascii="Times New Roman" w:hAnsi="Times New Roman"/>
          <w:lang w:val="en-US"/>
        </w:rPr>
        <w:lastRenderedPageBreak/>
        <w:t>aTaxis’ fleet simulation</w:t>
      </w:r>
      <w:bookmarkEnd w:id="19"/>
    </w:p>
    <w:p w14:paraId="282FDAB2" w14:textId="77777777" w:rsidR="00FE193F" w:rsidRPr="00FE193F" w:rsidRDefault="00FE193F" w:rsidP="00FE193F">
      <w:pPr>
        <w:rPr>
          <w:lang w:val="en-US" w:eastAsia="en-US"/>
        </w:rPr>
      </w:pPr>
    </w:p>
    <w:p w14:paraId="019D9045" w14:textId="4EE5A5C5" w:rsidR="0060649A" w:rsidRDefault="0060649A" w:rsidP="0060649A">
      <w:pPr>
        <w:pStyle w:val="Heading2"/>
        <w:numPr>
          <w:ilvl w:val="0"/>
          <w:numId w:val="10"/>
        </w:numPr>
        <w:rPr>
          <w:rFonts w:ascii="Times New Roman" w:hAnsi="Times New Roman"/>
          <w:lang w:val="en-US"/>
        </w:rPr>
      </w:pPr>
      <w:bookmarkStart w:id="20" w:name="_Toc80021496"/>
      <w:r w:rsidRPr="0064435F">
        <w:rPr>
          <w:rFonts w:ascii="Times New Roman" w:hAnsi="Times New Roman"/>
          <w:lang w:val="en-US"/>
        </w:rPr>
        <w:t>Data</w:t>
      </w:r>
      <w:bookmarkEnd w:id="20"/>
    </w:p>
    <w:p w14:paraId="5B155EDE" w14:textId="77777777" w:rsidR="00FE193F" w:rsidRPr="00FE193F" w:rsidRDefault="00FE193F" w:rsidP="00FE193F">
      <w:pPr>
        <w:rPr>
          <w:lang w:val="en-US" w:eastAsia="en-US"/>
        </w:rPr>
      </w:pPr>
    </w:p>
    <w:p w14:paraId="4B69396B" w14:textId="243E1563" w:rsidR="00BD27C8" w:rsidRPr="0064435F" w:rsidRDefault="00BD27C8" w:rsidP="00BD27C8">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Most of the data is coming from the neighborhoods’ monitoring (“monitoring des quartiers” in French) </w:t>
      </w:r>
      <w:r w:rsidR="005E7671" w:rsidRPr="0064435F">
        <w:rPr>
          <w:rFonts w:ascii="Times New Roman" w:hAnsi="Times New Roman"/>
          <w:sz w:val="24"/>
          <w:szCs w:val="24"/>
          <w:lang w:val="en-US"/>
        </w:rPr>
        <w:fldChar w:fldCharType="begin"/>
      </w:r>
      <w:r w:rsidR="003959AC" w:rsidRPr="0064435F">
        <w:rPr>
          <w:rFonts w:ascii="Times New Roman" w:hAnsi="Times New Roman"/>
          <w:sz w:val="24"/>
          <w:szCs w:val="24"/>
          <w:lang w:val="en-US"/>
        </w:rPr>
        <w:instrText xml:space="preserve"> ADDIN ZOTERO_ITEM CSL_CITATION {"citationID":"0KflxB9T","properties":{"formattedCitation":"(Monitoring des quartiers, 2019c)","plainCitation":"(Monitoring des quartiers, 2019c)","noteIndex":0},"citationItems":[{"id":306,"uris":["http://zotero.org/users/8331578/items/N4NQF7L3"],"uri":["http://zotero.org/users/8331578/items/N4NQF7L3"],"itemData":{"id":306,"type":"webpage","title":"Monitoring des Quartiers de la Région de Bruxelles Capitale","URL":"https://monitoringdesquartiers.brussels/","author":[{"family":"Monitoring des quartiers","given":""}],"accessed":{"date-parts":[["2021",8,12]]},"issued":{"date-parts":[["2019"]]}}}],"schema":"https://github.com/citation-style-language/schema/raw/master/csl-citation.json"} </w:instrText>
      </w:r>
      <w:r w:rsidR="005E7671" w:rsidRPr="0064435F">
        <w:rPr>
          <w:rFonts w:ascii="Times New Roman" w:hAnsi="Times New Roman"/>
          <w:sz w:val="24"/>
          <w:szCs w:val="24"/>
          <w:lang w:val="en-US"/>
        </w:rPr>
        <w:fldChar w:fldCharType="separate"/>
      </w:r>
      <w:r w:rsidR="003959AC" w:rsidRPr="0064435F">
        <w:rPr>
          <w:rFonts w:ascii="Times New Roman" w:hAnsi="Times New Roman"/>
          <w:sz w:val="24"/>
          <w:lang w:val="en-US"/>
        </w:rPr>
        <w:t>(Monitoring des quartiers, 2019c)</w:t>
      </w:r>
      <w:r w:rsidR="005E7671"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It provides detailed statistics at the statistics sector level (for more information see below X.A.2.) for different years. IBSA </w:t>
      </w:r>
      <w:r w:rsidR="005E7671" w:rsidRPr="0064435F">
        <w:rPr>
          <w:rFonts w:ascii="Times New Roman" w:hAnsi="Times New Roman"/>
          <w:sz w:val="24"/>
          <w:szCs w:val="24"/>
          <w:lang w:val="en-US"/>
        </w:rPr>
        <w:fldChar w:fldCharType="begin"/>
      </w:r>
      <w:r w:rsidR="005E7671" w:rsidRPr="0064435F">
        <w:rPr>
          <w:rFonts w:ascii="Times New Roman" w:hAnsi="Times New Roman"/>
          <w:sz w:val="24"/>
          <w:szCs w:val="24"/>
          <w:lang w:val="en-US"/>
        </w:rPr>
        <w:instrText xml:space="preserve"> ADDIN ZOTERO_ITEM CSL_CITATION {"citationID":"UvwUkV2w","properties":{"formattedCitation":"(IBSA, n.d.)","plainCitation":"(IBSA, n.d.)","noteIndex":0},"citationItems":[{"id":308,"uris":["http://zotero.org/users/8331578/items/AKUVZBFR"],"uri":["http://zotero.org/users/8331578/items/AKUVZBFR"],"itemData":{"id":308,"type":"webpage","title":"Institut Bruxellois de Statistique et d’Analyse | IBSA","URL":"https://ibsa.brussels/","author":[{"family":"IBSA","given":""}],"accessed":{"date-parts":[["2021",8,12]]}}}],"schema":"https://github.com/citation-style-language/schema/raw/master/csl-citation.json"} </w:instrText>
      </w:r>
      <w:r w:rsidR="005E7671" w:rsidRPr="0064435F">
        <w:rPr>
          <w:rFonts w:ascii="Times New Roman" w:hAnsi="Times New Roman"/>
          <w:sz w:val="24"/>
          <w:szCs w:val="24"/>
          <w:lang w:val="en-US"/>
        </w:rPr>
        <w:fldChar w:fldCharType="separate"/>
      </w:r>
      <w:r w:rsidR="005E7671" w:rsidRPr="0064435F">
        <w:rPr>
          <w:rFonts w:ascii="Times New Roman" w:hAnsi="Times New Roman"/>
          <w:sz w:val="24"/>
          <w:lang w:val="en-US"/>
        </w:rPr>
        <w:t>(IBSA, n.d.)</w:t>
      </w:r>
      <w:r w:rsidR="005E7671"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has helped fulfill the missing data. However, IBSA’s data </w:t>
      </w:r>
      <w:r w:rsidR="001A4798" w:rsidRPr="0064435F">
        <w:rPr>
          <w:rFonts w:ascii="Times New Roman" w:hAnsi="Times New Roman"/>
          <w:sz w:val="24"/>
          <w:szCs w:val="24"/>
          <w:lang w:val="en-US"/>
        </w:rPr>
        <w:t>are</w:t>
      </w:r>
      <w:r w:rsidRPr="0064435F">
        <w:rPr>
          <w:rFonts w:ascii="Times New Roman" w:hAnsi="Times New Roman"/>
          <w:sz w:val="24"/>
          <w:szCs w:val="24"/>
          <w:lang w:val="en-US"/>
        </w:rPr>
        <w:t xml:space="preserve"> only available at a municipal level. Besides mentioned otherwise, the data from the neighborhood’s monitoring is always per sectors while the data from the IBSA is always per municipality. Other sources that have been used</w:t>
      </w:r>
      <w:r w:rsidR="00445970" w:rsidRPr="0064435F">
        <w:rPr>
          <w:rFonts w:ascii="Times New Roman" w:hAnsi="Times New Roman"/>
          <w:sz w:val="24"/>
          <w:szCs w:val="24"/>
          <w:lang w:val="en-US"/>
        </w:rPr>
        <w:t xml:space="preserve"> </w:t>
      </w:r>
      <w:r w:rsidRPr="0064435F">
        <w:rPr>
          <w:rFonts w:ascii="Times New Roman" w:hAnsi="Times New Roman"/>
          <w:sz w:val="24"/>
          <w:szCs w:val="24"/>
          <w:lang w:val="en-US"/>
        </w:rPr>
        <w:t xml:space="preserve">such as ARES </w:t>
      </w:r>
      <w:r w:rsidR="005E7671" w:rsidRPr="0064435F">
        <w:rPr>
          <w:rFonts w:ascii="Times New Roman" w:hAnsi="Times New Roman"/>
          <w:sz w:val="24"/>
          <w:szCs w:val="24"/>
          <w:lang w:val="en-US"/>
        </w:rPr>
        <w:fldChar w:fldCharType="begin"/>
      </w:r>
      <w:r w:rsidR="000F68CA" w:rsidRPr="0064435F">
        <w:rPr>
          <w:rFonts w:ascii="Times New Roman" w:hAnsi="Times New Roman"/>
          <w:sz w:val="24"/>
          <w:szCs w:val="24"/>
          <w:lang w:val="en-US"/>
        </w:rPr>
        <w:instrText xml:space="preserve"> ADDIN ZOTERO_ITEM CSL_CITATION {"citationID":"VqM21V1V","properties":{"formattedCitation":"(Acad\\uc0\\u233{}mie de recherche et d\\uc0\\u8217{}enseignement sup\\uc0\\u233{}rieur, n.d.-c)","plainCitation":"(Académie de recherche et d’enseignement supérieur, n.d.-c)","noteIndex":0},"citationItems":[{"id":310,"uris":["http://zotero.org/users/8331578/items/9VUMBZ3L"],"uri":["http://zotero.org/users/8331578/items/9VUMBZ3L"],"itemData":{"id":310,"type":"webpage","title":"Portail Open Data de l'ARES — ARES","URL":"https://ares-digitalwallonia.opendatasoft.com/pages/home/","author":[{"family":"Académie de recherche et d'enseignement supérieur","given":""}],"accessed":{"date-parts":[["2021",8,12]]}}}],"schema":"https://github.com/citation-style-language/schema/raw/master/csl-citation.json"} </w:instrText>
      </w:r>
      <w:r w:rsidR="005E7671" w:rsidRPr="0064435F">
        <w:rPr>
          <w:rFonts w:ascii="Times New Roman" w:hAnsi="Times New Roman"/>
          <w:sz w:val="24"/>
          <w:szCs w:val="24"/>
          <w:lang w:val="en-US"/>
        </w:rPr>
        <w:fldChar w:fldCharType="separate"/>
      </w:r>
      <w:r w:rsidR="000F68CA" w:rsidRPr="0064435F">
        <w:rPr>
          <w:rFonts w:ascii="Times New Roman" w:hAnsi="Times New Roman"/>
          <w:sz w:val="24"/>
          <w:szCs w:val="24"/>
          <w:lang w:val="en-US"/>
        </w:rPr>
        <w:t>(Académie de recherche et d’enseignement supérieur, n.d.-c)</w:t>
      </w:r>
      <w:r w:rsidR="005E7671"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and </w:t>
      </w:r>
      <w:r w:rsidR="00CC4397" w:rsidRPr="0064435F">
        <w:rPr>
          <w:rFonts w:ascii="Times New Roman" w:hAnsi="Times New Roman"/>
          <w:sz w:val="24"/>
          <w:szCs w:val="24"/>
          <w:lang w:val="en-US"/>
        </w:rPr>
        <w:t>Onderwijs Vlanderen Dataloep</w:t>
      </w:r>
      <w:r w:rsidRPr="0064435F">
        <w:rPr>
          <w:rFonts w:ascii="Times New Roman" w:hAnsi="Times New Roman"/>
          <w:sz w:val="24"/>
          <w:szCs w:val="24"/>
          <w:lang w:val="en-US"/>
        </w:rPr>
        <w:t xml:space="preserve"> </w:t>
      </w:r>
      <w:r w:rsidR="005E7671" w:rsidRPr="0064435F">
        <w:rPr>
          <w:rFonts w:ascii="Times New Roman" w:hAnsi="Times New Roman"/>
          <w:sz w:val="24"/>
          <w:szCs w:val="24"/>
          <w:lang w:val="en-US"/>
        </w:rPr>
        <w:fldChar w:fldCharType="begin"/>
      </w:r>
      <w:r w:rsidR="005E7671" w:rsidRPr="0064435F">
        <w:rPr>
          <w:rFonts w:ascii="Times New Roman" w:hAnsi="Times New Roman"/>
          <w:sz w:val="24"/>
          <w:szCs w:val="24"/>
          <w:lang w:val="en-US"/>
        </w:rPr>
        <w:instrText xml:space="preserve"> ADDIN ZOTERO_ITEM CSL_CITATION {"citationID":"zCOpHGec","properties":{"formattedCitation":"(Vlaanderen is onderwijs &amp; vorming, 2018)","plainCitation":"(Vlaanderen is onderwijs &amp; vorming, 2018)","noteIndex":0},"citationItems":[{"id":180,"uris":["http://zotero.org/users/8331578/items/9XWQ7R5S"],"uri":["http://zotero.org/users/8331578/items/9XWQ7R5S"],"itemData":{"id":180,"type":"webpage","title":"Dataloep mobiliteit en aantrekkingskracht BaO en SO","URL":"https://dataloep-publiek.vlaanderen.be/QvAJAXZfc/notoolbar.htm?document=LP-Publiek%2FPubliek_AantrekkingMobiliteit.qvw&amp;host=PubliekQVS%40cwv100163&amp;anonymous=true","author":[{"family":"Vlaanderen is onderwijs &amp; vorming","given":""}],"accessed":{"date-parts":[["2021",8,10]]},"issued":{"date-parts":[["2018"]],"season":"2019"}}}],"schema":"https://github.com/citation-style-language/schema/raw/master/csl-citation.json"} </w:instrText>
      </w:r>
      <w:r w:rsidR="005E7671" w:rsidRPr="0064435F">
        <w:rPr>
          <w:rFonts w:ascii="Times New Roman" w:hAnsi="Times New Roman"/>
          <w:sz w:val="24"/>
          <w:szCs w:val="24"/>
          <w:lang w:val="en-US"/>
        </w:rPr>
        <w:fldChar w:fldCharType="separate"/>
      </w:r>
      <w:r w:rsidR="005E7671" w:rsidRPr="0064435F">
        <w:rPr>
          <w:rFonts w:ascii="Times New Roman" w:hAnsi="Times New Roman"/>
          <w:sz w:val="24"/>
          <w:lang w:val="en-US"/>
        </w:rPr>
        <w:t>(Vlaanderen is onderwijs &amp; vorming, 2018)</w:t>
      </w:r>
      <w:r w:rsidR="005E7671"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for the higher education’s data. The origin of each piece of information will </w:t>
      </w:r>
      <w:proofErr w:type="gramStart"/>
      <w:r w:rsidRPr="0064435F">
        <w:rPr>
          <w:rFonts w:ascii="Times New Roman" w:hAnsi="Times New Roman"/>
          <w:sz w:val="24"/>
          <w:szCs w:val="24"/>
          <w:lang w:val="en-US"/>
        </w:rPr>
        <w:t>be specified</w:t>
      </w:r>
      <w:proofErr w:type="gramEnd"/>
      <w:r w:rsidRPr="0064435F">
        <w:rPr>
          <w:rFonts w:ascii="Times New Roman" w:hAnsi="Times New Roman"/>
          <w:sz w:val="24"/>
          <w:szCs w:val="24"/>
          <w:lang w:val="en-US"/>
        </w:rPr>
        <w:t xml:space="preserve"> in the methodology.</w:t>
      </w:r>
    </w:p>
    <w:p w14:paraId="1DE7A9F1" w14:textId="77777777" w:rsidR="00A77FC4" w:rsidRPr="0064435F" w:rsidRDefault="00A77FC4" w:rsidP="00BD27C8">
      <w:pPr>
        <w:spacing w:line="360" w:lineRule="auto"/>
        <w:jc w:val="both"/>
        <w:rPr>
          <w:rFonts w:ascii="Times New Roman" w:hAnsi="Times New Roman"/>
          <w:lang w:val="en-US"/>
        </w:rPr>
      </w:pPr>
    </w:p>
    <w:p w14:paraId="675B48A6" w14:textId="5DE53E7E" w:rsidR="0060649A" w:rsidRDefault="0060649A" w:rsidP="0060649A">
      <w:pPr>
        <w:pStyle w:val="Heading3"/>
        <w:numPr>
          <w:ilvl w:val="0"/>
          <w:numId w:val="11"/>
        </w:numPr>
        <w:rPr>
          <w:rFonts w:ascii="Times New Roman" w:hAnsi="Times New Roman"/>
          <w:lang w:val="en-US"/>
        </w:rPr>
      </w:pPr>
      <w:bookmarkStart w:id="21" w:name="_Toc80021497"/>
      <w:r w:rsidRPr="0064435F">
        <w:rPr>
          <w:rFonts w:ascii="Times New Roman" w:hAnsi="Times New Roman"/>
          <w:lang w:val="en-US"/>
        </w:rPr>
        <w:t>2019 as a reference year</w:t>
      </w:r>
      <w:bookmarkEnd w:id="21"/>
    </w:p>
    <w:p w14:paraId="3E9B4B6E" w14:textId="77777777" w:rsidR="00FE193F" w:rsidRPr="00FE193F" w:rsidRDefault="00FE193F" w:rsidP="00FE193F">
      <w:pPr>
        <w:rPr>
          <w:lang w:val="en-US" w:eastAsia="en-US"/>
        </w:rPr>
      </w:pPr>
    </w:p>
    <w:p w14:paraId="327B9467" w14:textId="3BC16409" w:rsidR="00BD27C8" w:rsidRPr="0064435F" w:rsidRDefault="00BD27C8" w:rsidP="00BD27C8">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2019 has been chosen as reference year and </w:t>
      </w:r>
      <w:proofErr w:type="gramStart"/>
      <w:r w:rsidRPr="0064435F">
        <w:rPr>
          <w:rFonts w:ascii="Times New Roman" w:hAnsi="Times New Roman"/>
          <w:sz w:val="24"/>
          <w:szCs w:val="24"/>
          <w:lang w:val="en-US"/>
        </w:rPr>
        <w:t>besides</w:t>
      </w:r>
      <w:proofErr w:type="gramEnd"/>
      <w:r w:rsidRPr="0064435F">
        <w:rPr>
          <w:rFonts w:ascii="Times New Roman" w:hAnsi="Times New Roman"/>
          <w:sz w:val="24"/>
          <w:szCs w:val="24"/>
          <w:lang w:val="en-US"/>
        </w:rPr>
        <w:t xml:space="preserve"> it is specified all data used </w:t>
      </w:r>
      <w:r w:rsidR="001A4798" w:rsidRPr="0064435F">
        <w:rPr>
          <w:rFonts w:ascii="Times New Roman" w:hAnsi="Times New Roman"/>
          <w:sz w:val="24"/>
          <w:szCs w:val="24"/>
          <w:lang w:val="en-US"/>
        </w:rPr>
        <w:t>are</w:t>
      </w:r>
      <w:r w:rsidRPr="0064435F">
        <w:rPr>
          <w:rFonts w:ascii="Times New Roman" w:hAnsi="Times New Roman"/>
          <w:sz w:val="24"/>
          <w:szCs w:val="24"/>
          <w:lang w:val="en-US"/>
        </w:rPr>
        <w:t xml:space="preserve"> 2019’s data. Even if 2019 does not represent the latest data. 2020’s data </w:t>
      </w:r>
      <w:r w:rsidR="001A4798" w:rsidRPr="0064435F">
        <w:rPr>
          <w:rFonts w:ascii="Times New Roman" w:hAnsi="Times New Roman"/>
          <w:sz w:val="24"/>
          <w:szCs w:val="24"/>
          <w:lang w:val="en-US"/>
        </w:rPr>
        <w:t>are</w:t>
      </w:r>
      <w:r w:rsidRPr="0064435F">
        <w:rPr>
          <w:rFonts w:ascii="Times New Roman" w:hAnsi="Times New Roman"/>
          <w:sz w:val="24"/>
          <w:szCs w:val="24"/>
          <w:lang w:val="en-US"/>
        </w:rPr>
        <w:t xml:space="preserve"> the latest available data at the time this thesis is written. However, 2020 has be hammered by the COVID-19 pandemic, enforcing multiple lockdowns, homeworking, closing schools, universities, … </w:t>
      </w:r>
      <w:r w:rsidR="00DB7E13" w:rsidRPr="0064435F">
        <w:rPr>
          <w:rFonts w:ascii="Times New Roman" w:hAnsi="Times New Roman"/>
          <w:sz w:val="24"/>
          <w:szCs w:val="24"/>
          <w:lang w:val="en-US"/>
        </w:rPr>
        <w:fldChar w:fldCharType="begin"/>
      </w:r>
      <w:r w:rsidR="00DB7E13" w:rsidRPr="0064435F">
        <w:rPr>
          <w:rFonts w:ascii="Times New Roman" w:hAnsi="Times New Roman"/>
          <w:sz w:val="24"/>
          <w:szCs w:val="24"/>
          <w:lang w:val="en-US"/>
        </w:rPr>
        <w:instrText xml:space="preserve"> ADDIN ZOTERO_ITEM CSL_CITATION {"citationID":"6C99RTJM","properties":{"formattedCitation":"(Sudinfo, 2020)","plainCitation":"(Sudinfo, 2020)","noteIndex":0},"citationItems":[{"id":386,"uris":["http://zotero.org/users/8331578/items/MGRQJNXA"],"uri":["http://zotero.org/users/8331578/items/MGRQJNXA"],"itemData":{"id":386,"type":"webpage","abstract":"Il y a sept mois, le virus Covid-19 touchait notre pays. Voici la chronologie des faits marquants en Belgique.","container-title":"sudinfo.be","language":"fr","title":"Coronavirus en Belgique: chronologie de sept mois de crise","title-short":"Coronavirus en Belgique","URL":"https://www.sudinfo.be/id249069/article/2020-09-11/coronavirus-en-belgique-chronologie-de-sept-mois-de-crise","author":[{"family":"Sudinfo","given":""}],"accessed":{"date-parts":[["2021",8,14]]},"issued":{"date-parts":[["2020",9,11]]}}}],"schema":"https://github.com/citation-style-language/schema/raw/master/csl-citation.json"} </w:instrText>
      </w:r>
      <w:r w:rsidR="00DB7E13" w:rsidRPr="0064435F">
        <w:rPr>
          <w:rFonts w:ascii="Times New Roman" w:hAnsi="Times New Roman"/>
          <w:sz w:val="24"/>
          <w:szCs w:val="24"/>
          <w:lang w:val="en-US"/>
        </w:rPr>
        <w:fldChar w:fldCharType="separate"/>
      </w:r>
      <w:r w:rsidR="00DB7E13" w:rsidRPr="0064435F">
        <w:rPr>
          <w:rFonts w:ascii="Times New Roman" w:hAnsi="Times New Roman"/>
          <w:sz w:val="24"/>
          <w:lang w:val="en-US"/>
        </w:rPr>
        <w:t>(Sudinfo, 2020)</w:t>
      </w:r>
      <w:r w:rsidR="00DB7E13"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The travel data of 2020 ha</w:t>
      </w:r>
      <w:r w:rsidR="001A4798" w:rsidRPr="0064435F">
        <w:rPr>
          <w:rFonts w:ascii="Times New Roman" w:hAnsi="Times New Roman"/>
          <w:sz w:val="24"/>
          <w:szCs w:val="24"/>
          <w:lang w:val="en-US"/>
        </w:rPr>
        <w:t>ve</w:t>
      </w:r>
      <w:r w:rsidRPr="0064435F">
        <w:rPr>
          <w:rFonts w:ascii="Times New Roman" w:hAnsi="Times New Roman"/>
          <w:sz w:val="24"/>
          <w:szCs w:val="24"/>
          <w:lang w:val="en-US"/>
        </w:rPr>
        <w:t xml:space="preserve"> been highly affected in that regard. Therefore, 2019’s data </w:t>
      </w:r>
      <w:r w:rsidR="001A4798" w:rsidRPr="0064435F">
        <w:rPr>
          <w:rFonts w:ascii="Times New Roman" w:hAnsi="Times New Roman"/>
          <w:sz w:val="24"/>
          <w:szCs w:val="24"/>
          <w:lang w:val="en-US"/>
        </w:rPr>
        <w:t>are</w:t>
      </w:r>
      <w:r w:rsidRPr="0064435F">
        <w:rPr>
          <w:rFonts w:ascii="Times New Roman" w:hAnsi="Times New Roman"/>
          <w:sz w:val="24"/>
          <w:szCs w:val="24"/>
          <w:lang w:val="en-US"/>
        </w:rPr>
        <w:t xml:space="preserve"> more representative of a normal behavior of the population of Brussels.</w:t>
      </w:r>
    </w:p>
    <w:p w14:paraId="7BDC4846" w14:textId="77777777" w:rsidR="00A77FC4" w:rsidRPr="0064435F" w:rsidRDefault="00A77FC4" w:rsidP="00BD27C8">
      <w:pPr>
        <w:spacing w:line="360" w:lineRule="auto"/>
        <w:jc w:val="both"/>
        <w:rPr>
          <w:rFonts w:ascii="Times New Roman" w:hAnsi="Times New Roman"/>
          <w:sz w:val="24"/>
          <w:szCs w:val="24"/>
          <w:lang w:val="en-US"/>
        </w:rPr>
      </w:pPr>
    </w:p>
    <w:p w14:paraId="49F8F0EF" w14:textId="78B542E4" w:rsidR="00BD27C8" w:rsidRPr="0064435F" w:rsidRDefault="00BD27C8" w:rsidP="00BD27C8">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Since autonomous cars will not penetrate Brussels market before at least 2030 (</w:t>
      </w:r>
      <w:r w:rsidR="00F66FCA" w:rsidRPr="0064435F">
        <w:rPr>
          <w:rFonts w:ascii="Times New Roman" w:hAnsi="Times New Roman"/>
          <w:sz w:val="24"/>
          <w:szCs w:val="24"/>
          <w:lang w:val="en-US"/>
        </w:rPr>
        <w:fldChar w:fldCharType="begin"/>
      </w:r>
      <w:r w:rsidR="00065CC2" w:rsidRPr="0064435F">
        <w:rPr>
          <w:rFonts w:ascii="Times New Roman" w:hAnsi="Times New Roman"/>
          <w:sz w:val="24"/>
          <w:szCs w:val="24"/>
          <w:lang w:val="en-US"/>
        </w:rPr>
        <w:instrText xml:space="preserve"> ADDIN ZOTERO_ITEM CSL_CITATION {"citationID":"PXA8Appt","properties":{"formattedCitation":"(Kok et al., 2017)","plainCitation":"(Kok et al., 2017)","noteIndex":0},"citationItems":[{"id":635,"uris":["http://zotero.org/users/8331578/items/B5IN2GWW"],"uri":["http://zotero.org/users/8331578/items/B5IN2GWW"],"itemData":{"id":635,"type":"report","title":"RethinkX Disruption, Implications and Choices - Rethinking Transportation 2020-2030 - The Disruption of Transportation and the Collapse of the Internal-Combustion Vehicle and Oil Industries","URL":"https://static1.squarespace.com/static/585c3439be65942f022bbf9b/t/591a2e4be6f2e1c13df930c5/1494888038959/RethinkX+Report_051517.pdf","author":[{"family":"Kok","given":"Irem"},{"family":"Zou","given":"Sani Ye"},{"family":"Gordon","given":"Joshua"},{"family":"Mercer","given":"Bernard"}],"accessed":{"date-parts":[["2021",8,10]]},"issued":{"date-parts":[["2017",5]]}}}],"schema":"https://github.com/citation-style-language/schema/raw/master/csl-citation.json"} </w:instrText>
      </w:r>
      <w:r w:rsidR="00F66FCA" w:rsidRPr="0064435F">
        <w:rPr>
          <w:rFonts w:ascii="Times New Roman" w:hAnsi="Times New Roman"/>
          <w:sz w:val="24"/>
          <w:szCs w:val="24"/>
          <w:lang w:val="en-US"/>
        </w:rPr>
        <w:fldChar w:fldCharType="separate"/>
      </w:r>
      <w:r w:rsidR="00065CC2" w:rsidRPr="0064435F">
        <w:rPr>
          <w:rFonts w:ascii="Times New Roman" w:hAnsi="Times New Roman"/>
          <w:sz w:val="24"/>
          <w:lang w:val="en-US"/>
        </w:rPr>
        <w:t>(Kok et al., 2017)</w:t>
      </w:r>
      <w:r w:rsidR="00F66FCA" w:rsidRPr="0064435F">
        <w:rPr>
          <w:rFonts w:ascii="Times New Roman" w:hAnsi="Times New Roman"/>
          <w:sz w:val="24"/>
          <w:szCs w:val="24"/>
          <w:lang w:val="en-US"/>
        </w:rPr>
        <w:fldChar w:fldCharType="end"/>
      </w:r>
      <w:r w:rsidR="00E55566" w:rsidRPr="0064435F">
        <w:rPr>
          <w:rFonts w:ascii="Times New Roman" w:hAnsi="Times New Roman"/>
          <w:sz w:val="24"/>
          <w:szCs w:val="24"/>
          <w:lang w:val="en-US"/>
        </w:rPr>
        <w:t>,</w:t>
      </w:r>
      <w:r w:rsidR="006D0AF8" w:rsidRPr="0064435F">
        <w:rPr>
          <w:rFonts w:ascii="Times New Roman" w:hAnsi="Times New Roman"/>
          <w:sz w:val="24"/>
          <w:szCs w:val="24"/>
          <w:lang w:val="en-US"/>
        </w:rPr>
        <w:t xml:space="preserve"> </w:t>
      </w:r>
      <w:r w:rsidR="006D0AF8" w:rsidRPr="0064435F">
        <w:rPr>
          <w:rFonts w:ascii="Times New Roman" w:hAnsi="Times New Roman"/>
          <w:sz w:val="24"/>
          <w:szCs w:val="24"/>
          <w:lang w:val="en-US"/>
        </w:rPr>
        <w:fldChar w:fldCharType="begin"/>
      </w:r>
      <w:r w:rsidR="006D0AF8" w:rsidRPr="0064435F">
        <w:rPr>
          <w:rFonts w:ascii="Times New Roman" w:hAnsi="Times New Roman"/>
          <w:sz w:val="24"/>
          <w:szCs w:val="24"/>
          <w:lang w:val="en-US"/>
        </w:rPr>
        <w:instrText xml:space="preserve"> ADDIN ZOTERO_ITEM CSL_CITATION {"citationID":"F9h71Kiv","properties":{"formattedCitation":"(Litman, 2021)","plainCitation":"(Litman, 2021)","noteIndex":0},"citationItems":[{"id":42,"uris":["http://zotero.org/users/8331578/items/2BFLKCKA"],"uri":["http://zotero.org/users/8331578/items/2BFLKCKA"],"itemData":{"id":42,"type":"article-journal","abstract":"This report explores the impacts of autonomous (also called self-driving, driverless or robotic) vehicles, and their implications for transportation planning. It investigates how quickly such vehicles are likely to develop and be deployed based on experience with previous vehicle technologies; their likely benefits and costs; how they will affect travel activity; and their impacts on planning decisions such as optimal road, parking and public transit supply. This analysis indicates that Level 5 autonomous vehicles, able to operate without a driver, may be commercially available and legal to use in some jurisdictions by the late 2020s, but will initially have high costs and limited performance. Some benefits, such as independent mobility for affluent non-drivers, may begin in the 2030s or 2040s, but most impacts, including reduced traffic and parking congestion, independent mobility for low-income people (and therefore reduced need for public transit), increased safety, energy conservation and pollution reductions, will only be significant when autonomous vehicles become common and affordable, probably in the 2050s to 2060s, and some benefits may require prohibiting human-driven vehicles on certain roadways, which could take even longer.","container-title":"Victoria Transport Policy Institute","language":"en","page":"46","source":"Zotero","title":"Implications for Transport Planning","author":[{"family":"Litman","given":"Todd"}],"issued":{"date-parts":[["2021",6,25]]}}}],"schema":"https://github.com/citation-style-language/schema/raw/master/csl-citation.json"} </w:instrText>
      </w:r>
      <w:r w:rsidR="006D0AF8" w:rsidRPr="0064435F">
        <w:rPr>
          <w:rFonts w:ascii="Times New Roman" w:hAnsi="Times New Roman"/>
          <w:sz w:val="24"/>
          <w:szCs w:val="24"/>
          <w:lang w:val="en-US"/>
        </w:rPr>
        <w:fldChar w:fldCharType="separate"/>
      </w:r>
      <w:r w:rsidR="006D0AF8" w:rsidRPr="0064435F">
        <w:rPr>
          <w:rFonts w:ascii="Times New Roman" w:hAnsi="Times New Roman"/>
          <w:sz w:val="24"/>
          <w:lang w:val="en-US"/>
        </w:rPr>
        <w:t>(Litman, 2021)</w:t>
      </w:r>
      <w:r w:rsidR="006D0AF8" w:rsidRPr="0064435F">
        <w:rPr>
          <w:rFonts w:ascii="Times New Roman" w:hAnsi="Times New Roman"/>
          <w:sz w:val="24"/>
          <w:szCs w:val="24"/>
          <w:lang w:val="en-US"/>
        </w:rPr>
        <w:fldChar w:fldCharType="end"/>
      </w:r>
      <w:r w:rsidR="00E55566" w:rsidRPr="0064435F">
        <w:rPr>
          <w:rFonts w:ascii="Times New Roman" w:hAnsi="Times New Roman"/>
          <w:sz w:val="24"/>
          <w:szCs w:val="24"/>
          <w:lang w:val="en-US"/>
        </w:rPr>
        <w:t>)</w:t>
      </w:r>
      <w:r w:rsidRPr="0064435F">
        <w:rPr>
          <w:rFonts w:ascii="Times New Roman" w:hAnsi="Times New Roman"/>
          <w:sz w:val="24"/>
          <w:szCs w:val="24"/>
          <w:lang w:val="en-US"/>
        </w:rPr>
        <w:t xml:space="preserve">, the population could have been predicted. However, it introduces additional hypotheses and inaccuracies. It has been chosen to use 2019’s data as if it </w:t>
      </w:r>
      <w:proofErr w:type="gramStart"/>
      <w:r w:rsidRPr="0064435F">
        <w:rPr>
          <w:rFonts w:ascii="Times New Roman" w:hAnsi="Times New Roman"/>
          <w:sz w:val="24"/>
          <w:szCs w:val="24"/>
          <w:lang w:val="en-US"/>
        </w:rPr>
        <w:t>was</w:t>
      </w:r>
      <w:proofErr w:type="gramEnd"/>
      <w:r w:rsidRPr="0064435F">
        <w:rPr>
          <w:rFonts w:ascii="Times New Roman" w:hAnsi="Times New Roman"/>
          <w:sz w:val="24"/>
          <w:szCs w:val="24"/>
          <w:lang w:val="en-US"/>
        </w:rPr>
        <w:t xml:space="preserve"> the population at the time of full penetration of the market by autonomous taxis. The reader is free to work on the prediction of 2030’s population of Brussels and repeat the process </w:t>
      </w:r>
      <w:proofErr w:type="gramStart"/>
      <w:r w:rsidRPr="0064435F">
        <w:rPr>
          <w:rFonts w:ascii="Times New Roman" w:hAnsi="Times New Roman"/>
          <w:sz w:val="24"/>
          <w:szCs w:val="24"/>
          <w:lang w:val="en-US"/>
        </w:rPr>
        <w:t>in order to</w:t>
      </w:r>
      <w:proofErr w:type="gramEnd"/>
      <w:r w:rsidRPr="0064435F">
        <w:rPr>
          <w:rFonts w:ascii="Times New Roman" w:hAnsi="Times New Roman"/>
          <w:sz w:val="24"/>
          <w:szCs w:val="24"/>
          <w:lang w:val="en-US"/>
        </w:rPr>
        <w:t xml:space="preserve"> compare the results. The methodology </w:t>
      </w:r>
      <w:proofErr w:type="gramStart"/>
      <w:r w:rsidRPr="0064435F">
        <w:rPr>
          <w:rFonts w:ascii="Times New Roman" w:hAnsi="Times New Roman"/>
          <w:sz w:val="24"/>
          <w:szCs w:val="24"/>
          <w:lang w:val="en-US"/>
        </w:rPr>
        <w:t>is voluntarily detailed</w:t>
      </w:r>
      <w:proofErr w:type="gramEnd"/>
      <w:r w:rsidRPr="0064435F">
        <w:rPr>
          <w:rFonts w:ascii="Times New Roman" w:hAnsi="Times New Roman"/>
          <w:sz w:val="24"/>
          <w:szCs w:val="24"/>
          <w:lang w:val="en-US"/>
        </w:rPr>
        <w:t xml:space="preserve"> to allow it.</w:t>
      </w:r>
    </w:p>
    <w:p w14:paraId="62EBE44E" w14:textId="77777777" w:rsidR="00BA5A89" w:rsidRPr="0064435F" w:rsidRDefault="00BA5A89" w:rsidP="0060649A">
      <w:pPr>
        <w:spacing w:line="360" w:lineRule="auto"/>
        <w:jc w:val="both"/>
        <w:rPr>
          <w:rFonts w:ascii="Times New Roman" w:hAnsi="Times New Roman"/>
          <w:sz w:val="24"/>
          <w:szCs w:val="24"/>
          <w:lang w:val="en-US"/>
        </w:rPr>
      </w:pPr>
    </w:p>
    <w:p w14:paraId="717F099B" w14:textId="66A984C3" w:rsidR="0060649A" w:rsidRDefault="0060649A" w:rsidP="0060649A">
      <w:pPr>
        <w:pStyle w:val="Heading3"/>
        <w:rPr>
          <w:rFonts w:ascii="Times New Roman" w:hAnsi="Times New Roman"/>
          <w:lang w:val="en-US"/>
        </w:rPr>
      </w:pPr>
      <w:bookmarkStart w:id="22" w:name="_Toc80021498"/>
      <w:r w:rsidRPr="0064435F">
        <w:rPr>
          <w:rFonts w:ascii="Times New Roman" w:hAnsi="Times New Roman"/>
          <w:lang w:val="en-US"/>
        </w:rPr>
        <w:t>Statistics Sectors as a geographic level</w:t>
      </w:r>
      <w:bookmarkEnd w:id="22"/>
    </w:p>
    <w:p w14:paraId="105729D3" w14:textId="77777777" w:rsidR="00FE193F" w:rsidRPr="00FE193F" w:rsidRDefault="00FE193F" w:rsidP="00FE193F">
      <w:pPr>
        <w:rPr>
          <w:lang w:val="en-US" w:eastAsia="en-US"/>
        </w:rPr>
      </w:pPr>
    </w:p>
    <w:p w14:paraId="68C28DF8" w14:textId="7811823D" w:rsidR="00BD27C8" w:rsidRPr="0064435F" w:rsidRDefault="00BD27C8" w:rsidP="00BD27C8">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Brussels is geographically divided in three different levels of details: </w:t>
      </w:r>
      <w:r w:rsidR="00A942DD">
        <w:rPr>
          <w:rFonts w:ascii="Times New Roman" w:hAnsi="Times New Roman"/>
          <w:sz w:val="24"/>
          <w:szCs w:val="24"/>
          <w:lang w:val="en-US"/>
        </w:rPr>
        <w:t>municipalities</w:t>
      </w:r>
      <w:r w:rsidRPr="0064435F">
        <w:rPr>
          <w:rFonts w:ascii="Times New Roman" w:hAnsi="Times New Roman"/>
          <w:sz w:val="24"/>
          <w:szCs w:val="24"/>
          <w:lang w:val="en-US"/>
        </w:rPr>
        <w:t>, neighborhoods, and statistics sectors</w:t>
      </w:r>
      <w:r w:rsidR="00CB5D41" w:rsidRPr="0064435F">
        <w:rPr>
          <w:rFonts w:ascii="Times New Roman" w:hAnsi="Times New Roman"/>
          <w:sz w:val="24"/>
          <w:szCs w:val="24"/>
          <w:lang w:val="en-US"/>
        </w:rPr>
        <w:t xml:space="preserve"> </w:t>
      </w:r>
      <w:r w:rsidR="00DB7E13" w:rsidRPr="0064435F">
        <w:rPr>
          <w:rFonts w:ascii="Times New Roman" w:hAnsi="Times New Roman"/>
          <w:sz w:val="24"/>
          <w:szCs w:val="24"/>
          <w:lang w:val="en-US"/>
        </w:rPr>
        <w:fldChar w:fldCharType="begin"/>
      </w:r>
      <w:r w:rsidR="003959AC" w:rsidRPr="0064435F">
        <w:rPr>
          <w:rFonts w:ascii="Times New Roman" w:hAnsi="Times New Roman"/>
          <w:sz w:val="24"/>
          <w:szCs w:val="24"/>
          <w:lang w:val="en-US"/>
        </w:rPr>
        <w:instrText xml:space="preserve"> ADDIN ZOTERO_ITEM CSL_CITATION {"citationID":"xogNV4Cb","properties":{"formattedCitation":"(Monitoring des quartiers, 2019c)","plainCitation":"(Monitoring des quartiers, 2019c)","noteIndex":0},"citationItems":[{"id":306,"uris":["http://zotero.org/users/8331578/items/N4NQF7L3"],"uri":["http://zotero.org/users/8331578/items/N4NQF7L3"],"itemData":{"id":306,"type":"webpage","title":"Monitoring des Quartiers de la Région de Bruxelles Capitale","URL":"https://monitoringdesquartiers.brussels/","author":[{"family":"Monitoring des quartiers","given":""}],"accessed":{"date-parts":[["2021",8,12]]},"issued":{"date-parts":[["2019"]]}}}],"schema":"https://github.com/citation-style-language/schema/raw/master/csl-citation.json"} </w:instrText>
      </w:r>
      <w:r w:rsidR="00DB7E13" w:rsidRPr="0064435F">
        <w:rPr>
          <w:rFonts w:ascii="Times New Roman" w:hAnsi="Times New Roman"/>
          <w:sz w:val="24"/>
          <w:szCs w:val="24"/>
          <w:lang w:val="en-US"/>
        </w:rPr>
        <w:fldChar w:fldCharType="separate"/>
      </w:r>
      <w:r w:rsidR="003959AC" w:rsidRPr="0064435F">
        <w:rPr>
          <w:rFonts w:ascii="Times New Roman" w:hAnsi="Times New Roman"/>
          <w:sz w:val="24"/>
          <w:lang w:val="en-US"/>
        </w:rPr>
        <w:t>(Monitoring des quartiers, 2019c)</w:t>
      </w:r>
      <w:r w:rsidR="00DB7E13" w:rsidRPr="0064435F">
        <w:rPr>
          <w:rFonts w:ascii="Times New Roman" w:hAnsi="Times New Roman"/>
          <w:sz w:val="24"/>
          <w:szCs w:val="24"/>
          <w:lang w:val="en-US"/>
        </w:rPr>
        <w:fldChar w:fldCharType="end"/>
      </w:r>
      <w:r w:rsidR="00DB7E13" w:rsidRPr="0064435F">
        <w:rPr>
          <w:rFonts w:ascii="Times New Roman" w:hAnsi="Times New Roman"/>
          <w:sz w:val="24"/>
          <w:szCs w:val="24"/>
          <w:lang w:val="en-US"/>
        </w:rPr>
        <w:t xml:space="preserve"> </w:t>
      </w:r>
      <w:r w:rsidR="00DB7E13" w:rsidRPr="0064435F">
        <w:rPr>
          <w:rFonts w:ascii="Times New Roman" w:hAnsi="Times New Roman"/>
          <w:sz w:val="24"/>
          <w:szCs w:val="24"/>
          <w:lang w:val="en-US"/>
        </w:rPr>
        <w:fldChar w:fldCharType="begin"/>
      </w:r>
      <w:r w:rsidR="00DB7E13" w:rsidRPr="0064435F">
        <w:rPr>
          <w:rFonts w:ascii="Times New Roman" w:hAnsi="Times New Roman"/>
          <w:sz w:val="24"/>
          <w:szCs w:val="24"/>
          <w:lang w:val="en-US"/>
        </w:rPr>
        <w:instrText xml:space="preserve"> ADDIN ZOTERO_ITEM CSL_CITATION {"citationID":"GAnNCcgw","properties":{"formattedCitation":"(Service Public F\\uc0\\u233{}d\\uc0\\u233{}ral Belge, 2017b)","plainCitation":"(Service Public Fédéral Belge, 2017b)","noteIndex":0},"citationItems":[{"id":206,"uris":["http://zotero.org/users/8331578/items/CHEWTT98"],"uri":["http://zotero.org/users/8331578/items/CHEWTT98"],"itemData":{"id":206,"type":"webpage","title":"Secteurs statistiques | Statbel","URL":"https://statbel.fgov.be/fr/propos-de-statbel/methodologie/classifications/secteurs-statistiques","author":[{"family":"Service Public Fédéral Belge","given":""}],"accessed":{"date-parts":[["2021",8,10]]},"issued":{"date-parts":[["2017"]]}}}],"schema":"https://github.com/citation-style-language/schema/raw/master/csl-citation.json"} </w:instrText>
      </w:r>
      <w:r w:rsidR="00DB7E13" w:rsidRPr="0064435F">
        <w:rPr>
          <w:rFonts w:ascii="Times New Roman" w:hAnsi="Times New Roman"/>
          <w:sz w:val="24"/>
          <w:szCs w:val="24"/>
          <w:lang w:val="en-US"/>
        </w:rPr>
        <w:fldChar w:fldCharType="separate"/>
      </w:r>
      <w:r w:rsidR="00DB7E13" w:rsidRPr="0064435F">
        <w:rPr>
          <w:rFonts w:ascii="Times New Roman" w:hAnsi="Times New Roman"/>
          <w:sz w:val="24"/>
          <w:szCs w:val="24"/>
          <w:lang w:val="en-US"/>
        </w:rPr>
        <w:t>(Service Public Fédéral Belge, 2017b)</w:t>
      </w:r>
      <w:r w:rsidR="00DB7E13"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Figure </w:t>
      </w:r>
      <w:r w:rsidR="001C2DF3" w:rsidRPr="0064435F">
        <w:rPr>
          <w:rFonts w:ascii="Times New Roman" w:hAnsi="Times New Roman"/>
          <w:sz w:val="24"/>
          <w:szCs w:val="24"/>
          <w:lang w:val="en-US"/>
        </w:rPr>
        <w:t>4</w:t>
      </w:r>
      <w:r w:rsidRPr="0064435F">
        <w:rPr>
          <w:rFonts w:ascii="Times New Roman" w:hAnsi="Times New Roman"/>
          <w:sz w:val="24"/>
          <w:szCs w:val="24"/>
          <w:lang w:val="en-US"/>
        </w:rPr>
        <w:t xml:space="preserve"> compares the three levels</w:t>
      </w:r>
      <w:r w:rsidR="00CB5D41" w:rsidRPr="0064435F">
        <w:rPr>
          <w:rFonts w:ascii="Times New Roman" w:hAnsi="Times New Roman"/>
          <w:sz w:val="24"/>
          <w:szCs w:val="24"/>
          <w:lang w:val="en-US"/>
        </w:rPr>
        <w:t>.</w:t>
      </w:r>
      <w:r w:rsidRPr="0064435F">
        <w:rPr>
          <w:rFonts w:ascii="Times New Roman" w:hAnsi="Times New Roman"/>
          <w:sz w:val="24"/>
          <w:szCs w:val="24"/>
          <w:lang w:val="en-US"/>
        </w:rPr>
        <w:t xml:space="preserve"> For this work, the highest detailed level has </w:t>
      </w:r>
      <w:proofErr w:type="gramStart"/>
      <w:r w:rsidRPr="0064435F">
        <w:rPr>
          <w:rFonts w:ascii="Times New Roman" w:hAnsi="Times New Roman"/>
          <w:sz w:val="24"/>
          <w:szCs w:val="24"/>
          <w:lang w:val="en-US"/>
        </w:rPr>
        <w:t>been chosen</w:t>
      </w:r>
      <w:proofErr w:type="gramEnd"/>
      <w:r w:rsidRPr="0064435F">
        <w:rPr>
          <w:rFonts w:ascii="Times New Roman" w:hAnsi="Times New Roman"/>
          <w:sz w:val="24"/>
          <w:szCs w:val="24"/>
          <w:lang w:val="en-US"/>
        </w:rPr>
        <w:t xml:space="preserve"> namely the statistics sectors level. It allows the depiction of the most accurately </w:t>
      </w:r>
      <w:proofErr w:type="gramStart"/>
      <w:r w:rsidRPr="0064435F">
        <w:rPr>
          <w:rFonts w:ascii="Times New Roman" w:hAnsi="Times New Roman"/>
          <w:sz w:val="24"/>
          <w:szCs w:val="24"/>
          <w:lang w:val="en-US"/>
        </w:rPr>
        <w:lastRenderedPageBreak/>
        <w:t>possible detail</w:t>
      </w:r>
      <w:proofErr w:type="gramEnd"/>
      <w:r w:rsidRPr="0064435F">
        <w:rPr>
          <w:rFonts w:ascii="Times New Roman" w:hAnsi="Times New Roman"/>
          <w:sz w:val="24"/>
          <w:szCs w:val="24"/>
          <w:lang w:val="en-US"/>
        </w:rPr>
        <w:t xml:space="preserve"> of origin and destination for each trip. Moreover, in this simulation, there will be only one aTaxis’ station per statistics sector. It </w:t>
      </w:r>
      <w:proofErr w:type="gramStart"/>
      <w:r w:rsidRPr="0064435F">
        <w:rPr>
          <w:rFonts w:ascii="Times New Roman" w:hAnsi="Times New Roman"/>
          <w:sz w:val="24"/>
          <w:szCs w:val="24"/>
          <w:lang w:val="en-US"/>
        </w:rPr>
        <w:t>has to</w:t>
      </w:r>
      <w:proofErr w:type="gramEnd"/>
      <w:r w:rsidRPr="0064435F">
        <w:rPr>
          <w:rFonts w:ascii="Times New Roman" w:hAnsi="Times New Roman"/>
          <w:sz w:val="24"/>
          <w:szCs w:val="24"/>
          <w:lang w:val="en-US"/>
        </w:rPr>
        <w:t xml:space="preserve"> be small enough for users to walk to it wherever they are in the statistics sector. The </w:t>
      </w:r>
      <w:r w:rsidR="003F2DDD" w:rsidRPr="0064435F">
        <w:rPr>
          <w:rFonts w:ascii="Times New Roman" w:hAnsi="Times New Roman"/>
          <w:sz w:val="24"/>
          <w:szCs w:val="24"/>
          <w:lang w:val="en-US"/>
        </w:rPr>
        <w:t>average</w:t>
      </w:r>
      <w:r w:rsidRPr="0064435F">
        <w:rPr>
          <w:rFonts w:ascii="Times New Roman" w:hAnsi="Times New Roman"/>
          <w:sz w:val="24"/>
          <w:szCs w:val="24"/>
          <w:lang w:val="en-US"/>
        </w:rPr>
        <w:t xml:space="preserve"> walking distance is </w:t>
      </w:r>
      <w:r w:rsidR="003F2DDD" w:rsidRPr="0064435F">
        <w:rPr>
          <w:rFonts w:ascii="Times New Roman" w:hAnsi="Times New Roman"/>
          <w:sz w:val="24"/>
          <w:szCs w:val="24"/>
          <w:lang w:val="en-US"/>
        </w:rPr>
        <w:t xml:space="preserve">237 m corresponding to </w:t>
      </w:r>
      <w:r w:rsidR="00E55566" w:rsidRPr="0064435F">
        <w:rPr>
          <w:rFonts w:ascii="Times New Roman" w:hAnsi="Times New Roman"/>
          <w:sz w:val="24"/>
          <w:szCs w:val="24"/>
          <w:lang w:val="en-US"/>
        </w:rPr>
        <w:t>3.23</w:t>
      </w:r>
      <w:r w:rsidR="003F2DDD" w:rsidRPr="0064435F">
        <w:rPr>
          <w:rFonts w:ascii="Times New Roman" w:hAnsi="Times New Roman"/>
          <w:sz w:val="24"/>
          <w:szCs w:val="24"/>
          <w:lang w:val="en-US"/>
        </w:rPr>
        <w:t xml:space="preserve"> min</w:t>
      </w:r>
      <w:r w:rsidR="00E55566" w:rsidRPr="0064435F">
        <w:rPr>
          <w:rFonts w:ascii="Times New Roman" w:hAnsi="Times New Roman"/>
          <w:sz w:val="24"/>
          <w:szCs w:val="24"/>
          <w:lang w:val="en-US"/>
        </w:rPr>
        <w:t>utes</w:t>
      </w:r>
      <w:r w:rsidR="003F2DDD" w:rsidRPr="0064435F">
        <w:rPr>
          <w:rFonts w:ascii="Times New Roman" w:hAnsi="Times New Roman"/>
          <w:sz w:val="24"/>
          <w:szCs w:val="24"/>
          <w:lang w:val="en-US"/>
        </w:rPr>
        <w:t xml:space="preserve"> by walk</w:t>
      </w:r>
      <w:r w:rsidRPr="0064435F">
        <w:rPr>
          <w:rFonts w:ascii="Times New Roman" w:hAnsi="Times New Roman"/>
          <w:sz w:val="24"/>
          <w:szCs w:val="24"/>
          <w:lang w:val="en-US"/>
        </w:rPr>
        <w:t xml:space="preserve"> </w:t>
      </w:r>
      <w:r w:rsidR="00DB7E13" w:rsidRPr="0064435F">
        <w:rPr>
          <w:rFonts w:ascii="Times New Roman" w:hAnsi="Times New Roman"/>
          <w:sz w:val="24"/>
          <w:szCs w:val="24"/>
          <w:lang w:val="en-US"/>
        </w:rPr>
        <w:fldChar w:fldCharType="begin"/>
      </w:r>
      <w:r w:rsidR="00DB7E13" w:rsidRPr="0064435F">
        <w:rPr>
          <w:rFonts w:ascii="Times New Roman" w:hAnsi="Times New Roman"/>
          <w:sz w:val="24"/>
          <w:szCs w:val="24"/>
          <w:lang w:val="en-US"/>
        </w:rPr>
        <w:instrText xml:space="preserve"> ADDIN ZOTERO_ITEM CSL_CITATION {"citationID":"AEO0SoBA","properties":{"formattedCitation":"(Julien, 2021)","plainCitation":"(Julien, 2021)","noteIndex":0},"citationItems":[{"id":388,"uris":["http://zotero.org/users/8331578/items/7R2ZUV5X"],"uri":["http://zotero.org/users/8331578/items/7R2ZUV5X"],"itemData":{"id":388,"type":"webpage","abstract":"Si vous marchez régulièrement et que vous vous demandez quel est la vitesse de marche idéale ou quel est son impact sur vous, cet article va vous aider.","container-title":"IronTimePieces","language":"fr","title":"Marche Normale : Quelle Est la Vitesse Moyenne ?","title-short":"Marche Normale","URL":"https://www.irontimepieces.fr/blog/course-et-marche/marche-normale-vitesse-moyenne.html","author":[{"family":"Julien","given":""}],"accessed":{"date-parts":[["2021",8,14]]},"issued":{"date-parts":[["2021",4,26]]}}}],"schema":"https://github.com/citation-style-language/schema/raw/master/csl-citation.json"} </w:instrText>
      </w:r>
      <w:r w:rsidR="00DB7E13" w:rsidRPr="0064435F">
        <w:rPr>
          <w:rFonts w:ascii="Times New Roman" w:hAnsi="Times New Roman"/>
          <w:sz w:val="24"/>
          <w:szCs w:val="24"/>
          <w:lang w:val="en-US"/>
        </w:rPr>
        <w:fldChar w:fldCharType="separate"/>
      </w:r>
      <w:r w:rsidR="00DB7E13" w:rsidRPr="0064435F">
        <w:rPr>
          <w:rFonts w:ascii="Times New Roman" w:hAnsi="Times New Roman"/>
          <w:sz w:val="24"/>
          <w:lang w:val="en-US"/>
        </w:rPr>
        <w:t>(Julien, 2021)</w:t>
      </w:r>
      <w:r w:rsidR="00DB7E13"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hich is reasonable</w:t>
      </w:r>
      <w:r w:rsidR="00866252" w:rsidRPr="0064435F">
        <w:rPr>
          <w:rFonts w:ascii="Times New Roman" w:hAnsi="Times New Roman"/>
          <w:sz w:val="24"/>
          <w:szCs w:val="24"/>
          <w:lang w:val="en-US"/>
        </w:rPr>
        <w:t xml:space="preserve"> and corresponds to the pixelization used in similar studies </w:t>
      </w:r>
      <w:r w:rsidR="005D58F9" w:rsidRPr="0064435F">
        <w:rPr>
          <w:rFonts w:ascii="Times New Roman" w:hAnsi="Times New Roman"/>
          <w:sz w:val="24"/>
          <w:szCs w:val="24"/>
          <w:lang w:val="en-US"/>
        </w:rPr>
        <w:fldChar w:fldCharType="begin"/>
      </w:r>
      <w:r w:rsidR="00CA6549" w:rsidRPr="0064435F">
        <w:rPr>
          <w:rFonts w:ascii="Times New Roman" w:hAnsi="Times New Roman"/>
          <w:sz w:val="24"/>
          <w:szCs w:val="24"/>
          <w:lang w:val="en-US"/>
        </w:rPr>
        <w:instrText xml:space="preserve"> ADDIN ZOTERO_ITEM CSL_CITATION {"citationID":"5q5VdgrV","properties":{"formattedCitation":"(D. J. Fagnant &amp; Kockelman, 2014)","plainCitation":"(D. J. Fagnant &amp; Kockelman, 2014)","noteIndex":0},"citationItems":[{"id":36,"uris":["http://zotero.org/users/8331578/items/5NJH6NM5"],"uri":["http://zotero.org/users/8331578/items/5NJH6NM5"],"itemData":{"id":36,"type":"article-journal","abstract":"Carsharing programs that operate as short-term vehicle rentals (often for one-way trips before ending the rental) like Car2Go and ZipCar have quickly expanded, with the number of U.S. users doubling every one to two years over the past decade. Such programs seek to shift personal transportation choices from an owned asset to a service used on demand. The advent of autonomous or fully self-driving vehicles will address many current carsharing barriers, including users’ travel to access available vehicles.","container-title":"Transportation Research Part C: Emerging Technologies","DOI":"10.1016/j.trc.2013.12.001","ISSN":"0968090X","journalAbbreviation":"Transportation Research Part C: Emerging Technologies","language":"en","page":"1-13","source":"DOI.org (Crossref)","title":"The travel and environmental implications of shared autonomous vehicles, using agent-based model scenarios","volume":"40","author":[{"family":"Fagnant","given":"Daniel J."},{"family":"Kockelman","given":"Kara M."}],"issued":{"date-parts":[["2014",3]]}}}],"schema":"https://github.com/citation-style-language/schema/raw/master/csl-citation.json"} </w:instrText>
      </w:r>
      <w:r w:rsidR="005D58F9" w:rsidRPr="0064435F">
        <w:rPr>
          <w:rFonts w:ascii="Times New Roman" w:hAnsi="Times New Roman"/>
          <w:sz w:val="24"/>
          <w:szCs w:val="24"/>
          <w:lang w:val="en-US"/>
        </w:rPr>
        <w:fldChar w:fldCharType="separate"/>
      </w:r>
      <w:r w:rsidR="00CA6549" w:rsidRPr="0064435F">
        <w:rPr>
          <w:rFonts w:ascii="Times New Roman" w:hAnsi="Times New Roman"/>
          <w:sz w:val="24"/>
          <w:lang w:val="en-US"/>
        </w:rPr>
        <w:t>(D. J. Fagnant &amp; Kockelman, 2014)</w:t>
      </w:r>
      <w:r w:rsidR="005D58F9"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Note that for simplicity, statistics sectors will </w:t>
      </w:r>
      <w:proofErr w:type="gramStart"/>
      <w:r w:rsidRPr="0064435F">
        <w:rPr>
          <w:rFonts w:ascii="Times New Roman" w:hAnsi="Times New Roman"/>
          <w:sz w:val="24"/>
          <w:szCs w:val="24"/>
          <w:lang w:val="en-US"/>
        </w:rPr>
        <w:t>be referenced</w:t>
      </w:r>
      <w:proofErr w:type="gramEnd"/>
      <w:r w:rsidRPr="0064435F">
        <w:rPr>
          <w:rFonts w:ascii="Times New Roman" w:hAnsi="Times New Roman"/>
          <w:sz w:val="24"/>
          <w:szCs w:val="24"/>
          <w:lang w:val="en-US"/>
        </w:rPr>
        <w:t xml:space="preserve"> to as sectors in this paper.</w:t>
      </w:r>
    </w:p>
    <w:p w14:paraId="76092DBE" w14:textId="0CA5E47C" w:rsidR="0060649A" w:rsidRPr="0064435F" w:rsidRDefault="00030DF5" w:rsidP="0060649A">
      <w:pPr>
        <w:rPr>
          <w:rFonts w:ascii="Times New Roman" w:hAnsi="Times New Roman"/>
          <w:lang w:val="en-US"/>
        </w:rPr>
      </w:pPr>
      <w:r w:rsidRPr="0064435F">
        <w:rPr>
          <w:rFonts w:ascii="Times New Roman" w:hAnsi="Times New Roman"/>
          <w:noProof/>
        </w:rPr>
        <w:drawing>
          <wp:inline distT="0" distB="0" distL="0" distR="0" wp14:anchorId="533B1E52" wp14:editId="179C86C1">
            <wp:extent cx="5770011" cy="2569643"/>
            <wp:effectExtent l="0" t="0" r="254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2563" t="18863" r="13477" b="22581"/>
                    <a:stretch/>
                  </pic:blipFill>
                  <pic:spPr bwMode="auto">
                    <a:xfrm>
                      <a:off x="0" y="0"/>
                      <a:ext cx="5779405" cy="2573827"/>
                    </a:xfrm>
                    <a:prstGeom prst="rect">
                      <a:avLst/>
                    </a:prstGeom>
                    <a:ln>
                      <a:noFill/>
                    </a:ln>
                    <a:extLst>
                      <a:ext uri="{53640926-AAD7-44D8-BBD7-CCE9431645EC}">
                        <a14:shadowObscured xmlns:a14="http://schemas.microsoft.com/office/drawing/2010/main"/>
                      </a:ext>
                    </a:extLst>
                  </pic:spPr>
                </pic:pic>
              </a:graphicData>
            </a:graphic>
          </wp:inline>
        </w:drawing>
      </w:r>
    </w:p>
    <w:p w14:paraId="592CD825" w14:textId="654687DC" w:rsidR="0060649A" w:rsidRPr="0064435F" w:rsidRDefault="0060649A" w:rsidP="007D542C">
      <w:pPr>
        <w:pStyle w:val="Caption"/>
        <w:rPr>
          <w:lang w:val="en-US"/>
        </w:rPr>
      </w:pPr>
      <w:bookmarkStart w:id="23" w:name="_Toc80021528"/>
      <w:r w:rsidRPr="0064435F">
        <w:rPr>
          <w:lang w:val="en-US"/>
        </w:rPr>
        <w:t xml:space="preserve">Figure </w:t>
      </w:r>
      <w:r w:rsidRPr="0064435F">
        <w:fldChar w:fldCharType="begin"/>
      </w:r>
      <w:r w:rsidRPr="0064435F">
        <w:rPr>
          <w:lang w:val="en-US"/>
        </w:rPr>
        <w:instrText xml:space="preserve"> SEQ Figure \* ARABIC </w:instrText>
      </w:r>
      <w:r w:rsidRPr="0064435F">
        <w:fldChar w:fldCharType="separate"/>
      </w:r>
      <w:r w:rsidR="00AA3769" w:rsidRPr="0064435F">
        <w:rPr>
          <w:noProof/>
          <w:lang w:val="en-US"/>
        </w:rPr>
        <w:t>4</w:t>
      </w:r>
      <w:r w:rsidRPr="0064435F">
        <w:fldChar w:fldCharType="end"/>
      </w:r>
      <w:r w:rsidRPr="0064435F">
        <w:rPr>
          <w:lang w:val="en-US"/>
        </w:rPr>
        <w:t xml:space="preserve">. Levels of geographic subdivision </w:t>
      </w:r>
      <w:r w:rsidRPr="0064435F">
        <w:rPr>
          <w:noProof/>
          <w:lang w:val="en-US"/>
        </w:rPr>
        <w:t>of Brussels</w:t>
      </w:r>
      <w:r w:rsidR="00CB5D41" w:rsidRPr="0064435F">
        <w:rPr>
          <w:noProof/>
          <w:lang w:val="en-US"/>
        </w:rPr>
        <w:t xml:space="preserve"> </w:t>
      </w:r>
      <w:r w:rsidR="00944A76" w:rsidRPr="0064435F">
        <w:rPr>
          <w:noProof/>
          <w:lang w:val="en-US"/>
        </w:rPr>
        <w:fldChar w:fldCharType="begin"/>
      </w:r>
      <w:r w:rsidR="00944A76" w:rsidRPr="0064435F">
        <w:rPr>
          <w:noProof/>
          <w:lang w:val="en-US"/>
        </w:rPr>
        <w:instrText xml:space="preserve"> ADDIN ZOTERO_ITEM CSL_CITATION {"citationID":"7kJ0HWTv","properties":{"formattedCitation":"(Monitoring des quartiers, 2019c)","plainCitation":"(Monitoring des quartiers, 2019c)","noteIndex":0},"citationItems":[{"id":306,"uris":["http://zotero.org/users/8331578/items/N4NQF7L3"],"uri":["http://zotero.org/users/8331578/items/N4NQF7L3"],"itemData":{"id":306,"type":"webpage","title":"Monitoring des Quartiers de la Région de Bruxelles Capitale","URL":"https://monitoringdesquartiers.brussels/","author":[{"family":"Monitoring des quartiers","given":""}],"accessed":{"date-parts":[["2021",8,12]]},"issued":{"date-parts":[["2019"]]}}}],"schema":"https://github.com/citation-style-language/schema/raw/master/csl-citation.json"} </w:instrText>
      </w:r>
      <w:r w:rsidR="00944A76" w:rsidRPr="0064435F">
        <w:rPr>
          <w:noProof/>
          <w:lang w:val="en-US"/>
        </w:rPr>
        <w:fldChar w:fldCharType="separate"/>
      </w:r>
      <w:r w:rsidR="00944A76" w:rsidRPr="0064435F">
        <w:rPr>
          <w:sz w:val="22"/>
          <w:lang w:val="en-US"/>
        </w:rPr>
        <w:t>(Monitoring des quartiers, 2019c)</w:t>
      </w:r>
      <w:bookmarkEnd w:id="23"/>
      <w:r w:rsidR="00944A76" w:rsidRPr="0064435F">
        <w:rPr>
          <w:noProof/>
          <w:lang w:val="en-US"/>
        </w:rPr>
        <w:fldChar w:fldCharType="end"/>
      </w:r>
    </w:p>
    <w:p w14:paraId="286CE2AD" w14:textId="7AEC363A" w:rsidR="0060649A" w:rsidRDefault="0060649A" w:rsidP="0060649A">
      <w:pPr>
        <w:pStyle w:val="Heading2"/>
        <w:rPr>
          <w:rFonts w:ascii="Times New Roman" w:hAnsi="Times New Roman"/>
          <w:lang w:val="en-US"/>
        </w:rPr>
      </w:pPr>
      <w:bookmarkStart w:id="24" w:name="_Toc80021499"/>
      <w:r w:rsidRPr="0064435F">
        <w:rPr>
          <w:rFonts w:ascii="Times New Roman" w:hAnsi="Times New Roman"/>
          <w:lang w:val="en-US"/>
        </w:rPr>
        <w:t>Methodology</w:t>
      </w:r>
      <w:bookmarkEnd w:id="24"/>
    </w:p>
    <w:p w14:paraId="52E94036" w14:textId="77777777" w:rsidR="00FE193F" w:rsidRPr="00FE193F" w:rsidRDefault="00FE193F" w:rsidP="00FE193F">
      <w:pPr>
        <w:rPr>
          <w:lang w:val="en-US" w:eastAsia="en-US"/>
        </w:rPr>
      </w:pPr>
    </w:p>
    <w:p w14:paraId="77323A88" w14:textId="59513C3F" w:rsidR="0060649A" w:rsidRDefault="0060649A" w:rsidP="0060649A">
      <w:pPr>
        <w:pStyle w:val="Heading3"/>
        <w:numPr>
          <w:ilvl w:val="0"/>
          <w:numId w:val="12"/>
        </w:numPr>
        <w:rPr>
          <w:rFonts w:ascii="Times New Roman" w:hAnsi="Times New Roman"/>
          <w:lang w:val="en-US"/>
        </w:rPr>
      </w:pPr>
      <w:bookmarkStart w:id="25" w:name="_Toc80021500"/>
      <w:r w:rsidRPr="0064435F">
        <w:rPr>
          <w:rFonts w:ascii="Times New Roman" w:hAnsi="Times New Roman"/>
          <w:lang w:val="en-US"/>
        </w:rPr>
        <w:t>Overview</w:t>
      </w:r>
      <w:bookmarkEnd w:id="25"/>
    </w:p>
    <w:p w14:paraId="1C81148E" w14:textId="77777777" w:rsidR="00FE193F" w:rsidRPr="00FE193F" w:rsidRDefault="00FE193F" w:rsidP="00FE193F">
      <w:pPr>
        <w:rPr>
          <w:lang w:val="en-US" w:eastAsia="en-US"/>
        </w:rPr>
      </w:pPr>
    </w:p>
    <w:p w14:paraId="186BD678" w14:textId="07739077" w:rsidR="00BD27C8" w:rsidRPr="0064435F" w:rsidRDefault="00BD27C8" w:rsidP="00BD27C8">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The methodology applied for this thesis follows the process proposed by Kornhauser</w:t>
      </w:r>
      <w:r w:rsidR="00DB7E13" w:rsidRPr="0064435F">
        <w:rPr>
          <w:rFonts w:ascii="Times New Roman" w:hAnsi="Times New Roman"/>
          <w:sz w:val="24"/>
          <w:szCs w:val="24"/>
          <w:lang w:val="en-US"/>
        </w:rPr>
        <w:t xml:space="preserve"> et al.</w:t>
      </w:r>
      <w:r w:rsidRPr="0064435F">
        <w:rPr>
          <w:rFonts w:ascii="Times New Roman" w:hAnsi="Times New Roman"/>
          <w:sz w:val="24"/>
          <w:szCs w:val="24"/>
          <w:lang w:val="en-US"/>
        </w:rPr>
        <w:t xml:space="preserve"> </w:t>
      </w:r>
      <w:r w:rsidR="00DB7E13" w:rsidRPr="0064435F">
        <w:rPr>
          <w:rFonts w:ascii="Times New Roman" w:hAnsi="Times New Roman"/>
          <w:sz w:val="24"/>
          <w:szCs w:val="24"/>
          <w:lang w:val="en-US"/>
        </w:rPr>
        <w:fldChar w:fldCharType="begin"/>
      </w:r>
      <w:r w:rsidR="00065CC2" w:rsidRPr="0064435F">
        <w:rPr>
          <w:rFonts w:ascii="Times New Roman" w:hAnsi="Times New Roman"/>
          <w:sz w:val="24"/>
          <w:szCs w:val="24"/>
          <w:lang w:val="en-US"/>
        </w:rPr>
        <w:instrText xml:space="preserve"> ADDIN ZOTERO_ITEM CSL_CITATION {"citationID":"5rwFmYON","properties":{"formattedCitation":"(Kornhauser et al., 2012)","plainCitation":"(Kornhauser et al., 2012)","dontUpdate":true,"noteIndex":0},"citationItems":[{"id":214,"uris":["http://zotero.org/users/8331578/items/MQGKZJ62"],"uri":["http://zotero.org/users/8331578/items/MQGKZJ62"],"itemData":{"id":214,"type":"report","abstract":"In the state of New Jersey, there is a growing need for accurate travel demand data for use in transportation systems analysis. Traditional travel survey techniques are often too expensive and fail to capture key segments of the population. Instead, using data from the US Census and other sources, a population was synthesized that is demographically largely identical to that of New Jersey and forecast the travel needs and desires for each resident in this population on an average weekday. Each resident was assigned key defining features including an age, gender, place of residence, demographic description (i.e. student, worker, retired, etc.), place of employment, and place of education. Using various distributional assumptions on trip chains and behavioral needs and choices, a NJ Trip File was generated that contains an individualized record for every trip each resident makes, detailing precisely where and when each trip originates and where each trip ends. The end result of our project is a data driven, spatial, and temporal process that characterizes the individual demand for travel in New Jersey that can be used for a variety of applications from designing PRT (Personal Rapid Transit) networks to anticipating infrastructure overloads.","language":"en","page":"70","publisher":"Department of Operations Research &amp; Financial Engineering Princeton University","source":"Zotero","title":"Synthesizing Individual Travel Demand in New Jersey","author":[{"family":"Kornhauser","given":"Alain L."},{"family":"Acciarito","given":"Philip"},{"family":"Brownell","given":"Christopher"},{"family":"Clemens","given":"Blake"},{"family":"Fox","given":"Charles"},{"family":"Germain","given":"Sarah"},{"family":"Kumar","given":"Akshay"},{"family":"Markiewicz","given":"Michael"},{"family":"Wenzlau","given":"Tim"},{"family":"Quintero","given":"Luis"},{"family":"Stroeble","given":"Spencer"},{"family":"Webb","given":"Natalie"},{"family":"Delgado-Medrano GS","given":"Heber"},{"family":"Mufti GS","given":"Talal"},{"family":"Alamanda","given":"Bharath"}],"issued":{"date-parts":[["2012",1]]}}}],"schema":"https://github.com/citation-style-language/schema/raw/master/csl-citation.json"} </w:instrText>
      </w:r>
      <w:r w:rsidR="00DB7E13" w:rsidRPr="0064435F">
        <w:rPr>
          <w:rFonts w:ascii="Times New Roman" w:hAnsi="Times New Roman"/>
          <w:sz w:val="24"/>
          <w:szCs w:val="24"/>
          <w:lang w:val="en-US"/>
        </w:rPr>
        <w:fldChar w:fldCharType="separate"/>
      </w:r>
      <w:r w:rsidR="00DB7E13" w:rsidRPr="0064435F">
        <w:rPr>
          <w:rFonts w:ascii="Times New Roman" w:hAnsi="Times New Roman"/>
          <w:sz w:val="24"/>
          <w:lang w:val="en-US"/>
        </w:rPr>
        <w:t>(2012)</w:t>
      </w:r>
      <w:r w:rsidR="00DB7E13" w:rsidRPr="0064435F">
        <w:rPr>
          <w:rFonts w:ascii="Times New Roman" w:hAnsi="Times New Roman"/>
          <w:sz w:val="24"/>
          <w:szCs w:val="24"/>
          <w:lang w:val="en-US"/>
        </w:rPr>
        <w:fldChar w:fldCharType="end"/>
      </w:r>
      <w:r w:rsidRPr="0064435F">
        <w:rPr>
          <w:rFonts w:ascii="Times New Roman" w:hAnsi="Times New Roman"/>
          <w:sz w:val="24"/>
          <w:szCs w:val="24"/>
          <w:lang w:val="en-US"/>
        </w:rPr>
        <w:t>. However, Kornhauser</w:t>
      </w:r>
      <w:r w:rsidR="00DB7E13" w:rsidRPr="0064435F">
        <w:rPr>
          <w:rFonts w:ascii="Times New Roman" w:hAnsi="Times New Roman"/>
          <w:sz w:val="24"/>
          <w:szCs w:val="24"/>
          <w:lang w:val="en-US"/>
        </w:rPr>
        <w:t xml:space="preserve"> et al.</w:t>
      </w:r>
      <w:r w:rsidRPr="0064435F">
        <w:rPr>
          <w:rFonts w:ascii="Times New Roman" w:hAnsi="Times New Roman"/>
          <w:sz w:val="24"/>
          <w:szCs w:val="24"/>
          <w:lang w:val="en-US"/>
        </w:rPr>
        <w:t xml:space="preserve">’s work was based on really detailed data from the </w:t>
      </w:r>
      <w:r w:rsidR="003769F6" w:rsidRPr="0064435F">
        <w:rPr>
          <w:rFonts w:ascii="Times New Roman" w:hAnsi="Times New Roman"/>
          <w:sz w:val="24"/>
          <w:szCs w:val="24"/>
          <w:lang w:val="en-US"/>
        </w:rPr>
        <w:t>U.S. C</w:t>
      </w:r>
      <w:r w:rsidRPr="0064435F">
        <w:rPr>
          <w:rFonts w:ascii="Times New Roman" w:hAnsi="Times New Roman"/>
          <w:sz w:val="24"/>
          <w:szCs w:val="24"/>
          <w:lang w:val="en-US"/>
        </w:rPr>
        <w:t>ensus</w:t>
      </w:r>
      <w:r w:rsidR="003769F6" w:rsidRPr="0064435F">
        <w:rPr>
          <w:rFonts w:ascii="Times New Roman" w:hAnsi="Times New Roman"/>
          <w:sz w:val="24"/>
          <w:szCs w:val="24"/>
          <w:lang w:val="en-US"/>
        </w:rPr>
        <w:t xml:space="preserve"> data</w:t>
      </w:r>
      <w:r w:rsidRPr="0064435F">
        <w:rPr>
          <w:rFonts w:ascii="Times New Roman" w:hAnsi="Times New Roman"/>
          <w:sz w:val="24"/>
          <w:szCs w:val="24"/>
          <w:lang w:val="en-US"/>
        </w:rPr>
        <w:t xml:space="preserve"> </w:t>
      </w:r>
      <w:r w:rsidR="00DB7E13" w:rsidRPr="0064435F">
        <w:rPr>
          <w:rFonts w:ascii="Times New Roman" w:hAnsi="Times New Roman"/>
          <w:sz w:val="24"/>
          <w:szCs w:val="24"/>
          <w:lang w:val="en-US"/>
        </w:rPr>
        <w:fldChar w:fldCharType="begin"/>
      </w:r>
      <w:r w:rsidR="00DB7E13" w:rsidRPr="0064435F">
        <w:rPr>
          <w:rFonts w:ascii="Times New Roman" w:hAnsi="Times New Roman"/>
          <w:sz w:val="24"/>
          <w:szCs w:val="24"/>
          <w:lang w:val="en-US"/>
        </w:rPr>
        <w:instrText xml:space="preserve"> ADDIN ZOTERO_ITEM CSL_CITATION {"citationID":"1PHHfFdn","properties":{"formattedCitation":"(United States Census Bureau, n.d.)","plainCitation":"(United States Census Bureau, n.d.)","noteIndex":0},"citationItems":[{"id":390,"uris":["http://zotero.org/users/8331578/items/DQCCPVGH"],"uri":["http://zotero.org/users/8331578/items/DQCCPVGH"],"itemData":{"id":390,"type":"webpage","title":"Explore Census Data","URL":"https://data.census.gov/cedsci/","author":[{"family":"United States Census Bureau","given":""}],"accessed":{"date-parts":[["2021",8,14]]}}}],"schema":"https://github.com/citation-style-language/schema/raw/master/csl-citation.json"} </w:instrText>
      </w:r>
      <w:r w:rsidR="00DB7E13" w:rsidRPr="0064435F">
        <w:rPr>
          <w:rFonts w:ascii="Times New Roman" w:hAnsi="Times New Roman"/>
          <w:sz w:val="24"/>
          <w:szCs w:val="24"/>
          <w:lang w:val="en-US"/>
        </w:rPr>
        <w:fldChar w:fldCharType="separate"/>
      </w:r>
      <w:r w:rsidR="00DB7E13" w:rsidRPr="0064435F">
        <w:rPr>
          <w:rFonts w:ascii="Times New Roman" w:hAnsi="Times New Roman"/>
          <w:sz w:val="24"/>
          <w:lang w:val="en-US"/>
        </w:rPr>
        <w:t>(United States Census Bureau, n.d.)</w:t>
      </w:r>
      <w:r w:rsidR="00DB7E13"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not available for Brussels (the last Belgian census dates of 2011 and is not as specific as the US one). This work follows the same methodology but is based on slightly higher-level statistics (at the sectors level as explained in IX.A.2.). </w:t>
      </w:r>
    </w:p>
    <w:p w14:paraId="08DF2399" w14:textId="77777777" w:rsidR="00A77FC4" w:rsidRPr="0064435F" w:rsidRDefault="00A77FC4" w:rsidP="00BD27C8">
      <w:pPr>
        <w:spacing w:line="360" w:lineRule="auto"/>
        <w:jc w:val="both"/>
        <w:rPr>
          <w:rFonts w:ascii="Times New Roman" w:hAnsi="Times New Roman"/>
          <w:sz w:val="24"/>
          <w:szCs w:val="24"/>
          <w:lang w:val="en-US"/>
        </w:rPr>
      </w:pPr>
    </w:p>
    <w:p w14:paraId="63FDDB9C" w14:textId="4385B169" w:rsidR="00713A00" w:rsidRPr="0064435F" w:rsidRDefault="00BD27C8" w:rsidP="00BD27C8">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The first step is to create people (in our case living in Brussels)</w:t>
      </w:r>
      <w:r w:rsidR="005C5556" w:rsidRPr="0064435F">
        <w:rPr>
          <w:rFonts w:ascii="Times New Roman" w:hAnsi="Times New Roman"/>
          <w:sz w:val="24"/>
          <w:szCs w:val="24"/>
          <w:lang w:val="en-US"/>
        </w:rPr>
        <w:t xml:space="preserve"> </w:t>
      </w:r>
      <w:r w:rsidRPr="0064435F">
        <w:rPr>
          <w:rFonts w:ascii="Times New Roman" w:hAnsi="Times New Roman"/>
          <w:sz w:val="24"/>
          <w:szCs w:val="24"/>
          <w:lang w:val="en-US"/>
        </w:rPr>
        <w:t xml:space="preserve">with their attributes: the sector where they are living, their id, their age, their gender, an attribute telling if they are considered as children in their household, their household </w:t>
      </w:r>
      <w:proofErr w:type="gramStart"/>
      <w:r w:rsidRPr="0064435F">
        <w:rPr>
          <w:rFonts w:ascii="Times New Roman" w:hAnsi="Times New Roman"/>
          <w:sz w:val="24"/>
          <w:szCs w:val="24"/>
          <w:lang w:val="en-US"/>
        </w:rPr>
        <w:t>type</w:t>
      </w:r>
      <w:proofErr w:type="gramEnd"/>
      <w:r w:rsidRPr="0064435F">
        <w:rPr>
          <w:rFonts w:ascii="Times New Roman" w:hAnsi="Times New Roman"/>
          <w:sz w:val="24"/>
          <w:szCs w:val="24"/>
          <w:lang w:val="en-US"/>
        </w:rPr>
        <w:t xml:space="preserve"> and their household id. Those attributes are allocated according to statistics about the population of Brussels</w:t>
      </w:r>
      <w:r w:rsidR="00DB7E13" w:rsidRPr="0064435F">
        <w:rPr>
          <w:rFonts w:ascii="Times New Roman" w:hAnsi="Times New Roman"/>
          <w:sz w:val="24"/>
          <w:szCs w:val="24"/>
          <w:lang w:val="en-US"/>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lang w:val="en-US"/>
        </w:rPr>
        <w:instrText xml:space="preserve"> ADDIN ZOTERO_ITEM CSL_CITATION {"citationID":"DlGD3siq","properties":{"formattedCitation":"(Monitoring des quartiers, 2019bf)","plainCitation":"(Monitoring des quartiers, 2019bf)","noteIndex":0},"citationItems":[{"id":394,"uris":["http://zotero.org/users/8331578/items/J74LPML2"],"uri":["http://zotero.org/users/8331578/items/J74LPML2"],"itemData":{"id":394,"type":"webpage","title":"Part des moins de 5 ans de sexe féminin dans la population totale","URL":"https://monitoringdesquartiers.brussels/indicators/part-moins-5-ans-sexe-feminin-dans-population-totalepop/","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lang w:val="en-US"/>
        </w:rPr>
        <w:t>(Monitoring des quartiers, 2019bf)</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lang w:val="en-US"/>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lang w:val="en-US"/>
        </w:rPr>
        <w:instrText xml:space="preserve"> ADDIN ZOTERO_ITEM CSL_CITATION {"citationID":"C61ee9ql","properties":{"formattedCitation":"(Monitoring des quartiers, 2019bg)","plainCitation":"(Monitoring des quartiers, 2019bg)","noteIndex":0},"citationItems":[{"id":432,"uris":["http://zotero.org/users/8331578/items/ETA2ZYG4"],"uri":["http://zotero.org/users/8331578/items/ETA2ZYG4"],"itemData":{"id":432,"type":"webpage","title":"Part des moins de 5 ans de sexe masculin dans la population totale","URL":"https://monitoringdesquartiers.brussels/indicators/part-des-moins-de-5-ans-de-sexe-mascul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lang w:val="en-US"/>
        </w:rPr>
        <w:t>(Monitoring des quartiers, 2019bg)</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lang w:val="en-US"/>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lang w:val="en-US"/>
        </w:rPr>
        <w:instrText xml:space="preserve"> ADDIN ZOTERO_ITEM CSL_CITATION {"citationID":"Gdmc8kIK","properties":{"formattedCitation":"(Monitoring des quartiers,</w:instrText>
      </w:r>
      <w:r w:rsidR="00475999" w:rsidRPr="0064435F">
        <w:rPr>
          <w:rFonts w:ascii="Times New Roman" w:hAnsi="Times New Roman"/>
          <w:sz w:val="24"/>
          <w:szCs w:val="24"/>
        </w:rPr>
        <w:instrText xml:space="preserve"> 2019d)","plainCitation":"(Monitoring des quartiers, 2019d)","noteIndex":0},"citationItems":[{"id":396,"uris":["http://zotero.org/users/8331578/items/2B2MELCY"],"uri":["http://zotero.org/users/8331578/items/2B2MELCY"],"itemData":{"id":396,"type":"webpage","title":"Part des 5-9 ans de sexe féminin dans la population totale","URL":"https://monitoringdesquartiers.brussels/indicators/part-des-5-9-ans-sexe-femin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d)</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4V08BlIj","properties":{"formattedCitation":"(Monitoring des quartiers, 2019e)","plainCitation":"(Monitoring des quartiers, 2019e)","noteIndex":0},"citationItems":[{"id":433,"uris":["http://zotero.org/users/8331578/items/F7NZTHBK"],"uri":["http://zotero.org/users/8331578/items/F7NZTHBK"],"itemData":{"id":433,"type":"webpage","title":"Part des 5-9 ans de sexe masculin dans la population totale","URL":"https://monitoringdesquartiers.brussels/indicators/part-des-5-9-ans-de-sexe-mascul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e)</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R6nI7TPt","properties":{"formattedCitation":"(Monitoring des quartiers, 2019f)","plainCitation":"(Monitoring des quartiers, 2019f)","noteIndex":0},"citationItems":[{"id":398,"uris":["http://zotero.org/users/8331578/items/KN6QZNJU"],"uri":["http://zotero.org/users/8331578/items/KN6QZNJU"],"itemData":{"id":398,"type":"webpage","title":"Part des 10-14 ans de sexe féminin dans la population totale","URL":"https://monitoringdesquartiers.brussels/indicators/part-des-10-14-ans-sexe-femin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f)</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C2LBdGJf","properties":{"formattedCitation":"(Monitoring des quartiers, 2019g)","plainCitation":"(Monitoring des quartiers, 2019g)","noteIndex":0},"citationItems":[{"id":435,"uris":["http://zotero.org/users/8331578/items/ZPMWRBAX"],"uri":["http://zotero.org/users/8331578/items/ZPMWRBAX"],"itemData":{"id":435,"type":"webpage","title":"Part des 10-14 ans de sexe masculin dans la population totale","URL":"https://monitoringdesquartiers.brussels/indicators/part-des-10-14-ans-de-sexe-mascul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g)</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NoJtU8kR","properties":{"formattedCitation":"(Monitoring des quartiers, 2019h)","plainCitation":"(Monitoring des quartiers, 2019h)","noteIndex":0},"citationItems":[{"id":400,"uris":["http://zotero.org/users/8331578/items/YPQ7LYUQ"],"uri":["http://zotero.org/users/8331578/items/YPQ7LYUQ"],"itemData":{"id":400,"type":"webpage","title":"Part des 15-19 ans de sexe féminin dans la population totale","URL":"https://monitoringdesquartiers.brussels/indicators/part-des-15-19-ans-sexe-femin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h)</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Kh54grEs","properties":{"formattedCitation":"(Monitoring des quartiers, 2019i)","plainCitation":"(Monitoring des quartiers, 2019i)","noteIndex":0},"citationItems":[{"id":437,"uris":["http://zotero.org/users/8331578/items/USFNG2DH"],"uri":["http://zotero.org/users/8331578/items/USFNG2DH"],"itemData":{"id":437,"type":"webpage","title":"Part des 15-19 ans de sexe masculin dans la population totale","URL":"https://monitoringdesquartiers.brussels/indicators/part-des-15-19-ans-de-sexe-mascul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i)</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3BPuKHfK","properties":{"formattedCitation":"(Monitoring des quartiers, 2019j)","plainCitation":"(Monitoring des quartiers, 2019j)","noteIndex":0},"citationItems":[{"id":402,"uris":["http://zotero.org/users/8331578/items/D7HYCA5G"],"uri":["http://zotero.org/users/8331578/items/D7HYCA5G"],"itemData":{"id":402,"type":"webpage","title":"Part des 20-24 ans de sexe féminin dans la population totale","URL":"https://monitoringdesquartiers.brussels/indicators/part-des-20-24-ans-de-sexe-femin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 xml:space="preserve">(Monitoring des quartiers, </w:t>
      </w:r>
      <w:r w:rsidR="00475999" w:rsidRPr="0064435F">
        <w:rPr>
          <w:rFonts w:ascii="Times New Roman" w:hAnsi="Times New Roman"/>
          <w:sz w:val="24"/>
          <w:szCs w:val="24"/>
        </w:rPr>
        <w:lastRenderedPageBreak/>
        <w:t>2019j)</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8jGP0Wwa","properties":{"formattedCitation":"(Monitoring des quartiers, 2019k)","plainCitation":"(Monitoring des quartiers, 2019k)","noteIndex":0},"citationItems":[{"id":439,"uris":["http://zotero.org/users/8331578/items/A7CZ3QEV"],"uri":["http://zotero.org/users/8331578/items/A7CZ3QEV"],"itemData":{"id":439,"type":"webpage","title":"Part des 20-24 ans de sexe masculin dans la population totale","URL":"https://monitoringdesquartiers.brussels/indicators/part-des-20-24-ans-de-sexe-mascul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k)</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g7rcj0Fe","properties":{"formattedCitation":"(Monitoring des quartiers, 2019l)","plainCitation":"(Monitoring des quartiers, 2019l)","noteIndex":0},"citationItems":[{"id":404,"uris":["http://zotero.org/users/8331578/items/4WU5MADW"],"uri":["http://zotero.org/users/8331578/items/4WU5MADW"],"itemData":{"id":404,"type":"webpage","title":"Part des 25-29 ans de sexe féminin dans la population totale","URL":"https://monitoringdesquartiers.brussels/indicators/part-des-25-29-ans-de-sexe-femin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l)</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31U3W2ap","properties":{"formattedCitation":"(Monitoring des quartiers, 2019m)","plainCitation":"(Monitoring des quartiers, 2019m)","noteIndex":0},"citationItems":[{"id":441,"uris":["http://zotero.org/users/8331578/items/25KX6XP4"],"uri":["http://zotero.org/users/8331578/items/25KX6XP4"],"itemData":{"id":441,"type":"webpage","title":"Part des 25-29 ans de sexe masculin dans la population totale","URL":"https://monitoringdesquartiers.brussels/indicators/part-des-25-29-ans-de-sexe-mascul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m)</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ufp2kCEJ","properties":{"formattedCitation":"(Monitoring des quartiers, 2019n)","plainCitation":"(Monitoring des quartiers, 2019n)","noteIndex":0},"citationItems":[{"id":406,"uris":["http://zotero.org/users/8331578/items/UT9MCEA6"],"uri":["http://zotero.org/users/8331578/items/UT9MCEA6"],"itemData":{"id":406,"type":"webpage","title":"Part des 30-34 ans de sexe féminin dans la population totale","URL":"https://monitoringdesquartiers.brussels/indicators/part-des-30-34-ans-de-sexe-femin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n)</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B6ImOsdX","properties":{"formattedCitation":"(Monitoring des quartiers, 2019o)","plainCitation":"(Monitoring des quartiers, 2019o)","noteIndex":0},"citationItems":[{"id":443,"uris":["http://zotero.org/users/8331578/items/66IXP62I"],"uri":["http://zotero.org/users/8331578/items/66IXP62I"],"itemData":{"id":443,"type":"webpage","title":"Part des 30-34 ans de sexe masculin dans la population totale","URL":"https://monitoringdesquartiers.brussels/indicators/part-des-30-34-ans-de-sexe-mascul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o)</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rAocJgmb","properties":{"formattedCitation":"(Monitoring des quartiers, 2019p)","plainCitation":"(Monitoring des quartiers, 2019p)","noteIndex":0},"citationItems":[{"id":408,"uris":["http://zotero.org/users/8331578/items/MK4AR498"],"uri":["http://zotero.org/users/8331578/items/MK4AR498"],"itemData":{"id":408,"type":"webpage","title":"Part des 35-39 ans de sexe féminin dans la population totale","URL":"https://monitoringdesquartiers.brussels/indicators/part-des-35-39-ans-de-sexe-femin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p)</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VEWhlNCl","properties":{"formattedCitation":"(Monitoring des quartiers, 2019q)","plainCitation":"(Monitoring des quartiers, 2019q)","noteIndex":0},"citationItems":[{"id":445,"uris":["http://zotero.org/users/8331578/items/UEBJSAH5"],"uri":["http://zotero.org/users/8331578/items/UEBJSAH5"],"itemData":{"id":445,"type":"webpage","title":"Part des 35-39 ans de sexe masculin dans la population totale","URL":"https://monitoringdesquartiers.brussels/indicators/part-des-35-39-ans-de-sexe-mascul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q)</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eIoxfRE6","properties":{"formattedCitation":"(Monitoring des quartiers, 2019r)","plainCitation":"(Monitoring des quartiers, 2019r)","noteIndex":0},"citationItems":[{"id":410,"uris":["http://zotero.org/users/8331578/items/EAX24ARF"],"uri":["http://zotero.org/users/8331578/items/EAX24ARF"],"itemData":{"id":410,"type":"webpage","title":"Part des 40-44 ans de sexe féminin dans la population totale","URL":"https://monitoringdesquartiers.brussels/indicators/part-des-40-44-ans-de-sexe-femin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r)</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TePXvNwK","properties":{"formattedCitation":"(Monitoring des quartiers, 2019s)","plainCitation":"(Monitoring des quartiers, 2019s)","noteIndex":0},"citationItems":[{"id":447,"uris":["http://zotero.org/users/8331578/items/M9MNI89A"],"uri":["http://zotero.org/users/8331578/items/M9MNI89A"],"itemData":{"id":447,"type":"webpage","title":"Part des 40-44 ans de sexe masculin dans la population totale","URL":"https://monitoringdesquartiers.brussels/indicators/part-des-40-44-ans-de-sexe-mascul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s)</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mifeugmX","properties":{"formattedCitation":"(Monitoring des quartiers, 2019t)","plainCitation":"(Monitoring des quartiers, 2019t)","noteIndex":0},"citationItems":[{"id":412,"uris":["http://zotero.org/users/8331578/items/8WESH89G"],"uri":["http://zotero.org/users/8331578/items/8WESH89G"],"itemData":{"id":412,"type":"webpage","title":"Part des 45-49 ans de sexe féminin dans la population totale","URL":"https://monitoringdesquartiers.brussels/indicators/part-des-45-49-ans-de-sexe-femin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t)</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dAyBGiQC","properties":{"formattedCitation":"(Monitoring des quartiers, 2019u)","plainCitation":"(Monitoring des quartiers, 2019u)","noteIndex":0},"citationItems":[{"id":449,"uris":["http://zotero.org/users/8331578/items/N48C4FXD"],"uri":["http://zotero.org/users/8331578/items/N48C4FXD"],"itemData":{"id":449,"type":"webpage","title":"Part des 45-49 ans de sexe masculin dans la population totale","URL":"https://monitoringdesquartiers.brussels/indicators/part-des-45-49-ans-de-sexe-mascul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u)</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c3FYdVVi","properties":{"formattedCitation":"(Monitoring des quartiers, 2019v)","plainCitation":"(Monitoring des quartiers, 2019v)","noteIndex":0},"citationItems":[{"id":414,"uris":["http://zotero.org/users/8331578/items/WIJFYQFJ"],"uri":["http://zotero.org/users/8331578/items/WIJFYQFJ"],"itemData":{"id":414,"type":"webpage","title":"Part des 50-54 ans de sexe féminin dans la population totale","URL":"https://monitoringdesquartiers.brussels/indicators/part-des-50-54-ans-de-sexe-femin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v)</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X5niFQ6N","properties":{"formattedCitation":"(Monitoring des quartiers, 2019w)","plainCitation":"(Monitoring des quartiers, 2019w)","noteIndex":0},"citationItems":[{"id":451,"uris":["http://zotero.org/users/8331578/items/XJSRM8D4"],"uri":["http://zotero.org/users/8331578/items/XJSRM8D4"],"itemData":{"id":451,"type":"webpage","title":"Part des 50-54 ans de sexe masculin dans la population totale","URL":"https://monitoringdesquartiers.brussels/indicators/part-des-50-54-ans-de-sexe-mascul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w)</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lANqu9EE","properties":{"formattedCitation":"(Monitoring des quartiers, 2019x)","plainCitation":"(Monitoring des quartiers, 2019x)","noteIndex":0},"citationItems":[{"id":416,"uris":["http://zotero.org/users/8331578/items/HCU9TRLF"],"uri":["http://zotero.org/users/8331578/items/HCU9TRLF"],"itemData":{"id":416,"type":"webpage","title":"Part des 55-59 ans de sexe féminin dans la population totale","URL":"https://monitoringdesquartiers.brussels/indicators/part-des-55-59-ans-de-sexe-femin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x)</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pvQ0v2pU","properties":{"formattedCitation":"(Monitoring des quartiers, 2019y)","plainCitation":"(Monitoring des quartiers, 2019y)","noteIndex":0},"citationItems":[{"id":453,"uris":["http://zotero.org/users/8331578/items/7IZFMISJ"],"uri":["http://zotero.org/users/8331578/items/7IZFMISJ"],"itemData":{"id":453,"type":"webpage","title":"Part des 55-59 ans de sexe masculin dans la population totale","URL":"https://monitoringdesquartiers.brussels/indicators/part-des-55-59-ans-de-sexe-mascul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y)</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o8xJ9ClR","properties":{"formattedCitation":"(Monitoring des quartiers, 2019z)","plainCitation":"(Monitoring des quartiers, 2019z)","noteIndex":0},"citationItems":[{"id":418,"uris":["http://zotero.org/users/8331578/items/HRXEKGX5"],"uri":["http://zotero.org/users/8331578/items/HRXEKGX5"],"itemData":{"id":418,"type":"webpage","title":"Part des 60-64 ans de sexe féminin dans la population totale","URL":"https://monitoringdesquartiers.brussels/indicators/part-des-60-64-ans-de-sexe-femin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z)</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kPV6pTdB","properties":{"formattedCitation":"(Monitoring des quartiers, 2019aa)","plainCitation":"(Monitoring des quartiers, 2019aa)","noteIndex":0},"citationItems":[{"id":455,"uris":["http://zotero.org/users/8331578/items/39GZLUZP"],"uri":["http://zotero.org/users/8331578/items/39GZLUZP"],"itemData":{"id":455,"type":"webpage","title":"Part des 60-64 ans de sexe masculin dans la population totale","URL":"https://monitoringdesquartiers.brussels/indicators/part-des-60-64-ans-de-sexe-mascul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aa)</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jDZ8UhAJ","properties":{"formattedCitation":"(Monitoring des quartiers, 2019ab)","plainCitation":"(Monitoring des quartiers, 2019ab)","noteIndex":0},"citationItems":[{"id":420,"uris":["http://zotero.org/users/8331578/items/9F7HY6DX"],"uri":["http://zotero.org/users/8331578/items/9F7HY6DX"],"itemData":{"id":420,"type":"webpage","title":"Part des 65-69 ans de sexe féminin dans la population totale","URL":"https://monitoringdesquartiers.brussels/indicators/part-des-65-69-ans-de-sexe-femin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ab)</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lk2yoHf1","properties":{"formattedCitation":"(Monitoring des quartiers, 2019ac)","plainCitation":"(Monitoring des quartiers, 2019ac)","noteIndex":0},"citationItems":[{"id":457,"uris":["http://zotero.org/users/8331578/items/DPLD5SVW"],"uri":["http://zotero.org/users/8331578/items/DPLD5SVW"],"itemData":{"id":457,"type":"webpage","title":"Part des 65-69 ans de sexe masculin dans la population totale","URL":"https://monitoringdesquartiers.brussels/indicators/part-des-65-69-ans-de-sexe-mascul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ac)</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97goXyPo","properties":{"formattedCitation":"(Monitoring des quartiers, 2019ad)","plainCitation":"(Monitoring des quartiers, 2019ad)","noteIndex":0},"citationItems":[{"id":422,"uris":["http://zotero.org/users/8331578/items/V559S4HI"],"uri":["http://zotero.org/users/8331578/items/V559S4HI"],"itemData":{"id":422,"type":"webpage","title":"Part des 70-74 ans de sexe féminin dans la population totale","URL":"https://monitoringdesquartiers.brussels/indicators/part-des-70-74-ans-de-sexe-femin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ad)</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6PiLEtLM","properties":{"formattedCitation":"(Monitoring des quartiers, 2019ae)","plainCitation":"(Monitoring des quartiers, 2019ae)","noteIndex":0},"citationItems":[{"id":459,"uris":["http://zotero.org/users/8331578/items/BSG6GNC6"],"uri":["http://zotero.org/users/8331578/items/BSG6GNC6"],"itemData":{"id":459,"type":"webpage","title":"Part des 70-74 ans de sexe masculin dans la population totale","URL":"https://monitoringdesquartiers.brussels/indicators/part-des-70-74-ans-de-sexe-mascul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ae)</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5i84iY4x","properties":{"formattedCitation":"(Monitoring des quartiers, 2019af)","plainCitation":"(Monitoring des quartiers, 2019af)","noteIndex":0},"citationItems":[{"id":424,"uris":["http://zotero.org/users/8331578/items/VVG3UV93"],"uri":["http://zotero.org/users/8331578/items/VVG3UV93"],"itemData":{"id":424,"type":"webpage","title":"Part des 75-79 ans de sexe féminin dans la population totale","URL":"https://monitoringdesquartiers.brussels/indicators/part-des-75-79-ans-de-sexe-femin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af)</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60HTHbXe","properties":{"formattedCitation":"(Monitoring des quartiers, 2019ag)","plainCitation":"(Monitoring des quartiers, 2019ag)","noteIndex":0},"citationItems":[{"id":461,"uris":["http://zotero.org/users/8331578/items/28NGMUSS"],"uri":["http://zotero.org/users/8331578/items/28NGMUSS"],"itemData":{"id":461,"type":"webpage","title":"Part des 75-79 ans de sexe masculin dans la population totale","URL":"https://monitoringdesquartiers.brussels/indicators/part-des-75-79-ans-de-sexe-mascul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ag)</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R9ZQjmxe","properties":{"formattedCitation":"(Monitoring des quartiers, 2019ah)","plainCitation":"(Monitoring des quartiers, 2019ah)","noteIndex":0},"citationItems":[{"id":426,"uris":["http://zotero.org/users/8331578/items/LXIKKMGE"],"uri":["http://zotero.org/users/8331578/items/LXIKKMGE"],"itemData":{"id":426,"type":"webpage","title":"Part des 80-84 ans de sexe féminin dans la population totale","URL":"https://monitoringdesquartiers.brussels/indicators/part-des-80-84-ans-de-sexe-femin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ah)</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LKNYhiJG","properties":{"formattedCitation":"(Monitoring des quartiers, 2019ai)","plainCitation":"(Monitoring des quartiers, 2019ai)","noteIndex":0},"citationItems":[{"id":463,"uris":["http://zotero.org/users/8331578/items/YEWL7CL2"],"uri":["http://zotero.org/users/8331578/items/YEWL7CL2"],"itemData":{"id":463,"type":"webpage","title":"Part des 80-84 ans de sexe masculin dans la population totale","URL":"https://monitoringdesquartiers.brussels/indicators/part-des-80-84-ans-de-sexe-mascul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ai)</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KwP5vmqj","properties":{"formattedCitation":"(Monitoring des quartiers, 2019aj)","plainCitation":"(Monitoring des quartiers, 2019aj)","noteIndex":0},"citationItems":[{"id":428,"uris":["http://zotero.org/users/8331578/items/TLXTG5H9"],"uri":["http://zotero.org/users/8331578/items/TLXTG5H9"],"itemData":{"id":428,"type":"webpage","title":"Part des 85-89 ans de sexe féminin dans la population totale","URL":"https://monitoringdesquartiers.brussels/indicators/part-des-85-89-ans-de-sexe-femin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aj)</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OO8NpHQP","properties":{"formattedCitation":"(Monitoring des quartiers, 2019ak)","plainCitation":"(Monitoring des quartiers, 2019ak)","noteIndex":0},"citationItems":[{"id":465,"uris":["http://zotero.org/users/8331578/items/VCXXAUTK"],"uri":["http://zotero.org/users/8331578/items/VCXXAUTK"],"itemData":{"id":465,"type":"webpage","title":"Part des 85-89 ans de sexe masculin dans la population totale","URL":"https://monitoringdesquartiers.brussels/indicators/part-des-85-89-ans-de-sexe-mascul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ak)</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30uorlf0","properties":{"formattedCitation":"(Monitoring des quartiers, 2019al)","plainCitation":"(Monitoring des quartiers, 2019al)","noteIndex":0},"citationItems":[{"id":430,"uris":["http://zotero.org/users/8331578/items/RYEVGUD6"],"uri":["http://zotero.org/users/8331578/items/RYEVGUD6"],"itemData":{"id":430,"type":"webpage","title":"Part des 90-94 ans de sexe féminin dans la population totale","URL":"https://monitoringdesquartiers.brussels/indicators/part-des-90-94-ans-de-sexe-femin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al)</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aKSG9Bv9","properties":{"formattedCitation":"(Monitoring des quartiers, 2019am)","plainCitation":"(Monitoring des quartiers, 2019am)","noteIndex":0},"citationItems":[{"id":467,"uris":["http://zotero.org/users/8331578/items/TXSUY87U"],"uri":["http://zotero.org/users/8331578/items/TXSUY87U"],"itemData":{"id":467,"type":"webpage","title":"Part des 90-94 ans de sexe masculin dans la population totale","URL":"https://monitoringdesquartiers.brussels/indicators/part-des-90-94-ans-de-sexe-mascul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am)</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VDo9rTdT","properties":{"formattedCitation":"(Monitoring des quartiers, 2019an)","plainCitation":"(Monitoring des quartiers, 2019an)","noteIndex":0},"citationItems":[{"id":392,"uris":["http://zotero.org/users/8331578/items/DUW7Y528"],"uri":["http://zotero.org/users/8331578/items/DUW7Y528"],"itemData":{"id":392,"type":"webpage","title":"Part des 95 ans et plus de sexe féminin dans la population totale","URL":"https://monitoringdesquartiers.brussels/indicators/part-des-95-ans-et-plus-de-sexe-femin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an)</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gReStCuE","properties":{"formattedCitation":"(Monitoring des quartiers, 2019ao)","plainCitation":"(Monitoring des quartiers, 2019ao)","noteIndex":0},"citationItems":[{"id":469,"uris":["http://zotero.org/users/8331578/items/2BRGIM5P"],"uri":["http://zotero.org/users/8331578/items/2BRGIM5P"],"itemData":{"id":469,"type":"webpage","title":"Part des 95 ans et plus de sexe masculin dans la population totale","URL":"https://monitoringdesquartiers.brussels/indicators/part-des-95-ans-et-plus-de-sexe-masculin-dans-population-totale/","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ao)</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TrRUCiGP","properties":{"formattedCitation":"(Monitoring des quartiers, 2019bh)","plainCitation":"(Monitoring des quartiers, 2019bh)","noteIndex":0},"citationItems":[{"id":314,"uris":["http://zotero.org/users/8331578/items/YQRV77W4"],"uri":["http://zotero.org/users/8331578/items/YQRV77W4"],"itemData":{"id":314,"type":"webpage","title":"Tableaux Statistiques en Région Bruxelles Capitale","URL":"https://monitoringdesquartiers.brussels/tables/","author":[{"family":"Monitoring des quartiers","given":""}],"accessed":{"date-parts":[["2021",8,12]]},"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bh)</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944A76" w:rsidRPr="0064435F">
        <w:rPr>
          <w:rFonts w:ascii="Times New Roman" w:hAnsi="Times New Roman"/>
          <w:sz w:val="24"/>
          <w:szCs w:val="24"/>
        </w:rPr>
        <w:instrText xml:space="preserve"> ADDIN ZOTERO_ITEM CSL_CITATION {"citationID":"uqOro0NF","properties":{"formattedCitation":"(IBSA, 2019h)","plainCitation":"(IBSA, 2019h)","noteIndex":0},"citationItems":[{"id":473,"uris":["http://zotero.org/users/8331578/items/6XGA9H9S"],"uri":["http://zotero.org/users/8331578/items/6XGA9H9S"],"itemData":{"id":473,"type":"webpage","title":"Structure par âge | IBSA | Tableaux 1.2.1.2 &amp; 1.2.1.3","URL":"https://ibsa.brussels/themes/population/structure-par-age","author":[{"family":"IBSA","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944A76" w:rsidRPr="0064435F">
        <w:rPr>
          <w:rFonts w:ascii="Times New Roman" w:hAnsi="Times New Roman"/>
          <w:sz w:val="24"/>
        </w:rPr>
        <w:t>(IBSA, 2019h)</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Chu7F6tG","properties":{"formattedCitation":"(Monitoring des quartiers, 2019ap)","plainCitation":"(Monitoring des quartiers, 2019ap)","noteIndex":0},"citationItems":[{"id":477,"uris":["http://zotero.org/users/8331578/items/WE4647P9"],"uri":["http://zotero.org/users/8331578/items/WE4647P9"],"itemData":{"id":477,"type":"webpage","title":"Part des couples avec enfants dans le total des ménages privés","URL":"https://monitoringdesquartiers.brussels/indicators/part-des-couples-avec-enfants-dans-le-total-des-menages-prives/","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ap)</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944A76" w:rsidRPr="0064435F">
        <w:rPr>
          <w:rFonts w:ascii="Times New Roman" w:hAnsi="Times New Roman"/>
          <w:sz w:val="24"/>
          <w:szCs w:val="24"/>
        </w:rPr>
        <w:instrText xml:space="preserve"> ADDIN ZOTERO_ITEM CSL_CITATION {"citationID":"AM6yGa5B","properties":{"formattedCitation":"(IBSA, 2019b)","plainCitation":"(IBSA, 2019b)","noteIndex":0},"citationItems":[{"id":482,"uris":["http://zotero.org/users/8331578/items/MW56KEA8"],"uri":["http://zotero.org/users/8331578/items/MW56KEA8"],"itemData":{"id":482,"type":"webpage","title":"Ménages | IBSA | Tableaux 1.4.4.1, 1.4.3.4. &amp; 1.4.3.5","URL":"https://ibsa.brussels/themes/population/menages","author":[{"family":"IBSA","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944A76" w:rsidRPr="0064435F">
        <w:rPr>
          <w:rFonts w:ascii="Times New Roman" w:hAnsi="Times New Roman"/>
          <w:sz w:val="24"/>
        </w:rPr>
        <w:t>(IBSA, 2019b)</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Wk4dENPX","properties":{"formattedCitation":"(Monitoring des quartiers, 2019ax)","plainCitation":"(Monitoring des quartiers, 2019ax)","noteIndex":0},"citationItems":[{"id":484,"uris":["http://zotero.org/users/8331578/items/7ENEYZ34"],"uri":["http://zotero.org/users/8331578/items/7ENEYZ34"],"itemData":{"id":484,"type":"webpage","title":"Part des femmes de 20-49 ans en couple sans enfant (sur les femmes de 20-49 ans)","URL":"https://monitoringdesquartiers.brussels/indicators/part-des-femmes-de-20-49-ans-en-couple-sans-enfant-sur-femme-20-49-ans/","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ax)</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7vs2duL1","properties":{"formattedCitation":"(Monitoring des quartiers, 2019az)","plainCitation":"(Monitoring des quartiers, 2019az)","noteIndex":0},"citationItems":[{"id":486,"uris":["http://zotero.org/users/8331578/items/LF4WDGW4"],"uri":["http://zotero.org/users/8331578/items/LF4WDGW4"],"itemData":{"id":486,"type":"webpage","title":"Part des femmes de 60 ans et plus en couple sans enfant (sur les femmes de 60 ans et plus)","URL":"https://monitoringdesquartiers.brussels/indicators/part-des-femmes-de-60-ans-et-plus-en-couple-sans-enfant-sur-femme-de-60-ans-et-plus/","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az)</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jQbfCUFt","properties":{"formattedCitation":"(Monitoring des quartiers, 2019aq)","plainCitation":"(Monitoring des quartiers, 2019aq)","noteIndex":0},"citationItems":[{"id":488,"uris":["http://zotero.org/users/8331578/items/7DCUU78I"],"uri":["http://zotero.org/users/8331578/items/7DCUU78I"],"itemData":{"id":488,"type":"webpage","title":"Part des couples sans enfants dans le total des ménages privés","URL":"https://monitoringdesquartiers.brussels/indicators/part-des-couples-sans-enfants-sans-le-total-des-menages-prives/","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aq)</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mA5FVw7f","properties":{"formattedCitation":"(Monitoring des quartiers, 2019be)","plainCitation":"(Monitoring des quartiers, 2019be)","noteIndex":0},"citationItems":[{"id":490,"uris":["http://zotero.org/users/8331578/items/RBF8J6PQ"],"uri":["http://zotero.org/users/8331578/items/RBF8J6PQ"],"itemData":{"id":490,"type":"webpage","title":"Part des mères seules de 20-49 ans (sur les femmes de 20-49 ans)","URL":"https://monitoringdesquartiers.brussels/indicators/part-des-meres-seules-de-20-49-ans-sur-les-femmes-20-49-ans/","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be)</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dTehVVOR","properties":{"formattedCitation":"(Monitoring des quartiers, 2019bd)","plainCitation":"(Monitoring des quartiers, 2019bd)","noteIndex":0},"citationItems":[{"id":492,"uris":["http://zotero.org/users/8331578/items/BILZB7SJ"],"uri":["http://zotero.org/users/8331578/items/BILZB7SJ"],"itemData":{"id":492,"type":"webpage","title":"Part des ménages monoparentaux dans le total des ménages privés","URL":"https://monitoringdesquartiers.brussels/indicators/part-des-menages-monoparentaux-dans-le-total-des-menages-prives/","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bd)</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ugW1VfSm","properties":{"formattedCitation":"(Monitoring des quartiers, 2019bc)","plainCitation":"(Monitoring des quartiers, 2019bc)","noteIndex":0},"citationItems":[{"id":494,"uris":["http://zotero.org/users/8331578/items/K4QTSK5J"],"uri":["http://zotero.org/users/8331578/items/K4QTSK5J"],"itemData":{"id":494,"type":"webpage","title":"Part des isolés parmi les 18-29 ans","URL":"https://monitoringdesquartiers.brussels/indicators/part-des-isoles-parmi-les-18-29-ans/","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bc)</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nODXWvf8","properties":{"formattedCitation":"(Monitoring des quartiers, 2019ba)","plainCitation":"(Monitoring des quartiers, 2019ba)","noteIndex":0},"citationItems":[{"id":496,"uris":["http://zotero.org/users/8331578/items/ZEIHIRHU"],"uri":["http://zotero.org/users/8331578/items/ZEIHIRHU"],"itemData":{"id":496,"type":"webpage","title":"Part des isolés de 30 ans et plus dans le total des ménages privés","URL":"https://monitoringdesquartiers.brussels/indicators/part-des-isoles-de-30-ans-et-plus-dans-le-total-des-menages-prives/","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ba)</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DCFxbcyH","properties":{"formattedCitation":"(Monitoring des quartiers, 2019bb)","plainCitation":"(Monitoring des quartiers, 2019bb)","noteIndex":0},"citationItems":[{"id":498,"uris":["http://zotero.org/users/8331578/items/U89CICU9"],"uri":["http://zotero.org/users/8331578/items/U89CICU9"],"itemData":{"id":498,"type":"webpage","title":"Part des isolés de 65 ans et plus dans le total des ménages privés","URL":"https://monitoringdesquartiers.brussels/indicators/part-des-isoles-de-65-ans-et-plus-dans-le-total-des-menages-prives/","author":[{"family":"Monitoring des quartiers","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Monitoring des quartiers, 2019bb)</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944A76" w:rsidRPr="0064435F">
        <w:rPr>
          <w:rFonts w:ascii="Times New Roman" w:hAnsi="Times New Roman"/>
          <w:sz w:val="24"/>
          <w:szCs w:val="24"/>
        </w:rPr>
        <w:instrText xml:space="preserve"> ADDIN ZOTERO_ITEM CSL_CITATION {"citationID":"jM5Ug3DU","properties":{"formattedCitation":"(IBSA, 2019b)","plainCitation":"(IBSA, 2019b)","noteIndex":0},"citationItems":[{"id":482,"uris":["http://zotero.org/users/8331578/items/MW56KEA8"],"uri":["http://zotero.org/users/8331578/items/MW56KEA8"],"itemData":{"id":482,"type":"webpage","title":"Ménages | IBSA | Tableaux 1.4.4.1, 1.4.3.4. &amp; 1.4.3.5","URL":"https://ibsa.brussels/themes/population/menages","author":[{"family":"IBSA","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944A76" w:rsidRPr="0064435F">
        <w:rPr>
          <w:rFonts w:ascii="Times New Roman" w:hAnsi="Times New Roman"/>
          <w:sz w:val="24"/>
        </w:rPr>
        <w:t>(IBSA, 2019b)</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JWsGY2nf","properties":{"formattedCitation":"(Service Public F\\uc0\\u233{}d\\uc0\\u233{}ral Belge, 2019a)","plainCitation":"(Service Public Fédéral Belge, 2019a)","noteIndex":0},"citationItems":[{"id":500,"uris":["http://zotero.org/users/8331578/items/HG6MRGNL"],"uri":["http://zotero.org/users/8331578/items/HG6MRGNL"],"itemData":{"id":500,"type":"webpage","title":"Mariages | Statbel | Tableau 11","URL":"https://statbel.fgov.be/fr/themes/population/partenariat/mariages#figures","author":[{"family":"Service Public Fédéral Belge","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Service Public Fédéral Belge, 2019a)</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kQDzAeWJ","properties":{"formattedCitation":"(Famifed, 2019)","plainCitation":"(Famifed, 2019)","dontUpdate":true,"noteIndex":0},"citationItems":[{"id":101,"uris":["http://zotero.org/users/8331578/items/SHCVWA8H"],"uri":["http://zotero.org/users/8331578/items/SHCVWA8H"],"itemData":{"id":101,"type":"webpage","title":"Par région | Famifed","URL":"https://bruxelles.famifed.be/fr/statistics/263?year=2014","author":[{"family":"Famifed","given":""}],"accessed":{"date-parts":[["2021",8,10]]},"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Famifed (2019)</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V79rBHTs","properties":{"formattedCitation":"(Van Leeuw &amp; Leroy, 2020)","plainCitation":"(Van Leeuw &amp; Leroy, 2020)","noteIndex":0},"citationItems":[{"id":631,"uris":["http://zotero.org/users/8331578/items/2WPZBE3B"],"uri":["http://zotero.org/users/8331578/items/2WPZBE3B"],"itemData":{"id":631,"type":"report","publisher":"Centre d'Épidémiologie Périnatale","title":"Santé périnatale en Région bruxelloise - Année 2019","URL":"https://www.cepip.be/pdf/rapport_CEPIP_Bxl2019_FR_2tma.pdf","author":[{"family":"Van Leeuw","given":"V"},{"family":"Leroy","given":"Ch"}],"accessed":{"date-parts":[["2021",8,10]]},"issued":{"date-parts":[["2020"]]}}}],"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Van Leeuw &amp; Leroy, 2020)</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Service Public Fédéral Belge, 2019b)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TDK77aUj","properties":{"formattedCitation":"(IBSA, 2018)","plainCitation":"(IBSA, 2018)","noteIndex":0},"citationItems":[{"id":508,"uris":["http://zotero.org/users/8331578/items/W83M2ZR7"],"uri":["http://zotero.org/users/8331578/items/W83M2ZR7"],"itemData":{"id":508,"type":"report","language":"fr","page":"16","source":"Zotero","title":"Méthodologie - Ménages","author":[{"family":"IBSA","given":""}],"issued":{"date-parts":[["2018",3]]}}}],"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IBSA, 2018)</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w:t>
      </w:r>
      <w:r w:rsidR="005C5556" w:rsidRPr="0064435F">
        <w:rPr>
          <w:rFonts w:ascii="Times New Roman" w:hAnsi="Times New Roman"/>
          <w:sz w:val="24"/>
          <w:szCs w:val="24"/>
        </w:rPr>
        <w:t xml:space="preserve"> </w:t>
      </w:r>
      <w:r w:rsidR="005C5556" w:rsidRPr="0064435F">
        <w:rPr>
          <w:rFonts w:ascii="Times New Roman" w:hAnsi="Times New Roman"/>
          <w:sz w:val="24"/>
          <w:szCs w:val="24"/>
          <w:lang w:val="en-US"/>
        </w:rPr>
        <w:t xml:space="preserve">Details on the methodology used can </w:t>
      </w:r>
      <w:proofErr w:type="gramStart"/>
      <w:r w:rsidR="005C5556" w:rsidRPr="0064435F">
        <w:rPr>
          <w:rFonts w:ascii="Times New Roman" w:hAnsi="Times New Roman"/>
          <w:sz w:val="24"/>
          <w:szCs w:val="24"/>
          <w:lang w:val="en-US"/>
        </w:rPr>
        <w:t>be found</w:t>
      </w:r>
      <w:proofErr w:type="gramEnd"/>
      <w:r w:rsidR="005C5556" w:rsidRPr="0064435F">
        <w:rPr>
          <w:rFonts w:ascii="Times New Roman" w:hAnsi="Times New Roman"/>
          <w:sz w:val="24"/>
          <w:szCs w:val="24"/>
          <w:lang w:val="en-US"/>
        </w:rPr>
        <w:t xml:space="preserve"> in the c</w:t>
      </w:r>
      <w:r w:rsidR="005C5556" w:rsidRPr="0064435F">
        <w:rPr>
          <w:rFonts w:ascii="Times New Roman" w:hAnsi="Times New Roman"/>
          <w:sz w:val="24"/>
          <w:szCs w:val="24"/>
          <w:lang w:val="en-US"/>
        </w:rPr>
        <w:t>omplementary folder</w:t>
      </w:r>
      <w:r w:rsidR="005C5556" w:rsidRPr="0064435F">
        <w:rPr>
          <w:rFonts w:ascii="Times New Roman" w:hAnsi="Times New Roman"/>
          <w:sz w:val="24"/>
          <w:szCs w:val="24"/>
          <w:lang w:val="en-US"/>
        </w:rPr>
        <w:t xml:space="preserve"> in Appendix 6 </w:t>
      </w:r>
      <w:r w:rsidR="005C5556" w:rsidRPr="0064435F">
        <w:rPr>
          <w:rFonts w:ascii="Times New Roman" w:hAnsi="Times New Roman"/>
          <w:sz w:val="24"/>
          <w:szCs w:val="24"/>
          <w:lang w:val="en-US"/>
        </w:rPr>
        <w:t>(</w:t>
      </w:r>
      <w:r w:rsidR="005C5556" w:rsidRPr="0064435F">
        <w:rPr>
          <w:rFonts w:ascii="Times New Roman" w:hAnsi="Times New Roman"/>
          <w:sz w:val="24"/>
          <w:szCs w:val="24"/>
          <w:lang w:val="en-US"/>
        </w:rPr>
        <w:t xml:space="preserve">section </w:t>
      </w:r>
      <w:r w:rsidR="005C5556" w:rsidRPr="0064435F">
        <w:rPr>
          <w:rFonts w:ascii="Times New Roman" w:hAnsi="Times New Roman"/>
          <w:sz w:val="24"/>
          <w:szCs w:val="24"/>
          <w:lang w:val="en-US"/>
        </w:rPr>
        <w:t>XVII.C.1.)</w:t>
      </w:r>
      <w:r w:rsidR="005C5556" w:rsidRPr="0064435F">
        <w:rPr>
          <w:rFonts w:ascii="Times New Roman" w:hAnsi="Times New Roman"/>
          <w:sz w:val="24"/>
          <w:szCs w:val="24"/>
          <w:lang w:val="en-US"/>
        </w:rPr>
        <w:t>.</w:t>
      </w:r>
    </w:p>
    <w:p w14:paraId="4FEF50D2" w14:textId="77777777" w:rsidR="00030DF5" w:rsidRPr="0064435F" w:rsidRDefault="00030DF5" w:rsidP="00BD27C8">
      <w:pPr>
        <w:spacing w:line="360" w:lineRule="auto"/>
        <w:jc w:val="both"/>
        <w:rPr>
          <w:rFonts w:ascii="Times New Roman" w:hAnsi="Times New Roman"/>
          <w:sz w:val="24"/>
          <w:szCs w:val="24"/>
          <w:lang w:val="en-US"/>
        </w:rPr>
      </w:pPr>
    </w:p>
    <w:p w14:paraId="791CC315" w14:textId="51E00783" w:rsidR="00BD27C8" w:rsidRPr="0064435F" w:rsidRDefault="004C66F0" w:rsidP="00475999">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Secondly, t</w:t>
      </w:r>
      <w:r w:rsidR="00BD27C8" w:rsidRPr="0064435F">
        <w:rPr>
          <w:rFonts w:ascii="Times New Roman" w:hAnsi="Times New Roman"/>
          <w:sz w:val="24"/>
          <w:szCs w:val="24"/>
          <w:lang w:val="en-US"/>
        </w:rPr>
        <w:t>heir work id is then added also according to statistics</w:t>
      </w:r>
      <w:r w:rsidR="00475999" w:rsidRPr="0064435F">
        <w:rPr>
          <w:rFonts w:ascii="Times New Roman" w:hAnsi="Times New Roman"/>
          <w:sz w:val="24"/>
          <w:szCs w:val="24"/>
          <w:lang w:val="en-US"/>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lang w:val="en-US"/>
        </w:rPr>
        <w:instrText xml:space="preserve"> ADDIN ZOTERO_ITEM CSL_CITATION {"citationID":"YK4OlVbL","properties":{"formattedCitation":"(Monitoring des quartiers, 2018)","plainCitation":"(Monitoring des quartiers, 2018)","noteIndex":0},"citationItems":[{"id":511,"uris":["http://zotero.org/users/8331578/items/BAT76LBX"],"uri":["http://zotero.org/users/8331578/items/BAT76LBX"],"itemData":{"id":511,"type":"webpage","title":"Nombre de places en milieu d'accueil par enfant de moins de trois ans","URL":"https://monitoringdesquartiers.brussels/indicators/nombre-de-places-en-milieux-daccueil-par-enfant/","author":[{"family":"Monitoring des quartiers","given":""}],"accessed":{"date-parts":[["2021",8,14]]},"issued":{"date-parts":[["2018"]]}}}],"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lang w:val="en-US"/>
        </w:rPr>
        <w:t>(Monitoring des quartiers, 2018)</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lang w:val="en-US"/>
        </w:rPr>
        <w:t xml:space="preserve"> </w:t>
      </w:r>
      <w:r w:rsidR="00475999" w:rsidRPr="0064435F">
        <w:rPr>
          <w:rFonts w:ascii="Times New Roman" w:hAnsi="Times New Roman"/>
          <w:sz w:val="24"/>
          <w:szCs w:val="24"/>
          <w:lang w:val="en-US"/>
        </w:rPr>
        <w:fldChar w:fldCharType="begin"/>
      </w:r>
      <w:r w:rsidR="00944A76" w:rsidRPr="0064435F">
        <w:rPr>
          <w:rFonts w:ascii="Times New Roman" w:hAnsi="Times New Roman"/>
          <w:sz w:val="24"/>
          <w:szCs w:val="24"/>
          <w:lang w:val="en-US"/>
        </w:rPr>
        <w:instrText xml:space="preserve"> ADDIN ZOTERO_ITEM CSL_CITATION {"citationID":"dNEaTBv6","properties":{"formattedCitation":"(IBSA, 2019f)","plainCitation":"(IBSA, 2019f)","noteIndex":0},"citationItems":[{"id":517,"uris":["http://zotero.org/users/8331578/items/WBJFAUIJ"],"uri":["http://zotero.org/users/8331578/items/WBJFAUIJ"],"itemData":{"id":517,"type":"webpage","title":"Population scolaire | IBSA | Tableaux 6.1.2.4. &amp; 6.1.5.1.","URL":"https://ibsa.brussels/themes/enseignement/population-scolaire","author":[{"family":"IBSA","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944A76" w:rsidRPr="0064435F">
        <w:rPr>
          <w:rFonts w:ascii="Times New Roman" w:hAnsi="Times New Roman"/>
          <w:sz w:val="24"/>
          <w:lang w:val="en-US"/>
        </w:rPr>
        <w:t>(IBSA, 2019f)</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lang w:val="en-US"/>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lang w:val="en-US"/>
        </w:rPr>
        <w:instrText xml:space="preserve"> ADDIN ZOTERO_ITEM CSL_CITATION {"citationID":"Zk2Q0OaC","properties":{"formattedCitation":"(F\\uc0\\u233{}d\\uc0\\u233{}ration Wallonie-Bruxelles, n.d.)","plainCitation":"(Fédération Wallonie-Bruxelles, n.d.)","noteIndex":0},"citationItems":[{"id":515,"uris":["http://zotero.org/users/8331578/items/ATU5S56B"],"uri":["http://zotero.org/users/8331578/items/ATU5S56B"],"itemData":{"id":515,"type":"webpage","container-title":"Enseignement.be","language":"fr","title":"Enseignement.be - L'enseignement à domicile et assimilé","URL":"http://www.enseignement.be/index.php?page=28188&amp;navi=4580","author":[{"family":"Fédération Wallonie-Bruxelles","given":""}],"accessed":{"date-parts":[["2021",8,14]]}}}],"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lang w:val="en-US"/>
        </w:rPr>
        <w:t>(Fédération Wallonie-Bruxelles, n.d.)</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lang w:val="en-US"/>
        </w:rPr>
        <w:t xml:space="preserve"> </w:t>
      </w:r>
      <w:r w:rsidR="00475999" w:rsidRPr="0064435F">
        <w:rPr>
          <w:rFonts w:ascii="Times New Roman" w:hAnsi="Times New Roman"/>
          <w:sz w:val="24"/>
          <w:szCs w:val="24"/>
          <w:lang w:val="en-US"/>
        </w:rPr>
        <w:fldChar w:fldCharType="begin"/>
      </w:r>
      <w:r w:rsidR="00944A76" w:rsidRPr="0064435F">
        <w:rPr>
          <w:rFonts w:ascii="Times New Roman" w:hAnsi="Times New Roman"/>
          <w:sz w:val="24"/>
          <w:szCs w:val="24"/>
          <w:lang w:val="en-US"/>
        </w:rPr>
        <w:instrText xml:space="preserve"> ADDIN ZOTERO_ITEM CSL_CITATION {"citationID":"lsuV1c6j","properties":{"formattedCitation":"(IBSA, 2019e)","plainCitation":"(IBSA, 2019e)","noteIndex":0},"citationItems":[{"id":519,"uris":["http://zotero.org/users/8331578/items/WKY4KRD4"],"uri":["http://zotero.org/users/8331578/items/WKY4KRD4"],"itemData":{"id":519,"type":"webpage","title":"Parcours scolaires | IBSA | Tableaux 6.4.3.3. &amp; 6.4.3.7.","URL":"https://ibsa.brussels/themes/enseignement/parcours-scolaires","author":[{"family":"IBSA","given":""}],"accessed":{"date-parts":[["2021",8,14]]},"issued":{"date-part</w:instrText>
      </w:r>
      <w:r w:rsidR="00944A76" w:rsidRPr="0064435F">
        <w:rPr>
          <w:rFonts w:ascii="Times New Roman" w:hAnsi="Times New Roman"/>
          <w:sz w:val="24"/>
          <w:szCs w:val="24"/>
        </w:rPr>
        <w:instrText xml:space="preserve">s":[["2019"]]}}}],"schema":"https://github.com/citation-style-language/schema/raw/master/csl-citation.json"} </w:instrText>
      </w:r>
      <w:r w:rsidR="00475999" w:rsidRPr="0064435F">
        <w:rPr>
          <w:rFonts w:ascii="Times New Roman" w:hAnsi="Times New Roman"/>
          <w:sz w:val="24"/>
          <w:szCs w:val="24"/>
          <w:lang w:val="en-US"/>
        </w:rPr>
        <w:fldChar w:fldCharType="separate"/>
      </w:r>
      <w:r w:rsidR="00944A76" w:rsidRPr="0064435F">
        <w:rPr>
          <w:rFonts w:ascii="Times New Roman" w:hAnsi="Times New Roman"/>
          <w:sz w:val="24"/>
        </w:rPr>
        <w:t>(IBSA, 2019e)</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944A76" w:rsidRPr="0064435F">
        <w:rPr>
          <w:rFonts w:ascii="Times New Roman" w:hAnsi="Times New Roman"/>
          <w:sz w:val="24"/>
          <w:szCs w:val="24"/>
        </w:rPr>
        <w:instrText xml:space="preserve"> ADDIN ZOTERO_ITEM CSL_CITATION {"citationID":"He78XX8v","properties":{"formattedCitation":"(IBSA, 2019e)","plainCitation":"(IBSA, 2019e)","noteIndex":0},"citationItems":[{"id":519,"uris":["http://zotero.org/users/8331578/items/WKY4KRD4"],"uri":["http://zotero.org/users/8331578/items/WKY4KRD4"],"itemData":{"id":519,"type":"webpage","title":"Parcours scolaires | IBSA | Tableaux 6.4.3.3. &amp; 6.4.3.7.","URL":"https://ibsa.brussels/themes/enseignement/parcours-scolaires","author":[{"family":"IBSA","given":""}],"accessed":{"date-parts":[["2021",8,14]]},"issued":{"date-parts":[["2019"]]}}}],"schema":"https://github.com/citation-style-language/schema/raw/master/csl-citation.json"} </w:instrText>
      </w:r>
      <w:r w:rsidR="00475999" w:rsidRPr="0064435F">
        <w:rPr>
          <w:rFonts w:ascii="Times New Roman" w:hAnsi="Times New Roman"/>
          <w:sz w:val="24"/>
          <w:szCs w:val="24"/>
          <w:lang w:val="en-US"/>
        </w:rPr>
        <w:fldChar w:fldCharType="separate"/>
      </w:r>
      <w:r w:rsidR="00944A76" w:rsidRPr="0064435F">
        <w:rPr>
          <w:rFonts w:ascii="Times New Roman" w:hAnsi="Times New Roman"/>
          <w:sz w:val="24"/>
        </w:rPr>
        <w:t>(IBSA, 2019e)</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gTxcJ88U","properties":{"formattedCitation":"(Acad\\uc0\\u233{}mie de recherche et d\\uc0\\u8217{}enseignement sup\\uc0\\u233{}rieur, n.d.-c)","plainCitation":"(Académie de recherche et d’enseignement supérieur, n.d.-c)","noteIndex":0},"citationItems":[{"id":310,"uris":["http://zotero.org/users/8331578/items/9VUMBZ3L"],"uri":["http://zotero.org/users/8331578/items/9VUMBZ3L"],"itemData":{"id":310,"type":"webpage","title":"Portail Open Data de l'ARES — ARES","URL":"https://ares-digitalwallonia.opendatasoft.com/pages/home/","author":[{"family":"Académie de recherche et d'enseignement supérieur","given":""}],"accessed":{"date-parts":[["2021",8,12]]}}}],"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Académie de recherche et d’enseignement supérieur, n.d.-c)</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X2ROnSJY","properties":{"formattedCitation":"(Acad\\uc0\\u233{}mie de recherche et d\\uc0\\u8217{}enseignement sup\\uc0\\u233{}rieur, n.d.-b)","plainCitation":"(Académie de recherche et d’enseignement supérieur, n.d.-b)","noteIndex":0},"citationItems":[{"id":195,"uris":["http://zotero.org/users/8331578/items/KCNPLHTH"],"uri":["http://zotero.org/users/8331578/items/KCNPLHTH"],"itemData":{"id":195,"type":"webpage","abstract":"La carte affiche les établissements uniquement. Les campus sont listés dans l'infobulle.","language":"fr","title":"ARES - Référentiel des établissements et des campus","URL":"https://ares-digitalwallonia.opendatasoft.com/explore/dataset/carte-campus/table/?disjunctive.libelle_de_l_unite&amp;disjunctive.localite_de_l_etablissement","author":[{"family":"Académie de recherche et d'enseignement supérieur","given":""}],"accessed":{"date-parts":[["2021",8,10]]}}}],"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Académie de recherche et d’enseignement supérieur, n.d.-b)</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mFlFJWzV","properties":{"formattedCitation":"(Acad\\uc0\\u233{}mie de recherche et d\\uc0\\u8217{}enseignement sup\\uc0\\u233{}rieur, n.d.-a)","plainCitation":"(Académie de recherche et d’enseignement supérieur, n.d.-a)","noteIndex":0},"citationItems":[{"id":200,"uris":["http://zotero.org/users/8331578</w:instrText>
      </w:r>
      <w:r w:rsidR="00475999" w:rsidRPr="0064435F">
        <w:rPr>
          <w:rFonts w:ascii="Times New Roman" w:hAnsi="Times New Roman"/>
          <w:sz w:val="24"/>
          <w:szCs w:val="24"/>
          <w:lang w:val="en-US"/>
        </w:rPr>
        <w:instrText>/items/NUAVQXF4"],"uri":["http://zotero.org/users/8331578/items/NUAVQXF4"],"itemData":{"id":200,"type":"webpage","abstract":"La base de données SATURN  est une base de données à des fins statistiques qui reprend les inscriptions dans l'enseignement supérieur hors universitaire (SHU) en Fédération Wallonie-Bruxelles (FWB).Elle est basée sur une collecte annuelle et organisée par l'ARES depuis 2014. Lors de cette collecte, chaque établissement transmet ses informations concernant les inscriptions de l'année académique en cours ainsi que les résultats obtenus par les étudiants lors de l'année académique précédente.Le fichier est divisé en deux parties pour respecter la limite en nombre d'enregistrements ainsi que pour alléger le poids des fichiers. La première partie couvre les années académiques 2004-2005 à 2014-2015 et la seconde 2015-2016 à 2019-2020. Le découpage des parties respecte ainsi un décret majeur relatif à l'enseignement supérieur : avant Paysage pour la première partie et depuis Paysage pour la seconde.Avant d'utiliser le fichier, il est important de bien comprendre la notion d'inscription multiple reprise par  la variable CO_INSMULT. Un étudiant pouvant avoir plusieurs inscriptions une même année, celles-ci sont différenciées par un numéro d'inscription. Ainsi, en utilisant ce numéro d'inscription égale à 1, on passe du nombre d'inscriptions au nombre d'étudiants.Les codes INS de la commune et de l'arrondissement sont ajoutés grâce à la table téléchargeable sur le site de STATBEL ici. Le lien avec les codes postaux est réalisé via la table de BPOST qui se trouve au même endroit. Les codes INS sont ceux valables à partir du 01/01/2019. Pour plus d'informations sur les changements de codes INS, vous pouvez consulter cette page.Afin de garantir un maximum l'anonymat des personnes reprises dans la base de données, certaines mesures ont été prises :pour les écoles supérieures des arts, les informations sur le cursus sont limitées à la catégorie et au domaine d'étudespour les champs renseignant un pays, lorsqu'il y a moins de 5 ressortissants d'un pays pour une année, c'est le continent qui est indiquéepour le champ renseignant le code postal du domicile légal, lorsqu'il y a moins de 5 habitants d'une commune pour une année, c'est la région qui est indiquéeEnfin, depuis l'année académique 2004-2005 à aujourd'hui, l'enseignement supérieur a subi plusieurs évolutions. Par exemple, les études comprises dans la catégorie \"traduction et inte</w:instrText>
      </w:r>
      <w:r w:rsidR="00475999" w:rsidRPr="0064435F">
        <w:rPr>
          <w:rFonts w:ascii="Times New Roman" w:hAnsi="Times New Roman"/>
          <w:sz w:val="24"/>
          <w:szCs w:val="24"/>
        </w:rPr>
        <w:instrText xml:space="preserve">rprétation\" ont été transférées des hautes écoles vers les universités et ne sont donc plus reprises ici. Il en va de même pour la catégorie architecture dispensée par les instituts supérieurs d’architecture avant d'être intégrée aux universités.________________________Log modifications2020-10-30 : ajout des résultats de l'année académiques 2018-20192021-04-19 : correction du dictionnaire (cellule F183) : ND -&amp;gt; Échec (indéterminé)2021-06-15 : ajout données 2019-2020","language":"fr","title":"ARES - Inscriptions dans l'enseignement supérieur 2014-15 à 2019-20 (Paysage)","URL":"https://ares-digitalwallonia.opendatasoft.com/explore/dataset/ares-saturn-2/table/?disjunctive.periode&amp;disjunctive.co_type_etab&amp;disjunctive.zone_bassin&amp;disjunctive.co_type&amp;disjunctive.co_categorie&amp;disjunctive.lib_section&amp;disjunctive.co_cycle&amp;disjunctive.co_annee_etudes&amp;disjunctive.co_insmult&amp;disjunctive.co_finalite&amp;disjunctive.te_domaine&amp;disjunctive.lib_etudes_ares&amp;disjunctive.lib_pays_nationalite&amp;disjunctive.lib_pays_naissance&amp;disjunctive.lib_commune&amp;disjunctive.lib_domicile_etr&amp;disjunctive.no_mobilite&amp;disjunctive.typ_mob&amp;disjunctive.co_type_secondaire&amp;disjunctive.no_acces_autres_annees&amp;disjunctive.co_premiere_generation&amp;disjunctive.co_diplome&amp;disjunctive.co_resultat&amp;sort=periode","author":[{"family":"Académie de recherche et d'enseignement supérieur","given":""}],"accessed":{"date-parts":[["2021",8,10]]}}}],"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Académie de recherche et d’enseignement supérieur, n.d.-a)</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8GO177l8","properties":{"formattedCitation":"(Universit\\uc0\\u233{} Catholique de Louvain, 2021)","plainCitation":"(Université Catholique de Louvain, 2021)","noteIndex":0},"citationItems":[{"id":540,"uris":["http://zotero.org/users/8331578/items/RMIE8IIG"],"uri":["http://zotero.org/users/8331578/items/RMIE8IIG"],"itemData":{"id":540,"type":"webpage","container-title":"UCLouvain","language":"fr","title":"Rapport Annuel - Les étudiants","URL":"https://uclouvain.be/fr/rapport-annuel/les-etudiants.html","author":[{"family":"Université Catholique de Louvain","given":""}],"accessed":{"date-parts":[["2021",8,14]]},"issued":{"date-parts":[["2021"]]}}}],"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rPr>
        <w:t>(Université Catholique de Louvain, 2021)</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rPr>
        <w:instrText xml:space="preserve"> ADDIN ZOTERO_ITEM CSL_CITATION {"citationID":"lGLT4pLU","properties":{"formattedCitation":"(ADT ATO.brussels, 2015)","plainCitation":"(ADT ATO.brussels, 2015)","noteIndex":0},"citationItems":[{"id":624,"uris":["http://zotero.org/users/8331578/items/THEK2GKN"],"uri":["http://zotero.org/users/8331578/items/THEK2GKN"],"itemData":{"id":624,"type":"report","event-place":"BIP – rue Royale 2-4, B-1000 Bruxelles","publisher":"Agence de Développement Territorial ASBL","publisher-place":"BIP – rue Royale 2-4, B-1000 Bruxelles","title":"Panorama de la vie étudiante à Bruxelles: Pratiques urbaines et rapport à la ville - Phase 1 - Les universtiés - Juillet 2014 / Décembre 2015","URL":"https://perspective.brussels/sites/default/files/ADT_Synt_Etudiant_FR_Ed-02_v05.pdf","author":[{"family":"ADT ATO.brussels","gi</w:instrText>
      </w:r>
      <w:r w:rsidR="00475999" w:rsidRPr="0064435F">
        <w:rPr>
          <w:rFonts w:ascii="Times New Roman" w:hAnsi="Times New Roman"/>
          <w:sz w:val="24"/>
          <w:szCs w:val="24"/>
          <w:lang w:val="en-US"/>
        </w:rPr>
        <w:instrText xml:space="preserve">ven":""}],"accessed":{"date-parts":[["2021",8,10]]},"issued":{"date-parts":[["2015"]]}}}],"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lang w:val="en-US"/>
        </w:rPr>
        <w:t>(ADT ATO.brussels, 2015)</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lang w:val="en-US"/>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lang w:val="en-US"/>
        </w:rPr>
        <w:instrText xml:space="preserve"> ADDIN ZOTERO_ITEM CSL_CITATION {"citationID":"Lfkmnsye","properties":{"formattedCitation":"(Wikipedia, 2021)","plainCitation":"(Wikipedia, 2021)","noteIndex":0},"citationItems":[{"id":538,"uris":["http://zotero.org/users/8331578/items/JP3XKBNK"],"uri":["http://zotero.org/users/8331578/items/JP3XKBNK"],"itemData":{"id":538,"type":"entry-encyclopedia","abstract":"The ICHEC Brussels Management School or officially the Institut catholique des Hautes Études commerciales (French for: Catholic Institute of Higher Business Studies) is a Catholic college in Brussels (Belgium, Europe), serving as the economics department of the Haute école \"Groupe ICHEC - ISC Saint-Louis - ISFSC\", a Catholic vocational university of the French Community of Belgium. The college offers education in commercial and financial sciences.","container-title":"Wikipedia","language":"en","note":"Page Version ID: 1001263394","source":"Wikipedia","title":"ICHEC Brussels Management School","URL":"https://en.wikipedia.org/w/index.php?title=ICHEC_Brussels_Management_School&amp;oldid=1001263394","author":[{"family":"Wikipedia","given":""}],"accessed":{"date-parts":[["2021",8,14]]},"issued":{"date-parts":[["2021",1,18]]}}}],"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lang w:val="en-US"/>
        </w:rPr>
        <w:t>(Wikipedia, 2021)</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lang w:val="en-US"/>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lang w:val="en-US"/>
        </w:rPr>
        <w:instrText xml:space="preserve"> ADDIN ZOTERO_ITEM CSL_CITATION {"citationID":"4jH5cMCE","properties":{"formattedCitation":"(F\\uc0\\u233{}d\\uc0\\u233{}ration Wallonie-Bruxelles, 2018)","plainCitation":"(Fédération Wallonie-Bruxelles, 2018)","noteIndex":0},"citationItems":[{"id":531,"uris":["http://zotero.org/users/8331578/items/SWZ74R5K"],"uri":["http://zotero.org/users/8331578/items/SWZ74R5K"],"itemData":{"id":531,"type":"webpage","abstract":"description pour le site prefixe_site, description pour le site prefixe_site","language":"fr","title":"École Nationale Supérieure des Arts Visuels de La Cambre","URL":"http://www.artsplastiques.cfwb.be/index.php?id=16690","author":[{"family":"Fédération Wallonie-Bruxelles","given":""}],"accessed":{"date-parts":[["2021",8,14]]},"issued":{"date-parts":[["2018",5,9]]}}}],"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lang w:val="en-US"/>
        </w:rPr>
        <w:t>(Fédération Wallonie-Bruxelles, 2018)</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lang w:val="en-US"/>
        </w:rPr>
        <w:t xml:space="preserve"> (Vlaanderen is onderwijs &amp; vorming, 2018)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lang w:val="en-US"/>
        </w:rPr>
        <w:instrText xml:space="preserve"> ADDIN ZOTERO_ITEM CSL_CITATION {"citationID":"Q6hMNmyZ","properties":{"formattedCitation":"(Du Brulle, 2014)","plainCitation":"(Du Brulle, 2014)","noteIndex":0},"citationItems":[{"id":118,"uris":["http://zotero.org/users/8331578/items/VT2XCNQJ"],"uri":["http://zotero.org/users/8331578/items/VT2XCNQJ"],"itemData":{"id":118,"type":"post-weblog","abstract":"86.000, tel est le nombre d’étudiants universitaires ou fréquentant une institution d’enseignement supérieur à Bruxelles. Ce qui fait de la capitale belge la principale ville étudiante du pays, dev…","container-title":"Daily Science","language":"fr-FR","title":"Bruxelles est la principale ville étudiante de Belgique","URL":"https://dailyscience.be/12/05/2014/bruxelles-est-la-principale-ville-etudiante-de-belgique/","author":[{"family":"Du Brulle","given":"Christian"}],"accessed":{"date-parts":[["2021",8,10]]},"issued":{"date-parts":[["2014",5,12]]}}}],"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lang w:val="en-US"/>
        </w:rPr>
        <w:t>(Du Brulle, 2014)</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lang w:val="en-US"/>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lang w:val="en-US"/>
        </w:rPr>
        <w:instrText xml:space="preserve"> ADDIN ZOTERO_ITEM CSL_CITATION {"citationID":"FLkxTBIN","properties":{"formattedCitation":"(BCSS, 2019)","plainCitation":"(BCSS, 2019)","noteIndex":0},"citationItems":[{"id":546,"uris":["http://zotero.org/users/8331578/items/DTXMRQL5"],"uri":["http://zotero.org/users/8331578/items/DTXMRQL5"],"itemData":{"id":546,"type":"webpage","title":"Chiffres locaux - Résultats - BCSS","URL":"https://www.bcss.fgov.be/samilc/resultPage.xhtml","author":[{"family":"BCSS","given":""}],"accessed":{"date-parts":[["2021",8,14]]},"issued":{"date-parts":[["2019",12,31]]}}}],"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lang w:val="en-US"/>
        </w:rPr>
        <w:t>(BCSS, 2019)</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lang w:val="en-US"/>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lang w:val="en-US"/>
        </w:rPr>
        <w:instrText xml:space="preserve"> ADDIN ZOTERO_ITEM CSL_CITATION {"citationID":"vIvuFDkA","properties":{"formattedCitation":"(INASTI, 2021)","plainCitation":"(INASTI, 2021)","noteIndex":0},"citationItems":[{"id":156,"uris":["http://zotero.org/users/8331578/items/HVBPPIUC"],"uri":["http://zotero.org/users/8331578/items/HVBPPIUC"],"itemData":{"id":156,"type":"webpage","title":"Nomenclature et codes des professions | INASTI","URL":"https://www.inasti.be/fr/nomenclature-et-codes-des-professions","author":[{"family":"INASTI","given":""}],"accessed":{"date-parts":[["2021",8,10]]},"issued":{"date-parts":[["2021"]]}}}],"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lang w:val="en-US"/>
        </w:rPr>
        <w:t>(INASTI, 2021)</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lang w:val="en-US"/>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lang w:val="en-US"/>
        </w:rPr>
        <w:instrText xml:space="preserve"> ADDIN ZOTERO_ITEM CSL_CITATION {"citationID":"c2ixoX1s","properties":{"formattedCitation":"(INASTI - Service Statistiques, 2019)","plainCitation":"(INASTI - Service Statistiques, 2019)","noteIndex":0},"citationItems":[{"id":158,"uris":["http://zotero.org/users/8331578/items/EU2AI3D7"],"uri":["http://zotero.org/users/8331578/items/EU2AI3D7"],"itemData":{"id":158,"type":"webpage","title":"Statistiques de base et tableaux de détail Indépendant - RSVZ","URL":"https://websta.rsvz-inasti.fgov.be/fr/statistical/insured","author":[{"family":"INASTI - Service Statistiques","given":""}],"accessed":{"date-parts":[["2021",8,10]]},"issued":{"date-parts":[["2019",12,31]]}}}],"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lang w:val="en-US"/>
        </w:rPr>
        <w:t>(INASTI - Service Statistiques, 2019)</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lang w:val="en-US"/>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lang w:val="en-US"/>
        </w:rPr>
        <w:instrText xml:space="preserve"> ADDIN ZOTERO_ITEM CSL_CITATION {"citationID":"NJNIPtig","properties":{"formattedCitation":"(INASTI, 2021)","plainCitation":"(INASTI, 2021)","noteIndex":0},"citationItems":[{"id":156,"uris":["http://zotero.org/users/8331578/items/HVBPPIUC"],"uri":["http://zotero.org/users/8331578/items/HVBPPIUC"],"itemData":{"id":156,"type":"webpage","title":"Nomenclature et codes des professions | INASTI","URL":"https://www.inasti.be/fr/nomenclature-et-codes-des-professions","author":[{"family":"INASTI","given":""}],"accessed":{"date-parts":[["2021",8,10]]},"issued":{"date-parts":[["2021"]]}}}],"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lang w:val="en-US"/>
        </w:rPr>
        <w:t>(INASTI, 2021)</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lang w:val="en-US"/>
        </w:rPr>
        <w:t xml:space="preserve">, </w:t>
      </w:r>
      <w:r w:rsidR="00475999" w:rsidRPr="0064435F">
        <w:rPr>
          <w:rFonts w:ascii="Times New Roman" w:hAnsi="Times New Roman"/>
          <w:sz w:val="24"/>
          <w:szCs w:val="24"/>
          <w:lang w:val="en-US"/>
        </w:rPr>
        <w:fldChar w:fldCharType="begin"/>
      </w:r>
      <w:r w:rsidR="00475999" w:rsidRPr="0064435F">
        <w:rPr>
          <w:rFonts w:ascii="Times New Roman" w:hAnsi="Times New Roman"/>
          <w:sz w:val="24"/>
          <w:szCs w:val="24"/>
          <w:lang w:val="en-US"/>
        </w:rPr>
        <w:instrText xml:space="preserve"> ADDIN ZOTERO_ITEM CSL_CITATION {"citationID":"ajg1CPKy","properties":{"formattedCitation":"(INASTI - Service Statistiques, 2019)","plainCitation":"(INASTI - Service Statistiques, 2019)","noteIndex":0},"citationItems":[{"id":158,"uris":["http://zotero.org/users/8331578/items/EU2AI3D7"],"uri":["http://zotero.org/users/8331578/items/EU2AI3D7"],"itemData":{"id":158,"type":"webpage","title":"Statistiques de base et tableaux de détail Indépendant - RSVZ","URL":"https://websta.rsvz-inasti.fgov.be/fr/statistical/insured","author":[{"family":"INASTI - Service Statistiques","given":""}],"accessed":{"date-parts":[["2021",8,10]]},"issued":{"date-parts":[["2019",12,31]]}}}],"schema":"https://github.com/citation-style-language/schema/raw/master/csl-citation.json"} </w:instrText>
      </w:r>
      <w:r w:rsidR="00475999" w:rsidRPr="0064435F">
        <w:rPr>
          <w:rFonts w:ascii="Times New Roman" w:hAnsi="Times New Roman"/>
          <w:sz w:val="24"/>
          <w:szCs w:val="24"/>
          <w:lang w:val="en-US"/>
        </w:rPr>
        <w:fldChar w:fldCharType="separate"/>
      </w:r>
      <w:r w:rsidR="00475999" w:rsidRPr="0064435F">
        <w:rPr>
          <w:rFonts w:ascii="Times New Roman" w:hAnsi="Times New Roman"/>
          <w:sz w:val="24"/>
          <w:szCs w:val="24"/>
          <w:lang w:val="en-US"/>
        </w:rPr>
        <w:t>(INASTI - Service Statistiques, 2019)</w:t>
      </w:r>
      <w:r w:rsidR="00475999" w:rsidRPr="0064435F">
        <w:rPr>
          <w:rFonts w:ascii="Times New Roman" w:hAnsi="Times New Roman"/>
          <w:sz w:val="24"/>
          <w:szCs w:val="24"/>
          <w:lang w:val="en-US"/>
        </w:rPr>
        <w:fldChar w:fldCharType="end"/>
      </w:r>
      <w:r w:rsidR="00475999" w:rsidRPr="0064435F">
        <w:rPr>
          <w:rFonts w:ascii="Times New Roman" w:hAnsi="Times New Roman"/>
          <w:sz w:val="24"/>
          <w:szCs w:val="24"/>
          <w:lang w:val="en-US"/>
        </w:rPr>
        <w:t xml:space="preserve">. </w:t>
      </w:r>
      <w:r w:rsidR="00BD27C8" w:rsidRPr="0064435F">
        <w:rPr>
          <w:rFonts w:ascii="Times New Roman" w:hAnsi="Times New Roman"/>
          <w:sz w:val="24"/>
          <w:szCs w:val="24"/>
          <w:lang w:val="en-US"/>
        </w:rPr>
        <w:t xml:space="preserve">All age - household type - work id combinations are not possible. A child of 5 years will indeed not live as </w:t>
      </w:r>
      <w:proofErr w:type="gramStart"/>
      <w:r w:rsidR="00BD27C8" w:rsidRPr="0064435F">
        <w:rPr>
          <w:rFonts w:ascii="Times New Roman" w:hAnsi="Times New Roman"/>
          <w:sz w:val="24"/>
          <w:szCs w:val="24"/>
          <w:lang w:val="en-US"/>
        </w:rPr>
        <w:t>a single mother</w:t>
      </w:r>
      <w:proofErr w:type="gramEnd"/>
      <w:r w:rsidR="00BD27C8" w:rsidRPr="0064435F">
        <w:rPr>
          <w:rFonts w:ascii="Times New Roman" w:hAnsi="Times New Roman"/>
          <w:sz w:val="24"/>
          <w:szCs w:val="24"/>
          <w:lang w:val="en-US"/>
        </w:rPr>
        <w:t xml:space="preserve"> and study at the university. </w:t>
      </w:r>
      <w:proofErr w:type="gramStart"/>
      <w:r w:rsidR="00BD27C8" w:rsidRPr="0064435F">
        <w:rPr>
          <w:rFonts w:ascii="Times New Roman" w:hAnsi="Times New Roman"/>
          <w:sz w:val="24"/>
          <w:szCs w:val="24"/>
          <w:lang w:val="en-US"/>
        </w:rPr>
        <w:t>Possible combinations</w:t>
      </w:r>
      <w:proofErr w:type="gramEnd"/>
      <w:r w:rsidR="00BD27C8" w:rsidRPr="0064435F">
        <w:rPr>
          <w:rFonts w:ascii="Times New Roman" w:hAnsi="Times New Roman"/>
          <w:sz w:val="24"/>
          <w:szCs w:val="24"/>
          <w:lang w:val="en-US"/>
        </w:rPr>
        <w:t xml:space="preserve"> are presented in the </w:t>
      </w:r>
      <w:r w:rsidR="00622457" w:rsidRPr="0064435F">
        <w:rPr>
          <w:rFonts w:ascii="Times New Roman" w:hAnsi="Times New Roman"/>
          <w:sz w:val="24"/>
          <w:szCs w:val="24"/>
          <w:lang w:val="en-US"/>
        </w:rPr>
        <w:t>T</w:t>
      </w:r>
      <w:r w:rsidR="00BD27C8" w:rsidRPr="0064435F">
        <w:rPr>
          <w:rFonts w:ascii="Times New Roman" w:hAnsi="Times New Roman"/>
          <w:sz w:val="24"/>
          <w:szCs w:val="24"/>
          <w:lang w:val="en-US"/>
        </w:rPr>
        <w:t xml:space="preserve">able </w:t>
      </w:r>
      <w:r w:rsidR="005C5556" w:rsidRPr="0064435F">
        <w:rPr>
          <w:rFonts w:ascii="Times New Roman" w:hAnsi="Times New Roman"/>
          <w:sz w:val="24"/>
          <w:szCs w:val="24"/>
          <w:lang w:val="en-US"/>
        </w:rPr>
        <w:t>7 in Appendix 4 (section XVII.B.2)</w:t>
      </w:r>
      <w:r w:rsidR="00BD27C8" w:rsidRPr="0064435F">
        <w:rPr>
          <w:rFonts w:ascii="Times New Roman" w:hAnsi="Times New Roman"/>
          <w:sz w:val="24"/>
          <w:szCs w:val="24"/>
          <w:lang w:val="en-US"/>
        </w:rPr>
        <w:t>.</w:t>
      </w:r>
      <w:r w:rsidR="005C5556" w:rsidRPr="0064435F">
        <w:rPr>
          <w:rFonts w:ascii="Times New Roman" w:hAnsi="Times New Roman"/>
          <w:sz w:val="24"/>
          <w:szCs w:val="24"/>
          <w:lang w:val="en-US"/>
        </w:rPr>
        <w:t xml:space="preserve"> </w:t>
      </w:r>
      <w:r w:rsidR="005C5556" w:rsidRPr="0064435F">
        <w:rPr>
          <w:rFonts w:ascii="Times New Roman" w:hAnsi="Times New Roman"/>
          <w:sz w:val="24"/>
          <w:szCs w:val="24"/>
          <w:lang w:val="en-US"/>
        </w:rPr>
        <w:t xml:space="preserve">Details on the methodology used can </w:t>
      </w:r>
      <w:proofErr w:type="gramStart"/>
      <w:r w:rsidR="005C5556" w:rsidRPr="0064435F">
        <w:rPr>
          <w:rFonts w:ascii="Times New Roman" w:hAnsi="Times New Roman"/>
          <w:sz w:val="24"/>
          <w:szCs w:val="24"/>
          <w:lang w:val="en-US"/>
        </w:rPr>
        <w:t>be found</w:t>
      </w:r>
      <w:proofErr w:type="gramEnd"/>
      <w:r w:rsidR="005C5556" w:rsidRPr="0064435F">
        <w:rPr>
          <w:rFonts w:ascii="Times New Roman" w:hAnsi="Times New Roman"/>
          <w:sz w:val="24"/>
          <w:szCs w:val="24"/>
          <w:lang w:val="en-US"/>
        </w:rPr>
        <w:t xml:space="preserve"> in the complementary folder in Appendix </w:t>
      </w:r>
      <w:r w:rsidR="005C5556" w:rsidRPr="0064435F">
        <w:rPr>
          <w:rFonts w:ascii="Times New Roman" w:hAnsi="Times New Roman"/>
          <w:sz w:val="24"/>
          <w:szCs w:val="24"/>
          <w:lang w:val="en-US"/>
        </w:rPr>
        <w:t>7</w:t>
      </w:r>
      <w:r w:rsidR="005C5556" w:rsidRPr="0064435F">
        <w:rPr>
          <w:rFonts w:ascii="Times New Roman" w:hAnsi="Times New Roman"/>
          <w:sz w:val="24"/>
          <w:szCs w:val="24"/>
          <w:lang w:val="en-US"/>
        </w:rPr>
        <w:t xml:space="preserve"> (section XVII.C.</w:t>
      </w:r>
      <w:r w:rsidR="005C5556" w:rsidRPr="0064435F">
        <w:rPr>
          <w:rFonts w:ascii="Times New Roman" w:hAnsi="Times New Roman"/>
          <w:sz w:val="24"/>
          <w:szCs w:val="24"/>
          <w:lang w:val="en-US"/>
        </w:rPr>
        <w:t>2</w:t>
      </w:r>
      <w:r w:rsidR="005C5556" w:rsidRPr="0064435F">
        <w:rPr>
          <w:rFonts w:ascii="Times New Roman" w:hAnsi="Times New Roman"/>
          <w:sz w:val="24"/>
          <w:szCs w:val="24"/>
          <w:lang w:val="en-US"/>
        </w:rPr>
        <w:t>.</w:t>
      </w:r>
      <w:r w:rsidR="00C74FD6" w:rsidRPr="0064435F">
        <w:rPr>
          <w:rFonts w:ascii="Times New Roman" w:hAnsi="Times New Roman"/>
          <w:sz w:val="24"/>
          <w:szCs w:val="24"/>
          <w:lang w:val="en-US"/>
        </w:rPr>
        <w:t>a</w:t>
      </w:r>
      <w:r w:rsidR="005C5556" w:rsidRPr="0064435F">
        <w:rPr>
          <w:rFonts w:ascii="Times New Roman" w:hAnsi="Times New Roman"/>
          <w:sz w:val="24"/>
          <w:szCs w:val="24"/>
          <w:lang w:val="en-US"/>
        </w:rPr>
        <w:t>).</w:t>
      </w:r>
    </w:p>
    <w:p w14:paraId="0B881B32" w14:textId="77777777" w:rsidR="00A77FC4" w:rsidRPr="0064435F" w:rsidRDefault="00A77FC4" w:rsidP="00BD27C8">
      <w:pPr>
        <w:spacing w:line="360" w:lineRule="auto"/>
        <w:jc w:val="both"/>
        <w:rPr>
          <w:rFonts w:ascii="Times New Roman" w:hAnsi="Times New Roman"/>
          <w:sz w:val="24"/>
          <w:szCs w:val="24"/>
          <w:lang w:val="en-US"/>
        </w:rPr>
      </w:pPr>
    </w:p>
    <w:p w14:paraId="27BDB5FD" w14:textId="0425B23A" w:rsidR="00BD27C8" w:rsidRPr="0064435F" w:rsidRDefault="00BD27C8" w:rsidP="00BD27C8">
      <w:pPr>
        <w:spacing w:line="360" w:lineRule="auto"/>
        <w:jc w:val="both"/>
        <w:rPr>
          <w:rFonts w:ascii="Times New Roman" w:hAnsi="Times New Roman"/>
          <w:sz w:val="24"/>
          <w:szCs w:val="24"/>
          <w:lang w:val="en-US"/>
        </w:rPr>
      </w:pPr>
      <w:r w:rsidRPr="0064435F">
        <w:rPr>
          <w:rFonts w:ascii="Times New Roman" w:hAnsi="Times New Roman"/>
          <w:sz w:val="24"/>
          <w:szCs w:val="24"/>
          <w:lang w:val="en-US"/>
        </w:rPr>
        <w:lastRenderedPageBreak/>
        <w:t xml:space="preserve">The third step is to determine the sector where each person works. Note that in this thesis, the word “work” </w:t>
      </w:r>
      <w:proofErr w:type="gramStart"/>
      <w:r w:rsidRPr="0064435F">
        <w:rPr>
          <w:rFonts w:ascii="Times New Roman" w:hAnsi="Times New Roman"/>
          <w:sz w:val="24"/>
          <w:szCs w:val="24"/>
          <w:lang w:val="en-US"/>
        </w:rPr>
        <w:t>has to</w:t>
      </w:r>
      <w:proofErr w:type="gramEnd"/>
      <w:r w:rsidRPr="0064435F">
        <w:rPr>
          <w:rFonts w:ascii="Times New Roman" w:hAnsi="Times New Roman"/>
          <w:sz w:val="24"/>
          <w:szCs w:val="24"/>
          <w:lang w:val="en-US"/>
        </w:rPr>
        <w:t xml:space="preserve"> be understood at its broad sense including the place of study.</w:t>
      </w:r>
      <w:r w:rsidR="00C74FD6" w:rsidRPr="0064435F">
        <w:rPr>
          <w:rFonts w:ascii="Times New Roman" w:hAnsi="Times New Roman"/>
          <w:sz w:val="24"/>
          <w:szCs w:val="24"/>
          <w:lang w:val="en-US"/>
        </w:rPr>
        <w:t xml:space="preserve"> </w:t>
      </w:r>
      <w:r w:rsidR="00C74FD6" w:rsidRPr="0064435F">
        <w:rPr>
          <w:rFonts w:ascii="Times New Roman" w:hAnsi="Times New Roman"/>
          <w:sz w:val="24"/>
          <w:szCs w:val="24"/>
          <w:lang w:val="en-US"/>
        </w:rPr>
        <w:t xml:space="preserve">Details on the methodology used can </w:t>
      </w:r>
      <w:proofErr w:type="gramStart"/>
      <w:r w:rsidR="00C74FD6" w:rsidRPr="0064435F">
        <w:rPr>
          <w:rFonts w:ascii="Times New Roman" w:hAnsi="Times New Roman"/>
          <w:sz w:val="24"/>
          <w:szCs w:val="24"/>
          <w:lang w:val="en-US"/>
        </w:rPr>
        <w:t>be found</w:t>
      </w:r>
      <w:proofErr w:type="gramEnd"/>
      <w:r w:rsidR="00C74FD6" w:rsidRPr="0064435F">
        <w:rPr>
          <w:rFonts w:ascii="Times New Roman" w:hAnsi="Times New Roman"/>
          <w:sz w:val="24"/>
          <w:szCs w:val="24"/>
          <w:lang w:val="en-US"/>
        </w:rPr>
        <w:t xml:space="preserve"> in the complementary folder in Appendix 7 (section XVII.C.2.</w:t>
      </w:r>
      <w:r w:rsidR="00C74FD6" w:rsidRPr="0064435F">
        <w:rPr>
          <w:rFonts w:ascii="Times New Roman" w:hAnsi="Times New Roman"/>
          <w:sz w:val="24"/>
          <w:szCs w:val="24"/>
          <w:lang w:val="en-US"/>
        </w:rPr>
        <w:t>b</w:t>
      </w:r>
      <w:r w:rsidR="00C74FD6" w:rsidRPr="0064435F">
        <w:rPr>
          <w:rFonts w:ascii="Times New Roman" w:hAnsi="Times New Roman"/>
          <w:sz w:val="24"/>
          <w:szCs w:val="24"/>
          <w:lang w:val="en-US"/>
        </w:rPr>
        <w:t>).</w:t>
      </w:r>
    </w:p>
    <w:p w14:paraId="21425198" w14:textId="77777777" w:rsidR="00A77FC4" w:rsidRPr="0064435F" w:rsidRDefault="00A77FC4" w:rsidP="00BD27C8">
      <w:pPr>
        <w:spacing w:line="360" w:lineRule="auto"/>
        <w:jc w:val="both"/>
        <w:rPr>
          <w:rFonts w:ascii="Times New Roman" w:hAnsi="Times New Roman"/>
          <w:sz w:val="24"/>
          <w:szCs w:val="24"/>
          <w:lang w:val="en-US"/>
        </w:rPr>
      </w:pPr>
    </w:p>
    <w:p w14:paraId="33FB68CD" w14:textId="148CF189" w:rsidR="00BD27C8" w:rsidRPr="0064435F" w:rsidRDefault="00BD27C8" w:rsidP="00BD27C8">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The last element allocated to each person is their trip chain type (section X</w:t>
      </w:r>
      <w:r w:rsidR="00C74FD6" w:rsidRPr="0064435F">
        <w:rPr>
          <w:rFonts w:ascii="Times New Roman" w:hAnsi="Times New Roman"/>
          <w:sz w:val="24"/>
          <w:szCs w:val="24"/>
          <w:lang w:val="en-US"/>
        </w:rPr>
        <w:t>I</w:t>
      </w:r>
      <w:r w:rsidRPr="0064435F">
        <w:rPr>
          <w:rFonts w:ascii="Times New Roman" w:hAnsi="Times New Roman"/>
          <w:sz w:val="24"/>
          <w:szCs w:val="24"/>
          <w:lang w:val="en-US"/>
        </w:rPr>
        <w:t>.B.</w:t>
      </w:r>
      <w:r w:rsidR="00C74FD6" w:rsidRPr="0064435F">
        <w:rPr>
          <w:rFonts w:ascii="Times New Roman" w:hAnsi="Times New Roman"/>
          <w:sz w:val="24"/>
          <w:szCs w:val="24"/>
          <w:lang w:val="en-US"/>
        </w:rPr>
        <w:t>2</w:t>
      </w:r>
      <w:r w:rsidRPr="0064435F">
        <w:rPr>
          <w:rFonts w:ascii="Times New Roman" w:hAnsi="Times New Roman"/>
          <w:sz w:val="24"/>
          <w:szCs w:val="24"/>
          <w:lang w:val="en-US"/>
        </w:rPr>
        <w:t xml:space="preserve">.). According to </w:t>
      </w:r>
      <w:r w:rsidR="0056475C" w:rsidRPr="0064435F">
        <w:rPr>
          <w:rFonts w:ascii="Times New Roman" w:hAnsi="Times New Roman"/>
          <w:sz w:val="24"/>
          <w:szCs w:val="24"/>
          <w:lang w:val="en-US"/>
        </w:rPr>
        <w:fldChar w:fldCharType="begin"/>
      </w:r>
      <w:r w:rsidR="00300B1E" w:rsidRPr="0064435F">
        <w:rPr>
          <w:rFonts w:ascii="Times New Roman" w:hAnsi="Times New Roman"/>
          <w:sz w:val="24"/>
          <w:szCs w:val="24"/>
          <w:lang w:val="en-US"/>
        </w:rPr>
        <w:instrText xml:space="preserve"> ADDIN ZOTERO_ITEM CSL_CITATION {"citationID":"MRuWJocg","properties":{"formattedCitation":"(Lebrun et al., 2014)","plainCitation":"(Lebrun et al., 2014)","dontUpdate":true,"noteIndex":0},"citationItems":[{"id":628,"uris":["http://zotero.org/users/8331578/items/GSBZXX8H"],"uri":["http://zotero.org/users/8331578/items/GSBZXX8H"],"itemData":{"id":628,"type":"report","event-place":"Bruxelles","language":"FR","publisher":"Brussels UrbIS CIRB","publisher-place":"Bruxelles","title":"Cahiers de l’Observatoire de la mobilité de la Région de Bruxelles-Capitale - Cahier 3","URL":"https://mobilite-mobiliteit.brussels/sites/default/files/les_pratiques_de_deplacement_a_bruxelles_analyses_approfondies.pdf","author":[{"family":"Lebrun","given":"Kevin"},{"family":"Hubert","given":"Michel"},{"family":"Huynen","given":"Philippe"},{"family":"Patriarche","given":"Geoffroy"}],"accessed":{"date-parts":[["2021",8,14]]},"issued":{"date-parts":[["2014"]]}}}],"schema":"https://github.com/citation-style-language/schema/raw/master/csl-citation.json"} </w:instrText>
      </w:r>
      <w:r w:rsidR="0056475C" w:rsidRPr="0064435F">
        <w:rPr>
          <w:rFonts w:ascii="Times New Roman" w:hAnsi="Times New Roman"/>
          <w:sz w:val="24"/>
          <w:szCs w:val="24"/>
          <w:lang w:val="en-US"/>
        </w:rPr>
        <w:fldChar w:fldCharType="separate"/>
      </w:r>
      <w:r w:rsidR="0056475C" w:rsidRPr="0064435F">
        <w:rPr>
          <w:rFonts w:ascii="Times New Roman" w:hAnsi="Times New Roman"/>
          <w:sz w:val="24"/>
          <w:lang w:val="en-US"/>
        </w:rPr>
        <w:t>Lebrun et al. (2014)</w:t>
      </w:r>
      <w:r w:rsidR="0056475C"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 there exists 31 patterns of travels during a day in Belgium represented </w:t>
      </w:r>
      <w:r w:rsidR="00C74FD6" w:rsidRPr="0064435F">
        <w:rPr>
          <w:rFonts w:ascii="Times New Roman" w:hAnsi="Times New Roman"/>
          <w:sz w:val="24"/>
          <w:szCs w:val="24"/>
          <w:lang w:val="en-US"/>
        </w:rPr>
        <w:t>on Figures 5 and 6</w:t>
      </w:r>
      <w:r w:rsidRPr="0064435F">
        <w:rPr>
          <w:rFonts w:ascii="Times New Roman" w:hAnsi="Times New Roman"/>
          <w:sz w:val="24"/>
          <w:szCs w:val="24"/>
          <w:lang w:val="en-US"/>
        </w:rPr>
        <w:t xml:space="preserve">. Based on the probability for each of </w:t>
      </w:r>
      <w:r w:rsidR="003769F6" w:rsidRPr="0064435F">
        <w:rPr>
          <w:rFonts w:ascii="Times New Roman" w:hAnsi="Times New Roman"/>
          <w:sz w:val="24"/>
          <w:szCs w:val="24"/>
          <w:lang w:val="en-US"/>
        </w:rPr>
        <w:t>t</w:t>
      </w:r>
      <w:r w:rsidRPr="0064435F">
        <w:rPr>
          <w:rFonts w:ascii="Times New Roman" w:hAnsi="Times New Roman"/>
          <w:sz w:val="24"/>
          <w:szCs w:val="24"/>
          <w:lang w:val="en-US"/>
        </w:rPr>
        <w:t>hem</w:t>
      </w:r>
      <w:r w:rsidR="00C74FD6" w:rsidRPr="0064435F">
        <w:rPr>
          <w:rFonts w:ascii="Times New Roman" w:hAnsi="Times New Roman"/>
          <w:sz w:val="24"/>
          <w:szCs w:val="24"/>
          <w:lang w:val="en-US"/>
        </w:rPr>
        <w:t xml:space="preserve"> (Table 8 in Appendix 5)</w:t>
      </w:r>
      <w:r w:rsidRPr="0064435F">
        <w:rPr>
          <w:rFonts w:ascii="Times New Roman" w:hAnsi="Times New Roman"/>
          <w:sz w:val="24"/>
          <w:szCs w:val="24"/>
          <w:lang w:val="en-US"/>
        </w:rPr>
        <w:t>, one specific pattern is allocated to each person.</w:t>
      </w:r>
    </w:p>
    <w:p w14:paraId="40D6BD5E" w14:textId="77777777" w:rsidR="00A77FC4" w:rsidRPr="0064435F" w:rsidRDefault="00A77FC4" w:rsidP="00BD27C8">
      <w:pPr>
        <w:spacing w:line="360" w:lineRule="auto"/>
        <w:jc w:val="both"/>
        <w:rPr>
          <w:rFonts w:ascii="Times New Roman" w:hAnsi="Times New Roman"/>
          <w:sz w:val="24"/>
          <w:szCs w:val="24"/>
          <w:lang w:val="en-US"/>
        </w:rPr>
      </w:pPr>
    </w:p>
    <w:p w14:paraId="4EF05BA9" w14:textId="68B3FA30" w:rsidR="00BD27C8" w:rsidRPr="0064435F" w:rsidRDefault="00BD27C8" w:rsidP="00BD27C8">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Commuters living outside Brussels and tourists </w:t>
      </w:r>
      <w:proofErr w:type="gramStart"/>
      <w:r w:rsidRPr="0064435F">
        <w:rPr>
          <w:rFonts w:ascii="Times New Roman" w:hAnsi="Times New Roman"/>
          <w:sz w:val="24"/>
          <w:szCs w:val="24"/>
          <w:lang w:val="en-US"/>
        </w:rPr>
        <w:t>are also created</w:t>
      </w:r>
      <w:proofErr w:type="gramEnd"/>
      <w:r w:rsidRPr="0064435F">
        <w:rPr>
          <w:rFonts w:ascii="Times New Roman" w:hAnsi="Times New Roman"/>
          <w:sz w:val="24"/>
          <w:szCs w:val="24"/>
          <w:lang w:val="en-US"/>
        </w:rPr>
        <w:t xml:space="preserve"> with slightly less attributes but following the same logic and having their own patterns.</w:t>
      </w:r>
      <w:r w:rsidR="00C74FD6" w:rsidRPr="0064435F">
        <w:rPr>
          <w:rFonts w:ascii="Times New Roman" w:hAnsi="Times New Roman"/>
          <w:sz w:val="24"/>
          <w:szCs w:val="24"/>
          <w:lang w:val="en-US"/>
        </w:rPr>
        <w:t xml:space="preserve"> </w:t>
      </w:r>
      <w:r w:rsidR="00C74FD6" w:rsidRPr="0064435F">
        <w:rPr>
          <w:rFonts w:ascii="Times New Roman" w:hAnsi="Times New Roman"/>
          <w:sz w:val="24"/>
          <w:szCs w:val="24"/>
          <w:lang w:val="en-US"/>
        </w:rPr>
        <w:t xml:space="preserve">Details on the methodology used can </w:t>
      </w:r>
      <w:proofErr w:type="gramStart"/>
      <w:r w:rsidR="00C74FD6" w:rsidRPr="0064435F">
        <w:rPr>
          <w:rFonts w:ascii="Times New Roman" w:hAnsi="Times New Roman"/>
          <w:sz w:val="24"/>
          <w:szCs w:val="24"/>
          <w:lang w:val="en-US"/>
        </w:rPr>
        <w:t>be found</w:t>
      </w:r>
      <w:proofErr w:type="gramEnd"/>
      <w:r w:rsidR="00C74FD6" w:rsidRPr="0064435F">
        <w:rPr>
          <w:rFonts w:ascii="Times New Roman" w:hAnsi="Times New Roman"/>
          <w:sz w:val="24"/>
          <w:szCs w:val="24"/>
          <w:lang w:val="en-US"/>
        </w:rPr>
        <w:t xml:space="preserve"> in the complementary folder in Appendix 7 (sections XVII.C.2.c and XVII.C.2.d).</w:t>
      </w:r>
    </w:p>
    <w:p w14:paraId="2B44287C" w14:textId="77777777" w:rsidR="00713A00" w:rsidRPr="0064435F" w:rsidRDefault="00713A00" w:rsidP="00BD27C8">
      <w:pPr>
        <w:spacing w:line="360" w:lineRule="auto"/>
        <w:jc w:val="both"/>
        <w:rPr>
          <w:rFonts w:ascii="Times New Roman" w:hAnsi="Times New Roman"/>
          <w:sz w:val="24"/>
          <w:szCs w:val="24"/>
          <w:lang w:val="en-US"/>
        </w:rPr>
      </w:pPr>
    </w:p>
    <w:p w14:paraId="75F93E67" w14:textId="5C293D3D" w:rsidR="00BD27C8" w:rsidRPr="0064435F" w:rsidRDefault="00BD27C8" w:rsidP="00BD27C8">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trips can now </w:t>
      </w:r>
      <w:proofErr w:type="gramStart"/>
      <w:r w:rsidRPr="0064435F">
        <w:rPr>
          <w:rFonts w:ascii="Times New Roman" w:hAnsi="Times New Roman"/>
          <w:sz w:val="24"/>
          <w:szCs w:val="24"/>
          <w:lang w:val="en-US"/>
        </w:rPr>
        <w:t>be created</w:t>
      </w:r>
      <w:proofErr w:type="gramEnd"/>
      <w:r w:rsidRPr="0064435F">
        <w:rPr>
          <w:rFonts w:ascii="Times New Roman" w:hAnsi="Times New Roman"/>
          <w:sz w:val="24"/>
          <w:szCs w:val="24"/>
          <w:lang w:val="en-US"/>
        </w:rPr>
        <w:t xml:space="preserve"> with an origin, destination and start time for each (section X</w:t>
      </w:r>
      <w:r w:rsidR="00C74FD6" w:rsidRPr="0064435F">
        <w:rPr>
          <w:rFonts w:ascii="Times New Roman" w:hAnsi="Times New Roman"/>
          <w:sz w:val="24"/>
          <w:szCs w:val="24"/>
          <w:lang w:val="en-US"/>
        </w:rPr>
        <w:t>I</w:t>
      </w:r>
      <w:r w:rsidRPr="0064435F">
        <w:rPr>
          <w:rFonts w:ascii="Times New Roman" w:hAnsi="Times New Roman"/>
          <w:sz w:val="24"/>
          <w:szCs w:val="24"/>
          <w:lang w:val="en-US"/>
        </w:rPr>
        <w:t>.B.</w:t>
      </w:r>
      <w:r w:rsidR="00C74FD6" w:rsidRPr="0064435F">
        <w:rPr>
          <w:rFonts w:ascii="Times New Roman" w:hAnsi="Times New Roman"/>
          <w:sz w:val="24"/>
          <w:szCs w:val="24"/>
          <w:lang w:val="en-US"/>
        </w:rPr>
        <w:t>3</w:t>
      </w:r>
      <w:r w:rsidRPr="0064435F">
        <w:rPr>
          <w:rFonts w:ascii="Times New Roman" w:hAnsi="Times New Roman"/>
          <w:sz w:val="24"/>
          <w:szCs w:val="24"/>
          <w:lang w:val="en-US"/>
        </w:rPr>
        <w:t xml:space="preserve">.). The aTaxis’ fleet reaction according to those trips is then simulated </w:t>
      </w:r>
      <w:proofErr w:type="gramStart"/>
      <w:r w:rsidRPr="0064435F">
        <w:rPr>
          <w:rFonts w:ascii="Times New Roman" w:hAnsi="Times New Roman"/>
          <w:sz w:val="24"/>
          <w:szCs w:val="24"/>
          <w:lang w:val="en-US"/>
        </w:rPr>
        <w:t>in order to</w:t>
      </w:r>
      <w:proofErr w:type="gramEnd"/>
      <w:r w:rsidRPr="0064435F">
        <w:rPr>
          <w:rFonts w:ascii="Times New Roman" w:hAnsi="Times New Roman"/>
          <w:sz w:val="24"/>
          <w:szCs w:val="24"/>
          <w:lang w:val="en-US"/>
        </w:rPr>
        <w:t xml:space="preserve"> determine the number of aTaxis needed to fulfill the whole demand with less than 5 minutes waiting time (section X</w:t>
      </w:r>
      <w:r w:rsidR="00C74FD6" w:rsidRPr="0064435F">
        <w:rPr>
          <w:rFonts w:ascii="Times New Roman" w:hAnsi="Times New Roman"/>
          <w:sz w:val="24"/>
          <w:szCs w:val="24"/>
          <w:lang w:val="en-US"/>
        </w:rPr>
        <w:t>I</w:t>
      </w:r>
      <w:r w:rsidRPr="0064435F">
        <w:rPr>
          <w:rFonts w:ascii="Times New Roman" w:hAnsi="Times New Roman"/>
          <w:sz w:val="24"/>
          <w:szCs w:val="24"/>
          <w:lang w:val="en-US"/>
        </w:rPr>
        <w:t>.B.</w:t>
      </w:r>
      <w:r w:rsidR="00C74FD6" w:rsidRPr="0064435F">
        <w:rPr>
          <w:rFonts w:ascii="Times New Roman" w:hAnsi="Times New Roman"/>
          <w:sz w:val="24"/>
          <w:szCs w:val="24"/>
          <w:lang w:val="en-US"/>
        </w:rPr>
        <w:t>4</w:t>
      </w:r>
      <w:r w:rsidRPr="0064435F">
        <w:rPr>
          <w:rFonts w:ascii="Times New Roman" w:hAnsi="Times New Roman"/>
          <w:sz w:val="24"/>
          <w:szCs w:val="24"/>
          <w:lang w:val="en-US"/>
        </w:rPr>
        <w:t>.).</w:t>
      </w:r>
    </w:p>
    <w:p w14:paraId="65855704" w14:textId="77777777" w:rsidR="00A77FC4" w:rsidRPr="0064435F" w:rsidRDefault="00A77FC4" w:rsidP="00BD27C8">
      <w:pPr>
        <w:spacing w:line="360" w:lineRule="auto"/>
        <w:jc w:val="both"/>
        <w:rPr>
          <w:rFonts w:ascii="Times New Roman" w:hAnsi="Times New Roman"/>
          <w:sz w:val="24"/>
          <w:szCs w:val="24"/>
          <w:lang w:val="en-US"/>
        </w:rPr>
      </w:pPr>
    </w:p>
    <w:p w14:paraId="75DBF7B7" w14:textId="0CF1B303" w:rsidR="00BD27C8" w:rsidRPr="0064435F" w:rsidRDefault="00BD27C8" w:rsidP="00BD27C8">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detailed computations and process for each of these steps </w:t>
      </w:r>
      <w:proofErr w:type="gramStart"/>
      <w:r w:rsidRPr="0064435F">
        <w:rPr>
          <w:rFonts w:ascii="Times New Roman" w:hAnsi="Times New Roman"/>
          <w:sz w:val="24"/>
          <w:szCs w:val="24"/>
          <w:lang w:val="en-US"/>
        </w:rPr>
        <w:t>are presented</w:t>
      </w:r>
      <w:proofErr w:type="gramEnd"/>
      <w:r w:rsidRPr="0064435F">
        <w:rPr>
          <w:rFonts w:ascii="Times New Roman" w:hAnsi="Times New Roman"/>
          <w:sz w:val="24"/>
          <w:szCs w:val="24"/>
          <w:lang w:val="en-US"/>
        </w:rPr>
        <w:t xml:space="preserve"> in the rest of this section while all Excel Files and Python scripts are accessible on the </w:t>
      </w:r>
      <w:r w:rsidR="00DF5066" w:rsidRPr="0064435F">
        <w:rPr>
          <w:rFonts w:ascii="Times New Roman" w:hAnsi="Times New Roman"/>
          <w:sz w:val="24"/>
          <w:szCs w:val="24"/>
          <w:lang w:val="en-US"/>
        </w:rPr>
        <w:t>git:</w:t>
      </w:r>
      <w:r w:rsidRPr="0064435F">
        <w:rPr>
          <w:rFonts w:ascii="Times New Roman" w:hAnsi="Times New Roman"/>
          <w:sz w:val="24"/>
          <w:szCs w:val="24"/>
          <w:lang w:val="en-US"/>
        </w:rPr>
        <w:t xml:space="preserve"> XXX.</w:t>
      </w:r>
    </w:p>
    <w:p w14:paraId="58C4BC5E" w14:textId="77777777" w:rsidR="00BA5A89" w:rsidRPr="0064435F" w:rsidRDefault="00BA5A89" w:rsidP="0060649A">
      <w:pPr>
        <w:spacing w:line="360" w:lineRule="auto"/>
        <w:jc w:val="both"/>
        <w:rPr>
          <w:rFonts w:ascii="Times New Roman" w:hAnsi="Times New Roman"/>
          <w:sz w:val="24"/>
          <w:szCs w:val="24"/>
          <w:lang w:val="en-US"/>
        </w:rPr>
      </w:pPr>
    </w:p>
    <w:p w14:paraId="5876E3A5" w14:textId="1EFE52FF" w:rsidR="0060649A" w:rsidRDefault="0060649A" w:rsidP="0060649A">
      <w:pPr>
        <w:pStyle w:val="Heading3"/>
        <w:rPr>
          <w:rFonts w:ascii="Times New Roman" w:hAnsi="Times New Roman"/>
          <w:lang w:val="en-US"/>
        </w:rPr>
      </w:pPr>
      <w:bookmarkStart w:id="26" w:name="_Toc80021501"/>
      <w:r w:rsidRPr="0064435F">
        <w:rPr>
          <w:rFonts w:ascii="Times New Roman" w:hAnsi="Times New Roman"/>
          <w:lang w:val="en-US"/>
        </w:rPr>
        <w:t>Allocate a trip chain type</w:t>
      </w:r>
      <w:bookmarkEnd w:id="26"/>
    </w:p>
    <w:p w14:paraId="1DC2B816" w14:textId="77777777" w:rsidR="00FE193F" w:rsidRPr="00FE193F" w:rsidRDefault="00FE193F" w:rsidP="00FE193F">
      <w:pPr>
        <w:rPr>
          <w:lang w:val="en-US" w:eastAsia="en-US"/>
        </w:rPr>
      </w:pPr>
    </w:p>
    <w:p w14:paraId="39868DD6" w14:textId="1F639D8F" w:rsidR="00A77FC4" w:rsidRPr="0064435F" w:rsidRDefault="00A77FC4" w:rsidP="00A77FC4">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When studying the mobility habits of a population, it is common to use trip chains </w:t>
      </w:r>
      <w:r w:rsidR="00AA28D4" w:rsidRPr="0064435F">
        <w:rPr>
          <w:rFonts w:ascii="Times New Roman" w:hAnsi="Times New Roman"/>
          <w:sz w:val="24"/>
          <w:szCs w:val="24"/>
          <w:lang w:val="en-US"/>
        </w:rPr>
        <w:fldChar w:fldCharType="begin"/>
      </w:r>
      <w:r w:rsidR="00AA28D4" w:rsidRPr="0064435F">
        <w:rPr>
          <w:rFonts w:ascii="Times New Roman" w:hAnsi="Times New Roman"/>
          <w:sz w:val="24"/>
          <w:szCs w:val="24"/>
          <w:lang w:val="en-US"/>
        </w:rPr>
        <w:instrText xml:space="preserve"> ADDIN ZOTERO_ITEM CSL_CITATION {"citationID":"1L3C5IqL","properties":{"formattedCitation":"(Lebrun et al., 2014)","plainCitation":"(Lebrun et al., 2014)","noteIndex":0},"citationItems":[{"id":628,"uris":["http://zotero.org/users/8331578/items/GSBZXX8H"],"uri":["http://zotero.org/users/8331578/items/GSBZXX8H"],"itemData":{"id":628,"type":"report","event-place":"Bruxelles","language":"FR","publisher":"Brussels UrbIS CIRB","publisher-place":"Bruxelles","title":"Cahiers de l’Observatoire de la mobilité de la Région de Bruxelles-Capitale - Cahier 3","URL":"https://mobilite-mobiliteit.brussels/sites/default/files/les_pratiques_de_deplacement_a_bruxelles_analyses_approfondies.pdf","author":[{"family":"Lebrun","given":"Kevin"},{"family":"Hubert","given":"Michel"},{"family":"Huynen","given":"Philippe"},{"family":"Patriarche","given":"Geoffroy"}],"accessed":{"date-parts":[["2021",8,14]]},"issued":{"date-parts":[["2014"]]}}}],"schema":"https://github.com/citation-style-language/schema/raw/master/csl-citation.json"} </w:instrText>
      </w:r>
      <w:r w:rsidR="00AA28D4" w:rsidRPr="0064435F">
        <w:rPr>
          <w:rFonts w:ascii="Times New Roman" w:hAnsi="Times New Roman"/>
          <w:sz w:val="24"/>
          <w:szCs w:val="24"/>
          <w:lang w:val="en-US"/>
        </w:rPr>
        <w:fldChar w:fldCharType="separate"/>
      </w:r>
      <w:r w:rsidR="00AA28D4" w:rsidRPr="0064435F">
        <w:rPr>
          <w:rFonts w:ascii="Times New Roman" w:hAnsi="Times New Roman"/>
          <w:sz w:val="24"/>
          <w:lang w:val="en-US"/>
        </w:rPr>
        <w:t>(Lebrun et al., 2014)</w:t>
      </w:r>
      <w:r w:rsidR="00AA28D4" w:rsidRPr="0064435F">
        <w:rPr>
          <w:rFonts w:ascii="Times New Roman" w:hAnsi="Times New Roman"/>
          <w:sz w:val="24"/>
          <w:szCs w:val="24"/>
          <w:lang w:val="en-US"/>
        </w:rPr>
        <w:fldChar w:fldCharType="end"/>
      </w:r>
      <w:r w:rsidR="00AA28D4" w:rsidRPr="0064435F">
        <w:rPr>
          <w:rFonts w:ascii="Times New Roman" w:hAnsi="Times New Roman"/>
          <w:sz w:val="24"/>
          <w:szCs w:val="24"/>
          <w:lang w:val="en-US"/>
        </w:rPr>
        <w:t xml:space="preserve">, </w:t>
      </w:r>
      <w:r w:rsidR="00AA28D4" w:rsidRPr="0064435F">
        <w:rPr>
          <w:rFonts w:ascii="Times New Roman" w:hAnsi="Times New Roman"/>
          <w:sz w:val="24"/>
          <w:szCs w:val="24"/>
          <w:lang w:val="en-US"/>
        </w:rPr>
        <w:fldChar w:fldCharType="begin"/>
      </w:r>
      <w:r w:rsidR="00AA28D4" w:rsidRPr="0064435F">
        <w:rPr>
          <w:rFonts w:ascii="Times New Roman" w:hAnsi="Times New Roman"/>
          <w:sz w:val="24"/>
          <w:szCs w:val="24"/>
          <w:lang w:val="en-US"/>
        </w:rPr>
        <w:instrText xml:space="preserve"> ADDIN ZOTERO_ITEM CSL_CITATION {"citationID":"VyVTV6Z3","properties":{"formattedCitation":"(Kornhauser et al., 2012)","plainCitation":"(Kornhauser et al., 2012)","noteIndex":0},"citationItems":[{"id":214,"uris":["http://zotero.org/users/8331578/items/MQGKZJ62"],"uri":["http://zotero.org/users/8331578/items/MQGKZJ62"],"itemData":{"id":214,"type":"report","abstract":"In the state of New Jersey, there is a growing need for accurate travel demand data for use in transportation systems analysis. Traditional travel survey techniques are often too expensive and fail to capture key segments of the population. Instead, using data from the US Census and other sources, a population was synthesized that is demographically largely identical to that of New Jersey and forecast the travel needs and desires for each resident in this population on an average weekday. Each resident was assigned key defining features including an age, gender, place of residence, demographic description (i.e. student, worker, retired, etc.), place of employment, and place of education. Using various distributional assumptions on trip chains and behavioral needs and choices, a NJ Trip File was generated that contains an individualized record for every trip each resident makes, detailing precisely where and when each trip originates and where each trip ends. The end result of our project is a data driven, spatial, and temporal process that characterizes the individual demand for travel in New Jersey that can be used for a variety of applications from designing PRT (Personal Rapid Transit) networks to anticipating infrastructure overloads.","language":"en","page":"70","publisher":"Department of Operations Research &amp; Financial Engineering Princeton University","source":"Zotero","title":"Synthesizing Individual Travel Demand in New Jersey","author":[{"family":"Kornhauser","given":"Alain L."},{"family":"Acciarito","given":"Philip"},{"family":"Brownell","given":"Christopher"},{"family":"Clemens","given":"Blake"},{"family":"Fox","given":"Charles"},{"family":"Germain","given":"Sarah"},{"family":"Kumar","given":"Akshay"},{"family":"Markiewicz","given":"Michael"},{"family":"Wenzlau","given":"Tim"},{"family":"Quintero","given":"Luis"},{"family":"Stroeble","given":"Spencer"},{"family":"Webb","given":"Natalie"},{"family":"Delgado-Medrano GS","given":"Heber"},{"family":"Mufti GS","given":"Talal"},{"family":"Alamanda","given":"Bharath"}],"issued":{"date-parts":[["2012",1]]}}}],"schema":"https://github.com/citation-style-language/schema/raw/master/csl-citation.json"} </w:instrText>
      </w:r>
      <w:r w:rsidR="00AA28D4" w:rsidRPr="0064435F">
        <w:rPr>
          <w:rFonts w:ascii="Times New Roman" w:hAnsi="Times New Roman"/>
          <w:sz w:val="24"/>
          <w:szCs w:val="24"/>
          <w:lang w:val="en-US"/>
        </w:rPr>
        <w:fldChar w:fldCharType="separate"/>
      </w:r>
      <w:r w:rsidR="00AA28D4" w:rsidRPr="0064435F">
        <w:rPr>
          <w:rFonts w:ascii="Times New Roman" w:hAnsi="Times New Roman"/>
          <w:sz w:val="24"/>
          <w:lang w:val="en-US"/>
        </w:rPr>
        <w:t>(Kornhauser et al., 2012)</w:t>
      </w:r>
      <w:r w:rsidR="00AA28D4"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Trip chains are patterns representing the daily trips of a person. Those used in this thesis are the 31 ones used in Brussels in Beldam and Monitor reports </w:t>
      </w:r>
      <w:r w:rsidR="00AA28D4" w:rsidRPr="0064435F">
        <w:rPr>
          <w:rFonts w:ascii="Times New Roman" w:hAnsi="Times New Roman"/>
          <w:sz w:val="24"/>
          <w:szCs w:val="24"/>
          <w:lang w:val="en-US"/>
        </w:rPr>
        <w:fldChar w:fldCharType="begin"/>
      </w:r>
      <w:r w:rsidR="00A26A5D" w:rsidRPr="0064435F">
        <w:rPr>
          <w:rFonts w:ascii="Times New Roman" w:hAnsi="Times New Roman"/>
          <w:sz w:val="24"/>
          <w:szCs w:val="24"/>
          <w:lang w:val="en-US"/>
        </w:rPr>
        <w:instrText xml:space="preserve"> ADDIN ZOTERO_ITEM CSL_CITATION {"citationID":"sp7T7rd9","properties":{"formattedCitation":"(Lebrun et al., 2014)","plainCitation":"(Lebrun et al., 2014)","noteIndex":0},"citationItems":[{"id":628,"uris":["http://zotero.org/users/8331578/items/GSBZXX8H"],"uri":["http://zotero.org/users/8331578/items/GSBZXX8H"],"itemData":{"id":628,"type":"report","event-place":"Bruxelles","language":"FR","publisher":"Brussels UrbIS CIRB","publisher-place":"Bruxelles","title":"Cahiers de l’Observatoire de la mobilité de la Région de Bruxelles-Capitale - Cahier 3","URL":"https://mobilite-mobiliteit.brussels/sites/default/files/les_pratiques_de_deplacement_a_bruxelles_analyses_approfondies.pdf","author":[{"family":"Lebrun","given":"Kevin"},{"family":"Hubert","given":"Michel"},{"family":"Huynen","given":"Philippe"},{"family":"Patriarche","given":"Geoffroy"}],"accessed":{"date-parts":[["2021",8,14]]},"issued":{"date-parts":[["2014"]]}}}],"schema":"https://github.com/citation-style-language/schema/raw/master/csl-citation.json"} </w:instrText>
      </w:r>
      <w:r w:rsidR="00AA28D4" w:rsidRPr="0064435F">
        <w:rPr>
          <w:rFonts w:ascii="Times New Roman" w:hAnsi="Times New Roman"/>
          <w:sz w:val="24"/>
          <w:szCs w:val="24"/>
          <w:lang w:val="en-US"/>
        </w:rPr>
        <w:fldChar w:fldCharType="separate"/>
      </w:r>
      <w:r w:rsidR="00AA28D4" w:rsidRPr="0064435F">
        <w:rPr>
          <w:rFonts w:ascii="Times New Roman" w:hAnsi="Times New Roman"/>
          <w:sz w:val="24"/>
          <w:lang w:val="en-US"/>
        </w:rPr>
        <w:t>(Lebrun et al., 2014)</w:t>
      </w:r>
      <w:r w:rsidR="00AA28D4" w:rsidRPr="0064435F">
        <w:rPr>
          <w:rFonts w:ascii="Times New Roman" w:hAnsi="Times New Roman"/>
          <w:sz w:val="24"/>
          <w:szCs w:val="24"/>
          <w:lang w:val="en-US"/>
        </w:rPr>
        <w:fldChar w:fldCharType="end"/>
      </w:r>
      <w:r w:rsidR="00AA28D4" w:rsidRPr="0064435F">
        <w:rPr>
          <w:rFonts w:ascii="Times New Roman" w:hAnsi="Times New Roman"/>
          <w:sz w:val="24"/>
          <w:szCs w:val="24"/>
          <w:lang w:val="en-US"/>
        </w:rPr>
        <w:t xml:space="preserve">. </w:t>
      </w:r>
      <w:r w:rsidRPr="0064435F">
        <w:rPr>
          <w:rFonts w:ascii="Times New Roman" w:hAnsi="Times New Roman"/>
          <w:sz w:val="24"/>
          <w:szCs w:val="24"/>
          <w:lang w:val="en-US"/>
        </w:rPr>
        <w:t xml:space="preserve">They are shown on </w:t>
      </w:r>
      <w:r w:rsidR="00FE1D3D" w:rsidRPr="0064435F">
        <w:rPr>
          <w:rFonts w:ascii="Times New Roman" w:hAnsi="Times New Roman"/>
          <w:sz w:val="24"/>
          <w:szCs w:val="24"/>
          <w:lang w:val="en-US"/>
        </w:rPr>
        <w:t>F</w:t>
      </w:r>
      <w:r w:rsidRPr="0064435F">
        <w:rPr>
          <w:rFonts w:ascii="Times New Roman" w:hAnsi="Times New Roman"/>
          <w:sz w:val="24"/>
          <w:szCs w:val="24"/>
          <w:lang w:val="en-US"/>
        </w:rPr>
        <w:t>igures</w:t>
      </w:r>
      <w:r w:rsidR="001C2DF3" w:rsidRPr="0064435F">
        <w:rPr>
          <w:rFonts w:ascii="Times New Roman" w:hAnsi="Times New Roman"/>
          <w:sz w:val="24"/>
          <w:szCs w:val="24"/>
          <w:lang w:val="en-US"/>
        </w:rPr>
        <w:t xml:space="preserve"> </w:t>
      </w:r>
      <w:r w:rsidR="009D55E2" w:rsidRPr="0064435F">
        <w:rPr>
          <w:rFonts w:ascii="Times New Roman" w:hAnsi="Times New Roman"/>
          <w:sz w:val="24"/>
          <w:szCs w:val="24"/>
          <w:lang w:val="en-US"/>
        </w:rPr>
        <w:t>5</w:t>
      </w:r>
      <w:r w:rsidRPr="0064435F">
        <w:rPr>
          <w:rFonts w:ascii="Times New Roman" w:hAnsi="Times New Roman"/>
          <w:sz w:val="24"/>
          <w:szCs w:val="24"/>
          <w:lang w:val="en-US"/>
        </w:rPr>
        <w:t xml:space="preserve"> and </w:t>
      </w:r>
      <w:r w:rsidR="009D55E2" w:rsidRPr="0064435F">
        <w:rPr>
          <w:rFonts w:ascii="Times New Roman" w:hAnsi="Times New Roman"/>
          <w:sz w:val="24"/>
          <w:szCs w:val="24"/>
          <w:lang w:val="en-US"/>
        </w:rPr>
        <w:t>6</w:t>
      </w:r>
      <w:r w:rsidRPr="0064435F">
        <w:rPr>
          <w:rFonts w:ascii="Times New Roman" w:hAnsi="Times New Roman"/>
          <w:sz w:val="24"/>
          <w:szCs w:val="24"/>
          <w:lang w:val="en-US"/>
        </w:rPr>
        <w:t xml:space="preserve">. Those trip chain types are grouped in two main categories: the ones including a workplace and the one without workplace </w:t>
      </w:r>
      <w:r w:rsidR="00AA28D4" w:rsidRPr="0064435F">
        <w:rPr>
          <w:rFonts w:ascii="Times New Roman" w:hAnsi="Times New Roman"/>
          <w:sz w:val="24"/>
          <w:szCs w:val="24"/>
          <w:lang w:val="en-US"/>
        </w:rPr>
        <w:fldChar w:fldCharType="begin"/>
      </w:r>
      <w:r w:rsidR="00A26A5D" w:rsidRPr="0064435F">
        <w:rPr>
          <w:rFonts w:ascii="Times New Roman" w:hAnsi="Times New Roman"/>
          <w:sz w:val="24"/>
          <w:szCs w:val="24"/>
          <w:lang w:val="en-US"/>
        </w:rPr>
        <w:instrText xml:space="preserve"> ADDIN ZOTERO_ITEM CSL_CITATION {"citationID":"01AJA8YC","properties":{"formattedCitation":"(Lebrun et al., 2014)","plainCitation":"(Lebrun et al., 2014)","noteIndex":0},"citationItems":[{"id":628,"uris":["http://zotero.org/users/8331578/items/GSBZXX8H"],"uri":["http://zotero.org/users/8331578/items/GSBZXX8H"],"itemData":{"id":628,"type":"report","event-place":"Bruxelles","language":"FR","publisher":"Brussels UrbIS CIRB","publisher-place":"Bruxelles","title":"Cahiers de l’Observatoire de la mobilité de la Région de Bruxelles-Capitale - Cahier 3","URL":"https://mobilite-mobiliteit.brussels/sites/default/files/les_pratiques_de_deplacement_a_bruxelles_analyses_approfondies.pdf","author":[{"family":"Lebrun","given":"Kevin"},{"family":"Hubert","given":"Michel"},{"family":"Huynen","given":"Philippe"},{"family":"Patriarche","given":"Geoffroy"}],"accessed":{"date-parts":[["2021",8,14]]},"issued":{"date-parts":[["2014"]]}}}],"schema":"https://github.com/citation-style-language/schema/raw/master/csl-citation.json"} </w:instrText>
      </w:r>
      <w:r w:rsidR="00AA28D4" w:rsidRPr="0064435F">
        <w:rPr>
          <w:rFonts w:ascii="Times New Roman" w:hAnsi="Times New Roman"/>
          <w:sz w:val="24"/>
          <w:szCs w:val="24"/>
          <w:lang w:val="en-US"/>
        </w:rPr>
        <w:fldChar w:fldCharType="separate"/>
      </w:r>
      <w:r w:rsidR="00AA28D4" w:rsidRPr="0064435F">
        <w:rPr>
          <w:rFonts w:ascii="Times New Roman" w:hAnsi="Times New Roman"/>
          <w:sz w:val="24"/>
          <w:lang w:val="en-US"/>
        </w:rPr>
        <w:t>(Lebrun et al., 2014)</w:t>
      </w:r>
      <w:r w:rsidR="00AA28D4" w:rsidRPr="0064435F">
        <w:rPr>
          <w:rFonts w:ascii="Times New Roman" w:hAnsi="Times New Roman"/>
          <w:sz w:val="24"/>
          <w:szCs w:val="24"/>
          <w:lang w:val="en-US"/>
        </w:rPr>
        <w:fldChar w:fldCharType="end"/>
      </w:r>
      <w:r w:rsidR="00AA28D4" w:rsidRPr="0064435F">
        <w:rPr>
          <w:rFonts w:ascii="Times New Roman" w:hAnsi="Times New Roman"/>
          <w:sz w:val="24"/>
          <w:szCs w:val="24"/>
          <w:lang w:val="en-US"/>
        </w:rPr>
        <w:t xml:space="preserve">. </w:t>
      </w:r>
      <w:r w:rsidRPr="0064435F">
        <w:rPr>
          <w:rFonts w:ascii="Times New Roman" w:hAnsi="Times New Roman"/>
          <w:sz w:val="24"/>
          <w:szCs w:val="24"/>
          <w:lang w:val="en-US"/>
        </w:rPr>
        <w:t xml:space="preserve">In our case, people not having a workplace are people with “stay at home” as work id or tourists. Both categories have their own probability distribution used </w:t>
      </w:r>
      <w:proofErr w:type="gramStart"/>
      <w:r w:rsidRPr="0064435F">
        <w:rPr>
          <w:rFonts w:ascii="Times New Roman" w:hAnsi="Times New Roman"/>
          <w:sz w:val="24"/>
          <w:szCs w:val="24"/>
          <w:lang w:val="en-US"/>
        </w:rPr>
        <w:t>in order to</w:t>
      </w:r>
      <w:proofErr w:type="gramEnd"/>
      <w:r w:rsidRPr="0064435F">
        <w:rPr>
          <w:rFonts w:ascii="Times New Roman" w:hAnsi="Times New Roman"/>
          <w:sz w:val="24"/>
          <w:szCs w:val="24"/>
          <w:lang w:val="en-US"/>
        </w:rPr>
        <w:t xml:space="preserve"> allocate a trip chain type to each person simulated previously. </w:t>
      </w:r>
      <w:r w:rsidRPr="0064435F">
        <w:rPr>
          <w:rFonts w:ascii="Times New Roman" w:hAnsi="Times New Roman"/>
          <w:sz w:val="24"/>
          <w:szCs w:val="24"/>
        </w:rPr>
        <w:t xml:space="preserve">In </w:t>
      </w:r>
      <w:r w:rsidR="00FE1D3D" w:rsidRPr="0064435F">
        <w:rPr>
          <w:rFonts w:ascii="Times New Roman" w:hAnsi="Times New Roman"/>
          <w:sz w:val="24"/>
          <w:szCs w:val="24"/>
        </w:rPr>
        <w:t>“</w:t>
      </w:r>
      <w:r w:rsidR="00FE1D3D" w:rsidRPr="0064435F">
        <w:rPr>
          <w:rFonts w:ascii="Times New Roman" w:hAnsi="Times New Roman"/>
        </w:rPr>
        <w:t>Cahiers de l’Observatoire de la mobilité de la Région de Bruxelles-Capitale »</w:t>
      </w:r>
      <w:r w:rsidRPr="0064435F">
        <w:rPr>
          <w:rFonts w:ascii="Times New Roman" w:hAnsi="Times New Roman"/>
          <w:sz w:val="24"/>
          <w:szCs w:val="24"/>
        </w:rPr>
        <w:t xml:space="preserve"> </w:t>
      </w:r>
      <w:r w:rsidR="00A26A5D" w:rsidRPr="0064435F">
        <w:rPr>
          <w:rFonts w:ascii="Times New Roman" w:hAnsi="Times New Roman"/>
          <w:sz w:val="24"/>
          <w:szCs w:val="24"/>
          <w:lang w:val="en-US"/>
        </w:rPr>
        <w:fldChar w:fldCharType="begin"/>
      </w:r>
      <w:r w:rsidR="00A26A5D" w:rsidRPr="0064435F">
        <w:rPr>
          <w:rFonts w:ascii="Times New Roman" w:hAnsi="Times New Roman"/>
          <w:sz w:val="24"/>
          <w:szCs w:val="24"/>
        </w:rPr>
        <w:instrText xml:space="preserve"> ADDIN ZOTERO_ITEM CSL_CITATION {"citationID":"uldnpd2j","properties":{"formattedCitation":"(Lebrun et al., 2014)","plainCitation":"(Lebrun et al., 2014)","noteIndex":0},"citationItems":[{"id":628,"uris":["http://zotero.org/users/8331578/items/GSBZXX8H"],"uri":["http://zotero.org/users/8331578/items/GSBZXX8H"],"itemData":{"id":628,"type":"report","event-place":"Bruxelles","language":"FR","publisher":"Brussels UrbIS CIRB","publisher-place":"Bruxelles","title":"Cahiers de l’Observatoire de la mobilité de la Région de Bruxelles-Capitale - Cahier 3","URL":"https://mobilite-mobiliteit.brussels/sites/default/files/les_pratiques_de_deplacement_a_bruxelles_analyses_approfondies.pdf","author":[{"family":"Lebrun","given":"Kevin"},{"family":"Hubert","given":"Michel"},{"family":"Huynen","given":"Philippe"},{"family":"Patriarche","given":"Geoffroy"}],"accessed":{"date-parts":[["2021",8,14]]},"issued":{"date-parts":[["2014"]]}}}],"schema":"https://github.com/citation-style-language/schema/raw/master/csl-citation.json"} </w:instrText>
      </w:r>
      <w:r w:rsidR="00A26A5D" w:rsidRPr="0064435F">
        <w:rPr>
          <w:rFonts w:ascii="Times New Roman" w:hAnsi="Times New Roman"/>
          <w:sz w:val="24"/>
          <w:szCs w:val="24"/>
          <w:lang w:val="en-US"/>
        </w:rPr>
        <w:fldChar w:fldCharType="separate"/>
      </w:r>
      <w:r w:rsidR="00A26A5D" w:rsidRPr="0064435F">
        <w:rPr>
          <w:rFonts w:ascii="Times New Roman" w:hAnsi="Times New Roman"/>
          <w:sz w:val="24"/>
        </w:rPr>
        <w:t>(Lebrun et al., 2014)</w:t>
      </w:r>
      <w:r w:rsidR="00A26A5D" w:rsidRPr="0064435F">
        <w:rPr>
          <w:rFonts w:ascii="Times New Roman" w:hAnsi="Times New Roman"/>
          <w:sz w:val="24"/>
          <w:szCs w:val="24"/>
          <w:lang w:val="en-US"/>
        </w:rPr>
        <w:fldChar w:fldCharType="end"/>
      </w:r>
      <w:r w:rsidR="00A26A5D" w:rsidRPr="0064435F">
        <w:rPr>
          <w:rFonts w:ascii="Times New Roman" w:hAnsi="Times New Roman"/>
          <w:sz w:val="24"/>
          <w:szCs w:val="24"/>
        </w:rPr>
        <w:t xml:space="preserve">, </w:t>
      </w:r>
      <w:r w:rsidRPr="0064435F">
        <w:rPr>
          <w:rFonts w:ascii="Times New Roman" w:hAnsi="Times New Roman"/>
          <w:sz w:val="24"/>
          <w:szCs w:val="24"/>
        </w:rPr>
        <w:t xml:space="preserve">trip </w:t>
      </w:r>
      <w:r w:rsidRPr="00D41779">
        <w:rPr>
          <w:rFonts w:ascii="Times New Roman" w:hAnsi="Times New Roman"/>
          <w:sz w:val="24"/>
          <w:szCs w:val="24"/>
          <w:lang w:val="en-US"/>
        </w:rPr>
        <w:t>chain</w:t>
      </w:r>
      <w:r w:rsidRPr="0064435F">
        <w:rPr>
          <w:rFonts w:ascii="Times New Roman" w:hAnsi="Times New Roman"/>
          <w:sz w:val="24"/>
          <w:szCs w:val="24"/>
        </w:rPr>
        <w:t xml:space="preserve"> types </w:t>
      </w:r>
      <w:r w:rsidRPr="00D41779">
        <w:rPr>
          <w:rFonts w:ascii="Times New Roman" w:hAnsi="Times New Roman"/>
          <w:sz w:val="24"/>
          <w:szCs w:val="24"/>
          <w:lang w:val="en-US"/>
        </w:rPr>
        <w:t>without</w:t>
      </w:r>
      <w:r w:rsidRPr="0064435F">
        <w:rPr>
          <w:rFonts w:ascii="Times New Roman" w:hAnsi="Times New Roman"/>
          <w:sz w:val="24"/>
          <w:szCs w:val="24"/>
        </w:rPr>
        <w:t xml:space="preserve"> </w:t>
      </w:r>
      <w:r w:rsidRPr="00D41779">
        <w:rPr>
          <w:rFonts w:ascii="Times New Roman" w:hAnsi="Times New Roman"/>
          <w:sz w:val="24"/>
          <w:szCs w:val="24"/>
          <w:lang w:val="en-US"/>
        </w:rPr>
        <w:t>workplace</w:t>
      </w:r>
      <w:r w:rsidRPr="0064435F">
        <w:rPr>
          <w:rFonts w:ascii="Times New Roman" w:hAnsi="Times New Roman"/>
          <w:sz w:val="24"/>
          <w:szCs w:val="24"/>
        </w:rPr>
        <w:t xml:space="preserve"> have </w:t>
      </w:r>
      <w:r w:rsidRPr="0064435F">
        <w:rPr>
          <w:rFonts w:ascii="Times New Roman" w:hAnsi="Times New Roman"/>
          <w:sz w:val="24"/>
          <w:szCs w:val="24"/>
        </w:rPr>
        <w:lastRenderedPageBreak/>
        <w:t xml:space="preserve">a </w:t>
      </w:r>
      <w:r w:rsidRPr="00D41779">
        <w:rPr>
          <w:rFonts w:ascii="Times New Roman" w:hAnsi="Times New Roman"/>
          <w:sz w:val="24"/>
          <w:szCs w:val="24"/>
          <w:lang w:val="en-US"/>
        </w:rPr>
        <w:t>general</w:t>
      </w:r>
      <w:r w:rsidRPr="0064435F">
        <w:rPr>
          <w:rFonts w:ascii="Times New Roman" w:hAnsi="Times New Roman"/>
          <w:sz w:val="24"/>
          <w:szCs w:val="24"/>
        </w:rPr>
        <w:t xml:space="preserve"> </w:t>
      </w:r>
      <w:r w:rsidRPr="00D41779">
        <w:rPr>
          <w:rFonts w:ascii="Times New Roman" w:hAnsi="Times New Roman"/>
          <w:sz w:val="24"/>
          <w:szCs w:val="24"/>
          <w:lang w:val="en-US"/>
        </w:rPr>
        <w:t>leisure</w:t>
      </w:r>
      <w:r w:rsidRPr="0064435F">
        <w:rPr>
          <w:rFonts w:ascii="Times New Roman" w:hAnsi="Times New Roman"/>
          <w:sz w:val="24"/>
          <w:szCs w:val="24"/>
        </w:rPr>
        <w:t xml:space="preserve"> place </w:t>
      </w:r>
      <w:r w:rsidRPr="00D41779">
        <w:rPr>
          <w:rFonts w:ascii="Times New Roman" w:hAnsi="Times New Roman"/>
          <w:sz w:val="24"/>
          <w:szCs w:val="24"/>
          <w:lang w:val="en-US"/>
        </w:rPr>
        <w:t>instead</w:t>
      </w:r>
      <w:r w:rsidRPr="0064435F">
        <w:rPr>
          <w:rFonts w:ascii="Times New Roman" w:hAnsi="Times New Roman"/>
          <w:sz w:val="24"/>
          <w:szCs w:val="24"/>
        </w:rPr>
        <w:t xml:space="preserve">. </w:t>
      </w:r>
      <w:r w:rsidRPr="0064435F">
        <w:rPr>
          <w:rFonts w:ascii="Times New Roman" w:hAnsi="Times New Roman"/>
          <w:sz w:val="24"/>
          <w:szCs w:val="24"/>
          <w:lang w:val="en-US"/>
        </w:rPr>
        <w:t xml:space="preserve">This </w:t>
      </w:r>
      <w:proofErr w:type="gramStart"/>
      <w:r w:rsidRPr="0064435F">
        <w:rPr>
          <w:rFonts w:ascii="Times New Roman" w:hAnsi="Times New Roman"/>
          <w:sz w:val="24"/>
          <w:szCs w:val="24"/>
          <w:lang w:val="en-US"/>
        </w:rPr>
        <w:t>is considered</w:t>
      </w:r>
      <w:proofErr w:type="gramEnd"/>
      <w:r w:rsidRPr="0064435F">
        <w:rPr>
          <w:rFonts w:ascii="Times New Roman" w:hAnsi="Times New Roman"/>
          <w:sz w:val="24"/>
          <w:szCs w:val="24"/>
          <w:lang w:val="en-US"/>
        </w:rPr>
        <w:t xml:space="preserve"> as the longest leisure activity of the day. However, in this thesis no difference </w:t>
      </w:r>
      <w:proofErr w:type="gramStart"/>
      <w:r w:rsidRPr="0064435F">
        <w:rPr>
          <w:rFonts w:ascii="Times New Roman" w:hAnsi="Times New Roman"/>
          <w:sz w:val="24"/>
          <w:szCs w:val="24"/>
          <w:lang w:val="en-US"/>
        </w:rPr>
        <w:t>is made</w:t>
      </w:r>
      <w:proofErr w:type="gramEnd"/>
      <w:r w:rsidRPr="0064435F">
        <w:rPr>
          <w:rFonts w:ascii="Times New Roman" w:hAnsi="Times New Roman"/>
          <w:sz w:val="24"/>
          <w:szCs w:val="24"/>
          <w:lang w:val="en-US"/>
        </w:rPr>
        <w:t xml:space="preserve"> between a “simple” leisure and a general leisure.</w:t>
      </w:r>
    </w:p>
    <w:p w14:paraId="2F18C29E" w14:textId="77777777" w:rsidR="00373FD3" w:rsidRPr="0064435F" w:rsidRDefault="00373FD3" w:rsidP="00A77FC4">
      <w:pPr>
        <w:spacing w:line="360" w:lineRule="auto"/>
        <w:jc w:val="both"/>
        <w:rPr>
          <w:rFonts w:ascii="Times New Roman" w:hAnsi="Times New Roman"/>
          <w:sz w:val="24"/>
          <w:szCs w:val="24"/>
          <w:lang w:val="en-US"/>
        </w:rPr>
      </w:pPr>
    </w:p>
    <w:p w14:paraId="79FC22EE" w14:textId="4B717185" w:rsidR="00A77FC4" w:rsidRPr="0064435F" w:rsidRDefault="00A77FC4" w:rsidP="00A77FC4">
      <w:pPr>
        <w:spacing w:line="360" w:lineRule="auto"/>
        <w:jc w:val="both"/>
        <w:rPr>
          <w:rFonts w:ascii="Times New Roman" w:hAnsi="Times New Roman"/>
          <w:sz w:val="24"/>
          <w:szCs w:val="24"/>
          <w:lang w:val="en-US"/>
        </w:rPr>
      </w:pPr>
      <w:r w:rsidRPr="0064435F">
        <w:rPr>
          <w:rFonts w:ascii="Times New Roman" w:hAnsi="Times New Roman"/>
          <w:sz w:val="24"/>
          <w:szCs w:val="24"/>
        </w:rPr>
        <w:t xml:space="preserve">The </w:t>
      </w:r>
      <w:r w:rsidRPr="00D41779">
        <w:rPr>
          <w:rFonts w:ascii="Times New Roman" w:hAnsi="Times New Roman"/>
          <w:sz w:val="24"/>
          <w:szCs w:val="24"/>
          <w:lang w:val="en-US"/>
        </w:rPr>
        <w:t>probabilities</w:t>
      </w:r>
      <w:r w:rsidRPr="0064435F">
        <w:rPr>
          <w:rFonts w:ascii="Times New Roman" w:hAnsi="Times New Roman"/>
          <w:sz w:val="24"/>
          <w:szCs w:val="24"/>
        </w:rPr>
        <w:t xml:space="preserve"> distribution </w:t>
      </w:r>
      <w:r w:rsidRPr="00D41779">
        <w:rPr>
          <w:rFonts w:ascii="Times New Roman" w:hAnsi="Times New Roman"/>
          <w:sz w:val="24"/>
          <w:szCs w:val="24"/>
          <w:lang w:val="en-US"/>
        </w:rPr>
        <w:t>presented</w:t>
      </w:r>
      <w:r w:rsidRPr="0064435F">
        <w:rPr>
          <w:rFonts w:ascii="Times New Roman" w:hAnsi="Times New Roman"/>
          <w:sz w:val="24"/>
          <w:szCs w:val="24"/>
        </w:rPr>
        <w:t xml:space="preserve"> in </w:t>
      </w:r>
      <w:r w:rsidR="00FE1D3D" w:rsidRPr="0064435F">
        <w:rPr>
          <w:rFonts w:ascii="Times New Roman" w:hAnsi="Times New Roman"/>
          <w:sz w:val="24"/>
          <w:szCs w:val="24"/>
        </w:rPr>
        <w:t>“</w:t>
      </w:r>
      <w:r w:rsidR="00FE1D3D" w:rsidRPr="0064435F">
        <w:rPr>
          <w:rFonts w:ascii="Times New Roman" w:hAnsi="Times New Roman"/>
        </w:rPr>
        <w:t>Cahiers de l’Observatoire de la mobilité de la Région de Bruxelles-Capitale »</w:t>
      </w:r>
      <w:r w:rsidR="00A26A5D" w:rsidRPr="0064435F">
        <w:rPr>
          <w:rFonts w:ascii="Times New Roman" w:hAnsi="Times New Roman"/>
          <w:sz w:val="24"/>
          <w:szCs w:val="24"/>
        </w:rPr>
        <w:t xml:space="preserve"> </w:t>
      </w:r>
      <w:r w:rsidR="00A26A5D" w:rsidRPr="0064435F">
        <w:rPr>
          <w:rFonts w:ascii="Times New Roman" w:hAnsi="Times New Roman"/>
          <w:sz w:val="24"/>
          <w:szCs w:val="24"/>
          <w:lang w:val="en-US"/>
        </w:rPr>
        <w:fldChar w:fldCharType="begin"/>
      </w:r>
      <w:r w:rsidR="00A26A5D" w:rsidRPr="0064435F">
        <w:rPr>
          <w:rFonts w:ascii="Times New Roman" w:hAnsi="Times New Roman"/>
          <w:sz w:val="24"/>
          <w:szCs w:val="24"/>
        </w:rPr>
        <w:instrText xml:space="preserve"> ADDIN ZOTERO_ITEM CSL_CITATION {"citationID":"SG8KFldR","properties":{"formattedCitation":"(Lebrun et al., 2014)","plainCitation":"(Lebrun et al., 2014)","noteIndex":0},"citationItems":[{"id":628,"uris":["http://zotero.org/users/8331578/items/GSBZXX8H"],"uri":["http://zotero.org/users/8331578/items/GSBZXX8H"],"itemData":{"id":628,"type":"report","event-place":"Bruxelles","language":"FR","publisher":"Brussels UrbIS CIRB","publisher-place":"Bruxelles","title":"Cahiers de l’Observatoire de la mobilité de la Région de Bruxelles-Capitale - Cahier 3","URL":"https://mobilite-mobiliteit.brussels/sites/default/files/les_pratiques_de_deplacement_a_bruxelles_analyses_approfondies.pdf","author":[{"family":"Lebrun","given":"Kevin"},{"family":"Hubert","given":"Michel"},{"family":"Huynen","given":"Philippe"},{"family":"Patriarche","given":"Geoffroy"}],"accessed":{"date-parts":[["2021",8,14]]},"issued":{"date-parts":[["2014"]]}}}],"schema":"https://github.com/citation-style-language/schema/raw/master/csl-citation.json"} </w:instrText>
      </w:r>
      <w:r w:rsidR="00A26A5D" w:rsidRPr="0064435F">
        <w:rPr>
          <w:rFonts w:ascii="Times New Roman" w:hAnsi="Times New Roman"/>
          <w:sz w:val="24"/>
          <w:szCs w:val="24"/>
          <w:lang w:val="en-US"/>
        </w:rPr>
        <w:fldChar w:fldCharType="separate"/>
      </w:r>
      <w:r w:rsidR="00A26A5D" w:rsidRPr="0064435F">
        <w:rPr>
          <w:rFonts w:ascii="Times New Roman" w:hAnsi="Times New Roman"/>
          <w:sz w:val="24"/>
        </w:rPr>
        <w:t>(Lebrun et al., 2014)</w:t>
      </w:r>
      <w:r w:rsidR="00A26A5D" w:rsidRPr="0064435F">
        <w:rPr>
          <w:rFonts w:ascii="Times New Roman" w:hAnsi="Times New Roman"/>
          <w:sz w:val="24"/>
          <w:szCs w:val="24"/>
          <w:lang w:val="en-US"/>
        </w:rPr>
        <w:fldChar w:fldCharType="end"/>
      </w:r>
      <w:r w:rsidR="00A26A5D" w:rsidRPr="0064435F">
        <w:rPr>
          <w:rFonts w:ascii="Times New Roman" w:hAnsi="Times New Roman"/>
          <w:sz w:val="24"/>
          <w:szCs w:val="24"/>
        </w:rPr>
        <w:t xml:space="preserve"> </w:t>
      </w:r>
      <w:r w:rsidRPr="0064435F">
        <w:rPr>
          <w:rFonts w:ascii="Times New Roman" w:hAnsi="Times New Roman"/>
          <w:sz w:val="24"/>
          <w:szCs w:val="24"/>
        </w:rPr>
        <w:t xml:space="preserve">date </w:t>
      </w:r>
      <w:r w:rsidRPr="00D41779">
        <w:rPr>
          <w:rFonts w:ascii="Times New Roman" w:hAnsi="Times New Roman"/>
          <w:sz w:val="24"/>
          <w:szCs w:val="24"/>
          <w:lang w:val="en-US"/>
        </w:rPr>
        <w:t>from</w:t>
      </w:r>
      <w:r w:rsidRPr="0064435F">
        <w:rPr>
          <w:rFonts w:ascii="Times New Roman" w:hAnsi="Times New Roman"/>
          <w:sz w:val="24"/>
          <w:szCs w:val="24"/>
        </w:rPr>
        <w:t xml:space="preserve"> 201</w:t>
      </w:r>
      <w:r w:rsidR="00FE1D3D" w:rsidRPr="0064435F">
        <w:rPr>
          <w:rFonts w:ascii="Times New Roman" w:hAnsi="Times New Roman"/>
          <w:sz w:val="24"/>
          <w:szCs w:val="24"/>
        </w:rPr>
        <w:t>4</w:t>
      </w:r>
      <w:r w:rsidRPr="0064435F">
        <w:rPr>
          <w:rFonts w:ascii="Times New Roman" w:hAnsi="Times New Roman"/>
          <w:sz w:val="24"/>
          <w:szCs w:val="24"/>
        </w:rPr>
        <w:t xml:space="preserve">. </w:t>
      </w:r>
      <w:r w:rsidRPr="0064435F">
        <w:rPr>
          <w:rFonts w:ascii="Times New Roman" w:hAnsi="Times New Roman"/>
          <w:sz w:val="24"/>
          <w:szCs w:val="24"/>
          <w:lang w:val="en-US"/>
        </w:rPr>
        <w:t xml:space="preserve">However, in sack of more recent data, this work </w:t>
      </w:r>
      <w:proofErr w:type="gramStart"/>
      <w:r w:rsidRPr="0064435F">
        <w:rPr>
          <w:rFonts w:ascii="Times New Roman" w:hAnsi="Times New Roman"/>
          <w:sz w:val="24"/>
          <w:szCs w:val="24"/>
          <w:lang w:val="en-US"/>
        </w:rPr>
        <w:t>make</w:t>
      </w:r>
      <w:r w:rsidR="00FE1D3D" w:rsidRPr="0064435F">
        <w:rPr>
          <w:rFonts w:ascii="Times New Roman" w:hAnsi="Times New Roman"/>
          <w:sz w:val="24"/>
          <w:szCs w:val="24"/>
          <w:lang w:val="en-US"/>
        </w:rPr>
        <w:t>s</w:t>
      </w:r>
      <w:r w:rsidRPr="0064435F">
        <w:rPr>
          <w:rFonts w:ascii="Times New Roman" w:hAnsi="Times New Roman"/>
          <w:sz w:val="24"/>
          <w:szCs w:val="24"/>
          <w:lang w:val="en-US"/>
        </w:rPr>
        <w:t xml:space="preserve"> the assumption</w:t>
      </w:r>
      <w:proofErr w:type="gramEnd"/>
      <w:r w:rsidRPr="0064435F">
        <w:rPr>
          <w:rFonts w:ascii="Times New Roman" w:hAnsi="Times New Roman"/>
          <w:sz w:val="24"/>
          <w:szCs w:val="24"/>
          <w:lang w:val="en-US"/>
        </w:rPr>
        <w:t xml:space="preserve"> that Brussels</w:t>
      </w:r>
      <w:r w:rsidR="00D41779">
        <w:rPr>
          <w:rFonts w:ascii="Times New Roman" w:hAnsi="Times New Roman"/>
          <w:sz w:val="24"/>
          <w:szCs w:val="24"/>
          <w:lang w:val="en-US"/>
        </w:rPr>
        <w:t>’ residents</w:t>
      </w:r>
      <w:r w:rsidRPr="0064435F">
        <w:rPr>
          <w:rFonts w:ascii="Times New Roman" w:hAnsi="Times New Roman"/>
          <w:sz w:val="24"/>
          <w:szCs w:val="24"/>
          <w:lang w:val="en-US"/>
        </w:rPr>
        <w:t xml:space="preserve"> travelling behaviors have not changed significatively between 201</w:t>
      </w:r>
      <w:r w:rsidR="00FE1D3D" w:rsidRPr="0064435F">
        <w:rPr>
          <w:rFonts w:ascii="Times New Roman" w:hAnsi="Times New Roman"/>
          <w:sz w:val="24"/>
          <w:szCs w:val="24"/>
          <w:lang w:val="en-US"/>
        </w:rPr>
        <w:t>4</w:t>
      </w:r>
      <w:r w:rsidRPr="0064435F">
        <w:rPr>
          <w:rFonts w:ascii="Times New Roman" w:hAnsi="Times New Roman"/>
          <w:sz w:val="24"/>
          <w:szCs w:val="24"/>
          <w:lang w:val="en-US"/>
        </w:rPr>
        <w:t xml:space="preserve"> and 2019. Those probabilities distributions are percentages of the mobile population. The immobile people represent 22.5%</w:t>
      </w:r>
      <w:r w:rsidR="00A26A5D" w:rsidRPr="0064435F">
        <w:rPr>
          <w:rFonts w:ascii="Times New Roman" w:hAnsi="Times New Roman"/>
          <w:sz w:val="24"/>
          <w:szCs w:val="24"/>
          <w:lang w:val="en-US"/>
        </w:rPr>
        <w:t xml:space="preserve"> </w:t>
      </w:r>
      <w:r w:rsidR="00A26A5D" w:rsidRPr="0064435F">
        <w:rPr>
          <w:rFonts w:ascii="Times New Roman" w:hAnsi="Times New Roman"/>
          <w:sz w:val="24"/>
          <w:szCs w:val="24"/>
          <w:lang w:val="en-US"/>
        </w:rPr>
        <w:fldChar w:fldCharType="begin"/>
      </w:r>
      <w:r w:rsidR="00A26A5D" w:rsidRPr="0064435F">
        <w:rPr>
          <w:rFonts w:ascii="Times New Roman" w:hAnsi="Times New Roman"/>
          <w:sz w:val="24"/>
          <w:szCs w:val="24"/>
          <w:lang w:val="en-US"/>
        </w:rPr>
        <w:instrText xml:space="preserve"> ADDIN ZOTERO_ITEM CSL_CITATION {"citationID":"kzWLZzbI","properties":{"formattedCitation":"(Monitor@Vias, 2016)","plainCitation":"(Monitor@Vias, 2016)","noteIndex":0},"citationItems":[{"id":176,"uris":["http://zotero.org/users/8331578/items/4LNQLX4V"],"uri":["http://zotero.org/users/8331578/items/4LNQLX4V"],"itemData":{"id":176,"type":"webpage","abstract":"En 2016, le Service public fédéral Mobilité et Transport et l’Institut Belge pour la Sécurité Routière (ancien nom de l’institut Vias) ont mené à bien le projet MONITOR, une étude complète des modèles de mobilité et de sécurité routièr","language":"fr","title":"MONITOR Data","URL":"https://mobility.vias.be/fr/monitor/","author":[{"family":"Monitor@Vias","given":""}],"accessed":{"date-parts":[["2021",8,10]]},"issued":{"date-parts":[["2016"]]}}}],"schema":"https://github.com/citation-style-language/schema/raw/master/csl-citation.json"} </w:instrText>
      </w:r>
      <w:r w:rsidR="00A26A5D" w:rsidRPr="0064435F">
        <w:rPr>
          <w:rFonts w:ascii="Times New Roman" w:hAnsi="Times New Roman"/>
          <w:sz w:val="24"/>
          <w:szCs w:val="24"/>
          <w:lang w:val="en-US"/>
        </w:rPr>
        <w:fldChar w:fldCharType="separate"/>
      </w:r>
      <w:r w:rsidR="00A26A5D" w:rsidRPr="0064435F">
        <w:rPr>
          <w:rFonts w:ascii="Times New Roman" w:hAnsi="Times New Roman"/>
          <w:sz w:val="24"/>
          <w:lang w:val="en-US"/>
        </w:rPr>
        <w:t>(Monitor@Vias, 2016)</w:t>
      </w:r>
      <w:r w:rsidR="00A26A5D"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The immobile people are people not doing any trip per day in average. Those include prisoners, hospitalized </w:t>
      </w:r>
      <w:proofErr w:type="gramStart"/>
      <w:r w:rsidRPr="0064435F">
        <w:rPr>
          <w:rFonts w:ascii="Times New Roman" w:hAnsi="Times New Roman"/>
          <w:sz w:val="24"/>
          <w:szCs w:val="24"/>
          <w:lang w:val="en-US"/>
        </w:rPr>
        <w:t>people</w:t>
      </w:r>
      <w:proofErr w:type="gramEnd"/>
      <w:r w:rsidRPr="0064435F">
        <w:rPr>
          <w:rFonts w:ascii="Times New Roman" w:hAnsi="Times New Roman"/>
          <w:sz w:val="24"/>
          <w:szCs w:val="24"/>
          <w:lang w:val="en-US"/>
        </w:rPr>
        <w:t xml:space="preserve"> and elderlies in nursing home (having a collective household type in our simulation) but not only. There also exists people free to leave their home but not doing it in average. </w:t>
      </w:r>
      <w:proofErr w:type="gramStart"/>
      <w:r w:rsidRPr="0064435F">
        <w:rPr>
          <w:rFonts w:ascii="Times New Roman" w:hAnsi="Times New Roman"/>
          <w:sz w:val="24"/>
          <w:szCs w:val="24"/>
          <w:lang w:val="en-US"/>
        </w:rPr>
        <w:t>In order to</w:t>
      </w:r>
      <w:proofErr w:type="gramEnd"/>
      <w:r w:rsidRPr="0064435F">
        <w:rPr>
          <w:rFonts w:ascii="Times New Roman" w:hAnsi="Times New Roman"/>
          <w:sz w:val="24"/>
          <w:szCs w:val="24"/>
          <w:lang w:val="en-US"/>
        </w:rPr>
        <w:t xml:space="preserve"> adapt the probabilities distributions, the percentage of people with a collective household type in the simulated population (</w:t>
      </w:r>
      <w:r w:rsidR="00FE1D3D" w:rsidRPr="0064435F">
        <w:rPr>
          <w:rFonts w:ascii="Times New Roman" w:hAnsi="Times New Roman"/>
          <w:sz w:val="24"/>
          <w:szCs w:val="24"/>
          <w:lang w:val="en-US"/>
        </w:rPr>
        <w:t xml:space="preserve">6.76 </w:t>
      </w:r>
      <w:r w:rsidRPr="0064435F">
        <w:rPr>
          <w:rFonts w:ascii="Times New Roman" w:hAnsi="Times New Roman"/>
          <w:sz w:val="24"/>
          <w:szCs w:val="24"/>
          <w:lang w:val="en-US"/>
        </w:rPr>
        <w:t xml:space="preserve">%) is deduced from the 22.5% and this remaining </w:t>
      </w:r>
      <w:r w:rsidR="00AC15AC" w:rsidRPr="0064435F">
        <w:rPr>
          <w:rFonts w:ascii="Times New Roman" w:hAnsi="Times New Roman"/>
          <w:sz w:val="24"/>
          <w:szCs w:val="24"/>
          <w:lang w:val="en-US"/>
        </w:rPr>
        <w:t>15.74</w:t>
      </w:r>
      <w:r w:rsidRPr="0064435F">
        <w:rPr>
          <w:rFonts w:ascii="Times New Roman" w:hAnsi="Times New Roman"/>
          <w:sz w:val="24"/>
          <w:szCs w:val="24"/>
          <w:lang w:val="en-US"/>
        </w:rPr>
        <w:t xml:space="preserve"> % then multiply the probabilities distributions adding the possibility to be immobile in the distribution.</w:t>
      </w:r>
    </w:p>
    <w:p w14:paraId="76796D0F" w14:textId="6AA25E55" w:rsidR="0060649A" w:rsidRPr="0064435F" w:rsidRDefault="0060649A" w:rsidP="0060649A">
      <w:pPr>
        <w:keepNext/>
        <w:spacing w:line="360" w:lineRule="auto"/>
        <w:jc w:val="both"/>
        <w:rPr>
          <w:rFonts w:ascii="Times New Roman" w:hAnsi="Times New Roman"/>
        </w:rPr>
      </w:pPr>
      <w:r w:rsidRPr="0064435F">
        <w:rPr>
          <w:rFonts w:ascii="Times New Roman" w:hAnsi="Times New Roman"/>
          <w:noProof/>
        </w:rPr>
        <w:drawing>
          <wp:inline distT="0" distB="0" distL="0" distR="0" wp14:anchorId="668845DA" wp14:editId="6AEA4AD0">
            <wp:extent cx="5759450" cy="3270250"/>
            <wp:effectExtent l="0" t="0" r="0" b="0"/>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r="43291"/>
                    <a:stretch>
                      <a:fillRect/>
                    </a:stretch>
                  </pic:blipFill>
                  <pic:spPr bwMode="auto">
                    <a:xfrm>
                      <a:off x="0" y="0"/>
                      <a:ext cx="5759450" cy="3270250"/>
                    </a:xfrm>
                    <a:prstGeom prst="rect">
                      <a:avLst/>
                    </a:prstGeom>
                    <a:noFill/>
                    <a:ln>
                      <a:noFill/>
                    </a:ln>
                  </pic:spPr>
                </pic:pic>
              </a:graphicData>
            </a:graphic>
          </wp:inline>
        </w:drawing>
      </w:r>
    </w:p>
    <w:p w14:paraId="2B59D6C8" w14:textId="0CDE29CE" w:rsidR="0060649A" w:rsidRPr="0064435F" w:rsidRDefault="0060649A" w:rsidP="007D542C">
      <w:pPr>
        <w:pStyle w:val="Caption"/>
        <w:rPr>
          <w:sz w:val="24"/>
          <w:szCs w:val="24"/>
          <w:lang w:val="en-US"/>
        </w:rPr>
      </w:pPr>
      <w:bookmarkStart w:id="27" w:name="_Toc80021529"/>
      <w:r w:rsidRPr="0064435F">
        <w:rPr>
          <w:lang w:val="en-US"/>
        </w:rPr>
        <w:t xml:space="preserve">Figure </w:t>
      </w:r>
      <w:r w:rsidRPr="0064435F">
        <w:fldChar w:fldCharType="begin"/>
      </w:r>
      <w:r w:rsidRPr="0064435F">
        <w:rPr>
          <w:lang w:val="en-US"/>
        </w:rPr>
        <w:instrText xml:space="preserve"> SEQ Figure \* ARABIC </w:instrText>
      </w:r>
      <w:r w:rsidRPr="0064435F">
        <w:fldChar w:fldCharType="separate"/>
      </w:r>
      <w:r w:rsidR="00AA3769" w:rsidRPr="0064435F">
        <w:rPr>
          <w:noProof/>
          <w:lang w:val="en-US"/>
        </w:rPr>
        <w:t>5</w:t>
      </w:r>
      <w:r w:rsidRPr="0064435F">
        <w:fldChar w:fldCharType="end"/>
      </w:r>
      <w:r w:rsidRPr="0064435F">
        <w:rPr>
          <w:lang w:val="en-US"/>
        </w:rPr>
        <w:t xml:space="preserve"> Trip chain types including a workplace. H stands for Home, W for Workplace and L for Leisure. The small numbers indicate the order in which the trips </w:t>
      </w:r>
      <w:proofErr w:type="gramStart"/>
      <w:r w:rsidRPr="0064435F">
        <w:rPr>
          <w:lang w:val="en-US"/>
        </w:rPr>
        <w:t>are done</w:t>
      </w:r>
      <w:proofErr w:type="gramEnd"/>
      <w:r w:rsidRPr="0064435F">
        <w:rPr>
          <w:lang w:val="en-US"/>
        </w:rPr>
        <w:t xml:space="preserve"> arrow represents the direction of the trip. </w:t>
      </w:r>
      <w:r w:rsidRPr="0064435F">
        <w:rPr>
          <w:noProof/>
          <w:lang w:val="en-US"/>
        </w:rPr>
        <w:t>The bold numbers are the reference of trip chain types.</w:t>
      </w:r>
      <w:r w:rsidRPr="0064435F">
        <w:rPr>
          <w:lang w:val="en-US"/>
        </w:rPr>
        <w:t xml:space="preserve"> The red lines are the trips not done in Brussels when the trip chain type </w:t>
      </w:r>
      <w:proofErr w:type="gramStart"/>
      <w:r w:rsidRPr="0064435F">
        <w:rPr>
          <w:lang w:val="en-US"/>
        </w:rPr>
        <w:t>is assigned</w:t>
      </w:r>
      <w:proofErr w:type="gramEnd"/>
      <w:r w:rsidRPr="0064435F">
        <w:rPr>
          <w:lang w:val="en-US"/>
        </w:rPr>
        <w:t xml:space="preserve"> to a commuter. Trip chain types with an asterisk are the trip chain types not considered for commuters.</w:t>
      </w:r>
      <w:bookmarkEnd w:id="27"/>
    </w:p>
    <w:p w14:paraId="309173B9" w14:textId="3C995D6B" w:rsidR="0060649A" w:rsidRPr="0064435F" w:rsidRDefault="0060649A" w:rsidP="0060649A">
      <w:pPr>
        <w:keepNext/>
        <w:spacing w:line="360" w:lineRule="auto"/>
        <w:jc w:val="both"/>
        <w:rPr>
          <w:rFonts w:ascii="Times New Roman" w:hAnsi="Times New Roman"/>
        </w:rPr>
      </w:pPr>
      <w:r w:rsidRPr="0064435F">
        <w:rPr>
          <w:rFonts w:ascii="Times New Roman" w:hAnsi="Times New Roman"/>
          <w:noProof/>
        </w:rPr>
        <w:lastRenderedPageBreak/>
        <w:drawing>
          <wp:inline distT="0" distB="0" distL="0" distR="0" wp14:anchorId="77AD8D1D" wp14:editId="39451050">
            <wp:extent cx="5740400" cy="3263900"/>
            <wp:effectExtent l="0" t="0" r="0" b="0"/>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r="43390"/>
                    <a:stretch>
                      <a:fillRect/>
                    </a:stretch>
                  </pic:blipFill>
                  <pic:spPr bwMode="auto">
                    <a:xfrm>
                      <a:off x="0" y="0"/>
                      <a:ext cx="5740400" cy="3263900"/>
                    </a:xfrm>
                    <a:prstGeom prst="rect">
                      <a:avLst/>
                    </a:prstGeom>
                    <a:noFill/>
                    <a:ln>
                      <a:noFill/>
                    </a:ln>
                  </pic:spPr>
                </pic:pic>
              </a:graphicData>
            </a:graphic>
          </wp:inline>
        </w:drawing>
      </w:r>
    </w:p>
    <w:p w14:paraId="57115B78" w14:textId="521CE75A" w:rsidR="0060649A" w:rsidRDefault="0060649A" w:rsidP="007D542C">
      <w:pPr>
        <w:pStyle w:val="Caption"/>
        <w:rPr>
          <w:noProof/>
          <w:lang w:val="en-US"/>
        </w:rPr>
      </w:pPr>
      <w:bookmarkStart w:id="28" w:name="_Toc80021530"/>
      <w:r w:rsidRPr="0064435F">
        <w:rPr>
          <w:lang w:val="en-US"/>
        </w:rPr>
        <w:t xml:space="preserve">Figure </w:t>
      </w:r>
      <w:r w:rsidRPr="0064435F">
        <w:fldChar w:fldCharType="begin"/>
      </w:r>
      <w:r w:rsidRPr="0064435F">
        <w:rPr>
          <w:lang w:val="en-US"/>
        </w:rPr>
        <w:instrText xml:space="preserve"> SEQ Figure \* ARABIC </w:instrText>
      </w:r>
      <w:r w:rsidRPr="0064435F">
        <w:fldChar w:fldCharType="separate"/>
      </w:r>
      <w:r w:rsidR="00AA3769" w:rsidRPr="0064435F">
        <w:rPr>
          <w:noProof/>
          <w:lang w:val="en-US"/>
        </w:rPr>
        <w:t>6</w:t>
      </w:r>
      <w:r w:rsidRPr="0064435F">
        <w:fldChar w:fldCharType="end"/>
      </w:r>
      <w:r w:rsidRPr="0064435F">
        <w:rPr>
          <w:lang w:val="en-US"/>
        </w:rPr>
        <w:t xml:space="preserve"> Trip chain types without workplace. H stands for Home, L for Leisure and GL for General Leisure. The small numbers indicate the order in which the trips </w:t>
      </w:r>
      <w:proofErr w:type="gramStart"/>
      <w:r w:rsidRPr="0064435F">
        <w:rPr>
          <w:lang w:val="en-US"/>
        </w:rPr>
        <w:t>are done</w:t>
      </w:r>
      <w:proofErr w:type="gramEnd"/>
      <w:r w:rsidRPr="0064435F">
        <w:rPr>
          <w:lang w:val="en-US"/>
        </w:rPr>
        <w:t xml:space="preserve"> arrow represents the direction of the trip. </w:t>
      </w:r>
      <w:r w:rsidRPr="0064435F">
        <w:rPr>
          <w:noProof/>
          <w:lang w:val="en-US"/>
        </w:rPr>
        <w:t>The bold numbers are the reference of trip chain types.</w:t>
      </w:r>
      <w:bookmarkEnd w:id="28"/>
    </w:p>
    <w:p w14:paraId="39E44CD9" w14:textId="77777777" w:rsidR="00FE193F" w:rsidRPr="00FE193F" w:rsidRDefault="00FE193F" w:rsidP="00FE193F">
      <w:pPr>
        <w:rPr>
          <w:lang w:val="en-US" w:eastAsia="en-US"/>
        </w:rPr>
      </w:pPr>
    </w:p>
    <w:p w14:paraId="6D339D5F" w14:textId="5471BC98" w:rsidR="00A77FC4" w:rsidRPr="0064435F" w:rsidRDefault="00A77FC4" w:rsidP="00A77FC4">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Commuters live outside Brussels. All their trips are not especially in Brussels. Monitor data </w:t>
      </w:r>
      <w:r w:rsidR="00A26A5D" w:rsidRPr="0064435F">
        <w:rPr>
          <w:rFonts w:ascii="Times New Roman" w:hAnsi="Times New Roman"/>
          <w:sz w:val="24"/>
          <w:szCs w:val="24"/>
          <w:lang w:val="en-US"/>
        </w:rPr>
        <w:t xml:space="preserve"> </w:t>
      </w:r>
      <w:r w:rsidR="00A26A5D" w:rsidRPr="0064435F">
        <w:rPr>
          <w:rFonts w:ascii="Times New Roman" w:hAnsi="Times New Roman"/>
          <w:sz w:val="24"/>
          <w:szCs w:val="24"/>
          <w:lang w:val="en-US"/>
        </w:rPr>
        <w:fldChar w:fldCharType="begin"/>
      </w:r>
      <w:r w:rsidR="00A26A5D" w:rsidRPr="0064435F">
        <w:rPr>
          <w:rFonts w:ascii="Times New Roman" w:hAnsi="Times New Roman"/>
          <w:sz w:val="24"/>
          <w:szCs w:val="24"/>
          <w:lang w:val="en-US"/>
        </w:rPr>
        <w:instrText xml:space="preserve"> ADDIN ZOTERO_ITEM CSL_CITATION {"citationID":"VyVsB2LI","properties":{"formattedCitation":"(Monitor@Vias, 2016)","plainCitation":"(Monitor@Vias, 2016)","noteIndex":0},"citationItems":[{"id":176,"uris":["http://zotero.org/users/8331578/items/4LNQLX4V"],"uri":["http://zotero.org/users/8331578/items/4LNQLX4V"],"itemData":{"id":176,"type":"webpage","abstract":"En 2016, le Service public fédéral Mobilité et Transport et l’Institut Belge pour la Sécurité Routière (ancien nom de l’institut Vias) ont mené à bien le projet MONITOR, une étude complète des modèles de mobilité et de sécurité routièr","language":"fr","title":"MONITOR Data","URL":"https://mobility.vias.be/fr/monitor/","author":[{"family":"Monitor@Vias","given":""}],"accessed":{"date-parts":[["2021",8,10]]},"issued":{"date-parts":[["2016"]]}}}],"schema":"https://github.com/citation-style-language/schema/raw/master/csl-citation.json"} </w:instrText>
      </w:r>
      <w:r w:rsidR="00A26A5D" w:rsidRPr="0064435F">
        <w:rPr>
          <w:rFonts w:ascii="Times New Roman" w:hAnsi="Times New Roman"/>
          <w:sz w:val="24"/>
          <w:szCs w:val="24"/>
          <w:lang w:val="en-US"/>
        </w:rPr>
        <w:fldChar w:fldCharType="separate"/>
      </w:r>
      <w:r w:rsidR="00A26A5D" w:rsidRPr="0064435F">
        <w:rPr>
          <w:rFonts w:ascii="Times New Roman" w:hAnsi="Times New Roman"/>
          <w:sz w:val="24"/>
          <w:lang w:val="en-US"/>
        </w:rPr>
        <w:t>(Monitor@Vias, 2016)</w:t>
      </w:r>
      <w:r w:rsidR="00A26A5D"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demonstrate that only 3% of the commuters working in Brussels while living outside Brussels practice their leisure in Brussels. In sack of simplicity, for commuters, all trips from home not being to work (in red on </w:t>
      </w:r>
      <w:r w:rsidR="00FE1D3D" w:rsidRPr="0064435F">
        <w:rPr>
          <w:rFonts w:ascii="Times New Roman" w:hAnsi="Times New Roman"/>
          <w:sz w:val="24"/>
          <w:szCs w:val="24"/>
          <w:lang w:val="en-US"/>
        </w:rPr>
        <w:t>F</w:t>
      </w:r>
      <w:r w:rsidRPr="0064435F">
        <w:rPr>
          <w:rFonts w:ascii="Times New Roman" w:hAnsi="Times New Roman"/>
          <w:sz w:val="24"/>
          <w:szCs w:val="24"/>
          <w:lang w:val="en-US"/>
        </w:rPr>
        <w:t xml:space="preserve">igure </w:t>
      </w:r>
      <w:r w:rsidR="009D55E2" w:rsidRPr="0064435F">
        <w:rPr>
          <w:rFonts w:ascii="Times New Roman" w:hAnsi="Times New Roman"/>
          <w:sz w:val="24"/>
          <w:szCs w:val="24"/>
          <w:lang w:val="en-US"/>
        </w:rPr>
        <w:t>5</w:t>
      </w:r>
      <w:r w:rsidRPr="0064435F">
        <w:rPr>
          <w:rFonts w:ascii="Times New Roman" w:hAnsi="Times New Roman"/>
          <w:sz w:val="24"/>
          <w:szCs w:val="24"/>
          <w:lang w:val="en-US"/>
        </w:rPr>
        <w:t xml:space="preserve">) </w:t>
      </w:r>
      <w:proofErr w:type="gramStart"/>
      <w:r w:rsidRPr="0064435F">
        <w:rPr>
          <w:rFonts w:ascii="Times New Roman" w:hAnsi="Times New Roman"/>
          <w:sz w:val="24"/>
          <w:szCs w:val="24"/>
          <w:lang w:val="en-US"/>
        </w:rPr>
        <w:t>are assumed</w:t>
      </w:r>
      <w:proofErr w:type="gramEnd"/>
      <w:r w:rsidRPr="0064435F">
        <w:rPr>
          <w:rFonts w:ascii="Times New Roman" w:hAnsi="Times New Roman"/>
          <w:sz w:val="24"/>
          <w:szCs w:val="24"/>
          <w:lang w:val="en-US"/>
        </w:rPr>
        <w:t xml:space="preserve"> as not being in Brussels and therefore not considered in this thesis. Some trip chain types including the commuter to come back at home before going back to his workplace (trip chain type 9 and 15 on </w:t>
      </w:r>
      <w:r w:rsidR="00FE1D3D" w:rsidRPr="0064435F">
        <w:rPr>
          <w:rFonts w:ascii="Times New Roman" w:hAnsi="Times New Roman"/>
          <w:sz w:val="24"/>
          <w:szCs w:val="24"/>
          <w:lang w:val="en-US"/>
        </w:rPr>
        <w:t>F</w:t>
      </w:r>
      <w:r w:rsidRPr="0064435F">
        <w:rPr>
          <w:rFonts w:ascii="Times New Roman" w:hAnsi="Times New Roman"/>
          <w:sz w:val="24"/>
          <w:szCs w:val="24"/>
          <w:lang w:val="en-US"/>
        </w:rPr>
        <w:t xml:space="preserve">igure </w:t>
      </w:r>
      <w:r w:rsidR="009D55E2" w:rsidRPr="0064435F">
        <w:rPr>
          <w:rFonts w:ascii="Times New Roman" w:hAnsi="Times New Roman"/>
          <w:sz w:val="24"/>
          <w:szCs w:val="24"/>
          <w:lang w:val="en-US"/>
        </w:rPr>
        <w:t>5</w:t>
      </w:r>
      <w:r w:rsidRPr="0064435F">
        <w:rPr>
          <w:rFonts w:ascii="Times New Roman" w:hAnsi="Times New Roman"/>
          <w:sz w:val="24"/>
          <w:szCs w:val="24"/>
          <w:lang w:val="en-US"/>
        </w:rPr>
        <w:t xml:space="preserve">) correspond </w:t>
      </w:r>
      <w:proofErr w:type="gramStart"/>
      <w:r w:rsidRPr="0064435F">
        <w:rPr>
          <w:rFonts w:ascii="Times New Roman" w:hAnsi="Times New Roman"/>
          <w:sz w:val="24"/>
          <w:szCs w:val="24"/>
          <w:lang w:val="en-US"/>
        </w:rPr>
        <w:t>generally to</w:t>
      </w:r>
      <w:proofErr w:type="gramEnd"/>
      <w:r w:rsidRPr="0064435F">
        <w:rPr>
          <w:rFonts w:ascii="Times New Roman" w:hAnsi="Times New Roman"/>
          <w:sz w:val="24"/>
          <w:szCs w:val="24"/>
          <w:lang w:val="en-US"/>
        </w:rPr>
        <w:t xml:space="preserve"> people going back home to eat. Nevertheless, it seems seldom for commuters living far from their workplace to do twice the return trips on a day. Therefore, those two trip chain types </w:t>
      </w:r>
      <w:proofErr w:type="gramStart"/>
      <w:r w:rsidRPr="0064435F">
        <w:rPr>
          <w:rFonts w:ascii="Times New Roman" w:hAnsi="Times New Roman"/>
          <w:sz w:val="24"/>
          <w:szCs w:val="24"/>
          <w:lang w:val="en-US"/>
        </w:rPr>
        <w:t>are excluded</w:t>
      </w:r>
      <w:proofErr w:type="gramEnd"/>
      <w:r w:rsidRPr="0064435F">
        <w:rPr>
          <w:rFonts w:ascii="Times New Roman" w:hAnsi="Times New Roman"/>
          <w:sz w:val="24"/>
          <w:szCs w:val="24"/>
          <w:lang w:val="en-US"/>
        </w:rPr>
        <w:t xml:space="preserve"> for commuters. Those assumptions change the probability distribution since </w:t>
      </w:r>
      <w:proofErr w:type="gramStart"/>
      <w:r w:rsidRPr="0064435F">
        <w:rPr>
          <w:rFonts w:ascii="Times New Roman" w:hAnsi="Times New Roman"/>
          <w:sz w:val="24"/>
          <w:szCs w:val="24"/>
          <w:lang w:val="en-US"/>
        </w:rPr>
        <w:t>some</w:t>
      </w:r>
      <w:proofErr w:type="gramEnd"/>
      <w:r w:rsidRPr="0064435F">
        <w:rPr>
          <w:rFonts w:ascii="Times New Roman" w:hAnsi="Times New Roman"/>
          <w:sz w:val="24"/>
          <w:szCs w:val="24"/>
          <w:lang w:val="en-US"/>
        </w:rPr>
        <w:t xml:space="preserve"> complex trip chain types now become simpler ones as depicted in the correspondence </w:t>
      </w:r>
      <w:r w:rsidR="00E2224E" w:rsidRPr="0064435F">
        <w:rPr>
          <w:rFonts w:ascii="Times New Roman" w:hAnsi="Times New Roman"/>
          <w:sz w:val="24"/>
          <w:szCs w:val="24"/>
          <w:lang w:val="en-US"/>
        </w:rPr>
        <w:t>T</w:t>
      </w:r>
      <w:r w:rsidRPr="0064435F">
        <w:rPr>
          <w:rFonts w:ascii="Times New Roman" w:hAnsi="Times New Roman"/>
          <w:sz w:val="24"/>
          <w:szCs w:val="24"/>
          <w:lang w:val="en-US"/>
        </w:rPr>
        <w:t xml:space="preserve">able </w:t>
      </w:r>
      <w:r w:rsidR="001C2DF3" w:rsidRPr="0064435F">
        <w:rPr>
          <w:rFonts w:ascii="Times New Roman" w:hAnsi="Times New Roman"/>
          <w:sz w:val="24"/>
          <w:szCs w:val="24"/>
          <w:lang w:val="en-US"/>
        </w:rPr>
        <w:t xml:space="preserve">8 in Appendix </w:t>
      </w:r>
      <w:r w:rsidR="00AA3769" w:rsidRPr="0064435F">
        <w:rPr>
          <w:rFonts w:ascii="Times New Roman" w:hAnsi="Times New Roman"/>
          <w:sz w:val="24"/>
          <w:szCs w:val="24"/>
          <w:lang w:val="en-US"/>
        </w:rPr>
        <w:t>5</w:t>
      </w:r>
      <w:r w:rsidRPr="0064435F">
        <w:rPr>
          <w:rFonts w:ascii="Times New Roman" w:hAnsi="Times New Roman"/>
          <w:sz w:val="24"/>
          <w:szCs w:val="24"/>
          <w:lang w:val="en-US"/>
        </w:rPr>
        <w:t>.</w:t>
      </w:r>
    </w:p>
    <w:p w14:paraId="47D9A24E" w14:textId="77777777" w:rsidR="00BA5A89" w:rsidRPr="0064435F" w:rsidRDefault="00BA5A89" w:rsidP="0060649A">
      <w:pPr>
        <w:spacing w:line="360" w:lineRule="auto"/>
        <w:jc w:val="both"/>
        <w:rPr>
          <w:rFonts w:ascii="Times New Roman" w:hAnsi="Times New Roman"/>
          <w:sz w:val="24"/>
          <w:szCs w:val="24"/>
          <w:lang w:val="en-US"/>
        </w:rPr>
      </w:pPr>
    </w:p>
    <w:p w14:paraId="1C1CF839" w14:textId="066502EB" w:rsidR="0060649A" w:rsidRDefault="0060649A" w:rsidP="0060649A">
      <w:pPr>
        <w:pStyle w:val="Heading3"/>
        <w:rPr>
          <w:rFonts w:ascii="Times New Roman" w:hAnsi="Times New Roman"/>
          <w:lang w:val="en-US"/>
        </w:rPr>
      </w:pPr>
      <w:bookmarkStart w:id="29" w:name="_Toc80021502"/>
      <w:r w:rsidRPr="0064435F">
        <w:rPr>
          <w:rFonts w:ascii="Times New Roman" w:hAnsi="Times New Roman"/>
          <w:lang w:val="en-US"/>
        </w:rPr>
        <w:t>Create trips</w:t>
      </w:r>
      <w:bookmarkEnd w:id="29"/>
    </w:p>
    <w:p w14:paraId="6C2D9BEE" w14:textId="77777777" w:rsidR="00FE193F" w:rsidRPr="00FE193F" w:rsidRDefault="00FE193F" w:rsidP="00FE193F">
      <w:pPr>
        <w:rPr>
          <w:lang w:val="en-US" w:eastAsia="en-US"/>
        </w:rPr>
      </w:pPr>
    </w:p>
    <w:p w14:paraId="13E686F4" w14:textId="78F76D77" w:rsidR="00A77FC4" w:rsidRPr="0064435F" w:rsidRDefault="00A77FC4" w:rsidP="00A77FC4">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Each trip possesses a sector of origin, a sector of destination, a starting time, a duration, and a length. It </w:t>
      </w:r>
      <w:proofErr w:type="gramStart"/>
      <w:r w:rsidRPr="0064435F">
        <w:rPr>
          <w:rFonts w:ascii="Times New Roman" w:hAnsi="Times New Roman"/>
          <w:sz w:val="24"/>
          <w:szCs w:val="24"/>
          <w:lang w:val="en-US"/>
        </w:rPr>
        <w:t>is also characterized</w:t>
      </w:r>
      <w:proofErr w:type="gramEnd"/>
      <w:r w:rsidRPr="0064435F">
        <w:rPr>
          <w:rFonts w:ascii="Times New Roman" w:hAnsi="Times New Roman"/>
          <w:sz w:val="24"/>
          <w:szCs w:val="24"/>
          <w:lang w:val="en-US"/>
        </w:rPr>
        <w:t xml:space="preserve"> by a type: home to workplace, workplace to leisure, home to leisure and all opposite possibilities. The trip chain type assigned to each person determines the order in which trips of each type </w:t>
      </w:r>
      <w:proofErr w:type="gramStart"/>
      <w:r w:rsidRPr="0064435F">
        <w:rPr>
          <w:rFonts w:ascii="Times New Roman" w:hAnsi="Times New Roman"/>
          <w:sz w:val="24"/>
          <w:szCs w:val="24"/>
          <w:lang w:val="en-US"/>
        </w:rPr>
        <w:t>have to</w:t>
      </w:r>
      <w:proofErr w:type="gramEnd"/>
      <w:r w:rsidRPr="0064435F">
        <w:rPr>
          <w:rFonts w:ascii="Times New Roman" w:hAnsi="Times New Roman"/>
          <w:sz w:val="24"/>
          <w:szCs w:val="24"/>
          <w:lang w:val="en-US"/>
        </w:rPr>
        <w:t xml:space="preserve"> be created. The starting time is allocated according to the probability distribution of trips in Belgium per destination type through the time in the day </w:t>
      </w:r>
      <w:r w:rsidR="00A26A5D" w:rsidRPr="0064435F">
        <w:rPr>
          <w:rFonts w:ascii="Times New Roman" w:hAnsi="Times New Roman"/>
          <w:sz w:val="24"/>
          <w:szCs w:val="24"/>
          <w:lang w:val="en-US"/>
        </w:rPr>
        <w:lastRenderedPageBreak/>
        <w:fldChar w:fldCharType="begin"/>
      </w:r>
      <w:r w:rsidR="00A26A5D" w:rsidRPr="0064435F">
        <w:rPr>
          <w:rFonts w:ascii="Times New Roman" w:hAnsi="Times New Roman"/>
          <w:sz w:val="24"/>
          <w:szCs w:val="24"/>
          <w:lang w:val="en-US"/>
        </w:rPr>
        <w:instrText xml:space="preserve"> ADDIN ZOTERO_ITEM CSL_CITATION {"citationID":"cR76vsyR","properties":{"formattedCitation":"(Cornelis et al., 2012)","plainCitation":"(Cornelis et al., 2012)","noteIndex":0},"citationItems":[{"id":632,"uris":["http://zotero.org/users/8331578/items/VVWF8RU5"],"uri":["http://zotero.org/users/8331578/items/VVWF8RU5"],"itemData":{"id":632,"type":"report","title":"Belgian Daily Mobility 2012 - BELdam Rapport","URL":"https://mobilit.belgium.be/sites/default/files/downloads/Rapport_final_beldamfr.pdf","author":[{"family":"Cornelis","given":"Eric"},{"family":"Hubert","given":"Michel"},{"family":"Huynen","given":"Philippe"},{"family":"Lebrun","given":"Kevin"},{"family":"Patriarche","given":"Geoffroy"},{"family":"De Witte","given":"Astrid"},{"family":"Creemers","given":"Lieve"},{"family":"Declercq","given":"Katrien"},{"family":"Janssens","given":"Davy"},{"family":"Castaigne","given":"Marie"},{"family":"Hollaert","given":"Laurie"},{"family":"Walle","given":"Fabien"}],"accessed":{"date-parts":[["2021",8,10]]},"issued":{"date-parts":[["2012"]]}}}],"schema":"https://github.com/citation-style-language/schema/raw/master/csl-citation.json"} </w:instrText>
      </w:r>
      <w:r w:rsidR="00A26A5D" w:rsidRPr="0064435F">
        <w:rPr>
          <w:rFonts w:ascii="Times New Roman" w:hAnsi="Times New Roman"/>
          <w:sz w:val="24"/>
          <w:szCs w:val="24"/>
          <w:lang w:val="en-US"/>
        </w:rPr>
        <w:fldChar w:fldCharType="separate"/>
      </w:r>
      <w:r w:rsidR="00A26A5D" w:rsidRPr="0064435F">
        <w:rPr>
          <w:rFonts w:ascii="Times New Roman" w:hAnsi="Times New Roman"/>
          <w:sz w:val="24"/>
          <w:lang w:val="en-US"/>
        </w:rPr>
        <w:t>(Cornelis et al., 2012)</w:t>
      </w:r>
      <w:r w:rsidR="00A26A5D"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at the minute precision. Here again, the hypothesis that Brussels</w:t>
      </w:r>
      <w:r w:rsidR="00D41779">
        <w:rPr>
          <w:rFonts w:ascii="Times New Roman" w:hAnsi="Times New Roman"/>
          <w:sz w:val="24"/>
          <w:szCs w:val="24"/>
          <w:lang w:val="en-US"/>
        </w:rPr>
        <w:t>’ residents’</w:t>
      </w:r>
      <w:r w:rsidRPr="0064435F">
        <w:rPr>
          <w:rFonts w:ascii="Times New Roman" w:hAnsi="Times New Roman"/>
          <w:sz w:val="24"/>
          <w:szCs w:val="24"/>
          <w:lang w:val="en-US"/>
        </w:rPr>
        <w:t xml:space="preserve"> travelling behaviors have not changed significatively between 201</w:t>
      </w:r>
      <w:r w:rsidR="006F690C" w:rsidRPr="0064435F">
        <w:rPr>
          <w:rFonts w:ascii="Times New Roman" w:hAnsi="Times New Roman"/>
          <w:sz w:val="24"/>
          <w:szCs w:val="24"/>
          <w:lang w:val="en-US"/>
        </w:rPr>
        <w:t>4</w:t>
      </w:r>
      <w:r w:rsidRPr="0064435F">
        <w:rPr>
          <w:rFonts w:ascii="Times New Roman" w:hAnsi="Times New Roman"/>
          <w:sz w:val="24"/>
          <w:szCs w:val="24"/>
          <w:lang w:val="en-US"/>
        </w:rPr>
        <w:t xml:space="preserve"> and 2019 </w:t>
      </w:r>
      <w:proofErr w:type="gramStart"/>
      <w:r w:rsidRPr="0064435F">
        <w:rPr>
          <w:rFonts w:ascii="Times New Roman" w:hAnsi="Times New Roman"/>
          <w:sz w:val="24"/>
          <w:szCs w:val="24"/>
          <w:lang w:val="en-US"/>
        </w:rPr>
        <w:t>is taken</w:t>
      </w:r>
      <w:proofErr w:type="gramEnd"/>
      <w:r w:rsidRPr="0064435F">
        <w:rPr>
          <w:rFonts w:ascii="Times New Roman" w:hAnsi="Times New Roman"/>
          <w:sz w:val="24"/>
          <w:szCs w:val="24"/>
          <w:lang w:val="en-US"/>
        </w:rPr>
        <w:t xml:space="preserve">. The comparison between </w:t>
      </w:r>
      <w:r w:rsidR="00F61246" w:rsidRPr="0064435F">
        <w:rPr>
          <w:rFonts w:ascii="Times New Roman" w:hAnsi="Times New Roman"/>
          <w:sz w:val="24"/>
          <w:szCs w:val="24"/>
          <w:lang w:val="en-US"/>
        </w:rPr>
        <w:t xml:space="preserve">Beldam 2012’s </w:t>
      </w:r>
      <w:r w:rsidR="00A26A5D" w:rsidRPr="0064435F">
        <w:rPr>
          <w:rFonts w:ascii="Times New Roman" w:hAnsi="Times New Roman"/>
          <w:sz w:val="24"/>
          <w:szCs w:val="24"/>
          <w:lang w:val="en-US"/>
        </w:rPr>
        <w:fldChar w:fldCharType="begin"/>
      </w:r>
      <w:r w:rsidR="00A26A5D" w:rsidRPr="0064435F">
        <w:rPr>
          <w:rFonts w:ascii="Times New Roman" w:hAnsi="Times New Roman"/>
          <w:sz w:val="24"/>
          <w:szCs w:val="24"/>
          <w:lang w:val="en-US"/>
        </w:rPr>
        <w:instrText xml:space="preserve"> ADDIN ZOTERO_ITEM CSL_CITATION {"citationID":"1cJaKLAz","properties":{"formattedCitation":"(Cornelis et al., 2012)","plainCitation":"(Cornelis et al., 2012)","noteIndex":0},"citationItems":[{"id":632,"uris":["http://zotero.org/users/8331578/items/VVWF8RU5"],"uri":["http://zotero.org/users/8331578/items/VVWF8RU5"],"itemData":{"id":632,"type":"report","title":"Belgian Daily Mobility 2012 - BELdam Rapport","URL":"https://mobilit.belgium.be/sites/default/files/downloads/Rapport_final_beldamfr.pdf","author":[{"family":"Cornelis","given":"Eric"},{"family":"Hubert","given":"Michel"},{"family":"Huynen","given":"Philippe"},{"family":"Lebrun","given":"Kevin"},{"family":"Patriarche","given":"Geoffroy"},{"family":"De Witte","given":"Astrid"},{"family":"Creemers","given":"Lieve"},{"family":"Declercq","given":"Katrien"},{"family":"Janssens","given":"Davy"},{"family":"Castaigne","given":"Marie"},{"family":"Hollaert","given":"Laurie"},{"family":"Walle","given":"Fabien"}],"accessed":{"date-parts":[["2021",8,10]]},"issued":{"date-parts":[["2012"]]}}}],"schema":"https://github.com/citation-style-language/schema/raw/master/csl-citation.json"} </w:instrText>
      </w:r>
      <w:r w:rsidR="00A26A5D" w:rsidRPr="0064435F">
        <w:rPr>
          <w:rFonts w:ascii="Times New Roman" w:hAnsi="Times New Roman"/>
          <w:sz w:val="24"/>
          <w:szCs w:val="24"/>
          <w:lang w:val="en-US"/>
        </w:rPr>
        <w:fldChar w:fldCharType="separate"/>
      </w:r>
      <w:r w:rsidR="00A26A5D" w:rsidRPr="0064435F">
        <w:rPr>
          <w:rFonts w:ascii="Times New Roman" w:hAnsi="Times New Roman"/>
          <w:sz w:val="24"/>
          <w:lang w:val="en-US"/>
        </w:rPr>
        <w:t>(Cornelis et al., 2012)</w:t>
      </w:r>
      <w:r w:rsidR="00A26A5D" w:rsidRPr="0064435F">
        <w:rPr>
          <w:rFonts w:ascii="Times New Roman" w:hAnsi="Times New Roman"/>
          <w:sz w:val="24"/>
          <w:szCs w:val="24"/>
          <w:lang w:val="en-US"/>
        </w:rPr>
        <w:fldChar w:fldCharType="end"/>
      </w:r>
      <w:r w:rsidR="00A26A5D" w:rsidRPr="0064435F">
        <w:rPr>
          <w:rFonts w:ascii="Times New Roman" w:hAnsi="Times New Roman"/>
          <w:sz w:val="24"/>
          <w:szCs w:val="24"/>
          <w:lang w:val="en-US"/>
        </w:rPr>
        <w:t xml:space="preserve"> </w:t>
      </w:r>
      <w:r w:rsidRPr="0064435F">
        <w:rPr>
          <w:rFonts w:ascii="Times New Roman" w:hAnsi="Times New Roman"/>
          <w:sz w:val="24"/>
          <w:szCs w:val="24"/>
          <w:lang w:val="en-US"/>
        </w:rPr>
        <w:t xml:space="preserve">graphs and Mobel80 graphs </w:t>
      </w:r>
      <w:r w:rsidR="00A26A5D" w:rsidRPr="0064435F">
        <w:rPr>
          <w:rFonts w:ascii="Times New Roman" w:hAnsi="Times New Roman"/>
          <w:sz w:val="24"/>
          <w:szCs w:val="24"/>
          <w:lang w:val="en-US"/>
        </w:rPr>
        <w:fldChar w:fldCharType="begin"/>
      </w:r>
      <w:r w:rsidR="00065CC2" w:rsidRPr="0064435F">
        <w:rPr>
          <w:rFonts w:ascii="Times New Roman" w:hAnsi="Times New Roman"/>
          <w:sz w:val="24"/>
          <w:szCs w:val="24"/>
          <w:lang w:val="en-US"/>
        </w:rPr>
        <w:instrText xml:space="preserve"> ADDIN ZOTERO_ITEM CSL_CITATION {"citationID":"Kga8SYtF","properties":{"formattedCitation":"(Toint, 1999)","plainCitation":"(Toint, 1999)","noteIndex":0},"citationItems":[{"id":656,"uris":["http://zotero.org/users/8331578/items/3VJ3EWEI"],"uri":["http://zotero.org/users/8331578/items/3VJ3EWEI"],"itemData":{"id":656,"type":"speech","language":"fr","title":"Mobilité quotidienne en Belgique","author":[{"family":"Toint","given":"Philippe"}],"issued":{"date-parts":[["1999"]]}}}],"schema":"https://github.com/citation-style-language/schema/raw/master/csl-citation.json"} </w:instrText>
      </w:r>
      <w:r w:rsidR="00A26A5D" w:rsidRPr="0064435F">
        <w:rPr>
          <w:rFonts w:ascii="Times New Roman" w:hAnsi="Times New Roman"/>
          <w:sz w:val="24"/>
          <w:szCs w:val="24"/>
          <w:lang w:val="en-US"/>
        </w:rPr>
        <w:fldChar w:fldCharType="separate"/>
      </w:r>
      <w:r w:rsidR="00A26A5D" w:rsidRPr="0064435F">
        <w:rPr>
          <w:rFonts w:ascii="Times New Roman" w:hAnsi="Times New Roman"/>
          <w:sz w:val="24"/>
          <w:lang w:val="en-US"/>
        </w:rPr>
        <w:t>(Toint, 1999)</w:t>
      </w:r>
      <w:r w:rsidR="00A26A5D"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indeed show no significant change (except the morning pic happening slightly later in 201</w:t>
      </w:r>
      <w:r w:rsidR="00F61246" w:rsidRPr="0064435F">
        <w:rPr>
          <w:rFonts w:ascii="Times New Roman" w:hAnsi="Times New Roman"/>
          <w:sz w:val="24"/>
          <w:szCs w:val="24"/>
          <w:lang w:val="en-US"/>
        </w:rPr>
        <w:t>2</w:t>
      </w:r>
      <w:r w:rsidRPr="0064435F">
        <w:rPr>
          <w:rFonts w:ascii="Times New Roman" w:hAnsi="Times New Roman"/>
          <w:sz w:val="24"/>
          <w:szCs w:val="24"/>
          <w:lang w:val="en-US"/>
        </w:rPr>
        <w:t xml:space="preserve"> than in 1999) in the temporality of the trips between 1999 and 201</w:t>
      </w:r>
      <w:r w:rsidR="00F61246" w:rsidRPr="0064435F">
        <w:rPr>
          <w:rFonts w:ascii="Times New Roman" w:hAnsi="Times New Roman"/>
          <w:sz w:val="24"/>
          <w:szCs w:val="24"/>
          <w:lang w:val="en-US"/>
        </w:rPr>
        <w:t>2</w:t>
      </w:r>
      <w:r w:rsidRPr="0064435F">
        <w:rPr>
          <w:rFonts w:ascii="Times New Roman" w:hAnsi="Times New Roman"/>
          <w:sz w:val="24"/>
          <w:szCs w:val="24"/>
          <w:lang w:val="en-US"/>
        </w:rPr>
        <w:t xml:space="preserve"> which let</w:t>
      </w:r>
      <w:r w:rsidR="006F690C" w:rsidRPr="0064435F">
        <w:rPr>
          <w:rFonts w:ascii="Times New Roman" w:hAnsi="Times New Roman"/>
          <w:sz w:val="24"/>
          <w:szCs w:val="24"/>
          <w:lang w:val="en-US"/>
        </w:rPr>
        <w:t>s</w:t>
      </w:r>
      <w:r w:rsidRPr="0064435F">
        <w:rPr>
          <w:rFonts w:ascii="Times New Roman" w:hAnsi="Times New Roman"/>
          <w:sz w:val="24"/>
          <w:szCs w:val="24"/>
          <w:lang w:val="en-US"/>
        </w:rPr>
        <w:t xml:space="preserve"> think that it still has not changed. The probability distribution for the trips to a leisure place is the result of the weighted sum of all possible leisure presented in Beldam 201</w:t>
      </w:r>
      <w:r w:rsidR="00F61246" w:rsidRPr="0064435F">
        <w:rPr>
          <w:rFonts w:ascii="Times New Roman" w:hAnsi="Times New Roman"/>
          <w:sz w:val="24"/>
          <w:szCs w:val="24"/>
          <w:lang w:val="en-US"/>
        </w:rPr>
        <w:t>2</w:t>
      </w:r>
      <w:r w:rsidRPr="0064435F">
        <w:rPr>
          <w:rFonts w:ascii="Times New Roman" w:hAnsi="Times New Roman"/>
          <w:sz w:val="24"/>
          <w:szCs w:val="24"/>
          <w:lang w:val="en-US"/>
        </w:rPr>
        <w:t xml:space="preserve"> (</w:t>
      </w:r>
      <w:r w:rsidR="00A26A5D" w:rsidRPr="0064435F">
        <w:rPr>
          <w:rFonts w:ascii="Times New Roman" w:hAnsi="Times New Roman"/>
          <w:sz w:val="24"/>
          <w:szCs w:val="24"/>
          <w:lang w:val="en-US"/>
        </w:rPr>
        <w:fldChar w:fldCharType="begin"/>
      </w:r>
      <w:r w:rsidR="00A26A5D" w:rsidRPr="0064435F">
        <w:rPr>
          <w:rFonts w:ascii="Times New Roman" w:hAnsi="Times New Roman"/>
          <w:sz w:val="24"/>
          <w:szCs w:val="24"/>
          <w:lang w:val="en-US"/>
        </w:rPr>
        <w:instrText xml:space="preserve"> ADDIN ZOTERO_ITEM CSL_CITATION {"citationID":"btf4pjTN","properties":{"formattedCitation":"(Cornelis et al., 2012)","plainCitation":"(Cornelis et al., 2012)","noteIndex":0},"citationItems":[{"id":632,"uris":["http://zotero.org/users/8331578/items/VVWF8RU5"],"uri":["http://zotero.org/users/8331578/items/VVWF8RU5"],"itemData":{"id":632,"type":"report","title":"Belgian Daily Mobility 2012 - BELdam Rapport","URL":"https://mobilit.belgium.be/sites/default/files/downloads/Rapport_final_beldamfr.pdf","author":[{"family":"Cornelis","given":"Eric"},{"family":"Hubert","given":"Michel"},{"family":"Huynen","given":"Philippe"},{"family":"Lebrun","given":"Kevin"},{"family":"Patriarche","given":"Geoffroy"},{"family":"De Witte","given":"Astrid"},{"family":"Creemers","given":"Lieve"},{"family":"Declercq","given":"Katrien"},{"family":"Janssens","given":"Davy"},{"family":"Castaigne","given":"Marie"},{"family":"Hollaert","given":"Laurie"},{"family":"Walle","given":"Fabien"}],"accessed":{"date-parts":[["2021",8,10]]},"issued":{"date-parts":[["2012"]]}}}],"schema":"https://github.com/citation-style-language/schema/raw/master/csl-citation.json"} </w:instrText>
      </w:r>
      <w:r w:rsidR="00A26A5D" w:rsidRPr="0064435F">
        <w:rPr>
          <w:rFonts w:ascii="Times New Roman" w:hAnsi="Times New Roman"/>
          <w:sz w:val="24"/>
          <w:szCs w:val="24"/>
          <w:lang w:val="en-US"/>
        </w:rPr>
        <w:fldChar w:fldCharType="separate"/>
      </w:r>
      <w:r w:rsidR="00A26A5D" w:rsidRPr="0064435F">
        <w:rPr>
          <w:rFonts w:ascii="Times New Roman" w:hAnsi="Times New Roman"/>
          <w:sz w:val="24"/>
          <w:lang w:val="en-US"/>
        </w:rPr>
        <w:t>(Cornelis et al., 2012)</w:t>
      </w:r>
      <w:r w:rsidR="00A26A5D" w:rsidRPr="0064435F">
        <w:rPr>
          <w:rFonts w:ascii="Times New Roman" w:hAnsi="Times New Roman"/>
          <w:sz w:val="24"/>
          <w:szCs w:val="24"/>
          <w:lang w:val="en-US"/>
        </w:rPr>
        <w:fldChar w:fldCharType="end"/>
      </w:r>
      <w:r w:rsidR="00672561">
        <w:rPr>
          <w:rFonts w:ascii="Times New Roman" w:hAnsi="Times New Roman"/>
          <w:sz w:val="24"/>
          <w:szCs w:val="24"/>
          <w:lang w:val="en-US"/>
        </w:rPr>
        <w:t xml:space="preserve"> </w:t>
      </w:r>
      <w:r w:rsidRPr="0064435F">
        <w:rPr>
          <w:rFonts w:ascii="Times New Roman" w:hAnsi="Times New Roman"/>
          <w:lang w:val="en-US"/>
        </w:rPr>
        <w:t xml:space="preserve">shopping, </w:t>
      </w:r>
      <w:r w:rsidR="00672561">
        <w:rPr>
          <w:rFonts w:ascii="Times New Roman" w:hAnsi="Times New Roman"/>
          <w:lang w:val="en-US"/>
        </w:rPr>
        <w:t xml:space="preserve">go to a </w:t>
      </w:r>
      <w:r w:rsidRPr="0064435F">
        <w:rPr>
          <w:rFonts w:ascii="Times New Roman" w:hAnsi="Times New Roman"/>
          <w:lang w:val="en-US"/>
        </w:rPr>
        <w:t>service</w:t>
      </w:r>
      <w:r w:rsidR="00672561">
        <w:rPr>
          <w:rFonts w:ascii="Times New Roman" w:hAnsi="Times New Roman"/>
          <w:lang w:val="en-US"/>
        </w:rPr>
        <w:t xml:space="preserve"> provider</w:t>
      </w:r>
      <w:r w:rsidRPr="0064435F">
        <w:rPr>
          <w:rFonts w:ascii="Times New Roman" w:hAnsi="Times New Roman"/>
          <w:lang w:val="en-US"/>
        </w:rPr>
        <w:t xml:space="preserve">, </w:t>
      </w:r>
      <w:r w:rsidR="00672561">
        <w:rPr>
          <w:rFonts w:ascii="Times New Roman" w:hAnsi="Times New Roman"/>
          <w:lang w:val="en-US"/>
        </w:rPr>
        <w:t>for a meal</w:t>
      </w:r>
      <w:r w:rsidRPr="0064435F">
        <w:rPr>
          <w:rFonts w:ascii="Times New Roman" w:hAnsi="Times New Roman"/>
          <w:lang w:val="en-US"/>
        </w:rPr>
        <w:t xml:space="preserve">s, </w:t>
      </w:r>
      <w:r w:rsidR="00672561">
        <w:rPr>
          <w:rFonts w:ascii="Times New Roman" w:hAnsi="Times New Roman"/>
          <w:lang w:val="en-US"/>
        </w:rPr>
        <w:t xml:space="preserve">go to his </w:t>
      </w:r>
      <w:r w:rsidR="00672561" w:rsidRPr="0064435F">
        <w:rPr>
          <w:rFonts w:ascii="Times New Roman" w:hAnsi="Times New Roman"/>
          <w:lang w:val="en-US"/>
        </w:rPr>
        <w:t>family</w:t>
      </w:r>
      <w:r w:rsidRPr="0064435F">
        <w:rPr>
          <w:rFonts w:ascii="Times New Roman" w:hAnsi="Times New Roman"/>
          <w:lang w:val="en-US"/>
        </w:rPr>
        <w:t xml:space="preserve">, </w:t>
      </w:r>
      <w:r w:rsidR="00672561">
        <w:rPr>
          <w:rFonts w:ascii="Times New Roman" w:hAnsi="Times New Roman"/>
          <w:lang w:val="en-US"/>
        </w:rPr>
        <w:t>go for a walk</w:t>
      </w:r>
      <w:r w:rsidRPr="0064435F">
        <w:rPr>
          <w:rFonts w:ascii="Times New Roman" w:hAnsi="Times New Roman"/>
          <w:lang w:val="en-US"/>
        </w:rPr>
        <w:t xml:space="preserve"> </w:t>
      </w:r>
      <w:r w:rsidR="00672561">
        <w:rPr>
          <w:rFonts w:ascii="Times New Roman" w:hAnsi="Times New Roman"/>
          <w:lang w:val="en-US"/>
        </w:rPr>
        <w:t>or</w:t>
      </w:r>
      <w:r w:rsidRPr="0064435F">
        <w:rPr>
          <w:rFonts w:ascii="Times New Roman" w:hAnsi="Times New Roman"/>
          <w:lang w:val="en-US"/>
        </w:rPr>
        <w:t xml:space="preserve"> </w:t>
      </w:r>
      <w:r w:rsidR="00672561">
        <w:rPr>
          <w:rFonts w:ascii="Times New Roman" w:hAnsi="Times New Roman"/>
          <w:lang w:val="en-US"/>
        </w:rPr>
        <w:t>leisure</w:t>
      </w:r>
      <w:r w:rsidRPr="0064435F">
        <w:rPr>
          <w:rFonts w:ascii="Times New Roman" w:hAnsi="Times New Roman"/>
          <w:sz w:val="24"/>
          <w:szCs w:val="24"/>
          <w:lang w:val="en-US"/>
        </w:rPr>
        <w:t xml:space="preserve">). Concerning the trips to the workplace, a difference </w:t>
      </w:r>
      <w:proofErr w:type="gramStart"/>
      <w:r w:rsidRPr="0064435F">
        <w:rPr>
          <w:rFonts w:ascii="Times New Roman" w:hAnsi="Times New Roman"/>
          <w:sz w:val="24"/>
          <w:szCs w:val="24"/>
          <w:lang w:val="en-US"/>
        </w:rPr>
        <w:t>is made</w:t>
      </w:r>
      <w:proofErr w:type="gramEnd"/>
      <w:r w:rsidRPr="0064435F">
        <w:rPr>
          <w:rFonts w:ascii="Times New Roman" w:hAnsi="Times New Roman"/>
          <w:sz w:val="24"/>
          <w:szCs w:val="24"/>
          <w:lang w:val="en-US"/>
        </w:rPr>
        <w:t xml:space="preserve"> between a trip to an actual work and trips to a school (including nursery, kindergarten, primary school, secondary and higher education). The probability distributions can </w:t>
      </w:r>
      <w:proofErr w:type="gramStart"/>
      <w:r w:rsidRPr="0064435F">
        <w:rPr>
          <w:rFonts w:ascii="Times New Roman" w:hAnsi="Times New Roman"/>
          <w:sz w:val="24"/>
          <w:szCs w:val="24"/>
          <w:lang w:val="en-US"/>
        </w:rPr>
        <w:t>be found</w:t>
      </w:r>
      <w:proofErr w:type="gramEnd"/>
      <w:r w:rsidRPr="0064435F">
        <w:rPr>
          <w:rFonts w:ascii="Times New Roman" w:hAnsi="Times New Roman"/>
          <w:sz w:val="24"/>
          <w:szCs w:val="24"/>
          <w:lang w:val="en-US"/>
        </w:rPr>
        <w:t xml:space="preserve"> </w:t>
      </w:r>
      <w:r w:rsidR="00AA3769" w:rsidRPr="0064435F">
        <w:rPr>
          <w:rFonts w:ascii="Times New Roman" w:hAnsi="Times New Roman"/>
          <w:sz w:val="24"/>
          <w:szCs w:val="24"/>
          <w:lang w:val="en-US"/>
        </w:rPr>
        <w:t>on Figures 16 to 19</w:t>
      </w:r>
      <w:r w:rsidRPr="0064435F">
        <w:rPr>
          <w:rFonts w:ascii="Times New Roman" w:hAnsi="Times New Roman"/>
          <w:sz w:val="24"/>
          <w:szCs w:val="24"/>
          <w:lang w:val="en-US"/>
        </w:rPr>
        <w:t xml:space="preserve"> the </w:t>
      </w:r>
      <w:r w:rsidR="00D1697D" w:rsidRPr="0064435F">
        <w:rPr>
          <w:rFonts w:ascii="Times New Roman" w:hAnsi="Times New Roman"/>
          <w:sz w:val="24"/>
          <w:szCs w:val="24"/>
          <w:lang w:val="en-US"/>
        </w:rPr>
        <w:t>A</w:t>
      </w:r>
      <w:r w:rsidRPr="0064435F">
        <w:rPr>
          <w:rFonts w:ascii="Times New Roman" w:hAnsi="Times New Roman"/>
          <w:sz w:val="24"/>
          <w:szCs w:val="24"/>
          <w:lang w:val="en-US"/>
        </w:rPr>
        <w:t xml:space="preserve">ppendix </w:t>
      </w:r>
      <w:r w:rsidR="00AA3769" w:rsidRPr="0064435F">
        <w:rPr>
          <w:rFonts w:ascii="Times New Roman" w:hAnsi="Times New Roman"/>
          <w:sz w:val="24"/>
          <w:szCs w:val="24"/>
          <w:lang w:val="en-US"/>
        </w:rPr>
        <w:t>1</w:t>
      </w:r>
      <w:r w:rsidRPr="0064435F">
        <w:rPr>
          <w:rFonts w:ascii="Times New Roman" w:hAnsi="Times New Roman"/>
          <w:sz w:val="24"/>
          <w:szCs w:val="24"/>
          <w:lang w:val="en-US"/>
        </w:rPr>
        <w:t xml:space="preserve">. </w:t>
      </w:r>
    </w:p>
    <w:p w14:paraId="6029B432" w14:textId="77777777" w:rsidR="00373FD3" w:rsidRPr="0064435F" w:rsidRDefault="00373FD3" w:rsidP="00A77FC4">
      <w:pPr>
        <w:spacing w:line="360" w:lineRule="auto"/>
        <w:jc w:val="both"/>
        <w:rPr>
          <w:rFonts w:ascii="Times New Roman" w:hAnsi="Times New Roman"/>
          <w:sz w:val="24"/>
          <w:szCs w:val="24"/>
          <w:lang w:val="en-US"/>
        </w:rPr>
      </w:pPr>
    </w:p>
    <w:p w14:paraId="37DB2555" w14:textId="18A48C3B" w:rsidR="00D1697D" w:rsidRPr="0064435F" w:rsidRDefault="00A77FC4" w:rsidP="00A77FC4">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When a trip involves the home place or the workplace, its geographic location is already determined. Nevertheless, it is not the case for the leisure places. The methodology applied to determine the leisure place is different from Pr. Kornhauser</w:t>
      </w:r>
      <w:r w:rsidR="00A26A5D" w:rsidRPr="0064435F">
        <w:rPr>
          <w:rFonts w:ascii="Times New Roman" w:hAnsi="Times New Roman"/>
          <w:sz w:val="24"/>
          <w:szCs w:val="24"/>
          <w:lang w:val="en-US"/>
        </w:rPr>
        <w:t xml:space="preserve"> </w:t>
      </w:r>
      <w:r w:rsidR="00A26A5D" w:rsidRPr="0064435F">
        <w:rPr>
          <w:rFonts w:ascii="Times New Roman" w:hAnsi="Times New Roman"/>
          <w:sz w:val="24"/>
          <w:szCs w:val="24"/>
          <w:lang w:val="en-US"/>
        </w:rPr>
        <w:fldChar w:fldCharType="begin"/>
      </w:r>
      <w:r w:rsidR="00A26A5D" w:rsidRPr="0064435F">
        <w:rPr>
          <w:rFonts w:ascii="Times New Roman" w:hAnsi="Times New Roman"/>
          <w:sz w:val="24"/>
          <w:szCs w:val="24"/>
          <w:lang w:val="en-US"/>
        </w:rPr>
        <w:instrText xml:space="preserve"> ADDIN ZOTERO_ITEM CSL_CITATION {"citationID":"o2gbuj3T","properties":{"formattedCitation":"(Kornhauser et al., 2012)","plainCitation":"(Kornhauser et al., 2012)","noteIndex":0},"citationItems":[{"id":214,"uris":["http://zotero.org/users/8331578/items/MQGKZJ62"],"uri":["http://zotero.org/users/8331578/items/MQGKZJ62"],"itemData":{"id":214,"type":"report","abstract":"In the state of New Jersey, there is a growing need for accurate travel demand data for use in transportation systems analysis. Traditional travel survey techniques are often too expensive and fail to capture key segments of the population. Instead, using data from the US Census and other sources, a population was synthesized that is demographically largely identical to that of New Jersey and forecast the travel needs and desires for each resident in this population on an average weekday. Each resident was assigned key defining features including an age, gender, place of residence, demographic description (i.e. student, worker, retired, etc.), place of employment, and place of education. Using various distributional assumptions on trip chains and behavioral needs and choices, a NJ Trip File was generated that contains an individualized record for every trip each resident makes, detailing precisely where and when each trip originates and where each trip ends. The end result of our project is a data driven, spatial, and temporal process that characterizes the individual demand for travel in New Jersey that can be used for a variety of applications from designing PRT (Personal Rapid Transit) networks to anticipating infrastructure overloads.","language":"en","page":"70","publisher":"Department of Operations Research &amp; Financial Engineering Princeton University","source":"Zotero","title":"Synthesizing Individual Travel Demand in New Jersey","author":[{"family":"Kornhauser","given":"Alain L."},{"family":"Acciarito","given":"Philip"},{"family":"Brownell","given":"Christopher"},{"family":"Clemens","given":"Blake"},{"family":"Fox","given":"Charles"},{"family":"Germain","given":"Sarah"},{"family":"Kumar","given":"Akshay"},{"family":"Markiewicz","given":"Michael"},{"family":"Wenzlau","given":"Tim"},{"family":"Quintero","given":"Luis"},{"family":"Stroeble","given":"Spencer"},{"family":"Webb","given":"Natalie"},{"family":"Delgado-Medrano GS","given":"Heber"},{"family":"Mufti GS","given":"Talal"},{"family":"Alamanda","given":"Bharath"}],"issued":{"date-parts":[["2012",1]]}}}],"schema":"https://github.com/citation-style-language/schema/raw/master/csl-citation.json"} </w:instrText>
      </w:r>
      <w:r w:rsidR="00A26A5D" w:rsidRPr="0064435F">
        <w:rPr>
          <w:rFonts w:ascii="Times New Roman" w:hAnsi="Times New Roman"/>
          <w:sz w:val="24"/>
          <w:szCs w:val="24"/>
          <w:lang w:val="en-US"/>
        </w:rPr>
        <w:fldChar w:fldCharType="separate"/>
      </w:r>
      <w:r w:rsidR="00A26A5D" w:rsidRPr="0064435F">
        <w:rPr>
          <w:rFonts w:ascii="Times New Roman" w:hAnsi="Times New Roman"/>
          <w:sz w:val="24"/>
          <w:lang w:val="en-US"/>
        </w:rPr>
        <w:t>(Kornhauser et al., 2012)</w:t>
      </w:r>
      <w:r w:rsidR="00A26A5D"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because those data were not available for Brussels. He indeed used the list of leisure place</w:t>
      </w:r>
      <w:r w:rsidR="00D1697D" w:rsidRPr="0064435F">
        <w:rPr>
          <w:rFonts w:ascii="Times New Roman" w:hAnsi="Times New Roman"/>
          <w:sz w:val="24"/>
          <w:szCs w:val="24"/>
          <w:lang w:val="en-US"/>
        </w:rPr>
        <w:t>s</w:t>
      </w:r>
      <w:r w:rsidRPr="0064435F">
        <w:rPr>
          <w:rFonts w:ascii="Times New Roman" w:hAnsi="Times New Roman"/>
          <w:sz w:val="24"/>
          <w:szCs w:val="24"/>
          <w:lang w:val="en-US"/>
        </w:rPr>
        <w:t xml:space="preserve"> and defined patrons for the ratio of customers per employee per NACEBEL code. The process applied in this thesis is more deductive. To determine the sector of the leisure, the probability distribution of the length trips </w:t>
      </w:r>
      <w:r w:rsidR="00A26A5D" w:rsidRPr="0064435F">
        <w:rPr>
          <w:rFonts w:ascii="Times New Roman" w:hAnsi="Times New Roman"/>
          <w:sz w:val="24"/>
          <w:szCs w:val="24"/>
          <w:lang w:val="en-US"/>
        </w:rPr>
        <w:fldChar w:fldCharType="begin"/>
      </w:r>
      <w:r w:rsidR="00A26A5D" w:rsidRPr="0064435F">
        <w:rPr>
          <w:rFonts w:ascii="Times New Roman" w:hAnsi="Times New Roman"/>
          <w:sz w:val="24"/>
          <w:szCs w:val="24"/>
          <w:lang w:val="en-US"/>
        </w:rPr>
        <w:instrText xml:space="preserve"> ADDIN ZOTERO_ITEM CSL_CITATION {"citationID":"BMOIwMBe","properties":{"formattedCitation":"(Cornelis et al., 2012)","plainCitation":"(Cornelis et al., 2012)","noteIndex":0},"citationItems":[{"id":632,"uris":["http://zotero.org/users/8331578/items/VVWF8RU5"],"uri":["http://zotero.org/users/8331578/items/VVWF8RU5"],"itemData":{"id":632,"type":"report","title":"Belgian Daily Mobility 2012 - BELdam Rapport","URL":"https://mobilit.belgium.be/sites/default/files/downloads/Rapport_final_beldamfr.pdf","author":[{"family":"Cornelis","given":"Eric"},{"family":"Hubert","given":"Michel"},{"family":"Huynen","given":"Philippe"},{"family":"Lebrun","given":"Kevin"},{"family":"Patriarche","given":"Geoffroy"},{"family":"De Witte","given":"Astrid"},{"family":"Creemers","given":"Lieve"},{"family":"Declercq","given":"Katrien"},{"family":"Janssens","given":"Davy"},{"family":"Castaigne","given":"Marie"},{"family":"Hollaert","given":"Laurie"},{"family":"Walle","given":"Fabien"}],"accessed":{"date-parts":[["2021",8,10]]},"issued":{"date-parts":[["2012"]]}}}],"schema":"https://github.com/citation-style-language/schema/raw/master/csl-citation.json"} </w:instrText>
      </w:r>
      <w:r w:rsidR="00A26A5D" w:rsidRPr="0064435F">
        <w:rPr>
          <w:rFonts w:ascii="Times New Roman" w:hAnsi="Times New Roman"/>
          <w:sz w:val="24"/>
          <w:szCs w:val="24"/>
          <w:lang w:val="en-US"/>
        </w:rPr>
        <w:fldChar w:fldCharType="separate"/>
      </w:r>
      <w:r w:rsidR="00A26A5D" w:rsidRPr="0064435F">
        <w:rPr>
          <w:rFonts w:ascii="Times New Roman" w:hAnsi="Times New Roman"/>
          <w:sz w:val="24"/>
          <w:lang w:val="en-US"/>
        </w:rPr>
        <w:t>(Cornelis et al., 2012)</w:t>
      </w:r>
      <w:r w:rsidR="00A26A5D" w:rsidRPr="0064435F">
        <w:rPr>
          <w:rFonts w:ascii="Times New Roman" w:hAnsi="Times New Roman"/>
          <w:sz w:val="24"/>
          <w:szCs w:val="24"/>
          <w:lang w:val="en-US"/>
        </w:rPr>
        <w:fldChar w:fldCharType="end"/>
      </w:r>
      <w:r w:rsidR="00A26A5D" w:rsidRPr="0064435F">
        <w:rPr>
          <w:rFonts w:ascii="Times New Roman" w:hAnsi="Times New Roman"/>
          <w:sz w:val="24"/>
          <w:szCs w:val="24"/>
          <w:lang w:val="en-US"/>
        </w:rPr>
        <w:t xml:space="preserve"> </w:t>
      </w:r>
      <w:r w:rsidRPr="0064435F">
        <w:rPr>
          <w:rFonts w:ascii="Times New Roman" w:hAnsi="Times New Roman"/>
          <w:sz w:val="24"/>
          <w:szCs w:val="24"/>
          <w:lang w:val="en-US"/>
        </w:rPr>
        <w:t xml:space="preserve">is used. Knowing the sector of the origin of the trip and a length randomly pick according to the probability distribution, a list of </w:t>
      </w:r>
      <w:proofErr w:type="gramStart"/>
      <w:r w:rsidRPr="0064435F">
        <w:rPr>
          <w:rFonts w:ascii="Times New Roman" w:hAnsi="Times New Roman"/>
          <w:sz w:val="24"/>
          <w:szCs w:val="24"/>
          <w:lang w:val="en-US"/>
        </w:rPr>
        <w:t>possible sectors</w:t>
      </w:r>
      <w:proofErr w:type="gramEnd"/>
      <w:r w:rsidRPr="0064435F">
        <w:rPr>
          <w:rFonts w:ascii="Times New Roman" w:hAnsi="Times New Roman"/>
          <w:sz w:val="24"/>
          <w:szCs w:val="24"/>
          <w:lang w:val="en-US"/>
        </w:rPr>
        <w:t xml:space="preserve"> is easily determined. The exact sector of the leisure destination </w:t>
      </w:r>
      <w:proofErr w:type="gramStart"/>
      <w:r w:rsidRPr="0064435F">
        <w:rPr>
          <w:rFonts w:ascii="Times New Roman" w:hAnsi="Times New Roman"/>
          <w:sz w:val="24"/>
          <w:szCs w:val="24"/>
          <w:lang w:val="en-US"/>
        </w:rPr>
        <w:t>is then randomly picked</w:t>
      </w:r>
      <w:proofErr w:type="gramEnd"/>
      <w:r w:rsidRPr="0064435F">
        <w:rPr>
          <w:rFonts w:ascii="Times New Roman" w:hAnsi="Times New Roman"/>
          <w:sz w:val="24"/>
          <w:szCs w:val="24"/>
          <w:lang w:val="en-US"/>
        </w:rPr>
        <w:t xml:space="preserve"> from this list. Once again, the probability distribution used here corresponds to 201</w:t>
      </w:r>
      <w:r w:rsidR="00F61246" w:rsidRPr="0064435F">
        <w:rPr>
          <w:rFonts w:ascii="Times New Roman" w:hAnsi="Times New Roman"/>
          <w:sz w:val="24"/>
          <w:szCs w:val="24"/>
          <w:lang w:val="en-US"/>
        </w:rPr>
        <w:t>2</w:t>
      </w:r>
      <w:r w:rsidRPr="0064435F">
        <w:rPr>
          <w:rFonts w:ascii="Times New Roman" w:hAnsi="Times New Roman"/>
          <w:sz w:val="24"/>
          <w:szCs w:val="24"/>
          <w:lang w:val="en-US"/>
        </w:rPr>
        <w:t xml:space="preserve"> trips. However, between 1999 and 201</w:t>
      </w:r>
      <w:r w:rsidR="00F61246" w:rsidRPr="0064435F">
        <w:rPr>
          <w:rFonts w:ascii="Times New Roman" w:hAnsi="Times New Roman"/>
          <w:sz w:val="24"/>
          <w:szCs w:val="24"/>
          <w:lang w:val="en-US"/>
        </w:rPr>
        <w:t>2</w:t>
      </w:r>
      <w:r w:rsidRPr="0064435F">
        <w:rPr>
          <w:rFonts w:ascii="Times New Roman" w:hAnsi="Times New Roman"/>
          <w:sz w:val="24"/>
          <w:szCs w:val="24"/>
          <w:lang w:val="en-US"/>
        </w:rPr>
        <w:t xml:space="preserve">, the average trip length as changed from 12 km to 12,3 km which is not a big change </w:t>
      </w:r>
      <w:r w:rsidR="00A26A5D" w:rsidRPr="0064435F">
        <w:rPr>
          <w:rFonts w:ascii="Times New Roman" w:hAnsi="Times New Roman"/>
          <w:sz w:val="24"/>
          <w:szCs w:val="24"/>
          <w:lang w:val="en-US"/>
        </w:rPr>
        <w:fldChar w:fldCharType="begin"/>
      </w:r>
      <w:r w:rsidR="00A26A5D" w:rsidRPr="0064435F">
        <w:rPr>
          <w:rFonts w:ascii="Times New Roman" w:hAnsi="Times New Roman"/>
          <w:sz w:val="24"/>
          <w:szCs w:val="24"/>
          <w:lang w:val="en-US"/>
        </w:rPr>
        <w:instrText xml:space="preserve"> ADDIN ZOTERO_ITEM CSL_CITATION {"citationID":"3MNHbYPG","properties":{"formattedCitation":"(Cornelis et al., 2012)","plainCitation":"(Cornelis et al., 2012)","noteIndex":0},"citationItems":[{"id":632,"uris":["http://zotero.org/users/8331578/items/VVWF8RU5"],"uri":["http://zotero.org/users/8331578/items/VVWF8RU5"],"itemData":{"id":632,"type":"report","title":"Belgian Daily Mobility 2012 - BELdam Rapport","URL":"https://mobilit.belgium.be/sites/default/files/downloads/Rapport_final_beldamfr.pdf","author":[{"family":"Cornelis","given":"Eric"},{"family":"Hubert","given":"Michel"},{"family":"Huynen","given":"Philippe"},{"family":"Lebrun","given":"Kevin"},{"family":"Patriarche","given":"Geoffroy"},{"family":"De Witte","given":"Astrid"},{"family":"Creemers","given":"Lieve"},{"family":"Declercq","given":"Katrien"},{"family":"Janssens","given":"Davy"},{"family":"Castaigne","given":"Marie"},{"family":"Hollaert","given":"Laurie"},{"family":"Walle","given":"Fabien"}],"accessed":{"date-parts":[["2021",8,10]]},"issued":{"date-parts":[["2012"]]}}}],"schema":"https://github.com/citation-style-language/schema/raw/master/csl-citation.json"} </w:instrText>
      </w:r>
      <w:r w:rsidR="00A26A5D" w:rsidRPr="0064435F">
        <w:rPr>
          <w:rFonts w:ascii="Times New Roman" w:hAnsi="Times New Roman"/>
          <w:sz w:val="24"/>
          <w:szCs w:val="24"/>
          <w:lang w:val="en-US"/>
        </w:rPr>
        <w:fldChar w:fldCharType="separate"/>
      </w:r>
      <w:r w:rsidR="00A26A5D" w:rsidRPr="0064435F">
        <w:rPr>
          <w:rFonts w:ascii="Times New Roman" w:hAnsi="Times New Roman"/>
          <w:sz w:val="24"/>
          <w:lang w:val="en-US"/>
        </w:rPr>
        <w:t>(Cornelis et al., 2012)</w:t>
      </w:r>
      <w:r w:rsidR="00A26A5D" w:rsidRPr="0064435F">
        <w:rPr>
          <w:rFonts w:ascii="Times New Roman" w:hAnsi="Times New Roman"/>
          <w:sz w:val="24"/>
          <w:szCs w:val="24"/>
          <w:lang w:val="en-US"/>
        </w:rPr>
        <w:fldChar w:fldCharType="end"/>
      </w:r>
      <w:r w:rsidR="00A26A5D" w:rsidRPr="0064435F">
        <w:rPr>
          <w:rFonts w:ascii="Times New Roman" w:hAnsi="Times New Roman"/>
          <w:sz w:val="24"/>
          <w:szCs w:val="24"/>
          <w:lang w:val="en-US"/>
        </w:rPr>
        <w:t>.</w:t>
      </w:r>
      <w:r w:rsidRPr="0064435F">
        <w:rPr>
          <w:rFonts w:ascii="Times New Roman" w:hAnsi="Times New Roman"/>
          <w:sz w:val="24"/>
          <w:szCs w:val="24"/>
          <w:lang w:val="en-US"/>
        </w:rPr>
        <w:t xml:space="preserve"> </w:t>
      </w:r>
    </w:p>
    <w:p w14:paraId="7D52EF75" w14:textId="2CC3D9E5" w:rsidR="00FE193F" w:rsidRDefault="00FE193F">
      <w:pPr>
        <w:rPr>
          <w:rFonts w:ascii="Times New Roman" w:hAnsi="Times New Roman"/>
          <w:sz w:val="24"/>
          <w:szCs w:val="24"/>
          <w:lang w:val="en-US"/>
        </w:rPr>
      </w:pPr>
      <w:r>
        <w:rPr>
          <w:rFonts w:ascii="Times New Roman" w:hAnsi="Times New Roman"/>
          <w:sz w:val="24"/>
          <w:szCs w:val="24"/>
          <w:lang w:val="en-US"/>
        </w:rPr>
        <w:br w:type="page"/>
      </w:r>
    </w:p>
    <w:p w14:paraId="0DD3FE1C" w14:textId="1E3F9395" w:rsidR="00A77FC4" w:rsidRDefault="001F1FC0" w:rsidP="00A77FC4">
      <w:pPr>
        <w:spacing w:line="360" w:lineRule="auto"/>
        <w:jc w:val="both"/>
        <w:rPr>
          <w:rFonts w:ascii="Times New Roman" w:hAnsi="Times New Roman"/>
          <w:sz w:val="24"/>
          <w:szCs w:val="24"/>
          <w:lang w:val="en-US"/>
        </w:rPr>
      </w:pPr>
      <w:r w:rsidRPr="0064435F">
        <w:rPr>
          <w:rFonts w:ascii="Times New Roman" w:hAnsi="Times New Roman"/>
          <w:sz w:val="24"/>
          <w:szCs w:val="24"/>
          <w:lang w:val="en-US"/>
        </w:rPr>
        <w:lastRenderedPageBreak/>
        <w:t xml:space="preserve">Such as in </w:t>
      </w:r>
      <w:r w:rsidR="00FB3DB0" w:rsidRPr="0064435F">
        <w:rPr>
          <w:rFonts w:ascii="Times New Roman" w:hAnsi="Times New Roman"/>
          <w:sz w:val="24"/>
          <w:szCs w:val="24"/>
          <w:lang w:val="en-US"/>
        </w:rPr>
        <w:t>Burns</w:t>
      </w:r>
      <w:r w:rsidRPr="0064435F">
        <w:rPr>
          <w:rFonts w:ascii="Times New Roman" w:hAnsi="Times New Roman"/>
          <w:sz w:val="24"/>
          <w:szCs w:val="24"/>
          <w:lang w:val="en-US"/>
        </w:rPr>
        <w:t>’</w:t>
      </w:r>
      <w:r w:rsidR="00FB3DB0" w:rsidRPr="0064435F">
        <w:rPr>
          <w:rFonts w:ascii="Times New Roman" w:hAnsi="Times New Roman"/>
          <w:sz w:val="24"/>
          <w:szCs w:val="24"/>
          <w:lang w:val="en-US"/>
        </w:rPr>
        <w:t xml:space="preserve"> </w:t>
      </w:r>
      <w:r w:rsidR="00FB3DB0" w:rsidRPr="0064435F">
        <w:rPr>
          <w:rFonts w:ascii="Times New Roman" w:hAnsi="Times New Roman"/>
          <w:sz w:val="24"/>
          <w:szCs w:val="24"/>
          <w:lang w:val="en-US"/>
        </w:rPr>
        <w:fldChar w:fldCharType="begin"/>
      </w:r>
      <w:r w:rsidR="00FB3DB0" w:rsidRPr="0064435F">
        <w:rPr>
          <w:rFonts w:ascii="Times New Roman" w:hAnsi="Times New Roman"/>
          <w:sz w:val="24"/>
          <w:szCs w:val="24"/>
          <w:lang w:val="en-US"/>
        </w:rPr>
        <w:instrText xml:space="preserve"> ADDIN ZOTERO_ITEM CSL_CITATION {"citationID":"vhcVwp1p","properties":{"formattedCitation":"(Burns, 2013)","plainCitation":"(Burns, 2013)","dontUpdate":true,"noteIndex":0},"citationItems":[{"id":251,"uris":["http://zotero.org/users/8331578/items/ESGY4RUI"],"uri":["http://zotero.org/users/8331578/items/ESGY4RUI"],"itemData":{"id":251,"type":"article-journal","container-title":"Nature","DOI":"10.1038/497181a","ISSN":"0028-0836, 1476-4687","issue":"7448","journalAbbreviation":"Nature","language":"en","page":"181-182","source":"DOI.org (Crossref)","title":"A vision of our transport future","volume":"497","author":[{"family":"Burns","given":"Lawrence D."}],"issued":{"date-parts":[["2013",5]]}}}],"schema":"https://github.com/citation-style-language/schema/raw/master/csl-citation.json"} </w:instrText>
      </w:r>
      <w:r w:rsidR="00FB3DB0" w:rsidRPr="0064435F">
        <w:rPr>
          <w:rFonts w:ascii="Times New Roman" w:hAnsi="Times New Roman"/>
          <w:sz w:val="24"/>
          <w:szCs w:val="24"/>
          <w:lang w:val="en-US"/>
        </w:rPr>
        <w:fldChar w:fldCharType="separate"/>
      </w:r>
      <w:r w:rsidR="00FB3DB0" w:rsidRPr="0064435F">
        <w:rPr>
          <w:rFonts w:ascii="Times New Roman" w:hAnsi="Times New Roman"/>
          <w:sz w:val="24"/>
          <w:lang w:val="en-US"/>
        </w:rPr>
        <w:t>(2013)</w:t>
      </w:r>
      <w:r w:rsidR="00FB3DB0"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and </w:t>
      </w:r>
      <w:r w:rsidR="009539A1" w:rsidRPr="0064435F">
        <w:rPr>
          <w:rFonts w:ascii="Times New Roman" w:hAnsi="Times New Roman"/>
          <w:sz w:val="24"/>
          <w:szCs w:val="24"/>
          <w:lang w:val="en-US"/>
        </w:rPr>
        <w:t>Loeb &amp; Kockelman</w:t>
      </w:r>
      <w:r w:rsidRPr="0064435F">
        <w:rPr>
          <w:rFonts w:ascii="Times New Roman" w:hAnsi="Times New Roman"/>
          <w:sz w:val="24"/>
          <w:szCs w:val="24"/>
          <w:lang w:val="en-US"/>
        </w:rPr>
        <w:t xml:space="preserve">’s </w:t>
      </w:r>
      <w:r w:rsidR="009539A1" w:rsidRPr="0064435F">
        <w:rPr>
          <w:rFonts w:ascii="Times New Roman" w:hAnsi="Times New Roman"/>
          <w:sz w:val="24"/>
          <w:szCs w:val="24"/>
          <w:lang w:val="en-US"/>
        </w:rPr>
        <w:fldChar w:fldCharType="begin"/>
      </w:r>
      <w:r w:rsidR="00FB3DB0" w:rsidRPr="0064435F">
        <w:rPr>
          <w:rFonts w:ascii="Times New Roman" w:hAnsi="Times New Roman"/>
          <w:sz w:val="24"/>
          <w:szCs w:val="24"/>
          <w:lang w:val="en-US"/>
        </w:rPr>
        <w:instrText xml:space="preserve"> ADDIN ZOTERO_ITEM CSL_CITATION {"citationID":"CvC5yzv8","properties":{"formattedCitation":"(Loeb &amp; Kockelman, 2019)","plainCitation":"(Loeb &amp; Kockelman, 2019)","dontUpdate":true,"noteIndex":0},"citationItems":[{"id":640,"uris":["http://zotero.org/users/8331578/items/MHBTXGYV"],"uri":["http://zotero.org/users/8331578/items/MHBTXGYV"],"itemData":{"id":640,"type":"article-newspaper","container-title":"Transportation Research Part A","edition":"121","page":"374-385","title":"Fleet performance and cost evaluation of a shared autonomous electric vehicle fleet: a case study for Austin, Texas","author":[{"family":"Loeb","given":"Benjamin"},{"family":"Kockelman","given":"Kara"}],"issued":{"date-parts":[["2019"]]}}}],"schema":"https://github.com/citation-style-language/schema/raw/master/csl-citation.json"} </w:instrText>
      </w:r>
      <w:r w:rsidR="009539A1" w:rsidRPr="0064435F">
        <w:rPr>
          <w:rFonts w:ascii="Times New Roman" w:hAnsi="Times New Roman"/>
          <w:sz w:val="24"/>
          <w:szCs w:val="24"/>
          <w:lang w:val="en-US"/>
        </w:rPr>
        <w:fldChar w:fldCharType="separate"/>
      </w:r>
      <w:r w:rsidR="009539A1" w:rsidRPr="0064435F">
        <w:rPr>
          <w:rFonts w:ascii="Times New Roman" w:hAnsi="Times New Roman"/>
          <w:sz w:val="24"/>
          <w:lang w:val="en-US"/>
        </w:rPr>
        <w:t>(2019)</w:t>
      </w:r>
      <w:r w:rsidR="009539A1"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simulations, a</w:t>
      </w:r>
      <w:r w:rsidR="00A77FC4" w:rsidRPr="0064435F">
        <w:rPr>
          <w:rFonts w:ascii="Times New Roman" w:hAnsi="Times New Roman"/>
          <w:sz w:val="24"/>
          <w:szCs w:val="24"/>
          <w:lang w:val="en-US"/>
        </w:rPr>
        <w:t xml:space="preserve">ll distances are computed </w:t>
      </w:r>
      <w:r w:rsidR="00D1697D" w:rsidRPr="0064435F">
        <w:rPr>
          <w:rFonts w:ascii="Times New Roman" w:hAnsi="Times New Roman"/>
          <w:sz w:val="24"/>
          <w:szCs w:val="24"/>
          <w:lang w:val="en-US"/>
        </w:rPr>
        <w:t>as beelines</w:t>
      </w:r>
      <w:r w:rsidR="00A77FC4" w:rsidRPr="0064435F">
        <w:rPr>
          <w:rFonts w:ascii="Times New Roman" w:hAnsi="Times New Roman"/>
          <w:sz w:val="24"/>
          <w:szCs w:val="24"/>
          <w:lang w:val="en-US"/>
        </w:rPr>
        <w:t xml:space="preserve"> from the centroid of the sector of the origin to the sector of the destination according to </w:t>
      </w:r>
      <w:r w:rsidR="00AA3769" w:rsidRPr="0064435F">
        <w:rPr>
          <w:rFonts w:ascii="Times New Roman" w:hAnsi="Times New Roman"/>
          <w:sz w:val="24"/>
          <w:szCs w:val="24"/>
          <w:lang w:val="en-US"/>
        </w:rPr>
        <w:t>Equations 1 to 3</w:t>
      </w:r>
      <w:r w:rsidR="00A26A5D" w:rsidRPr="0064435F">
        <w:rPr>
          <w:rFonts w:ascii="Times New Roman" w:hAnsi="Times New Roman"/>
          <w:sz w:val="24"/>
          <w:szCs w:val="24"/>
          <w:lang w:val="en-US"/>
        </w:rPr>
        <w:t xml:space="preserve"> </w:t>
      </w:r>
      <w:r w:rsidR="00A26A5D" w:rsidRPr="0064435F">
        <w:rPr>
          <w:rFonts w:ascii="Times New Roman" w:hAnsi="Times New Roman"/>
          <w:sz w:val="24"/>
          <w:szCs w:val="24"/>
          <w:lang w:val="en-US"/>
        </w:rPr>
        <w:fldChar w:fldCharType="begin"/>
      </w:r>
      <w:r w:rsidR="00A26A5D" w:rsidRPr="0064435F">
        <w:rPr>
          <w:rFonts w:ascii="Times New Roman" w:hAnsi="Times New Roman"/>
          <w:sz w:val="24"/>
          <w:szCs w:val="24"/>
          <w:lang w:val="en-US"/>
        </w:rPr>
        <w:instrText xml:space="preserve"> ADDIN ZOTERO_ITEM CSL_CITATION {"citationID":"uQNsy3n9","properties":{"formattedCitation":"(Lafon, 2020)","plainCitation":"(Lafon, 2020)","noteIndex":0},"citationItems":[{"id":67,"uris":["http://zotero.org/users/8331578/items/8Z7SLLAY"],"uri":["http://zotero.org/users/8331578/items/8Z7SLLAY"],"itemData":{"id":67,"type":"webpage","title":"Calcul de distance avec latitudes et longitudes","URL":"http://villemin.gerard.free.fr/aGeograp/Distance.htm#bilan","author":[{"family":"Lafon","given":"Loïc"}],"accessed":{"date-parts":[["2021",8,10]]},"issued":{"date-parts":[["2020",8,10]]}}}],"schema":"https://github.com/citation-style-language/schema/raw/master/csl-citation.json"} </w:instrText>
      </w:r>
      <w:r w:rsidR="00A26A5D" w:rsidRPr="0064435F">
        <w:rPr>
          <w:rFonts w:ascii="Times New Roman" w:hAnsi="Times New Roman"/>
          <w:sz w:val="24"/>
          <w:szCs w:val="24"/>
          <w:lang w:val="en-US"/>
        </w:rPr>
        <w:fldChar w:fldCharType="separate"/>
      </w:r>
      <w:r w:rsidR="00A26A5D" w:rsidRPr="0064435F">
        <w:rPr>
          <w:rFonts w:ascii="Times New Roman" w:hAnsi="Times New Roman"/>
          <w:sz w:val="24"/>
          <w:lang w:val="en-US"/>
        </w:rPr>
        <w:t>(Lafon, 2020)</w:t>
      </w:r>
      <w:r w:rsidR="00A26A5D" w:rsidRPr="0064435F">
        <w:rPr>
          <w:rFonts w:ascii="Times New Roman" w:hAnsi="Times New Roman"/>
          <w:sz w:val="24"/>
          <w:szCs w:val="24"/>
          <w:lang w:val="en-US"/>
        </w:rPr>
        <w:fldChar w:fldCharType="end"/>
      </w:r>
      <w:r w:rsidR="00A77FC4" w:rsidRPr="0064435F">
        <w:rPr>
          <w:rFonts w:ascii="Times New Roman" w:hAnsi="Times New Roman"/>
          <w:sz w:val="24"/>
          <w:szCs w:val="24"/>
          <w:lang w:val="en-US"/>
        </w:rPr>
        <w:t xml:space="preserve">. While the duration of the trip results in the division of this distance by the average car speed in Brussels: 23.7 km/h </w:t>
      </w:r>
      <w:r w:rsidR="00A26A5D" w:rsidRPr="0064435F">
        <w:rPr>
          <w:rFonts w:ascii="Times New Roman" w:hAnsi="Times New Roman"/>
          <w:sz w:val="24"/>
          <w:szCs w:val="24"/>
          <w:lang w:val="en-US"/>
        </w:rPr>
        <w:fldChar w:fldCharType="begin"/>
      </w:r>
      <w:r w:rsidR="00A26A5D" w:rsidRPr="0064435F">
        <w:rPr>
          <w:rFonts w:ascii="Times New Roman" w:hAnsi="Times New Roman"/>
          <w:sz w:val="24"/>
          <w:szCs w:val="24"/>
          <w:lang w:val="en-US"/>
        </w:rPr>
        <w:instrText xml:space="preserve"> ADDIN ZOTERO_ITEM CSL_CITATION {"citationID":"ALgZIbt4","properties":{"formattedCitation":"(Lebrun et al., 2013)","plainCitation":"(Lebrun et al., 2013)","noteIndex":0},"citationItems":[{"id":625,"uris":["http://zotero.org/users/8331578/items/YWIAWTK8"],"uri":["http://zotero.org/users/8331578/items/YWIAWTK8"],"itemData":{"id":625,"type":"report","event-place":"Bruxelles","language":"FR","publisher":"Brussels UrbIS CIRB","publisher-place":"Bruxelles","title":"Cahiers de l’Observatoire de la mobilité de la Région de Bruxelles-Capitale - Cahier 2","URL":"https://mobilite-mobiliteit.brussels/sites/default/files/cahiers_mobilite-2_.pdf","author":[{"family":"Lebrun","given":"Kevin"},{"family":"Hubert","given":"Michel"},{"family":"Huynen","given":"Philippe"},{"family":"De Witte","given":"Astrid"},{"family":"Macharis","given":"Cathy"}],"accessed":{"date-parts":[["2021",8,10]]},"issued":{"date-parts":[["2013"]]}}}],"schema":"https://github.com/citation-style-language/schema/raw/master/csl-citation.json"} </w:instrText>
      </w:r>
      <w:r w:rsidR="00A26A5D" w:rsidRPr="0064435F">
        <w:rPr>
          <w:rFonts w:ascii="Times New Roman" w:hAnsi="Times New Roman"/>
          <w:sz w:val="24"/>
          <w:szCs w:val="24"/>
          <w:lang w:val="en-US"/>
        </w:rPr>
        <w:fldChar w:fldCharType="separate"/>
      </w:r>
      <w:r w:rsidR="00A26A5D" w:rsidRPr="0064435F">
        <w:rPr>
          <w:rFonts w:ascii="Times New Roman" w:hAnsi="Times New Roman"/>
          <w:sz w:val="24"/>
          <w:lang w:val="en-US"/>
        </w:rPr>
        <w:t>(Lebrun et al., 2013)</w:t>
      </w:r>
      <w:r w:rsidR="00A26A5D" w:rsidRPr="0064435F">
        <w:rPr>
          <w:rFonts w:ascii="Times New Roman" w:hAnsi="Times New Roman"/>
          <w:sz w:val="24"/>
          <w:szCs w:val="24"/>
          <w:lang w:val="en-US"/>
        </w:rPr>
        <w:fldChar w:fldCharType="end"/>
      </w:r>
      <w:r w:rsidR="00A26A5D" w:rsidRPr="0064435F">
        <w:rPr>
          <w:rFonts w:ascii="Times New Roman" w:hAnsi="Times New Roman"/>
          <w:sz w:val="24"/>
          <w:szCs w:val="24"/>
          <w:lang w:val="en-US"/>
        </w:rPr>
        <w:t>.</w:t>
      </w:r>
    </w:p>
    <w:p w14:paraId="080D7FFE" w14:textId="77777777" w:rsidR="00FE193F" w:rsidRPr="0064435F" w:rsidRDefault="00FE193F" w:rsidP="00A77FC4">
      <w:pPr>
        <w:spacing w:line="360" w:lineRule="auto"/>
        <w:jc w:val="both"/>
        <w:rPr>
          <w:rFonts w:ascii="Times New Roman" w:hAnsi="Times New Roman"/>
          <w:sz w:val="24"/>
          <w:szCs w:val="24"/>
          <w:lang w:val="en-US"/>
        </w:rPr>
      </w:pPr>
    </w:p>
    <w:p w14:paraId="564C1956" w14:textId="55A682EA" w:rsidR="0060649A" w:rsidRPr="0064435F" w:rsidRDefault="0060649A" w:rsidP="0060649A">
      <w:pPr>
        <w:spacing w:line="360" w:lineRule="auto"/>
        <w:jc w:val="both"/>
        <w:rPr>
          <w:rFonts w:ascii="Times New Roman" w:hAnsi="Times New Roman"/>
          <w:sz w:val="24"/>
          <w:szCs w:val="24"/>
          <w:lang w:val="en-US"/>
        </w:rPr>
      </w:pPr>
      <m:oMathPara>
        <m:oMath>
          <m:r>
            <w:rPr>
              <w:rFonts w:ascii="Cambria Math" w:hAnsi="Cambria Math"/>
              <w:sz w:val="24"/>
              <w:szCs w:val="24"/>
              <w:lang w:val="en-US"/>
            </w:rPr>
            <m:t xml:space="preserve">a= </m:t>
          </m:r>
          <m:sSup>
            <m:sSupPr>
              <m:ctrlPr>
                <w:rPr>
                  <w:rFonts w:ascii="Cambria Math" w:eastAsia="Calibri" w:hAnsi="Cambria Math"/>
                  <w:i/>
                  <w:sz w:val="24"/>
                  <w:szCs w:val="24"/>
                  <w:lang w:val="en-US" w:eastAsia="en-US"/>
                </w:rPr>
              </m:ctrlPr>
            </m:sSupPr>
            <m:e>
              <m:r>
                <m:rPr>
                  <m:sty m:val="p"/>
                </m:rPr>
                <w:rPr>
                  <w:rFonts w:ascii="Cambria Math" w:hAnsi="Cambria Math"/>
                  <w:sz w:val="24"/>
                  <w:szCs w:val="24"/>
                  <w:lang w:val="en-US"/>
                </w:rPr>
                <m:t>sin</m:t>
              </m:r>
            </m:e>
            <m:sup>
              <m:r>
                <w:rPr>
                  <w:rFonts w:ascii="Cambria Math" w:hAnsi="Cambria Math"/>
                  <w:sz w:val="24"/>
                  <w:szCs w:val="24"/>
                  <w:lang w:val="en-US"/>
                </w:rPr>
                <m:t>2</m:t>
              </m:r>
            </m:sup>
          </m:sSup>
          <m:d>
            <m:dPr>
              <m:ctrlPr>
                <w:rPr>
                  <w:rFonts w:ascii="Cambria Math" w:hAnsi="Cambria Math"/>
                  <w:i/>
                  <w:sz w:val="24"/>
                  <w:szCs w:val="24"/>
                  <w:lang w:val="en-US"/>
                </w:rPr>
              </m:ctrlPr>
            </m:dPr>
            <m:e>
              <m:f>
                <m:fPr>
                  <m:ctrlPr>
                    <w:rPr>
                      <w:rFonts w:ascii="Cambria Math" w:eastAsia="Calibri" w:hAnsi="Cambria Math"/>
                      <w:i/>
                      <w:sz w:val="24"/>
                      <w:szCs w:val="24"/>
                      <w:lang w:val="en-US" w:eastAsia="en-US"/>
                    </w:rPr>
                  </m:ctrlPr>
                </m:fPr>
                <m:num>
                  <m:sSub>
                    <m:sSubPr>
                      <m:ctrlPr>
                        <w:rPr>
                          <w:rFonts w:ascii="Cambria Math" w:eastAsia="Calibri" w:hAnsi="Cambria Math"/>
                          <w:i/>
                          <w:sz w:val="24"/>
                          <w:szCs w:val="24"/>
                          <w:lang w:val="en-US" w:eastAsia="en-US"/>
                        </w:rPr>
                      </m:ctrlPr>
                    </m:sSubPr>
                    <m:e>
                      <m:r>
                        <w:rPr>
                          <w:rFonts w:ascii="Cambria Math" w:hAnsi="Cambria Math"/>
                          <w:sz w:val="24"/>
                          <w:szCs w:val="24"/>
                          <w:lang w:val="en-US"/>
                        </w:rPr>
                        <m:t>φ</m:t>
                      </m:r>
                    </m:e>
                    <m:sub>
                      <m:r>
                        <w:rPr>
                          <w:rFonts w:ascii="Cambria Math" w:hAnsi="Cambria Math"/>
                          <w:sz w:val="24"/>
                          <w:szCs w:val="24"/>
                          <w:lang w:val="en-US"/>
                        </w:rPr>
                        <m:t>B</m:t>
                      </m:r>
                    </m:sub>
                  </m:sSub>
                  <m:r>
                    <w:rPr>
                      <w:rFonts w:ascii="Cambria Math" w:hAnsi="Cambria Math"/>
                      <w:sz w:val="24"/>
                      <w:szCs w:val="24"/>
                      <w:lang w:val="en-US"/>
                    </w:rPr>
                    <m:t>-</m:t>
                  </m:r>
                  <m:sSub>
                    <m:sSubPr>
                      <m:ctrlPr>
                        <w:rPr>
                          <w:rFonts w:ascii="Cambria Math" w:eastAsia="Calibri" w:hAnsi="Cambria Math"/>
                          <w:i/>
                          <w:sz w:val="24"/>
                          <w:szCs w:val="24"/>
                          <w:lang w:val="en-US" w:eastAsia="en-US"/>
                        </w:rPr>
                      </m:ctrlPr>
                    </m:sSubPr>
                    <m:e>
                      <m:r>
                        <w:rPr>
                          <w:rFonts w:ascii="Cambria Math" w:hAnsi="Cambria Math"/>
                          <w:sz w:val="24"/>
                          <w:szCs w:val="24"/>
                          <w:lang w:val="en-US"/>
                        </w:rPr>
                        <m:t>φ</m:t>
                      </m:r>
                    </m:e>
                    <m:sub>
                      <m:r>
                        <w:rPr>
                          <w:rFonts w:ascii="Cambria Math" w:hAnsi="Cambria Math"/>
                          <w:sz w:val="24"/>
                          <w:szCs w:val="24"/>
                          <w:lang w:val="en-US"/>
                        </w:rPr>
                        <m:t>A</m:t>
                      </m:r>
                    </m:sub>
                  </m:sSub>
                </m:num>
                <m:den>
                  <m:r>
                    <w:rPr>
                      <w:rFonts w:ascii="Cambria Math" w:hAnsi="Cambria Math"/>
                      <w:sz w:val="24"/>
                      <w:szCs w:val="24"/>
                      <w:lang w:val="en-US"/>
                    </w:rPr>
                    <m:t>2</m:t>
                  </m:r>
                </m:den>
              </m:f>
            </m:e>
          </m:d>
          <m:r>
            <w:rPr>
              <w:rFonts w:ascii="Cambria Math" w:hAnsi="Cambria Math"/>
              <w:sz w:val="24"/>
              <w:szCs w:val="24"/>
              <w:lang w:val="en-US"/>
            </w:rPr>
            <m:t>+</m:t>
          </m:r>
          <m:func>
            <m:funcPr>
              <m:ctrlPr>
                <w:rPr>
                  <w:rFonts w:ascii="Cambria Math" w:hAnsi="Cambria Math"/>
                  <w:i/>
                  <w:sz w:val="24"/>
                  <w:szCs w:val="24"/>
                  <w:lang w:val="en-US"/>
                </w:rPr>
              </m:ctrlPr>
            </m:funcPr>
            <m:fName>
              <m:r>
                <m:rPr>
                  <m:sty m:val="p"/>
                </m:rPr>
                <w:rPr>
                  <w:rFonts w:ascii="Cambria Math" w:hAnsi="Cambria Math"/>
                  <w:sz w:val="24"/>
                  <w:szCs w:val="24"/>
                  <w:lang w:val="en-US"/>
                </w:rPr>
                <m:t>cos</m:t>
              </m:r>
            </m:fName>
            <m:e>
              <m:d>
                <m:dPr>
                  <m:ctrlPr>
                    <w:rPr>
                      <w:rFonts w:ascii="Cambria Math" w:hAnsi="Cambria Math"/>
                      <w:i/>
                      <w:sz w:val="24"/>
                      <w:szCs w:val="24"/>
                      <w:lang w:val="en-US"/>
                    </w:rPr>
                  </m:ctrlPr>
                </m:dPr>
                <m:e>
                  <m:sSub>
                    <m:sSubPr>
                      <m:ctrlPr>
                        <w:rPr>
                          <w:rFonts w:ascii="Cambria Math" w:eastAsia="Calibri" w:hAnsi="Cambria Math"/>
                          <w:i/>
                          <w:sz w:val="24"/>
                          <w:szCs w:val="24"/>
                          <w:lang w:val="en-US" w:eastAsia="en-US"/>
                        </w:rPr>
                      </m:ctrlPr>
                    </m:sSubPr>
                    <m:e>
                      <m:r>
                        <w:rPr>
                          <w:rFonts w:ascii="Cambria Math" w:hAnsi="Cambria Math"/>
                          <w:sz w:val="24"/>
                          <w:szCs w:val="24"/>
                          <w:lang w:val="en-US"/>
                        </w:rPr>
                        <m:t>φ</m:t>
                      </m:r>
                    </m:e>
                    <m:sub>
                      <m:r>
                        <w:rPr>
                          <w:rFonts w:ascii="Cambria Math" w:hAnsi="Cambria Math"/>
                          <w:sz w:val="24"/>
                          <w:szCs w:val="24"/>
                          <w:lang w:val="en-US"/>
                        </w:rPr>
                        <m:t>A</m:t>
                      </m:r>
                    </m:sub>
                  </m:sSub>
                </m:e>
              </m:d>
            </m:e>
          </m:func>
          <m:func>
            <m:funcPr>
              <m:ctrlPr>
                <w:rPr>
                  <w:rFonts w:ascii="Cambria Math" w:hAnsi="Cambria Math"/>
                  <w:i/>
                  <w:sz w:val="24"/>
                  <w:szCs w:val="24"/>
                  <w:lang w:val="en-US"/>
                </w:rPr>
              </m:ctrlPr>
            </m:funcPr>
            <m:fName>
              <m:r>
                <m:rPr>
                  <m:sty m:val="p"/>
                </m:rPr>
                <w:rPr>
                  <w:rFonts w:ascii="Cambria Math" w:hAnsi="Cambria Math"/>
                  <w:sz w:val="24"/>
                  <w:szCs w:val="24"/>
                  <w:lang w:val="en-US"/>
                </w:rPr>
                <m:t>cos</m:t>
              </m:r>
            </m:fName>
            <m:e>
              <m:d>
                <m:dPr>
                  <m:ctrlPr>
                    <w:rPr>
                      <w:rFonts w:ascii="Cambria Math" w:hAnsi="Cambria Math"/>
                      <w:i/>
                      <w:sz w:val="24"/>
                      <w:szCs w:val="24"/>
                      <w:lang w:val="en-US"/>
                    </w:rPr>
                  </m:ctrlPr>
                </m:dPr>
                <m:e>
                  <m:sSub>
                    <m:sSubPr>
                      <m:ctrlPr>
                        <w:rPr>
                          <w:rFonts w:ascii="Cambria Math" w:eastAsia="Calibri" w:hAnsi="Cambria Math"/>
                          <w:i/>
                          <w:sz w:val="24"/>
                          <w:szCs w:val="24"/>
                          <w:lang w:val="en-US" w:eastAsia="en-US"/>
                        </w:rPr>
                      </m:ctrlPr>
                    </m:sSubPr>
                    <m:e>
                      <m:r>
                        <w:rPr>
                          <w:rFonts w:ascii="Cambria Math" w:hAnsi="Cambria Math"/>
                          <w:sz w:val="24"/>
                          <w:szCs w:val="24"/>
                          <w:lang w:val="en-US"/>
                        </w:rPr>
                        <m:t>φ</m:t>
                      </m:r>
                    </m:e>
                    <m:sub>
                      <m:r>
                        <w:rPr>
                          <w:rFonts w:ascii="Cambria Math" w:hAnsi="Cambria Math"/>
                          <w:sz w:val="24"/>
                          <w:szCs w:val="24"/>
                          <w:lang w:val="en-US"/>
                        </w:rPr>
                        <m:t>B</m:t>
                      </m:r>
                    </m:sub>
                  </m:sSub>
                </m:e>
              </m:d>
            </m:e>
          </m:func>
          <m:r>
            <w:rPr>
              <w:rFonts w:ascii="Cambria Math" w:hAnsi="Cambria Math"/>
              <w:sz w:val="24"/>
              <w:szCs w:val="24"/>
              <w:lang w:val="en-US"/>
            </w:rPr>
            <m:t xml:space="preserve"> </m:t>
          </m:r>
          <m:sSup>
            <m:sSupPr>
              <m:ctrlPr>
                <w:rPr>
                  <w:rFonts w:ascii="Cambria Math" w:eastAsia="Calibri" w:hAnsi="Cambria Math"/>
                  <w:i/>
                  <w:sz w:val="24"/>
                  <w:szCs w:val="24"/>
                  <w:lang w:val="en-US" w:eastAsia="en-US"/>
                </w:rPr>
              </m:ctrlPr>
            </m:sSupPr>
            <m:e>
              <m:r>
                <m:rPr>
                  <m:sty m:val="p"/>
                </m:rPr>
                <w:rPr>
                  <w:rFonts w:ascii="Cambria Math" w:hAnsi="Cambria Math"/>
                  <w:sz w:val="24"/>
                  <w:szCs w:val="24"/>
                  <w:lang w:val="en-US"/>
                </w:rPr>
                <m:t>sin</m:t>
              </m:r>
            </m:e>
            <m:sup>
              <m:r>
                <w:rPr>
                  <w:rFonts w:ascii="Cambria Math" w:hAnsi="Cambria Math"/>
                  <w:sz w:val="24"/>
                  <w:szCs w:val="24"/>
                  <w:lang w:val="en-US"/>
                </w:rPr>
                <m:t>2</m:t>
              </m:r>
            </m:sup>
          </m:sSup>
          <m:d>
            <m:dPr>
              <m:ctrlPr>
                <w:rPr>
                  <w:rFonts w:ascii="Cambria Math" w:hAnsi="Cambria Math"/>
                  <w:i/>
                  <w:sz w:val="24"/>
                  <w:szCs w:val="24"/>
                  <w:lang w:val="en-US"/>
                </w:rPr>
              </m:ctrlPr>
            </m:dPr>
            <m:e>
              <m:f>
                <m:fPr>
                  <m:ctrlPr>
                    <w:rPr>
                      <w:rFonts w:ascii="Cambria Math" w:eastAsia="Calibri" w:hAnsi="Cambria Math"/>
                      <w:i/>
                      <w:sz w:val="24"/>
                      <w:szCs w:val="24"/>
                      <w:lang w:val="en-US" w:eastAsia="en-US"/>
                    </w:rPr>
                  </m:ctrlPr>
                </m:fPr>
                <m:num>
                  <m:sSub>
                    <m:sSubPr>
                      <m:ctrlPr>
                        <w:rPr>
                          <w:rFonts w:ascii="Cambria Math" w:eastAsia="Calibri" w:hAnsi="Cambria Math"/>
                          <w:i/>
                          <w:sz w:val="24"/>
                          <w:szCs w:val="24"/>
                          <w:lang w:val="en-US" w:eastAsia="en-US"/>
                        </w:rPr>
                      </m:ctrlPr>
                    </m:sSubPr>
                    <m:e>
                      <m:r>
                        <w:rPr>
                          <w:rFonts w:ascii="Cambria Math" w:hAnsi="Cambria Math"/>
                          <w:sz w:val="24"/>
                          <w:szCs w:val="24"/>
                          <w:lang w:val="en-US"/>
                        </w:rPr>
                        <m:t>λ</m:t>
                      </m:r>
                    </m:e>
                    <m:sub>
                      <m:r>
                        <w:rPr>
                          <w:rFonts w:ascii="Cambria Math" w:hAnsi="Cambria Math"/>
                          <w:sz w:val="24"/>
                          <w:szCs w:val="24"/>
                          <w:lang w:val="en-US"/>
                        </w:rPr>
                        <m:t>B</m:t>
                      </m:r>
                    </m:sub>
                  </m:sSub>
                  <m:r>
                    <w:rPr>
                      <w:rFonts w:ascii="Cambria Math" w:hAnsi="Cambria Math"/>
                      <w:sz w:val="24"/>
                      <w:szCs w:val="24"/>
                      <w:lang w:val="en-US"/>
                    </w:rPr>
                    <m:t>-</m:t>
                  </m:r>
                  <m:sSub>
                    <m:sSubPr>
                      <m:ctrlPr>
                        <w:rPr>
                          <w:rFonts w:ascii="Cambria Math" w:eastAsia="Calibri" w:hAnsi="Cambria Math"/>
                          <w:i/>
                          <w:sz w:val="24"/>
                          <w:szCs w:val="24"/>
                          <w:lang w:val="en-US" w:eastAsia="en-US"/>
                        </w:rPr>
                      </m:ctrlPr>
                    </m:sSubPr>
                    <m:e>
                      <m:r>
                        <w:rPr>
                          <w:rFonts w:ascii="Cambria Math" w:hAnsi="Cambria Math"/>
                          <w:sz w:val="24"/>
                          <w:szCs w:val="24"/>
                          <w:lang w:val="en-US"/>
                        </w:rPr>
                        <m:t>λ</m:t>
                      </m:r>
                    </m:e>
                    <m:sub>
                      <m:r>
                        <w:rPr>
                          <w:rFonts w:ascii="Cambria Math" w:hAnsi="Cambria Math"/>
                          <w:sz w:val="24"/>
                          <w:szCs w:val="24"/>
                          <w:lang w:val="en-US"/>
                        </w:rPr>
                        <m:t>A</m:t>
                      </m:r>
                    </m:sub>
                  </m:sSub>
                </m:num>
                <m:den>
                  <m:r>
                    <w:rPr>
                      <w:rFonts w:ascii="Cambria Math" w:hAnsi="Cambria Math"/>
                      <w:sz w:val="24"/>
                      <w:szCs w:val="24"/>
                      <w:lang w:val="en-US"/>
                    </w:rPr>
                    <m:t>2</m:t>
                  </m:r>
                </m:den>
              </m:f>
            </m:e>
          </m:d>
          <m:r>
            <w:rPr>
              <w:rFonts w:ascii="Cambria Math" w:hAnsi="Cambria Math"/>
              <w:sz w:val="24"/>
              <w:szCs w:val="24"/>
              <w:lang w:val="en-US"/>
            </w:rPr>
            <m:t xml:space="preserve">                  (1)</m:t>
          </m:r>
        </m:oMath>
      </m:oMathPara>
    </w:p>
    <w:p w14:paraId="4074D65A" w14:textId="30060FD0" w:rsidR="0060649A" w:rsidRPr="0064435F" w:rsidRDefault="0060649A" w:rsidP="0060649A">
      <w:pPr>
        <w:spacing w:line="360" w:lineRule="auto"/>
        <w:jc w:val="both"/>
        <w:rPr>
          <w:rFonts w:ascii="Times New Roman" w:hAnsi="Times New Roman"/>
          <w:sz w:val="24"/>
          <w:szCs w:val="24"/>
          <w:lang w:val="en-US"/>
        </w:rPr>
      </w:pPr>
      <m:oMathPara>
        <m:oMath>
          <m:r>
            <w:rPr>
              <w:rFonts w:ascii="Cambria Math" w:hAnsi="Cambria Math"/>
              <w:sz w:val="24"/>
              <w:szCs w:val="24"/>
              <w:lang w:val="en-US"/>
            </w:rPr>
            <m:t>c=2</m:t>
          </m:r>
          <m:func>
            <m:funcPr>
              <m:ctrlPr>
                <w:rPr>
                  <w:rFonts w:ascii="Cambria Math" w:hAnsi="Cambria Math"/>
                  <w:i/>
                  <w:sz w:val="24"/>
                  <w:szCs w:val="24"/>
                  <w:lang w:val="en-US"/>
                </w:rPr>
              </m:ctrlPr>
            </m:funcPr>
            <m:fName>
              <m:r>
                <m:rPr>
                  <m:sty m:val="p"/>
                </m:rPr>
                <w:rPr>
                  <w:rFonts w:ascii="Cambria Math" w:hAnsi="Cambria Math"/>
                  <w:sz w:val="24"/>
                  <w:szCs w:val="24"/>
                  <w:lang w:val="en-US"/>
                </w:rPr>
                <m:t>arctan</m:t>
              </m:r>
            </m:fName>
            <m:e>
              <m:d>
                <m:dPr>
                  <m:ctrlPr>
                    <w:rPr>
                      <w:rFonts w:ascii="Cambria Math" w:hAnsi="Cambria Math"/>
                      <w:i/>
                      <w:sz w:val="24"/>
                      <w:szCs w:val="24"/>
                      <w:lang w:val="en-US"/>
                    </w:rPr>
                  </m:ctrlPr>
                </m:dPr>
                <m:e>
                  <m:f>
                    <m:fPr>
                      <m:ctrlPr>
                        <w:rPr>
                          <w:rFonts w:ascii="Cambria Math" w:hAnsi="Cambria Math"/>
                          <w:i/>
                          <w:sz w:val="24"/>
                          <w:szCs w:val="24"/>
                          <w:lang w:val="en-US" w:eastAsia="en-US"/>
                        </w:rPr>
                      </m:ctrlPr>
                    </m:fPr>
                    <m:num>
                      <m:rad>
                        <m:radPr>
                          <m:degHide m:val="1"/>
                          <m:ctrlPr>
                            <w:rPr>
                              <w:rFonts w:ascii="Cambria Math" w:hAnsi="Cambria Math"/>
                              <w:i/>
                              <w:sz w:val="24"/>
                              <w:szCs w:val="24"/>
                              <w:lang w:val="en-US" w:eastAsia="en-US"/>
                            </w:rPr>
                          </m:ctrlPr>
                        </m:radPr>
                        <m:deg/>
                        <m:e>
                          <m:r>
                            <w:rPr>
                              <w:rFonts w:ascii="Cambria Math" w:hAnsi="Cambria Math"/>
                              <w:sz w:val="24"/>
                              <w:szCs w:val="24"/>
                              <w:lang w:val="en-US"/>
                            </w:rPr>
                            <m:t>a</m:t>
                          </m:r>
                        </m:e>
                      </m:rad>
                    </m:num>
                    <m:den>
                      <m:rad>
                        <m:radPr>
                          <m:degHide m:val="1"/>
                          <m:ctrlPr>
                            <w:rPr>
                              <w:rFonts w:ascii="Cambria Math" w:hAnsi="Cambria Math"/>
                              <w:i/>
                              <w:sz w:val="24"/>
                              <w:szCs w:val="24"/>
                              <w:lang w:val="en-US" w:eastAsia="en-US"/>
                            </w:rPr>
                          </m:ctrlPr>
                        </m:radPr>
                        <m:deg/>
                        <m:e>
                          <m:r>
                            <w:rPr>
                              <w:rFonts w:ascii="Cambria Math" w:hAnsi="Cambria Math"/>
                              <w:sz w:val="24"/>
                              <w:szCs w:val="24"/>
                              <w:lang w:val="en-US"/>
                            </w:rPr>
                            <m:t>1-a</m:t>
                          </m:r>
                        </m:e>
                      </m:rad>
                    </m:den>
                  </m:f>
                </m:e>
              </m:d>
            </m:e>
          </m:func>
          <m:r>
            <w:rPr>
              <w:rFonts w:ascii="Cambria Math" w:hAnsi="Cambria Math"/>
              <w:sz w:val="24"/>
              <w:szCs w:val="24"/>
              <w:lang w:val="en-US"/>
            </w:rPr>
            <m:t xml:space="preserve">                                                                                  (2)</m:t>
          </m:r>
        </m:oMath>
      </m:oMathPara>
    </w:p>
    <w:p w14:paraId="64FF9421" w14:textId="18CBEC27" w:rsidR="0060649A" w:rsidRPr="00FE193F" w:rsidRDefault="0060649A" w:rsidP="00FE193F">
      <w:pPr>
        <w:spacing w:line="360" w:lineRule="auto"/>
        <w:jc w:val="both"/>
        <w:rPr>
          <w:rFonts w:ascii="Times New Roman" w:hAnsi="Times New Roman"/>
          <w:sz w:val="24"/>
          <w:szCs w:val="24"/>
          <w:lang w:val="en-US"/>
        </w:rPr>
      </w:pPr>
      <m:oMathPara>
        <m:oMath>
          <m:r>
            <w:rPr>
              <w:rFonts w:ascii="Cambria Math" w:hAnsi="Cambria Math"/>
              <w:sz w:val="24"/>
              <w:szCs w:val="24"/>
              <w:lang w:val="en-US"/>
            </w:rPr>
            <m:t xml:space="preserve">d= </m:t>
          </m:r>
          <m:sSub>
            <m:sSubPr>
              <m:ctrlPr>
                <w:rPr>
                  <w:rFonts w:ascii="Cambria Math" w:hAnsi="Cambria Math"/>
                  <w:i/>
                  <w:sz w:val="24"/>
                  <w:szCs w:val="24"/>
                  <w:lang w:val="en-US" w:eastAsia="en-US"/>
                </w:rPr>
              </m:ctrlPr>
            </m:sSubPr>
            <m:e>
              <m:r>
                <w:rPr>
                  <w:rFonts w:ascii="Cambria Math" w:hAnsi="Cambria Math"/>
                  <w:sz w:val="24"/>
                  <w:szCs w:val="24"/>
                  <w:lang w:val="en-US"/>
                </w:rPr>
                <m:t>r</m:t>
              </m:r>
            </m:e>
            <m:sub>
              <m:r>
                <w:rPr>
                  <w:rFonts w:ascii="Cambria Math" w:hAnsi="Cambria Math"/>
                  <w:sz w:val="24"/>
                  <w:szCs w:val="24"/>
                  <w:lang w:val="en-US"/>
                </w:rPr>
                <m:t>E</m:t>
              </m:r>
            </m:sub>
          </m:sSub>
          <m:r>
            <w:rPr>
              <w:rFonts w:ascii="Cambria Math" w:hAnsi="Cambria Math"/>
              <w:sz w:val="24"/>
              <w:szCs w:val="24"/>
              <w:lang w:val="en-US"/>
            </w:rPr>
            <m:t xml:space="preserve"> c                                                                                                               (3)</m:t>
          </m:r>
        </m:oMath>
      </m:oMathPara>
    </w:p>
    <w:p w14:paraId="3BE29992" w14:textId="1EB679DD" w:rsidR="0060649A" w:rsidRPr="0064435F" w:rsidRDefault="0060649A" w:rsidP="007D542C">
      <w:pPr>
        <w:pStyle w:val="Caption"/>
        <w:rPr>
          <w:rFonts w:eastAsia="Times New Roman"/>
          <w:noProof/>
          <w:lang w:val="en-US"/>
        </w:rPr>
      </w:pPr>
      <w:bookmarkStart w:id="30" w:name="_Toc80021562"/>
      <w:r w:rsidRPr="0064435F">
        <w:rPr>
          <w:lang w:val="en-US"/>
        </w:rPr>
        <w:t xml:space="preserve">Equations </w:t>
      </w:r>
      <w:r w:rsidR="00876BA5" w:rsidRPr="0064435F">
        <w:rPr>
          <w:lang w:val="en-US"/>
        </w:rPr>
        <w:fldChar w:fldCharType="begin"/>
      </w:r>
      <w:r w:rsidR="00876BA5" w:rsidRPr="0064435F">
        <w:rPr>
          <w:lang w:val="en-US"/>
        </w:rPr>
        <w:instrText xml:space="preserve"> SEQ Equation \* ARABIC </w:instrText>
      </w:r>
      <w:r w:rsidR="00876BA5" w:rsidRPr="0064435F">
        <w:rPr>
          <w:lang w:val="en-US"/>
        </w:rPr>
        <w:fldChar w:fldCharType="separate"/>
      </w:r>
      <w:r w:rsidR="00876BA5" w:rsidRPr="0064435F">
        <w:rPr>
          <w:noProof/>
          <w:lang w:val="en-US"/>
        </w:rPr>
        <w:t>1</w:t>
      </w:r>
      <w:r w:rsidR="00876BA5" w:rsidRPr="0064435F">
        <w:rPr>
          <w:lang w:val="en-US"/>
        </w:rPr>
        <w:fldChar w:fldCharType="end"/>
      </w:r>
      <w:r w:rsidRPr="0064435F">
        <w:rPr>
          <w:lang w:val="en-US"/>
        </w:rPr>
        <w:t>-3 Haversine</w:t>
      </w:r>
      <w:r w:rsidRPr="0064435F">
        <w:rPr>
          <w:noProof/>
          <w:lang w:val="en-US"/>
        </w:rPr>
        <w:t xml:space="preserve">'s formula for the computation of the distance (d) between two points on earth of latitude and longitude respectively </w:t>
      </w:r>
      <m:oMath>
        <m:d>
          <m:dPr>
            <m:ctrlPr>
              <w:rPr>
                <w:rFonts w:ascii="Cambria Math" w:hAnsi="Cambria Math"/>
                <w:noProof/>
                <w:lang w:val="en-US"/>
              </w:rPr>
            </m:ctrlPr>
          </m:dPr>
          <m:e>
            <m:sSub>
              <m:sSubPr>
                <m:ctrlPr>
                  <w:rPr>
                    <w:rFonts w:ascii="Cambria Math" w:hAnsi="Cambria Math"/>
                    <w:noProof/>
                    <w:color w:val="44546A"/>
                    <w:lang w:val="en-US"/>
                  </w:rPr>
                </m:ctrlPr>
              </m:sSubPr>
              <m:e>
                <m:r>
                  <w:rPr>
                    <w:rFonts w:ascii="Cambria Math" w:hAnsi="Cambria Math"/>
                    <w:noProof/>
                    <w:lang w:val="en-US"/>
                  </w:rPr>
                  <m:t>φ</m:t>
                </m:r>
              </m:e>
              <m:sub>
                <m:r>
                  <w:rPr>
                    <w:rFonts w:ascii="Cambria Math" w:hAnsi="Cambria Math"/>
                    <w:noProof/>
                    <w:lang w:val="en-US"/>
                  </w:rPr>
                  <m:t>A</m:t>
                </m:r>
              </m:sub>
            </m:sSub>
            <m:r>
              <w:rPr>
                <w:rFonts w:ascii="Cambria Math" w:hAnsi="Cambria Math"/>
                <w:noProof/>
                <w:lang w:val="en-US"/>
              </w:rPr>
              <m:t xml:space="preserve">; </m:t>
            </m:r>
            <m:sSub>
              <m:sSubPr>
                <m:ctrlPr>
                  <w:rPr>
                    <w:rFonts w:ascii="Cambria Math" w:hAnsi="Cambria Math"/>
                    <w:noProof/>
                    <w:color w:val="44546A"/>
                    <w:lang w:val="en-US"/>
                  </w:rPr>
                </m:ctrlPr>
              </m:sSubPr>
              <m:e>
                <m:r>
                  <w:rPr>
                    <w:rFonts w:ascii="Cambria Math" w:hAnsi="Cambria Math"/>
                    <w:noProof/>
                    <w:lang w:val="en-US"/>
                  </w:rPr>
                  <m:t>λ</m:t>
                </m:r>
              </m:e>
              <m:sub>
                <m:r>
                  <w:rPr>
                    <w:rFonts w:ascii="Cambria Math" w:hAnsi="Cambria Math"/>
                    <w:noProof/>
                    <w:lang w:val="en-US"/>
                  </w:rPr>
                  <m:t>A</m:t>
                </m:r>
              </m:sub>
            </m:sSub>
          </m:e>
        </m:d>
      </m:oMath>
      <w:r w:rsidRPr="0064435F">
        <w:rPr>
          <w:rFonts w:eastAsia="Times New Roman"/>
          <w:noProof/>
          <w:lang w:val="en-US"/>
        </w:rPr>
        <w:t xml:space="preserve"> and </w:t>
      </w:r>
      <m:oMath>
        <m:d>
          <m:dPr>
            <m:ctrlPr>
              <w:rPr>
                <w:rFonts w:ascii="Cambria Math" w:hAnsi="Cambria Math"/>
                <w:noProof/>
                <w:lang w:val="en-US"/>
              </w:rPr>
            </m:ctrlPr>
          </m:dPr>
          <m:e>
            <m:sSub>
              <m:sSubPr>
                <m:ctrlPr>
                  <w:rPr>
                    <w:rFonts w:ascii="Cambria Math" w:hAnsi="Cambria Math"/>
                    <w:noProof/>
                    <w:color w:val="44546A"/>
                    <w:lang w:val="en-US"/>
                  </w:rPr>
                </m:ctrlPr>
              </m:sSubPr>
              <m:e>
                <m:r>
                  <w:rPr>
                    <w:rFonts w:ascii="Cambria Math" w:hAnsi="Cambria Math"/>
                    <w:noProof/>
                    <w:lang w:val="en-US"/>
                  </w:rPr>
                  <m:t>φ</m:t>
                </m:r>
              </m:e>
              <m:sub>
                <m:r>
                  <w:rPr>
                    <w:rFonts w:ascii="Cambria Math" w:hAnsi="Cambria Math"/>
                    <w:noProof/>
                    <w:lang w:val="en-US"/>
                  </w:rPr>
                  <m:t>B</m:t>
                </m:r>
              </m:sub>
            </m:sSub>
            <m:r>
              <w:rPr>
                <w:rFonts w:ascii="Cambria Math" w:hAnsi="Cambria Math"/>
                <w:noProof/>
                <w:lang w:val="en-US"/>
              </w:rPr>
              <m:t xml:space="preserve">; </m:t>
            </m:r>
            <m:sSub>
              <m:sSubPr>
                <m:ctrlPr>
                  <w:rPr>
                    <w:rFonts w:ascii="Cambria Math" w:hAnsi="Cambria Math"/>
                    <w:noProof/>
                    <w:color w:val="44546A"/>
                    <w:lang w:val="en-US"/>
                  </w:rPr>
                </m:ctrlPr>
              </m:sSubPr>
              <m:e>
                <m:r>
                  <w:rPr>
                    <w:rFonts w:ascii="Cambria Math" w:hAnsi="Cambria Math"/>
                    <w:noProof/>
                    <w:lang w:val="en-US"/>
                  </w:rPr>
                  <m:t>λ</m:t>
                </m:r>
              </m:e>
              <m:sub>
                <m:r>
                  <w:rPr>
                    <w:rFonts w:ascii="Cambria Math" w:hAnsi="Cambria Math"/>
                    <w:noProof/>
                    <w:lang w:val="en-US"/>
                  </w:rPr>
                  <m:t>B</m:t>
                </m:r>
              </m:sub>
            </m:sSub>
          </m:e>
        </m:d>
      </m:oMath>
      <w:r w:rsidRPr="0064435F">
        <w:rPr>
          <w:rFonts w:eastAsia="Times New Roman"/>
          <w:noProof/>
          <w:lang w:val="en-US"/>
        </w:rPr>
        <w:t xml:space="preserve"> where </w:t>
      </w:r>
      <m:oMath>
        <m:sSub>
          <m:sSubPr>
            <m:ctrlPr>
              <w:rPr>
                <w:rFonts w:ascii="Cambria Math" w:hAnsi="Cambria Math"/>
                <w:noProof/>
                <w:color w:val="44546A"/>
                <w:lang w:val="en-US"/>
              </w:rPr>
            </m:ctrlPr>
          </m:sSubPr>
          <m:e>
            <m:r>
              <w:rPr>
                <w:rFonts w:ascii="Cambria Math" w:hAnsi="Cambria Math"/>
                <w:noProof/>
                <w:lang w:val="en-US"/>
              </w:rPr>
              <m:t>r</m:t>
            </m:r>
          </m:e>
          <m:sub>
            <m:r>
              <w:rPr>
                <w:rFonts w:ascii="Cambria Math" w:hAnsi="Cambria Math"/>
                <w:noProof/>
                <w:lang w:val="en-US"/>
              </w:rPr>
              <m:t>E</m:t>
            </m:r>
          </m:sub>
        </m:sSub>
      </m:oMath>
      <w:r w:rsidRPr="0064435F">
        <w:rPr>
          <w:rFonts w:eastAsia="Times New Roman"/>
          <w:noProof/>
          <w:lang w:val="en-US"/>
        </w:rPr>
        <w:t xml:space="preserve"> is the Earth’s radius (</w:t>
      </w:r>
      <w:r w:rsidR="00E2224E" w:rsidRPr="0064435F">
        <w:rPr>
          <w:rFonts w:eastAsia="Times New Roman"/>
          <w:noProof/>
          <w:lang w:val="en-US"/>
        </w:rPr>
        <w:t>6,373</w:t>
      </w:r>
      <w:r w:rsidRPr="0064435F">
        <w:rPr>
          <w:rFonts w:eastAsia="Times New Roman"/>
          <w:noProof/>
          <w:lang w:val="en-US"/>
        </w:rPr>
        <w:t xml:space="preserve"> km)</w:t>
      </w:r>
      <w:r w:rsidR="00E2224E" w:rsidRPr="0064435F">
        <w:rPr>
          <w:rFonts w:eastAsia="Times New Roman"/>
          <w:noProof/>
          <w:lang w:val="en-US"/>
        </w:rPr>
        <w:t xml:space="preserve"> </w:t>
      </w:r>
      <w:r w:rsidR="00891810" w:rsidRPr="0064435F">
        <w:rPr>
          <w:rFonts w:eastAsia="Times New Roman"/>
          <w:noProof/>
          <w:lang w:val="en-US"/>
        </w:rPr>
        <w:fldChar w:fldCharType="begin"/>
      </w:r>
      <w:r w:rsidR="00891810" w:rsidRPr="0064435F">
        <w:rPr>
          <w:rFonts w:eastAsia="Times New Roman"/>
          <w:noProof/>
          <w:lang w:val="en-US"/>
        </w:rPr>
        <w:instrText xml:space="preserve"> ADDIN ZOTERO_ITEM CSL_CITATION {"citationID":"Ce51FYkN","properties":{"formattedCitation":"(Environnement, durabilit\\uc0\\u233{} et bien-\\uc0\\u234{}tre, 2021)","plainCitation":"(Environnement, durabilité et bien-être, 2021)","noteIndex":0},"citationItems":[{"id":661,"uris":["http://zotero.org/users/8331578/items/Q6T8SKEV"],"uri":["http://zotero.org/users/8331578/items/Q6T8SKEV"],"itemData":{"id":661,"type":"webpage","abstract":"Mesurer la circonférence de la Terre a toujours été un défi pour l'homme mais depuis l'Antiquité nous en sommes très proches: découvrez la mesure exacte ...","language":"fr","title":"Circonférence de la Terre et rayon: mesure - Recherches - 2021","title-short":"Circonférence de la Terre et rayon","URL":"https://fr.clubdeportivoazuqueca.com/3769-circumference-of-the-earth-and-radius-measure.html","author":[{"family":"Environnement, durabilité et bien-être","given":""}],"accessed":{"date-parts":[["2021",8,16]]},"issued":{"date-parts":[["2021"]]}}}],"schema":"https://github.com/citation-style-language/schema/raw/master/csl-citation.json"} </w:instrText>
      </w:r>
      <w:r w:rsidR="00891810" w:rsidRPr="0064435F">
        <w:rPr>
          <w:rFonts w:eastAsia="Times New Roman"/>
          <w:noProof/>
          <w:lang w:val="en-US"/>
        </w:rPr>
        <w:fldChar w:fldCharType="separate"/>
      </w:r>
      <w:r w:rsidR="00891810" w:rsidRPr="0064435F">
        <w:rPr>
          <w:sz w:val="22"/>
          <w:szCs w:val="24"/>
          <w:lang w:val="en-US"/>
        </w:rPr>
        <w:t>(Environnement, durabilité et bien-être, 2021)</w:t>
      </w:r>
      <w:r w:rsidR="00891810" w:rsidRPr="0064435F">
        <w:rPr>
          <w:rFonts w:eastAsia="Times New Roman"/>
          <w:noProof/>
          <w:lang w:val="en-US"/>
        </w:rPr>
        <w:fldChar w:fldCharType="end"/>
      </w:r>
      <w:r w:rsidRPr="0064435F">
        <w:rPr>
          <w:rFonts w:eastAsia="Times New Roman"/>
          <w:noProof/>
          <w:lang w:val="en-US"/>
        </w:rPr>
        <w:t>.</w:t>
      </w:r>
      <w:bookmarkEnd w:id="30"/>
    </w:p>
    <w:p w14:paraId="35930AEE" w14:textId="65171C1C" w:rsidR="000743A9" w:rsidRPr="0064435F" w:rsidRDefault="000743A9" w:rsidP="000743A9">
      <w:pPr>
        <w:rPr>
          <w:rFonts w:ascii="Times New Roman" w:eastAsiaTheme="minorEastAsia" w:hAnsi="Times New Roman"/>
          <w:lang w:val="en-US" w:eastAsia="en-US"/>
        </w:rPr>
      </w:pPr>
    </w:p>
    <w:p w14:paraId="56062DD5" w14:textId="7A736200" w:rsidR="00E671D6" w:rsidRPr="0064435F" w:rsidRDefault="00E671D6" w:rsidP="00E671D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anks to this simulation, the Trips File is now ready. However, not </w:t>
      </w:r>
      <w:proofErr w:type="gramStart"/>
      <w:r w:rsidRPr="0064435F">
        <w:rPr>
          <w:rFonts w:ascii="Times New Roman" w:hAnsi="Times New Roman"/>
          <w:sz w:val="24"/>
          <w:szCs w:val="24"/>
          <w:lang w:val="en-US"/>
        </w:rPr>
        <w:t>all of</w:t>
      </w:r>
      <w:proofErr w:type="gramEnd"/>
      <w:r w:rsidRPr="0064435F">
        <w:rPr>
          <w:rFonts w:ascii="Times New Roman" w:hAnsi="Times New Roman"/>
          <w:sz w:val="24"/>
          <w:szCs w:val="24"/>
          <w:lang w:val="en-US"/>
        </w:rPr>
        <w:t xml:space="preserve"> those trips have to be considered for the aTaxis’ fleet simulation.  First, the trips with the same sector as origin and destination </w:t>
      </w:r>
      <w:proofErr w:type="gramStart"/>
      <w:r w:rsidRPr="0064435F">
        <w:rPr>
          <w:rFonts w:ascii="Times New Roman" w:hAnsi="Times New Roman"/>
          <w:sz w:val="24"/>
          <w:szCs w:val="24"/>
          <w:lang w:val="en-US"/>
        </w:rPr>
        <w:t>were removed</w:t>
      </w:r>
      <w:proofErr w:type="gramEnd"/>
      <w:r w:rsidRPr="0064435F">
        <w:rPr>
          <w:rFonts w:ascii="Times New Roman" w:hAnsi="Times New Roman"/>
          <w:sz w:val="24"/>
          <w:szCs w:val="24"/>
          <w:lang w:val="en-US"/>
        </w:rPr>
        <w:t xml:space="preserve">. Then, according to Monitor 2019 </w:t>
      </w:r>
      <w:r w:rsidR="00A26A5D" w:rsidRPr="0064435F">
        <w:rPr>
          <w:rFonts w:ascii="Times New Roman" w:hAnsi="Times New Roman"/>
          <w:sz w:val="24"/>
          <w:szCs w:val="24"/>
          <w:lang w:val="en-US"/>
        </w:rPr>
        <w:fldChar w:fldCharType="begin"/>
      </w:r>
      <w:r w:rsidR="00A26A5D" w:rsidRPr="0064435F">
        <w:rPr>
          <w:rFonts w:ascii="Times New Roman" w:hAnsi="Times New Roman"/>
          <w:sz w:val="24"/>
          <w:szCs w:val="24"/>
          <w:lang w:val="en-US"/>
        </w:rPr>
        <w:instrText xml:space="preserve"> ADDIN ZOTERO_ITEM CSL_CITATION {"citationID":"hmO7skkW","properties":{"formattedCitation":"(Derauw et al., 2019)","plainCitation":"(Derauw et al., 2019)","noteIndex":0},"citationItems":[{"id":630,"uris":["http://zotero.org/users/8331578/items/Q4ZPMAGK"],"uri":["http://zotero.org/users/8331578/items/Q4ZPMAGK"],"itemData":{"id":630,"type":"report","event-place":"rue du Progrès 56, 1210 Bruxelles","number":"D/2019/13.831/10","publisher":"Service public fédéral Mobilité et Transports, Direction générale Politique de Mobilité durable et ferroviaire, Direction Mobilité - Service Études et Enquêtes","publisher-place":"rue du Progrès 56, 1210 Bruxelles","title":"Enquête MONITOR sur la mobilité des Belges","URL":"https://mobilit.belgium.be/sites/default/files/partie_mobilite_novembre_2019_final.pdf","author":[{"family":"Derauw","given":"Simon"},{"family":"Gelaes","given":"Sabine"},{"family":"Pauwels","given":"Christophe"}],"accessed":{"date-parts":[["2021",8,10]]},"issued":{"date-parts":[["2019",12]]}}}],"schema":"https://github.com/citation-style-language/schema/raw/master/csl-citation.json"} </w:instrText>
      </w:r>
      <w:r w:rsidR="00A26A5D" w:rsidRPr="0064435F">
        <w:rPr>
          <w:rFonts w:ascii="Times New Roman" w:hAnsi="Times New Roman"/>
          <w:sz w:val="24"/>
          <w:szCs w:val="24"/>
          <w:lang w:val="en-US"/>
        </w:rPr>
        <w:fldChar w:fldCharType="separate"/>
      </w:r>
      <w:r w:rsidR="00A26A5D" w:rsidRPr="0064435F">
        <w:rPr>
          <w:rFonts w:ascii="Times New Roman" w:hAnsi="Times New Roman"/>
          <w:sz w:val="24"/>
          <w:lang w:val="en-US"/>
        </w:rPr>
        <w:t>(Derauw et al., 2019)</w:t>
      </w:r>
      <w:r w:rsidR="00A26A5D"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some of the remaining trips were done by walk or by bike. </w:t>
      </w:r>
      <w:r w:rsidR="007F15D5" w:rsidRPr="0064435F">
        <w:rPr>
          <w:rFonts w:ascii="Times New Roman" w:hAnsi="Times New Roman"/>
          <w:sz w:val="24"/>
          <w:szCs w:val="24"/>
          <w:lang w:val="en-US"/>
        </w:rPr>
        <w:t xml:space="preserve">As depicted on the Figure </w:t>
      </w:r>
      <w:r w:rsidR="00AA3769" w:rsidRPr="0064435F">
        <w:rPr>
          <w:rFonts w:ascii="Times New Roman" w:hAnsi="Times New Roman"/>
          <w:sz w:val="24"/>
          <w:szCs w:val="24"/>
          <w:lang w:val="en-US"/>
        </w:rPr>
        <w:t>20</w:t>
      </w:r>
      <w:r w:rsidR="007F15D5" w:rsidRPr="0064435F">
        <w:rPr>
          <w:rFonts w:ascii="Times New Roman" w:hAnsi="Times New Roman"/>
          <w:sz w:val="24"/>
          <w:szCs w:val="24"/>
          <w:lang w:val="en-US"/>
        </w:rPr>
        <w:t xml:space="preserve"> in Appendix </w:t>
      </w:r>
      <w:r w:rsidR="00AA3769" w:rsidRPr="0064435F">
        <w:rPr>
          <w:rFonts w:ascii="Times New Roman" w:hAnsi="Times New Roman"/>
          <w:sz w:val="24"/>
          <w:szCs w:val="24"/>
          <w:lang w:val="en-US"/>
        </w:rPr>
        <w:t>2</w:t>
      </w:r>
      <w:r w:rsidR="001F5244" w:rsidRPr="0064435F">
        <w:rPr>
          <w:rFonts w:ascii="Times New Roman" w:hAnsi="Times New Roman"/>
          <w:sz w:val="24"/>
          <w:szCs w:val="24"/>
          <w:lang w:val="en-US"/>
        </w:rPr>
        <w:t xml:space="preserve">, </w:t>
      </w:r>
      <w:r w:rsidR="007F15D5" w:rsidRPr="0064435F">
        <w:rPr>
          <w:rFonts w:ascii="Times New Roman" w:hAnsi="Times New Roman"/>
          <w:sz w:val="24"/>
          <w:szCs w:val="24"/>
          <w:lang w:val="en-US"/>
        </w:rPr>
        <w:t xml:space="preserve">depending on the length of the trip a certain part </w:t>
      </w:r>
      <w:proofErr w:type="gramStart"/>
      <w:r w:rsidR="007F15D5" w:rsidRPr="0064435F">
        <w:rPr>
          <w:rFonts w:ascii="Times New Roman" w:hAnsi="Times New Roman"/>
          <w:sz w:val="24"/>
          <w:szCs w:val="24"/>
          <w:lang w:val="en-US"/>
        </w:rPr>
        <w:t>is indeed done</w:t>
      </w:r>
      <w:proofErr w:type="gramEnd"/>
      <w:r w:rsidR="007F15D5" w:rsidRPr="0064435F">
        <w:rPr>
          <w:rFonts w:ascii="Times New Roman" w:hAnsi="Times New Roman"/>
          <w:sz w:val="24"/>
          <w:szCs w:val="24"/>
          <w:lang w:val="en-US"/>
        </w:rPr>
        <w:t xml:space="preserve"> by walk or bike. Those trips have thus </w:t>
      </w:r>
      <w:proofErr w:type="gramStart"/>
      <w:r w:rsidR="007F15D5" w:rsidRPr="0064435F">
        <w:rPr>
          <w:rFonts w:ascii="Times New Roman" w:hAnsi="Times New Roman"/>
          <w:sz w:val="24"/>
          <w:szCs w:val="24"/>
          <w:lang w:val="en-US"/>
        </w:rPr>
        <w:t>been removed</w:t>
      </w:r>
      <w:proofErr w:type="gramEnd"/>
      <w:r w:rsidR="007F15D5" w:rsidRPr="0064435F">
        <w:rPr>
          <w:rFonts w:ascii="Times New Roman" w:hAnsi="Times New Roman"/>
          <w:sz w:val="24"/>
          <w:szCs w:val="24"/>
          <w:lang w:val="en-US"/>
        </w:rPr>
        <w:t xml:space="preserve"> has well prioritizing the shortest trips in the concerned length category to be assigned to walk or bike.</w:t>
      </w:r>
    </w:p>
    <w:p w14:paraId="50CDE34C" w14:textId="77777777" w:rsidR="00E671D6" w:rsidRPr="0064435F" w:rsidRDefault="00E671D6" w:rsidP="000743A9">
      <w:pPr>
        <w:rPr>
          <w:rFonts w:ascii="Times New Roman" w:eastAsiaTheme="minorEastAsia" w:hAnsi="Times New Roman"/>
          <w:lang w:val="en-US" w:eastAsia="en-US"/>
        </w:rPr>
      </w:pPr>
    </w:p>
    <w:p w14:paraId="7F2A38DF" w14:textId="77777777" w:rsidR="0060649A" w:rsidRPr="0064435F" w:rsidRDefault="0060649A" w:rsidP="0060649A">
      <w:pPr>
        <w:rPr>
          <w:rFonts w:ascii="Times New Roman" w:hAnsi="Times New Roman"/>
          <w:lang w:val="en-US"/>
        </w:rPr>
      </w:pPr>
    </w:p>
    <w:p w14:paraId="11D4C41E" w14:textId="622F5488" w:rsidR="0060649A" w:rsidRDefault="00B31FB8" w:rsidP="0060649A">
      <w:pPr>
        <w:pStyle w:val="Heading3"/>
        <w:rPr>
          <w:rFonts w:ascii="Times New Roman" w:hAnsi="Times New Roman"/>
          <w:lang w:val="en-US"/>
        </w:rPr>
      </w:pPr>
      <w:bookmarkStart w:id="31" w:name="_Toc80021503"/>
      <w:r w:rsidRPr="0064435F">
        <w:rPr>
          <w:rFonts w:ascii="Times New Roman" w:hAnsi="Times New Roman"/>
          <w:lang w:val="en-US"/>
        </w:rPr>
        <w:t>aT</w:t>
      </w:r>
      <w:r w:rsidR="0060649A" w:rsidRPr="0064435F">
        <w:rPr>
          <w:rFonts w:ascii="Times New Roman" w:hAnsi="Times New Roman"/>
          <w:lang w:val="en-US"/>
        </w:rPr>
        <w:t>axis’ fleet</w:t>
      </w:r>
      <w:r w:rsidRPr="0064435F">
        <w:rPr>
          <w:rFonts w:ascii="Times New Roman" w:hAnsi="Times New Roman"/>
          <w:lang w:val="en-US"/>
        </w:rPr>
        <w:t xml:space="preserve"> simulation</w:t>
      </w:r>
      <w:bookmarkEnd w:id="31"/>
    </w:p>
    <w:p w14:paraId="4CCAC05E" w14:textId="77777777" w:rsidR="00FE193F" w:rsidRPr="00FE193F" w:rsidRDefault="00FE193F" w:rsidP="00FE193F">
      <w:pPr>
        <w:rPr>
          <w:lang w:val="en-US" w:eastAsia="en-US"/>
        </w:rPr>
      </w:pPr>
    </w:p>
    <w:p w14:paraId="58E9E43F" w14:textId="1155D430" w:rsidR="00B31FB8" w:rsidRPr="0064435F" w:rsidRDefault="00372A1D" w:rsidP="00372A1D">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The aTaxis’ fleet simulation follows Chen’s methodology (Chen 2016) and uses the same logic for the cleaning stations creation</w:t>
      </w:r>
      <w:r w:rsidR="00D1697D" w:rsidRPr="0064435F">
        <w:rPr>
          <w:rFonts w:ascii="Times New Roman" w:hAnsi="Times New Roman"/>
          <w:sz w:val="24"/>
          <w:szCs w:val="24"/>
          <w:lang w:val="en-US"/>
        </w:rPr>
        <w:t xml:space="preserve"> as the one presented for the charging stations creation</w:t>
      </w:r>
      <w:r w:rsidRPr="0064435F">
        <w:rPr>
          <w:rFonts w:ascii="Times New Roman" w:hAnsi="Times New Roman"/>
          <w:sz w:val="24"/>
          <w:szCs w:val="24"/>
          <w:lang w:val="en-US"/>
        </w:rPr>
        <w:t>. The cleaning stations are indeed added compared to Chen’s work (Chen 2016)</w:t>
      </w:r>
      <w:r w:rsidR="00EA3F70" w:rsidRPr="0064435F">
        <w:rPr>
          <w:rFonts w:ascii="Times New Roman" w:hAnsi="Times New Roman"/>
          <w:sz w:val="24"/>
          <w:szCs w:val="24"/>
          <w:lang w:val="en-US"/>
        </w:rPr>
        <w:t xml:space="preserve"> as well as the pickup and drop off time</w:t>
      </w:r>
      <w:r w:rsidR="00554AEC" w:rsidRPr="0064435F">
        <w:rPr>
          <w:rFonts w:ascii="Times New Roman" w:hAnsi="Times New Roman"/>
          <w:sz w:val="24"/>
          <w:szCs w:val="24"/>
          <w:lang w:val="en-US"/>
        </w:rPr>
        <w:t xml:space="preserve"> following</w:t>
      </w:r>
      <w:r w:rsidR="00EE0690" w:rsidRPr="0064435F">
        <w:rPr>
          <w:rFonts w:ascii="Times New Roman" w:hAnsi="Times New Roman"/>
          <w:sz w:val="24"/>
          <w:szCs w:val="24"/>
          <w:lang w:val="en-US"/>
        </w:rPr>
        <w:t xml:space="preserve"> Burghout &amp; Andréasson</w:t>
      </w:r>
      <w:r w:rsidR="00554AEC" w:rsidRPr="0064435F">
        <w:rPr>
          <w:rFonts w:ascii="Times New Roman" w:hAnsi="Times New Roman"/>
          <w:sz w:val="24"/>
          <w:szCs w:val="24"/>
          <w:lang w:val="en-US"/>
        </w:rPr>
        <w:t xml:space="preserve"> </w:t>
      </w:r>
      <w:r w:rsidR="00EE0690" w:rsidRPr="0064435F">
        <w:rPr>
          <w:rFonts w:ascii="Times New Roman" w:hAnsi="Times New Roman"/>
          <w:sz w:val="24"/>
          <w:szCs w:val="24"/>
          <w:lang w:val="en-US"/>
        </w:rPr>
        <w:fldChar w:fldCharType="begin"/>
      </w:r>
      <w:r w:rsidR="00F66FCA" w:rsidRPr="0064435F">
        <w:rPr>
          <w:rFonts w:ascii="Times New Roman" w:hAnsi="Times New Roman"/>
          <w:sz w:val="24"/>
          <w:szCs w:val="24"/>
          <w:lang w:val="en-US"/>
        </w:rPr>
        <w:instrText xml:space="preserve"> ADDIN ZOTERO_ITEM CSL_CITATION {"citationID":"Iiq8S3wr","properties":{"formattedCitation":"(Burghout &amp; Andr\\uc0\\u233{}asson, 2015)","plainCitation":"(Burghout &amp; Andréasson, 2015)","dontUpdate":true,"noteIndex":0},"citationItems":[{"id":50,"uris":["http://zotero.org/users/8331578/items/EBM7PNTF"],"uri":["http://zotero.org/users/8331578/items/EBM7PNTF"],"itemData":{"id":50,"type":"paper-conference","event":". Proceedings of the 94th annual meeting of the Transportation Research Board","title":"Impacts of Shared Autonomous Taxis in a Metropolitan Area","URL":"https://www.researchgate.net/publication/298346251_Impacts_of_Shared_Autonomous_Taxis_in_a_Metropolitan_Area","author":[{"family":"Burghout","given":"Wilco"},{"family":"Andréasson","given":"Ingmar"}],"accessed":{"date-parts":[["2021",8,9]]},"issued":{"date-parts":[["2015"]]}}}],"schema":"https://github.com/citation-style-language/schema/raw/master/csl-citation.json"} </w:instrText>
      </w:r>
      <w:r w:rsidR="00EE0690" w:rsidRPr="0064435F">
        <w:rPr>
          <w:rFonts w:ascii="Times New Roman" w:hAnsi="Times New Roman"/>
          <w:sz w:val="24"/>
          <w:szCs w:val="24"/>
          <w:lang w:val="en-US"/>
        </w:rPr>
        <w:fldChar w:fldCharType="separate"/>
      </w:r>
      <w:r w:rsidR="00EE0690" w:rsidRPr="0064435F">
        <w:rPr>
          <w:rFonts w:ascii="Times New Roman" w:hAnsi="Times New Roman"/>
          <w:sz w:val="24"/>
          <w:szCs w:val="24"/>
          <w:lang w:val="en-US"/>
        </w:rPr>
        <w:t>(2015)</w:t>
      </w:r>
      <w:r w:rsidR="00EE0690" w:rsidRPr="0064435F">
        <w:rPr>
          <w:rFonts w:ascii="Times New Roman" w:hAnsi="Times New Roman"/>
          <w:sz w:val="24"/>
          <w:szCs w:val="24"/>
          <w:lang w:val="en-US"/>
        </w:rPr>
        <w:fldChar w:fldCharType="end"/>
      </w:r>
      <w:r w:rsidRPr="0064435F">
        <w:rPr>
          <w:rFonts w:ascii="Times New Roman" w:hAnsi="Times New Roman"/>
          <w:sz w:val="24"/>
          <w:szCs w:val="24"/>
          <w:lang w:val="en-US"/>
        </w:rPr>
        <w:t>.</w:t>
      </w:r>
    </w:p>
    <w:p w14:paraId="6A7CE72C" w14:textId="54BD77B9" w:rsidR="00372A1D" w:rsidRPr="0064435F" w:rsidRDefault="00372A1D" w:rsidP="00372A1D">
      <w:pPr>
        <w:spacing w:line="360" w:lineRule="auto"/>
        <w:jc w:val="both"/>
        <w:rPr>
          <w:rFonts w:ascii="Times New Roman" w:hAnsi="Times New Roman"/>
          <w:sz w:val="24"/>
          <w:szCs w:val="24"/>
          <w:lang w:val="en-US"/>
        </w:rPr>
      </w:pPr>
    </w:p>
    <w:p w14:paraId="03A6CDE6" w14:textId="1ECA9CF3" w:rsidR="00372A1D" w:rsidRPr="0064435F" w:rsidRDefault="00372A1D" w:rsidP="00372A1D">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As explained earlier, the territory of Brussels </w:t>
      </w:r>
      <w:proofErr w:type="gramStart"/>
      <w:r w:rsidRPr="0064435F">
        <w:rPr>
          <w:rFonts w:ascii="Times New Roman" w:hAnsi="Times New Roman"/>
          <w:sz w:val="24"/>
          <w:szCs w:val="24"/>
          <w:lang w:val="en-US"/>
        </w:rPr>
        <w:t>is divided</w:t>
      </w:r>
      <w:proofErr w:type="gramEnd"/>
      <w:r w:rsidRPr="0064435F">
        <w:rPr>
          <w:rFonts w:ascii="Times New Roman" w:hAnsi="Times New Roman"/>
          <w:sz w:val="24"/>
          <w:szCs w:val="24"/>
          <w:lang w:val="en-US"/>
        </w:rPr>
        <w:t xml:space="preserve"> in sectors. Each sector corresponds to an aTaxis’ station. This means that a user could </w:t>
      </w:r>
      <w:r w:rsidR="00554AEC" w:rsidRPr="0064435F">
        <w:rPr>
          <w:rFonts w:ascii="Times New Roman" w:hAnsi="Times New Roman"/>
          <w:sz w:val="24"/>
          <w:szCs w:val="24"/>
          <w:lang w:val="en-US"/>
        </w:rPr>
        <w:t>in average</w:t>
      </w:r>
      <w:r w:rsidRPr="0064435F">
        <w:rPr>
          <w:rFonts w:ascii="Times New Roman" w:hAnsi="Times New Roman"/>
          <w:sz w:val="24"/>
          <w:szCs w:val="24"/>
          <w:lang w:val="en-US"/>
        </w:rPr>
        <w:t xml:space="preserve"> have to walk </w:t>
      </w:r>
      <w:r w:rsidR="00554AEC" w:rsidRPr="0064435F">
        <w:rPr>
          <w:rFonts w:ascii="Times New Roman" w:hAnsi="Times New Roman"/>
          <w:sz w:val="24"/>
          <w:szCs w:val="24"/>
          <w:lang w:val="en-US"/>
        </w:rPr>
        <w:t xml:space="preserve">237 m corresponding to 3.23 minutes </w:t>
      </w:r>
      <w:r w:rsidR="00A26A5D" w:rsidRPr="0064435F">
        <w:rPr>
          <w:rFonts w:ascii="Times New Roman" w:hAnsi="Times New Roman"/>
          <w:sz w:val="24"/>
          <w:szCs w:val="24"/>
          <w:lang w:val="en-US"/>
        </w:rPr>
        <w:fldChar w:fldCharType="begin"/>
      </w:r>
      <w:r w:rsidR="00A26A5D" w:rsidRPr="0064435F">
        <w:rPr>
          <w:rFonts w:ascii="Times New Roman" w:hAnsi="Times New Roman"/>
          <w:sz w:val="24"/>
          <w:szCs w:val="24"/>
          <w:lang w:val="en-US"/>
        </w:rPr>
        <w:instrText xml:space="preserve"> ADDIN ZOTERO_ITEM CSL_CITATION {"citationID":"Bxol41QZ","properties":{"formattedCitation":"(Julien, 2021)","plainCitation":"(Julien, 2021)","noteIndex":0},"citationItems":[{"id":388,"uris":["http://zotero.org/users/8331578/items/7R2ZUV5X"],"uri":["http://zotero.org/users/8331578/items/7R2ZUV5X"],"itemData":{"id":388,"type":"webpage","abstract":"Si vous marchez régulièrement et que vous vous demandez quel est la vitesse de marche idéale ou quel est son impact sur vous, cet article va vous aider.","container-title":"IronTimePieces","language":"fr","title":"Marche Normale : Quelle Est la Vitesse Moyenne ?","title-short":"Marche Normale","URL":"https://www.irontimepieces.fr/blog/course-et-marche/marche-normale-vitesse-moyenne.html","author":[{"family":"Julien","given":""}],"accessed":{"date-parts":[["2021",8,14]]},"issued":{"date-parts":[["2021",4,26]]}}}],"schema":"https://github.com/citation-style-language/schema/raw/master/csl-citation.json"} </w:instrText>
      </w:r>
      <w:r w:rsidR="00A26A5D" w:rsidRPr="0064435F">
        <w:rPr>
          <w:rFonts w:ascii="Times New Roman" w:hAnsi="Times New Roman"/>
          <w:sz w:val="24"/>
          <w:szCs w:val="24"/>
          <w:lang w:val="en-US"/>
        </w:rPr>
        <w:fldChar w:fldCharType="separate"/>
      </w:r>
      <w:r w:rsidR="00A26A5D" w:rsidRPr="0064435F">
        <w:rPr>
          <w:rFonts w:ascii="Times New Roman" w:hAnsi="Times New Roman"/>
          <w:sz w:val="24"/>
          <w:lang w:val="en-US"/>
        </w:rPr>
        <w:t>(Julien, 2021)</w:t>
      </w:r>
      <w:r w:rsidR="00A26A5D" w:rsidRPr="0064435F">
        <w:rPr>
          <w:rFonts w:ascii="Times New Roman" w:hAnsi="Times New Roman"/>
          <w:sz w:val="24"/>
          <w:szCs w:val="24"/>
          <w:lang w:val="en-US"/>
        </w:rPr>
        <w:fldChar w:fldCharType="end"/>
      </w:r>
      <w:r w:rsidR="00554AEC" w:rsidRPr="0064435F">
        <w:rPr>
          <w:rFonts w:ascii="Times New Roman" w:hAnsi="Times New Roman"/>
          <w:sz w:val="24"/>
          <w:szCs w:val="24"/>
          <w:lang w:val="en-US"/>
        </w:rPr>
        <w:t xml:space="preserve"> </w:t>
      </w:r>
      <w:r w:rsidRPr="0064435F">
        <w:rPr>
          <w:rFonts w:ascii="Times New Roman" w:hAnsi="Times New Roman"/>
          <w:sz w:val="24"/>
          <w:szCs w:val="24"/>
          <w:lang w:val="en-US"/>
        </w:rPr>
        <w:t xml:space="preserve">in order to reach the station which is totally feasible and realistic. Charging and cleaning stations are also located at </w:t>
      </w:r>
      <w:proofErr w:type="gramStart"/>
      <w:r w:rsidRPr="0064435F">
        <w:rPr>
          <w:rFonts w:ascii="Times New Roman" w:hAnsi="Times New Roman"/>
          <w:sz w:val="24"/>
          <w:szCs w:val="24"/>
          <w:lang w:val="en-US"/>
        </w:rPr>
        <w:t>some of</w:t>
      </w:r>
      <w:proofErr w:type="gramEnd"/>
      <w:r w:rsidRPr="0064435F">
        <w:rPr>
          <w:rFonts w:ascii="Times New Roman" w:hAnsi="Times New Roman"/>
          <w:sz w:val="24"/>
          <w:szCs w:val="24"/>
          <w:lang w:val="en-US"/>
        </w:rPr>
        <w:t xml:space="preserve"> those aTaxis’ stations.</w:t>
      </w:r>
    </w:p>
    <w:p w14:paraId="5DF3CFF9" w14:textId="1942C39F" w:rsidR="00FE193F" w:rsidRDefault="00FE193F">
      <w:pPr>
        <w:rPr>
          <w:rFonts w:ascii="Times New Roman" w:hAnsi="Times New Roman"/>
          <w:sz w:val="24"/>
          <w:szCs w:val="24"/>
          <w:lang w:val="en-US"/>
        </w:rPr>
      </w:pPr>
      <w:r>
        <w:rPr>
          <w:rFonts w:ascii="Times New Roman" w:hAnsi="Times New Roman"/>
          <w:sz w:val="24"/>
          <w:szCs w:val="24"/>
          <w:lang w:val="en-US"/>
        </w:rPr>
        <w:br w:type="page"/>
      </w:r>
    </w:p>
    <w:p w14:paraId="24BE0386" w14:textId="4C2315D3" w:rsidR="00A52780" w:rsidRPr="0064435F" w:rsidRDefault="00A52780" w:rsidP="00372A1D">
      <w:pPr>
        <w:spacing w:line="360" w:lineRule="auto"/>
        <w:jc w:val="both"/>
        <w:rPr>
          <w:rFonts w:ascii="Times New Roman" w:hAnsi="Times New Roman"/>
          <w:sz w:val="24"/>
          <w:szCs w:val="24"/>
          <w:lang w:val="en-US"/>
        </w:rPr>
      </w:pPr>
      <w:r w:rsidRPr="0064435F">
        <w:rPr>
          <w:rFonts w:ascii="Times New Roman" w:hAnsi="Times New Roman"/>
          <w:sz w:val="24"/>
          <w:szCs w:val="24"/>
          <w:lang w:val="en-US"/>
        </w:rPr>
        <w:lastRenderedPageBreak/>
        <w:t xml:space="preserve">Three different simulations have </w:t>
      </w:r>
      <w:proofErr w:type="gramStart"/>
      <w:r w:rsidRPr="0064435F">
        <w:rPr>
          <w:rFonts w:ascii="Times New Roman" w:hAnsi="Times New Roman"/>
          <w:sz w:val="24"/>
          <w:szCs w:val="24"/>
          <w:lang w:val="en-US"/>
        </w:rPr>
        <w:t>been done</w:t>
      </w:r>
      <w:proofErr w:type="gramEnd"/>
      <w:r w:rsidRPr="0064435F">
        <w:rPr>
          <w:rFonts w:ascii="Times New Roman" w:hAnsi="Times New Roman"/>
          <w:sz w:val="24"/>
          <w:szCs w:val="24"/>
          <w:lang w:val="en-US"/>
        </w:rPr>
        <w:t>:</w:t>
      </w:r>
    </w:p>
    <w:p w14:paraId="7909306B" w14:textId="5CF550BA" w:rsidR="00A52780" w:rsidRPr="0064435F" w:rsidRDefault="00A52780" w:rsidP="00A52780">
      <w:pPr>
        <w:pStyle w:val="ListParagraph"/>
        <w:numPr>
          <w:ilvl w:val="0"/>
          <w:numId w:val="32"/>
        </w:num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A simulation </w:t>
      </w:r>
      <w:r w:rsidR="00520DD2" w:rsidRPr="0064435F">
        <w:rPr>
          <w:rFonts w:ascii="Times New Roman" w:hAnsi="Times New Roman"/>
          <w:sz w:val="24"/>
          <w:szCs w:val="24"/>
          <w:lang w:val="en-US"/>
        </w:rPr>
        <w:t xml:space="preserve">during the equivalent of one day (1440 minutes) </w:t>
      </w:r>
      <w:r w:rsidRPr="0064435F">
        <w:rPr>
          <w:rFonts w:ascii="Times New Roman" w:hAnsi="Times New Roman"/>
          <w:sz w:val="24"/>
          <w:szCs w:val="24"/>
          <w:lang w:val="en-US"/>
        </w:rPr>
        <w:t>considering only the trips with an origin and / or a destination in the municipality of Ganshoren forbidding empty rides;</w:t>
      </w:r>
    </w:p>
    <w:p w14:paraId="22AAF021" w14:textId="7ABB7E18" w:rsidR="00A52780" w:rsidRPr="0064435F" w:rsidRDefault="00A52780" w:rsidP="00A52780">
      <w:pPr>
        <w:pStyle w:val="ListParagraph"/>
        <w:numPr>
          <w:ilvl w:val="0"/>
          <w:numId w:val="32"/>
        </w:num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A simulation </w:t>
      </w:r>
      <w:r w:rsidR="00520DD2" w:rsidRPr="0064435F">
        <w:rPr>
          <w:rFonts w:ascii="Times New Roman" w:hAnsi="Times New Roman"/>
          <w:sz w:val="24"/>
          <w:szCs w:val="24"/>
          <w:lang w:val="en-US"/>
        </w:rPr>
        <w:t xml:space="preserve">during the equivalent of one day (1440 minutes) </w:t>
      </w:r>
      <w:r w:rsidRPr="0064435F">
        <w:rPr>
          <w:rFonts w:ascii="Times New Roman" w:hAnsi="Times New Roman"/>
          <w:sz w:val="24"/>
          <w:szCs w:val="24"/>
          <w:lang w:val="en-US"/>
        </w:rPr>
        <w:t>considering only the trips with an origin and / or a destination in the municipality of Ganshoren allowing empty rides;</w:t>
      </w:r>
    </w:p>
    <w:p w14:paraId="6BC6B4D0" w14:textId="5C3F0AAC" w:rsidR="00A52780" w:rsidRPr="0064435F" w:rsidRDefault="00A52780" w:rsidP="00A52780">
      <w:pPr>
        <w:pStyle w:val="ListParagraph"/>
        <w:numPr>
          <w:ilvl w:val="0"/>
          <w:numId w:val="32"/>
        </w:numPr>
        <w:spacing w:line="360" w:lineRule="auto"/>
        <w:jc w:val="both"/>
        <w:rPr>
          <w:rFonts w:ascii="Times New Roman" w:hAnsi="Times New Roman"/>
          <w:sz w:val="24"/>
          <w:szCs w:val="24"/>
          <w:lang w:val="en-US"/>
        </w:rPr>
      </w:pPr>
      <w:r w:rsidRPr="0064435F">
        <w:rPr>
          <w:rFonts w:ascii="Times New Roman" w:hAnsi="Times New Roman"/>
          <w:sz w:val="24"/>
          <w:szCs w:val="24"/>
          <w:lang w:val="en-US"/>
        </w:rPr>
        <w:t>A simulation</w:t>
      </w:r>
      <w:r w:rsidR="00520DD2" w:rsidRPr="0064435F">
        <w:rPr>
          <w:rFonts w:ascii="Times New Roman" w:hAnsi="Times New Roman"/>
          <w:sz w:val="24"/>
          <w:szCs w:val="24"/>
          <w:lang w:val="en-US"/>
        </w:rPr>
        <w:t xml:space="preserve"> considering all trips from the simulated Trips File (so the whole region of Brussels </w:t>
      </w:r>
      <w:proofErr w:type="gramStart"/>
      <w:r w:rsidR="00520DD2" w:rsidRPr="0064435F">
        <w:rPr>
          <w:rFonts w:ascii="Times New Roman" w:hAnsi="Times New Roman"/>
          <w:sz w:val="24"/>
          <w:szCs w:val="24"/>
          <w:lang w:val="en-US"/>
        </w:rPr>
        <w:t>is considered</w:t>
      </w:r>
      <w:proofErr w:type="gramEnd"/>
      <w:r w:rsidR="00520DD2" w:rsidRPr="0064435F">
        <w:rPr>
          <w:rFonts w:ascii="Times New Roman" w:hAnsi="Times New Roman"/>
          <w:sz w:val="24"/>
          <w:szCs w:val="24"/>
          <w:lang w:val="en-US"/>
        </w:rPr>
        <w:t xml:space="preserve">) starting before </w:t>
      </w:r>
      <w:r w:rsidR="00AB7294" w:rsidRPr="0064435F">
        <w:rPr>
          <w:rFonts w:ascii="Times New Roman" w:hAnsi="Times New Roman"/>
          <w:sz w:val="24"/>
          <w:szCs w:val="24"/>
          <w:lang w:val="en-US"/>
        </w:rPr>
        <w:t>7.03</w:t>
      </w:r>
      <w:r w:rsidR="00520DD2" w:rsidRPr="0064435F">
        <w:rPr>
          <w:rFonts w:ascii="Times New Roman" w:hAnsi="Times New Roman"/>
          <w:sz w:val="24"/>
          <w:szCs w:val="24"/>
          <w:lang w:val="en-US"/>
        </w:rPr>
        <w:t xml:space="preserve"> </w:t>
      </w:r>
      <w:r w:rsidR="00DF5066" w:rsidRPr="0064435F">
        <w:rPr>
          <w:rFonts w:ascii="Times New Roman" w:hAnsi="Times New Roman"/>
          <w:sz w:val="24"/>
          <w:szCs w:val="24"/>
          <w:lang w:val="en-US"/>
        </w:rPr>
        <w:t>a.m. (</w:t>
      </w:r>
      <w:r w:rsidR="00AB7294" w:rsidRPr="0064435F">
        <w:rPr>
          <w:rFonts w:ascii="Times New Roman" w:hAnsi="Times New Roman"/>
          <w:sz w:val="24"/>
          <w:szCs w:val="24"/>
          <w:lang w:val="en-US"/>
        </w:rPr>
        <w:t>423</w:t>
      </w:r>
      <w:r w:rsidR="00520DD2" w:rsidRPr="0064435F">
        <w:rPr>
          <w:rFonts w:ascii="Times New Roman" w:hAnsi="Times New Roman"/>
          <w:sz w:val="24"/>
          <w:szCs w:val="24"/>
          <w:lang w:val="en-US"/>
        </w:rPr>
        <w:t xml:space="preserve"> minutes) forbidding empty rides;</w:t>
      </w:r>
    </w:p>
    <w:p w14:paraId="143D8CE1" w14:textId="70BC4985" w:rsidR="00FE193F" w:rsidRDefault="00520DD2" w:rsidP="00520DD2">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ideal would have been to do two full simulations during the equivalent of one day considering all trips from the Trips File one forbidding empty rides and the other one allowing them. Unfortunately, it would have </w:t>
      </w:r>
      <w:r w:rsidR="00DF5066" w:rsidRPr="0064435F">
        <w:rPr>
          <w:rFonts w:ascii="Times New Roman" w:hAnsi="Times New Roman"/>
          <w:sz w:val="24"/>
          <w:szCs w:val="24"/>
          <w:lang w:val="en-US"/>
        </w:rPr>
        <w:t>taken</w:t>
      </w:r>
      <w:r w:rsidRPr="0064435F">
        <w:rPr>
          <w:rFonts w:ascii="Times New Roman" w:hAnsi="Times New Roman"/>
          <w:sz w:val="24"/>
          <w:szCs w:val="24"/>
          <w:lang w:val="en-US"/>
        </w:rPr>
        <w:t xml:space="preserve"> more than </w:t>
      </w:r>
      <w:r w:rsidR="00E2224E" w:rsidRPr="0064435F">
        <w:rPr>
          <w:rFonts w:ascii="Times New Roman" w:hAnsi="Times New Roman"/>
          <w:sz w:val="24"/>
          <w:szCs w:val="24"/>
          <w:lang w:val="en-US"/>
        </w:rPr>
        <w:t>one year</w:t>
      </w:r>
      <w:r w:rsidRPr="0064435F">
        <w:rPr>
          <w:rFonts w:ascii="Times New Roman" w:hAnsi="Times New Roman"/>
          <w:sz w:val="24"/>
          <w:szCs w:val="24"/>
          <w:lang w:val="en-US"/>
        </w:rPr>
        <w:t xml:space="preserve"> to run because of the complexity of the script. That is why Ganshoren has </w:t>
      </w:r>
      <w:proofErr w:type="gramStart"/>
      <w:r w:rsidRPr="0064435F">
        <w:rPr>
          <w:rFonts w:ascii="Times New Roman" w:hAnsi="Times New Roman"/>
          <w:sz w:val="24"/>
          <w:szCs w:val="24"/>
          <w:lang w:val="en-US"/>
        </w:rPr>
        <w:t>been chosen</w:t>
      </w:r>
      <w:proofErr w:type="gramEnd"/>
      <w:r w:rsidRPr="0064435F">
        <w:rPr>
          <w:rFonts w:ascii="Times New Roman" w:hAnsi="Times New Roman"/>
          <w:sz w:val="24"/>
          <w:szCs w:val="24"/>
          <w:lang w:val="en-US"/>
        </w:rPr>
        <w:t>. Ganshoren is the municipality with the fewest number of daily trips with an origin and / or a destination in its territory. It was thus possible to run the code on those trips.</w:t>
      </w:r>
    </w:p>
    <w:p w14:paraId="025D6A15" w14:textId="77777777" w:rsidR="00FE193F" w:rsidRDefault="00FE193F">
      <w:pPr>
        <w:rPr>
          <w:rFonts w:ascii="Times New Roman" w:hAnsi="Times New Roman"/>
          <w:sz w:val="24"/>
          <w:szCs w:val="24"/>
          <w:lang w:val="en-US"/>
        </w:rPr>
      </w:pPr>
      <w:r>
        <w:rPr>
          <w:rFonts w:ascii="Times New Roman" w:hAnsi="Times New Roman"/>
          <w:sz w:val="24"/>
          <w:szCs w:val="24"/>
          <w:lang w:val="en-US"/>
        </w:rPr>
        <w:br w:type="page"/>
      </w:r>
    </w:p>
    <w:p w14:paraId="5C3153C0" w14:textId="77777777" w:rsidR="00FE193F" w:rsidRPr="0064435F" w:rsidRDefault="00FE193F" w:rsidP="00FE193F">
      <w:pPr>
        <w:keepNext/>
        <w:spacing w:line="360" w:lineRule="auto"/>
        <w:jc w:val="both"/>
        <w:rPr>
          <w:rFonts w:ascii="Times New Roman" w:hAnsi="Times New Roman"/>
        </w:rPr>
      </w:pPr>
      <w:r w:rsidRPr="0064435F">
        <w:rPr>
          <w:rFonts w:ascii="Times New Roman" w:hAnsi="Times New Roman"/>
          <w:noProof/>
        </w:rPr>
        <w:lastRenderedPageBreak/>
        <w:drawing>
          <wp:anchor distT="0" distB="0" distL="114300" distR="114300" simplePos="0" relativeHeight="251663360" behindDoc="1" locked="0" layoutInCell="1" allowOverlap="1" wp14:anchorId="2B43AF4F" wp14:editId="298FA58E">
            <wp:simplePos x="0" y="0"/>
            <wp:positionH relativeFrom="margin">
              <wp:align>right</wp:align>
            </wp:positionH>
            <wp:positionV relativeFrom="paragraph">
              <wp:posOffset>0</wp:posOffset>
            </wp:positionV>
            <wp:extent cx="2664460" cy="1182370"/>
            <wp:effectExtent l="0" t="0" r="2540" b="0"/>
            <wp:wrapTight wrapText="bothSides">
              <wp:wrapPolygon edited="0">
                <wp:start x="0" y="0"/>
                <wp:lineTo x="0" y="21229"/>
                <wp:lineTo x="21466" y="21229"/>
                <wp:lineTo x="2146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64460" cy="1182370"/>
                    </a:xfrm>
                    <a:prstGeom prst="rect">
                      <a:avLst/>
                    </a:prstGeom>
                  </pic:spPr>
                </pic:pic>
              </a:graphicData>
            </a:graphic>
            <wp14:sizeRelH relativeFrom="page">
              <wp14:pctWidth>0</wp14:pctWidth>
            </wp14:sizeRelH>
            <wp14:sizeRelV relativeFrom="page">
              <wp14:pctHeight>0</wp14:pctHeight>
            </wp14:sizeRelV>
          </wp:anchor>
        </w:drawing>
      </w:r>
      <w:r w:rsidRPr="0064435F">
        <w:rPr>
          <w:rFonts w:ascii="Times New Roman" w:hAnsi="Times New Roman"/>
          <w:noProof/>
        </w:rPr>
        <w:drawing>
          <wp:inline distT="0" distB="0" distL="0" distR="0" wp14:anchorId="1C40B173" wp14:editId="06CEFFEC">
            <wp:extent cx="2785772" cy="12224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08124" cy="1232269"/>
                    </a:xfrm>
                    <a:prstGeom prst="rect">
                      <a:avLst/>
                    </a:prstGeom>
                  </pic:spPr>
                </pic:pic>
              </a:graphicData>
            </a:graphic>
          </wp:inline>
        </w:drawing>
      </w:r>
    </w:p>
    <w:p w14:paraId="6B66C8E9" w14:textId="77777777" w:rsidR="00FE193F" w:rsidRDefault="00FE193F" w:rsidP="00FE193F">
      <w:pPr>
        <w:pStyle w:val="Caption"/>
        <w:rPr>
          <w:lang w:val="en-US"/>
        </w:rPr>
        <w:sectPr w:rsidR="00FE193F" w:rsidSect="00FE193F">
          <w:footerReference w:type="default" r:id="rId19"/>
          <w:headerReference w:type="first" r:id="rId20"/>
          <w:footerReference w:type="first" r:id="rId21"/>
          <w:type w:val="continuous"/>
          <w:pgSz w:w="11906" w:h="16838"/>
          <w:pgMar w:top="1417" w:right="1417" w:bottom="1417" w:left="1417" w:header="708" w:footer="708" w:gutter="0"/>
          <w:cols w:space="708"/>
          <w:titlePg/>
          <w:docGrid w:linePitch="360"/>
        </w:sectPr>
      </w:pPr>
    </w:p>
    <w:p w14:paraId="61367C84" w14:textId="77777777" w:rsidR="00FE193F" w:rsidRPr="0064435F" w:rsidRDefault="00FE193F" w:rsidP="00FE193F">
      <w:pPr>
        <w:pStyle w:val="Caption"/>
        <w:rPr>
          <w:lang w:val="en-US"/>
        </w:rPr>
      </w:pPr>
      <w:bookmarkStart w:id="32" w:name="_Toc80021531"/>
      <w:r w:rsidRPr="0064435F">
        <w:rPr>
          <w:lang w:val="en-US"/>
        </w:rPr>
        <w:t xml:space="preserve">Figure </w:t>
      </w:r>
      <w:r w:rsidRPr="0064435F">
        <w:fldChar w:fldCharType="begin"/>
      </w:r>
      <w:r w:rsidRPr="0064435F">
        <w:rPr>
          <w:lang w:val="en-US"/>
        </w:rPr>
        <w:instrText xml:space="preserve"> SEQ Figure \* ARABIC </w:instrText>
      </w:r>
      <w:r w:rsidRPr="0064435F">
        <w:fldChar w:fldCharType="separate"/>
      </w:r>
      <w:r w:rsidRPr="0064435F">
        <w:rPr>
          <w:noProof/>
          <w:lang w:val="en-US"/>
        </w:rPr>
        <w:t>7</w:t>
      </w:r>
      <w:r w:rsidRPr="0064435F">
        <w:fldChar w:fldCharType="end"/>
      </w:r>
      <w:r w:rsidRPr="0064435F">
        <w:rPr>
          <w:lang w:val="en-US"/>
        </w:rPr>
        <w:t xml:space="preserve"> Possible charging stations' statuses and </w:t>
      </w:r>
      <w:proofErr w:type="spellStart"/>
      <w:proofErr w:type="gramStart"/>
      <w:r w:rsidRPr="0064435F">
        <w:rPr>
          <w:lang w:val="en-US"/>
        </w:rPr>
        <w:t>transitions.The</w:t>
      </w:r>
      <w:proofErr w:type="spellEnd"/>
      <w:proofErr w:type="gramEnd"/>
      <w:r w:rsidRPr="0064435F">
        <w:rPr>
          <w:lang w:val="en-US"/>
        </w:rPr>
        <w:t xml:space="preserve"> arrows depict the possible transitions from one status to another one.</w:t>
      </w:r>
      <w:bookmarkEnd w:id="32"/>
    </w:p>
    <w:p w14:paraId="0253C71F" w14:textId="77777777" w:rsidR="00FE193F" w:rsidRPr="0064435F" w:rsidRDefault="00FE193F" w:rsidP="00FE193F">
      <w:pPr>
        <w:pStyle w:val="Caption"/>
        <w:rPr>
          <w:lang w:val="en-US"/>
        </w:rPr>
      </w:pPr>
      <w:bookmarkStart w:id="33" w:name="_Toc80021532"/>
      <w:r w:rsidRPr="0064435F">
        <w:rPr>
          <w:lang w:val="en-US"/>
        </w:rPr>
        <w:t xml:space="preserve">Figure </w:t>
      </w:r>
      <w:r w:rsidRPr="0064435F">
        <w:fldChar w:fldCharType="begin"/>
      </w:r>
      <w:r w:rsidRPr="0064435F">
        <w:rPr>
          <w:lang w:val="en-US"/>
        </w:rPr>
        <w:instrText xml:space="preserve"> SEQ Figure \* ARABIC </w:instrText>
      </w:r>
      <w:r w:rsidRPr="0064435F">
        <w:fldChar w:fldCharType="separate"/>
      </w:r>
      <w:r w:rsidRPr="0064435F">
        <w:rPr>
          <w:noProof/>
          <w:lang w:val="en-US"/>
        </w:rPr>
        <w:t>8</w:t>
      </w:r>
      <w:r w:rsidRPr="0064435F">
        <w:fldChar w:fldCharType="end"/>
      </w:r>
      <w:r w:rsidRPr="0064435F">
        <w:rPr>
          <w:lang w:val="en-US"/>
        </w:rPr>
        <w:t xml:space="preserve"> </w:t>
      </w:r>
      <w:proofErr w:type="gramStart"/>
      <w:r w:rsidRPr="0064435F">
        <w:rPr>
          <w:lang w:val="en-US"/>
        </w:rPr>
        <w:t>Possible cleaning</w:t>
      </w:r>
      <w:proofErr w:type="gramEnd"/>
      <w:r w:rsidRPr="0064435F">
        <w:rPr>
          <w:lang w:val="en-US"/>
        </w:rPr>
        <w:t xml:space="preserve"> stations' statuses and transitions. The arrows depict the possible transitions from one status to another one.</w:t>
      </w:r>
      <w:bookmarkEnd w:id="33"/>
    </w:p>
    <w:p w14:paraId="630AAAB4" w14:textId="77777777" w:rsidR="00FE193F" w:rsidRPr="00FE193F" w:rsidRDefault="00FE193F" w:rsidP="00FE193F">
      <w:pPr>
        <w:keepNext/>
        <w:spacing w:line="360" w:lineRule="auto"/>
        <w:jc w:val="both"/>
        <w:rPr>
          <w:rFonts w:ascii="Times New Roman" w:hAnsi="Times New Roman"/>
          <w:lang w:val="en-US"/>
        </w:rPr>
        <w:sectPr w:rsidR="00FE193F" w:rsidRPr="00FE193F" w:rsidSect="00FE193F">
          <w:type w:val="continuous"/>
          <w:pgSz w:w="11906" w:h="16838"/>
          <w:pgMar w:top="1417" w:right="1417" w:bottom="1417" w:left="1417" w:header="708" w:footer="708" w:gutter="0"/>
          <w:cols w:num="2" w:space="708"/>
          <w:titlePg/>
          <w:docGrid w:linePitch="360"/>
        </w:sectPr>
      </w:pPr>
    </w:p>
    <w:p w14:paraId="321332F3" w14:textId="77777777" w:rsidR="00FE193F" w:rsidRDefault="00FE193F" w:rsidP="00372A1D">
      <w:pPr>
        <w:spacing w:line="360" w:lineRule="auto"/>
        <w:jc w:val="both"/>
        <w:rPr>
          <w:rFonts w:ascii="Times New Roman" w:hAnsi="Times New Roman"/>
          <w:sz w:val="24"/>
          <w:szCs w:val="24"/>
          <w:lang w:val="en-US"/>
        </w:rPr>
      </w:pPr>
    </w:p>
    <w:p w14:paraId="471CEF54" w14:textId="54BB575B" w:rsidR="00372A1D" w:rsidRPr="0064435F" w:rsidRDefault="00372A1D" w:rsidP="00372A1D">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In </w:t>
      </w:r>
      <w:r w:rsidR="00520DD2" w:rsidRPr="0064435F">
        <w:rPr>
          <w:rFonts w:ascii="Times New Roman" w:hAnsi="Times New Roman"/>
          <w:sz w:val="24"/>
          <w:szCs w:val="24"/>
          <w:lang w:val="en-US"/>
        </w:rPr>
        <w:t>each</w:t>
      </w:r>
      <w:r w:rsidRPr="0064435F">
        <w:rPr>
          <w:rFonts w:ascii="Times New Roman" w:hAnsi="Times New Roman"/>
          <w:sz w:val="24"/>
          <w:szCs w:val="24"/>
          <w:lang w:val="en-US"/>
        </w:rPr>
        <w:t xml:space="preserve"> simulation, there are four different entities: the aTaxis, the charging stations, the cleaning </w:t>
      </w:r>
      <w:proofErr w:type="gramStart"/>
      <w:r w:rsidRPr="0064435F">
        <w:rPr>
          <w:rFonts w:ascii="Times New Roman" w:hAnsi="Times New Roman"/>
          <w:sz w:val="24"/>
          <w:szCs w:val="24"/>
          <w:lang w:val="en-US"/>
        </w:rPr>
        <w:t>stations</w:t>
      </w:r>
      <w:proofErr w:type="gramEnd"/>
      <w:r w:rsidRPr="0064435F">
        <w:rPr>
          <w:rFonts w:ascii="Times New Roman" w:hAnsi="Times New Roman"/>
          <w:sz w:val="24"/>
          <w:szCs w:val="24"/>
          <w:lang w:val="en-US"/>
        </w:rPr>
        <w:t xml:space="preserve"> and the requests. Each of them can have different status as shown on Figure</w:t>
      </w:r>
      <w:r w:rsidR="00554AEC" w:rsidRPr="0064435F">
        <w:rPr>
          <w:rFonts w:ascii="Times New Roman" w:hAnsi="Times New Roman"/>
          <w:sz w:val="24"/>
          <w:szCs w:val="24"/>
          <w:lang w:val="en-US"/>
        </w:rPr>
        <w:t>s</w:t>
      </w:r>
      <w:r w:rsidRPr="0064435F">
        <w:rPr>
          <w:rFonts w:ascii="Times New Roman" w:hAnsi="Times New Roman"/>
          <w:sz w:val="24"/>
          <w:szCs w:val="24"/>
          <w:lang w:val="en-US"/>
        </w:rPr>
        <w:t xml:space="preserve"> </w:t>
      </w:r>
      <w:r w:rsidR="00AA3769" w:rsidRPr="0064435F">
        <w:rPr>
          <w:rFonts w:ascii="Times New Roman" w:hAnsi="Times New Roman"/>
          <w:sz w:val="24"/>
          <w:szCs w:val="24"/>
          <w:lang w:val="en-US"/>
        </w:rPr>
        <w:t>7 to 10</w:t>
      </w:r>
      <w:r w:rsidRPr="0064435F">
        <w:rPr>
          <w:rFonts w:ascii="Times New Roman" w:hAnsi="Times New Roman"/>
          <w:sz w:val="24"/>
          <w:szCs w:val="24"/>
          <w:lang w:val="en-US"/>
        </w:rPr>
        <w:t xml:space="preserve">. </w:t>
      </w:r>
      <w:r w:rsidR="006C0A98" w:rsidRPr="0064435F">
        <w:rPr>
          <w:rFonts w:ascii="Times New Roman" w:hAnsi="Times New Roman"/>
          <w:sz w:val="24"/>
          <w:szCs w:val="24"/>
          <w:lang w:val="en-US"/>
        </w:rPr>
        <w:t xml:space="preserve">A request simply moves from unsatisfied to satisfied once its starting time arrives. </w:t>
      </w:r>
      <w:r w:rsidRPr="0064435F">
        <w:rPr>
          <w:rFonts w:ascii="Times New Roman" w:hAnsi="Times New Roman"/>
          <w:sz w:val="24"/>
          <w:szCs w:val="24"/>
          <w:lang w:val="en-US"/>
        </w:rPr>
        <w:t xml:space="preserve">On the one hand, charging and cleaning stations can either be busy – when an aTaxis is </w:t>
      </w:r>
      <w:proofErr w:type="gramStart"/>
      <w:r w:rsidRPr="0064435F">
        <w:rPr>
          <w:rFonts w:ascii="Times New Roman" w:hAnsi="Times New Roman"/>
          <w:sz w:val="24"/>
          <w:szCs w:val="24"/>
          <w:lang w:val="en-US"/>
        </w:rPr>
        <w:t>being charged</w:t>
      </w:r>
      <w:proofErr w:type="gramEnd"/>
      <w:r w:rsidRPr="0064435F">
        <w:rPr>
          <w:rFonts w:ascii="Times New Roman" w:hAnsi="Times New Roman"/>
          <w:sz w:val="24"/>
          <w:szCs w:val="24"/>
          <w:lang w:val="en-US"/>
        </w:rPr>
        <w:t xml:space="preserve"> or cleaned at this station - or free when there is no car at this charging or cleaning station. On the other hand, a taxi can have five different </w:t>
      </w:r>
      <w:r w:rsidR="006C0A98" w:rsidRPr="0064435F">
        <w:rPr>
          <w:rFonts w:ascii="Times New Roman" w:hAnsi="Times New Roman"/>
          <w:sz w:val="24"/>
          <w:szCs w:val="24"/>
          <w:lang w:val="en-US"/>
        </w:rPr>
        <w:t>statuses</w:t>
      </w:r>
      <w:r w:rsidR="00520DD2" w:rsidRPr="0064435F">
        <w:rPr>
          <w:rFonts w:ascii="Times New Roman" w:hAnsi="Times New Roman"/>
          <w:sz w:val="24"/>
          <w:szCs w:val="24"/>
          <w:lang w:val="en-US"/>
        </w:rPr>
        <w:t xml:space="preserve"> when empty rides </w:t>
      </w:r>
      <w:proofErr w:type="gramStart"/>
      <w:r w:rsidR="00520DD2" w:rsidRPr="0064435F">
        <w:rPr>
          <w:rFonts w:ascii="Times New Roman" w:hAnsi="Times New Roman"/>
          <w:sz w:val="24"/>
          <w:szCs w:val="24"/>
          <w:lang w:val="en-US"/>
        </w:rPr>
        <w:t>are forbidden</w:t>
      </w:r>
      <w:proofErr w:type="gramEnd"/>
      <w:r w:rsidRPr="0064435F">
        <w:rPr>
          <w:rFonts w:ascii="Times New Roman" w:hAnsi="Times New Roman"/>
          <w:sz w:val="24"/>
          <w:szCs w:val="24"/>
          <w:lang w:val="en-US"/>
        </w:rPr>
        <w:t>:</w:t>
      </w:r>
    </w:p>
    <w:p w14:paraId="64165858" w14:textId="46E4A185" w:rsidR="006C0A98" w:rsidRPr="0064435F" w:rsidRDefault="00372A1D" w:rsidP="00372A1D">
      <w:pPr>
        <w:pStyle w:val="TOC1"/>
        <w:numPr>
          <w:ilvl w:val="0"/>
          <w:numId w:val="20"/>
        </w:numPr>
        <w:spacing w:line="360" w:lineRule="auto"/>
        <w:jc w:val="both"/>
        <w:rPr>
          <w:rFonts w:ascii="Times New Roman" w:hAnsi="Times New Roman"/>
          <w:sz w:val="24"/>
          <w:szCs w:val="24"/>
        </w:rPr>
      </w:pPr>
      <w:r w:rsidRPr="0064435F">
        <w:rPr>
          <w:rFonts w:ascii="Times New Roman" w:hAnsi="Times New Roman"/>
          <w:sz w:val="24"/>
          <w:szCs w:val="24"/>
        </w:rPr>
        <w:t>free</w:t>
      </w:r>
      <w:r w:rsidR="006C0A98" w:rsidRPr="0064435F">
        <w:rPr>
          <w:rFonts w:ascii="Times New Roman" w:hAnsi="Times New Roman"/>
          <w:sz w:val="24"/>
          <w:szCs w:val="24"/>
        </w:rPr>
        <w:t>:</w:t>
      </w:r>
      <w:r w:rsidRPr="0064435F">
        <w:rPr>
          <w:rFonts w:ascii="Times New Roman" w:hAnsi="Times New Roman"/>
          <w:sz w:val="24"/>
          <w:szCs w:val="24"/>
        </w:rPr>
        <w:t xml:space="preserve"> when empty at a </w:t>
      </w:r>
      <w:r w:rsidR="00DF5066" w:rsidRPr="0064435F">
        <w:rPr>
          <w:rFonts w:ascii="Times New Roman" w:hAnsi="Times New Roman"/>
          <w:sz w:val="24"/>
          <w:szCs w:val="24"/>
        </w:rPr>
        <w:t>station;</w:t>
      </w:r>
    </w:p>
    <w:p w14:paraId="38224A59" w14:textId="624FCFCC" w:rsidR="006C0A98" w:rsidRPr="0064435F" w:rsidRDefault="00372A1D" w:rsidP="00372A1D">
      <w:pPr>
        <w:pStyle w:val="TOC1"/>
        <w:numPr>
          <w:ilvl w:val="0"/>
          <w:numId w:val="20"/>
        </w:numPr>
        <w:spacing w:line="360" w:lineRule="auto"/>
        <w:jc w:val="both"/>
        <w:rPr>
          <w:rFonts w:ascii="Times New Roman" w:hAnsi="Times New Roman"/>
          <w:sz w:val="24"/>
          <w:szCs w:val="24"/>
        </w:rPr>
      </w:pPr>
      <w:r w:rsidRPr="0064435F">
        <w:rPr>
          <w:rFonts w:ascii="Times New Roman" w:hAnsi="Times New Roman"/>
          <w:sz w:val="24"/>
          <w:szCs w:val="24"/>
        </w:rPr>
        <w:t>waiting</w:t>
      </w:r>
      <w:r w:rsidR="006C0A98" w:rsidRPr="0064435F">
        <w:rPr>
          <w:rFonts w:ascii="Times New Roman" w:hAnsi="Times New Roman"/>
          <w:sz w:val="24"/>
          <w:szCs w:val="24"/>
        </w:rPr>
        <w:t>: w</w:t>
      </w:r>
      <w:r w:rsidRPr="0064435F">
        <w:rPr>
          <w:rFonts w:ascii="Times New Roman" w:hAnsi="Times New Roman"/>
          <w:sz w:val="24"/>
          <w:szCs w:val="24"/>
        </w:rPr>
        <w:t>hen at least one passenger is onboard and wait</w:t>
      </w:r>
      <w:r w:rsidR="006C0A98" w:rsidRPr="0064435F">
        <w:rPr>
          <w:rFonts w:ascii="Times New Roman" w:hAnsi="Times New Roman"/>
          <w:sz w:val="24"/>
          <w:szCs w:val="24"/>
        </w:rPr>
        <w:t>s</w:t>
      </w:r>
      <w:r w:rsidRPr="0064435F">
        <w:rPr>
          <w:rFonts w:ascii="Times New Roman" w:hAnsi="Times New Roman"/>
          <w:sz w:val="24"/>
          <w:szCs w:val="24"/>
        </w:rPr>
        <w:t xml:space="preserve"> for others to </w:t>
      </w:r>
      <w:r w:rsidR="00DF5066" w:rsidRPr="0064435F">
        <w:rPr>
          <w:rFonts w:ascii="Times New Roman" w:hAnsi="Times New Roman"/>
          <w:sz w:val="24"/>
          <w:szCs w:val="24"/>
        </w:rPr>
        <w:t>join;</w:t>
      </w:r>
    </w:p>
    <w:p w14:paraId="0A219417" w14:textId="46F7CC36" w:rsidR="006C0A98" w:rsidRPr="0064435F" w:rsidRDefault="00372A1D" w:rsidP="00372A1D">
      <w:pPr>
        <w:pStyle w:val="TOC1"/>
        <w:numPr>
          <w:ilvl w:val="0"/>
          <w:numId w:val="20"/>
        </w:numPr>
        <w:spacing w:line="360" w:lineRule="auto"/>
        <w:jc w:val="both"/>
        <w:rPr>
          <w:rFonts w:ascii="Times New Roman" w:hAnsi="Times New Roman"/>
          <w:sz w:val="24"/>
          <w:szCs w:val="24"/>
        </w:rPr>
      </w:pPr>
      <w:r w:rsidRPr="0064435F">
        <w:rPr>
          <w:rFonts w:ascii="Times New Roman" w:hAnsi="Times New Roman"/>
          <w:sz w:val="24"/>
          <w:szCs w:val="24"/>
        </w:rPr>
        <w:t>working</w:t>
      </w:r>
      <w:r w:rsidR="006C0A98" w:rsidRPr="0064435F">
        <w:rPr>
          <w:rFonts w:ascii="Times New Roman" w:hAnsi="Times New Roman"/>
          <w:sz w:val="24"/>
          <w:szCs w:val="24"/>
        </w:rPr>
        <w:t xml:space="preserve">: </w:t>
      </w:r>
      <w:r w:rsidRPr="0064435F">
        <w:rPr>
          <w:rFonts w:ascii="Times New Roman" w:hAnsi="Times New Roman"/>
          <w:sz w:val="24"/>
          <w:szCs w:val="24"/>
        </w:rPr>
        <w:t xml:space="preserve">when travelling with its passengers to their </w:t>
      </w:r>
      <w:r w:rsidR="00DF5066" w:rsidRPr="0064435F">
        <w:rPr>
          <w:rFonts w:ascii="Times New Roman" w:hAnsi="Times New Roman"/>
          <w:sz w:val="24"/>
          <w:szCs w:val="24"/>
        </w:rPr>
        <w:t>destination;</w:t>
      </w:r>
    </w:p>
    <w:p w14:paraId="178FBFB9" w14:textId="090DAD3F" w:rsidR="006C0A98" w:rsidRPr="0064435F" w:rsidRDefault="00372A1D" w:rsidP="00372A1D">
      <w:pPr>
        <w:pStyle w:val="TOC1"/>
        <w:numPr>
          <w:ilvl w:val="0"/>
          <w:numId w:val="20"/>
        </w:numPr>
        <w:spacing w:line="360" w:lineRule="auto"/>
        <w:jc w:val="both"/>
        <w:rPr>
          <w:rFonts w:ascii="Times New Roman" w:hAnsi="Times New Roman"/>
          <w:sz w:val="24"/>
          <w:szCs w:val="24"/>
        </w:rPr>
      </w:pPr>
      <w:r w:rsidRPr="0064435F">
        <w:rPr>
          <w:rFonts w:ascii="Times New Roman" w:hAnsi="Times New Roman"/>
          <w:sz w:val="24"/>
          <w:szCs w:val="24"/>
        </w:rPr>
        <w:t xml:space="preserve">charging </w:t>
      </w:r>
      <w:r w:rsidR="00DF5066" w:rsidRPr="0064435F">
        <w:rPr>
          <w:rFonts w:ascii="Times New Roman" w:hAnsi="Times New Roman"/>
          <w:sz w:val="24"/>
          <w:szCs w:val="24"/>
        </w:rPr>
        <w:t>or;</w:t>
      </w:r>
    </w:p>
    <w:p w14:paraId="35DB4055" w14:textId="31628952" w:rsidR="00372A1D" w:rsidRDefault="00372A1D" w:rsidP="00372A1D">
      <w:pPr>
        <w:pStyle w:val="TOC1"/>
        <w:numPr>
          <w:ilvl w:val="0"/>
          <w:numId w:val="20"/>
        </w:numPr>
        <w:spacing w:line="360" w:lineRule="auto"/>
        <w:jc w:val="both"/>
        <w:rPr>
          <w:rFonts w:ascii="Times New Roman" w:hAnsi="Times New Roman"/>
          <w:sz w:val="24"/>
          <w:szCs w:val="24"/>
        </w:rPr>
      </w:pPr>
      <w:r w:rsidRPr="0064435F">
        <w:rPr>
          <w:rFonts w:ascii="Times New Roman" w:hAnsi="Times New Roman"/>
          <w:sz w:val="24"/>
          <w:szCs w:val="24"/>
        </w:rPr>
        <w:t>cleaning</w:t>
      </w:r>
      <w:r w:rsidR="006C0A98" w:rsidRPr="0064435F">
        <w:rPr>
          <w:rFonts w:ascii="Times New Roman" w:hAnsi="Times New Roman"/>
          <w:sz w:val="24"/>
          <w:szCs w:val="24"/>
        </w:rPr>
        <w:t>.</w:t>
      </w:r>
    </w:p>
    <w:p w14:paraId="5B8C06BD" w14:textId="54FE346C" w:rsidR="006C0A98" w:rsidRPr="0064435F" w:rsidRDefault="00FE193F" w:rsidP="006C0A98">
      <w:pPr>
        <w:spacing w:line="360" w:lineRule="auto"/>
        <w:jc w:val="both"/>
        <w:rPr>
          <w:rFonts w:ascii="Times New Roman" w:hAnsi="Times New Roman"/>
          <w:sz w:val="24"/>
          <w:szCs w:val="24"/>
          <w:lang w:val="en-US"/>
        </w:rPr>
      </w:pPr>
      <w:r>
        <w:rPr>
          <w:rFonts w:ascii="Times New Roman" w:hAnsi="Times New Roman"/>
          <w:noProof/>
        </w:rPr>
        <w:lastRenderedPageBreak/>
        <mc:AlternateContent>
          <mc:Choice Requires="wpg">
            <w:drawing>
              <wp:anchor distT="0" distB="0" distL="114300" distR="114300" simplePos="0" relativeHeight="251661312" behindDoc="1" locked="0" layoutInCell="1" allowOverlap="1" wp14:anchorId="3C45AFA9" wp14:editId="4E3CB136">
                <wp:simplePos x="0" y="0"/>
                <wp:positionH relativeFrom="column">
                  <wp:posOffset>2790190</wp:posOffset>
                </wp:positionH>
                <wp:positionV relativeFrom="paragraph">
                  <wp:posOffset>3062605</wp:posOffset>
                </wp:positionV>
                <wp:extent cx="3183255" cy="3340735"/>
                <wp:effectExtent l="0" t="0" r="0" b="0"/>
                <wp:wrapTight wrapText="bothSides">
                  <wp:wrapPolygon edited="0">
                    <wp:start x="0" y="0"/>
                    <wp:lineTo x="0" y="21432"/>
                    <wp:lineTo x="20941" y="21432"/>
                    <wp:lineTo x="20941" y="13795"/>
                    <wp:lineTo x="21458" y="13302"/>
                    <wp:lineTo x="21458" y="0"/>
                    <wp:lineTo x="0" y="0"/>
                  </wp:wrapPolygon>
                </wp:wrapTight>
                <wp:docPr id="38" name="Group 38"/>
                <wp:cNvGraphicFramePr/>
                <a:graphic xmlns:a="http://schemas.openxmlformats.org/drawingml/2006/main">
                  <a:graphicData uri="http://schemas.microsoft.com/office/word/2010/wordprocessingGroup">
                    <wpg:wgp>
                      <wpg:cNvGrpSpPr/>
                      <wpg:grpSpPr>
                        <a:xfrm>
                          <a:off x="0" y="0"/>
                          <a:ext cx="3183255" cy="3340735"/>
                          <a:chOff x="0" y="0"/>
                          <a:chExt cx="3183255" cy="3340820"/>
                        </a:xfrm>
                      </wpg:grpSpPr>
                      <wps:wsp>
                        <wps:cNvPr id="217" name="Text Box 2"/>
                        <wps:cNvSpPr txBox="1">
                          <a:spLocks noChangeArrowheads="1"/>
                        </wps:cNvSpPr>
                        <wps:spPr bwMode="auto">
                          <a:xfrm>
                            <a:off x="0" y="2136860"/>
                            <a:ext cx="3065780" cy="1203960"/>
                          </a:xfrm>
                          <a:prstGeom prst="rect">
                            <a:avLst/>
                          </a:prstGeom>
                          <a:solidFill>
                            <a:srgbClr val="FFFFFF"/>
                          </a:solidFill>
                          <a:ln w="9525">
                            <a:noFill/>
                            <a:miter lim="800000"/>
                            <a:headEnd/>
                            <a:tailEnd/>
                          </a:ln>
                        </wps:spPr>
                        <wps:txbx>
                          <w:txbxContent>
                            <w:p w14:paraId="499ED5AE" w14:textId="77777777" w:rsidR="00FE193F" w:rsidRPr="00FE193F" w:rsidRDefault="00FE193F" w:rsidP="00FE193F">
                              <w:pPr>
                                <w:pStyle w:val="Caption"/>
                              </w:pPr>
                              <w:bookmarkStart w:id="34" w:name="_Toc80021533"/>
                              <w:r w:rsidRPr="00FE193F">
                                <w:t xml:space="preserve">Figure </w:t>
                              </w:r>
                              <w:r w:rsidRPr="00FE193F">
                                <w:fldChar w:fldCharType="begin"/>
                              </w:r>
                              <w:r w:rsidRPr="00FE193F">
                                <w:instrText xml:space="preserve"> SEQ Figure \* ARABIC </w:instrText>
                              </w:r>
                              <w:r w:rsidRPr="00FE193F">
                                <w:fldChar w:fldCharType="separate"/>
                              </w:r>
                              <w:r w:rsidRPr="00FE193F">
                                <w:t>9</w:t>
                              </w:r>
                              <w:r w:rsidRPr="00FE193F">
                                <w:fldChar w:fldCharType="end"/>
                              </w:r>
                              <w:r w:rsidRPr="00FE193F">
                                <w:t xml:space="preserve"> </w:t>
                              </w:r>
                              <w:proofErr w:type="spellStart"/>
                              <w:r w:rsidRPr="00FE193F">
                                <w:t>aTaxis</w:t>
                              </w:r>
                              <w:proofErr w:type="spellEnd"/>
                              <w:r w:rsidRPr="00FE193F">
                                <w:t xml:space="preserve">' possible </w:t>
                              </w:r>
                              <w:proofErr w:type="spellStart"/>
                              <w:r w:rsidRPr="00FE193F">
                                <w:t>statuses</w:t>
                              </w:r>
                              <w:proofErr w:type="spellEnd"/>
                              <w:r w:rsidRPr="00FE193F">
                                <w:t xml:space="preserve"> and transitions in the scenario </w:t>
                              </w:r>
                              <w:proofErr w:type="spellStart"/>
                              <w:r w:rsidRPr="00FE193F">
                                <w:t>without</w:t>
                              </w:r>
                              <w:proofErr w:type="spellEnd"/>
                              <w:r w:rsidRPr="00FE193F">
                                <w:t xml:space="preserve"> empty ride. A </w:t>
                              </w:r>
                              <w:proofErr w:type="spellStart"/>
                              <w:r w:rsidRPr="00FE193F">
                                <w:t>red</w:t>
                              </w:r>
                              <w:proofErr w:type="spellEnd"/>
                              <w:r w:rsidRPr="00FE193F">
                                <w:t xml:space="preserve"> </w:t>
                              </w:r>
                              <w:proofErr w:type="spellStart"/>
                              <w:r w:rsidRPr="00FE193F">
                                <w:t>traffic</w:t>
                              </w:r>
                              <w:proofErr w:type="spellEnd"/>
                              <w:r w:rsidRPr="00FE193F">
                                <w:t xml:space="preserve"> light </w:t>
                              </w:r>
                              <w:proofErr w:type="spellStart"/>
                              <w:r w:rsidRPr="00FE193F">
                                <w:t>means</w:t>
                              </w:r>
                              <w:proofErr w:type="spellEnd"/>
                              <w:r w:rsidRPr="00FE193F">
                                <w:t xml:space="preserve"> </w:t>
                              </w:r>
                              <w:proofErr w:type="spellStart"/>
                              <w:r w:rsidRPr="00FE193F">
                                <w:t>that</w:t>
                              </w:r>
                              <w:proofErr w:type="spellEnd"/>
                              <w:r w:rsidRPr="00FE193F">
                                <w:t xml:space="preserve"> the </w:t>
                              </w:r>
                              <w:proofErr w:type="spellStart"/>
                              <w:r w:rsidRPr="00FE193F">
                                <w:t>aTaxi</w:t>
                              </w:r>
                              <w:proofErr w:type="spellEnd"/>
                              <w:r w:rsidRPr="00FE193F">
                                <w:t xml:space="preserve"> is not </w:t>
                              </w:r>
                              <w:proofErr w:type="spellStart"/>
                              <w:r w:rsidRPr="00FE193F">
                                <w:t>moving</w:t>
                              </w:r>
                              <w:proofErr w:type="spellEnd"/>
                              <w:r w:rsidRPr="00FE193F">
                                <w:t xml:space="preserve"> and </w:t>
                              </w:r>
                              <w:proofErr w:type="spellStart"/>
                              <w:r w:rsidRPr="00FE193F">
                                <w:t>staying</w:t>
                              </w:r>
                              <w:proofErr w:type="spellEnd"/>
                              <w:r w:rsidRPr="00FE193F">
                                <w:t xml:space="preserve"> at the station </w:t>
                              </w:r>
                              <w:proofErr w:type="spellStart"/>
                              <w:r w:rsidRPr="00FE193F">
                                <w:t>when</w:t>
                              </w:r>
                              <w:proofErr w:type="spellEnd"/>
                              <w:r w:rsidRPr="00FE193F">
                                <w:t xml:space="preserve"> in </w:t>
                              </w:r>
                              <w:proofErr w:type="spellStart"/>
                              <w:r w:rsidRPr="00FE193F">
                                <w:t>that</w:t>
                              </w:r>
                              <w:proofErr w:type="spellEnd"/>
                              <w:r w:rsidRPr="00FE193F">
                                <w:t xml:space="preserve"> </w:t>
                              </w:r>
                              <w:proofErr w:type="spellStart"/>
                              <w:r w:rsidRPr="00FE193F">
                                <w:t>status</w:t>
                              </w:r>
                              <w:proofErr w:type="spellEnd"/>
                              <w:r w:rsidRPr="00FE193F">
                                <w:t xml:space="preserve">. </w:t>
                              </w:r>
                              <w:proofErr w:type="spellStart"/>
                              <w:r w:rsidRPr="00FE193F">
                                <w:t>While</w:t>
                              </w:r>
                              <w:proofErr w:type="spellEnd"/>
                              <w:r w:rsidRPr="00FE193F">
                                <w:t xml:space="preserve"> a green </w:t>
                              </w:r>
                              <w:proofErr w:type="spellStart"/>
                              <w:r w:rsidRPr="00FE193F">
                                <w:t>traffic</w:t>
                              </w:r>
                              <w:proofErr w:type="spellEnd"/>
                              <w:r w:rsidRPr="00FE193F">
                                <w:t xml:space="preserve"> light </w:t>
                              </w:r>
                              <w:proofErr w:type="spellStart"/>
                              <w:r w:rsidRPr="00FE193F">
                                <w:t>means</w:t>
                              </w:r>
                              <w:proofErr w:type="spellEnd"/>
                              <w:r w:rsidRPr="00FE193F">
                                <w:t xml:space="preserve"> the </w:t>
                              </w:r>
                              <w:proofErr w:type="spellStart"/>
                              <w:r w:rsidRPr="00FE193F">
                                <w:t>aTaxi</w:t>
                              </w:r>
                              <w:proofErr w:type="spellEnd"/>
                              <w:r w:rsidRPr="00FE193F">
                                <w:t xml:space="preserve"> is </w:t>
                              </w:r>
                              <w:proofErr w:type="spellStart"/>
                              <w:r w:rsidRPr="00FE193F">
                                <w:t>moving</w:t>
                              </w:r>
                              <w:proofErr w:type="spellEnd"/>
                              <w:r w:rsidRPr="00FE193F">
                                <w:t xml:space="preserve"> from one station to </w:t>
                              </w:r>
                              <w:proofErr w:type="spellStart"/>
                              <w:r w:rsidRPr="00FE193F">
                                <w:t>another</w:t>
                              </w:r>
                              <w:proofErr w:type="spellEnd"/>
                              <w:r w:rsidRPr="00FE193F">
                                <w:t xml:space="preserve"> one </w:t>
                              </w:r>
                              <w:proofErr w:type="spellStart"/>
                              <w:r w:rsidRPr="00FE193F">
                                <w:t>when</w:t>
                              </w:r>
                              <w:proofErr w:type="spellEnd"/>
                              <w:r w:rsidRPr="00FE193F">
                                <w:t xml:space="preserve"> in </w:t>
                              </w:r>
                              <w:proofErr w:type="spellStart"/>
                              <w:r w:rsidRPr="00FE193F">
                                <w:t>this</w:t>
                              </w:r>
                              <w:proofErr w:type="spellEnd"/>
                              <w:r w:rsidRPr="00FE193F">
                                <w:t xml:space="preserve"> </w:t>
                              </w:r>
                              <w:proofErr w:type="spellStart"/>
                              <w:r w:rsidRPr="00FE193F">
                                <w:t>status</w:t>
                              </w:r>
                              <w:proofErr w:type="spellEnd"/>
                              <w:r w:rsidRPr="00FE193F">
                                <w:t xml:space="preserve">. The </w:t>
                              </w:r>
                              <w:proofErr w:type="spellStart"/>
                              <w:r w:rsidRPr="00FE193F">
                                <w:t>arrows</w:t>
                              </w:r>
                              <w:proofErr w:type="spellEnd"/>
                              <w:r w:rsidRPr="00FE193F">
                                <w:t xml:space="preserve"> </w:t>
                              </w:r>
                              <w:proofErr w:type="spellStart"/>
                              <w:r w:rsidRPr="00FE193F">
                                <w:t>depict</w:t>
                              </w:r>
                              <w:proofErr w:type="spellEnd"/>
                              <w:r w:rsidRPr="00FE193F">
                                <w:t xml:space="preserve"> the possible transitions from one </w:t>
                              </w:r>
                              <w:proofErr w:type="spellStart"/>
                              <w:r w:rsidRPr="00FE193F">
                                <w:t>status</w:t>
                              </w:r>
                              <w:proofErr w:type="spellEnd"/>
                              <w:r w:rsidRPr="00FE193F">
                                <w:t xml:space="preserve"> to </w:t>
                              </w:r>
                              <w:proofErr w:type="spellStart"/>
                              <w:r w:rsidRPr="00FE193F">
                                <w:t>another</w:t>
                              </w:r>
                              <w:proofErr w:type="spellEnd"/>
                              <w:r w:rsidRPr="00FE193F">
                                <w:t xml:space="preserve"> one.</w:t>
                              </w:r>
                              <w:bookmarkEnd w:id="34"/>
                            </w:p>
                          </w:txbxContent>
                        </wps:txbx>
                        <wps:bodyPr rot="0" vert="horz" wrap="square" lIns="91440" tIns="45720" rIns="91440" bIns="45720" anchor="t" anchorCtr="0">
                          <a:spAutoFit/>
                        </wps:bodyPr>
                      </wps:wsp>
                      <pic:pic xmlns:pic="http://schemas.openxmlformats.org/drawingml/2006/picture">
                        <pic:nvPicPr>
                          <pic:cNvPr id="17" name="Picture 17"/>
                          <pic:cNvPicPr>
                            <a:picLocks noChangeAspect="1"/>
                          </pic:cNvPicPr>
                        </pic:nvPicPr>
                        <pic:blipFill rotWithShape="1">
                          <a:blip r:embed="rId22" cstate="print">
                            <a:extLst>
                              <a:ext uri="{28A0092B-C50C-407E-A947-70E740481C1C}">
                                <a14:useLocalDpi xmlns:a14="http://schemas.microsoft.com/office/drawing/2010/main" val="0"/>
                              </a:ext>
                            </a:extLst>
                          </a:blip>
                          <a:srcRect l="2511" t="3126" r="58711" b="19050"/>
                          <a:stretch/>
                        </pic:blipFill>
                        <pic:spPr bwMode="auto">
                          <a:xfrm>
                            <a:off x="0" y="0"/>
                            <a:ext cx="3183255" cy="205295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C45AFA9" id="Group 38" o:spid="_x0000_s1027" style="position:absolute;left:0;text-align:left;margin-left:219.7pt;margin-top:241.15pt;width:250.65pt;height:263.05pt;z-index:-251655168" coordsize="31832,334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">
                <v:shape id="_x0000_s1028" type="#_x0000_t202" style="position:absolute;top:21368;width:30657;height:1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499ED5AE" w14:textId="77777777" w:rsidR="00FE193F" w:rsidRPr="00FE193F" w:rsidRDefault="00FE193F" w:rsidP="00FE193F">
                        <w:pPr>
                          <w:pStyle w:val="Caption"/>
                        </w:pPr>
                        <w:bookmarkStart w:id="35" w:name="_Toc80021533"/>
                        <w:r w:rsidRPr="00FE193F">
                          <w:t xml:space="preserve">Figure </w:t>
                        </w:r>
                        <w:r w:rsidRPr="00FE193F">
                          <w:fldChar w:fldCharType="begin"/>
                        </w:r>
                        <w:r w:rsidRPr="00FE193F">
                          <w:instrText xml:space="preserve"> SEQ Figure \* ARABIC </w:instrText>
                        </w:r>
                        <w:r w:rsidRPr="00FE193F">
                          <w:fldChar w:fldCharType="separate"/>
                        </w:r>
                        <w:r w:rsidRPr="00FE193F">
                          <w:t>9</w:t>
                        </w:r>
                        <w:r w:rsidRPr="00FE193F">
                          <w:fldChar w:fldCharType="end"/>
                        </w:r>
                        <w:r w:rsidRPr="00FE193F">
                          <w:t xml:space="preserve"> </w:t>
                        </w:r>
                        <w:proofErr w:type="spellStart"/>
                        <w:r w:rsidRPr="00FE193F">
                          <w:t>aTaxis</w:t>
                        </w:r>
                        <w:proofErr w:type="spellEnd"/>
                        <w:r w:rsidRPr="00FE193F">
                          <w:t xml:space="preserve">' possible </w:t>
                        </w:r>
                        <w:proofErr w:type="spellStart"/>
                        <w:r w:rsidRPr="00FE193F">
                          <w:t>statuses</w:t>
                        </w:r>
                        <w:proofErr w:type="spellEnd"/>
                        <w:r w:rsidRPr="00FE193F">
                          <w:t xml:space="preserve"> and transitions in the scenario </w:t>
                        </w:r>
                        <w:proofErr w:type="spellStart"/>
                        <w:r w:rsidRPr="00FE193F">
                          <w:t>without</w:t>
                        </w:r>
                        <w:proofErr w:type="spellEnd"/>
                        <w:r w:rsidRPr="00FE193F">
                          <w:t xml:space="preserve"> empty ride. A </w:t>
                        </w:r>
                        <w:proofErr w:type="spellStart"/>
                        <w:r w:rsidRPr="00FE193F">
                          <w:t>red</w:t>
                        </w:r>
                        <w:proofErr w:type="spellEnd"/>
                        <w:r w:rsidRPr="00FE193F">
                          <w:t xml:space="preserve"> </w:t>
                        </w:r>
                        <w:proofErr w:type="spellStart"/>
                        <w:r w:rsidRPr="00FE193F">
                          <w:t>traffic</w:t>
                        </w:r>
                        <w:proofErr w:type="spellEnd"/>
                        <w:r w:rsidRPr="00FE193F">
                          <w:t xml:space="preserve"> light </w:t>
                        </w:r>
                        <w:proofErr w:type="spellStart"/>
                        <w:r w:rsidRPr="00FE193F">
                          <w:t>means</w:t>
                        </w:r>
                        <w:proofErr w:type="spellEnd"/>
                        <w:r w:rsidRPr="00FE193F">
                          <w:t xml:space="preserve"> </w:t>
                        </w:r>
                        <w:proofErr w:type="spellStart"/>
                        <w:r w:rsidRPr="00FE193F">
                          <w:t>that</w:t>
                        </w:r>
                        <w:proofErr w:type="spellEnd"/>
                        <w:r w:rsidRPr="00FE193F">
                          <w:t xml:space="preserve"> the </w:t>
                        </w:r>
                        <w:proofErr w:type="spellStart"/>
                        <w:r w:rsidRPr="00FE193F">
                          <w:t>aTaxi</w:t>
                        </w:r>
                        <w:proofErr w:type="spellEnd"/>
                        <w:r w:rsidRPr="00FE193F">
                          <w:t xml:space="preserve"> is not </w:t>
                        </w:r>
                        <w:proofErr w:type="spellStart"/>
                        <w:r w:rsidRPr="00FE193F">
                          <w:t>moving</w:t>
                        </w:r>
                        <w:proofErr w:type="spellEnd"/>
                        <w:r w:rsidRPr="00FE193F">
                          <w:t xml:space="preserve"> and </w:t>
                        </w:r>
                        <w:proofErr w:type="spellStart"/>
                        <w:r w:rsidRPr="00FE193F">
                          <w:t>staying</w:t>
                        </w:r>
                        <w:proofErr w:type="spellEnd"/>
                        <w:r w:rsidRPr="00FE193F">
                          <w:t xml:space="preserve"> at the station </w:t>
                        </w:r>
                        <w:proofErr w:type="spellStart"/>
                        <w:r w:rsidRPr="00FE193F">
                          <w:t>when</w:t>
                        </w:r>
                        <w:proofErr w:type="spellEnd"/>
                        <w:r w:rsidRPr="00FE193F">
                          <w:t xml:space="preserve"> in </w:t>
                        </w:r>
                        <w:proofErr w:type="spellStart"/>
                        <w:r w:rsidRPr="00FE193F">
                          <w:t>that</w:t>
                        </w:r>
                        <w:proofErr w:type="spellEnd"/>
                        <w:r w:rsidRPr="00FE193F">
                          <w:t xml:space="preserve"> </w:t>
                        </w:r>
                        <w:proofErr w:type="spellStart"/>
                        <w:r w:rsidRPr="00FE193F">
                          <w:t>status</w:t>
                        </w:r>
                        <w:proofErr w:type="spellEnd"/>
                        <w:r w:rsidRPr="00FE193F">
                          <w:t xml:space="preserve">. </w:t>
                        </w:r>
                        <w:proofErr w:type="spellStart"/>
                        <w:r w:rsidRPr="00FE193F">
                          <w:t>While</w:t>
                        </w:r>
                        <w:proofErr w:type="spellEnd"/>
                        <w:r w:rsidRPr="00FE193F">
                          <w:t xml:space="preserve"> a green </w:t>
                        </w:r>
                        <w:proofErr w:type="spellStart"/>
                        <w:r w:rsidRPr="00FE193F">
                          <w:t>traffic</w:t>
                        </w:r>
                        <w:proofErr w:type="spellEnd"/>
                        <w:r w:rsidRPr="00FE193F">
                          <w:t xml:space="preserve"> light </w:t>
                        </w:r>
                        <w:proofErr w:type="spellStart"/>
                        <w:r w:rsidRPr="00FE193F">
                          <w:t>means</w:t>
                        </w:r>
                        <w:proofErr w:type="spellEnd"/>
                        <w:r w:rsidRPr="00FE193F">
                          <w:t xml:space="preserve"> the </w:t>
                        </w:r>
                        <w:proofErr w:type="spellStart"/>
                        <w:r w:rsidRPr="00FE193F">
                          <w:t>aTaxi</w:t>
                        </w:r>
                        <w:proofErr w:type="spellEnd"/>
                        <w:r w:rsidRPr="00FE193F">
                          <w:t xml:space="preserve"> is </w:t>
                        </w:r>
                        <w:proofErr w:type="spellStart"/>
                        <w:r w:rsidRPr="00FE193F">
                          <w:t>moving</w:t>
                        </w:r>
                        <w:proofErr w:type="spellEnd"/>
                        <w:r w:rsidRPr="00FE193F">
                          <w:t xml:space="preserve"> from one station to </w:t>
                        </w:r>
                        <w:proofErr w:type="spellStart"/>
                        <w:r w:rsidRPr="00FE193F">
                          <w:t>another</w:t>
                        </w:r>
                        <w:proofErr w:type="spellEnd"/>
                        <w:r w:rsidRPr="00FE193F">
                          <w:t xml:space="preserve"> one </w:t>
                        </w:r>
                        <w:proofErr w:type="spellStart"/>
                        <w:r w:rsidRPr="00FE193F">
                          <w:t>when</w:t>
                        </w:r>
                        <w:proofErr w:type="spellEnd"/>
                        <w:r w:rsidRPr="00FE193F">
                          <w:t xml:space="preserve"> in </w:t>
                        </w:r>
                        <w:proofErr w:type="spellStart"/>
                        <w:r w:rsidRPr="00FE193F">
                          <w:t>this</w:t>
                        </w:r>
                        <w:proofErr w:type="spellEnd"/>
                        <w:r w:rsidRPr="00FE193F">
                          <w:t xml:space="preserve"> </w:t>
                        </w:r>
                        <w:proofErr w:type="spellStart"/>
                        <w:r w:rsidRPr="00FE193F">
                          <w:t>status</w:t>
                        </w:r>
                        <w:proofErr w:type="spellEnd"/>
                        <w:r w:rsidRPr="00FE193F">
                          <w:t xml:space="preserve">. The </w:t>
                        </w:r>
                        <w:proofErr w:type="spellStart"/>
                        <w:r w:rsidRPr="00FE193F">
                          <w:t>arrows</w:t>
                        </w:r>
                        <w:proofErr w:type="spellEnd"/>
                        <w:r w:rsidRPr="00FE193F">
                          <w:t xml:space="preserve"> </w:t>
                        </w:r>
                        <w:proofErr w:type="spellStart"/>
                        <w:r w:rsidRPr="00FE193F">
                          <w:t>depict</w:t>
                        </w:r>
                        <w:proofErr w:type="spellEnd"/>
                        <w:r w:rsidRPr="00FE193F">
                          <w:t xml:space="preserve"> the possible transitions from one </w:t>
                        </w:r>
                        <w:proofErr w:type="spellStart"/>
                        <w:r w:rsidRPr="00FE193F">
                          <w:t>status</w:t>
                        </w:r>
                        <w:proofErr w:type="spellEnd"/>
                        <w:r w:rsidRPr="00FE193F">
                          <w:t xml:space="preserve"> to </w:t>
                        </w:r>
                        <w:proofErr w:type="spellStart"/>
                        <w:r w:rsidRPr="00FE193F">
                          <w:t>another</w:t>
                        </w:r>
                        <w:proofErr w:type="spellEnd"/>
                        <w:r w:rsidRPr="00FE193F">
                          <w:t xml:space="preserve"> one.</w:t>
                        </w:r>
                        <w:bookmarkEnd w:id="35"/>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9" type="#_x0000_t75" style="position:absolute;width:31832;height:20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">
                  <v:imagedata r:id="rId23" o:title="" croptop="2049f" cropbottom="12485f" cropleft="1646f" cropright="38477f"/>
                </v:shape>
                <w10:wrap type="tight"/>
              </v:group>
            </w:pict>
          </mc:Fallback>
        </mc:AlternateContent>
      </w:r>
      <w:r w:rsidR="006C0A98" w:rsidRPr="0064435F">
        <w:rPr>
          <w:rFonts w:ascii="Times New Roman" w:hAnsi="Times New Roman"/>
          <w:sz w:val="24"/>
          <w:szCs w:val="24"/>
          <w:lang w:val="en-US"/>
        </w:rPr>
        <w:t xml:space="preserve">Figure </w:t>
      </w:r>
      <w:r w:rsidR="00AA3769" w:rsidRPr="0064435F">
        <w:rPr>
          <w:rFonts w:ascii="Times New Roman" w:hAnsi="Times New Roman"/>
          <w:sz w:val="24"/>
          <w:szCs w:val="24"/>
          <w:lang w:val="en-US"/>
        </w:rPr>
        <w:t>9</w:t>
      </w:r>
      <w:r w:rsidR="006C0A98" w:rsidRPr="0064435F">
        <w:rPr>
          <w:rFonts w:ascii="Times New Roman" w:hAnsi="Times New Roman"/>
          <w:sz w:val="24"/>
          <w:szCs w:val="24"/>
          <w:lang w:val="en-US"/>
        </w:rPr>
        <w:t xml:space="preserve"> also depicts the possible transitions between those statuses. A free aTaxi can become waiting if he has accepted a request but it also can become charging if its battery is too low or cleaning if he already has realized </w:t>
      </w:r>
      <w:r w:rsidR="00EA3F70" w:rsidRPr="0064435F">
        <w:rPr>
          <w:rFonts w:ascii="Times New Roman" w:hAnsi="Times New Roman"/>
          <w:sz w:val="24"/>
          <w:szCs w:val="24"/>
          <w:lang w:val="en-US"/>
        </w:rPr>
        <w:t>forty</w:t>
      </w:r>
      <w:r w:rsidR="006C0A98" w:rsidRPr="0064435F">
        <w:rPr>
          <w:rFonts w:ascii="Times New Roman" w:hAnsi="Times New Roman"/>
          <w:sz w:val="24"/>
          <w:szCs w:val="24"/>
          <w:lang w:val="en-US"/>
        </w:rPr>
        <w:t xml:space="preserve"> trips since its last cleaning. While waiting, the aTaxi waits</w:t>
      </w:r>
      <w:r w:rsidR="00EA3F70" w:rsidRPr="0064435F">
        <w:rPr>
          <w:rFonts w:ascii="Times New Roman" w:hAnsi="Times New Roman"/>
          <w:sz w:val="24"/>
          <w:szCs w:val="24"/>
          <w:lang w:val="en-US"/>
        </w:rPr>
        <w:t xml:space="preserve"> at least one minute corresponding to the pickup time and</w:t>
      </w:r>
      <w:r w:rsidR="006C0A98" w:rsidRPr="0064435F">
        <w:rPr>
          <w:rFonts w:ascii="Times New Roman" w:hAnsi="Times New Roman"/>
          <w:sz w:val="24"/>
          <w:szCs w:val="24"/>
          <w:lang w:val="en-US"/>
        </w:rPr>
        <w:t xml:space="preserve"> maximum five minutes and </w:t>
      </w:r>
      <w:r w:rsidR="00EA3F70" w:rsidRPr="0064435F">
        <w:rPr>
          <w:rFonts w:ascii="Times New Roman" w:hAnsi="Times New Roman"/>
          <w:sz w:val="24"/>
          <w:szCs w:val="24"/>
          <w:lang w:val="en-US"/>
        </w:rPr>
        <w:t xml:space="preserve">then </w:t>
      </w:r>
      <w:r w:rsidR="006C0A98" w:rsidRPr="0064435F">
        <w:rPr>
          <w:rFonts w:ascii="Times New Roman" w:hAnsi="Times New Roman"/>
          <w:sz w:val="24"/>
          <w:szCs w:val="24"/>
          <w:lang w:val="en-US"/>
        </w:rPr>
        <w:t xml:space="preserve">becomes working. </w:t>
      </w:r>
      <w:r w:rsidR="00EA3F70" w:rsidRPr="0064435F">
        <w:rPr>
          <w:rFonts w:ascii="Times New Roman" w:hAnsi="Times New Roman"/>
          <w:sz w:val="24"/>
          <w:szCs w:val="24"/>
          <w:lang w:val="en-US"/>
        </w:rPr>
        <w:t>The pickup time allows the passenger to get into the car</w:t>
      </w:r>
      <w:r w:rsidR="00554AEC" w:rsidRPr="0064435F">
        <w:rPr>
          <w:rFonts w:ascii="Times New Roman" w:hAnsi="Times New Roman"/>
          <w:sz w:val="24"/>
          <w:szCs w:val="24"/>
          <w:lang w:val="en-US"/>
        </w:rPr>
        <w:t xml:space="preserve"> like proposed by </w:t>
      </w:r>
      <w:r w:rsidR="00EE0690" w:rsidRPr="0064435F">
        <w:rPr>
          <w:rFonts w:ascii="Times New Roman" w:hAnsi="Times New Roman"/>
          <w:sz w:val="24"/>
          <w:szCs w:val="24"/>
          <w:lang w:val="en-US"/>
        </w:rPr>
        <w:t xml:space="preserve">Burghout &amp; Andréasson </w:t>
      </w:r>
      <w:r w:rsidR="00EE0690" w:rsidRPr="0064435F">
        <w:rPr>
          <w:rFonts w:ascii="Times New Roman" w:hAnsi="Times New Roman"/>
          <w:sz w:val="24"/>
          <w:szCs w:val="24"/>
          <w:lang w:val="en-US"/>
        </w:rPr>
        <w:fldChar w:fldCharType="begin"/>
      </w:r>
      <w:r w:rsidR="00F66FCA" w:rsidRPr="0064435F">
        <w:rPr>
          <w:rFonts w:ascii="Times New Roman" w:hAnsi="Times New Roman"/>
          <w:sz w:val="24"/>
          <w:szCs w:val="24"/>
          <w:lang w:val="en-US"/>
        </w:rPr>
        <w:instrText xml:space="preserve"> ADDIN ZOTERO_ITEM CSL_CITATION {"citationID":"pIlUb1z1","properties":{"formattedCitation":"(Burghout &amp; Andr\\uc0\\u233{}asson, 2015)","plainCitation":"(Burghout &amp; Andréasson, 2015)","dontUpdate":true,"noteIndex":0},"citationItems":[{"id":50,"uris":["http://zotero.org/users/8331578/items/EBM7PNTF"],"uri":["http://zotero.org/users/8331578/items/EBM7PNTF"],"itemData":{"id":50,"type":"paper-conference","event":". Proceedings of the 94th annual meeting of the Transportation Research Board","title":"Impacts of Shared Autonomous Taxis in a Metropolitan Area","URL":"https://www.researchgate.net/publication/298346251_Impacts_of_Shared_Autonomous_Taxis_in_a_Metropolitan_Area","author":[{"family":"Burghout","given":"Wilco"},{"family":"Andréasson","given":"Ingmar"}],"accessed":{"date-parts":[["2021",8,9]]},"issued":{"date-parts":[["2015"]]}}}],"schema":"https://github.com/citation-style-language/schema/raw/master/csl-citation.json"} </w:instrText>
      </w:r>
      <w:r w:rsidR="00EE0690" w:rsidRPr="0064435F">
        <w:rPr>
          <w:rFonts w:ascii="Times New Roman" w:hAnsi="Times New Roman"/>
          <w:sz w:val="24"/>
          <w:szCs w:val="24"/>
          <w:lang w:val="en-US"/>
        </w:rPr>
        <w:fldChar w:fldCharType="separate"/>
      </w:r>
      <w:r w:rsidR="00EE0690" w:rsidRPr="0064435F">
        <w:rPr>
          <w:rFonts w:ascii="Times New Roman" w:hAnsi="Times New Roman"/>
          <w:sz w:val="24"/>
          <w:szCs w:val="24"/>
          <w:lang w:val="en-US"/>
        </w:rPr>
        <w:t>(2015)</w:t>
      </w:r>
      <w:r w:rsidR="00EE0690" w:rsidRPr="0064435F">
        <w:rPr>
          <w:rFonts w:ascii="Times New Roman" w:hAnsi="Times New Roman"/>
          <w:sz w:val="24"/>
          <w:szCs w:val="24"/>
          <w:lang w:val="en-US"/>
        </w:rPr>
        <w:fldChar w:fldCharType="end"/>
      </w:r>
      <w:r w:rsidR="00554AEC" w:rsidRPr="0064435F">
        <w:rPr>
          <w:rFonts w:ascii="Times New Roman" w:hAnsi="Times New Roman"/>
          <w:sz w:val="24"/>
          <w:szCs w:val="24"/>
          <w:lang w:val="en-US"/>
        </w:rPr>
        <w:t xml:space="preserve">. However, the pickup time is two minutes in </w:t>
      </w:r>
      <w:r w:rsidR="00EE0690" w:rsidRPr="0064435F">
        <w:rPr>
          <w:rFonts w:ascii="Times New Roman" w:hAnsi="Times New Roman"/>
          <w:sz w:val="24"/>
          <w:szCs w:val="24"/>
          <w:lang w:val="en-US"/>
        </w:rPr>
        <w:t xml:space="preserve">Burghout &amp; Andréasson </w:t>
      </w:r>
      <w:r w:rsidR="00EE0690" w:rsidRPr="0064435F">
        <w:rPr>
          <w:rFonts w:ascii="Times New Roman" w:hAnsi="Times New Roman"/>
          <w:sz w:val="24"/>
          <w:szCs w:val="24"/>
          <w:lang w:val="en-US"/>
        </w:rPr>
        <w:fldChar w:fldCharType="begin"/>
      </w:r>
      <w:r w:rsidR="00F66FCA" w:rsidRPr="0064435F">
        <w:rPr>
          <w:rFonts w:ascii="Times New Roman" w:hAnsi="Times New Roman"/>
          <w:sz w:val="24"/>
          <w:szCs w:val="24"/>
          <w:lang w:val="en-US"/>
        </w:rPr>
        <w:instrText xml:space="preserve"> ADDIN ZOTERO_ITEM CSL_CITATION {"citationID":"MHCfuc4Y","properties":{"formattedCitation":"(Burghout &amp; Andr\\uc0\\u233{}asson, 2015)","plainCitation":"(Burghout &amp; Andréasson, 2015)","dontUpdate":true,"noteIndex":0},"citationItems":[{"id":50,"uris":["http://zotero.org/users/8331578/items/EBM7PNTF"],"uri":["http://zotero.org/users/8331578/items/EBM7PNTF"],"itemData":{"id":50,"type":"paper-conference","event":". Proceedings of the 94th annual meeting of the Transportation Research Board","title":"Impacts of Shared Autonomous Taxis in a Metropolitan Area","URL":"https://www.researchgate.net/publication/298346251_Impacts_of_Shared_Autonomous_Taxis_in_a_Metropolitan_Area","author":[{"family":"Burghout","given":"Wilco"},{"family":"Andréasson","given":"Ingmar"}],"accessed":{"date-parts":[["2021",8,9]]},"issued":{"date-parts":[["2015"]]}}}],"schema":"https://github.com/citation-style-language/schema/raw/master/csl-citation.json"} </w:instrText>
      </w:r>
      <w:r w:rsidR="00EE0690" w:rsidRPr="0064435F">
        <w:rPr>
          <w:rFonts w:ascii="Times New Roman" w:hAnsi="Times New Roman"/>
          <w:sz w:val="24"/>
          <w:szCs w:val="24"/>
          <w:lang w:val="en-US"/>
        </w:rPr>
        <w:fldChar w:fldCharType="separate"/>
      </w:r>
      <w:r w:rsidR="00EE0690" w:rsidRPr="0064435F">
        <w:rPr>
          <w:rFonts w:ascii="Times New Roman" w:hAnsi="Times New Roman"/>
          <w:sz w:val="24"/>
          <w:szCs w:val="24"/>
          <w:lang w:val="en-US"/>
        </w:rPr>
        <w:t>(2015)</w:t>
      </w:r>
      <w:r w:rsidR="00EE0690" w:rsidRPr="0064435F">
        <w:rPr>
          <w:rFonts w:ascii="Times New Roman" w:hAnsi="Times New Roman"/>
          <w:sz w:val="24"/>
          <w:szCs w:val="24"/>
          <w:lang w:val="en-US"/>
        </w:rPr>
        <w:fldChar w:fldCharType="end"/>
      </w:r>
      <w:r w:rsidR="00554AEC" w:rsidRPr="0064435F">
        <w:rPr>
          <w:rFonts w:ascii="Times New Roman" w:hAnsi="Times New Roman"/>
          <w:sz w:val="24"/>
          <w:szCs w:val="24"/>
          <w:lang w:val="en-US"/>
        </w:rPr>
        <w:t xml:space="preserve">. </w:t>
      </w:r>
      <w:r w:rsidR="00975BB1" w:rsidRPr="0064435F">
        <w:rPr>
          <w:rFonts w:ascii="Times New Roman" w:hAnsi="Times New Roman"/>
          <w:sz w:val="24"/>
          <w:szCs w:val="24"/>
          <w:lang w:val="en-US"/>
        </w:rPr>
        <w:t>While some searchers have opted for the rejection of requests once the waiting time is above 10 minutes (</w:t>
      </w:r>
      <w:r w:rsidR="000E176A" w:rsidRPr="0064435F">
        <w:rPr>
          <w:rFonts w:ascii="Times New Roman" w:hAnsi="Times New Roman"/>
          <w:sz w:val="24"/>
          <w:szCs w:val="24"/>
        </w:rPr>
        <w:fldChar w:fldCharType="begin"/>
      </w:r>
      <w:r w:rsidR="000E176A" w:rsidRPr="0064435F">
        <w:rPr>
          <w:rFonts w:ascii="Times New Roman" w:hAnsi="Times New Roman"/>
          <w:sz w:val="24"/>
          <w:szCs w:val="24"/>
          <w:lang w:val="en-US"/>
        </w:rPr>
        <w:instrText xml:space="preserve"> ADDIN ZOTERO_ITEM CSL_CITATION {"citationID":"eUk1RNgx","properties":{"formattedCitation":"(D. Fagnant et al., 2015)","plainCitation":"(D. Fagnant et al., 2015)","noteIndex":0},"citationItems":[{"id":270,"uris":["http://zotero.org/users/8331578/items/F79DHXMV"],"uri":["http://zotero.org/users/8331578/items/F79DHXMV"],"itemData":{"id":270,"type":"article-journal","abstract":"The emergence of automated vehicles holds great promise for the future of transportation. Although commercial sales of fully self-driving vehicles will not commence for several more years, once these sales are possible a new transportation mode for personal travel promises to arrive. This new mode is the shared autonomous (or fully automated) vehicle (SAV), combining features of short-term, on-demand rentals with self-driving capabilities: in essence, a driverless taxi. This investigation examined the potential implications of the SAY at a low level of market penetration (1.3% of regional trips) by simulating a fleet of SAVs serving travelers in the 12-mi by 24-mi regional core of Austin, Texas. The simulation used a sample of trips from the region's planning model to generate demand across traffic analysis zones and a 32,272-link network. Trips called on the vehicles in 5-min departure time windows, with link-level travel times varying by hour of day based on MATSIM's dynamic traffic assignment simulation software. Results showed that each SAY could replace about nine conventional vehicles within the 24-mi by 12-mi area while still maintaining a reasonable level of service (as proxied by user wait times, which averaged just 1 min). Additionally, approximately 8% more vehicle miles traveled (VMT) may be generated because of SAV's ability to journey unoccupied to the next traveler or relocate to a more favorable position in anticipation of its next period demand.","container-title":"Transportation Research Record: Journal of the Transportation Research Board","DOI":"10.3141/2536-12","journalAbbreviation":"Transportation Research Record: Journal of the Transportation Research Board","page":"98-106","source":"ResearchGate","title":"Operations of Shared Autonomous Vehicle Fleet for Austin, Texas, Market","volume":"2536","author":[{"family":"Fagnant","given":"Daniel"},{"family":"Kockelman","given":"Kara"},{"family":"Bansal","given":"Prateek"}],"issued":{"date-parts":[["2015",8,1]]}}}],"schema":"https://github.com/citation-style-language/schema/raw/master/csl-citation.json"} </w:instrText>
      </w:r>
      <w:r w:rsidR="000E176A" w:rsidRPr="0064435F">
        <w:rPr>
          <w:rFonts w:ascii="Times New Roman" w:hAnsi="Times New Roman"/>
          <w:sz w:val="24"/>
          <w:szCs w:val="24"/>
        </w:rPr>
        <w:fldChar w:fldCharType="separate"/>
      </w:r>
      <w:r w:rsidR="000E176A" w:rsidRPr="0064435F">
        <w:rPr>
          <w:rFonts w:ascii="Times New Roman" w:hAnsi="Times New Roman"/>
          <w:sz w:val="24"/>
          <w:lang w:val="en-US"/>
        </w:rPr>
        <w:t>(D. Fagnant et al., 2015)</w:t>
      </w:r>
      <w:r w:rsidR="000E176A" w:rsidRPr="0064435F">
        <w:rPr>
          <w:rFonts w:ascii="Times New Roman" w:hAnsi="Times New Roman"/>
          <w:sz w:val="24"/>
          <w:szCs w:val="24"/>
        </w:rPr>
        <w:fldChar w:fldCharType="end"/>
      </w:r>
      <w:r w:rsidR="00975BB1" w:rsidRPr="0064435F">
        <w:rPr>
          <w:rFonts w:ascii="Times New Roman" w:hAnsi="Times New Roman"/>
          <w:sz w:val="24"/>
          <w:szCs w:val="24"/>
          <w:lang w:val="en-US"/>
        </w:rPr>
        <w:t xml:space="preserve">, </w:t>
      </w:r>
      <w:r w:rsidR="0043441A" w:rsidRPr="0064435F">
        <w:rPr>
          <w:rFonts w:ascii="Times New Roman" w:hAnsi="Times New Roman"/>
          <w:sz w:val="24"/>
          <w:szCs w:val="24"/>
          <w:lang w:val="en-US"/>
        </w:rPr>
        <w:fldChar w:fldCharType="begin"/>
      </w:r>
      <w:r w:rsidR="0043441A" w:rsidRPr="0064435F">
        <w:rPr>
          <w:rFonts w:ascii="Times New Roman" w:hAnsi="Times New Roman"/>
          <w:sz w:val="24"/>
          <w:szCs w:val="24"/>
          <w:lang w:val="en-US"/>
        </w:rPr>
        <w:instrText xml:space="preserve"> ADDIN ZOTERO_ITEM CSL_CITATION {"citationID":"JTaFLojV","properties":{"formattedCitation":"(Loeb et al., 2018)","plainCitation":"(Loeb et al., 2018)","noteIndex":0},"citationItems":[{"id":638,"uris":["http://zotero.org/users/8331578/items/LUH9CA8V"],"uri":["http://zotero.org/users/8331578/items/LUH9CA8V"],"itemData":{"id":638,"type":"article-newspaper","container-title":"Transportation Research Part C: Emerging Technologies","edition":"89","page":"222-233","title":"Shared autonomous electric vehicle (SEAV) operations across the Austin, Texas network with a focus on charging infrastructure decisions","author":[{"family":"Loeb","given":"Benjamin"},{"family":"Kockelman","given":"Kara"},{"family":"Liu","given":"Jun"}],"issued":{"date-parts":[["2018"]]}}}],"schema":"https://github.com/citation-style-language/schema/raw/master/csl-citation.json"} </w:instrText>
      </w:r>
      <w:r w:rsidR="0043441A" w:rsidRPr="0064435F">
        <w:rPr>
          <w:rFonts w:ascii="Times New Roman" w:hAnsi="Times New Roman"/>
          <w:sz w:val="24"/>
          <w:szCs w:val="24"/>
          <w:lang w:val="en-US"/>
        </w:rPr>
        <w:fldChar w:fldCharType="separate"/>
      </w:r>
      <w:r w:rsidR="0043441A" w:rsidRPr="0064435F">
        <w:rPr>
          <w:rFonts w:ascii="Times New Roman" w:hAnsi="Times New Roman"/>
          <w:sz w:val="24"/>
          <w:lang w:val="en-US"/>
        </w:rPr>
        <w:t>(Loeb et al., 2018)</w:t>
      </w:r>
      <w:r w:rsidR="0043441A" w:rsidRPr="0064435F">
        <w:rPr>
          <w:rFonts w:ascii="Times New Roman" w:hAnsi="Times New Roman"/>
          <w:sz w:val="24"/>
          <w:szCs w:val="24"/>
          <w:lang w:val="en-US"/>
        </w:rPr>
        <w:fldChar w:fldCharType="end"/>
      </w:r>
      <w:r w:rsidR="00975BB1" w:rsidRPr="0064435F">
        <w:rPr>
          <w:rFonts w:ascii="Times New Roman" w:hAnsi="Times New Roman"/>
          <w:sz w:val="24"/>
          <w:szCs w:val="24"/>
          <w:lang w:val="en-US"/>
        </w:rPr>
        <w:t xml:space="preserve">, </w:t>
      </w:r>
      <w:r w:rsidR="00A26A5D" w:rsidRPr="0064435F">
        <w:rPr>
          <w:rFonts w:ascii="Times New Roman" w:hAnsi="Times New Roman"/>
          <w:sz w:val="24"/>
          <w:szCs w:val="24"/>
          <w:lang w:val="en-US"/>
        </w:rPr>
        <w:fldChar w:fldCharType="begin"/>
      </w:r>
      <w:r w:rsidR="00A26A5D" w:rsidRPr="0064435F">
        <w:rPr>
          <w:rFonts w:ascii="Times New Roman" w:hAnsi="Times New Roman"/>
          <w:sz w:val="24"/>
          <w:szCs w:val="24"/>
          <w:lang w:val="en-US"/>
        </w:rPr>
        <w:instrText xml:space="preserve"> ADDIN ZOTERO_ITEM CSL_CITATION {"citationID":"dxhfnm9O","properties":{"formattedCitation":"(B\\uc0\\u246{}sch, 2018)","plainCitation":"(Bösch, 2018)","noteIndex":0},"citationItems":[{"id":245,"uris":["http://zotero.org/users/8331578/items/87GC4H9Q"],"uri":["http://zotero.org/users/8331578/items/87GC4H9Q"],"itemData":{"id":245,"type":"thesis","abstract":"Autonomous vehicles (AVs), also called driverless vehicles, according to SAE International (2016) levels 4 and 5 definitions, are the next revolution in transport. This thesis provides an overview of the technology and the effects of AVs on the future transport system. It results in recommendations on how to maximize the benefits of AVs while minimizing their negative effects. It consolidates work by the author and collaborators done over the past years and therefore approaches the topic from different angles. This work thus not only provides a solid background on the topic for interested readers, but also recommendations relevant for future political discussions and practice.  The first part of this thesis (Chapter 2) provides a general and qualitative overview of AVs. It investigates their effects on and potential benefits for the future transport system. This summary covers most aspects that have been topic of discussions on AVs in recent time. It presents the potential benefits of AVs, which are, for example, improved safety, fewer externalities, increased road capacity, productive drive time, and the potential for empty rides, which allow for new services and usage-patterns. But it also shows the remaining challenges for a successful release of the technology, which are, for example, technological problems, safety and security issues, data and privacy questions, as well as ethical and legal discussions. The second part (Chapter 3) approaches the topic from an economic point of view. It focuses on the future cost structure of a transport system with AVs. In a rigorous bottom-up approach, the cost and price of private, shared, and public modes are calculated. The resulting picture indicates that the reign of the private car might not yet end with the automation of transport. Shared AVs (SAVs) will likely be cheaper per passenger kilometer (PKM) and more comfortable to use. But the price difference (urban setting: private car 0.47 Swiss francs (CHF) per PKM versus SAV 0.43 CHF/PKM) might not be enough to offset the luxury of having a private mobility robot at one’s service at all times, the emotional connection to the private car, and its use as an extended part of home. The presented work also indicates that automation represents a challenge for mass transit. In dense urban cores, the limited road capacity will likely prevent alternative solutions to mass transit. Outside, where road capacity is less of an issue, however, SAVs will be a competitive alternative form of public transport. At lower prices (regional setting: SAV 0.34 CHF/PKM versus autonomous bus 0.42 CHF/PKM), SAVs enable direct on-demand door-to-door service without transfers and without strangers in the same vehicle. The third part (Chapter 4 to Chapter 7) combines the qualitative overview with the economic analysis in a simulation study of the future transport system. With a scenario-based approach using a MATSim (Horni et al., 2016) simulation of Zug, Switzerland, it approaches the topic from a policy-oriented angle. By analyzing different possible policy strategies in different scenarios and combined with the results of the previous chapters, it concludes in four policy suggestions to maximize the potential benefits of AVs and minimize their negative effects.  These recommendations are, first, to promote slow modes and public transport. At least in urban areas, harvesting automation for improving mass transit and thus a strengthening of these low-externality modes is a way to benefit sustainably from AVs. Second, an introduction of mobility pricing should be considered to control growth of traffic and to replace traffic control instruments lost to automation (like parking). Induced demand and empty rides of private and shared AVs have the potential to lead to another explosion of traffic, which should be controlled for the benefit of everyone. The third recommendation is the controlled support of automation of private transport. AVs are safer and produce less externalities than conventional vehicles, and they allow the users to be productive while on the road. These are substantial benefits for society, which should be harvested as soon as technologically possible. The fourth suggestion is, for SAVs, to actively favor dynamic ride-sharing (automated ride-sharing, aRS) over exclusive-access taxi services (automated taxis, aTaxis). Both the users and the suppliers have strong incentives for aTaxis, which might be only slightly more expensive to operate than aRS services (urban setting: aRS 0.29 CHF/PKM versus aTaxi 0.41 CHF/PKM). From a society and transport system perspective, however, aTaxis produce substantial additional traffic on each passenger trip compared to private vehicles (estimated +8% (Fagnant et al., 2015) to +15% (Bösch et al., 2016a) for passenger pick-ups alone, without redistribution, for example), represent challenges for the infrastructure (pick-up solutions at mobility hubs, such as city centers, train stations, or airports), and draw substantial modal shares from slow modes (here -7.5%) and mass-transit public transport (here -6.7%). Effects which can be minimized or even turned into savings by using SAV as aRS services. Ride-sharing (or - in its high-volume form - mass transit) is one of the very few ways how an increasing travel demand can be served with decreasing vehicle kilometers. These recommendations might be general and have to be analyzed in more detail for a particular city or area, but they represent an indication of the upcoming challenge for society to integrate AVs and negotiate the future transport system.","genre":"Doctoral Thesis","language":"en","note":"Accepted: 2018-10-18T06:13:29Z\nDOI: 10.3929/ethz-b-000296870","publisher":"ETH Zurich","source":"www.research-collection.ethz.ch","title":"Autonomous Vehicles - The next Revolution in Mobility","URL":"https://www.research-collection.ethz.ch/handle/20.500.11850/296870","author":[{"family":"Bösch","given":"Patrick M."}],"accessed":{"date-parts":[["2021",8,12]]},"issued":{"date-parts":[["2018"]]}}}],"schema":"https://github.com/citation-style-language/schema/raw/master/csl-citation.json"} </w:instrText>
      </w:r>
      <w:r w:rsidR="00A26A5D" w:rsidRPr="0064435F">
        <w:rPr>
          <w:rFonts w:ascii="Times New Roman" w:hAnsi="Times New Roman"/>
          <w:sz w:val="24"/>
          <w:szCs w:val="24"/>
          <w:lang w:val="en-US"/>
        </w:rPr>
        <w:fldChar w:fldCharType="separate"/>
      </w:r>
      <w:r w:rsidR="00A26A5D" w:rsidRPr="0064435F">
        <w:rPr>
          <w:rFonts w:ascii="Times New Roman" w:hAnsi="Times New Roman"/>
          <w:sz w:val="24"/>
          <w:szCs w:val="24"/>
          <w:lang w:val="en-US"/>
        </w:rPr>
        <w:t>(Bösch, 2018)</w:t>
      </w:r>
      <w:r w:rsidR="00A26A5D" w:rsidRPr="0064435F">
        <w:rPr>
          <w:rFonts w:ascii="Times New Roman" w:hAnsi="Times New Roman"/>
          <w:sz w:val="24"/>
          <w:szCs w:val="24"/>
          <w:lang w:val="en-US"/>
        </w:rPr>
        <w:fldChar w:fldCharType="end"/>
      </w:r>
      <w:r w:rsidR="00975BB1" w:rsidRPr="0064435F">
        <w:rPr>
          <w:rFonts w:ascii="Times New Roman" w:hAnsi="Times New Roman"/>
          <w:sz w:val="24"/>
          <w:szCs w:val="24"/>
          <w:lang w:val="en-US"/>
        </w:rPr>
        <w:t xml:space="preserve">), this thesis always fulfill a request such as </w:t>
      </w:r>
      <w:r w:rsidR="009539A1" w:rsidRPr="0064435F">
        <w:rPr>
          <w:rFonts w:ascii="Times New Roman" w:hAnsi="Times New Roman"/>
          <w:sz w:val="24"/>
          <w:szCs w:val="24"/>
          <w:lang w:val="en-US"/>
        </w:rPr>
        <w:fldChar w:fldCharType="begin"/>
      </w:r>
      <w:r w:rsidR="009539A1" w:rsidRPr="0064435F">
        <w:rPr>
          <w:rFonts w:ascii="Times New Roman" w:hAnsi="Times New Roman"/>
          <w:sz w:val="24"/>
          <w:szCs w:val="24"/>
          <w:lang w:val="en-US"/>
        </w:rPr>
        <w:instrText xml:space="preserve"> ADDIN ZOTERO_ITEM CSL_CITATION {"citationID":"XHmOTMRl","properties":{"formattedCitation":"(Hyland &amp; Mahmassani, 2018)","plainCitation":"(Hyland &amp; Mahmassani, 2018)","noteIndex":0},"citationItems":[{"id":62,"uris":["http://zotero.org/users/8331578/items/PNR9ZVDC"],"uri":["http://zotero.org/users/8331578/items/PNR9ZVDC"],"itemData":{"id":62,"type":"article-journal","container-title":"Transportation Research Part C: Emerging Technologies","DOI":"10.1016/j.trc.2018.05.003","ISSN":"0968-090X","journalAbbreviation":"Tramsportation Research, Part C: Emerging Technologies","language":"English (US)","note":"publisher: Elsevier Limited","page":"278-297","source":"www.scholars.northwestern.edu","title":"Dynamic autonomous vehicle fleet operations: Optimization-based strategies to assign AVs to immediate traveler demand requests","title-short":"Dynamic autonomous vehicle fleet operations","volume":"92","author":[{"family":"Hyland","given":"Michael"},{"family":"Mahmassani","given":"Hani S."}],"issued":{"date-parts":[["2018",7]]}}}],"schema":"https://github.com/citation-style-language/schema/raw/master/csl-citation.json"} </w:instrText>
      </w:r>
      <w:r w:rsidR="009539A1" w:rsidRPr="0064435F">
        <w:rPr>
          <w:rFonts w:ascii="Times New Roman" w:hAnsi="Times New Roman"/>
          <w:sz w:val="24"/>
          <w:szCs w:val="24"/>
          <w:lang w:val="en-US"/>
        </w:rPr>
        <w:fldChar w:fldCharType="separate"/>
      </w:r>
      <w:r w:rsidR="009539A1" w:rsidRPr="0064435F">
        <w:rPr>
          <w:rFonts w:ascii="Times New Roman" w:hAnsi="Times New Roman"/>
          <w:sz w:val="24"/>
          <w:lang w:val="en-US"/>
        </w:rPr>
        <w:t>(Hyland &amp; Mahmassani, 2018)</w:t>
      </w:r>
      <w:r w:rsidR="009539A1" w:rsidRPr="0064435F">
        <w:rPr>
          <w:rFonts w:ascii="Times New Roman" w:hAnsi="Times New Roman"/>
          <w:sz w:val="24"/>
          <w:szCs w:val="24"/>
          <w:lang w:val="en-US"/>
        </w:rPr>
        <w:fldChar w:fldCharType="end"/>
      </w:r>
      <w:r w:rsidR="00975BB1" w:rsidRPr="0064435F">
        <w:rPr>
          <w:rFonts w:ascii="Times New Roman" w:hAnsi="Times New Roman"/>
          <w:sz w:val="24"/>
          <w:szCs w:val="24"/>
          <w:lang w:val="en-US"/>
        </w:rPr>
        <w:t xml:space="preserve"> within a maximum waiting time of 5 minutes. This corresponds to one of the scenarios of </w:t>
      </w:r>
      <w:r w:rsidR="00EE0690" w:rsidRPr="0064435F">
        <w:rPr>
          <w:rFonts w:ascii="Times New Roman" w:hAnsi="Times New Roman"/>
          <w:sz w:val="24"/>
          <w:szCs w:val="24"/>
          <w:lang w:val="en-US"/>
        </w:rPr>
        <w:t xml:space="preserve">Burghout &amp; Andréasson </w:t>
      </w:r>
      <w:r w:rsidR="00EE0690" w:rsidRPr="0064435F">
        <w:rPr>
          <w:rFonts w:ascii="Times New Roman" w:hAnsi="Times New Roman"/>
          <w:sz w:val="24"/>
          <w:szCs w:val="24"/>
          <w:lang w:val="en-US"/>
        </w:rPr>
        <w:fldChar w:fldCharType="begin"/>
      </w:r>
      <w:r w:rsidR="00F66FCA" w:rsidRPr="0064435F">
        <w:rPr>
          <w:rFonts w:ascii="Times New Roman" w:hAnsi="Times New Roman"/>
          <w:sz w:val="24"/>
          <w:szCs w:val="24"/>
          <w:lang w:val="en-US"/>
        </w:rPr>
        <w:instrText xml:space="preserve"> ADDIN ZOTERO_ITEM CSL_CITATION {"citationID":"vNbUyIOC","properties":{"formattedCitation":"(Burghout &amp; Andr\\uc0\\u233{}asson, 2015)","plainCitation":"(Burghout &amp; Andréasson, 2015)","dontUpdate":true,"noteIndex":0},"citationItems":[{"id":50,"uris":["http://zotero.org/users/8331578/items/EBM7PNTF"],"uri":["http://zotero.org/users/8331578/items/EBM7PNTF"],"itemData":{"id":50,"type":"paper-conference","event":". Proceedings of the 94th annual meeting of the Transportation Research Board","title":"Impacts of Shared Autonomous Taxis in a Metropolitan Area","URL":"https://www.researchgate.net/publication/298346251_Impacts_of_Shared_Autonomous_Taxis_in_a_Metropolitan_Area","author":[{"family":"Burghout","given":"Wilco"},{"family":"Andréasson","given":"Ingmar"}],"accessed":{"date-parts":[["2021",8,9]]},"issued":{"date-parts":[["2015"]]}}}],"schema":"https://github.com/citation-style-language/schema/raw/master/csl-citation.json"} </w:instrText>
      </w:r>
      <w:r w:rsidR="00EE0690" w:rsidRPr="0064435F">
        <w:rPr>
          <w:rFonts w:ascii="Times New Roman" w:hAnsi="Times New Roman"/>
          <w:sz w:val="24"/>
          <w:szCs w:val="24"/>
          <w:lang w:val="en-US"/>
        </w:rPr>
        <w:fldChar w:fldCharType="separate"/>
      </w:r>
      <w:r w:rsidR="00EE0690" w:rsidRPr="0064435F">
        <w:rPr>
          <w:rFonts w:ascii="Times New Roman" w:hAnsi="Times New Roman"/>
          <w:sz w:val="24"/>
          <w:szCs w:val="24"/>
          <w:lang w:val="en-US"/>
        </w:rPr>
        <w:t>(2015)</w:t>
      </w:r>
      <w:r w:rsidR="00EE0690" w:rsidRPr="0064435F">
        <w:rPr>
          <w:rFonts w:ascii="Times New Roman" w:hAnsi="Times New Roman"/>
          <w:sz w:val="24"/>
          <w:szCs w:val="24"/>
          <w:lang w:val="en-US"/>
        </w:rPr>
        <w:fldChar w:fldCharType="end"/>
      </w:r>
      <w:r w:rsidR="00975BB1" w:rsidRPr="0064435F">
        <w:rPr>
          <w:rFonts w:ascii="Times New Roman" w:hAnsi="Times New Roman"/>
          <w:sz w:val="24"/>
          <w:szCs w:val="24"/>
          <w:lang w:val="en-US"/>
        </w:rPr>
        <w:t>.</w:t>
      </w:r>
      <w:r w:rsidR="006C0A98" w:rsidRPr="0064435F">
        <w:rPr>
          <w:rFonts w:ascii="Times New Roman" w:hAnsi="Times New Roman"/>
          <w:sz w:val="24"/>
          <w:szCs w:val="24"/>
          <w:lang w:val="en-US"/>
        </w:rPr>
        <w:t xml:space="preserve"> A working aTaxi only becomes free again once it reaches its destination</w:t>
      </w:r>
      <w:r w:rsidR="00612DCF" w:rsidRPr="0064435F">
        <w:rPr>
          <w:rFonts w:ascii="Times New Roman" w:hAnsi="Times New Roman"/>
          <w:sz w:val="24"/>
          <w:szCs w:val="24"/>
          <w:lang w:val="en-US"/>
        </w:rPr>
        <w:t xml:space="preserve"> and has allowed one minute as drop off time to its passengers</w:t>
      </w:r>
      <w:r w:rsidR="006C0A98" w:rsidRPr="0064435F">
        <w:rPr>
          <w:rFonts w:ascii="Times New Roman" w:hAnsi="Times New Roman"/>
          <w:sz w:val="24"/>
          <w:szCs w:val="24"/>
          <w:lang w:val="en-US"/>
        </w:rPr>
        <w:t xml:space="preserve">. </w:t>
      </w:r>
      <w:r w:rsidR="00612DCF" w:rsidRPr="0064435F">
        <w:rPr>
          <w:rFonts w:ascii="Times New Roman" w:hAnsi="Times New Roman"/>
          <w:sz w:val="24"/>
          <w:szCs w:val="24"/>
          <w:lang w:val="en-US"/>
        </w:rPr>
        <w:t>Similarly, to the pickup time, the drop off time allow</w:t>
      </w:r>
      <w:r w:rsidR="00554AEC" w:rsidRPr="0064435F">
        <w:rPr>
          <w:rFonts w:ascii="Times New Roman" w:hAnsi="Times New Roman"/>
          <w:sz w:val="24"/>
          <w:szCs w:val="24"/>
          <w:lang w:val="en-US"/>
        </w:rPr>
        <w:t xml:space="preserve">s </w:t>
      </w:r>
      <w:r w:rsidR="00612DCF" w:rsidRPr="0064435F">
        <w:rPr>
          <w:rFonts w:ascii="Times New Roman" w:hAnsi="Times New Roman"/>
          <w:sz w:val="24"/>
          <w:szCs w:val="24"/>
          <w:lang w:val="en-US"/>
        </w:rPr>
        <w:t>the passenger to get out of the car</w:t>
      </w:r>
      <w:r w:rsidR="00554AEC" w:rsidRPr="0064435F">
        <w:rPr>
          <w:rFonts w:ascii="Times New Roman" w:hAnsi="Times New Roman"/>
          <w:sz w:val="24"/>
          <w:szCs w:val="24"/>
          <w:lang w:val="en-US"/>
        </w:rPr>
        <w:t xml:space="preserve"> </w:t>
      </w:r>
      <w:r w:rsidR="00EE0690" w:rsidRPr="0064435F">
        <w:rPr>
          <w:rFonts w:ascii="Times New Roman" w:hAnsi="Times New Roman"/>
          <w:sz w:val="24"/>
          <w:szCs w:val="24"/>
          <w:lang w:val="en-US"/>
        </w:rPr>
        <w:fldChar w:fldCharType="begin"/>
      </w:r>
      <w:r w:rsidR="00EE0690" w:rsidRPr="0064435F">
        <w:rPr>
          <w:rFonts w:ascii="Times New Roman" w:hAnsi="Times New Roman"/>
          <w:sz w:val="24"/>
          <w:szCs w:val="24"/>
          <w:lang w:val="en-US"/>
        </w:rPr>
        <w:instrText xml:space="preserve"> ADDIN ZOTERO_ITEM CSL_CITATION {"citationID":"W6izns4b","properties":{"formattedCitation":"(Burghout &amp; Andr\\uc0\\u233{}asson, 2015)","plainCitation":"(Burghout &amp; Andréasson, 2015)","noteIndex":0},"citationItems":[{"id":50,"uris":["http://zotero.org/users/8331578/items/EBM7PNTF"],"uri":["http://zotero.org/users/8331578/items/EBM7PNTF"],"itemData":{"id":50,"type":"paper-conference","event":". Proceedings of the 94th annual meeting of the Transportation Research Board","title":"Impacts of Shared Autonomous Taxis in a Metropolitan Area","URL":"https://www.researchgate.net/publication/298346251_Impacts_of_Shared_Autonomous_Taxis_in_a_Metropolitan_Area","author":[{"family":"Burghout","given":"Wilco"},{"family":"Andréasson","given":"Ingmar"}],"accessed":{"date-parts":[["2021",8,9]]},"issued":{"date-parts":[["2015"]]}}}],"schema":"https://github.com/citation-style-language/schema/raw/master/csl-citation.json"} </w:instrText>
      </w:r>
      <w:r w:rsidR="00EE0690" w:rsidRPr="0064435F">
        <w:rPr>
          <w:rFonts w:ascii="Times New Roman" w:hAnsi="Times New Roman"/>
          <w:sz w:val="24"/>
          <w:szCs w:val="24"/>
          <w:lang w:val="en-US"/>
        </w:rPr>
        <w:fldChar w:fldCharType="separate"/>
      </w:r>
      <w:r w:rsidR="00EE0690" w:rsidRPr="0064435F">
        <w:rPr>
          <w:rFonts w:ascii="Times New Roman" w:hAnsi="Times New Roman"/>
          <w:sz w:val="24"/>
          <w:szCs w:val="24"/>
          <w:lang w:val="en-US"/>
        </w:rPr>
        <w:t>(Burghout &amp; Andréasson, 2015)</w:t>
      </w:r>
      <w:r w:rsidR="00EE0690" w:rsidRPr="0064435F">
        <w:rPr>
          <w:rFonts w:ascii="Times New Roman" w:hAnsi="Times New Roman"/>
          <w:sz w:val="24"/>
          <w:szCs w:val="24"/>
          <w:lang w:val="en-US"/>
        </w:rPr>
        <w:fldChar w:fldCharType="end"/>
      </w:r>
      <w:r w:rsidR="00612DCF" w:rsidRPr="0064435F">
        <w:rPr>
          <w:rFonts w:ascii="Times New Roman" w:hAnsi="Times New Roman"/>
          <w:sz w:val="24"/>
          <w:szCs w:val="24"/>
          <w:lang w:val="en-US"/>
        </w:rPr>
        <w:t xml:space="preserve">. </w:t>
      </w:r>
      <w:r w:rsidR="00554AEC" w:rsidRPr="0064435F">
        <w:rPr>
          <w:rFonts w:ascii="Times New Roman" w:hAnsi="Times New Roman"/>
          <w:sz w:val="24"/>
          <w:szCs w:val="24"/>
          <w:lang w:val="en-US"/>
        </w:rPr>
        <w:t xml:space="preserve">This time, the drop off time is identical to </w:t>
      </w:r>
      <w:r w:rsidR="00EE0690" w:rsidRPr="0064435F">
        <w:rPr>
          <w:rFonts w:ascii="Times New Roman" w:hAnsi="Times New Roman"/>
          <w:sz w:val="24"/>
          <w:szCs w:val="24"/>
          <w:lang w:val="en-US"/>
        </w:rPr>
        <w:t>Burghout &amp; Andréasson</w:t>
      </w:r>
      <w:r w:rsidR="00554AEC" w:rsidRPr="0064435F">
        <w:rPr>
          <w:rFonts w:ascii="Times New Roman" w:hAnsi="Times New Roman"/>
          <w:sz w:val="24"/>
          <w:szCs w:val="24"/>
          <w:lang w:val="en-US"/>
        </w:rPr>
        <w:t xml:space="preserve"> </w:t>
      </w:r>
      <w:r w:rsidR="00EE0690" w:rsidRPr="0064435F">
        <w:rPr>
          <w:rFonts w:ascii="Times New Roman" w:hAnsi="Times New Roman"/>
          <w:sz w:val="24"/>
          <w:szCs w:val="24"/>
          <w:lang w:val="en-US"/>
        </w:rPr>
        <w:fldChar w:fldCharType="begin"/>
      </w:r>
      <w:r w:rsidR="00F66FCA" w:rsidRPr="0064435F">
        <w:rPr>
          <w:rFonts w:ascii="Times New Roman" w:hAnsi="Times New Roman"/>
          <w:sz w:val="24"/>
          <w:szCs w:val="24"/>
          <w:lang w:val="en-US"/>
        </w:rPr>
        <w:instrText xml:space="preserve"> ADDIN ZOTERO_ITEM CSL_CITATION {"citationID":"4HphxXBb","properties":{"formattedCitation":"(Burghout &amp; Andr\\uc0\\u233{}asson, 2015)","plainCitation":"(Burghout &amp; Andréasson, 2015)","dontUpdate":true,"noteIndex":0},"citationItems":[{"id":50,"uris":["http://zotero.org/users/8331578/items/EBM7PNTF"],"uri":["http://zotero.org/users/8331578/items/EBM7PNTF"],"itemData":{"id":50,"type":"paper-conference","event":". Proceedings of the 94th annual meeting of the Transportation Research Board","title":"Impacts of Shared Autonomous Taxis in a Metropolitan Area","URL":"https://www.researchgate.net/publication/298346251_Impacts_of_Shared_Autonomous_Taxis_in_a_Metropolitan_Area","author":[{"family":"Burghout","given":"Wilco"},{"family":"Andréasson","given":"Ingmar"}],"accessed":{"date-parts":[["2021",8,9]]},"issued":{"date-parts":[["2015"]]}}}],"schema":"https://github.com/citation-style-language/schema/raw/master/csl-citation.json"} </w:instrText>
      </w:r>
      <w:r w:rsidR="00EE0690" w:rsidRPr="0064435F">
        <w:rPr>
          <w:rFonts w:ascii="Times New Roman" w:hAnsi="Times New Roman"/>
          <w:sz w:val="24"/>
          <w:szCs w:val="24"/>
          <w:lang w:val="en-US"/>
        </w:rPr>
        <w:fldChar w:fldCharType="separate"/>
      </w:r>
      <w:r w:rsidR="00EE0690" w:rsidRPr="0064435F">
        <w:rPr>
          <w:rFonts w:ascii="Times New Roman" w:hAnsi="Times New Roman"/>
          <w:sz w:val="24"/>
          <w:szCs w:val="24"/>
          <w:lang w:val="en-US"/>
        </w:rPr>
        <w:t>(2015)</w:t>
      </w:r>
      <w:r w:rsidR="00EE0690" w:rsidRPr="0064435F">
        <w:rPr>
          <w:rFonts w:ascii="Times New Roman" w:hAnsi="Times New Roman"/>
          <w:sz w:val="24"/>
          <w:szCs w:val="24"/>
          <w:lang w:val="en-US"/>
        </w:rPr>
        <w:fldChar w:fldCharType="end"/>
      </w:r>
      <w:r w:rsidR="00554AEC" w:rsidRPr="0064435F">
        <w:rPr>
          <w:rFonts w:ascii="Times New Roman" w:hAnsi="Times New Roman"/>
          <w:sz w:val="24"/>
          <w:szCs w:val="24"/>
          <w:lang w:val="en-US"/>
        </w:rPr>
        <w:t xml:space="preserve">. </w:t>
      </w:r>
      <w:r w:rsidR="006C0A98" w:rsidRPr="0064435F">
        <w:rPr>
          <w:rFonts w:ascii="Times New Roman" w:hAnsi="Times New Roman"/>
          <w:sz w:val="24"/>
          <w:szCs w:val="24"/>
          <w:lang w:val="en-US"/>
        </w:rPr>
        <w:t>A charging vehicle can stop its charge in order to fulfill a request</w:t>
      </w:r>
      <w:r w:rsidR="00554AEC" w:rsidRPr="0064435F">
        <w:rPr>
          <w:rFonts w:ascii="Times New Roman" w:hAnsi="Times New Roman"/>
          <w:sz w:val="24"/>
          <w:szCs w:val="24"/>
          <w:lang w:val="en-US"/>
        </w:rPr>
        <w:t xml:space="preserve"> such as proposed by </w:t>
      </w:r>
      <w:r w:rsidR="0043441A" w:rsidRPr="0064435F">
        <w:rPr>
          <w:rFonts w:ascii="Times New Roman" w:hAnsi="Times New Roman"/>
          <w:sz w:val="24"/>
          <w:szCs w:val="24"/>
          <w:lang w:val="en-US"/>
        </w:rPr>
        <w:t>Loeb et al.</w:t>
      </w:r>
      <w:r w:rsidR="00554AEC" w:rsidRPr="0064435F">
        <w:rPr>
          <w:rFonts w:ascii="Times New Roman" w:hAnsi="Times New Roman"/>
          <w:sz w:val="24"/>
          <w:szCs w:val="24"/>
          <w:lang w:val="en-US"/>
        </w:rPr>
        <w:t xml:space="preserve"> </w:t>
      </w:r>
      <w:r w:rsidR="0043441A" w:rsidRPr="0064435F">
        <w:rPr>
          <w:rFonts w:ascii="Times New Roman" w:hAnsi="Times New Roman"/>
          <w:sz w:val="24"/>
          <w:szCs w:val="24"/>
          <w:lang w:val="en-US"/>
        </w:rPr>
        <w:fldChar w:fldCharType="begin"/>
      </w:r>
      <w:r w:rsidR="0043441A" w:rsidRPr="0064435F">
        <w:rPr>
          <w:rFonts w:ascii="Times New Roman" w:hAnsi="Times New Roman"/>
          <w:sz w:val="24"/>
          <w:szCs w:val="24"/>
          <w:lang w:val="en-US"/>
        </w:rPr>
        <w:instrText xml:space="preserve"> ADDIN ZOTERO_ITEM CSL_CITATION {"citationID":"zjH87P9p","properties":{"formattedCitation":"(Loeb et al., 2018)","plainCitation":"(Loeb et al., 2018)","noteIndex":0},"citationItems":[{"id":638,"uris":["http://zotero.org/users/8331578/items/LUH9CA8V"],"uri":["http://zotero.org/users/8331578/items/LUH9CA8V"],"itemData":{"id":638,"type":"article-newspaper","container-title":"Transportation Research Part C: Emerging Technologies","edition":"89","page":"222-233","title":"Shared autonomous electric vehicle (SEAV) operations across the Austin, Texas network with a focus on charging infrastructure decisions","author":[{"family":"Loeb","given":"Benjamin"},{"family":"Kockelman","given":"Kara"},{"family":"Liu","given":"Jun"}],"issued":{"date-parts":[["2018"]]}}}],"schema":"https://github.com/citation-style-language/schema/raw/master/csl-citation.json"} </w:instrText>
      </w:r>
      <w:r w:rsidR="0043441A" w:rsidRPr="0064435F">
        <w:rPr>
          <w:rFonts w:ascii="Times New Roman" w:hAnsi="Times New Roman"/>
          <w:sz w:val="24"/>
          <w:szCs w:val="24"/>
          <w:lang w:val="en-US"/>
        </w:rPr>
        <w:fldChar w:fldCharType="separate"/>
      </w:r>
      <w:r w:rsidR="0043441A" w:rsidRPr="0064435F">
        <w:rPr>
          <w:rFonts w:ascii="Times New Roman" w:hAnsi="Times New Roman"/>
          <w:sz w:val="24"/>
          <w:lang w:val="en-US"/>
        </w:rPr>
        <w:t>(Loeb et al., 2018)</w:t>
      </w:r>
      <w:r w:rsidR="0043441A" w:rsidRPr="0064435F">
        <w:rPr>
          <w:rFonts w:ascii="Times New Roman" w:hAnsi="Times New Roman"/>
          <w:sz w:val="24"/>
          <w:szCs w:val="24"/>
          <w:lang w:val="en-US"/>
        </w:rPr>
        <w:fldChar w:fldCharType="end"/>
      </w:r>
      <w:r w:rsidR="006C0A98" w:rsidRPr="0064435F">
        <w:rPr>
          <w:rFonts w:ascii="Times New Roman" w:hAnsi="Times New Roman"/>
          <w:sz w:val="24"/>
          <w:szCs w:val="24"/>
          <w:lang w:val="en-US"/>
        </w:rPr>
        <w:t xml:space="preserve">. While a cleaning car </w:t>
      </w:r>
      <w:proofErr w:type="spellStart"/>
      <w:r w:rsidR="006C0A98" w:rsidRPr="0064435F">
        <w:rPr>
          <w:rFonts w:ascii="Times New Roman" w:hAnsi="Times New Roman"/>
          <w:sz w:val="24"/>
          <w:szCs w:val="24"/>
          <w:lang w:val="en-US"/>
        </w:rPr>
        <w:t>can not</w:t>
      </w:r>
      <w:proofErr w:type="spellEnd"/>
      <w:r w:rsidR="006C0A98" w:rsidRPr="0064435F">
        <w:rPr>
          <w:rFonts w:ascii="Times New Roman" w:hAnsi="Times New Roman"/>
          <w:sz w:val="24"/>
          <w:szCs w:val="24"/>
          <w:lang w:val="en-US"/>
        </w:rPr>
        <w:t xml:space="preserve"> because the aTaxi </w:t>
      </w:r>
      <w:proofErr w:type="gramStart"/>
      <w:r w:rsidR="006C0A98" w:rsidRPr="0064435F">
        <w:rPr>
          <w:rFonts w:ascii="Times New Roman" w:hAnsi="Times New Roman"/>
          <w:sz w:val="24"/>
          <w:szCs w:val="24"/>
          <w:lang w:val="en-US"/>
        </w:rPr>
        <w:t>has to</w:t>
      </w:r>
      <w:proofErr w:type="gramEnd"/>
      <w:r w:rsidR="006C0A98" w:rsidRPr="0064435F">
        <w:rPr>
          <w:rFonts w:ascii="Times New Roman" w:hAnsi="Times New Roman"/>
          <w:sz w:val="24"/>
          <w:szCs w:val="24"/>
          <w:lang w:val="en-US"/>
        </w:rPr>
        <w:t xml:space="preserve"> wait for the fifteen minutes of cleaning to be done. </w:t>
      </w:r>
      <w:r w:rsidR="001725D1" w:rsidRPr="0064435F">
        <w:rPr>
          <w:rFonts w:ascii="Times New Roman" w:hAnsi="Times New Roman"/>
          <w:sz w:val="24"/>
          <w:szCs w:val="24"/>
          <w:lang w:val="en-US"/>
        </w:rPr>
        <w:t xml:space="preserve">Of course, if a charging aTaxi </w:t>
      </w:r>
      <w:proofErr w:type="gramStart"/>
      <w:r w:rsidR="001725D1" w:rsidRPr="0064435F">
        <w:rPr>
          <w:rFonts w:ascii="Times New Roman" w:hAnsi="Times New Roman"/>
          <w:sz w:val="24"/>
          <w:szCs w:val="24"/>
          <w:lang w:val="en-US"/>
        </w:rPr>
        <w:t>is fully charged</w:t>
      </w:r>
      <w:proofErr w:type="gramEnd"/>
      <w:r w:rsidR="001725D1" w:rsidRPr="0064435F">
        <w:rPr>
          <w:rFonts w:ascii="Times New Roman" w:hAnsi="Times New Roman"/>
          <w:sz w:val="24"/>
          <w:szCs w:val="24"/>
          <w:lang w:val="en-US"/>
        </w:rPr>
        <w:t>, it becomes free again and releases the station.</w:t>
      </w:r>
    </w:p>
    <w:p w14:paraId="1FAF37D1" w14:textId="4DAFEF56" w:rsidR="00520DD2" w:rsidRPr="0064435F" w:rsidRDefault="00520DD2" w:rsidP="00520DD2">
      <w:pPr>
        <w:spacing w:line="360" w:lineRule="auto"/>
        <w:jc w:val="both"/>
        <w:rPr>
          <w:rFonts w:ascii="Times New Roman" w:hAnsi="Times New Roman"/>
          <w:sz w:val="24"/>
          <w:szCs w:val="24"/>
          <w:lang w:val="en-US"/>
        </w:rPr>
      </w:pPr>
    </w:p>
    <w:p w14:paraId="7003EF7D" w14:textId="19B49D9E" w:rsidR="00520DD2" w:rsidRPr="0064435F" w:rsidRDefault="00520DD2" w:rsidP="00520DD2">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In the simulation allowing empty rides, relocation was realized thanks to trips anticipation similarly to other researches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42QSOf2w","properties":{"formattedCitation":"(Burghout &amp; Andr\\uc0\\u233{}asson, 2015)","plainCitation":"(Burghout &amp; Andréasson, 2015)","noteIndex":0},"citationItems":[{"id":50,"uris":["http://zotero.org/users/8331578/items/EBM7PNTF"],"uri":["http://zotero.org/users/8331578/items/EBM7PNTF"],"itemData":{"id":50,"type":"paper-conference","event":". Proceedings of the 94th annual meeting of the Transportation Research Board","title":"Impacts of Shared Autonomous Taxis in a Metropolitan Area","URL":"https://www.researchgate.net/publication/298346251_Impacts_of_Shared_Autonomous_Taxis_in_a_Metropolitan_Area","author":[{"family":"Burghout","given":"Wilco"},{"family":"Andréasson","given":"Ingmar"}],"accessed":{"date-parts":[["2021",8,9]]},"issued":{"date-parts":[["2015"]]}}}],"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szCs w:val="24"/>
          <w:lang w:val="en-US"/>
        </w:rPr>
        <w:t>(Burghout &amp; Andréasson, 2015)</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aWS0NtAc","properties":{"formattedCitation":"(Loeb et al., 2018)","plainCitation":"(Loeb et al., 2018)","noteIndex":0},"citationItems":[{"id":638,"uris":["http://zotero.org/users/8331578/items/LUH9CA8V"],"uri":["http://zotero.org/users/8331578/items/LUH9CA8V"],"itemData":{"id":638,"type":"article-newspaper","container-title":"Transportation Research Part C: Emerging Technologies","edition":"89","page":"222-233","title":"Shared autonomous electric vehicle (SEAV) operations across the Austin, Texas network with a focus on charging infrastructure decisions","author":[{"family":"Loeb","given":"Benjamin"},{"family":"Kockelman","given":"Kara"},{"family":"Liu","given":"Jun"}],"issued":{"date-parts":[["2018"]]}}}],"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Loeb et al., 2018)</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weUPZ1yL","properties":{"formattedCitation":"(Babicheva et al., 2019)","plainCitation":"(Babicheva et al., 2019)","noteIndex":0},"citationItems":[{"id":188,"uris":["http://zotero.org/users/8331578/items/5DGK74T2"],"uri":["http://zotero.org/users/8331578/items/5DGK74T2"],"itemData":{"id":188,"type":"article-newspaper","container-title":"International Journal of Traffic and Transportation Management","page":"1-8","section":"1","title":"The matching problem of empty vehicle redistribution in autonomous taxi systems","author":[{"family":"Babicheva","given":"Tatiana"},{"family":"Burghout","given":"Wilco"},{"family":"Andréasson","given":"Ingmar"},{"family":"Faul","given":"Nadege"}],"issued":{"date-parts":[["2019",6,10]]}}}],"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Babicheva et al., 2019)</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It is realistic to imagine that the aTaxis’ company would be able to perform some machine learning with the daily trips data </w:t>
      </w:r>
      <w:proofErr w:type="gramStart"/>
      <w:r w:rsidRPr="0064435F">
        <w:rPr>
          <w:rFonts w:ascii="Times New Roman" w:hAnsi="Times New Roman"/>
          <w:sz w:val="24"/>
          <w:szCs w:val="24"/>
          <w:lang w:val="en-US"/>
        </w:rPr>
        <w:t>in order to</w:t>
      </w:r>
      <w:proofErr w:type="gramEnd"/>
      <w:r w:rsidRPr="0064435F">
        <w:rPr>
          <w:rFonts w:ascii="Times New Roman" w:hAnsi="Times New Roman"/>
          <w:sz w:val="24"/>
          <w:szCs w:val="24"/>
          <w:lang w:val="en-US"/>
        </w:rPr>
        <w:t xml:space="preserve"> predict and anticipate the coming trips. Furthermore, the users should be able to book an aTaxi in advance, helping the dispatcher in this way. Each free or charging aTaxi checks whether there will be a request in the next forty minutes with sector of origin closed enough for the aTaxi to be there before the starting time plus the maximum waiting time. Forty minutes indeed represent longest </w:t>
      </w:r>
      <w:proofErr w:type="gramStart"/>
      <w:r w:rsidRPr="0064435F">
        <w:rPr>
          <w:rFonts w:ascii="Times New Roman" w:hAnsi="Times New Roman"/>
          <w:sz w:val="24"/>
          <w:szCs w:val="24"/>
          <w:lang w:val="en-US"/>
        </w:rPr>
        <w:t>possible trip</w:t>
      </w:r>
      <w:proofErr w:type="gramEnd"/>
      <w:r w:rsidRPr="0064435F">
        <w:rPr>
          <w:rFonts w:ascii="Times New Roman" w:hAnsi="Times New Roman"/>
          <w:sz w:val="24"/>
          <w:szCs w:val="24"/>
          <w:lang w:val="en-US"/>
        </w:rPr>
        <w:t xml:space="preserve"> duration </w:t>
      </w:r>
      <w:r w:rsidRPr="0064435F">
        <w:rPr>
          <w:rFonts w:ascii="Times New Roman" w:hAnsi="Times New Roman"/>
          <w:sz w:val="24"/>
          <w:szCs w:val="24"/>
          <w:lang w:val="en-US"/>
        </w:rPr>
        <w:lastRenderedPageBreak/>
        <w:t xml:space="preserve">in Brussels. If the SAEV can reach the origin station in time and has enough battery both </w:t>
      </w:r>
      <w:proofErr w:type="gramStart"/>
      <w:r w:rsidRPr="0064435F">
        <w:rPr>
          <w:rFonts w:ascii="Times New Roman" w:hAnsi="Times New Roman"/>
          <w:sz w:val="24"/>
          <w:szCs w:val="24"/>
          <w:lang w:val="en-US"/>
        </w:rPr>
        <w:t>in order to</w:t>
      </w:r>
      <w:proofErr w:type="gramEnd"/>
      <w:r w:rsidRPr="0064435F">
        <w:rPr>
          <w:rFonts w:ascii="Times New Roman" w:hAnsi="Times New Roman"/>
          <w:sz w:val="24"/>
          <w:szCs w:val="24"/>
          <w:lang w:val="en-US"/>
        </w:rPr>
        <w:t xml:space="preserve"> reach the origin and the destination, it receives a sixth status: “booked” and rides to the concerned station. Once at the station, it becomes waiting as in the simulation without empty rides. In this simulation, aTaxis can also realize empty trips </w:t>
      </w:r>
      <w:proofErr w:type="gramStart"/>
      <w:r w:rsidRPr="0064435F">
        <w:rPr>
          <w:rFonts w:ascii="Times New Roman" w:hAnsi="Times New Roman"/>
          <w:sz w:val="24"/>
          <w:szCs w:val="24"/>
          <w:lang w:val="en-US"/>
        </w:rPr>
        <w:t>in order to</w:t>
      </w:r>
      <w:proofErr w:type="gramEnd"/>
      <w:r w:rsidRPr="0064435F">
        <w:rPr>
          <w:rFonts w:ascii="Times New Roman" w:hAnsi="Times New Roman"/>
          <w:sz w:val="24"/>
          <w:szCs w:val="24"/>
          <w:lang w:val="en-US"/>
        </w:rPr>
        <w:t xml:space="preserve"> reach a charging or cleaning station. It then has respectively the status “booked to charging station” and “booked </w:t>
      </w:r>
      <w:r w:rsidR="00FE193F">
        <w:rPr>
          <w:rFonts w:ascii="Times New Roman" w:hAnsi="Times New Roman"/>
          <w:noProof/>
          <w:sz w:val="24"/>
          <w:szCs w:val="24"/>
          <w:lang w:val="en-US"/>
        </w:rPr>
        <mc:AlternateContent>
          <mc:Choice Requires="wpg">
            <w:drawing>
              <wp:anchor distT="0" distB="0" distL="114300" distR="114300" simplePos="0" relativeHeight="251665408" behindDoc="1" locked="0" layoutInCell="1" allowOverlap="1" wp14:anchorId="331235E8" wp14:editId="7E273E0D">
                <wp:simplePos x="0" y="0"/>
                <wp:positionH relativeFrom="margin">
                  <wp:posOffset>2239010</wp:posOffset>
                </wp:positionH>
                <wp:positionV relativeFrom="paragraph">
                  <wp:posOffset>1493520</wp:posOffset>
                </wp:positionV>
                <wp:extent cx="3848100" cy="3743325"/>
                <wp:effectExtent l="0" t="0" r="0" b="9525"/>
                <wp:wrapTight wrapText="bothSides">
                  <wp:wrapPolygon edited="0">
                    <wp:start x="0" y="0"/>
                    <wp:lineTo x="0" y="15389"/>
                    <wp:lineTo x="321" y="21545"/>
                    <wp:lineTo x="20531" y="21545"/>
                    <wp:lineTo x="20531" y="15829"/>
                    <wp:lineTo x="21493" y="15389"/>
                    <wp:lineTo x="21493" y="0"/>
                    <wp:lineTo x="0" y="0"/>
                  </wp:wrapPolygon>
                </wp:wrapTight>
                <wp:docPr id="44" name="Group 44"/>
                <wp:cNvGraphicFramePr/>
                <a:graphic xmlns:a="http://schemas.openxmlformats.org/drawingml/2006/main">
                  <a:graphicData uri="http://schemas.microsoft.com/office/word/2010/wordprocessingGroup">
                    <wpg:wgp>
                      <wpg:cNvGrpSpPr/>
                      <wpg:grpSpPr>
                        <a:xfrm>
                          <a:off x="0" y="0"/>
                          <a:ext cx="3848100" cy="3743325"/>
                          <a:chOff x="0" y="0"/>
                          <a:chExt cx="3848100" cy="3743892"/>
                        </a:xfrm>
                      </wpg:grpSpPr>
                      <wps:wsp>
                        <wps:cNvPr id="43" name="Text Box 2"/>
                        <wps:cNvSpPr txBox="1">
                          <a:spLocks noChangeArrowheads="1"/>
                        </wps:cNvSpPr>
                        <wps:spPr bwMode="auto">
                          <a:xfrm>
                            <a:off x="97797" y="2679632"/>
                            <a:ext cx="3535053" cy="1064260"/>
                          </a:xfrm>
                          <a:prstGeom prst="rect">
                            <a:avLst/>
                          </a:prstGeom>
                          <a:solidFill>
                            <a:srgbClr val="FFFFFF"/>
                          </a:solidFill>
                          <a:ln w="9525">
                            <a:noFill/>
                            <a:miter lim="800000"/>
                            <a:headEnd/>
                            <a:tailEnd/>
                          </a:ln>
                        </wps:spPr>
                        <wps:txbx>
                          <w:txbxContent>
                            <w:p w14:paraId="3F819082" w14:textId="77777777" w:rsidR="00FE193F" w:rsidRPr="00FE193F" w:rsidRDefault="00FE193F" w:rsidP="00FE193F">
                              <w:pPr>
                                <w:pStyle w:val="Caption"/>
                                <w:jc w:val="both"/>
                                <w:rPr>
                                  <w:lang w:val="en-US"/>
                                </w:rPr>
                              </w:pPr>
                              <w:bookmarkStart w:id="36" w:name="_Toc80021534"/>
                              <w:r w:rsidRPr="0064435F">
                                <w:rPr>
                                  <w:lang w:val="en-US"/>
                                </w:rPr>
                                <w:t xml:space="preserve">Figure </w:t>
                              </w:r>
                              <w:r w:rsidRPr="0064435F">
                                <w:fldChar w:fldCharType="begin"/>
                              </w:r>
                              <w:r w:rsidRPr="0064435F">
                                <w:rPr>
                                  <w:lang w:val="en-US"/>
                                </w:rPr>
                                <w:instrText xml:space="preserve"> SEQ Figure \* ARABIC </w:instrText>
                              </w:r>
                              <w:r w:rsidRPr="0064435F">
                                <w:fldChar w:fldCharType="separate"/>
                              </w:r>
                              <w:r w:rsidRPr="0064435F">
                                <w:rPr>
                                  <w:noProof/>
                                  <w:lang w:val="en-US"/>
                                </w:rPr>
                                <w:t>10</w:t>
                              </w:r>
                              <w:r w:rsidRPr="0064435F">
                                <w:fldChar w:fldCharType="end"/>
                              </w:r>
                              <w:r w:rsidRPr="0064435F">
                                <w:rPr>
                                  <w:lang w:val="en-US"/>
                                </w:rPr>
                                <w:t xml:space="preserve"> aTaxis' </w:t>
                              </w:r>
                              <w:proofErr w:type="gramStart"/>
                              <w:r w:rsidRPr="0064435F">
                                <w:rPr>
                                  <w:lang w:val="en-US"/>
                                </w:rPr>
                                <w:t>possible statuses</w:t>
                              </w:r>
                              <w:proofErr w:type="gramEnd"/>
                              <w:r w:rsidRPr="0064435F">
                                <w:rPr>
                                  <w:lang w:val="en-US"/>
                                </w:rPr>
                                <w:t xml:space="preserve"> and transitions in the scenario with empty rides. A red traffic light means that the aTaxi is not moving and staying at the station when in that status. While a green traffic light means the aTaxi is moving from one station to another one when in this status. The arrows depict the possible transitions from one status to another one.</w:t>
                              </w:r>
                              <w:bookmarkEnd w:id="36"/>
                            </w:p>
                          </w:txbxContent>
                        </wps:txbx>
                        <wps:bodyPr rot="0" vert="horz" wrap="square" lIns="91440" tIns="45720" rIns="91440" bIns="45720" anchor="t" anchorCtr="0">
                          <a:spAutoFit/>
                        </wps:bodyPr>
                      </wps:wsp>
                      <pic:pic xmlns:pic="http://schemas.openxmlformats.org/drawingml/2006/picture">
                        <pic:nvPicPr>
                          <pic:cNvPr id="22" name="Picture 22"/>
                          <pic:cNvPicPr>
                            <a:picLocks noChangeAspect="1"/>
                          </pic:cNvPicPr>
                        </pic:nvPicPr>
                        <pic:blipFill rotWithShape="1">
                          <a:blip r:embed="rId24" cstate="print">
                            <a:extLst>
                              <a:ext uri="{28A0092B-C50C-407E-A947-70E740481C1C}">
                                <a14:useLocalDpi xmlns:a14="http://schemas.microsoft.com/office/drawing/2010/main" val="0"/>
                              </a:ext>
                            </a:extLst>
                          </a:blip>
                          <a:srcRect l="1206" r="52381"/>
                          <a:stretch/>
                        </pic:blipFill>
                        <pic:spPr bwMode="auto">
                          <a:xfrm>
                            <a:off x="0" y="0"/>
                            <a:ext cx="3848100" cy="266446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31235E8" id="Group 44" o:spid="_x0000_s1030" style="position:absolute;left:0;text-align:left;margin-left:176.3pt;margin-top:117.6pt;width:303pt;height:294.75pt;z-index:-251651072;mso-position-horizontal-relative:margin" coordsize="38481,37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">
                <v:shape id="_x0000_s1031" type="#_x0000_t202" style="position:absolute;left:977;top:26796;width:35351;height:10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" stroked="f">
                  <v:textbox style="mso-fit-shape-to-text:t">
                    <w:txbxContent>
                      <w:p w14:paraId="3F819082" w14:textId="77777777" w:rsidR="00FE193F" w:rsidRPr="00FE193F" w:rsidRDefault="00FE193F" w:rsidP="00FE193F">
                        <w:pPr>
                          <w:pStyle w:val="Caption"/>
                          <w:jc w:val="both"/>
                          <w:rPr>
                            <w:lang w:val="en-US"/>
                          </w:rPr>
                        </w:pPr>
                        <w:bookmarkStart w:id="37" w:name="_Toc80021534"/>
                        <w:r w:rsidRPr="0064435F">
                          <w:rPr>
                            <w:lang w:val="en-US"/>
                          </w:rPr>
                          <w:t xml:space="preserve">Figure </w:t>
                        </w:r>
                        <w:r w:rsidRPr="0064435F">
                          <w:fldChar w:fldCharType="begin"/>
                        </w:r>
                        <w:r w:rsidRPr="0064435F">
                          <w:rPr>
                            <w:lang w:val="en-US"/>
                          </w:rPr>
                          <w:instrText xml:space="preserve"> SEQ Figure \* ARABIC </w:instrText>
                        </w:r>
                        <w:r w:rsidRPr="0064435F">
                          <w:fldChar w:fldCharType="separate"/>
                        </w:r>
                        <w:r w:rsidRPr="0064435F">
                          <w:rPr>
                            <w:noProof/>
                            <w:lang w:val="en-US"/>
                          </w:rPr>
                          <w:t>10</w:t>
                        </w:r>
                        <w:r w:rsidRPr="0064435F">
                          <w:fldChar w:fldCharType="end"/>
                        </w:r>
                        <w:r w:rsidRPr="0064435F">
                          <w:rPr>
                            <w:lang w:val="en-US"/>
                          </w:rPr>
                          <w:t xml:space="preserve"> aTaxis' </w:t>
                        </w:r>
                        <w:proofErr w:type="gramStart"/>
                        <w:r w:rsidRPr="0064435F">
                          <w:rPr>
                            <w:lang w:val="en-US"/>
                          </w:rPr>
                          <w:t>possible statuses</w:t>
                        </w:r>
                        <w:proofErr w:type="gramEnd"/>
                        <w:r w:rsidRPr="0064435F">
                          <w:rPr>
                            <w:lang w:val="en-US"/>
                          </w:rPr>
                          <w:t xml:space="preserve"> and transitions in the scenario with empty rides. A red traffic light means that the aTaxi is not moving and staying at the station when in that status. While a green traffic light means the aTaxi is moving from one station to another one when in this status. The arrows depict the possible transitions from one status to another one.</w:t>
                        </w:r>
                        <w:bookmarkEnd w:id="37"/>
                      </w:p>
                    </w:txbxContent>
                  </v:textbox>
                </v:shape>
                <v:shape id="Picture 22" o:spid="_x0000_s1032" type="#_x0000_t75" style="position:absolute;width:38481;height:26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">
                  <v:imagedata r:id="rId25" o:title="" cropleft="790f" cropright="34328f"/>
                </v:shape>
                <w10:wrap type="tight" anchorx="margin"/>
              </v:group>
            </w:pict>
          </mc:Fallback>
        </mc:AlternateContent>
      </w:r>
      <w:r w:rsidRPr="0064435F">
        <w:rPr>
          <w:rFonts w:ascii="Times New Roman" w:hAnsi="Times New Roman"/>
          <w:sz w:val="24"/>
          <w:szCs w:val="24"/>
          <w:lang w:val="en-US"/>
        </w:rPr>
        <w:t>to cleaning station</w:t>
      </w:r>
      <w:proofErr w:type="gramStart"/>
      <w:r w:rsidRPr="0064435F">
        <w:rPr>
          <w:rFonts w:ascii="Times New Roman" w:hAnsi="Times New Roman"/>
          <w:sz w:val="24"/>
          <w:szCs w:val="24"/>
          <w:lang w:val="en-US"/>
        </w:rPr>
        <w:t>”.</w:t>
      </w:r>
      <w:proofErr w:type="gramEnd"/>
      <w:r w:rsidRPr="0064435F">
        <w:rPr>
          <w:rFonts w:ascii="Times New Roman" w:hAnsi="Times New Roman"/>
          <w:sz w:val="24"/>
          <w:szCs w:val="24"/>
          <w:lang w:val="en-US"/>
        </w:rPr>
        <w:t xml:space="preserve"> When a SAEV </w:t>
      </w:r>
      <w:proofErr w:type="gramStart"/>
      <w:r w:rsidRPr="0064435F">
        <w:rPr>
          <w:rFonts w:ascii="Times New Roman" w:hAnsi="Times New Roman"/>
          <w:sz w:val="24"/>
          <w:szCs w:val="24"/>
          <w:lang w:val="en-US"/>
        </w:rPr>
        <w:t>is booked</w:t>
      </w:r>
      <w:proofErr w:type="gramEnd"/>
      <w:r w:rsidRPr="0064435F">
        <w:rPr>
          <w:rFonts w:ascii="Times New Roman" w:hAnsi="Times New Roman"/>
          <w:sz w:val="24"/>
          <w:szCs w:val="24"/>
          <w:lang w:val="en-US"/>
        </w:rPr>
        <w:t xml:space="preserve"> – wherever he is going to – it </w:t>
      </w:r>
      <w:proofErr w:type="spellStart"/>
      <w:r w:rsidRPr="0064435F">
        <w:rPr>
          <w:rFonts w:ascii="Times New Roman" w:hAnsi="Times New Roman"/>
          <w:sz w:val="24"/>
          <w:szCs w:val="24"/>
          <w:lang w:val="en-US"/>
        </w:rPr>
        <w:t>can not</w:t>
      </w:r>
      <w:proofErr w:type="spellEnd"/>
      <w:r w:rsidRPr="0064435F">
        <w:rPr>
          <w:rFonts w:ascii="Times New Roman" w:hAnsi="Times New Roman"/>
          <w:sz w:val="24"/>
          <w:szCs w:val="24"/>
          <w:lang w:val="en-US"/>
        </w:rPr>
        <w:t xml:space="preserve"> abandon its original destination for another one.</w:t>
      </w:r>
      <w:r w:rsidR="00436AD7" w:rsidRPr="0064435F">
        <w:rPr>
          <w:rFonts w:ascii="Times New Roman" w:hAnsi="Times New Roman"/>
          <w:sz w:val="24"/>
          <w:szCs w:val="24"/>
          <w:lang w:val="en-US"/>
        </w:rPr>
        <w:t xml:space="preserve"> When a free aTaxi wants to charge (resp. clean) itself looks for the closest charging (resp. cleaning) station free. It is only if no charging (resp. cleaning) station on the entire territory is free that a new one </w:t>
      </w:r>
      <w:proofErr w:type="gramStart"/>
      <w:r w:rsidR="00436AD7" w:rsidRPr="0064435F">
        <w:rPr>
          <w:rFonts w:ascii="Times New Roman" w:hAnsi="Times New Roman"/>
          <w:sz w:val="24"/>
          <w:szCs w:val="24"/>
          <w:lang w:val="en-US"/>
        </w:rPr>
        <w:t>is created</w:t>
      </w:r>
      <w:proofErr w:type="gramEnd"/>
      <w:r w:rsidR="00436AD7" w:rsidRPr="0064435F">
        <w:rPr>
          <w:rFonts w:ascii="Times New Roman" w:hAnsi="Times New Roman"/>
          <w:sz w:val="24"/>
          <w:szCs w:val="24"/>
          <w:lang w:val="en-US"/>
        </w:rPr>
        <w:t xml:space="preserve">. </w:t>
      </w:r>
      <w:r w:rsidRPr="0064435F">
        <w:rPr>
          <w:rFonts w:ascii="Times New Roman" w:hAnsi="Times New Roman"/>
          <w:sz w:val="24"/>
          <w:szCs w:val="24"/>
          <w:lang w:val="en-US"/>
        </w:rPr>
        <w:t xml:space="preserve">Figure </w:t>
      </w:r>
      <w:r w:rsidR="00AA3769" w:rsidRPr="0064435F">
        <w:rPr>
          <w:rFonts w:ascii="Times New Roman" w:hAnsi="Times New Roman"/>
          <w:sz w:val="24"/>
          <w:szCs w:val="24"/>
          <w:lang w:val="en-US"/>
        </w:rPr>
        <w:t>10</w:t>
      </w:r>
      <w:r w:rsidRPr="0064435F">
        <w:rPr>
          <w:rFonts w:ascii="Times New Roman" w:hAnsi="Times New Roman"/>
          <w:sz w:val="24"/>
          <w:szCs w:val="24"/>
          <w:lang w:val="en-US"/>
        </w:rPr>
        <w:t xml:space="preserve"> presents the resulting status and </w:t>
      </w:r>
      <w:proofErr w:type="gramStart"/>
      <w:r w:rsidRPr="0064435F">
        <w:rPr>
          <w:rFonts w:ascii="Times New Roman" w:hAnsi="Times New Roman"/>
          <w:sz w:val="24"/>
          <w:szCs w:val="24"/>
          <w:lang w:val="en-US"/>
        </w:rPr>
        <w:t>possible transitions</w:t>
      </w:r>
      <w:proofErr w:type="gramEnd"/>
      <w:r w:rsidRPr="0064435F">
        <w:rPr>
          <w:rFonts w:ascii="Times New Roman" w:hAnsi="Times New Roman"/>
          <w:sz w:val="24"/>
          <w:szCs w:val="24"/>
          <w:lang w:val="en-US"/>
        </w:rPr>
        <w:t xml:space="preserve"> for this simulation. When riding empty, the aTaxi also reaches the speed of 23.7 km / h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mf1pqn27","properties":{"formattedCitation":"(Lebrun et al., 2013)","plainCitation":"(Lebrun et al., 2013)","noteIndex":0},"citationItems":[{"id":625,"uris":["http://zotero.org/users/8331578/items/YWIAWTK8"],"uri":["http://zotero.org/users/8331578/items/YWIAWTK8"],"itemData":{"id":625,"type":"report","event-place":"Bruxelles","language":"FR","publisher":"Brussels UrbIS CIRB","publisher-place":"Bruxelles","title":"Cahiers de l’Observatoire de la mobilité de la Région de Bruxelles-Capitale - Cahier 2","URL":"https://mobilite-mobiliteit.brussels/sites/default/files/cahiers_mobilite-2_.pdf","author":[{"family":"Lebrun","given":"Kevin"},{"family":"Hubert","given":"Michel"},{"family":"Huynen","given":"Philippe"},{"family":"De Witte","given":"Astrid"},{"family":"Macharis","given":"Cathy"}],"accessed":{"date-parts":[["2021",8,10]]},"issued":{"date-parts":[["2013"]]}}}],"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Lebrun et al., 2013)</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p>
    <w:p w14:paraId="56B07D3A" w14:textId="75C782BD" w:rsidR="00EC3E7F" w:rsidRPr="0064435F" w:rsidRDefault="00EC3E7F" w:rsidP="00EC3E7F">
      <w:pPr>
        <w:keepNext/>
        <w:spacing w:line="360" w:lineRule="auto"/>
        <w:jc w:val="both"/>
        <w:rPr>
          <w:rFonts w:ascii="Times New Roman" w:hAnsi="Times New Roman"/>
        </w:rPr>
      </w:pPr>
    </w:p>
    <w:p w14:paraId="4054204A" w14:textId="4A6A3055" w:rsidR="00CF075C" w:rsidRPr="0064435F" w:rsidRDefault="00520DD2" w:rsidP="00372A1D">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In each scenario, p</w:t>
      </w:r>
      <w:r w:rsidR="00CF075C" w:rsidRPr="0064435F">
        <w:rPr>
          <w:rFonts w:ascii="Times New Roman" w:hAnsi="Times New Roman"/>
          <w:sz w:val="24"/>
          <w:szCs w:val="24"/>
          <w:lang w:val="en-US"/>
        </w:rPr>
        <w:t>assengers can share ride with other users having the exact same station of origin, the exact same station of destination and a starting time difference inferior to the maximum waiting time. Those are strict rules forbidding any detour</w:t>
      </w:r>
      <w:r w:rsidR="00554AEC" w:rsidRPr="0064435F">
        <w:rPr>
          <w:rFonts w:ascii="Times New Roman" w:hAnsi="Times New Roman"/>
          <w:sz w:val="24"/>
          <w:szCs w:val="24"/>
          <w:lang w:val="en-US"/>
        </w:rPr>
        <w:t xml:space="preserve"> like </w:t>
      </w:r>
      <w:r w:rsidR="008661AA" w:rsidRPr="0064435F">
        <w:rPr>
          <w:rFonts w:ascii="Times New Roman" w:hAnsi="Times New Roman"/>
          <w:sz w:val="24"/>
          <w:szCs w:val="24"/>
          <w:lang w:val="en-US"/>
        </w:rPr>
        <w:fldChar w:fldCharType="begin"/>
      </w:r>
      <w:r w:rsidR="008661AA" w:rsidRPr="0064435F">
        <w:rPr>
          <w:rFonts w:ascii="Times New Roman" w:hAnsi="Times New Roman"/>
          <w:sz w:val="24"/>
          <w:szCs w:val="24"/>
          <w:lang w:val="en-US"/>
        </w:rPr>
        <w:instrText xml:space="preserve"> ADDIN ZOTERO_ITEM CSL_CITATION {"citationID":"cdehD9eV","properties":{"formattedCitation":"(Poulh\\uc0\\u232{}s &amp; Berrada, 2019)","plainCitation":"(Poulhès &amp; Berrada, 2019)","dontUpdate":true,"noteIndex":0},"citationItems":[{"id":226,"uris":["http://zotero.org/users/8331578/items/NF79BUNZ"],"uri":["http://zotero.org/users/8331578/items/NF79BUNZ"],"itemData":{"id":226,"type":"article-journal","abstract":"The spread of smartphone applications, the negative social impacts of the private car or the potentially revolutionary effect of future autonomous vehicles, are contributing to the emergence of other hybrid mobility systems. Notably, companies like Uber or Lyft have successfully applied the classical dial-a-ride method, in which users are assigned to vehicles in such a way as to minimise the cost function under a set of constraints. In this paper, we construct an agent-based model based on vehicles where demand is assigned through aggregation by origin-destination pair. Two operating strategies are described: in the first, the pick-up strategy is applied at vehicle level, in the second it is applied at global service level, with vehicles being shared dynamically and making extra stops to collect travellers with different destinations. At each iteration time, the set of possible options depending on itinerary and demand, are tested first for already assigned vehicles then for free vehicles. The option associated with the maximum utility is selected to set the vehicle or service strategy. A case study illustrates a comparison between both strategies and evaluates the efficiency of several service choices. A service where vehicles are managed by a dispatcher is more efficient for both users and operator.","container-title":"Transportmetrica A: Transport Science","DOI":"10.1080/23249935.2019.1570383","journalAbbreviation":"Transportmetrica A: Transport Science","page":"1-43","source":"ResearchGate","title":"Single Vehicle Network Versus Dispatcher: User Assignment in an Agent-Based Model","title-short":"Single Vehicle Network Versus Dispatcher","volume":"16","author":[{"family":"Poulhès","given":"Alexis"},{"family":"Berrada","given":"Jaâfar"}],"issued":{"date-parts":[["2019",1,14]]}}}],"schema":"https://github.com/citation-style-language/schema/raw/master/csl-citation.json"} </w:instrText>
      </w:r>
      <w:r w:rsidR="008661AA" w:rsidRPr="0064435F">
        <w:rPr>
          <w:rFonts w:ascii="Times New Roman" w:hAnsi="Times New Roman"/>
          <w:sz w:val="24"/>
          <w:szCs w:val="24"/>
          <w:lang w:val="en-US"/>
        </w:rPr>
        <w:fldChar w:fldCharType="separate"/>
      </w:r>
      <w:r w:rsidR="008661AA" w:rsidRPr="0064435F">
        <w:rPr>
          <w:rFonts w:ascii="Times New Roman" w:hAnsi="Times New Roman"/>
          <w:sz w:val="24"/>
          <w:szCs w:val="24"/>
          <w:lang w:val="en-US"/>
        </w:rPr>
        <w:t>Poulhès &amp; Berrada (2019)</w:t>
      </w:r>
      <w:r w:rsidR="008661AA" w:rsidRPr="0064435F">
        <w:rPr>
          <w:rFonts w:ascii="Times New Roman" w:hAnsi="Times New Roman"/>
          <w:sz w:val="24"/>
          <w:szCs w:val="24"/>
          <w:lang w:val="en-US"/>
        </w:rPr>
        <w:fldChar w:fldCharType="end"/>
      </w:r>
      <w:r w:rsidR="00596905" w:rsidRPr="0064435F">
        <w:rPr>
          <w:rFonts w:ascii="Times New Roman" w:hAnsi="Times New Roman"/>
          <w:sz w:val="24"/>
          <w:szCs w:val="24"/>
          <w:lang w:val="en-US"/>
        </w:rPr>
        <w:t xml:space="preserve">, </w:t>
      </w:r>
      <w:r w:rsidR="00194B9B" w:rsidRPr="0064435F">
        <w:rPr>
          <w:rFonts w:ascii="Times New Roman" w:hAnsi="Times New Roman"/>
          <w:sz w:val="24"/>
          <w:szCs w:val="24"/>
          <w:lang w:val="en-US"/>
        </w:rPr>
        <w:t xml:space="preserve">Babicheva et al. </w:t>
      </w:r>
      <w:r w:rsidR="00194B9B" w:rsidRPr="0064435F">
        <w:rPr>
          <w:rFonts w:ascii="Times New Roman" w:hAnsi="Times New Roman"/>
          <w:sz w:val="24"/>
          <w:szCs w:val="24"/>
          <w:lang w:val="en-US"/>
        </w:rPr>
        <w:fldChar w:fldCharType="begin"/>
      </w:r>
      <w:r w:rsidR="00FB3DB0" w:rsidRPr="0064435F">
        <w:rPr>
          <w:rFonts w:ascii="Times New Roman" w:hAnsi="Times New Roman"/>
          <w:sz w:val="24"/>
          <w:szCs w:val="24"/>
          <w:lang w:val="en-US"/>
        </w:rPr>
        <w:instrText xml:space="preserve"> ADDIN ZOTERO_ITEM CSL_CITATION {"citationID":"ZjTeY7qq","properties":{"formattedCitation":"(Babicheva et al., 2019)","plainCitation":"(Babicheva et al., 2019)","dontUpdate":true,"noteIndex":0},"citationItems":[{"id":188,"uris":["http://zotero.org/users/8331578/items/5DGK74T2"],"uri":["http://zotero.org/users/8331578/items/5DGK74T2"],"itemData":{"id":188,"type":"article-newspaper","container-title":"International Journal of Traffic and Transportation Management","page":"1-8","section":"1","title":"The matching problem of empty vehicle redistribution in autonomous taxi systems","author":[{"family":"Babicheva","given":"Tatiana"},{"family":"Burghout","given":"Wilco"},{"family":"Andréasson","given":"Ingmar"},{"family":"Faul","given":"Nadege"}],"issued":{"date-parts":[["2019",6,10]]}}}],"schema":"https://github.com/citation-style-language/schema/raw/master/csl-citation.json"} </w:instrText>
      </w:r>
      <w:r w:rsidR="00194B9B" w:rsidRPr="0064435F">
        <w:rPr>
          <w:rFonts w:ascii="Times New Roman" w:hAnsi="Times New Roman"/>
          <w:sz w:val="24"/>
          <w:szCs w:val="24"/>
          <w:lang w:val="en-US"/>
        </w:rPr>
        <w:fldChar w:fldCharType="separate"/>
      </w:r>
      <w:r w:rsidR="00194B9B" w:rsidRPr="0064435F">
        <w:rPr>
          <w:rFonts w:ascii="Times New Roman" w:hAnsi="Times New Roman"/>
          <w:sz w:val="24"/>
          <w:lang w:val="en-US"/>
        </w:rPr>
        <w:t>(2019)</w:t>
      </w:r>
      <w:r w:rsidR="00194B9B" w:rsidRPr="0064435F">
        <w:rPr>
          <w:rFonts w:ascii="Times New Roman" w:hAnsi="Times New Roman"/>
          <w:sz w:val="24"/>
          <w:szCs w:val="24"/>
          <w:lang w:val="en-US"/>
        </w:rPr>
        <w:fldChar w:fldCharType="end"/>
      </w:r>
      <w:r w:rsidR="00194B9B" w:rsidRPr="0064435F">
        <w:rPr>
          <w:rFonts w:ascii="Times New Roman" w:hAnsi="Times New Roman"/>
          <w:sz w:val="24"/>
          <w:szCs w:val="24"/>
          <w:lang w:val="en-US"/>
        </w:rPr>
        <w:t xml:space="preserve"> </w:t>
      </w:r>
      <w:r w:rsidR="00596905" w:rsidRPr="0064435F">
        <w:rPr>
          <w:rFonts w:ascii="Times New Roman" w:hAnsi="Times New Roman"/>
          <w:sz w:val="24"/>
          <w:szCs w:val="24"/>
          <w:lang w:val="en-US"/>
        </w:rPr>
        <w:t xml:space="preserve">and </w:t>
      </w:r>
      <w:r w:rsidR="008661AA" w:rsidRPr="0064435F">
        <w:rPr>
          <w:rFonts w:ascii="Times New Roman" w:hAnsi="Times New Roman"/>
          <w:sz w:val="24"/>
          <w:szCs w:val="24"/>
          <w:lang w:val="en-US"/>
        </w:rPr>
        <w:fldChar w:fldCharType="begin"/>
      </w:r>
      <w:r w:rsidR="008661AA" w:rsidRPr="0064435F">
        <w:rPr>
          <w:rFonts w:ascii="Times New Roman" w:hAnsi="Times New Roman"/>
          <w:sz w:val="24"/>
          <w:szCs w:val="24"/>
          <w:lang w:val="en-US"/>
        </w:rPr>
        <w:instrText xml:space="preserve"> ADDIN ZOTERO_ITEM CSL_CITATION {"citationID":"yJkHPLej","properties":{"formattedCitation":"(Berrada, 2019)","plainCitation":"(Berrada, 2019)","dontUpdate":true,"noteIndex":0},"citationItems":[{"id":646,"uris":["http://zotero.org/users/8331578/items/QMEUN4GQ"],"uri":["http://zotero.org/users/8331578/items/QMEUN4GQ"],"itemData":{"id":646,"type":"thesis","language":"EN","number-of-pages":"254","publisher":"Paris-Est","title":"Technical-Economic Analysis of Services Based on Autonomous Vehicles","author":[{"family":"Berrada","given":"Jaâfar"}],"issued":{"date-parts":[["2019",2,12]]}}}],"schema":"https://github.com/citation-style-language/schema/raw/master/csl-citation.json"} </w:instrText>
      </w:r>
      <w:r w:rsidR="008661AA" w:rsidRPr="0064435F">
        <w:rPr>
          <w:rFonts w:ascii="Times New Roman" w:hAnsi="Times New Roman"/>
          <w:sz w:val="24"/>
          <w:szCs w:val="24"/>
          <w:lang w:val="en-US"/>
        </w:rPr>
        <w:fldChar w:fldCharType="separate"/>
      </w:r>
      <w:r w:rsidR="008661AA" w:rsidRPr="0064435F">
        <w:rPr>
          <w:rFonts w:ascii="Times New Roman" w:hAnsi="Times New Roman"/>
          <w:sz w:val="24"/>
          <w:lang w:val="en-US"/>
        </w:rPr>
        <w:t>Berrada (2019)</w:t>
      </w:r>
      <w:r w:rsidR="008661AA" w:rsidRPr="0064435F">
        <w:rPr>
          <w:rFonts w:ascii="Times New Roman" w:hAnsi="Times New Roman"/>
          <w:sz w:val="24"/>
          <w:szCs w:val="24"/>
          <w:lang w:val="en-US"/>
        </w:rPr>
        <w:fldChar w:fldCharType="end"/>
      </w:r>
      <w:r w:rsidR="00CF075C" w:rsidRPr="0064435F">
        <w:rPr>
          <w:rFonts w:ascii="Times New Roman" w:hAnsi="Times New Roman"/>
          <w:sz w:val="24"/>
          <w:szCs w:val="24"/>
          <w:lang w:val="en-US"/>
        </w:rPr>
        <w:t xml:space="preserve">. They have </w:t>
      </w:r>
      <w:proofErr w:type="gramStart"/>
      <w:r w:rsidR="00CF075C" w:rsidRPr="0064435F">
        <w:rPr>
          <w:rFonts w:ascii="Times New Roman" w:hAnsi="Times New Roman"/>
          <w:sz w:val="24"/>
          <w:szCs w:val="24"/>
          <w:lang w:val="en-US"/>
        </w:rPr>
        <w:t>been chosen</w:t>
      </w:r>
      <w:proofErr w:type="gramEnd"/>
      <w:r w:rsidR="00CF075C" w:rsidRPr="0064435F">
        <w:rPr>
          <w:rFonts w:ascii="Times New Roman" w:hAnsi="Times New Roman"/>
          <w:sz w:val="24"/>
          <w:szCs w:val="24"/>
          <w:lang w:val="en-US"/>
        </w:rPr>
        <w:t xml:space="preserve"> for sake of simplicity and running time. Up to five passengers can share a ride since the aTaxis are sedans cars such as many other studies (</w:t>
      </w:r>
      <w:r w:rsidR="00A26A5D" w:rsidRPr="0064435F">
        <w:rPr>
          <w:rFonts w:ascii="Times New Roman" w:hAnsi="Times New Roman"/>
          <w:sz w:val="24"/>
          <w:szCs w:val="24"/>
          <w:lang w:val="en-US"/>
        </w:rPr>
        <w:fldChar w:fldCharType="begin"/>
      </w:r>
      <w:r w:rsidR="00A26A5D" w:rsidRPr="0064435F">
        <w:rPr>
          <w:rFonts w:ascii="Times New Roman" w:hAnsi="Times New Roman"/>
          <w:sz w:val="24"/>
          <w:szCs w:val="24"/>
          <w:lang w:val="en-US"/>
        </w:rPr>
        <w:instrText xml:space="preserve"> ADDIN ZOTERO_ITEM CSL_CITATION {"citationID":"vW6deoep","properties":{"formattedCitation":"(Kornhauser et al., 2013)","plainCitation":"(Kornhauser et al., 2013)","noteIndex":0},"citationItems":[{"id":643,"uris":["http://zotero.org/users/8331578/items/BVURBSJB"],"uri":["http://zotero.org/users/8331578/items/BVURBSJB"],"itemData":{"id":643,"type":"report","publisher":"Department of Operations Research &amp; Financial Engineering Princeton University","title":"Uncongested Mobility for All - New Jersey's Area-wide aTaxi System - ORF467F12 Report","author":[{"family":"Kornhauser","given":"Alain L."},{"family":"Chang","given":"Iris"},{"family":"Clark","given":"Christina"},{"family":"Gao","given":"JingKang"},{"family":"Korac","given":"Damjan"},{"family":"Leibowitz","given":"Brett"},{"family":"Oasis","given":"Philip"},{"family":"Xu","given":"Zixi"},{"family":"Zachariah","given":"Jaison"},{"family":"Harpalani","given":"Natasha"},{"family":"Lee","given":"Eileen"},{"family":"Lin","given":"Alice"},{"family":"Miles","given":"Aria"},{"family":"Rajeshwar","given":"Hannah"},{"family":"Wang","given":"Lucia"},{"family":"Wright","given":"Charquia"},{"family":"Bergeson","given":"Kristin"},{"family":"Darnis","given":"Franklyn"},{"family":"Shackleford","given":"Matthew"},{"family":"Skoularikis","given":"Sonia"},{"family":"Sperry","given":"Roger"},{"family":"Swoboda","given":"Andrew"}],"issued":{"date-parts":[["2013",1]]}}}],"schema":"https://github.com/citation-style-language/schema/raw/master/csl-citation.json"} </w:instrText>
      </w:r>
      <w:r w:rsidR="00A26A5D" w:rsidRPr="0064435F">
        <w:rPr>
          <w:rFonts w:ascii="Times New Roman" w:hAnsi="Times New Roman"/>
          <w:sz w:val="24"/>
          <w:szCs w:val="24"/>
          <w:lang w:val="en-US"/>
        </w:rPr>
        <w:fldChar w:fldCharType="separate"/>
      </w:r>
      <w:r w:rsidR="00A26A5D" w:rsidRPr="0064435F">
        <w:rPr>
          <w:rFonts w:ascii="Times New Roman" w:hAnsi="Times New Roman"/>
          <w:sz w:val="24"/>
        </w:rPr>
        <w:t>(Kornhauser et al., 2013)</w:t>
      </w:r>
      <w:r w:rsidR="00A26A5D" w:rsidRPr="0064435F">
        <w:rPr>
          <w:rFonts w:ascii="Times New Roman" w:hAnsi="Times New Roman"/>
          <w:sz w:val="24"/>
          <w:szCs w:val="24"/>
          <w:lang w:val="en-US"/>
        </w:rPr>
        <w:fldChar w:fldCharType="end"/>
      </w:r>
      <w:r w:rsidR="00A26A5D" w:rsidRPr="0064435F">
        <w:rPr>
          <w:rFonts w:ascii="Times New Roman" w:hAnsi="Times New Roman"/>
          <w:sz w:val="24"/>
          <w:szCs w:val="24"/>
          <w:lang w:val="en-US"/>
        </w:rPr>
        <w:t xml:space="preserve">, </w:t>
      </w:r>
      <w:r w:rsidR="00A26A5D" w:rsidRPr="0064435F">
        <w:rPr>
          <w:rFonts w:ascii="Times New Roman" w:hAnsi="Times New Roman"/>
          <w:sz w:val="24"/>
          <w:szCs w:val="24"/>
          <w:lang w:val="en-US"/>
        </w:rPr>
        <w:fldChar w:fldCharType="begin"/>
      </w:r>
      <w:r w:rsidR="00A26A5D" w:rsidRPr="0064435F">
        <w:rPr>
          <w:rFonts w:ascii="Times New Roman" w:hAnsi="Times New Roman"/>
          <w:sz w:val="24"/>
          <w:szCs w:val="24"/>
          <w:lang w:val="en-US"/>
        </w:rPr>
        <w:instrText xml:space="preserve"> ADDIN ZOTERO_ITEM CSL_CITATION {"citationID":"RODeQWYF","properties":{"formattedCitation":"(Kornhauser et al., 2016)","plainCitation":"(Kornhauser et al., 2016)","noteIndex":0},"citationItems":[{"id":642,"uris":["http://zotero.org/users/8331578/items/BAAWK28L"],"uri":["http://zotero.org/users/8331578/items/BAAWK28L"],"itemData":{"id":642,"type":"report","publisher":"Department of Operations Research &amp; Financial Engineering Princeton University","title":"ORF467F15 Final Report: Fleet Management of Area-Wide Ride-Sharing: A first look at what it would take to serve New Jersey's Mobility Needs","author":[{"family":"Kornhauser","given":"Alain L."},{"family":"Marocchini","given":"Kyle"},{"family":"Roth","given":"Tyler"},{"family":"Zhu","given":"Shriley"},{"family":"Bressler","given":"Max"},{"family":"Byrne","given":"Thomas"},{"family":"Filipowicz","given":"Arthur"},{"family":"Gladstone","given":"Keith"},{"family":"Jian","given":"Naman"},{"family":"Jones","given":"Kathryn"},{"family":"Ju","given":"Kate"},{"family":"Kinn","given":"Ian"},{"family":"Lamb","given":"Alicia"},{"family":"Manyara","given":"Kevin"},{"family":"McDonald","given":"Ellie"},{"family":"Osborne","given":"Trevor"},{"family":"Oslin","given":"Bryan"},{"family":"Quansah","given":"Ebo"},{"family":"Radke","given":"Jordan"},{"family":"Rogers","given":"Jack"},{"family":"Rudolph","given":"Tyler"},{"family":"Sabo","given":"Marlon"},{"family":"Schwartz","given":"Aaron"},{"family":"Slattery","given":"Ryan"},{"family":"Siiro","given":"Rayan"},{"family":"Singleton","given":"Alex"},{"family":"Toro","given":"Daniel"},{"family":"Yates","given":"Joe"},{"family":"Zou","given":"Jessica"}],"issued":{"date-parts":[["2016",1,12]]}}}],"schema":"https://github.com/citation-style-language/schema/raw/master/csl-citation.json"} </w:instrText>
      </w:r>
      <w:r w:rsidR="00A26A5D" w:rsidRPr="0064435F">
        <w:rPr>
          <w:rFonts w:ascii="Times New Roman" w:hAnsi="Times New Roman"/>
          <w:sz w:val="24"/>
          <w:szCs w:val="24"/>
          <w:lang w:val="en-US"/>
        </w:rPr>
        <w:fldChar w:fldCharType="separate"/>
      </w:r>
      <w:r w:rsidR="00A26A5D" w:rsidRPr="0064435F">
        <w:rPr>
          <w:rFonts w:ascii="Times New Roman" w:hAnsi="Times New Roman"/>
          <w:sz w:val="24"/>
        </w:rPr>
        <w:t>(Kornhauser et al., 2016)</w:t>
      </w:r>
      <w:r w:rsidR="00A26A5D" w:rsidRPr="0064435F">
        <w:rPr>
          <w:rFonts w:ascii="Times New Roman" w:hAnsi="Times New Roman"/>
          <w:sz w:val="24"/>
          <w:szCs w:val="24"/>
          <w:lang w:val="en-US"/>
        </w:rPr>
        <w:fldChar w:fldCharType="end"/>
      </w:r>
      <w:r w:rsidR="00554AEC" w:rsidRPr="0064435F">
        <w:rPr>
          <w:rFonts w:ascii="Times New Roman" w:hAnsi="Times New Roman"/>
          <w:sz w:val="24"/>
          <w:szCs w:val="24"/>
          <w:lang w:val="en-US"/>
        </w:rPr>
        <w:t xml:space="preserve">, </w:t>
      </w:r>
      <w:r w:rsidR="009A3883" w:rsidRPr="0064435F">
        <w:rPr>
          <w:rFonts w:ascii="Times New Roman" w:hAnsi="Times New Roman"/>
          <w:sz w:val="24"/>
          <w:szCs w:val="24"/>
          <w:lang w:val="en-US"/>
        </w:rPr>
        <w:fldChar w:fldCharType="begin"/>
      </w:r>
      <w:r w:rsidR="009A3883" w:rsidRPr="0064435F">
        <w:rPr>
          <w:rFonts w:ascii="Times New Roman" w:hAnsi="Times New Roman"/>
          <w:sz w:val="24"/>
          <w:szCs w:val="24"/>
          <w:lang w:val="en-US"/>
        </w:rPr>
        <w:instrText xml:space="preserve"> ADDIN ZOTERO_ITEM CSL_CITATION {"citationID":"KVOFsaHs","properties":{"formattedCitation":"(Zachariah, 2013)","plainCitation":"(Zachariah, 2013)","noteIndex":0},"citationItems":[{"id":644,"uris":["http://zotero.org/users/8331578/items/MQ99BCP7"],"uri":["http://zotero.org/users/8331578/items/MQ99BCP7"],"itemData":{"id":644,"type":"thesis","language":"EN","number-of-pages":"79","publisher":"Princeton University","title":"Are We There Yet? A Proposal for an Autonomous Taxi System in New Jersey and a Preliminary Foundation for Empty Vehicle Routing","author":[{"family":"Zachariah","given":"Jaison J."}],"issued":{"date-parts":[["2013",6]]}}}],"schema":"https://github.com/citation-style-language/schema/raw/master/csl-citation.json"} </w:instrText>
      </w:r>
      <w:r w:rsidR="009A3883" w:rsidRPr="0064435F">
        <w:rPr>
          <w:rFonts w:ascii="Times New Roman" w:hAnsi="Times New Roman"/>
          <w:sz w:val="24"/>
          <w:szCs w:val="24"/>
          <w:lang w:val="en-US"/>
        </w:rPr>
        <w:fldChar w:fldCharType="separate"/>
      </w:r>
      <w:r w:rsidR="009A3883" w:rsidRPr="0064435F">
        <w:rPr>
          <w:rFonts w:ascii="Times New Roman" w:hAnsi="Times New Roman"/>
          <w:sz w:val="24"/>
          <w:lang w:val="en-US"/>
        </w:rPr>
        <w:t>(Zachariah, 2013)</w:t>
      </w:r>
      <w:r w:rsidR="009A3883" w:rsidRPr="0064435F">
        <w:rPr>
          <w:rFonts w:ascii="Times New Roman" w:hAnsi="Times New Roman"/>
          <w:sz w:val="24"/>
          <w:szCs w:val="24"/>
          <w:lang w:val="en-US"/>
        </w:rPr>
        <w:fldChar w:fldCharType="end"/>
      </w:r>
      <w:r w:rsidR="00554AEC" w:rsidRPr="0064435F">
        <w:rPr>
          <w:rFonts w:ascii="Times New Roman" w:hAnsi="Times New Roman"/>
          <w:sz w:val="24"/>
          <w:szCs w:val="24"/>
          <w:lang w:val="en-US"/>
        </w:rPr>
        <w:t xml:space="preserve">, </w:t>
      </w:r>
      <w:r w:rsidR="00E0142A" w:rsidRPr="0064435F">
        <w:rPr>
          <w:rFonts w:ascii="Times New Roman" w:hAnsi="Times New Roman"/>
          <w:sz w:val="24"/>
          <w:szCs w:val="24"/>
          <w:lang w:val="en-US"/>
        </w:rPr>
        <w:fldChar w:fldCharType="begin"/>
      </w:r>
      <w:r w:rsidR="00E0142A" w:rsidRPr="0064435F">
        <w:rPr>
          <w:rFonts w:ascii="Times New Roman" w:hAnsi="Times New Roman"/>
          <w:sz w:val="24"/>
          <w:szCs w:val="24"/>
          <w:lang w:val="en-US"/>
        </w:rPr>
        <w:instrText xml:space="preserve"> ADDIN ZOTERO_ITEM CSL_CITATION {"citationID":"zSAmLOoS","properties":{"formattedCitation":"(B\\uc0\\u246{}sch, 2018)","plainCitation":"(Bösch, 2018)","noteIndex":0},"citationItems":[{"id":245,"uris":["http://zotero.org/users/8331578/items/87GC4H9Q"],"uri":["http://zotero.org/users/8331578/items/87GC4H9Q"],"itemData":{"id":245,"type":"thesis","abstract":"Autonomous vehicles (AVs), also called driverless vehicles, according to SAE International (2016) levels 4 and 5 definitions, are the next revolution in transport. This thesis provides an overview of the technology and the effects of AVs on the future transport system. It results in recommendations on how to maximize the benefits of AVs while minimizing their negative effects. It consolidates work by the author and collaborators done over the past years and therefore approaches the topic from different angles. This work thus not only provides a solid background on the topic for interested readers, but also recommendations relevant for future political discussions and practice.  The first part of this thesis (Chapter 2) provides a general and qualitative overview of AVs. It investigates their effects on and potential benefits for the future transport system. This summary covers most aspects that have been topic of discussions on AVs in recent time. It presents the potential benefits of AVs, which are, for example, improved safety, fewer externalities, increased road capacity, productive drive time, and the potential for empty rides, which allow for new services and usage-patterns. But it also shows the remaining challenges for a successful release of the technology, which are, for example, technological problems, safety and security issues, data and privacy questions, as well as ethical and legal discussions. The second part (Chapter 3) approaches the topic from an economic point of view. It focuses on the future cost structure of a transport system with AVs. In a rigorous bottom-up approach, the cost and price of private, shared, and public modes are calculated. The resulting picture indicates that the reign of the private car might not yet end with the automation of transport. Shared AVs (SAVs) will likely be cheaper per passenger kilometer (PKM) and more comfortable to use. But the price difference (urban setting: private car 0.47 Swiss francs (CHF) per PKM versus SAV 0.43 CHF/PKM) might not be enough to offset the luxury of having a private mobility robot at one’s service at all times, the emotional connection to the private car, and its use as an extended part of home. The presented work also indicates that automation represents a challenge for mass transit. In dense urban cores, the limited road capacity will likely prevent alternative solutions to mass transit. Outside, where road capacity is less of an issue, however, SAVs will be a competitive alternative form of public transport. At lower prices (regional setting: SAV 0.34 CHF/PKM versus autonomous bus 0.42 CHF/PKM), SAVs enable direct on-demand door-to-door service without transfers and without strangers in the same vehicle. The third part (Chapter 4 to Chapter 7) combines the qualitative overview with the economic analysis in a simulation study of the future transport system. With a scenario-based approach using a MATSim (Horni et al., 2016) simulation of Zug, Switzerland, it approaches the topic from a policy-oriented angle. By analyzing different possible policy strategies in different scenarios and combined with the results of the previous chapters, it concludes in four policy suggestions to maximize the potential benefits of AVs and minimize their negative effects.  These recommendations are, first, to promote slow modes and public transport. At least in urban areas, harvesting automation for improving mass transit and thus a strengthening of these low-externality modes is a way to benefit sustainably from AVs. Second, an introduction of mobility pricing should be considered to control growth of traffic and to replace traffic control instruments lost to automation (like parking). Induced demand and empty rides of private and shared AVs have the potential to lead to another explosion of traffic, which should be controlled for the benefit of everyone. The third recommendation is the controlled support of automation of private transport. AVs are safer and produce less externalities than conventional vehicles, and they allow the users to be productive while on the road. These are substantial benefits for society, which should be harvested as soon as technologically possible. The fourth suggestion is, for SAVs, to actively favor dynamic ride-sharing (automated ride-sharing, aRS) over exclusive-access taxi services (automated taxis, aTaxis). Both the users and the suppliers have strong incentives for aTaxis, which might be only slightly more expensive to operate than aRS services (urban setting: aRS 0.29 CHF/PKM versus aTaxi 0.41 CHF/PKM). From a society and transport system perspective, however, aTaxis produce substantial additional traffic on each passenger trip compared to private vehicles (estimated +8% (Fagnant et al., 2015) to +15% (Bösch et al., 2016a) for passenger pick-ups alone, without redistribution, for example), represent challenges for the infrastructure (pick-up solutions at mobility hubs, such as city centers, train stations, or airports), and draw substantial modal shares from slow modes (here -7.5%) and mass-transit public transport (here -6.7%). Effects which can be minimized or even turned into savings by using SAV as aRS services. Ride-sharing (or - in its high-volume form - mass transit) is one of the very few ways how an increasing travel demand can be served with decreasing vehicle kilometers. These recommendations might be general and have to be analyzed in more detail for a particular city or area, but they represent an indication of the upcoming challenge for society to integrate AVs and negotiate the future transport system.","genre":"Doctoral Thesis","language":"en","note":"Accepted: 2018-10-18T06:13:29Z\nDOI: 10.3929/ethz-b-000296870","publisher":"ETH Zurich","source":"www.research-collection.ethz.ch","title":"Autonomous Vehicles - The next Revolution in Mobility","URL":"https://www.research-collection.ethz.ch/handle/20.500.11850/296870","author":[{"family":"Bösch","given":"Patrick M."}],"accessed":{"date-parts":[["2021",8,12]]},"issued":{"date-parts":[["2018"]]}}}],"schema":"https://github.com/citation-style-language/schema/raw/master/csl-citation.json"} </w:instrText>
      </w:r>
      <w:r w:rsidR="00E0142A" w:rsidRPr="0064435F">
        <w:rPr>
          <w:rFonts w:ascii="Times New Roman" w:hAnsi="Times New Roman"/>
          <w:sz w:val="24"/>
          <w:szCs w:val="24"/>
          <w:lang w:val="en-US"/>
        </w:rPr>
        <w:fldChar w:fldCharType="separate"/>
      </w:r>
      <w:r w:rsidR="00E0142A" w:rsidRPr="0064435F">
        <w:rPr>
          <w:rFonts w:ascii="Times New Roman" w:hAnsi="Times New Roman"/>
          <w:sz w:val="24"/>
          <w:szCs w:val="24"/>
        </w:rPr>
        <w:t>(Bösch, 2018)</w:t>
      </w:r>
      <w:r w:rsidR="00E0142A" w:rsidRPr="0064435F">
        <w:rPr>
          <w:rFonts w:ascii="Times New Roman" w:hAnsi="Times New Roman"/>
          <w:sz w:val="24"/>
          <w:szCs w:val="24"/>
          <w:lang w:val="en-US"/>
        </w:rPr>
        <w:fldChar w:fldCharType="end"/>
      </w:r>
      <w:r w:rsidR="00554AEC" w:rsidRPr="0064435F">
        <w:rPr>
          <w:rFonts w:ascii="Times New Roman" w:hAnsi="Times New Roman"/>
          <w:sz w:val="24"/>
          <w:szCs w:val="24"/>
          <w:lang w:val="en-US"/>
        </w:rPr>
        <w:t xml:space="preserve">, </w:t>
      </w:r>
      <w:r w:rsidR="006E6C54" w:rsidRPr="0064435F">
        <w:rPr>
          <w:rFonts w:ascii="Times New Roman" w:hAnsi="Times New Roman"/>
          <w:sz w:val="24"/>
          <w:szCs w:val="24"/>
          <w:lang w:val="en-US"/>
        </w:rPr>
        <w:fldChar w:fldCharType="begin"/>
      </w:r>
      <w:r w:rsidR="006E6C54" w:rsidRPr="0064435F">
        <w:rPr>
          <w:rFonts w:ascii="Times New Roman" w:hAnsi="Times New Roman"/>
          <w:sz w:val="24"/>
          <w:szCs w:val="24"/>
          <w:lang w:val="en-US"/>
        </w:rPr>
        <w:instrText xml:space="preserve"> ADDIN ZOTERO_ITEM CSL_CITATION {"citationID":"PcAfaXFN","properties":{"formattedCitation":"(Wadud, 2017)","plainCitation":"(Wadud, 2017)","noteIndex":0},"citationItems":[{"id":43,"uris":["http://zotero.org/users/8331578/items/LBT9GHPT"],"uri":["http://zotero.org/users/8331578/items/LBT9GHPT"],"itemData":{"id":43,"type":"article-journal","abstract":"Vehicle automation and its adoption by the vehicle purchasers is an active area of research among transportation academics. So far, most of the interest in the adoption of fully automated, driverless vehicles has focussed on private vehicles alone, yet full automation could be beneficial for commercial vehicles too. This paper identifies the vehicle sectors that will likely be the earliest adopters of full automation. Total cost of ownership analysis is used to compare the costs (and benefits) of vehicle automation for private vehicles among different income groups and commercial vehicles in the taxi and freight sectors in the UK. Commercial operations clearly benefit more from automation because the driver costs can be reduced substantially through automation. Among private users, households with the highest income will benefit more from automation because of their higher driving distances and higher perceived value of time, which can be used more productively through full automation.","container-title":"Transportation Research Part A: Policy and Practice","DOI":"10.1016/j.tra.2017.05.005","ISSN":"0965-8564","journalAbbreviation":"Transportation Research Part A: Policy and Practice","language":"en","page":"163-176","source":"ScienceDirect","title":"Fully automated vehicles: A cost of ownership analysis to inform early adoption","title-short":"Fully automated vehicles","volume":"101","author":[{"family":"Wadud","given":"Zia"}],"issued":{"date-parts":[["2017",7,1]]}}}],"schema":"https://github.com/citation-style-language/schema/raw/master/csl-citation.json"} </w:instrText>
      </w:r>
      <w:r w:rsidR="006E6C54" w:rsidRPr="0064435F">
        <w:rPr>
          <w:rFonts w:ascii="Times New Roman" w:hAnsi="Times New Roman"/>
          <w:sz w:val="24"/>
          <w:szCs w:val="24"/>
          <w:lang w:val="en-US"/>
        </w:rPr>
        <w:fldChar w:fldCharType="separate"/>
      </w:r>
      <w:r w:rsidR="006E6C54" w:rsidRPr="0064435F">
        <w:rPr>
          <w:rFonts w:ascii="Times New Roman" w:hAnsi="Times New Roman"/>
          <w:sz w:val="24"/>
        </w:rPr>
        <w:t>(Wadud, 2017)</w:t>
      </w:r>
      <w:r w:rsidR="006E6C54" w:rsidRPr="0064435F">
        <w:rPr>
          <w:rFonts w:ascii="Times New Roman" w:hAnsi="Times New Roman"/>
          <w:sz w:val="24"/>
          <w:szCs w:val="24"/>
          <w:lang w:val="en-US"/>
        </w:rPr>
        <w:fldChar w:fldCharType="end"/>
      </w:r>
      <w:r w:rsidR="00554AEC" w:rsidRPr="0064435F">
        <w:rPr>
          <w:rFonts w:ascii="Times New Roman" w:hAnsi="Times New Roman"/>
          <w:sz w:val="24"/>
          <w:szCs w:val="24"/>
          <w:lang w:val="en-US"/>
        </w:rPr>
        <w:t xml:space="preserve">, </w:t>
      </w:r>
      <w:r w:rsidR="009539A1" w:rsidRPr="0064435F">
        <w:rPr>
          <w:rFonts w:ascii="Times New Roman" w:hAnsi="Times New Roman"/>
          <w:sz w:val="24"/>
          <w:szCs w:val="24"/>
          <w:lang w:val="en-US"/>
        </w:rPr>
        <w:fldChar w:fldCharType="begin"/>
      </w:r>
      <w:r w:rsidR="009539A1" w:rsidRPr="0064435F">
        <w:rPr>
          <w:rFonts w:ascii="Times New Roman" w:hAnsi="Times New Roman"/>
          <w:sz w:val="24"/>
          <w:szCs w:val="24"/>
          <w:lang w:val="en-US"/>
        </w:rPr>
        <w:instrText xml:space="preserve"> ADDIN ZOTERO_ITEM CSL_CITATION {"citationID":"P4pNcQz0","properties":{"formattedCitation":"(Loeb &amp; Kockelman, 2019)","plainCitation":"(Loeb &amp; Kockelman, 2019)","noteIndex":0},"citationItems":[{"id":640,"uris":["http://zotero.org/users/8331578/items/MHBTXGYV"],"uri":["http://zotero.org/users/8331578/items/MHBTXGYV"],"itemData":{"id":640,"type":"article-newspaper","container-title":"Transportation Research Part A","edition":"121","page":"374-385","title":"Fleet performance and cost evaluation of a shared autonomous electric vehicle fleet: a case study for Austin, Texas","author":[{"family":"Loeb","given":"Benjamin"},{"family":"Kockelman","given":"Kara"}],"issued":{"date-parts":[["2019"]]}}}],"schema":"https://github.com/citation-style-language/schema/raw/master/csl-citation.json"} </w:instrText>
      </w:r>
      <w:r w:rsidR="009539A1" w:rsidRPr="0064435F">
        <w:rPr>
          <w:rFonts w:ascii="Times New Roman" w:hAnsi="Times New Roman"/>
          <w:sz w:val="24"/>
          <w:szCs w:val="24"/>
          <w:lang w:val="en-US"/>
        </w:rPr>
        <w:fldChar w:fldCharType="separate"/>
      </w:r>
      <w:r w:rsidR="009539A1" w:rsidRPr="0064435F">
        <w:rPr>
          <w:rFonts w:ascii="Times New Roman" w:hAnsi="Times New Roman"/>
          <w:sz w:val="24"/>
        </w:rPr>
        <w:t>(Loeb &amp; Kockelman, 2019)</w:t>
      </w:r>
      <w:r w:rsidR="009539A1" w:rsidRPr="0064435F">
        <w:rPr>
          <w:rFonts w:ascii="Times New Roman" w:hAnsi="Times New Roman"/>
          <w:sz w:val="24"/>
          <w:szCs w:val="24"/>
          <w:lang w:val="en-US"/>
        </w:rPr>
        <w:fldChar w:fldCharType="end"/>
      </w:r>
      <w:r w:rsidR="00554AEC" w:rsidRPr="0064435F">
        <w:rPr>
          <w:rFonts w:ascii="Times New Roman" w:hAnsi="Times New Roman"/>
          <w:sz w:val="24"/>
          <w:szCs w:val="24"/>
          <w:lang w:val="en-US"/>
        </w:rPr>
        <w:t xml:space="preserve">, </w:t>
      </w:r>
      <w:r w:rsidR="008661AA" w:rsidRPr="0064435F">
        <w:rPr>
          <w:rFonts w:ascii="Times New Roman" w:hAnsi="Times New Roman"/>
          <w:sz w:val="24"/>
          <w:szCs w:val="24"/>
          <w:lang w:val="en-US"/>
        </w:rPr>
        <w:fldChar w:fldCharType="begin"/>
      </w:r>
      <w:r w:rsidR="008661AA" w:rsidRPr="0064435F">
        <w:rPr>
          <w:rFonts w:ascii="Times New Roman" w:hAnsi="Times New Roman"/>
          <w:sz w:val="24"/>
          <w:szCs w:val="24"/>
          <w:lang w:val="en-US"/>
        </w:rPr>
        <w:instrText xml:space="preserve"> ADDIN ZOTERO_ITEM CSL_CITATION {"citationID":"POi0I7B8","properties":{"formattedCitation":"(Poulh\\uc0\\u232{}s &amp; Berrada, 2019)","plainCitation":"(Poulhès &amp; Berrada, 2019)","noteIndex":0},"citationItems":[{"id":226,"uris":["http://zotero.org/users/8331578/items/NF79BUNZ"],"uri":["http://zotero.org/users/8331578/items/NF79BUNZ"],"itemData":{"id":226,"type":"article-journal","abstract":"The spread of smartphone applications, the negative social impacts of the private car or the potentially revolutionary effect of future autonomous vehicles, are contributing to the emergence of other hybrid mobility systems. Notably, companies like Uber or Lyft have successfully applied the classical dial-a-ride method, in which users are assigned to vehicles in such a way as to minimise the cost function under a set of constraints. In this paper, we construct an agent-based model based on vehicles where demand is assigned through aggregation by origin-destination pair. Two operating strategies are described: in the first, the pick-up strategy is applied at vehicle level, in the second it is applied at global service level, with vehicles being shared dynamically and making extra stops to collect travellers with different destinations. At each iteration time, the set of possible options depending on itinerary and demand, are tested first for already assigned vehicles then for free vehicles. The option associated with the maximum utility is selected to set the vehicle or service strategy. A case study illustrates a comparison between both strategies and evaluates the efficiency of several service choices. A service where vehicles are managed by a dispatcher is more efficient for both users and operator.","container-title":"Transportmetrica A: Transport Science","DOI":"10.1080/23249935.2019.1570383","journalAbbreviation":"Transportmetrica A: Transport Science","page":"1-43","source":"ResearchGate","title":"Single Vehicle Network Versus Dispatcher: User Assignment in an Agent-Based Model","title-short":"Single Vehicle Network Versus Dispatcher","volume":"16","author":[{"family":"Poulhès","given":"Alexis"},{"family":"Berrada","given":"Jaâfar"}],"issued":{"date-parts":[["2019",1,14]]}}}],"schema":"https://github.com/citation-style-language/schema/raw/master/csl-citation.json"} </w:instrText>
      </w:r>
      <w:r w:rsidR="008661AA" w:rsidRPr="0064435F">
        <w:rPr>
          <w:rFonts w:ascii="Times New Roman" w:hAnsi="Times New Roman"/>
          <w:sz w:val="24"/>
          <w:szCs w:val="24"/>
          <w:lang w:val="en-US"/>
        </w:rPr>
        <w:fldChar w:fldCharType="separate"/>
      </w:r>
      <w:r w:rsidR="008661AA" w:rsidRPr="0064435F">
        <w:rPr>
          <w:rFonts w:ascii="Times New Roman" w:hAnsi="Times New Roman"/>
          <w:sz w:val="24"/>
          <w:szCs w:val="24"/>
        </w:rPr>
        <w:t>(Poulhès &amp; Berrada, 2019)</w:t>
      </w:r>
      <w:r w:rsidR="008661AA" w:rsidRPr="0064435F">
        <w:rPr>
          <w:rFonts w:ascii="Times New Roman" w:hAnsi="Times New Roman"/>
          <w:sz w:val="24"/>
          <w:szCs w:val="24"/>
          <w:lang w:val="en-US"/>
        </w:rPr>
        <w:fldChar w:fldCharType="end"/>
      </w:r>
      <w:r w:rsidR="00554AEC" w:rsidRPr="0064435F">
        <w:rPr>
          <w:rFonts w:ascii="Times New Roman" w:hAnsi="Times New Roman"/>
          <w:sz w:val="24"/>
          <w:szCs w:val="24"/>
          <w:lang w:val="en-US"/>
        </w:rPr>
        <w:t xml:space="preserve">, </w:t>
      </w:r>
      <w:r w:rsidR="000F0CA8" w:rsidRPr="0064435F">
        <w:rPr>
          <w:rFonts w:ascii="Times New Roman" w:hAnsi="Times New Roman"/>
          <w:sz w:val="24"/>
          <w:szCs w:val="24"/>
          <w:lang w:val="en-US"/>
        </w:rPr>
        <w:fldChar w:fldCharType="begin"/>
      </w:r>
      <w:r w:rsidR="000F0CA8" w:rsidRPr="0064435F">
        <w:rPr>
          <w:rFonts w:ascii="Times New Roman" w:hAnsi="Times New Roman"/>
          <w:sz w:val="24"/>
          <w:szCs w:val="24"/>
          <w:lang w:val="en-US"/>
        </w:rPr>
        <w:instrText xml:space="preserve"> ADDIN ZOTERO_ITEM CSL_CITATION {"citationID":"eKHFrbEw","properties":{"formattedCitation":"(ITF, 2015)","plainCitation":"(ITF, 2015)","noteIndex":0},"citationItems":[{"id":616,"uris":["http://zotero.org/users/8331578/items/TFWPGNV9"],"uri":["http://zotero.org/users/8331578/items/TFWPGNV9"],"itemData":{"id":616,"type":"report","event-place":"Paris","publisher":"OECD","publisher-place":"Paris","title":"Urban Mobility System Upgrade: How shared self-driving cars could change city traffic","URL":"https://www.itf-oecd.org/sites/default/files/docs/15cpb_self-drivingcars.pdf","author":[{"family":"ITF","given":""}],"accessed":{"date-parts":[["2021",8,9]]},"issued":{"date-parts":[["2015"]]}}}],"schema":"https://github.com/citation-style-language/schema/raw/master/csl-citation.json"} </w:instrText>
      </w:r>
      <w:r w:rsidR="000F0CA8" w:rsidRPr="0064435F">
        <w:rPr>
          <w:rFonts w:ascii="Times New Roman" w:hAnsi="Times New Roman"/>
          <w:sz w:val="24"/>
          <w:szCs w:val="24"/>
          <w:lang w:val="en-US"/>
        </w:rPr>
        <w:fldChar w:fldCharType="separate"/>
      </w:r>
      <w:r w:rsidR="000F0CA8" w:rsidRPr="0064435F">
        <w:rPr>
          <w:rFonts w:ascii="Times New Roman" w:hAnsi="Times New Roman"/>
          <w:sz w:val="24"/>
        </w:rPr>
        <w:t>(ITF, 2015)</w:t>
      </w:r>
      <w:r w:rsidR="000F0CA8" w:rsidRPr="0064435F">
        <w:rPr>
          <w:rFonts w:ascii="Times New Roman" w:hAnsi="Times New Roman"/>
          <w:sz w:val="24"/>
          <w:szCs w:val="24"/>
          <w:lang w:val="en-US"/>
        </w:rPr>
        <w:fldChar w:fldCharType="end"/>
      </w:r>
      <w:r w:rsidR="00554AEC" w:rsidRPr="0064435F">
        <w:rPr>
          <w:rFonts w:ascii="Times New Roman" w:hAnsi="Times New Roman"/>
          <w:sz w:val="24"/>
          <w:szCs w:val="24"/>
          <w:lang w:val="en-US"/>
        </w:rPr>
        <w:t xml:space="preserve">, </w:t>
      </w:r>
      <w:r w:rsidR="00194B9B" w:rsidRPr="0064435F">
        <w:rPr>
          <w:rFonts w:ascii="Times New Roman" w:hAnsi="Times New Roman"/>
          <w:sz w:val="24"/>
          <w:szCs w:val="24"/>
          <w:lang w:val="en-US"/>
        </w:rPr>
        <w:fldChar w:fldCharType="begin"/>
      </w:r>
      <w:r w:rsidR="00194B9B" w:rsidRPr="0064435F">
        <w:rPr>
          <w:rFonts w:ascii="Times New Roman" w:hAnsi="Times New Roman"/>
          <w:sz w:val="24"/>
          <w:szCs w:val="24"/>
          <w:lang w:val="en-US"/>
        </w:rPr>
        <w:instrText xml:space="preserve"> ADDIN ZOTERO_ITEM CSL_CITATION {"citationID":"T9TwsX4x","properties":{"formattedCitation":"(Babicheva et al., 2019)","plainCitation":"(Babicheva et al., 2019)","noteIndex":0},"citationItems":[{"id":188,"uris":["http://zotero.org/users/8331578/items/5DGK74T2"],"uri":["http://zotero.org/users/8331578/items/5DGK74T2"],"itemData":{"id":188,"type":"article-newspaper","container-title":"International Journal of Traffic and Transportation Management","page":"1-8","section":"1","title":"The matching problem of empty vehicle redistribution in autonomous taxi systems","author":[{"family":"Babicheva","given":"Tatiana"},{"family":"Burghout","given":"Wilco"},{"family":"Andréasson","given":"Ingmar"},{"family":"Faul","given":"Nadege"}],"issued":{"date-parts":[["2019",6,10]]}}}],"schema":"https://github.com/citation-style-language/schema/raw/master/csl-citation.json"} </w:instrText>
      </w:r>
      <w:r w:rsidR="00194B9B" w:rsidRPr="0064435F">
        <w:rPr>
          <w:rFonts w:ascii="Times New Roman" w:hAnsi="Times New Roman"/>
          <w:sz w:val="24"/>
          <w:szCs w:val="24"/>
          <w:lang w:val="en-US"/>
        </w:rPr>
        <w:fldChar w:fldCharType="separate"/>
      </w:r>
      <w:r w:rsidR="00194B9B" w:rsidRPr="0064435F">
        <w:rPr>
          <w:rFonts w:ascii="Times New Roman" w:hAnsi="Times New Roman"/>
          <w:sz w:val="24"/>
        </w:rPr>
        <w:t>(Babicheva et al., 2019)</w:t>
      </w:r>
      <w:r w:rsidR="00194B9B" w:rsidRPr="0064435F">
        <w:rPr>
          <w:rFonts w:ascii="Times New Roman" w:hAnsi="Times New Roman"/>
          <w:sz w:val="24"/>
          <w:szCs w:val="24"/>
          <w:lang w:val="en-US"/>
        </w:rPr>
        <w:fldChar w:fldCharType="end"/>
      </w:r>
      <w:r w:rsidR="00554AEC" w:rsidRPr="0064435F">
        <w:rPr>
          <w:rFonts w:ascii="Times New Roman" w:hAnsi="Times New Roman"/>
          <w:sz w:val="24"/>
          <w:szCs w:val="24"/>
          <w:lang w:val="en-US"/>
        </w:rPr>
        <w:t>,</w:t>
      </w:r>
      <w:r w:rsidR="00194B9B" w:rsidRPr="0064435F">
        <w:rPr>
          <w:rFonts w:ascii="Times New Roman" w:hAnsi="Times New Roman"/>
          <w:sz w:val="24"/>
          <w:szCs w:val="24"/>
          <w:lang w:val="en-US"/>
        </w:rPr>
        <w:t xml:space="preserve"> </w:t>
      </w:r>
      <w:r w:rsidR="00194B9B" w:rsidRPr="0064435F">
        <w:rPr>
          <w:rFonts w:ascii="Times New Roman" w:hAnsi="Times New Roman"/>
          <w:sz w:val="24"/>
          <w:szCs w:val="24"/>
          <w:lang w:val="en-US"/>
        </w:rPr>
        <w:fldChar w:fldCharType="begin"/>
      </w:r>
      <w:r w:rsidR="00194B9B" w:rsidRPr="0064435F">
        <w:rPr>
          <w:rFonts w:ascii="Times New Roman" w:hAnsi="Times New Roman"/>
          <w:sz w:val="24"/>
          <w:szCs w:val="24"/>
          <w:lang w:val="en-US"/>
        </w:rPr>
        <w:instrText xml:space="preserve"> ADDIN ZOTERO_ITEM CSL_CITATION {"citationID":"LrEudFPF","properties":{"formattedCitation":"(Azevedo et al., 2016)","plainCitation":"(Azevedo et al., 2016)","noteIndex":0},"citationItems":[{"id":34,"uris":["http://zotero.org/users/8331578/items/AD48FSMG"],"uri":["http://zotero.org/users/8331578/items/AD48FSMG"],"itemData":{"id":34,"type":"article-journal","abstract":"Agent-based models have gained wide acceptance in transportation planning because with increasing computational power, large-scale people-centric mobility simulations are possible. Several modeling efforts have been reported in the literature on the demand side (with sophisticated activity-based models that focus on an individual’s day activity patterns) and on the supply side (with detailed representation of network dynamics through simulation-based dynamic traffic assignment models). This paper proposes an extension to a state-of-the-art integrated agent-based demand and supply model—SimMobility—for the design and evaluation of autonomous vehicle systems. SimMobility integrates various mobility-sensitive behavioral models in a multiple time-scale structure comprising three simulation levels: ( a) a long-term level that captures land use and economic activity, with special emphasis on accessibility; ( b) a midterm level that handles agents’ activities and travel patterns; and ( c) a short-term level that simulates movement of agents, operational systems, and decisions at a microscopic granularity. In that context, this paper proposes several extensions at the short-term and midterm levels to model and simulate autonomous vehicle systems and their effects on travel behavior. To showcase these features, the first-cut results of a hypothetical on-demand service with autonomous vehicles in a car-restricted zone of Singapore are presented. SimMobility was successfully used in an integrated manner to test and assess the performance of different autonomous vehicle fleet sizes and parking station configurations and to uncover changes in individual mobility patterns, specifically in regard to modal shares, routes, and destinations.","container-title":"Transportation Research Record: Journal of the Transportation Research Board","DOI":"10.3141/2564-03","ISSN":"0361-1981, 2169-4052","issue":"1","journalAbbreviation":"Transportation Research Record","language":"en","page":"21-30","source":"DOI.org (Crossref)","title":"Microsimulation of Demand and Supply of Autonomous Mobility On Demand","volume":"2564","author":[{"family":"Azevedo","given":"Carlos Lima"},{"family":"Marczuk","given":"Katarzyna"},{"family":"Raveau","given":"Sebastián"},{"family":"Soh","given":"Harold"},{"family":"Adnan","given":"Muhammad"},{"family":"Basak","given":"Kakali"},{"family":"Loganathan","given":"Harish"},{"family":"Deshmunkh","given":"Neeraj"},{"family":"Lee","given":"Der-Horng"},{"family":"Frazzoli","given":"Emilio"},{"family":"Ben-Akiva","given":"Moshe"}],"issued":{"date-parts":[["2016",1]]}}}],"schema":"https://github.com/citation-style-language/schema/raw/master/csl-citation.json"} </w:instrText>
      </w:r>
      <w:r w:rsidR="00194B9B" w:rsidRPr="0064435F">
        <w:rPr>
          <w:rFonts w:ascii="Times New Roman" w:hAnsi="Times New Roman"/>
          <w:sz w:val="24"/>
          <w:szCs w:val="24"/>
          <w:lang w:val="en-US"/>
        </w:rPr>
        <w:fldChar w:fldCharType="separate"/>
      </w:r>
      <w:r w:rsidR="00194B9B" w:rsidRPr="0064435F">
        <w:rPr>
          <w:rFonts w:ascii="Times New Roman" w:hAnsi="Times New Roman"/>
          <w:sz w:val="24"/>
          <w:lang w:val="en-US"/>
        </w:rPr>
        <w:t>(Azevedo et al., 2016)</w:t>
      </w:r>
      <w:r w:rsidR="00194B9B" w:rsidRPr="0064435F">
        <w:rPr>
          <w:rFonts w:ascii="Times New Roman" w:hAnsi="Times New Roman"/>
          <w:sz w:val="24"/>
          <w:szCs w:val="24"/>
          <w:lang w:val="en-US"/>
        </w:rPr>
        <w:fldChar w:fldCharType="end"/>
      </w:r>
      <w:r w:rsidR="00CF075C" w:rsidRPr="0064435F">
        <w:rPr>
          <w:rFonts w:ascii="Times New Roman" w:hAnsi="Times New Roman"/>
          <w:sz w:val="24"/>
          <w:szCs w:val="24"/>
          <w:lang w:val="en-US"/>
        </w:rPr>
        <w:t>).</w:t>
      </w:r>
    </w:p>
    <w:p w14:paraId="7DFCBCD1" w14:textId="77777777" w:rsidR="00CF075C" w:rsidRPr="0064435F" w:rsidRDefault="00CF075C" w:rsidP="00372A1D">
      <w:pPr>
        <w:spacing w:line="360" w:lineRule="auto"/>
        <w:jc w:val="both"/>
        <w:rPr>
          <w:rFonts w:ascii="Times New Roman" w:hAnsi="Times New Roman"/>
          <w:sz w:val="24"/>
          <w:szCs w:val="24"/>
          <w:lang w:val="en-US"/>
        </w:rPr>
      </w:pPr>
    </w:p>
    <w:p w14:paraId="7A046252" w14:textId="76678F98" w:rsidR="001725D1" w:rsidRPr="0064435F" w:rsidRDefault="00CF075C" w:rsidP="00372A1D">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If no aTaxi can fulfill a request in time, a new aTaxi </w:t>
      </w:r>
      <w:proofErr w:type="gramStart"/>
      <w:r w:rsidRPr="0064435F">
        <w:rPr>
          <w:rFonts w:ascii="Times New Roman" w:hAnsi="Times New Roman"/>
          <w:sz w:val="24"/>
          <w:szCs w:val="24"/>
          <w:lang w:val="en-US"/>
        </w:rPr>
        <w:t>is created</w:t>
      </w:r>
      <w:proofErr w:type="gramEnd"/>
      <w:r w:rsidRPr="0064435F">
        <w:rPr>
          <w:rFonts w:ascii="Times New Roman" w:hAnsi="Times New Roman"/>
          <w:sz w:val="24"/>
          <w:szCs w:val="24"/>
          <w:lang w:val="en-US"/>
        </w:rPr>
        <w:t xml:space="preserve"> fully charged at the origin of the concerned trip. Identically, if a SAEV can not reach a charging or cleaning station among those free, a new station </w:t>
      </w:r>
      <w:proofErr w:type="gramStart"/>
      <w:r w:rsidRPr="0064435F">
        <w:rPr>
          <w:rFonts w:ascii="Times New Roman" w:hAnsi="Times New Roman"/>
          <w:sz w:val="24"/>
          <w:szCs w:val="24"/>
          <w:lang w:val="en-US"/>
        </w:rPr>
        <w:t>is created</w:t>
      </w:r>
      <w:proofErr w:type="gramEnd"/>
      <w:r w:rsidRPr="0064435F">
        <w:rPr>
          <w:rFonts w:ascii="Times New Roman" w:hAnsi="Times New Roman"/>
          <w:sz w:val="24"/>
          <w:szCs w:val="24"/>
          <w:lang w:val="en-US"/>
        </w:rPr>
        <w:t xml:space="preserve"> at the position of the SAEV. That is how the fleet </w:t>
      </w:r>
      <w:proofErr w:type="gramStart"/>
      <w:r w:rsidRPr="0064435F">
        <w:rPr>
          <w:rFonts w:ascii="Times New Roman" w:hAnsi="Times New Roman"/>
          <w:sz w:val="24"/>
          <w:szCs w:val="24"/>
          <w:lang w:val="en-US"/>
        </w:rPr>
        <w:t>is constituted</w:t>
      </w:r>
      <w:proofErr w:type="gramEnd"/>
      <w:r w:rsidRPr="0064435F">
        <w:rPr>
          <w:rFonts w:ascii="Times New Roman" w:hAnsi="Times New Roman"/>
          <w:sz w:val="24"/>
          <w:szCs w:val="24"/>
          <w:lang w:val="en-US"/>
        </w:rPr>
        <w:t xml:space="preserve"> and the stations created.</w:t>
      </w:r>
    </w:p>
    <w:p w14:paraId="72731785" w14:textId="445A4180" w:rsidR="00CF075C" w:rsidRPr="0064435F" w:rsidRDefault="00CF075C" w:rsidP="00372A1D">
      <w:pPr>
        <w:spacing w:line="360" w:lineRule="auto"/>
        <w:jc w:val="both"/>
        <w:rPr>
          <w:rFonts w:ascii="Times New Roman" w:hAnsi="Times New Roman"/>
          <w:sz w:val="24"/>
          <w:szCs w:val="24"/>
          <w:lang w:val="en-US"/>
        </w:rPr>
      </w:pPr>
    </w:p>
    <w:p w14:paraId="558FB2D3" w14:textId="2010CC7D" w:rsidR="00CF075C" w:rsidRPr="0064435F" w:rsidRDefault="00CF075C" w:rsidP="00372A1D">
      <w:pPr>
        <w:spacing w:line="360" w:lineRule="auto"/>
        <w:jc w:val="both"/>
        <w:rPr>
          <w:rFonts w:ascii="Times New Roman" w:hAnsi="Times New Roman"/>
          <w:sz w:val="24"/>
          <w:szCs w:val="24"/>
          <w:lang w:val="en-US"/>
        </w:rPr>
      </w:pPr>
      <w:proofErr w:type="gramStart"/>
      <w:r w:rsidRPr="0064435F">
        <w:rPr>
          <w:rFonts w:ascii="Times New Roman" w:hAnsi="Times New Roman"/>
          <w:sz w:val="24"/>
          <w:szCs w:val="24"/>
          <w:lang w:val="en-US"/>
        </w:rPr>
        <w:lastRenderedPageBreak/>
        <w:t>Some</w:t>
      </w:r>
      <w:proofErr w:type="gramEnd"/>
      <w:r w:rsidRPr="0064435F">
        <w:rPr>
          <w:rFonts w:ascii="Times New Roman" w:hAnsi="Times New Roman"/>
          <w:sz w:val="24"/>
          <w:szCs w:val="24"/>
          <w:lang w:val="en-US"/>
        </w:rPr>
        <w:t xml:space="preserve"> parameters are important in the simulation. The number of seats (5), the maximum waiting time (5 minutes) and the cleaning time (15 minutes</w:t>
      </w:r>
      <w:r w:rsidR="00AB7294" w:rsidRPr="0064435F">
        <w:rPr>
          <w:rFonts w:ascii="Times New Roman" w:hAnsi="Times New Roman"/>
          <w:sz w:val="24"/>
          <w:szCs w:val="24"/>
          <w:lang w:val="en-US"/>
        </w:rPr>
        <w:t xml:space="preserve"> in order to clean the inside of the car every forty trips </w:t>
      </w:r>
      <w:r w:rsidR="00891810" w:rsidRPr="0064435F">
        <w:rPr>
          <w:rFonts w:ascii="Times New Roman" w:hAnsi="Times New Roman"/>
          <w:sz w:val="24"/>
          <w:szCs w:val="24"/>
          <w:lang w:val="en-US"/>
        </w:rPr>
        <w:t xml:space="preserve"> </w:t>
      </w:r>
      <w:r w:rsidR="00891810" w:rsidRPr="0064435F">
        <w:rPr>
          <w:rFonts w:ascii="Times New Roman" w:hAnsi="Times New Roman"/>
          <w:sz w:val="24"/>
          <w:szCs w:val="24"/>
          <w:lang w:val="en-US"/>
        </w:rPr>
        <w:fldChar w:fldCharType="begin"/>
      </w:r>
      <w:r w:rsidR="00891810" w:rsidRPr="0064435F">
        <w:rPr>
          <w:rFonts w:ascii="Times New Roman" w:hAnsi="Times New Roman"/>
          <w:sz w:val="24"/>
          <w:szCs w:val="24"/>
          <w:lang w:val="en-US"/>
        </w:rPr>
        <w:instrText xml:space="preserve"> ADDIN ZOTERO_ITEM CSL_CITATION {"citationID":"IU5gLeyP","properties":{"formattedCitation":"(B\\uc0\\u246{}sch, 2018)","plainCitation":"(Bösch, 2018)","noteIndex":0},"citationItems":[{"id":245,"uris":["http://zotero.org/users/8331578/items/87GC4H9Q"],"uri":["http://zotero.org/users/8331578/items/87GC4H9Q"],"itemData":{"id":245,"type":"thesis","abstract":"Autonomous vehicles (AVs), also called driverless vehicles, according to SAE International (2016) levels 4 and 5 definitions, are the next revolution in transport. This thesis provides an overview of the technology and the effects of AVs on the future transport system. It results in recommendations on how to maximize the benefits of AVs while minimizing their negative effects. It consolidates work by the author and collaborators done over the past years and therefore approaches the topic from different angles. This work thus not only provides a solid background on the topic for interested readers, but also recommendations relevant for future political discussions and practice.  The first part of this thesis (Chapter 2) provides a general and qualitative overview of AVs. It investigates their effects on and potential benefits for the future transport system. This summary covers most aspects that have been topic of discussions on AVs in recent time. It presents the potential benefits of AVs, which are, for example, improved safety, fewer externalities, increased road capacity, productive drive time, and the potential for empty rides, which allow for new services and usage-patterns. But it also shows the remaining challenges for a successful release of the technology, which are, for example, technological problems, safety and security issues, data and privacy questions, as well as ethical and legal discussions. The second part (Chapter 3) approaches the topic from an economic point of view. It focuses on the future cost structure of a transport system with AVs. In a rigorous bottom-up approach, the cost and price of private, shared, and public modes are calculated. The resulting picture indicates that the reign of the private car might not yet end with the automation of transport. Shared AVs (SAVs) will likely be cheaper per passenger kilometer (PKM) and more comfortable to use. But the price difference (urban setting: private car 0.47 Swiss francs (CHF) per PKM versus SAV 0.43 CHF/PKM) might not be enough to offset the luxury of having a private mobility robot at one’s service at all times, the emotional connection to the private car, and its use as an extended part of home. The presented work also indicates that automation represents a challenge for mass transit. In dense urban cores, the limited road capacity will likely prevent alternative solutions to mass transit. Outside, where road capacity is less of an issue, however, SAVs will be a competitive alternative form of public transport. At lower prices (regional setting: SAV 0.34 CHF/PKM versus autonomous bus 0.42 CHF/PKM), SAVs enable direct on-demand door-to-door service without transfers and without strangers in the same vehicle. The third part (Chapter 4 to Chapter 7) combines the qualitative overview with the economic analysis in a simulation study of the future transport system. With a scenario-based approach using a MATSim (Horni et al., 2016) simulation of Zug, Switzerland, it approaches the topic from a policy-oriented angle. By analyzing different possible policy strategies in different scenarios and combined with the results of the previous chapters, it concludes in four policy suggestions to maximize the potential benefits of AVs and minimize their negative effects.  These recommendations are, first, to promote slow modes and public transport. At least in urban areas, harvesting automation for improving mass transit and thus a strengthening of these low-externality modes is a way to benefit sustainably from AVs. Second, an introduction of mobility pricing should be considered to control growth of traffic and to replace traffic control instruments lost to automation (like parking). Induced demand and empty rides of private and shared AVs have the potential to lead to another explosion of traffic, which should be controlled for the benefit of everyone. The third recommendation is the controlled support of automation of private transport. AVs are safer and produce less externalities than conventional vehicles, and they allow the users to be productive while on the road. These are substantial benefits for society, which should be harvested as soon as technologically possible. The fourth suggestion is, for SAVs, to actively favor dynamic ride-sharing (automated ride-sharing, aRS) over exclusive-access taxi services (automated taxis, aTaxis). Both the users and the suppliers have strong incentives for aTaxis, which might be only slightly more expensive to operate than aRS services (urban setting: aRS 0.29 CHF/PKM versus aTaxi 0.41 CHF/PKM). From a society and transport system perspective, however, aTaxis produce substantial additional traffic on each passenger trip compared to private vehicles (estimated +8% (Fagnant et al., 2015) to +15% (Bösch et al., 2016a) for passenger pick-ups alone, without redistribution, for example), represent challenges for the infrastructure (pick-up solutions at mobility hubs, such as city centers, train stations, or airports), and draw substantial modal shares from slow modes (here -7.5%) and mass-transit public transport (here -6.7%). Effects which can be minimized or even turned into savings by using SAV as aRS services. Ride-sharing (or - in its high-volume form - mass transit) is one of the very few ways how an increasing travel demand can be served with decreasing vehicle kilometers. These recommendations might be general and have to be analyzed in more detail for a particular city or area, but they represent an indication of the upcoming challenge for society to integrate AVs and negotiate the future transport system.","genre":"Doctoral Thesis","language":"en","note":"Accepted: 2018-10-18T06:13:29Z\nDOI: 10.3929/ethz-b-000296870","publisher":"ETH Zurich","source":"www.research-collection.ethz.ch","title":"Autonomous Vehicles - The next Revolution in Mobility","URL":"https://www.research-collection.ethz.ch/handle/20.500.11850/296870","author":[{"family":"Bösch","given":"Patrick M."}],"accessed":{"date-parts":[["2021",8,12]]},"issued":{"date-parts":[["2018"]]}}}],"schema":"https://github.com/citation-style-language/schema/raw/master/csl-citation.json"} </w:instrText>
      </w:r>
      <w:r w:rsidR="00891810" w:rsidRPr="0064435F">
        <w:rPr>
          <w:rFonts w:ascii="Times New Roman" w:hAnsi="Times New Roman"/>
          <w:sz w:val="24"/>
          <w:szCs w:val="24"/>
          <w:lang w:val="en-US"/>
        </w:rPr>
        <w:fldChar w:fldCharType="separate"/>
      </w:r>
      <w:r w:rsidR="00891810" w:rsidRPr="0064435F">
        <w:rPr>
          <w:rFonts w:ascii="Times New Roman" w:hAnsi="Times New Roman"/>
          <w:sz w:val="24"/>
          <w:szCs w:val="24"/>
          <w:lang w:val="en-US"/>
        </w:rPr>
        <w:t>(Bösch, 2018)</w:t>
      </w:r>
      <w:r w:rsidR="00891810" w:rsidRPr="0064435F">
        <w:rPr>
          <w:rFonts w:ascii="Times New Roman" w:hAnsi="Times New Roman"/>
          <w:sz w:val="24"/>
          <w:szCs w:val="24"/>
          <w:lang w:val="en-US"/>
        </w:rPr>
        <w:fldChar w:fldCharType="end"/>
      </w:r>
      <w:r w:rsidRPr="0064435F">
        <w:rPr>
          <w:rFonts w:ascii="Times New Roman" w:hAnsi="Times New Roman"/>
          <w:sz w:val="24"/>
          <w:szCs w:val="24"/>
          <w:lang w:val="en-US"/>
        </w:rPr>
        <w:t>) have already been aborded</w:t>
      </w:r>
      <w:r w:rsidR="00975BB1" w:rsidRPr="0064435F">
        <w:rPr>
          <w:rFonts w:ascii="Times New Roman" w:hAnsi="Times New Roman"/>
          <w:sz w:val="24"/>
          <w:szCs w:val="24"/>
          <w:lang w:val="en-US"/>
        </w:rPr>
        <w:t xml:space="preserve">. </w:t>
      </w:r>
      <w:r w:rsidRPr="0064435F">
        <w:rPr>
          <w:rFonts w:ascii="Times New Roman" w:hAnsi="Times New Roman"/>
          <w:sz w:val="24"/>
          <w:szCs w:val="24"/>
          <w:lang w:val="en-US"/>
        </w:rPr>
        <w:t xml:space="preserve">However, parameters about the electric </w:t>
      </w:r>
      <w:r w:rsidR="00EA3F70" w:rsidRPr="0064435F">
        <w:rPr>
          <w:rFonts w:ascii="Times New Roman" w:hAnsi="Times New Roman"/>
          <w:sz w:val="24"/>
          <w:szCs w:val="24"/>
          <w:lang w:val="en-US"/>
        </w:rPr>
        <w:t xml:space="preserve">characteristics of the car are also important. The battery range in this simulation is 130 km and it takes four hours to fully charge the battery at a Level II charging station. Those hypotheses have </w:t>
      </w:r>
      <w:proofErr w:type="gramStart"/>
      <w:r w:rsidR="00EA3F70" w:rsidRPr="0064435F">
        <w:rPr>
          <w:rFonts w:ascii="Times New Roman" w:hAnsi="Times New Roman"/>
          <w:sz w:val="24"/>
          <w:szCs w:val="24"/>
          <w:lang w:val="en-US"/>
        </w:rPr>
        <w:t>been chosen</w:t>
      </w:r>
      <w:proofErr w:type="gramEnd"/>
      <w:r w:rsidR="00EA3F70" w:rsidRPr="0064435F">
        <w:rPr>
          <w:rFonts w:ascii="Times New Roman" w:hAnsi="Times New Roman"/>
          <w:sz w:val="24"/>
          <w:szCs w:val="24"/>
          <w:lang w:val="en-US"/>
        </w:rPr>
        <w:t xml:space="preserve"> because they allowed t</w:t>
      </w:r>
      <w:r w:rsidR="001A4798" w:rsidRPr="0064435F">
        <w:rPr>
          <w:rFonts w:ascii="Times New Roman" w:hAnsi="Times New Roman"/>
          <w:sz w:val="24"/>
          <w:szCs w:val="24"/>
          <w:lang w:val="en-US"/>
        </w:rPr>
        <w:t>he</w:t>
      </w:r>
      <w:r w:rsidR="00EA3F70" w:rsidRPr="0064435F">
        <w:rPr>
          <w:rFonts w:ascii="Times New Roman" w:hAnsi="Times New Roman"/>
          <w:sz w:val="24"/>
          <w:szCs w:val="24"/>
          <w:lang w:val="en-US"/>
        </w:rPr>
        <w:t xml:space="preserve"> achieve</w:t>
      </w:r>
      <w:r w:rsidR="001A4798" w:rsidRPr="0064435F">
        <w:rPr>
          <w:rFonts w:ascii="Times New Roman" w:hAnsi="Times New Roman"/>
          <w:sz w:val="24"/>
          <w:szCs w:val="24"/>
          <w:lang w:val="en-US"/>
        </w:rPr>
        <w:t>ment of</w:t>
      </w:r>
      <w:r w:rsidR="00EA3F70" w:rsidRPr="0064435F">
        <w:rPr>
          <w:rFonts w:ascii="Times New Roman" w:hAnsi="Times New Roman"/>
          <w:sz w:val="24"/>
          <w:szCs w:val="24"/>
          <w:lang w:val="en-US"/>
        </w:rPr>
        <w:t xml:space="preserve"> the lowest costs despite increasing the total fleet and the number of charging stations required in the study of Chen (2016). Chen (2016) indeed has compared different scenarios with different battery range and charging stations’ power</w:t>
      </w:r>
      <w:r w:rsidR="00596905" w:rsidRPr="0064435F">
        <w:rPr>
          <w:rFonts w:ascii="Times New Roman" w:hAnsi="Times New Roman"/>
          <w:sz w:val="24"/>
          <w:szCs w:val="24"/>
          <w:lang w:val="en-US"/>
        </w:rPr>
        <w:t xml:space="preserve"> to come to this conclusion</w:t>
      </w:r>
      <w:r w:rsidR="00EA3F70" w:rsidRPr="0064435F">
        <w:rPr>
          <w:rFonts w:ascii="Times New Roman" w:hAnsi="Times New Roman"/>
          <w:sz w:val="24"/>
          <w:szCs w:val="24"/>
          <w:lang w:val="en-US"/>
        </w:rPr>
        <w:t xml:space="preserve">. </w:t>
      </w:r>
    </w:p>
    <w:p w14:paraId="5BA3A31E" w14:textId="6FAD64F1" w:rsidR="00436AD7" w:rsidRPr="0064435F" w:rsidRDefault="00436AD7" w:rsidP="00372A1D">
      <w:pPr>
        <w:spacing w:line="360" w:lineRule="auto"/>
        <w:jc w:val="both"/>
        <w:rPr>
          <w:rFonts w:ascii="Times New Roman" w:hAnsi="Times New Roman"/>
          <w:sz w:val="24"/>
          <w:szCs w:val="24"/>
          <w:lang w:val="en-US"/>
        </w:rPr>
      </w:pPr>
    </w:p>
    <w:p w14:paraId="2A74652D" w14:textId="4284812B" w:rsidR="0060649A" w:rsidRDefault="0060649A" w:rsidP="0060649A">
      <w:pPr>
        <w:pStyle w:val="Heading2"/>
        <w:rPr>
          <w:rFonts w:ascii="Times New Roman" w:hAnsi="Times New Roman"/>
          <w:lang w:val="en-US"/>
        </w:rPr>
      </w:pPr>
      <w:bookmarkStart w:id="38" w:name="_Toc80021504"/>
      <w:r w:rsidRPr="0064435F">
        <w:rPr>
          <w:rFonts w:ascii="Times New Roman" w:hAnsi="Times New Roman"/>
          <w:lang w:val="en-US"/>
        </w:rPr>
        <w:t>Results</w:t>
      </w:r>
      <w:bookmarkEnd w:id="38"/>
    </w:p>
    <w:p w14:paraId="705C1F9E" w14:textId="77777777" w:rsidR="00FE193F" w:rsidRPr="00FE193F" w:rsidRDefault="00FE193F" w:rsidP="00FE193F">
      <w:pPr>
        <w:rPr>
          <w:lang w:val="en-US" w:eastAsia="en-US"/>
        </w:rPr>
      </w:pPr>
    </w:p>
    <w:p w14:paraId="4E5A449E" w14:textId="1935D7CD" w:rsidR="0060649A" w:rsidRDefault="0060649A" w:rsidP="0060649A">
      <w:pPr>
        <w:pStyle w:val="Heading3"/>
        <w:numPr>
          <w:ilvl w:val="0"/>
          <w:numId w:val="16"/>
        </w:numPr>
        <w:rPr>
          <w:rFonts w:ascii="Times New Roman" w:hAnsi="Times New Roman"/>
          <w:lang w:val="en-US"/>
        </w:rPr>
      </w:pPr>
      <w:bookmarkStart w:id="39" w:name="_Toc80021505"/>
      <w:r w:rsidRPr="0064435F">
        <w:rPr>
          <w:rFonts w:ascii="Times New Roman" w:hAnsi="Times New Roman"/>
          <w:lang w:val="en-US"/>
        </w:rPr>
        <w:t>Population simulated</w:t>
      </w:r>
      <w:bookmarkEnd w:id="39"/>
    </w:p>
    <w:p w14:paraId="41A4A06D" w14:textId="77777777" w:rsidR="00FE193F" w:rsidRPr="00FE193F" w:rsidRDefault="00FE193F" w:rsidP="00FE193F">
      <w:pPr>
        <w:rPr>
          <w:lang w:val="en-US" w:eastAsia="en-US"/>
        </w:rPr>
      </w:pPr>
    </w:p>
    <w:p w14:paraId="36CDB60A" w14:textId="437E2A8B" w:rsidR="00FC2D7C" w:rsidRPr="0064435F" w:rsidRDefault="00B031E5" w:rsidP="00B031E5">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residents, commuters and tourists of Brussels have </w:t>
      </w:r>
      <w:proofErr w:type="gramStart"/>
      <w:r w:rsidRPr="0064435F">
        <w:rPr>
          <w:rFonts w:ascii="Times New Roman" w:hAnsi="Times New Roman"/>
          <w:sz w:val="24"/>
          <w:szCs w:val="24"/>
          <w:lang w:val="en-US"/>
        </w:rPr>
        <w:t>been recreated</w:t>
      </w:r>
      <w:proofErr w:type="gramEnd"/>
      <w:r w:rsidRPr="0064435F">
        <w:rPr>
          <w:rFonts w:ascii="Times New Roman" w:hAnsi="Times New Roman"/>
          <w:sz w:val="24"/>
          <w:szCs w:val="24"/>
          <w:lang w:val="en-US"/>
        </w:rPr>
        <w:t xml:space="preserve"> with their personal attributes (an age, a gender, a place of residence, a household type, a worker type, a place of work and a daily trips pattern, …).</w:t>
      </w:r>
    </w:p>
    <w:p w14:paraId="7E020C1A" w14:textId="0CF9C37A" w:rsidR="00B031E5" w:rsidRPr="0064435F" w:rsidRDefault="00B031E5" w:rsidP="00FC2D7C">
      <w:pPr>
        <w:spacing w:line="360" w:lineRule="auto"/>
        <w:jc w:val="both"/>
        <w:rPr>
          <w:rFonts w:ascii="Times New Roman" w:hAnsi="Times New Roman"/>
          <w:sz w:val="24"/>
          <w:szCs w:val="24"/>
          <w:lang w:val="en-US"/>
        </w:rPr>
      </w:pPr>
    </w:p>
    <w:p w14:paraId="43115DF1" w14:textId="02982A66" w:rsidR="00FC2D7C" w:rsidRPr="0064435F" w:rsidRDefault="00FC2D7C" w:rsidP="00FC2D7C">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results obtained show too many (32,216) children with “collective” as household type. A child can not indeed be in prison or in nursing home. For children, a household type being collective thus means that he is at the hospital. However, only 510 beds </w:t>
      </w:r>
      <w:r w:rsidR="00A43E13" w:rsidRPr="0064435F">
        <w:rPr>
          <w:rFonts w:ascii="Times New Roman" w:hAnsi="Times New Roman"/>
          <w:sz w:val="24"/>
          <w:szCs w:val="24"/>
          <w:lang w:val="en-US"/>
        </w:rPr>
        <w:fldChar w:fldCharType="begin"/>
      </w:r>
      <w:r w:rsidR="00944A76" w:rsidRPr="0064435F">
        <w:rPr>
          <w:rFonts w:ascii="Times New Roman" w:hAnsi="Times New Roman"/>
          <w:sz w:val="24"/>
          <w:szCs w:val="24"/>
          <w:lang w:val="en-US"/>
        </w:rPr>
        <w:instrText xml:space="preserve"> ADDIN ZOTERO_ITEM CSL_CITATION {"citationID":"xBqtg0oc","properties":{"formattedCitation":"(IBSA, 2019c)","plainCitation":"(IBSA, 2019c)","noteIndex":0},"citationItems":[{"id":591,"uris":["http://zotero.org/users/8331578/items/4R689M6F"],"uri":["http://zotero.org/users/8331578/items/4R689M6F"],"itemData":{"id":591,"type":"webpage","title":"Offre de soins de santé et offre d’hébergement pour personnes âgées | IBSA | Tableau 4.2.1.3.","URL":"https://ibsa.brussels/themes/sante/offre-de-soins-de-sante-et-offre-d-hebergement-pour-personnes-agees","author":[{"family":"IBSA","given":""}],"accessed":{"date-parts":[["2021",8,14]]},"issued":{"date-parts":[["2019"]]}}}],"schema":"https://github.com/citation-style-language/schema/raw/master/csl-citation.json"} </w:instrText>
      </w:r>
      <w:r w:rsidR="00A43E13" w:rsidRPr="0064435F">
        <w:rPr>
          <w:rFonts w:ascii="Times New Roman" w:hAnsi="Times New Roman"/>
          <w:sz w:val="24"/>
          <w:szCs w:val="24"/>
          <w:lang w:val="en-US"/>
        </w:rPr>
        <w:fldChar w:fldCharType="separate"/>
      </w:r>
      <w:r w:rsidR="00944A76" w:rsidRPr="0064435F">
        <w:rPr>
          <w:rFonts w:ascii="Times New Roman" w:hAnsi="Times New Roman"/>
          <w:sz w:val="24"/>
          <w:lang w:val="en-US"/>
        </w:rPr>
        <w:t>(IBSA, 2019c)</w:t>
      </w:r>
      <w:r w:rsidR="00A43E13"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in total are available for children in the hospitals of Brussels. Therefore, the “too many” “collective” children have </w:t>
      </w:r>
      <w:proofErr w:type="gramStart"/>
      <w:r w:rsidRPr="0064435F">
        <w:rPr>
          <w:rFonts w:ascii="Times New Roman" w:hAnsi="Times New Roman"/>
          <w:sz w:val="24"/>
          <w:szCs w:val="24"/>
          <w:lang w:val="en-US"/>
        </w:rPr>
        <w:t>been reassigned</w:t>
      </w:r>
      <w:proofErr w:type="gramEnd"/>
      <w:r w:rsidRPr="0064435F">
        <w:rPr>
          <w:rFonts w:ascii="Times New Roman" w:hAnsi="Times New Roman"/>
          <w:sz w:val="24"/>
          <w:szCs w:val="24"/>
          <w:lang w:val="en-US"/>
        </w:rPr>
        <w:t xml:space="preserve"> to households with some children.</w:t>
      </w:r>
    </w:p>
    <w:p w14:paraId="0C4DB262" w14:textId="77777777" w:rsidR="00FC2D7C" w:rsidRPr="0064435F" w:rsidRDefault="00FC2D7C" w:rsidP="00FC2D7C">
      <w:pPr>
        <w:spacing w:line="360" w:lineRule="auto"/>
        <w:jc w:val="both"/>
        <w:rPr>
          <w:rFonts w:ascii="Times New Roman" w:hAnsi="Times New Roman"/>
          <w:sz w:val="24"/>
          <w:szCs w:val="24"/>
          <w:lang w:val="en-US"/>
        </w:rPr>
      </w:pPr>
    </w:p>
    <w:p w14:paraId="1BC10630" w14:textId="5538B431" w:rsidR="00FC2D7C" w:rsidRPr="0064435F" w:rsidRDefault="00FC2D7C" w:rsidP="00FC2D7C">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Furthermore, the </w:t>
      </w:r>
      <w:proofErr w:type="gramStart"/>
      <w:r w:rsidRPr="0064435F">
        <w:rPr>
          <w:rFonts w:ascii="Times New Roman" w:hAnsi="Times New Roman"/>
          <w:sz w:val="24"/>
          <w:szCs w:val="24"/>
          <w:lang w:val="en-US"/>
        </w:rPr>
        <w:t>whole population</w:t>
      </w:r>
      <w:proofErr w:type="gramEnd"/>
      <w:r w:rsidRPr="0064435F">
        <w:rPr>
          <w:rFonts w:ascii="Times New Roman" w:hAnsi="Times New Roman"/>
          <w:sz w:val="24"/>
          <w:szCs w:val="24"/>
          <w:lang w:val="en-US"/>
        </w:rPr>
        <w:t xml:space="preserve"> contains </w:t>
      </w:r>
      <w:r w:rsidR="00C243DF" w:rsidRPr="0064435F">
        <w:rPr>
          <w:rFonts w:ascii="Times New Roman" w:hAnsi="Times New Roman"/>
          <w:sz w:val="24"/>
          <w:szCs w:val="24"/>
          <w:lang w:val="en-US"/>
        </w:rPr>
        <w:t>1,320,941</w:t>
      </w:r>
      <w:r w:rsidR="00FE2EA6">
        <w:rPr>
          <w:rFonts w:ascii="Times New Roman" w:hAnsi="Times New Roman"/>
          <w:sz w:val="24"/>
          <w:szCs w:val="24"/>
          <w:lang w:val="en-US"/>
        </w:rPr>
        <w:t xml:space="preserve"> </w:t>
      </w:r>
      <w:r w:rsidRPr="0064435F">
        <w:rPr>
          <w:rFonts w:ascii="Times New Roman" w:hAnsi="Times New Roman"/>
          <w:sz w:val="24"/>
          <w:szCs w:val="24"/>
          <w:lang w:val="en-US"/>
        </w:rPr>
        <w:t xml:space="preserve">people while in reality there should be only </w:t>
      </w:r>
      <w:r w:rsidR="00C243DF" w:rsidRPr="0064435F">
        <w:rPr>
          <w:rFonts w:ascii="Times New Roman" w:hAnsi="Times New Roman"/>
          <w:sz w:val="24"/>
          <w:szCs w:val="24"/>
          <w:lang w:val="en-US"/>
        </w:rPr>
        <w:t>1,205,395</w:t>
      </w:r>
      <w:r w:rsidRPr="0064435F">
        <w:rPr>
          <w:rFonts w:ascii="Times New Roman" w:hAnsi="Times New Roman"/>
          <w:sz w:val="24"/>
          <w:szCs w:val="24"/>
          <w:lang w:val="en-US"/>
        </w:rPr>
        <w:t>. The difference</w:t>
      </w:r>
      <w:r w:rsidR="00C243DF" w:rsidRPr="0064435F">
        <w:rPr>
          <w:rFonts w:ascii="Times New Roman" w:hAnsi="Times New Roman"/>
          <w:sz w:val="24"/>
          <w:szCs w:val="24"/>
          <w:lang w:val="en-US"/>
        </w:rPr>
        <w:t xml:space="preserve"> of 9.59%</w:t>
      </w:r>
      <w:r w:rsidRPr="0064435F">
        <w:rPr>
          <w:rFonts w:ascii="Times New Roman" w:hAnsi="Times New Roman"/>
          <w:sz w:val="24"/>
          <w:szCs w:val="24"/>
          <w:lang w:val="en-US"/>
        </w:rPr>
        <w:t xml:space="preserve"> comes </w:t>
      </w:r>
      <w:proofErr w:type="gramStart"/>
      <w:r w:rsidRPr="0064435F">
        <w:rPr>
          <w:rFonts w:ascii="Times New Roman" w:hAnsi="Times New Roman"/>
          <w:sz w:val="24"/>
          <w:szCs w:val="24"/>
          <w:lang w:val="en-US"/>
        </w:rPr>
        <w:t>mainly from</w:t>
      </w:r>
      <w:proofErr w:type="gramEnd"/>
      <w:r w:rsidRPr="0064435F">
        <w:rPr>
          <w:rFonts w:ascii="Times New Roman" w:hAnsi="Times New Roman"/>
          <w:sz w:val="24"/>
          <w:szCs w:val="24"/>
          <w:lang w:val="en-US"/>
        </w:rPr>
        <w:t xml:space="preserve"> the number of youngers aged between 1</w:t>
      </w:r>
      <w:r w:rsidR="00FE2EA6">
        <w:rPr>
          <w:rFonts w:ascii="Times New Roman" w:hAnsi="Times New Roman"/>
          <w:sz w:val="24"/>
          <w:szCs w:val="24"/>
          <w:lang w:val="en-US"/>
        </w:rPr>
        <w:t>5</w:t>
      </w:r>
      <w:r w:rsidRPr="0064435F">
        <w:rPr>
          <w:rFonts w:ascii="Times New Roman" w:hAnsi="Times New Roman"/>
          <w:sz w:val="24"/>
          <w:szCs w:val="24"/>
          <w:lang w:val="en-US"/>
        </w:rPr>
        <w:t xml:space="preserve"> and 19 years living in couple without children. Because of the lack of specific data, the methodology resulted in </w:t>
      </w:r>
      <w:proofErr w:type="gramStart"/>
      <w:r w:rsidRPr="0064435F">
        <w:rPr>
          <w:rFonts w:ascii="Times New Roman" w:hAnsi="Times New Roman"/>
          <w:sz w:val="24"/>
          <w:szCs w:val="24"/>
          <w:lang w:val="en-US"/>
        </w:rPr>
        <w:t>a number of</w:t>
      </w:r>
      <w:proofErr w:type="gramEnd"/>
      <w:r w:rsidRPr="0064435F">
        <w:rPr>
          <w:rFonts w:ascii="Times New Roman" w:hAnsi="Times New Roman"/>
          <w:sz w:val="24"/>
          <w:szCs w:val="24"/>
          <w:lang w:val="en-US"/>
        </w:rPr>
        <w:t xml:space="preserve"> youngers aged between 1</w:t>
      </w:r>
      <w:r w:rsidR="00FE2EA6">
        <w:rPr>
          <w:rFonts w:ascii="Times New Roman" w:hAnsi="Times New Roman"/>
          <w:sz w:val="24"/>
          <w:szCs w:val="24"/>
          <w:lang w:val="en-US"/>
        </w:rPr>
        <w:t>5</w:t>
      </w:r>
      <w:r w:rsidRPr="0064435F">
        <w:rPr>
          <w:rFonts w:ascii="Times New Roman" w:hAnsi="Times New Roman"/>
          <w:sz w:val="24"/>
          <w:szCs w:val="24"/>
          <w:lang w:val="en-US"/>
        </w:rPr>
        <w:t xml:space="preserve"> and 19 years living in couple without children ten times higher than youngers aged of 20 years. Ninety percent of the youngers aged between 1</w:t>
      </w:r>
      <w:r w:rsidR="00FE2EA6">
        <w:rPr>
          <w:rFonts w:ascii="Times New Roman" w:hAnsi="Times New Roman"/>
          <w:sz w:val="24"/>
          <w:szCs w:val="24"/>
          <w:lang w:val="en-US"/>
        </w:rPr>
        <w:t>5</w:t>
      </w:r>
      <w:r w:rsidRPr="0064435F">
        <w:rPr>
          <w:rFonts w:ascii="Times New Roman" w:hAnsi="Times New Roman"/>
          <w:sz w:val="24"/>
          <w:szCs w:val="24"/>
          <w:lang w:val="en-US"/>
        </w:rPr>
        <w:t xml:space="preserve"> and 19 years living in couple have </w:t>
      </w:r>
      <w:proofErr w:type="gramStart"/>
      <w:r w:rsidRPr="0064435F">
        <w:rPr>
          <w:rFonts w:ascii="Times New Roman" w:hAnsi="Times New Roman"/>
          <w:sz w:val="24"/>
          <w:szCs w:val="24"/>
          <w:lang w:val="en-US"/>
        </w:rPr>
        <w:t>been removed</w:t>
      </w:r>
      <w:proofErr w:type="gramEnd"/>
      <w:r w:rsidRPr="0064435F">
        <w:rPr>
          <w:rFonts w:ascii="Times New Roman" w:hAnsi="Times New Roman"/>
          <w:sz w:val="24"/>
          <w:szCs w:val="24"/>
          <w:lang w:val="en-US"/>
        </w:rPr>
        <w:t>.</w:t>
      </w:r>
    </w:p>
    <w:p w14:paraId="70B342A7" w14:textId="2810F9D4" w:rsidR="00E96AB7" w:rsidRPr="0064435F" w:rsidRDefault="00E96AB7" w:rsidP="00FC2D7C">
      <w:pPr>
        <w:spacing w:line="360" w:lineRule="auto"/>
        <w:jc w:val="both"/>
        <w:rPr>
          <w:rFonts w:ascii="Times New Roman" w:hAnsi="Times New Roman"/>
          <w:sz w:val="24"/>
          <w:szCs w:val="24"/>
          <w:lang w:val="en-US"/>
        </w:rPr>
      </w:pPr>
    </w:p>
    <w:p w14:paraId="504EC412" w14:textId="30F2497F" w:rsidR="00E96AB7" w:rsidRPr="0064435F" w:rsidRDefault="00E96AB7" w:rsidP="00FC2D7C">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final simulated population thus corresponds to the input data used and is composed by </w:t>
      </w:r>
      <w:r w:rsidR="00C243DF" w:rsidRPr="0064435F">
        <w:rPr>
          <w:rFonts w:ascii="Times New Roman" w:hAnsi="Times New Roman"/>
          <w:sz w:val="24"/>
          <w:szCs w:val="24"/>
          <w:lang w:val="en-US"/>
        </w:rPr>
        <w:t xml:space="preserve">1,224,645 </w:t>
      </w:r>
      <w:r w:rsidRPr="0064435F">
        <w:rPr>
          <w:rFonts w:ascii="Times New Roman" w:hAnsi="Times New Roman"/>
          <w:sz w:val="24"/>
          <w:szCs w:val="24"/>
          <w:lang w:val="en-US"/>
        </w:rPr>
        <w:t>people</w:t>
      </w:r>
      <w:r w:rsidR="00BA3739" w:rsidRPr="0064435F">
        <w:rPr>
          <w:rFonts w:ascii="Times New Roman" w:hAnsi="Times New Roman"/>
          <w:sz w:val="24"/>
          <w:szCs w:val="24"/>
          <w:lang w:val="en-US"/>
        </w:rPr>
        <w:t xml:space="preserve">. This represents an </w:t>
      </w:r>
      <w:r w:rsidR="00C243DF" w:rsidRPr="0064435F">
        <w:rPr>
          <w:rFonts w:ascii="Times New Roman" w:hAnsi="Times New Roman"/>
          <w:sz w:val="24"/>
          <w:szCs w:val="24"/>
          <w:lang w:val="en-US"/>
        </w:rPr>
        <w:t>overpopulation of 1.57% which is negligible</w:t>
      </w:r>
      <w:r w:rsidR="00BA3739" w:rsidRPr="0064435F">
        <w:rPr>
          <w:rFonts w:ascii="Times New Roman" w:hAnsi="Times New Roman"/>
          <w:sz w:val="24"/>
          <w:szCs w:val="24"/>
          <w:lang w:val="en-US"/>
        </w:rPr>
        <w:t>.</w:t>
      </w:r>
      <w:r w:rsidR="00C243DF" w:rsidRPr="0064435F">
        <w:rPr>
          <w:rFonts w:ascii="Times New Roman" w:hAnsi="Times New Roman"/>
          <w:sz w:val="24"/>
          <w:szCs w:val="24"/>
          <w:lang w:val="en-US"/>
        </w:rPr>
        <w:t xml:space="preserve"> </w:t>
      </w:r>
      <w:r w:rsidR="00BA3739" w:rsidRPr="0064435F">
        <w:rPr>
          <w:rFonts w:ascii="Times New Roman" w:hAnsi="Times New Roman"/>
          <w:sz w:val="24"/>
          <w:szCs w:val="24"/>
          <w:lang w:val="en-US"/>
        </w:rPr>
        <w:t xml:space="preserve">Excluding the “collective” households, the residents are </w:t>
      </w:r>
      <w:r w:rsidRPr="0064435F">
        <w:rPr>
          <w:rFonts w:ascii="Times New Roman" w:hAnsi="Times New Roman"/>
          <w:sz w:val="24"/>
          <w:szCs w:val="24"/>
          <w:lang w:val="en-US"/>
        </w:rPr>
        <w:t xml:space="preserve">spread among </w:t>
      </w:r>
      <w:r w:rsidR="00BA3739" w:rsidRPr="0064435F">
        <w:rPr>
          <w:rFonts w:ascii="Times New Roman" w:hAnsi="Times New Roman"/>
          <w:sz w:val="24"/>
          <w:szCs w:val="24"/>
          <w:lang w:val="en-US"/>
        </w:rPr>
        <w:t xml:space="preserve">542,706 </w:t>
      </w:r>
      <w:r w:rsidRPr="0064435F">
        <w:rPr>
          <w:rFonts w:ascii="Times New Roman" w:hAnsi="Times New Roman"/>
          <w:sz w:val="24"/>
          <w:szCs w:val="24"/>
          <w:lang w:val="en-US"/>
        </w:rPr>
        <w:t>household</w:t>
      </w:r>
      <w:r w:rsidR="00BA3739" w:rsidRPr="0064435F">
        <w:rPr>
          <w:rFonts w:ascii="Times New Roman" w:hAnsi="Times New Roman"/>
          <w:sz w:val="24"/>
          <w:szCs w:val="24"/>
          <w:lang w:val="en-US"/>
        </w:rPr>
        <w:t xml:space="preserve">s compared to 548,365 </w:t>
      </w:r>
      <w:proofErr w:type="gramStart"/>
      <w:r w:rsidR="00BA3739" w:rsidRPr="0064435F">
        <w:rPr>
          <w:rFonts w:ascii="Times New Roman" w:hAnsi="Times New Roman"/>
          <w:sz w:val="24"/>
          <w:szCs w:val="24"/>
          <w:lang w:val="en-US"/>
        </w:rPr>
        <w:t>households in reality</w:t>
      </w:r>
      <w:proofErr w:type="gramEnd"/>
      <w:r w:rsidR="00BA3739" w:rsidRPr="0064435F">
        <w:rPr>
          <w:rFonts w:ascii="Times New Roman" w:hAnsi="Times New Roman"/>
          <w:sz w:val="24"/>
          <w:szCs w:val="24"/>
          <w:lang w:val="en-US"/>
        </w:rPr>
        <w:t xml:space="preserve">. The difference of 1.03% is negligible and explained by the </w:t>
      </w:r>
      <w:r w:rsidR="00BA3739" w:rsidRPr="0064435F">
        <w:rPr>
          <w:rFonts w:ascii="Times New Roman" w:hAnsi="Times New Roman"/>
          <w:sz w:val="24"/>
          <w:szCs w:val="24"/>
          <w:lang w:val="en-US"/>
        </w:rPr>
        <w:lastRenderedPageBreak/>
        <w:t xml:space="preserve">“collective” households. The simulation has also created </w:t>
      </w:r>
      <w:r w:rsidR="007D2237" w:rsidRPr="0064435F">
        <w:rPr>
          <w:rFonts w:ascii="Times New Roman" w:hAnsi="Times New Roman"/>
          <w:sz w:val="24"/>
          <w:szCs w:val="24"/>
          <w:lang w:val="en-US"/>
        </w:rPr>
        <w:t xml:space="preserve">428,486 commuters living outside Brussels and working (resp. studying) in Brussels. When comparing the number of students commuting in kindergarten in the simulated population (14) to the IBSA numbers </w:t>
      </w:r>
      <w:r w:rsidR="00722D7A" w:rsidRPr="0064435F">
        <w:rPr>
          <w:rFonts w:ascii="Times New Roman" w:hAnsi="Times New Roman"/>
          <w:sz w:val="24"/>
          <w:szCs w:val="24"/>
          <w:lang w:val="en-US"/>
        </w:rPr>
        <w:fldChar w:fldCharType="begin"/>
      </w:r>
      <w:r w:rsidR="00944A76" w:rsidRPr="0064435F">
        <w:rPr>
          <w:rFonts w:ascii="Times New Roman" w:hAnsi="Times New Roman"/>
          <w:sz w:val="24"/>
          <w:szCs w:val="24"/>
          <w:lang w:val="en-US"/>
        </w:rPr>
        <w:instrText xml:space="preserve"> ADDIN ZOTERO_ITEM CSL_CITATION {"citationID":"uTUmX5ox","properties":{"formattedCitation":"(IBSA, 2019d)","plainCitation":"(IBSA, 2019d)","noteIndex":0},"citationItems":[{"id":556,"uris":["http://zotero.org/users/8331578/items/NESGSS4Y"],"uri":["http://zotero.org/users/8331578/items/NESGSS4Y"],"itemData":{"id":556,"type":"webpage","title":"Origine-destination des élèves | IBSA | Tableaux 6.3.2.2., 6.3.2.3. &amp; 6.3.2.4.","URL":"https://ibsa.brussels/themes/enseignement/origine-destination-des-eleves","author":[{"family":"IBSA","given":""}],"accessed":{"date-parts":[["2021",8,14]]},"issued":{"date-parts":[["2019"]]}}}],"schema":"https://github.com/citation-style-language/schema/raw/master/csl-citation.json"} </w:instrText>
      </w:r>
      <w:r w:rsidR="00722D7A" w:rsidRPr="0064435F">
        <w:rPr>
          <w:rFonts w:ascii="Times New Roman" w:hAnsi="Times New Roman"/>
          <w:sz w:val="24"/>
          <w:szCs w:val="24"/>
          <w:lang w:val="en-US"/>
        </w:rPr>
        <w:fldChar w:fldCharType="separate"/>
      </w:r>
      <w:r w:rsidR="00944A76" w:rsidRPr="0064435F">
        <w:rPr>
          <w:rFonts w:ascii="Times New Roman" w:hAnsi="Times New Roman"/>
          <w:sz w:val="24"/>
          <w:lang w:val="en-US"/>
        </w:rPr>
        <w:t>(IBSA, 2019d)</w:t>
      </w:r>
      <w:r w:rsidR="00722D7A" w:rsidRPr="0064435F">
        <w:rPr>
          <w:rFonts w:ascii="Times New Roman" w:hAnsi="Times New Roman"/>
          <w:sz w:val="24"/>
          <w:szCs w:val="24"/>
          <w:lang w:val="en-US"/>
        </w:rPr>
        <w:fldChar w:fldCharType="end"/>
      </w:r>
      <w:r w:rsidR="007D2237" w:rsidRPr="0064435F">
        <w:rPr>
          <w:rFonts w:ascii="Times New Roman" w:hAnsi="Times New Roman"/>
          <w:sz w:val="24"/>
          <w:szCs w:val="24"/>
          <w:lang w:val="en-US"/>
        </w:rPr>
        <w:t xml:space="preserve"> (4,557), there is a big difference. The same conclusion is observable for primary school (41 V.S. 10,410) and in secondary school (265 V.S. 18,635) students </w:t>
      </w:r>
      <w:r w:rsidR="00722D7A" w:rsidRPr="0064435F">
        <w:rPr>
          <w:rFonts w:ascii="Times New Roman" w:hAnsi="Times New Roman"/>
          <w:sz w:val="24"/>
          <w:szCs w:val="24"/>
          <w:lang w:val="en-US"/>
        </w:rPr>
        <w:fldChar w:fldCharType="begin"/>
      </w:r>
      <w:r w:rsidR="00944A76" w:rsidRPr="0064435F">
        <w:rPr>
          <w:rFonts w:ascii="Times New Roman" w:hAnsi="Times New Roman"/>
          <w:sz w:val="24"/>
          <w:szCs w:val="24"/>
          <w:lang w:val="en-US"/>
        </w:rPr>
        <w:instrText xml:space="preserve"> ADDIN ZOTERO_ITEM CSL_CITATION {"citationID":"DNLnDndm","properties":{"formattedCitation":"(IBSA, 2019d)","plainCitation":"(IBSA, 2019d)","noteIndex":0},"citationItems":[{"id":556,"uris":["http://zotero.org/users/8331578/items/NESGSS4Y"],"uri":["http://zotero.org/users/8331578/items/NESGSS4Y"],"itemData":{"id":556,"type":"webpage","title":"Origine-destination des élèves | IBSA | Tableaux 6.3.2.2., 6.3.2.3. &amp; 6.3.2.4.","URL":"https://ibsa.brussels/themes/enseignement/origine-destination-des-eleves","author":[{"family":"IBSA","given":""}],"accessed":{"date-parts":[["2021",8,14]]},"issued":{"date-parts":[["2019"]]}}}],"schema":"https://github.com/citation-style-language/schema/raw/master/csl-citation.json"} </w:instrText>
      </w:r>
      <w:r w:rsidR="00722D7A" w:rsidRPr="0064435F">
        <w:rPr>
          <w:rFonts w:ascii="Times New Roman" w:hAnsi="Times New Roman"/>
          <w:sz w:val="24"/>
          <w:szCs w:val="24"/>
          <w:lang w:val="en-US"/>
        </w:rPr>
        <w:fldChar w:fldCharType="separate"/>
      </w:r>
      <w:r w:rsidR="00944A76" w:rsidRPr="0064435F">
        <w:rPr>
          <w:rFonts w:ascii="Times New Roman" w:hAnsi="Times New Roman"/>
          <w:sz w:val="24"/>
          <w:lang w:val="en-US"/>
        </w:rPr>
        <w:t>(IBSA, 2019d)</w:t>
      </w:r>
      <w:r w:rsidR="00722D7A" w:rsidRPr="0064435F">
        <w:rPr>
          <w:rFonts w:ascii="Times New Roman" w:hAnsi="Times New Roman"/>
          <w:sz w:val="24"/>
          <w:szCs w:val="24"/>
          <w:lang w:val="en-US"/>
        </w:rPr>
        <w:fldChar w:fldCharType="end"/>
      </w:r>
      <w:r w:rsidR="007D2237" w:rsidRPr="0064435F">
        <w:rPr>
          <w:rFonts w:ascii="Times New Roman" w:hAnsi="Times New Roman"/>
          <w:sz w:val="24"/>
          <w:szCs w:val="24"/>
          <w:lang w:val="en-US"/>
        </w:rPr>
        <w:t>. This represents an error of 7.7.% in the total number of commuters</w:t>
      </w:r>
      <w:r w:rsidR="00722D7A" w:rsidRPr="0064435F">
        <w:rPr>
          <w:rFonts w:ascii="Times New Roman" w:hAnsi="Times New Roman"/>
          <w:sz w:val="24"/>
          <w:szCs w:val="24"/>
          <w:lang w:val="en-US"/>
        </w:rPr>
        <w:t xml:space="preserve"> and could be subject of improvements. </w:t>
      </w:r>
    </w:p>
    <w:p w14:paraId="151CB584" w14:textId="096C504A" w:rsidR="00BA3739" w:rsidRPr="0064435F" w:rsidRDefault="00BA3739" w:rsidP="00FC2D7C">
      <w:pPr>
        <w:spacing w:line="360" w:lineRule="auto"/>
        <w:jc w:val="both"/>
        <w:rPr>
          <w:rFonts w:ascii="Times New Roman" w:hAnsi="Times New Roman"/>
          <w:sz w:val="24"/>
          <w:szCs w:val="24"/>
          <w:lang w:val="en-US"/>
        </w:rPr>
      </w:pPr>
    </w:p>
    <w:p w14:paraId="6D92F67D" w14:textId="11BA913F" w:rsidR="00E96AB7" w:rsidRPr="0064435F" w:rsidRDefault="00722D7A" w:rsidP="00FC2D7C">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re is not much more data which can be used as validation because all statistics available and pertinent found by the author have been used as input </w:t>
      </w:r>
      <w:proofErr w:type="gramStart"/>
      <w:r w:rsidRPr="0064435F">
        <w:rPr>
          <w:rFonts w:ascii="Times New Roman" w:hAnsi="Times New Roman"/>
          <w:sz w:val="24"/>
          <w:szCs w:val="24"/>
          <w:lang w:val="en-US"/>
        </w:rPr>
        <w:t>in order to</w:t>
      </w:r>
      <w:proofErr w:type="gramEnd"/>
      <w:r w:rsidRPr="0064435F">
        <w:rPr>
          <w:rFonts w:ascii="Times New Roman" w:hAnsi="Times New Roman"/>
          <w:sz w:val="24"/>
          <w:szCs w:val="24"/>
          <w:lang w:val="en-US"/>
        </w:rPr>
        <w:t xml:space="preserve"> have very detailed simulated population. </w:t>
      </w:r>
      <w:r w:rsidR="00DF5066" w:rsidRPr="0064435F">
        <w:rPr>
          <w:rFonts w:ascii="Times New Roman" w:hAnsi="Times New Roman"/>
          <w:sz w:val="24"/>
          <w:szCs w:val="24"/>
          <w:lang w:val="en-US"/>
        </w:rPr>
        <w:t>Of course,</w:t>
      </w:r>
      <w:r w:rsidRPr="0064435F">
        <w:rPr>
          <w:rFonts w:ascii="Times New Roman" w:hAnsi="Times New Roman"/>
          <w:sz w:val="24"/>
          <w:szCs w:val="24"/>
          <w:lang w:val="en-US"/>
        </w:rPr>
        <w:t xml:space="preserve"> at each step, it has </w:t>
      </w:r>
      <w:proofErr w:type="gramStart"/>
      <w:r w:rsidRPr="0064435F">
        <w:rPr>
          <w:rFonts w:ascii="Times New Roman" w:hAnsi="Times New Roman"/>
          <w:sz w:val="24"/>
          <w:szCs w:val="24"/>
          <w:lang w:val="en-US"/>
        </w:rPr>
        <w:t>been checked</w:t>
      </w:r>
      <w:proofErr w:type="gramEnd"/>
      <w:r w:rsidRPr="0064435F">
        <w:rPr>
          <w:rFonts w:ascii="Times New Roman" w:hAnsi="Times New Roman"/>
          <w:sz w:val="24"/>
          <w:szCs w:val="24"/>
          <w:lang w:val="en-US"/>
        </w:rPr>
        <w:t xml:space="preserve"> that the statistics used as input are still represented and right in the output.</w:t>
      </w:r>
    </w:p>
    <w:p w14:paraId="3E9BAF17" w14:textId="77777777" w:rsidR="00FC2D7C" w:rsidRPr="0064435F" w:rsidRDefault="00FC2D7C" w:rsidP="00FC2D7C">
      <w:pPr>
        <w:rPr>
          <w:rFonts w:ascii="Times New Roman" w:hAnsi="Times New Roman"/>
          <w:lang w:val="en-US" w:eastAsia="en-US"/>
        </w:rPr>
      </w:pPr>
    </w:p>
    <w:p w14:paraId="78072FFF" w14:textId="63AB3DFA" w:rsidR="0060649A" w:rsidRDefault="0060649A" w:rsidP="0060649A">
      <w:pPr>
        <w:pStyle w:val="Heading3"/>
        <w:rPr>
          <w:rFonts w:ascii="Times New Roman" w:hAnsi="Times New Roman"/>
          <w:lang w:val="en-US"/>
        </w:rPr>
      </w:pPr>
      <w:bookmarkStart w:id="40" w:name="_Toc80021506"/>
      <w:r w:rsidRPr="0064435F">
        <w:rPr>
          <w:rFonts w:ascii="Times New Roman" w:hAnsi="Times New Roman"/>
          <w:lang w:val="en-US"/>
        </w:rPr>
        <w:t>Trips simulated</w:t>
      </w:r>
      <w:bookmarkEnd w:id="40"/>
    </w:p>
    <w:p w14:paraId="3B758B7E" w14:textId="77777777" w:rsidR="00FE193F" w:rsidRPr="00FE193F" w:rsidRDefault="00FE193F" w:rsidP="00FE193F">
      <w:pPr>
        <w:rPr>
          <w:lang w:val="en-US" w:eastAsia="en-US"/>
        </w:rPr>
      </w:pPr>
    </w:p>
    <w:p w14:paraId="5CD062F8" w14:textId="506A1243" w:rsidR="00E96AB7" w:rsidRPr="0064435F" w:rsidRDefault="00B031E5" w:rsidP="002130D7">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In total, 3,411,960 trips have </w:t>
      </w:r>
      <w:proofErr w:type="gramStart"/>
      <w:r w:rsidRPr="0064435F">
        <w:rPr>
          <w:rFonts w:ascii="Times New Roman" w:hAnsi="Times New Roman"/>
          <w:sz w:val="24"/>
          <w:szCs w:val="24"/>
          <w:lang w:val="en-US"/>
        </w:rPr>
        <w:t>been created</w:t>
      </w:r>
      <w:proofErr w:type="gramEnd"/>
      <w:r w:rsidRPr="0064435F">
        <w:rPr>
          <w:rFonts w:ascii="Times New Roman" w:hAnsi="Times New Roman"/>
          <w:sz w:val="24"/>
          <w:szCs w:val="24"/>
          <w:lang w:val="en-US"/>
        </w:rPr>
        <w:t xml:space="preserve">. This represents </w:t>
      </w:r>
      <w:r w:rsidR="002130D7" w:rsidRPr="0064435F">
        <w:rPr>
          <w:rFonts w:ascii="Times New Roman" w:hAnsi="Times New Roman"/>
          <w:sz w:val="24"/>
          <w:szCs w:val="24"/>
          <w:lang w:val="en-US"/>
        </w:rPr>
        <w:t>2.1 trips per person per day in average. This number is inferior to the 2.4 presented in Beldam 201</w:t>
      </w:r>
      <w:r w:rsidR="00F61246" w:rsidRPr="0064435F">
        <w:rPr>
          <w:rFonts w:ascii="Times New Roman" w:hAnsi="Times New Roman"/>
          <w:sz w:val="24"/>
          <w:szCs w:val="24"/>
          <w:lang w:val="en-US"/>
        </w:rPr>
        <w:t>2</w:t>
      </w:r>
      <w:r w:rsidR="002130D7" w:rsidRPr="0064435F">
        <w:rPr>
          <w:rFonts w:ascii="Times New Roman" w:hAnsi="Times New Roman"/>
          <w:sz w:val="24"/>
          <w:szCs w:val="24"/>
          <w:lang w:val="en-US"/>
        </w:rPr>
        <w:t xml:space="preserve"> </w:t>
      </w:r>
      <w:r w:rsidR="00835CCC" w:rsidRPr="0064435F">
        <w:rPr>
          <w:rFonts w:ascii="Times New Roman" w:hAnsi="Times New Roman"/>
          <w:sz w:val="24"/>
          <w:szCs w:val="24"/>
          <w:lang w:val="en-US"/>
        </w:rPr>
        <w:fldChar w:fldCharType="begin"/>
      </w:r>
      <w:r w:rsidR="00F61246" w:rsidRPr="0064435F">
        <w:rPr>
          <w:rFonts w:ascii="Times New Roman" w:hAnsi="Times New Roman"/>
          <w:sz w:val="24"/>
          <w:szCs w:val="24"/>
          <w:lang w:val="en-US"/>
        </w:rPr>
        <w:instrText xml:space="preserve"> ADDIN ZOTERO_ITEM CSL_CITATION {"citationID":"kSt6BKYe","properties":{"formattedCitation":"(Cornelis et al., 2012)","plainCitation":"(Cornelis et al., 2012)","noteIndex":0},"citationItems":[{"id":632,"uris":["http://zotero.org/users/8331578/items/VVWF8RU5"],"uri":["http://zotero.org/users/8331578/items/VVWF8RU5"],"itemData":{"id":632,"type":"report","title":"Belgian Daily Mobility 2012 - BELdam Rapport","URL":"https://mobilit.belgium.be/sites/default/files/downloads/Rapport_final_beldamfr.pdf","author":[{"family":"Cornelis","given":"Eric"},{"family":"Hubert","given":"Michel"},{"family":"Huynen","given":"Philippe"},{"family":"Lebrun","given":"Kevin"},{"family":"Patriarche","given":"Geoffroy"},{"family":"De Witte","given":"Astrid"},{"family":"Creemers","given":"Lieve"},{"family":"Declercq","given":"Katrien"},{"family":"Janssens","given":"Davy"},{"family":"Castaigne","given":"Marie"},{"family":"Hollaert","given":"Laurie"},{"family":"Walle","given":"Fabien"}],"accessed":{"date-parts":[["2021",8,10]]},"issued":{"date-parts":[["2012"]]}}}],"schema":"https://github.com/citation-style-language/schema/raw/master/csl-citation.json"} </w:instrText>
      </w:r>
      <w:r w:rsidR="00835CCC" w:rsidRPr="0064435F">
        <w:rPr>
          <w:rFonts w:ascii="Times New Roman" w:hAnsi="Times New Roman"/>
          <w:sz w:val="24"/>
          <w:szCs w:val="24"/>
          <w:lang w:val="en-US"/>
        </w:rPr>
        <w:fldChar w:fldCharType="separate"/>
      </w:r>
      <w:r w:rsidR="00F61246" w:rsidRPr="0064435F">
        <w:rPr>
          <w:rFonts w:ascii="Times New Roman" w:hAnsi="Times New Roman"/>
          <w:sz w:val="24"/>
          <w:szCs w:val="24"/>
          <w:lang w:val="en-US"/>
        </w:rPr>
        <w:t>(Cornelis et al., 2012)</w:t>
      </w:r>
      <w:r w:rsidR="00835CCC" w:rsidRPr="0064435F">
        <w:rPr>
          <w:rFonts w:ascii="Times New Roman" w:hAnsi="Times New Roman"/>
          <w:sz w:val="24"/>
          <w:szCs w:val="24"/>
          <w:lang w:val="en-US"/>
        </w:rPr>
        <w:fldChar w:fldCharType="end"/>
      </w:r>
      <w:r w:rsidR="002130D7" w:rsidRPr="0064435F">
        <w:rPr>
          <w:rFonts w:ascii="Times New Roman" w:hAnsi="Times New Roman"/>
          <w:sz w:val="24"/>
          <w:szCs w:val="24"/>
          <w:lang w:val="en-US"/>
        </w:rPr>
        <w:t xml:space="preserve">. Even when excluding the 310,933 immobile people from the computation, the results remain inferior to Beldam’s (2.5 V.S. 3.3) </w:t>
      </w:r>
      <w:r w:rsidR="00F61246" w:rsidRPr="0064435F">
        <w:rPr>
          <w:rFonts w:ascii="Times New Roman" w:hAnsi="Times New Roman"/>
          <w:sz w:val="24"/>
          <w:szCs w:val="24"/>
          <w:lang w:val="en-US"/>
        </w:rPr>
        <w:fldChar w:fldCharType="begin"/>
      </w:r>
      <w:r w:rsidR="00065CC2" w:rsidRPr="0064435F">
        <w:rPr>
          <w:rFonts w:ascii="Times New Roman" w:hAnsi="Times New Roman"/>
          <w:sz w:val="24"/>
          <w:szCs w:val="24"/>
          <w:lang w:val="en-US"/>
        </w:rPr>
        <w:instrText xml:space="preserve"> ADDIN ZOTERO_ITEM CSL_CITATION {"citationID":"BFhP5v4D","properties":{"formattedCitation":"(Cornelis et al., 2012)","plainCitation":"(Cornelis et al., 2012)","noteIndex":0},"citationItems":[{"id":632,"uris":["http://zotero.org/users/8331578/items/VVWF8RU5"],"uri":["http://zotero.org/users/8331578/items/VVWF8RU5"],"itemData":{"id":632,"type":"report","title":"Belgian Daily Mobility 2012 - BELdam Rapport","URL":"https://mobilit.belgium.be/sites/default/files/downloads/Rapport_final_beldamfr.pdf","author":[{"family":"Cornelis","given":"Eric"},{"family":"Hubert","given":"Michel"},{"family":"Huynen","given":"Philippe"},{"family":"Lebrun","given":"Kevin"},{"family":"Patriarche","given":"Geoffroy"},{"family":"De Witte","given":"Astrid"},{"family":"Creemers","given":"Lieve"},{"family":"Declercq","given":"Katrien"},{"family":"Janssens","given":"Davy"},{"family":"Castaigne","given":"Marie"},{"family":"Hollaert","given":"Laurie"},{"family":"Walle","given":"Fabien"}],"accessed":{"date-parts":[["2021",8,10]]},"issued":{"date-parts":[["2012"]]}}}],"schema":"https://github.com/citation-style-language/schema/raw/master/csl-citation.json"} </w:instrText>
      </w:r>
      <w:r w:rsidR="00F61246" w:rsidRPr="0064435F">
        <w:rPr>
          <w:rFonts w:ascii="Times New Roman" w:hAnsi="Times New Roman"/>
          <w:sz w:val="24"/>
          <w:szCs w:val="24"/>
          <w:lang w:val="en-US"/>
        </w:rPr>
        <w:fldChar w:fldCharType="separate"/>
      </w:r>
      <w:r w:rsidR="00F61246" w:rsidRPr="0064435F">
        <w:rPr>
          <w:rFonts w:ascii="Times New Roman" w:hAnsi="Times New Roman"/>
          <w:sz w:val="24"/>
          <w:szCs w:val="24"/>
          <w:lang w:val="en-US"/>
        </w:rPr>
        <w:t>(Cornelis et al., 2012)</w:t>
      </w:r>
      <w:r w:rsidR="00F61246" w:rsidRPr="0064435F">
        <w:rPr>
          <w:rFonts w:ascii="Times New Roman" w:hAnsi="Times New Roman"/>
          <w:sz w:val="24"/>
          <w:szCs w:val="24"/>
          <w:lang w:val="en-US"/>
        </w:rPr>
        <w:fldChar w:fldCharType="end"/>
      </w:r>
      <w:r w:rsidR="002130D7" w:rsidRPr="0064435F">
        <w:rPr>
          <w:rFonts w:ascii="Times New Roman" w:hAnsi="Times New Roman"/>
          <w:sz w:val="24"/>
          <w:szCs w:val="24"/>
          <w:lang w:val="en-US"/>
        </w:rPr>
        <w:t xml:space="preserve">. This means that the total number of trips </w:t>
      </w:r>
      <w:proofErr w:type="gramStart"/>
      <w:r w:rsidR="002130D7" w:rsidRPr="0064435F">
        <w:rPr>
          <w:rFonts w:ascii="Times New Roman" w:hAnsi="Times New Roman"/>
          <w:sz w:val="24"/>
          <w:szCs w:val="24"/>
          <w:lang w:val="en-US"/>
        </w:rPr>
        <w:t>is underestimated</w:t>
      </w:r>
      <w:proofErr w:type="gramEnd"/>
      <w:r w:rsidR="002130D7" w:rsidRPr="0064435F">
        <w:rPr>
          <w:rFonts w:ascii="Times New Roman" w:hAnsi="Times New Roman"/>
          <w:sz w:val="24"/>
          <w:szCs w:val="24"/>
          <w:lang w:val="en-US"/>
        </w:rPr>
        <w:t xml:space="preserve"> in this simulation.</w:t>
      </w:r>
      <w:r w:rsidR="004E33C2" w:rsidRPr="0064435F">
        <w:rPr>
          <w:rFonts w:ascii="Times New Roman" w:hAnsi="Times New Roman"/>
          <w:sz w:val="24"/>
          <w:szCs w:val="24"/>
          <w:lang w:val="en-US"/>
        </w:rPr>
        <w:t xml:space="preserve"> It can </w:t>
      </w:r>
      <w:proofErr w:type="gramStart"/>
      <w:r w:rsidR="004E33C2" w:rsidRPr="0064435F">
        <w:rPr>
          <w:rFonts w:ascii="Times New Roman" w:hAnsi="Times New Roman"/>
          <w:sz w:val="24"/>
          <w:szCs w:val="24"/>
          <w:lang w:val="en-US"/>
        </w:rPr>
        <w:t>be explained</w:t>
      </w:r>
      <w:proofErr w:type="gramEnd"/>
      <w:r w:rsidR="004E33C2" w:rsidRPr="0064435F">
        <w:rPr>
          <w:rFonts w:ascii="Times New Roman" w:hAnsi="Times New Roman"/>
          <w:sz w:val="24"/>
          <w:szCs w:val="24"/>
          <w:lang w:val="en-US"/>
        </w:rPr>
        <w:t xml:space="preserve"> by the fact that not all trips of commuters are counted here since they do not happen in the territory of Brussels.</w:t>
      </w:r>
    </w:p>
    <w:p w14:paraId="195F1DE4" w14:textId="710A6A4C" w:rsidR="00CF4D4F" w:rsidRPr="0064435F" w:rsidRDefault="00CF4D4F" w:rsidP="002130D7">
      <w:pPr>
        <w:spacing w:line="360" w:lineRule="auto"/>
        <w:jc w:val="both"/>
        <w:rPr>
          <w:rFonts w:ascii="Times New Roman" w:hAnsi="Times New Roman"/>
          <w:sz w:val="24"/>
          <w:szCs w:val="24"/>
          <w:lang w:val="en-US"/>
        </w:rPr>
      </w:pPr>
    </w:p>
    <w:p w14:paraId="379CE7D6" w14:textId="27753B4A" w:rsidR="00CF4D4F" w:rsidRDefault="00CF4D4F" w:rsidP="002130D7">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Figure </w:t>
      </w:r>
      <w:r w:rsidR="00AA3769" w:rsidRPr="0064435F">
        <w:rPr>
          <w:rFonts w:ascii="Times New Roman" w:hAnsi="Times New Roman"/>
          <w:sz w:val="24"/>
          <w:szCs w:val="24"/>
          <w:lang w:val="en-US"/>
        </w:rPr>
        <w:t>11</w:t>
      </w:r>
      <w:r w:rsidR="00065CC2" w:rsidRPr="0064435F">
        <w:rPr>
          <w:rFonts w:ascii="Times New Roman" w:hAnsi="Times New Roman"/>
          <w:sz w:val="24"/>
          <w:szCs w:val="24"/>
          <w:lang w:val="en-US"/>
        </w:rPr>
        <w:t xml:space="preserve"> depicts the lengths’ distribution of the simulated trips and compares them to Monitor 2019 results </w:t>
      </w:r>
      <w:r w:rsidR="00A5189D" w:rsidRPr="0064435F">
        <w:rPr>
          <w:rFonts w:ascii="Times New Roman" w:hAnsi="Times New Roman"/>
          <w:sz w:val="24"/>
          <w:szCs w:val="24"/>
          <w:lang w:val="en-US"/>
        </w:rPr>
        <w:fldChar w:fldCharType="begin"/>
      </w:r>
      <w:r w:rsidR="00A5189D" w:rsidRPr="0064435F">
        <w:rPr>
          <w:rFonts w:ascii="Times New Roman" w:hAnsi="Times New Roman"/>
          <w:sz w:val="24"/>
          <w:szCs w:val="24"/>
          <w:lang w:val="en-US"/>
        </w:rPr>
        <w:instrText xml:space="preserve"> ADDIN ZOTERO_ITEM CSL_CITATION {"citationID":"WoszqjiN","properties":{"formattedCitation":"(Derauw et al., 2019)","plainCitation":"(Derauw et al., 2019)","noteIndex":0},"citationItems":[{"id":630,"uris":["http://zotero.org/users/8331578/items/Q4ZPMAGK"],"uri":["http://zotero.org/users/8331578/items/Q4ZPMAGK"],"itemData":{"id":630,"type":"report","event-place":"rue du Progrès 56, 1210 Bruxelles","number":"D/2019/13.831/10","publisher":"Service public fédéral Mobilité et Transports, Direction générale Politique de Mobilité durable et ferroviaire, Direction Mobilité - Service Études et Enquêtes","publisher-place":"rue du Progrès 56, 1210 Bruxelles","title":"Enquête MONITOR sur la mobilité des Belges","URL":"https://mobilit.belgium.be/sites/default/files/partie_mobilite_novembre_2019_final.pdf","author":[{"family":"Derauw","given":"Simon"},{"family":"Gelaes","given":"Sabine"},{"family":"Pauwels","given":"Christophe"}],"accessed":{"date-parts":[["2021",8,10]]},"issued":{"date-parts":[["2019",12]]}}}],"schema":"https://github.com/citation-style-language/schema/raw/master/csl-citation.json"} </w:instrText>
      </w:r>
      <w:r w:rsidR="00A5189D" w:rsidRPr="0064435F">
        <w:rPr>
          <w:rFonts w:ascii="Times New Roman" w:hAnsi="Times New Roman"/>
          <w:sz w:val="24"/>
          <w:szCs w:val="24"/>
          <w:lang w:val="en-US"/>
        </w:rPr>
        <w:fldChar w:fldCharType="separate"/>
      </w:r>
      <w:r w:rsidR="00A5189D" w:rsidRPr="0064435F">
        <w:rPr>
          <w:rFonts w:ascii="Times New Roman" w:hAnsi="Times New Roman"/>
          <w:sz w:val="24"/>
          <w:szCs w:val="24"/>
          <w:lang w:val="en-US"/>
        </w:rPr>
        <w:t>(Derauw et al., 2019)</w:t>
      </w:r>
      <w:r w:rsidR="00A5189D" w:rsidRPr="0064435F">
        <w:rPr>
          <w:rFonts w:ascii="Times New Roman" w:hAnsi="Times New Roman"/>
          <w:sz w:val="24"/>
          <w:szCs w:val="24"/>
          <w:lang w:val="en-US"/>
        </w:rPr>
        <w:fldChar w:fldCharType="end"/>
      </w:r>
      <w:r w:rsidR="00065CC2" w:rsidRPr="0064435F">
        <w:rPr>
          <w:rFonts w:ascii="Times New Roman" w:hAnsi="Times New Roman"/>
          <w:sz w:val="24"/>
          <w:szCs w:val="24"/>
          <w:lang w:val="en-US"/>
        </w:rPr>
        <w:t>.</w:t>
      </w:r>
      <w:r w:rsidR="00E3588F" w:rsidRPr="0064435F">
        <w:rPr>
          <w:rFonts w:ascii="Times New Roman" w:hAnsi="Times New Roman"/>
          <w:sz w:val="24"/>
          <w:szCs w:val="24"/>
          <w:lang w:val="en-US"/>
        </w:rPr>
        <w:t xml:space="preserve"> As a remainder, Monitor 2019 considers trips happening in the whole Belgium </w:t>
      </w:r>
      <w:r w:rsidR="00A5189D" w:rsidRPr="0064435F">
        <w:rPr>
          <w:rFonts w:ascii="Times New Roman" w:hAnsi="Times New Roman"/>
          <w:sz w:val="24"/>
          <w:szCs w:val="24"/>
          <w:lang w:val="en-US"/>
        </w:rPr>
        <w:t xml:space="preserve"> </w:t>
      </w:r>
      <w:r w:rsidR="00A5189D" w:rsidRPr="0064435F">
        <w:rPr>
          <w:rFonts w:ascii="Times New Roman" w:hAnsi="Times New Roman"/>
          <w:sz w:val="24"/>
          <w:szCs w:val="24"/>
          <w:lang w:val="en-US"/>
        </w:rPr>
        <w:fldChar w:fldCharType="begin"/>
      </w:r>
      <w:r w:rsidR="006245AF" w:rsidRPr="0064435F">
        <w:rPr>
          <w:rFonts w:ascii="Times New Roman" w:hAnsi="Times New Roman"/>
          <w:sz w:val="24"/>
          <w:szCs w:val="24"/>
          <w:lang w:val="en-US"/>
        </w:rPr>
        <w:instrText xml:space="preserve"> ADDIN ZOTERO_ITEM CSL_CITATION {"citationID":"uSvvHv2v","properties":{"formattedCitation":"(Derauw et al., 2019)","plainCitation":"(Derauw et al., 2019)","noteIndex":0},"citationItems":[{"id":630,"uris":["http://zotero.org/users/8331578/items/Q4ZPMAGK"],"uri":["http://zotero.org/users/8331578/items/Q4ZPMAGK"],"itemData":{"id":630,"type":"report","event-place":"rue du Progrès 56, 1210 Bruxelles","number":"D/2019/13.831/10","publisher":"Service public fédéral Mobilité et Transports, Direction générale Politique de Mobilité durable et ferroviaire, Direction Mobilité - Service Études et Enquêtes","publisher-place":"rue du Progrès 56, 1210 Bruxelles","title":"Enquête MONITOR sur la mobilité des Belges","URL":"https://mobilit.belgium.be/sites/default/files/partie_mobilite_novembre_2019_final.pdf","author":[{"family":"Derauw","given":"Simon"},{"family":"Gelaes","given":"Sabine"},{"family":"Pauwels","given":"Christophe"}],"accessed":{"date-parts":[["2021",8,10]]},"issued":{"date-parts":[["2019",12]]}}}],"schema":"https://github.com/citation-style-language/schema/raw/master/csl-citation.json"} </w:instrText>
      </w:r>
      <w:r w:rsidR="00A5189D" w:rsidRPr="0064435F">
        <w:rPr>
          <w:rFonts w:ascii="Times New Roman" w:hAnsi="Times New Roman"/>
          <w:sz w:val="24"/>
          <w:szCs w:val="24"/>
          <w:lang w:val="en-US"/>
        </w:rPr>
        <w:fldChar w:fldCharType="separate"/>
      </w:r>
      <w:r w:rsidR="00A5189D" w:rsidRPr="0064435F">
        <w:rPr>
          <w:rFonts w:ascii="Times New Roman" w:hAnsi="Times New Roman"/>
          <w:sz w:val="24"/>
          <w:szCs w:val="24"/>
          <w:lang w:val="en-US"/>
        </w:rPr>
        <w:t>(Derauw et al., 2019)</w:t>
      </w:r>
      <w:r w:rsidR="00A5189D" w:rsidRPr="0064435F">
        <w:rPr>
          <w:rFonts w:ascii="Times New Roman" w:hAnsi="Times New Roman"/>
          <w:sz w:val="24"/>
          <w:szCs w:val="24"/>
          <w:lang w:val="en-US"/>
        </w:rPr>
        <w:fldChar w:fldCharType="end"/>
      </w:r>
      <w:r w:rsidR="00E3588F" w:rsidRPr="0064435F">
        <w:rPr>
          <w:rFonts w:ascii="Times New Roman" w:hAnsi="Times New Roman"/>
          <w:sz w:val="24"/>
          <w:szCs w:val="24"/>
          <w:lang w:val="en-US"/>
        </w:rPr>
        <w:t xml:space="preserve"> while this simulation only focuses on trips happening inside Brussels. Moreover, Monitor 2019’s trip length distribution </w:t>
      </w:r>
      <w:r w:rsidR="00A5189D" w:rsidRPr="0064435F">
        <w:rPr>
          <w:rFonts w:ascii="Times New Roman" w:hAnsi="Times New Roman"/>
          <w:sz w:val="24"/>
          <w:szCs w:val="24"/>
          <w:lang w:val="en-US"/>
        </w:rPr>
        <w:t xml:space="preserve"> </w:t>
      </w:r>
      <w:r w:rsidR="00A5189D" w:rsidRPr="0064435F">
        <w:rPr>
          <w:rFonts w:ascii="Times New Roman" w:hAnsi="Times New Roman"/>
          <w:sz w:val="24"/>
          <w:szCs w:val="24"/>
          <w:lang w:val="en-US"/>
        </w:rPr>
        <w:fldChar w:fldCharType="begin"/>
      </w:r>
      <w:r w:rsidR="006245AF" w:rsidRPr="0064435F">
        <w:rPr>
          <w:rFonts w:ascii="Times New Roman" w:hAnsi="Times New Roman"/>
          <w:sz w:val="24"/>
          <w:szCs w:val="24"/>
          <w:lang w:val="en-US"/>
        </w:rPr>
        <w:instrText xml:space="preserve"> ADDIN ZOTERO_ITEM CSL_CITATION {"citationID":"xxrWyJJG","properties":{"formattedCitation":"(Derauw et al., 2019)","plainCitation":"(Derauw et al., 2019)","noteIndex":0},"citationItems":[{"id":630,"uris":["http://zotero.org/users/8331578/items/Q4ZPMAGK"],"uri":["http://zotero.org/users/8331578/items/Q4ZPMAGK"],"itemData":{"id":630,"type":"report","event-place":"rue du Progrès 56, 1210 Bruxelles","number":"D/2019/13.831/10","publisher":"Service public fédéral Mobilité et Transports, Direction générale Politique de Mobilité durable et ferroviaire, Direction Mobilité - Service Études et Enquêtes","publisher-place":"rue du Progrès 56, 1210 Bruxelles","title":"Enquête MONITOR sur la mobilité des Belges","URL":"https://mobilit.belgium.be/sites/default/files/partie_mobilite_novembre_2019_final.pdf","author":[{"family":"Derauw","given":"Simon"},{"family":"Gelaes","given":"Sabine"},{"family":"Pauwels","given":"Christophe"}],"accessed":{"date-parts":[["2021",8,10]]},"issued":{"date-parts":[["2019",12]]}}}],"schema":"https://github.com/citation-style-language/schema/raw/master/csl-citation.json"} </w:instrText>
      </w:r>
      <w:r w:rsidR="00A5189D" w:rsidRPr="0064435F">
        <w:rPr>
          <w:rFonts w:ascii="Times New Roman" w:hAnsi="Times New Roman"/>
          <w:sz w:val="24"/>
          <w:szCs w:val="24"/>
          <w:lang w:val="en-US"/>
        </w:rPr>
        <w:fldChar w:fldCharType="separate"/>
      </w:r>
      <w:r w:rsidR="00A5189D" w:rsidRPr="0064435F">
        <w:rPr>
          <w:rFonts w:ascii="Times New Roman" w:hAnsi="Times New Roman"/>
          <w:sz w:val="24"/>
          <w:szCs w:val="24"/>
          <w:lang w:val="en-US"/>
        </w:rPr>
        <w:t>(Derauw et al., 2019)</w:t>
      </w:r>
      <w:r w:rsidR="00A5189D" w:rsidRPr="0064435F">
        <w:rPr>
          <w:rFonts w:ascii="Times New Roman" w:hAnsi="Times New Roman"/>
          <w:sz w:val="24"/>
          <w:szCs w:val="24"/>
          <w:lang w:val="en-US"/>
        </w:rPr>
        <w:fldChar w:fldCharType="end"/>
      </w:r>
      <w:r w:rsidR="00E3588F" w:rsidRPr="0064435F">
        <w:rPr>
          <w:rFonts w:ascii="Times New Roman" w:hAnsi="Times New Roman"/>
          <w:sz w:val="24"/>
          <w:szCs w:val="24"/>
          <w:lang w:val="en-US"/>
        </w:rPr>
        <w:t xml:space="preserve"> has been used as input in order to determine the leisure places but is not involved in the length of trips between the home and workplace (</w:t>
      </w:r>
      <w:r w:rsidR="0022623B" w:rsidRPr="0064435F">
        <w:rPr>
          <w:rFonts w:ascii="Times New Roman" w:hAnsi="Times New Roman"/>
          <w:sz w:val="24"/>
          <w:szCs w:val="24"/>
          <w:lang w:val="en-US"/>
        </w:rPr>
        <w:t>cf.</w:t>
      </w:r>
      <w:r w:rsidR="00E3588F" w:rsidRPr="0064435F">
        <w:rPr>
          <w:rFonts w:ascii="Times New Roman" w:hAnsi="Times New Roman"/>
          <w:sz w:val="24"/>
          <w:szCs w:val="24"/>
          <w:lang w:val="en-US"/>
        </w:rPr>
        <w:t xml:space="preserve"> section </w:t>
      </w:r>
      <w:r w:rsidR="0022623B" w:rsidRPr="0064435F">
        <w:rPr>
          <w:rFonts w:ascii="Times New Roman" w:hAnsi="Times New Roman"/>
          <w:sz w:val="24"/>
          <w:szCs w:val="24"/>
          <w:lang w:val="en-US"/>
        </w:rPr>
        <w:t>XI.B.</w:t>
      </w:r>
      <w:r w:rsidR="00C74FD6" w:rsidRPr="0064435F">
        <w:rPr>
          <w:rFonts w:ascii="Times New Roman" w:hAnsi="Times New Roman"/>
          <w:sz w:val="24"/>
          <w:szCs w:val="24"/>
          <w:lang w:val="en-US"/>
        </w:rPr>
        <w:t>3</w:t>
      </w:r>
      <w:r w:rsidR="0022623B" w:rsidRPr="0064435F">
        <w:rPr>
          <w:rFonts w:ascii="Times New Roman" w:hAnsi="Times New Roman"/>
          <w:sz w:val="24"/>
          <w:szCs w:val="24"/>
          <w:lang w:val="en-US"/>
        </w:rPr>
        <w:t>.</w:t>
      </w:r>
      <w:r w:rsidR="00E3588F" w:rsidRPr="0064435F">
        <w:rPr>
          <w:rFonts w:ascii="Times New Roman" w:hAnsi="Times New Roman"/>
          <w:sz w:val="24"/>
          <w:szCs w:val="24"/>
          <w:lang w:val="en-US"/>
        </w:rPr>
        <w:t xml:space="preserve">). </w:t>
      </w:r>
      <w:r w:rsidR="00065CC2" w:rsidRPr="0064435F">
        <w:rPr>
          <w:rFonts w:ascii="Times New Roman" w:hAnsi="Times New Roman"/>
          <w:sz w:val="24"/>
          <w:szCs w:val="24"/>
          <w:lang w:val="en-US"/>
        </w:rPr>
        <w:t xml:space="preserve"> </w:t>
      </w:r>
      <w:r w:rsidR="00E3588F" w:rsidRPr="0064435F">
        <w:rPr>
          <w:rFonts w:ascii="Times New Roman" w:hAnsi="Times New Roman"/>
          <w:sz w:val="24"/>
          <w:szCs w:val="24"/>
          <w:lang w:val="en-US"/>
        </w:rPr>
        <w:t xml:space="preserve">Figure </w:t>
      </w:r>
      <w:r w:rsidR="00AA3769" w:rsidRPr="0064435F">
        <w:rPr>
          <w:rFonts w:ascii="Times New Roman" w:hAnsi="Times New Roman"/>
          <w:sz w:val="24"/>
          <w:szCs w:val="24"/>
          <w:lang w:val="en-US"/>
        </w:rPr>
        <w:t>11</w:t>
      </w:r>
      <w:r w:rsidR="00E3588F" w:rsidRPr="0064435F">
        <w:rPr>
          <w:rFonts w:ascii="Times New Roman" w:hAnsi="Times New Roman"/>
          <w:sz w:val="24"/>
          <w:szCs w:val="24"/>
          <w:lang w:val="en-US"/>
        </w:rPr>
        <w:t xml:space="preserve"> shows no </w:t>
      </w:r>
      <w:proofErr w:type="gramStart"/>
      <w:r w:rsidR="00E3588F" w:rsidRPr="0064435F">
        <w:rPr>
          <w:rFonts w:ascii="Times New Roman" w:hAnsi="Times New Roman"/>
          <w:sz w:val="24"/>
          <w:szCs w:val="24"/>
          <w:lang w:val="en-US"/>
        </w:rPr>
        <w:t>big difference</w:t>
      </w:r>
      <w:proofErr w:type="gramEnd"/>
      <w:r w:rsidR="00E3588F" w:rsidRPr="0064435F">
        <w:rPr>
          <w:rFonts w:ascii="Times New Roman" w:hAnsi="Times New Roman"/>
          <w:sz w:val="24"/>
          <w:szCs w:val="24"/>
          <w:lang w:val="en-US"/>
        </w:rPr>
        <w:t xml:space="preserve"> for trip lengths inferior to 5 km. However, the trips with a distance between 5 and 10 km are much more represented in the simulation than in Monitor 2019</w:t>
      </w:r>
      <w:r w:rsidR="006245AF" w:rsidRPr="0064435F">
        <w:rPr>
          <w:rFonts w:ascii="Times New Roman" w:hAnsi="Times New Roman"/>
          <w:sz w:val="24"/>
          <w:szCs w:val="24"/>
          <w:lang w:val="en-US"/>
        </w:rPr>
        <w:t xml:space="preserve"> (Derauw et al., 2019)</w:t>
      </w:r>
      <w:r w:rsidR="00E3588F" w:rsidRPr="0064435F">
        <w:rPr>
          <w:rFonts w:ascii="Times New Roman" w:hAnsi="Times New Roman"/>
          <w:sz w:val="24"/>
          <w:szCs w:val="24"/>
          <w:lang w:val="en-US"/>
        </w:rPr>
        <w:t xml:space="preserve">. The opposite conclusion can </w:t>
      </w:r>
      <w:proofErr w:type="gramStart"/>
      <w:r w:rsidR="00E3588F" w:rsidRPr="0064435F">
        <w:rPr>
          <w:rFonts w:ascii="Times New Roman" w:hAnsi="Times New Roman"/>
          <w:sz w:val="24"/>
          <w:szCs w:val="24"/>
          <w:lang w:val="en-US"/>
        </w:rPr>
        <w:t>be drawn</w:t>
      </w:r>
      <w:proofErr w:type="gramEnd"/>
      <w:r w:rsidR="00E3588F" w:rsidRPr="0064435F">
        <w:rPr>
          <w:rFonts w:ascii="Times New Roman" w:hAnsi="Times New Roman"/>
          <w:sz w:val="24"/>
          <w:szCs w:val="24"/>
          <w:lang w:val="en-US"/>
        </w:rPr>
        <w:t xml:space="preserve"> on the trips longer than 10 km. It can </w:t>
      </w:r>
      <w:proofErr w:type="gramStart"/>
      <w:r w:rsidR="00E3588F" w:rsidRPr="0064435F">
        <w:rPr>
          <w:rFonts w:ascii="Times New Roman" w:hAnsi="Times New Roman"/>
          <w:sz w:val="24"/>
          <w:szCs w:val="24"/>
          <w:lang w:val="en-US"/>
        </w:rPr>
        <w:t>be explained</w:t>
      </w:r>
      <w:proofErr w:type="gramEnd"/>
      <w:r w:rsidR="00E3588F" w:rsidRPr="0064435F">
        <w:rPr>
          <w:rFonts w:ascii="Times New Roman" w:hAnsi="Times New Roman"/>
          <w:sz w:val="24"/>
          <w:szCs w:val="24"/>
          <w:lang w:val="en-US"/>
        </w:rPr>
        <w:t xml:space="preserve"> by the fact that Monitor 2019 considers the whole Belgium. There </w:t>
      </w:r>
      <w:r w:rsidR="00A5189D" w:rsidRPr="0064435F">
        <w:rPr>
          <w:rFonts w:ascii="Times New Roman" w:hAnsi="Times New Roman"/>
          <w:sz w:val="24"/>
          <w:szCs w:val="24"/>
          <w:lang w:val="en-US"/>
        </w:rPr>
        <w:t>are</w:t>
      </w:r>
      <w:r w:rsidR="00E3588F" w:rsidRPr="0064435F">
        <w:rPr>
          <w:rFonts w:ascii="Times New Roman" w:hAnsi="Times New Roman"/>
          <w:sz w:val="24"/>
          <w:szCs w:val="24"/>
          <w:lang w:val="en-US"/>
        </w:rPr>
        <w:t xml:space="preserve"> </w:t>
      </w:r>
      <w:proofErr w:type="gramStart"/>
      <w:r w:rsidR="00E3588F" w:rsidRPr="0064435F">
        <w:rPr>
          <w:rFonts w:ascii="Times New Roman" w:hAnsi="Times New Roman"/>
          <w:sz w:val="24"/>
          <w:szCs w:val="24"/>
          <w:lang w:val="en-US"/>
        </w:rPr>
        <w:t>probably more</w:t>
      </w:r>
      <w:proofErr w:type="gramEnd"/>
      <w:r w:rsidR="00E3588F" w:rsidRPr="0064435F">
        <w:rPr>
          <w:rFonts w:ascii="Times New Roman" w:hAnsi="Times New Roman"/>
          <w:sz w:val="24"/>
          <w:szCs w:val="24"/>
          <w:lang w:val="en-US"/>
        </w:rPr>
        <w:t xml:space="preserve"> long trips happening outside Brussels than inside Brussels. Nevertheless, the average trip length </w:t>
      </w:r>
      <w:r w:rsidR="008B0A21" w:rsidRPr="0064435F">
        <w:rPr>
          <w:rFonts w:ascii="Times New Roman" w:hAnsi="Times New Roman"/>
          <w:sz w:val="24"/>
          <w:szCs w:val="24"/>
          <w:lang w:val="en-US"/>
        </w:rPr>
        <w:t xml:space="preserve">for the Trip File (6.42 km) is far inferior than the average length on for trips in Brussels presented in Monitor 2019 </w:t>
      </w:r>
      <w:r w:rsidR="00A5189D" w:rsidRPr="0064435F">
        <w:rPr>
          <w:rFonts w:ascii="Times New Roman" w:hAnsi="Times New Roman"/>
          <w:sz w:val="24"/>
          <w:szCs w:val="24"/>
          <w:lang w:val="en-US"/>
        </w:rPr>
        <w:t xml:space="preserve"> </w:t>
      </w:r>
      <w:r w:rsidR="00A5189D" w:rsidRPr="0064435F">
        <w:rPr>
          <w:rFonts w:ascii="Times New Roman" w:hAnsi="Times New Roman"/>
          <w:sz w:val="24"/>
          <w:szCs w:val="24"/>
          <w:lang w:val="en-US"/>
        </w:rPr>
        <w:fldChar w:fldCharType="begin"/>
      </w:r>
      <w:r w:rsidR="006245AF" w:rsidRPr="0064435F">
        <w:rPr>
          <w:rFonts w:ascii="Times New Roman" w:hAnsi="Times New Roman"/>
          <w:sz w:val="24"/>
          <w:szCs w:val="24"/>
          <w:lang w:val="en-US"/>
        </w:rPr>
        <w:instrText xml:space="preserve"> ADDIN ZOTERO_ITEM CSL_CITATION {"citationID":"OLsHDClZ","properties":{"formattedCitation":"(Derauw et al., 2019)","plainCitation":"(Derauw et al., 2019)","noteIndex":0},"citationItems":[{"id":630,"uris":["http://zotero.org/users/8331578/items/Q4ZPMAGK"],"uri":["http://zotero.org/users/8331578/items/Q4ZPMAGK"],"itemData":{"id":630,"type":"report","event-place":"rue du Progrès 56, 1210 Bruxelles","number":"D/2019/13.831/10","publisher":"Service public fédéral Mobilité et Transports, Direction générale Politique de Mobilité durable et ferroviaire, Direction Mobilité - Service Études et Enquêtes","publisher-place":"rue du Progrès 56, 1210 Bruxelles","title":"Enquête MONITOR sur la mobilité des Belges","URL":"https://mobilit.belgium.be/sites/default/files/partie_mobilite_novembre_2019_final.pdf","author":[{"family":"Derauw","given":"Simon"},{"family":"Gelaes","given":"Sabine"},{"family":"Pauwels","given":"Christophe"}],"accessed":{"date-parts":[["2021",8,10]]},"issued":{"date-parts":[["2019",12]]}}}],"schema":"https://github.com/citation-style-language/schema/raw/master/csl-citation.json"} </w:instrText>
      </w:r>
      <w:r w:rsidR="00A5189D" w:rsidRPr="0064435F">
        <w:rPr>
          <w:rFonts w:ascii="Times New Roman" w:hAnsi="Times New Roman"/>
          <w:sz w:val="24"/>
          <w:szCs w:val="24"/>
          <w:lang w:val="en-US"/>
        </w:rPr>
        <w:fldChar w:fldCharType="separate"/>
      </w:r>
      <w:r w:rsidR="00A5189D" w:rsidRPr="0064435F">
        <w:rPr>
          <w:rFonts w:ascii="Times New Roman" w:hAnsi="Times New Roman"/>
          <w:sz w:val="24"/>
          <w:szCs w:val="24"/>
          <w:lang w:val="en-US"/>
        </w:rPr>
        <w:t>(Derauw et al., 2019)</w:t>
      </w:r>
      <w:r w:rsidR="00A5189D" w:rsidRPr="0064435F">
        <w:rPr>
          <w:rFonts w:ascii="Times New Roman" w:hAnsi="Times New Roman"/>
          <w:sz w:val="24"/>
          <w:szCs w:val="24"/>
          <w:lang w:val="en-US"/>
        </w:rPr>
        <w:fldChar w:fldCharType="end"/>
      </w:r>
      <w:r w:rsidR="008B0A21" w:rsidRPr="0064435F">
        <w:rPr>
          <w:rFonts w:ascii="Times New Roman" w:hAnsi="Times New Roman"/>
          <w:sz w:val="24"/>
          <w:szCs w:val="24"/>
          <w:lang w:val="en-US"/>
        </w:rPr>
        <w:t xml:space="preserve"> (14 km). However, </w:t>
      </w:r>
      <w:r w:rsidR="00A5189D" w:rsidRPr="0064435F">
        <w:rPr>
          <w:rFonts w:ascii="Times New Roman" w:hAnsi="Times New Roman"/>
          <w:sz w:val="24"/>
          <w:szCs w:val="24"/>
          <w:lang w:val="en-US"/>
        </w:rPr>
        <w:fldChar w:fldCharType="begin"/>
      </w:r>
      <w:r w:rsidR="006245AF" w:rsidRPr="0064435F">
        <w:rPr>
          <w:rFonts w:ascii="Times New Roman" w:hAnsi="Times New Roman"/>
          <w:sz w:val="24"/>
          <w:szCs w:val="24"/>
          <w:lang w:val="en-US"/>
        </w:rPr>
        <w:instrText xml:space="preserve"> ADDIN ZOTERO_ITEM CSL_CITATION {"citationID":"xgHoIIlT","properties":{"formattedCitation":"(Derauw et al., 2019)","plainCitation":"(Derauw et al., 2019)","dontUpdate":true,"noteIndex":0},"citationItems":[{"id":630,"uris":["http://zotero.org/users/8331578/items/Q4ZPMAGK"],"uri":["http://zotero.org/users/8331578/items/Q4ZPMAGK"],"itemData":{"id":630,"type":"report","event-place":"rue du Progrès 56, 1210 Bruxelles","number":"D/2019/13.831/10","publisher":"Service public fédéral Mobilité et Transports, Direction générale Politique de Mobilité durable et ferroviaire, Direction Mobilité - Service Études et Enquêtes","publisher-place":"rue du Progrès 56, 1210 Bruxelles","title":"Enquête MONITOR sur la mobilité des Belges","URL":"https://mobilit.belgium.be/sites/default/files/partie_mobilite_novembre_2019_final.pdf","author":[{"family":"Derauw","given":"Simon"},{"family":"Gelaes","given":"Sabine"},{"family":"Pauwels","given":"Christophe"}],"accessed":{"date-parts":[["2021",8,10]]},"issued":{"date-parts":[["2019",12]]}}}],"schema":"https://github.com/citation-style-language/schema/raw/master/csl-citation.json"} </w:instrText>
      </w:r>
      <w:r w:rsidR="00A5189D" w:rsidRPr="0064435F">
        <w:rPr>
          <w:rFonts w:ascii="Times New Roman" w:hAnsi="Times New Roman"/>
          <w:sz w:val="24"/>
          <w:szCs w:val="24"/>
          <w:lang w:val="en-US"/>
        </w:rPr>
        <w:fldChar w:fldCharType="separate"/>
      </w:r>
      <w:r w:rsidR="00A5189D" w:rsidRPr="0064435F">
        <w:rPr>
          <w:rFonts w:ascii="Times New Roman" w:hAnsi="Times New Roman"/>
          <w:sz w:val="24"/>
          <w:szCs w:val="24"/>
          <w:lang w:val="en-US"/>
        </w:rPr>
        <w:t>Derauw et al. (2019)</w:t>
      </w:r>
      <w:r w:rsidR="00A5189D" w:rsidRPr="0064435F">
        <w:rPr>
          <w:rFonts w:ascii="Times New Roman" w:hAnsi="Times New Roman"/>
          <w:sz w:val="24"/>
          <w:szCs w:val="24"/>
          <w:lang w:val="en-US"/>
        </w:rPr>
        <w:fldChar w:fldCharType="end"/>
      </w:r>
      <w:r w:rsidR="008B0A21" w:rsidRPr="0064435F">
        <w:rPr>
          <w:rFonts w:ascii="Times New Roman" w:hAnsi="Times New Roman"/>
          <w:sz w:val="24"/>
          <w:szCs w:val="24"/>
          <w:lang w:val="en-US"/>
        </w:rPr>
        <w:t xml:space="preserve"> do not specify </w:t>
      </w:r>
      <w:r w:rsidR="008B0A21" w:rsidRPr="0064435F">
        <w:rPr>
          <w:rFonts w:ascii="Times New Roman" w:hAnsi="Times New Roman"/>
          <w:sz w:val="24"/>
          <w:szCs w:val="24"/>
          <w:lang w:val="en-US"/>
        </w:rPr>
        <w:lastRenderedPageBreak/>
        <w:t>whether the length considered is the length of the whole journey (including the distance travelled outside the territory of Brussels) or only the travelled distance inside Brussels. This could explain the difference.</w:t>
      </w:r>
      <w:r w:rsidR="00A2499D" w:rsidRPr="0064435F">
        <w:rPr>
          <w:rFonts w:ascii="Times New Roman" w:hAnsi="Times New Roman"/>
          <w:sz w:val="24"/>
          <w:szCs w:val="24"/>
          <w:lang w:val="en-US"/>
        </w:rPr>
        <w:t xml:space="preserve"> Brussels environment indeed also states an average trip length of 6 km </w:t>
      </w:r>
      <w:r w:rsidR="006245AF" w:rsidRPr="0064435F">
        <w:rPr>
          <w:rFonts w:ascii="Times New Roman" w:hAnsi="Times New Roman"/>
          <w:sz w:val="24"/>
          <w:szCs w:val="24"/>
          <w:lang w:val="en-US"/>
        </w:rPr>
        <w:fldChar w:fldCharType="begin"/>
      </w:r>
      <w:r w:rsidR="00AD4654" w:rsidRPr="0064435F">
        <w:rPr>
          <w:rFonts w:ascii="Times New Roman" w:hAnsi="Times New Roman"/>
          <w:sz w:val="24"/>
          <w:szCs w:val="24"/>
          <w:lang w:val="en-US"/>
        </w:rPr>
        <w:instrText xml:space="preserve"> ADDIN ZOTERO_ITEM CSL_CITATION {"citationID":"t1cPt4K4","properties":{"formattedCitation":"(Odile, 2014)","plainCitation":"(Odile, 2014)","noteIndex":0},"citationItems":[{"id":659,"uris":["http://zotero.org/users/8331578/items/Q2R6YNBU"],"uri":["http://zotero.org/users/8331578/items/Q2R6YNBU"],"itemData":{"id":659,"type":"webpage","abstract":"A Bruxelles","container-title":"Bruxelles Environnement","genre":"Text","language":"fr","title":"Chiffres à Bruxelles","URL":"https://environnement.brussels/thematiques/mobilite/la-mobilite-bruxelles/chiffres","author":[{"family":"Odile","given":""}],"accessed":{"date-parts":[["2021",8,15]]},"issued":{"date-parts":[["2014",6,12]]}}}],"schema":"https://github.com/citation-style-language/schema/raw/master/csl-citation.json"} </w:instrText>
      </w:r>
      <w:r w:rsidR="006245AF" w:rsidRPr="0064435F">
        <w:rPr>
          <w:rFonts w:ascii="Times New Roman" w:hAnsi="Times New Roman"/>
          <w:sz w:val="24"/>
          <w:szCs w:val="24"/>
          <w:lang w:val="en-US"/>
        </w:rPr>
        <w:fldChar w:fldCharType="separate"/>
      </w:r>
      <w:r w:rsidR="00AD4654" w:rsidRPr="0064435F">
        <w:rPr>
          <w:rFonts w:ascii="Times New Roman" w:hAnsi="Times New Roman"/>
          <w:sz w:val="24"/>
          <w:lang w:val="en-US"/>
        </w:rPr>
        <w:t>(Odile, 2014)</w:t>
      </w:r>
      <w:r w:rsidR="006245AF" w:rsidRPr="0064435F">
        <w:rPr>
          <w:rFonts w:ascii="Times New Roman" w:hAnsi="Times New Roman"/>
          <w:sz w:val="24"/>
          <w:szCs w:val="24"/>
          <w:lang w:val="en-US"/>
        </w:rPr>
        <w:fldChar w:fldCharType="end"/>
      </w:r>
      <w:r w:rsidR="00A2499D" w:rsidRPr="0064435F">
        <w:rPr>
          <w:rFonts w:ascii="Times New Roman" w:hAnsi="Times New Roman"/>
          <w:sz w:val="24"/>
          <w:szCs w:val="24"/>
          <w:lang w:val="en-US"/>
        </w:rPr>
        <w:t>.</w:t>
      </w:r>
    </w:p>
    <w:p w14:paraId="0E341622" w14:textId="11751F86" w:rsidR="00CF4D4F" w:rsidRPr="00FE193F" w:rsidRDefault="00FE193F" w:rsidP="00FE193F">
      <w:pPr>
        <w:spacing w:line="360" w:lineRule="auto"/>
        <w:jc w:val="both"/>
        <w:rPr>
          <w:rFonts w:ascii="Times New Roman" w:hAnsi="Times New Roman"/>
          <w:sz w:val="24"/>
          <w:szCs w:val="24"/>
          <w:lang w:val="en-US"/>
        </w:rPr>
      </w:pPr>
      <w:r w:rsidRPr="0064435F">
        <w:rPr>
          <w:rFonts w:ascii="Times New Roman" w:hAnsi="Times New Roman"/>
          <w:noProof/>
        </w:rPr>
        <w:drawing>
          <wp:anchor distT="0" distB="0" distL="114300" distR="114300" simplePos="0" relativeHeight="251666432" behindDoc="0" locked="0" layoutInCell="1" allowOverlap="1" wp14:anchorId="24E03934" wp14:editId="0A247C1F">
            <wp:simplePos x="0" y="0"/>
            <wp:positionH relativeFrom="column">
              <wp:posOffset>584835</wp:posOffset>
            </wp:positionH>
            <wp:positionV relativeFrom="paragraph">
              <wp:posOffset>263525</wp:posOffset>
            </wp:positionV>
            <wp:extent cx="4572000" cy="2743200"/>
            <wp:effectExtent l="0" t="0" r="0" b="0"/>
            <wp:wrapTopAndBottom/>
            <wp:docPr id="2" name="Chart 2">
              <a:extLst xmlns:a="http://schemas.openxmlformats.org/drawingml/2006/main">
                <a:ext uri="{FF2B5EF4-FFF2-40B4-BE49-F238E27FC236}">
                  <a16:creationId xmlns:a16="http://schemas.microsoft.com/office/drawing/2014/main" id="{4B72A062-DCF2-48B7-B72D-D5211D7AF2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p>
    <w:p w14:paraId="69E133F1" w14:textId="016D873F" w:rsidR="00CF4D4F" w:rsidRPr="0064435F" w:rsidRDefault="00CF4D4F" w:rsidP="00FE193F">
      <w:pPr>
        <w:pStyle w:val="Caption"/>
        <w:jc w:val="center"/>
        <w:rPr>
          <w:rFonts w:ascii="Times New Roman" w:hAnsi="Times New Roman"/>
          <w:sz w:val="24"/>
          <w:szCs w:val="24"/>
          <w:lang w:val="en-US" w:eastAsia="fr-FR"/>
        </w:rPr>
      </w:pPr>
      <w:bookmarkStart w:id="41" w:name="_Toc80021535"/>
      <w:r w:rsidRPr="0064435F">
        <w:rPr>
          <w:rFonts w:ascii="Times New Roman" w:hAnsi="Times New Roman"/>
          <w:lang w:val="en-US"/>
        </w:rPr>
        <w:t xml:space="preserve">Figure </w:t>
      </w:r>
      <w:r w:rsidRPr="0064435F">
        <w:rPr>
          <w:rFonts w:ascii="Times New Roman" w:hAnsi="Times New Roman"/>
        </w:rPr>
        <w:fldChar w:fldCharType="begin"/>
      </w:r>
      <w:r w:rsidRPr="0064435F">
        <w:rPr>
          <w:rFonts w:ascii="Times New Roman" w:hAnsi="Times New Roman"/>
          <w:lang w:val="en-US"/>
        </w:rPr>
        <w:instrText xml:space="preserve"> SEQ Figure \* ARABIC </w:instrText>
      </w:r>
      <w:r w:rsidRPr="0064435F">
        <w:rPr>
          <w:rFonts w:ascii="Times New Roman" w:hAnsi="Times New Roman"/>
        </w:rPr>
        <w:fldChar w:fldCharType="separate"/>
      </w:r>
      <w:r w:rsidR="00AA3769" w:rsidRPr="0064435F">
        <w:rPr>
          <w:rFonts w:ascii="Times New Roman" w:hAnsi="Times New Roman"/>
          <w:noProof/>
          <w:lang w:val="en-US"/>
        </w:rPr>
        <w:t>11</w:t>
      </w:r>
      <w:r w:rsidRPr="0064435F">
        <w:rPr>
          <w:rFonts w:ascii="Times New Roman" w:hAnsi="Times New Roman"/>
        </w:rPr>
        <w:fldChar w:fldCharType="end"/>
      </w:r>
      <w:r w:rsidRPr="0064435F">
        <w:rPr>
          <w:rFonts w:ascii="Times New Roman" w:hAnsi="Times New Roman"/>
          <w:lang w:val="en-US"/>
        </w:rPr>
        <w:t xml:space="preserve"> Comparison of the trip </w:t>
      </w:r>
      <w:r w:rsidR="00672561" w:rsidRPr="0064435F">
        <w:rPr>
          <w:rFonts w:ascii="Times New Roman" w:hAnsi="Times New Roman"/>
          <w:lang w:val="en-US"/>
        </w:rPr>
        <w:t>lengths</w:t>
      </w:r>
      <w:r w:rsidRPr="0064435F">
        <w:rPr>
          <w:rFonts w:ascii="Times New Roman" w:hAnsi="Times New Roman"/>
          <w:lang w:val="en-US"/>
        </w:rPr>
        <w:t xml:space="preserve"> </w:t>
      </w:r>
      <w:r w:rsidR="00065CC2" w:rsidRPr="0064435F">
        <w:rPr>
          <w:rFonts w:ascii="Times New Roman" w:hAnsi="Times New Roman"/>
          <w:lang w:val="en-US"/>
        </w:rPr>
        <w:t>distribution</w:t>
      </w:r>
      <w:r w:rsidRPr="0064435F">
        <w:rPr>
          <w:rFonts w:ascii="Times New Roman" w:hAnsi="Times New Roman"/>
          <w:lang w:val="en-US"/>
        </w:rPr>
        <w:t xml:space="preserve"> in the simulated Trips File and Monitor 2019 </w:t>
      </w:r>
      <w:r w:rsidR="00065CC2" w:rsidRPr="0064435F">
        <w:rPr>
          <w:rFonts w:ascii="Times New Roman" w:hAnsi="Times New Roman"/>
          <w:lang w:val="en-US"/>
        </w:rPr>
        <w:fldChar w:fldCharType="begin"/>
      </w:r>
      <w:r w:rsidR="00065CC2" w:rsidRPr="0064435F">
        <w:rPr>
          <w:rFonts w:ascii="Times New Roman" w:hAnsi="Times New Roman"/>
          <w:lang w:val="en-US"/>
        </w:rPr>
        <w:instrText xml:space="preserve"> ADDIN ZOTERO_ITEM CSL_CITATION {"citationID":"4SsQMMJC","properties":{"formattedCitation":"(Derauw et al., 2019)","plainCitation":"(Derauw et al., 2019)","noteIndex":0},"citationItems":[{"id":630,"uris":["http://zotero.org/users/8331578/items/Q4ZPMAGK"],"uri":["http://zotero.org/users/8331578/items/Q4ZPMAGK"],"itemData":{"id":630,"type":"report","event-place":"rue du Progrès 56, 1210 Bruxelles","number":"D/2019/13.831/10","publisher":"Service public fédéral Mobilité et Transports, Direction générale Politique de Mobilité durable et ferroviaire, Direction Mobilité - Service Études et Enquêtes","publisher-place":"rue du Progrès 56, 1210 Bruxelles","title":"Enquête MONITOR sur la mobilité des Belges","URL":"https://mobilit.belgium.be/sites/default/files/partie_mobilite_novembre_2019_final.pdf","author":[{"family":"Derauw","given":"Simon"},{"family":"Gelaes","given":"Sabine"},{"family":"Pauwels","given":"Christophe"}],"accessed":{"date-parts":[["2021",8,10]]},"issued":{"date-parts":[["2019",12]]}}}],"schema":"https://github.com/citation-style-language/schema/raw/master/csl-citation.json"} </w:instrText>
      </w:r>
      <w:r w:rsidR="00065CC2" w:rsidRPr="0064435F">
        <w:rPr>
          <w:rFonts w:ascii="Times New Roman" w:hAnsi="Times New Roman"/>
          <w:lang w:val="en-US"/>
        </w:rPr>
        <w:fldChar w:fldCharType="separate"/>
      </w:r>
      <w:r w:rsidR="00065CC2" w:rsidRPr="0064435F">
        <w:rPr>
          <w:rFonts w:ascii="Times New Roman" w:hAnsi="Times New Roman"/>
          <w:lang w:val="en-US"/>
        </w:rPr>
        <w:t>(Derauw et al., 2019)</w:t>
      </w:r>
      <w:bookmarkEnd w:id="41"/>
      <w:r w:rsidR="00065CC2" w:rsidRPr="0064435F">
        <w:rPr>
          <w:rFonts w:ascii="Times New Roman" w:hAnsi="Times New Roman"/>
          <w:lang w:val="en-US"/>
        </w:rPr>
        <w:fldChar w:fldCharType="end"/>
      </w:r>
    </w:p>
    <w:p w14:paraId="47F54120" w14:textId="698B7D26" w:rsidR="002130D7" w:rsidRPr="0064435F" w:rsidRDefault="002130D7" w:rsidP="00E96AB7">
      <w:pPr>
        <w:rPr>
          <w:rFonts w:ascii="Times New Roman" w:hAnsi="Times New Roman"/>
          <w:lang w:val="en-US" w:eastAsia="en-US"/>
        </w:rPr>
      </w:pPr>
    </w:p>
    <w:p w14:paraId="274D1B9C" w14:textId="4D32D591" w:rsidR="00A2499D" w:rsidRPr="0064435F" w:rsidRDefault="00AE3409" w:rsidP="00AF1C02">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According to this simulation, </w:t>
      </w:r>
      <w:r w:rsidR="00A2499D" w:rsidRPr="0064435F">
        <w:rPr>
          <w:rFonts w:ascii="Times New Roman" w:hAnsi="Times New Roman"/>
          <w:sz w:val="24"/>
          <w:szCs w:val="24"/>
          <w:lang w:val="en-US"/>
        </w:rPr>
        <w:t>21,914,643.94</w:t>
      </w:r>
      <w:r w:rsidRPr="0064435F">
        <w:rPr>
          <w:rFonts w:ascii="Times New Roman" w:hAnsi="Times New Roman"/>
          <w:sz w:val="24"/>
          <w:szCs w:val="24"/>
          <w:lang w:val="en-US"/>
        </w:rPr>
        <w:t xml:space="preserve"> km </w:t>
      </w:r>
      <w:proofErr w:type="gramStart"/>
      <w:r w:rsidRPr="0064435F">
        <w:rPr>
          <w:rFonts w:ascii="Times New Roman" w:hAnsi="Times New Roman"/>
          <w:sz w:val="24"/>
          <w:szCs w:val="24"/>
          <w:lang w:val="en-US"/>
        </w:rPr>
        <w:t>are travelled</w:t>
      </w:r>
      <w:proofErr w:type="gramEnd"/>
      <w:r w:rsidRPr="0064435F">
        <w:rPr>
          <w:rFonts w:ascii="Times New Roman" w:hAnsi="Times New Roman"/>
          <w:sz w:val="24"/>
          <w:szCs w:val="24"/>
          <w:lang w:val="en-US"/>
        </w:rPr>
        <w:t xml:space="preserve"> </w:t>
      </w:r>
      <w:r w:rsidR="00DF5066" w:rsidRPr="0064435F">
        <w:rPr>
          <w:rFonts w:ascii="Times New Roman" w:hAnsi="Times New Roman"/>
          <w:sz w:val="24"/>
          <w:szCs w:val="24"/>
          <w:lang w:val="en-US"/>
        </w:rPr>
        <w:t>every day</w:t>
      </w:r>
      <w:r w:rsidRPr="0064435F">
        <w:rPr>
          <w:rFonts w:ascii="Times New Roman" w:hAnsi="Times New Roman"/>
          <w:sz w:val="24"/>
          <w:szCs w:val="24"/>
          <w:lang w:val="en-US"/>
        </w:rPr>
        <w:t xml:space="preserve"> in Brussels. It is 7.2% less than reported by </w:t>
      </w:r>
      <w:r w:rsidR="00891810" w:rsidRPr="0064435F">
        <w:rPr>
          <w:rFonts w:ascii="Times New Roman" w:hAnsi="Times New Roman"/>
          <w:sz w:val="24"/>
          <w:szCs w:val="24"/>
          <w:lang w:val="en-US"/>
        </w:rPr>
        <w:fldChar w:fldCharType="begin"/>
      </w:r>
      <w:r w:rsidR="00891810" w:rsidRPr="0064435F">
        <w:rPr>
          <w:rFonts w:ascii="Times New Roman" w:hAnsi="Times New Roman"/>
          <w:sz w:val="24"/>
          <w:szCs w:val="24"/>
          <w:lang w:val="en-US"/>
        </w:rPr>
        <w:instrText xml:space="preserve"> ADDIN ZOTERO_ITEM CSL_CITATION {"citationID":"zmTzE42p","properties":{"formattedCitation":"(Kwanten, 2017)","plainCitation":"(Kwanten, 2017)","noteIndex":0},"citationItems":[{"id":664,"uris":["http://zotero.org/users/8331578/items/ZQ9NCGZ2"],"uri":["http://zotero.org/users/8331578/items/ZQ9NCGZ2"],"itemData":{"id":664,"type":"report","language":"fr","page":"37","publisher":"Service public fédéral Mobilité et Transports","source":"Zotero","title":"Kilomètres parcourus par les véhicules belges en 2017","author":[{"family":"Kwanten","given":"Marc"}],"issued":{"date-parts":[["2017"]]}}}],"schema":"https://github.com/citation-style-language/schema/raw/master/csl-citation.json"} </w:instrText>
      </w:r>
      <w:r w:rsidR="00891810" w:rsidRPr="0064435F">
        <w:rPr>
          <w:rFonts w:ascii="Times New Roman" w:hAnsi="Times New Roman"/>
          <w:sz w:val="24"/>
          <w:szCs w:val="24"/>
          <w:lang w:val="en-US"/>
        </w:rPr>
        <w:fldChar w:fldCharType="separate"/>
      </w:r>
      <w:r w:rsidR="00891810" w:rsidRPr="0064435F">
        <w:rPr>
          <w:rFonts w:ascii="Times New Roman" w:hAnsi="Times New Roman"/>
          <w:sz w:val="24"/>
        </w:rPr>
        <w:t>(Kwanten, 2017)</w:t>
      </w:r>
      <w:r w:rsidR="00891810"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It confirms that the number of trips (total and average per person) </w:t>
      </w:r>
      <w:proofErr w:type="gramStart"/>
      <w:r w:rsidRPr="0064435F">
        <w:rPr>
          <w:rFonts w:ascii="Times New Roman" w:hAnsi="Times New Roman"/>
          <w:sz w:val="24"/>
          <w:szCs w:val="24"/>
          <w:lang w:val="en-US"/>
        </w:rPr>
        <w:t>is underestimated</w:t>
      </w:r>
      <w:proofErr w:type="gramEnd"/>
      <w:r w:rsidRPr="0064435F">
        <w:rPr>
          <w:rFonts w:ascii="Times New Roman" w:hAnsi="Times New Roman"/>
          <w:sz w:val="24"/>
          <w:szCs w:val="24"/>
          <w:lang w:val="en-US"/>
        </w:rPr>
        <w:t xml:space="preserve"> by this simulation.</w:t>
      </w:r>
    </w:p>
    <w:p w14:paraId="326C2DBE" w14:textId="7B23AC89" w:rsidR="00E96AB7" w:rsidRPr="0064435F" w:rsidRDefault="00E96AB7" w:rsidP="00E96AB7">
      <w:pPr>
        <w:rPr>
          <w:rFonts w:ascii="Times New Roman" w:hAnsi="Times New Roman"/>
          <w:lang w:val="en-US" w:eastAsia="en-US"/>
        </w:rPr>
      </w:pPr>
    </w:p>
    <w:p w14:paraId="229F04CC" w14:textId="77777777" w:rsidR="00E96AB7" w:rsidRPr="0064435F" w:rsidRDefault="00E96AB7" w:rsidP="00E96AB7">
      <w:pPr>
        <w:rPr>
          <w:rFonts w:ascii="Times New Roman" w:hAnsi="Times New Roman"/>
          <w:lang w:val="en-US" w:eastAsia="en-US"/>
        </w:rPr>
      </w:pPr>
    </w:p>
    <w:p w14:paraId="3C821AFC" w14:textId="5D7DA12B" w:rsidR="00D30F47" w:rsidRDefault="00C16F63" w:rsidP="00D30F47">
      <w:pPr>
        <w:pStyle w:val="Heading3"/>
        <w:rPr>
          <w:rFonts w:ascii="Times New Roman" w:hAnsi="Times New Roman"/>
          <w:lang w:val="en-US"/>
        </w:rPr>
      </w:pPr>
      <w:bookmarkStart w:id="42" w:name="_Toc80021507"/>
      <w:r w:rsidRPr="0064435F">
        <w:rPr>
          <w:rFonts w:ascii="Times New Roman" w:hAnsi="Times New Roman"/>
          <w:lang w:val="en-US"/>
        </w:rPr>
        <w:t>aTaxis’ f</w:t>
      </w:r>
      <w:r w:rsidR="0060649A" w:rsidRPr="0064435F">
        <w:rPr>
          <w:rFonts w:ascii="Times New Roman" w:hAnsi="Times New Roman"/>
          <w:lang w:val="en-US"/>
        </w:rPr>
        <w:t>leet si</w:t>
      </w:r>
      <w:r w:rsidRPr="0064435F">
        <w:rPr>
          <w:rFonts w:ascii="Times New Roman" w:hAnsi="Times New Roman"/>
          <w:lang w:val="en-US"/>
        </w:rPr>
        <w:t>mulation</w:t>
      </w:r>
      <w:bookmarkEnd w:id="42"/>
    </w:p>
    <w:p w14:paraId="379CDABE" w14:textId="77777777" w:rsidR="00665BAA" w:rsidRPr="00665BAA" w:rsidRDefault="00665BAA" w:rsidP="00665BAA">
      <w:pPr>
        <w:rPr>
          <w:lang w:val="en-US" w:eastAsia="en-US"/>
        </w:rPr>
      </w:pPr>
    </w:p>
    <w:p w14:paraId="35235656" w14:textId="178088FC" w:rsidR="00D30F47" w:rsidRDefault="00D30F47" w:rsidP="00D30F47">
      <w:pPr>
        <w:pStyle w:val="Heading4"/>
        <w:numPr>
          <w:ilvl w:val="0"/>
          <w:numId w:val="33"/>
        </w:numPr>
        <w:rPr>
          <w:rFonts w:ascii="Times New Roman" w:hAnsi="Times New Roman"/>
          <w:lang w:val="en-US"/>
        </w:rPr>
      </w:pPr>
      <w:r w:rsidRPr="0064435F">
        <w:rPr>
          <w:rFonts w:ascii="Times New Roman" w:hAnsi="Times New Roman"/>
          <w:lang w:val="en-US"/>
        </w:rPr>
        <w:t>Impacts of the authorization of empty rides</w:t>
      </w:r>
    </w:p>
    <w:p w14:paraId="3913FCD8" w14:textId="77777777" w:rsidR="00665BAA" w:rsidRPr="00665BAA" w:rsidRDefault="00665BAA" w:rsidP="00665BAA">
      <w:pPr>
        <w:rPr>
          <w:lang w:val="en-US" w:eastAsia="en-US"/>
        </w:rPr>
      </w:pPr>
    </w:p>
    <w:p w14:paraId="28896EE7" w14:textId="3BE9E66A" w:rsidR="00D30F47" w:rsidRPr="0064435F" w:rsidRDefault="00D30F47" w:rsidP="00AF1C02">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results of the simulations in the territory of Ganshoren </w:t>
      </w:r>
      <w:proofErr w:type="gramStart"/>
      <w:r w:rsidRPr="0064435F">
        <w:rPr>
          <w:rFonts w:ascii="Times New Roman" w:hAnsi="Times New Roman"/>
          <w:sz w:val="24"/>
          <w:szCs w:val="24"/>
          <w:lang w:val="en-US"/>
        </w:rPr>
        <w:t>are depicted</w:t>
      </w:r>
      <w:proofErr w:type="gramEnd"/>
      <w:r w:rsidRPr="0064435F">
        <w:rPr>
          <w:rFonts w:ascii="Times New Roman" w:hAnsi="Times New Roman"/>
          <w:sz w:val="24"/>
          <w:szCs w:val="24"/>
          <w:lang w:val="en-US"/>
        </w:rPr>
        <w:t xml:space="preserve"> in the Table </w:t>
      </w:r>
      <w:r w:rsidR="00AA3769" w:rsidRPr="0064435F">
        <w:rPr>
          <w:rFonts w:ascii="Times New Roman" w:hAnsi="Times New Roman"/>
          <w:sz w:val="24"/>
          <w:szCs w:val="24"/>
          <w:lang w:val="en-US"/>
        </w:rPr>
        <w:t>1</w:t>
      </w:r>
      <w:r w:rsidRPr="0064435F">
        <w:rPr>
          <w:rFonts w:ascii="Times New Roman" w:hAnsi="Times New Roman"/>
          <w:sz w:val="24"/>
          <w:szCs w:val="24"/>
          <w:lang w:val="en-US"/>
        </w:rPr>
        <w:t xml:space="preserve">. Allowing empty rides reduces the number of aTaxis by 74.12% and the number of charging stations by 19.68% while increasing the total travelled kilometer by </w:t>
      </w:r>
      <w:r w:rsidR="00C60FBD" w:rsidRPr="0064435F">
        <w:rPr>
          <w:rFonts w:ascii="Times New Roman" w:hAnsi="Times New Roman"/>
          <w:sz w:val="24"/>
          <w:szCs w:val="24"/>
          <w:lang w:val="en-US"/>
        </w:rPr>
        <w:t xml:space="preserve">40.34%. Empty rides allow aTaxis to do </w:t>
      </w:r>
      <w:proofErr w:type="gramStart"/>
      <w:r w:rsidR="00C60FBD" w:rsidRPr="0064435F">
        <w:rPr>
          <w:rFonts w:ascii="Times New Roman" w:hAnsi="Times New Roman"/>
          <w:sz w:val="24"/>
          <w:szCs w:val="24"/>
          <w:lang w:val="en-US"/>
        </w:rPr>
        <w:t>much</w:t>
      </w:r>
      <w:proofErr w:type="gramEnd"/>
      <w:r w:rsidR="00C60FBD" w:rsidRPr="0064435F">
        <w:rPr>
          <w:rFonts w:ascii="Times New Roman" w:hAnsi="Times New Roman"/>
          <w:sz w:val="24"/>
          <w:szCs w:val="24"/>
          <w:lang w:val="en-US"/>
        </w:rPr>
        <w:t xml:space="preserve"> more trip on average (12.68 V.S. 3.29). </w:t>
      </w:r>
    </w:p>
    <w:p w14:paraId="0BF57989" w14:textId="6344271A" w:rsidR="00C60FBD" w:rsidRPr="0064435F" w:rsidRDefault="00C60FBD" w:rsidP="00AF1C02">
      <w:pPr>
        <w:spacing w:line="360" w:lineRule="auto"/>
        <w:jc w:val="both"/>
        <w:rPr>
          <w:rFonts w:ascii="Times New Roman" w:hAnsi="Times New Roman"/>
          <w:sz w:val="24"/>
          <w:szCs w:val="24"/>
          <w:lang w:val="en-US"/>
        </w:rPr>
      </w:pPr>
    </w:p>
    <w:p w14:paraId="489D0256" w14:textId="26402CBC" w:rsidR="00C60FBD" w:rsidRPr="0064435F" w:rsidRDefault="00C60FBD" w:rsidP="00AF1C02">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charging time </w:t>
      </w:r>
      <w:proofErr w:type="gramStart"/>
      <w:r w:rsidRPr="0064435F">
        <w:rPr>
          <w:rFonts w:ascii="Times New Roman" w:hAnsi="Times New Roman"/>
          <w:sz w:val="24"/>
          <w:szCs w:val="24"/>
          <w:lang w:val="en-US"/>
        </w:rPr>
        <w:t>is reduced</w:t>
      </w:r>
      <w:proofErr w:type="gramEnd"/>
      <w:r w:rsidRPr="0064435F">
        <w:rPr>
          <w:rFonts w:ascii="Times New Roman" w:hAnsi="Times New Roman"/>
          <w:sz w:val="24"/>
          <w:szCs w:val="24"/>
          <w:lang w:val="en-US"/>
        </w:rPr>
        <w:t xml:space="preserve"> because taxis are more often working</w:t>
      </w:r>
      <w:r w:rsidR="000E01D1" w:rsidRPr="0064435F">
        <w:rPr>
          <w:rFonts w:ascii="Times New Roman" w:hAnsi="Times New Roman"/>
          <w:sz w:val="24"/>
          <w:szCs w:val="24"/>
          <w:lang w:val="en-US"/>
        </w:rPr>
        <w:t xml:space="preserve"> or doing an empty ride</w:t>
      </w:r>
      <w:r w:rsidRPr="0064435F">
        <w:rPr>
          <w:rFonts w:ascii="Times New Roman" w:hAnsi="Times New Roman"/>
          <w:sz w:val="24"/>
          <w:szCs w:val="24"/>
          <w:lang w:val="en-US"/>
        </w:rPr>
        <w:t xml:space="preserve"> as s</w:t>
      </w:r>
      <w:r w:rsidR="000E01D1" w:rsidRPr="0064435F">
        <w:rPr>
          <w:rFonts w:ascii="Times New Roman" w:hAnsi="Times New Roman"/>
          <w:sz w:val="24"/>
          <w:szCs w:val="24"/>
          <w:lang w:val="en-US"/>
        </w:rPr>
        <w:t>een when comparing</w:t>
      </w:r>
      <w:r w:rsidRPr="0064435F">
        <w:rPr>
          <w:rFonts w:ascii="Times New Roman" w:hAnsi="Times New Roman"/>
          <w:sz w:val="24"/>
          <w:szCs w:val="24"/>
          <w:lang w:val="en-US"/>
        </w:rPr>
        <w:t xml:space="preserve"> Figure</w:t>
      </w:r>
      <w:r w:rsidR="000E01D1" w:rsidRPr="0064435F">
        <w:rPr>
          <w:rFonts w:ascii="Times New Roman" w:hAnsi="Times New Roman"/>
          <w:sz w:val="24"/>
          <w:szCs w:val="24"/>
          <w:lang w:val="en-US"/>
        </w:rPr>
        <w:t>s</w:t>
      </w:r>
      <w:r w:rsidRPr="0064435F">
        <w:rPr>
          <w:rFonts w:ascii="Times New Roman" w:hAnsi="Times New Roman"/>
          <w:sz w:val="24"/>
          <w:szCs w:val="24"/>
          <w:lang w:val="en-US"/>
        </w:rPr>
        <w:t xml:space="preserve"> </w:t>
      </w:r>
      <w:r w:rsidR="00AA3769" w:rsidRPr="0064435F">
        <w:rPr>
          <w:rFonts w:ascii="Times New Roman" w:hAnsi="Times New Roman"/>
          <w:sz w:val="24"/>
          <w:szCs w:val="24"/>
          <w:lang w:val="en-US"/>
        </w:rPr>
        <w:t>12</w:t>
      </w:r>
      <w:r w:rsidR="000E01D1" w:rsidRPr="0064435F">
        <w:rPr>
          <w:rFonts w:ascii="Times New Roman" w:hAnsi="Times New Roman"/>
          <w:sz w:val="24"/>
          <w:szCs w:val="24"/>
          <w:lang w:val="en-US"/>
        </w:rPr>
        <w:t xml:space="preserve"> and </w:t>
      </w:r>
      <w:r w:rsidR="00AA3769" w:rsidRPr="0064435F">
        <w:rPr>
          <w:rFonts w:ascii="Times New Roman" w:hAnsi="Times New Roman"/>
          <w:sz w:val="24"/>
          <w:szCs w:val="24"/>
          <w:lang w:val="en-US"/>
        </w:rPr>
        <w:t>13</w:t>
      </w:r>
      <w:r w:rsidRPr="0064435F">
        <w:rPr>
          <w:rFonts w:ascii="Times New Roman" w:hAnsi="Times New Roman"/>
          <w:sz w:val="24"/>
          <w:szCs w:val="24"/>
          <w:lang w:val="en-US"/>
        </w:rPr>
        <w:t xml:space="preserve">. In the simulation forbidden empty rides, the aTaxis charge even if it is not “really” needed simply because they </w:t>
      </w:r>
      <w:r w:rsidR="00C511E7" w:rsidRPr="0064435F">
        <w:rPr>
          <w:rFonts w:ascii="Times New Roman" w:hAnsi="Times New Roman"/>
          <w:sz w:val="24"/>
          <w:szCs w:val="24"/>
          <w:lang w:val="en-US"/>
        </w:rPr>
        <w:t>can not do any</w:t>
      </w:r>
      <w:r w:rsidRPr="0064435F">
        <w:rPr>
          <w:rFonts w:ascii="Times New Roman" w:hAnsi="Times New Roman"/>
          <w:sz w:val="24"/>
          <w:szCs w:val="24"/>
          <w:lang w:val="en-US"/>
        </w:rPr>
        <w:t xml:space="preserve">thing else. </w:t>
      </w:r>
      <w:r w:rsidR="00C511E7" w:rsidRPr="0064435F">
        <w:rPr>
          <w:rFonts w:ascii="Times New Roman" w:hAnsi="Times New Roman"/>
          <w:sz w:val="24"/>
          <w:szCs w:val="24"/>
          <w:lang w:val="en-US"/>
        </w:rPr>
        <w:t>Therefore,</w:t>
      </w:r>
      <w:r w:rsidRPr="0064435F">
        <w:rPr>
          <w:rFonts w:ascii="Times New Roman" w:hAnsi="Times New Roman"/>
          <w:sz w:val="24"/>
          <w:szCs w:val="24"/>
          <w:lang w:val="en-US"/>
        </w:rPr>
        <w:t xml:space="preserve"> they charge themselves to be sure not to have to decline a request because of a too low battery level.</w:t>
      </w:r>
      <w:r w:rsidR="000E01D1" w:rsidRPr="0064435F">
        <w:rPr>
          <w:rFonts w:ascii="Times New Roman" w:hAnsi="Times New Roman"/>
          <w:sz w:val="24"/>
          <w:szCs w:val="24"/>
          <w:lang w:val="en-US"/>
        </w:rPr>
        <w:t xml:space="preserve"> Figure </w:t>
      </w:r>
      <w:r w:rsidR="00AA3769" w:rsidRPr="0064435F">
        <w:rPr>
          <w:rFonts w:ascii="Times New Roman" w:hAnsi="Times New Roman"/>
          <w:sz w:val="24"/>
          <w:szCs w:val="24"/>
          <w:lang w:val="en-US"/>
        </w:rPr>
        <w:t>13</w:t>
      </w:r>
      <w:r w:rsidR="000E01D1" w:rsidRPr="0064435F">
        <w:rPr>
          <w:rFonts w:ascii="Times New Roman" w:hAnsi="Times New Roman"/>
          <w:sz w:val="24"/>
          <w:szCs w:val="24"/>
          <w:lang w:val="en-US"/>
        </w:rPr>
        <w:t xml:space="preserve"> also demonstrates that the use of aTaxis a more efficient with empty rides. </w:t>
      </w:r>
      <w:r w:rsidR="000E01D1" w:rsidRPr="0064435F">
        <w:rPr>
          <w:rFonts w:ascii="Times New Roman" w:hAnsi="Times New Roman"/>
          <w:sz w:val="24"/>
          <w:szCs w:val="24"/>
          <w:lang w:val="en-US"/>
        </w:rPr>
        <w:lastRenderedPageBreak/>
        <w:t xml:space="preserve">There are indeed far less free aTaxis through the </w:t>
      </w:r>
      <w:proofErr w:type="gramStart"/>
      <w:r w:rsidR="000E01D1" w:rsidRPr="0064435F">
        <w:rPr>
          <w:rFonts w:ascii="Times New Roman" w:hAnsi="Times New Roman"/>
          <w:sz w:val="24"/>
          <w:szCs w:val="24"/>
          <w:lang w:val="en-US"/>
        </w:rPr>
        <w:t>whole day</w:t>
      </w:r>
      <w:proofErr w:type="gramEnd"/>
      <w:r w:rsidR="000E01D1" w:rsidRPr="0064435F">
        <w:rPr>
          <w:rFonts w:ascii="Times New Roman" w:hAnsi="Times New Roman"/>
          <w:sz w:val="24"/>
          <w:szCs w:val="24"/>
          <w:lang w:val="en-US"/>
        </w:rPr>
        <w:t xml:space="preserve">. It is worth noting that a big part of the SAEVs </w:t>
      </w:r>
      <w:proofErr w:type="gramStart"/>
      <w:r w:rsidR="00DF5066" w:rsidRPr="0064435F">
        <w:rPr>
          <w:rFonts w:ascii="Times New Roman" w:hAnsi="Times New Roman"/>
          <w:sz w:val="24"/>
          <w:szCs w:val="24"/>
          <w:lang w:val="en-US"/>
        </w:rPr>
        <w:t>is</w:t>
      </w:r>
      <w:r w:rsidR="000E01D1" w:rsidRPr="0064435F">
        <w:rPr>
          <w:rFonts w:ascii="Times New Roman" w:hAnsi="Times New Roman"/>
          <w:sz w:val="24"/>
          <w:szCs w:val="24"/>
          <w:lang w:val="en-US"/>
        </w:rPr>
        <w:t xml:space="preserve"> booked</w:t>
      </w:r>
      <w:proofErr w:type="gramEnd"/>
      <w:r w:rsidR="000E01D1" w:rsidRPr="0064435F">
        <w:rPr>
          <w:rFonts w:ascii="Times New Roman" w:hAnsi="Times New Roman"/>
          <w:sz w:val="24"/>
          <w:szCs w:val="24"/>
          <w:lang w:val="en-US"/>
        </w:rPr>
        <w:t xml:space="preserve"> (either to fulfill a request or to reach a charging station) confirming the high number of traveled kilometers while empty.</w:t>
      </w:r>
    </w:p>
    <w:p w14:paraId="45EBA5A5" w14:textId="7C3E97A9" w:rsidR="00C60FBD" w:rsidRPr="0064435F" w:rsidRDefault="00C60FBD" w:rsidP="00AF1C02">
      <w:pPr>
        <w:spacing w:line="360" w:lineRule="auto"/>
        <w:jc w:val="both"/>
        <w:rPr>
          <w:rFonts w:ascii="Times New Roman" w:hAnsi="Times New Roman"/>
          <w:sz w:val="24"/>
          <w:szCs w:val="24"/>
          <w:lang w:val="en-US"/>
        </w:rPr>
      </w:pPr>
    </w:p>
    <w:p w14:paraId="084D1DBE" w14:textId="230C6045" w:rsidR="00C60FBD" w:rsidRPr="0064435F" w:rsidRDefault="00C60FBD" w:rsidP="00AF1C02">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quality of the service seems </w:t>
      </w:r>
      <w:proofErr w:type="gramStart"/>
      <w:r w:rsidRPr="0064435F">
        <w:rPr>
          <w:rFonts w:ascii="Times New Roman" w:hAnsi="Times New Roman"/>
          <w:sz w:val="24"/>
          <w:szCs w:val="24"/>
          <w:lang w:val="en-US"/>
        </w:rPr>
        <w:t>very good</w:t>
      </w:r>
      <w:proofErr w:type="gramEnd"/>
      <w:r w:rsidRPr="0064435F">
        <w:rPr>
          <w:rFonts w:ascii="Times New Roman" w:hAnsi="Times New Roman"/>
          <w:sz w:val="24"/>
          <w:szCs w:val="24"/>
          <w:lang w:val="en-US"/>
        </w:rPr>
        <w:t xml:space="preserve"> in both cases. A user indeed only </w:t>
      </w:r>
      <w:proofErr w:type="gramStart"/>
      <w:r w:rsidRPr="0064435F">
        <w:rPr>
          <w:rFonts w:ascii="Times New Roman" w:hAnsi="Times New Roman"/>
          <w:sz w:val="24"/>
          <w:szCs w:val="24"/>
          <w:lang w:val="en-US"/>
        </w:rPr>
        <w:t>has to</w:t>
      </w:r>
      <w:proofErr w:type="gramEnd"/>
      <w:r w:rsidRPr="0064435F">
        <w:rPr>
          <w:rFonts w:ascii="Times New Roman" w:hAnsi="Times New Roman"/>
          <w:sz w:val="24"/>
          <w:szCs w:val="24"/>
          <w:lang w:val="en-US"/>
        </w:rPr>
        <w:t xml:space="preserve"> wait 6 and 9 seconds in average before living with his aTaxi to his destination. Moreover, users have seldom to share their trips with strangers since the average number of passengers per trip is 1.08 in both cases.</w:t>
      </w:r>
    </w:p>
    <w:p w14:paraId="2CD5FEED" w14:textId="28A184FE" w:rsidR="003472A4" w:rsidRPr="0064435F" w:rsidRDefault="003472A4" w:rsidP="00AF1C02">
      <w:pPr>
        <w:spacing w:line="360" w:lineRule="auto"/>
        <w:jc w:val="both"/>
        <w:rPr>
          <w:rFonts w:ascii="Times New Roman" w:hAnsi="Times New Roman"/>
          <w:sz w:val="24"/>
          <w:szCs w:val="24"/>
          <w:lang w:val="en-US"/>
        </w:rPr>
      </w:pPr>
    </w:p>
    <w:p w14:paraId="5777D545" w14:textId="2F29067F" w:rsidR="003472A4" w:rsidRPr="0064435F" w:rsidRDefault="003472A4" w:rsidP="00AF1C02">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As expected, Figures </w:t>
      </w:r>
      <w:r w:rsidR="00AA3769" w:rsidRPr="0064435F">
        <w:rPr>
          <w:rFonts w:ascii="Times New Roman" w:hAnsi="Times New Roman"/>
          <w:sz w:val="24"/>
          <w:szCs w:val="24"/>
          <w:lang w:val="en-US"/>
        </w:rPr>
        <w:t>14</w:t>
      </w:r>
      <w:r w:rsidRPr="0064435F">
        <w:rPr>
          <w:rFonts w:ascii="Times New Roman" w:hAnsi="Times New Roman"/>
          <w:sz w:val="24"/>
          <w:szCs w:val="24"/>
          <w:lang w:val="en-US"/>
        </w:rPr>
        <w:t xml:space="preserve"> and </w:t>
      </w:r>
      <w:r w:rsidR="00AA3769" w:rsidRPr="0064435F">
        <w:rPr>
          <w:rFonts w:ascii="Times New Roman" w:hAnsi="Times New Roman"/>
          <w:sz w:val="24"/>
          <w:szCs w:val="24"/>
          <w:lang w:val="en-US"/>
        </w:rPr>
        <w:t>15</w:t>
      </w:r>
      <w:r w:rsidRPr="0064435F">
        <w:rPr>
          <w:rFonts w:ascii="Times New Roman" w:hAnsi="Times New Roman"/>
          <w:sz w:val="24"/>
          <w:szCs w:val="24"/>
          <w:lang w:val="en-US"/>
        </w:rPr>
        <w:t xml:space="preserve"> depict the inefficiency of forbidding empty rides. In the scenario with empty rides, the charging stations are </w:t>
      </w:r>
      <w:proofErr w:type="gramStart"/>
      <w:r w:rsidRPr="0064435F">
        <w:rPr>
          <w:rFonts w:ascii="Times New Roman" w:hAnsi="Times New Roman"/>
          <w:sz w:val="24"/>
          <w:szCs w:val="24"/>
          <w:lang w:val="en-US"/>
        </w:rPr>
        <w:t>nearly always</w:t>
      </w:r>
      <w:proofErr w:type="gramEnd"/>
      <w:r w:rsidRPr="0064435F">
        <w:rPr>
          <w:rFonts w:ascii="Times New Roman" w:hAnsi="Times New Roman"/>
          <w:sz w:val="24"/>
          <w:szCs w:val="24"/>
          <w:lang w:val="en-US"/>
        </w:rPr>
        <w:t xml:space="preserve"> busy. On the contrary, when forbidding empty rides, more new stations are created to fulfill the need of the aTaxis unable to move, resulting in </w:t>
      </w:r>
      <w:proofErr w:type="gramStart"/>
      <w:r w:rsidRPr="0064435F">
        <w:rPr>
          <w:rFonts w:ascii="Times New Roman" w:hAnsi="Times New Roman"/>
          <w:sz w:val="24"/>
          <w:szCs w:val="24"/>
          <w:lang w:val="en-US"/>
        </w:rPr>
        <w:t>a majority of</w:t>
      </w:r>
      <w:proofErr w:type="gramEnd"/>
      <w:r w:rsidRPr="0064435F">
        <w:rPr>
          <w:rFonts w:ascii="Times New Roman" w:hAnsi="Times New Roman"/>
          <w:sz w:val="24"/>
          <w:szCs w:val="24"/>
          <w:lang w:val="en-US"/>
        </w:rPr>
        <w:t xml:space="preserve"> free stations through the whole day.</w:t>
      </w:r>
    </w:p>
    <w:p w14:paraId="64733349" w14:textId="15957548" w:rsidR="00C60FBD" w:rsidRPr="0064435F" w:rsidRDefault="00C60FBD" w:rsidP="00AF1C02">
      <w:pPr>
        <w:spacing w:line="360" w:lineRule="auto"/>
        <w:jc w:val="both"/>
        <w:rPr>
          <w:rFonts w:ascii="Times New Roman" w:hAnsi="Times New Roman"/>
          <w:sz w:val="24"/>
          <w:szCs w:val="24"/>
          <w:lang w:val="en-US"/>
        </w:rPr>
      </w:pPr>
    </w:p>
    <w:p w14:paraId="74F197C3" w14:textId="79002C82" w:rsidR="00C60FBD" w:rsidRPr="0064435F" w:rsidRDefault="00C60FBD" w:rsidP="00AF1C02">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In both </w:t>
      </w:r>
      <w:r w:rsidR="00DF5066" w:rsidRPr="0064435F">
        <w:rPr>
          <w:rFonts w:ascii="Times New Roman" w:hAnsi="Times New Roman"/>
          <w:sz w:val="24"/>
          <w:szCs w:val="24"/>
          <w:lang w:val="en-US"/>
        </w:rPr>
        <w:t>cases</w:t>
      </w:r>
      <w:r w:rsidRPr="0064435F">
        <w:rPr>
          <w:rFonts w:ascii="Times New Roman" w:hAnsi="Times New Roman"/>
          <w:sz w:val="24"/>
          <w:szCs w:val="24"/>
          <w:lang w:val="en-US"/>
        </w:rPr>
        <w:t xml:space="preserve">, no cleaning stations have </w:t>
      </w:r>
      <w:proofErr w:type="gramStart"/>
      <w:r w:rsidRPr="0064435F">
        <w:rPr>
          <w:rFonts w:ascii="Times New Roman" w:hAnsi="Times New Roman"/>
          <w:sz w:val="24"/>
          <w:szCs w:val="24"/>
          <w:lang w:val="en-US"/>
        </w:rPr>
        <w:t>been created</w:t>
      </w:r>
      <w:proofErr w:type="gramEnd"/>
      <w:r w:rsidRPr="0064435F">
        <w:rPr>
          <w:rFonts w:ascii="Times New Roman" w:hAnsi="Times New Roman"/>
          <w:sz w:val="24"/>
          <w:szCs w:val="24"/>
          <w:lang w:val="en-US"/>
        </w:rPr>
        <w:t xml:space="preserve"> because no aTaxi has reach</w:t>
      </w:r>
      <w:r w:rsidR="003472A4" w:rsidRPr="0064435F">
        <w:rPr>
          <w:rFonts w:ascii="Times New Roman" w:hAnsi="Times New Roman"/>
          <w:sz w:val="24"/>
          <w:szCs w:val="24"/>
          <w:lang w:val="en-US"/>
        </w:rPr>
        <w:t>ed</w:t>
      </w:r>
      <w:r w:rsidRPr="0064435F">
        <w:rPr>
          <w:rFonts w:ascii="Times New Roman" w:hAnsi="Times New Roman"/>
          <w:sz w:val="24"/>
          <w:szCs w:val="24"/>
          <w:lang w:val="en-US"/>
        </w:rPr>
        <w:t xml:space="preserve"> forty trips during the simulation time (the equivalent of one day). Cleaning costs </w:t>
      </w:r>
      <w:r w:rsidR="00B448CF" w:rsidRPr="0064435F">
        <w:rPr>
          <w:rFonts w:ascii="Times New Roman" w:hAnsi="Times New Roman"/>
          <w:sz w:val="24"/>
          <w:szCs w:val="24"/>
          <w:lang w:val="en-US"/>
        </w:rPr>
        <w:t xml:space="preserve">will nevertheless </w:t>
      </w:r>
      <w:proofErr w:type="gramStart"/>
      <w:r w:rsidR="00B448CF" w:rsidRPr="0064435F">
        <w:rPr>
          <w:rFonts w:ascii="Times New Roman" w:hAnsi="Times New Roman"/>
          <w:sz w:val="24"/>
          <w:szCs w:val="24"/>
          <w:lang w:val="en-US"/>
        </w:rPr>
        <w:t>be considered</w:t>
      </w:r>
      <w:proofErr w:type="gramEnd"/>
      <w:r w:rsidR="00B448CF" w:rsidRPr="0064435F">
        <w:rPr>
          <w:rFonts w:ascii="Times New Roman" w:hAnsi="Times New Roman"/>
          <w:sz w:val="24"/>
          <w:szCs w:val="24"/>
          <w:lang w:val="en-US"/>
        </w:rPr>
        <w:t xml:space="preserve"> as explained in section </w:t>
      </w:r>
      <w:r w:rsidR="00DF5066" w:rsidRPr="0064435F">
        <w:rPr>
          <w:rFonts w:ascii="Times New Roman" w:hAnsi="Times New Roman"/>
          <w:sz w:val="24"/>
          <w:szCs w:val="24"/>
          <w:lang w:val="en-US"/>
        </w:rPr>
        <w:t>XII.</w:t>
      </w:r>
      <w:r w:rsidR="00B448CF" w:rsidRPr="0064435F">
        <w:rPr>
          <w:rFonts w:ascii="Times New Roman" w:hAnsi="Times New Roman"/>
          <w:sz w:val="24"/>
          <w:szCs w:val="24"/>
          <w:lang w:val="en-US"/>
        </w:rPr>
        <w:t xml:space="preserve"> Furthermore, t</w:t>
      </w:r>
      <w:r w:rsidRPr="0064435F">
        <w:rPr>
          <w:rFonts w:ascii="Times New Roman" w:hAnsi="Times New Roman"/>
          <w:sz w:val="24"/>
          <w:szCs w:val="24"/>
          <w:lang w:val="en-US"/>
        </w:rPr>
        <w:t>he financial impact</w:t>
      </w:r>
      <w:r w:rsidR="00B448CF" w:rsidRPr="0064435F">
        <w:rPr>
          <w:rFonts w:ascii="Times New Roman" w:hAnsi="Times New Roman"/>
          <w:sz w:val="24"/>
          <w:szCs w:val="24"/>
          <w:lang w:val="en-US"/>
        </w:rPr>
        <w:t>s</w:t>
      </w:r>
      <w:r w:rsidRPr="0064435F">
        <w:rPr>
          <w:rFonts w:ascii="Times New Roman" w:hAnsi="Times New Roman"/>
          <w:sz w:val="24"/>
          <w:szCs w:val="24"/>
          <w:lang w:val="en-US"/>
        </w:rPr>
        <w:t xml:space="preserve"> of allowing empty rides will </w:t>
      </w:r>
      <w:r w:rsidR="0022623B" w:rsidRPr="0064435F">
        <w:rPr>
          <w:rFonts w:ascii="Times New Roman" w:hAnsi="Times New Roman"/>
          <w:sz w:val="24"/>
          <w:szCs w:val="24"/>
          <w:lang w:val="en-US"/>
        </w:rPr>
        <w:t xml:space="preserve">also </w:t>
      </w:r>
      <w:proofErr w:type="gramStart"/>
      <w:r w:rsidRPr="0064435F">
        <w:rPr>
          <w:rFonts w:ascii="Times New Roman" w:hAnsi="Times New Roman"/>
          <w:sz w:val="24"/>
          <w:szCs w:val="24"/>
          <w:lang w:val="en-US"/>
        </w:rPr>
        <w:t>be discussed</w:t>
      </w:r>
      <w:proofErr w:type="gramEnd"/>
      <w:r w:rsidRPr="0064435F">
        <w:rPr>
          <w:rFonts w:ascii="Times New Roman" w:hAnsi="Times New Roman"/>
          <w:sz w:val="24"/>
          <w:szCs w:val="24"/>
          <w:lang w:val="en-US"/>
        </w:rPr>
        <w:t xml:space="preserve"> in th</w:t>
      </w:r>
      <w:r w:rsidR="0022623B" w:rsidRPr="0064435F">
        <w:rPr>
          <w:rFonts w:ascii="Times New Roman" w:hAnsi="Times New Roman"/>
          <w:sz w:val="24"/>
          <w:szCs w:val="24"/>
          <w:lang w:val="en-US"/>
        </w:rPr>
        <w:t>at</w:t>
      </w:r>
      <w:r w:rsidRPr="0064435F">
        <w:rPr>
          <w:rFonts w:ascii="Times New Roman" w:hAnsi="Times New Roman"/>
          <w:sz w:val="24"/>
          <w:szCs w:val="24"/>
          <w:lang w:val="en-US"/>
        </w:rPr>
        <w:t xml:space="preserve"> section</w:t>
      </w:r>
      <w:r w:rsidR="0022623B" w:rsidRPr="0064435F">
        <w:rPr>
          <w:rFonts w:ascii="Times New Roman" w:hAnsi="Times New Roman"/>
          <w:sz w:val="24"/>
          <w:szCs w:val="24"/>
          <w:lang w:val="en-US"/>
        </w:rPr>
        <w:t>.</w:t>
      </w:r>
    </w:p>
    <w:p w14:paraId="2FE0250E" w14:textId="77777777" w:rsidR="00D30F47" w:rsidRPr="0064435F" w:rsidRDefault="00D30F47" w:rsidP="00AF1C02">
      <w:pPr>
        <w:spacing w:line="360" w:lineRule="auto"/>
        <w:jc w:val="both"/>
        <w:rPr>
          <w:rFonts w:ascii="Times New Roman" w:hAnsi="Times New Roman"/>
          <w:sz w:val="24"/>
          <w:szCs w:val="24"/>
          <w:lang w:val="en-US"/>
        </w:rPr>
      </w:pPr>
    </w:p>
    <w:tbl>
      <w:tblPr>
        <w:tblStyle w:val="TableSimple2"/>
        <w:tblW w:w="5000" w:type="pct"/>
        <w:tblLook w:val="04A0" w:firstRow="1" w:lastRow="0" w:firstColumn="1" w:lastColumn="0" w:noHBand="0" w:noVBand="1"/>
      </w:tblPr>
      <w:tblGrid>
        <w:gridCol w:w="4344"/>
        <w:gridCol w:w="2248"/>
        <w:gridCol w:w="2480"/>
      </w:tblGrid>
      <w:tr w:rsidR="006838B3" w:rsidRPr="0064435F" w14:paraId="753883B7" w14:textId="77777777" w:rsidTr="00D30F47">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310" w:type="pct"/>
            <w:noWrap/>
            <w:hideMark/>
          </w:tcPr>
          <w:p w14:paraId="5DFF1465" w14:textId="77777777" w:rsidR="00D30F47" w:rsidRPr="0064435F" w:rsidRDefault="00D30F47" w:rsidP="00D30F47">
            <w:pPr>
              <w:rPr>
                <w:rFonts w:ascii="Times New Roman" w:hAnsi="Times New Roman"/>
                <w:szCs w:val="22"/>
                <w:lang w:val="en-US" w:eastAsia="fr-BE"/>
              </w:rPr>
            </w:pPr>
          </w:p>
        </w:tc>
        <w:tc>
          <w:tcPr>
            <w:tcW w:w="756" w:type="pct"/>
            <w:noWrap/>
            <w:hideMark/>
          </w:tcPr>
          <w:p w14:paraId="1DBE433B" w14:textId="5A7733B4" w:rsidR="006838B3" w:rsidRPr="0064435F" w:rsidRDefault="006838B3" w:rsidP="00D30F47">
            <w:pP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Cs w:val="22"/>
                <w:lang w:eastAsia="fr-BE"/>
              </w:rPr>
            </w:pPr>
            <w:r w:rsidRPr="0064435F">
              <w:rPr>
                <w:rFonts w:ascii="Times New Roman" w:hAnsi="Times New Roman"/>
                <w:color w:val="000000"/>
                <w:szCs w:val="22"/>
                <w:lang w:eastAsia="fr-BE"/>
              </w:rPr>
              <w:t xml:space="preserve">Ganshoren </w:t>
            </w:r>
            <w:r w:rsidRPr="00672561">
              <w:rPr>
                <w:rFonts w:ascii="Times New Roman" w:hAnsi="Times New Roman"/>
                <w:color w:val="000000"/>
                <w:szCs w:val="22"/>
                <w:lang w:val="en-US" w:eastAsia="fr-BE"/>
              </w:rPr>
              <w:t>with</w:t>
            </w:r>
            <w:r w:rsidRPr="0064435F">
              <w:rPr>
                <w:rFonts w:ascii="Times New Roman" w:hAnsi="Times New Roman"/>
                <w:color w:val="000000"/>
                <w:szCs w:val="22"/>
                <w:lang w:eastAsia="fr-BE"/>
              </w:rPr>
              <w:t xml:space="preserve"> </w:t>
            </w:r>
            <w:r w:rsidRPr="00672561">
              <w:rPr>
                <w:rFonts w:ascii="Times New Roman" w:hAnsi="Times New Roman"/>
                <w:color w:val="000000"/>
                <w:szCs w:val="22"/>
                <w:lang w:val="en-US" w:eastAsia="fr-BE"/>
              </w:rPr>
              <w:t>e</w:t>
            </w:r>
            <w:r w:rsidR="00D30F47" w:rsidRPr="00672561">
              <w:rPr>
                <w:rFonts w:ascii="Times New Roman" w:hAnsi="Times New Roman"/>
                <w:color w:val="000000"/>
                <w:szCs w:val="22"/>
                <w:lang w:val="en-US" w:eastAsia="fr-BE"/>
              </w:rPr>
              <w:t>mpty</w:t>
            </w:r>
            <w:r w:rsidR="00D30F47" w:rsidRPr="0064435F">
              <w:rPr>
                <w:rFonts w:ascii="Times New Roman" w:hAnsi="Times New Roman"/>
                <w:color w:val="000000"/>
                <w:szCs w:val="22"/>
                <w:lang w:eastAsia="fr-BE"/>
              </w:rPr>
              <w:t xml:space="preserve"> </w:t>
            </w:r>
            <w:r w:rsidRPr="0064435F">
              <w:rPr>
                <w:rFonts w:ascii="Times New Roman" w:hAnsi="Times New Roman"/>
                <w:color w:val="000000"/>
                <w:szCs w:val="22"/>
                <w:lang w:eastAsia="fr-BE"/>
              </w:rPr>
              <w:t>r</w:t>
            </w:r>
            <w:r w:rsidR="00D30F47" w:rsidRPr="0064435F">
              <w:rPr>
                <w:rFonts w:ascii="Times New Roman" w:hAnsi="Times New Roman"/>
                <w:color w:val="000000"/>
                <w:szCs w:val="22"/>
                <w:lang w:eastAsia="fr-BE"/>
              </w:rPr>
              <w:t>ides</w:t>
            </w:r>
          </w:p>
        </w:tc>
        <w:tc>
          <w:tcPr>
            <w:tcW w:w="934" w:type="pct"/>
            <w:noWrap/>
            <w:hideMark/>
          </w:tcPr>
          <w:p w14:paraId="2725EE6D" w14:textId="2AB3C82F" w:rsidR="00D30F47" w:rsidRPr="0064435F" w:rsidRDefault="006838B3" w:rsidP="00D30F47">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 xml:space="preserve">Ganshoren </w:t>
            </w:r>
            <w:r w:rsidRPr="00672561">
              <w:rPr>
                <w:rFonts w:ascii="Times New Roman" w:hAnsi="Times New Roman"/>
                <w:color w:val="000000"/>
                <w:szCs w:val="22"/>
                <w:lang w:val="en-US" w:eastAsia="fr-BE"/>
              </w:rPr>
              <w:t>without</w:t>
            </w:r>
            <w:r w:rsidRPr="0064435F">
              <w:rPr>
                <w:rFonts w:ascii="Times New Roman" w:hAnsi="Times New Roman"/>
                <w:color w:val="000000"/>
                <w:szCs w:val="22"/>
                <w:lang w:eastAsia="fr-BE"/>
              </w:rPr>
              <w:t xml:space="preserve"> </w:t>
            </w:r>
            <w:r w:rsidRPr="00672561">
              <w:rPr>
                <w:rFonts w:ascii="Times New Roman" w:hAnsi="Times New Roman"/>
                <w:color w:val="000000"/>
                <w:szCs w:val="22"/>
                <w:lang w:val="en-US" w:eastAsia="fr-BE"/>
              </w:rPr>
              <w:t>e</w:t>
            </w:r>
            <w:r w:rsidR="00D30F47" w:rsidRPr="00672561">
              <w:rPr>
                <w:rFonts w:ascii="Times New Roman" w:hAnsi="Times New Roman"/>
                <w:color w:val="000000"/>
                <w:szCs w:val="22"/>
                <w:lang w:val="en-US" w:eastAsia="fr-BE"/>
              </w:rPr>
              <w:t>mpty</w:t>
            </w:r>
            <w:r w:rsidR="00D30F47" w:rsidRPr="0064435F">
              <w:rPr>
                <w:rFonts w:ascii="Times New Roman" w:hAnsi="Times New Roman"/>
                <w:color w:val="000000"/>
                <w:szCs w:val="22"/>
                <w:lang w:eastAsia="fr-BE"/>
              </w:rPr>
              <w:t xml:space="preserve"> </w:t>
            </w:r>
            <w:r w:rsidRPr="0064435F">
              <w:rPr>
                <w:rFonts w:ascii="Times New Roman" w:hAnsi="Times New Roman"/>
                <w:color w:val="000000"/>
                <w:szCs w:val="22"/>
                <w:lang w:eastAsia="fr-BE"/>
              </w:rPr>
              <w:t>r</w:t>
            </w:r>
            <w:r w:rsidR="00D30F47" w:rsidRPr="0064435F">
              <w:rPr>
                <w:rFonts w:ascii="Times New Roman" w:hAnsi="Times New Roman"/>
                <w:color w:val="000000"/>
                <w:szCs w:val="22"/>
                <w:lang w:eastAsia="fr-BE"/>
              </w:rPr>
              <w:t>ides</w:t>
            </w:r>
          </w:p>
        </w:tc>
      </w:tr>
      <w:tr w:rsidR="006838B3" w:rsidRPr="0064435F" w14:paraId="5D68DB3C" w14:textId="77777777" w:rsidTr="00D30F47">
        <w:trPr>
          <w:trHeight w:val="290"/>
        </w:trPr>
        <w:tc>
          <w:tcPr>
            <w:cnfStyle w:val="001000000000" w:firstRow="0" w:lastRow="0" w:firstColumn="1" w:lastColumn="0" w:oddVBand="0" w:evenVBand="0" w:oddHBand="0" w:evenHBand="0" w:firstRowFirstColumn="0" w:firstRowLastColumn="0" w:lastRowFirstColumn="0" w:lastRowLastColumn="0"/>
            <w:tcW w:w="3310" w:type="pct"/>
            <w:noWrap/>
            <w:hideMark/>
          </w:tcPr>
          <w:p w14:paraId="1422058F" w14:textId="77777777" w:rsidR="00D30F47" w:rsidRPr="0064435F" w:rsidRDefault="00D30F47" w:rsidP="00D30F47">
            <w:pPr>
              <w:rPr>
                <w:rFonts w:ascii="Times New Roman" w:hAnsi="Times New Roman"/>
                <w:color w:val="000000"/>
                <w:szCs w:val="22"/>
                <w:lang w:eastAsia="fr-BE"/>
              </w:rPr>
            </w:pPr>
            <w:r w:rsidRPr="00672561">
              <w:rPr>
                <w:rFonts w:ascii="Times New Roman" w:hAnsi="Times New Roman"/>
                <w:color w:val="000000"/>
                <w:szCs w:val="22"/>
                <w:lang w:val="en-US" w:eastAsia="fr-BE"/>
              </w:rPr>
              <w:t>Number</w:t>
            </w:r>
            <w:r w:rsidRPr="0064435F">
              <w:rPr>
                <w:rFonts w:ascii="Times New Roman" w:hAnsi="Times New Roman"/>
                <w:color w:val="000000"/>
                <w:szCs w:val="22"/>
                <w:lang w:eastAsia="fr-BE"/>
              </w:rPr>
              <w:t xml:space="preserve"> of </w:t>
            </w:r>
            <w:r w:rsidRPr="00672561">
              <w:rPr>
                <w:rFonts w:ascii="Times New Roman" w:hAnsi="Times New Roman"/>
                <w:color w:val="000000"/>
                <w:szCs w:val="22"/>
                <w:lang w:val="en-US" w:eastAsia="fr-BE"/>
              </w:rPr>
              <w:t>aTaxis</w:t>
            </w:r>
          </w:p>
        </w:tc>
        <w:tc>
          <w:tcPr>
            <w:tcW w:w="756" w:type="pct"/>
            <w:noWrap/>
            <w:hideMark/>
          </w:tcPr>
          <w:p w14:paraId="783BFF03" w14:textId="0A2C3CF2" w:rsidR="00D30F47" w:rsidRPr="0064435F" w:rsidRDefault="00D30F47" w:rsidP="00D30F4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1,532</w:t>
            </w:r>
          </w:p>
        </w:tc>
        <w:tc>
          <w:tcPr>
            <w:tcW w:w="934" w:type="pct"/>
            <w:noWrap/>
            <w:hideMark/>
          </w:tcPr>
          <w:p w14:paraId="30B2FB8B" w14:textId="5E2ABD9E" w:rsidR="00D30F47" w:rsidRPr="0064435F" w:rsidRDefault="00D30F47" w:rsidP="00D30F4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5,920</w:t>
            </w:r>
          </w:p>
        </w:tc>
      </w:tr>
      <w:tr w:rsidR="006838B3" w:rsidRPr="0064435F" w14:paraId="40270D94" w14:textId="77777777" w:rsidTr="00D30F47">
        <w:trPr>
          <w:trHeight w:val="290"/>
        </w:trPr>
        <w:tc>
          <w:tcPr>
            <w:cnfStyle w:val="001000000000" w:firstRow="0" w:lastRow="0" w:firstColumn="1" w:lastColumn="0" w:oddVBand="0" w:evenVBand="0" w:oddHBand="0" w:evenHBand="0" w:firstRowFirstColumn="0" w:firstRowLastColumn="0" w:lastRowFirstColumn="0" w:lastRowLastColumn="0"/>
            <w:tcW w:w="3310" w:type="pct"/>
            <w:noWrap/>
            <w:hideMark/>
          </w:tcPr>
          <w:p w14:paraId="1AAF818A" w14:textId="77777777" w:rsidR="00D30F47" w:rsidRPr="0064435F" w:rsidRDefault="00D30F47" w:rsidP="00D30F47">
            <w:pPr>
              <w:rPr>
                <w:rFonts w:ascii="Times New Roman" w:hAnsi="Times New Roman"/>
                <w:color w:val="000000"/>
                <w:szCs w:val="22"/>
                <w:lang w:eastAsia="fr-BE"/>
              </w:rPr>
            </w:pPr>
            <w:r w:rsidRPr="00672561">
              <w:rPr>
                <w:rFonts w:ascii="Times New Roman" w:hAnsi="Times New Roman"/>
                <w:color w:val="000000"/>
                <w:szCs w:val="22"/>
                <w:lang w:val="en-US" w:eastAsia="fr-BE"/>
              </w:rPr>
              <w:t>Number</w:t>
            </w:r>
            <w:r w:rsidRPr="0064435F">
              <w:rPr>
                <w:rFonts w:ascii="Times New Roman" w:hAnsi="Times New Roman"/>
                <w:color w:val="000000"/>
                <w:szCs w:val="22"/>
                <w:lang w:eastAsia="fr-BE"/>
              </w:rPr>
              <w:t xml:space="preserve"> of </w:t>
            </w:r>
            <w:r w:rsidRPr="00672561">
              <w:rPr>
                <w:rFonts w:ascii="Times New Roman" w:hAnsi="Times New Roman"/>
                <w:color w:val="000000"/>
                <w:szCs w:val="22"/>
                <w:lang w:val="en-US" w:eastAsia="fr-BE"/>
              </w:rPr>
              <w:t>cleaning</w:t>
            </w:r>
            <w:r w:rsidRPr="0064435F">
              <w:rPr>
                <w:rFonts w:ascii="Times New Roman" w:hAnsi="Times New Roman"/>
                <w:color w:val="000000"/>
                <w:szCs w:val="22"/>
                <w:lang w:eastAsia="fr-BE"/>
              </w:rPr>
              <w:t xml:space="preserve"> stations</w:t>
            </w:r>
          </w:p>
        </w:tc>
        <w:tc>
          <w:tcPr>
            <w:tcW w:w="756" w:type="pct"/>
            <w:noWrap/>
            <w:hideMark/>
          </w:tcPr>
          <w:p w14:paraId="5A093E75" w14:textId="77777777" w:rsidR="00D30F47" w:rsidRPr="0064435F" w:rsidRDefault="00D30F47" w:rsidP="00D30F4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0</w:t>
            </w:r>
          </w:p>
        </w:tc>
        <w:tc>
          <w:tcPr>
            <w:tcW w:w="934" w:type="pct"/>
            <w:noWrap/>
            <w:hideMark/>
          </w:tcPr>
          <w:p w14:paraId="2FADF89B" w14:textId="77777777" w:rsidR="00D30F47" w:rsidRPr="0064435F" w:rsidRDefault="00D30F47" w:rsidP="00D30F4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0</w:t>
            </w:r>
          </w:p>
        </w:tc>
      </w:tr>
      <w:tr w:rsidR="006838B3" w:rsidRPr="0064435F" w14:paraId="5A7B652B" w14:textId="77777777" w:rsidTr="00D30F47">
        <w:trPr>
          <w:trHeight w:val="290"/>
        </w:trPr>
        <w:tc>
          <w:tcPr>
            <w:cnfStyle w:val="001000000000" w:firstRow="0" w:lastRow="0" w:firstColumn="1" w:lastColumn="0" w:oddVBand="0" w:evenVBand="0" w:oddHBand="0" w:evenHBand="0" w:firstRowFirstColumn="0" w:firstRowLastColumn="0" w:lastRowFirstColumn="0" w:lastRowLastColumn="0"/>
            <w:tcW w:w="3310" w:type="pct"/>
            <w:noWrap/>
            <w:hideMark/>
          </w:tcPr>
          <w:p w14:paraId="3540B43E" w14:textId="77777777" w:rsidR="00D30F47" w:rsidRPr="0064435F" w:rsidRDefault="00D30F47" w:rsidP="00D30F47">
            <w:pPr>
              <w:rPr>
                <w:rFonts w:ascii="Times New Roman" w:hAnsi="Times New Roman"/>
                <w:color w:val="000000"/>
                <w:szCs w:val="22"/>
                <w:lang w:eastAsia="fr-BE"/>
              </w:rPr>
            </w:pPr>
            <w:r w:rsidRPr="00672561">
              <w:rPr>
                <w:rFonts w:ascii="Times New Roman" w:hAnsi="Times New Roman"/>
                <w:color w:val="000000"/>
                <w:szCs w:val="22"/>
                <w:lang w:val="en-US" w:eastAsia="fr-BE"/>
              </w:rPr>
              <w:t>Number</w:t>
            </w:r>
            <w:r w:rsidRPr="0064435F">
              <w:rPr>
                <w:rFonts w:ascii="Times New Roman" w:hAnsi="Times New Roman"/>
                <w:color w:val="000000"/>
                <w:szCs w:val="22"/>
                <w:lang w:eastAsia="fr-BE"/>
              </w:rPr>
              <w:t xml:space="preserve"> of </w:t>
            </w:r>
            <w:r w:rsidRPr="00672561">
              <w:rPr>
                <w:rFonts w:ascii="Times New Roman" w:hAnsi="Times New Roman"/>
                <w:color w:val="000000"/>
                <w:szCs w:val="22"/>
                <w:lang w:val="en-US" w:eastAsia="fr-BE"/>
              </w:rPr>
              <w:t>charging</w:t>
            </w:r>
            <w:r w:rsidRPr="0064435F">
              <w:rPr>
                <w:rFonts w:ascii="Times New Roman" w:hAnsi="Times New Roman"/>
                <w:color w:val="000000"/>
                <w:szCs w:val="22"/>
                <w:lang w:eastAsia="fr-BE"/>
              </w:rPr>
              <w:t xml:space="preserve"> stations</w:t>
            </w:r>
          </w:p>
        </w:tc>
        <w:tc>
          <w:tcPr>
            <w:tcW w:w="756" w:type="pct"/>
            <w:noWrap/>
            <w:hideMark/>
          </w:tcPr>
          <w:p w14:paraId="0E4F8153" w14:textId="51366939" w:rsidR="00D30F47" w:rsidRPr="0064435F" w:rsidRDefault="00D30F47" w:rsidP="00D30F4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1,392</w:t>
            </w:r>
          </w:p>
        </w:tc>
        <w:tc>
          <w:tcPr>
            <w:tcW w:w="934" w:type="pct"/>
            <w:noWrap/>
            <w:hideMark/>
          </w:tcPr>
          <w:p w14:paraId="1B20F59E" w14:textId="1788E662" w:rsidR="00D30F47" w:rsidRPr="0064435F" w:rsidRDefault="00D30F47" w:rsidP="00D30F4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1,733</w:t>
            </w:r>
          </w:p>
        </w:tc>
      </w:tr>
      <w:tr w:rsidR="006838B3" w:rsidRPr="0064435F" w14:paraId="73155ACE" w14:textId="77777777" w:rsidTr="00D30F47">
        <w:trPr>
          <w:trHeight w:val="290"/>
        </w:trPr>
        <w:tc>
          <w:tcPr>
            <w:cnfStyle w:val="001000000000" w:firstRow="0" w:lastRow="0" w:firstColumn="1" w:lastColumn="0" w:oddVBand="0" w:evenVBand="0" w:oddHBand="0" w:evenHBand="0" w:firstRowFirstColumn="0" w:firstRowLastColumn="0" w:lastRowFirstColumn="0" w:lastRowLastColumn="0"/>
            <w:tcW w:w="3310" w:type="pct"/>
            <w:noWrap/>
            <w:hideMark/>
          </w:tcPr>
          <w:p w14:paraId="4AE51A5B" w14:textId="77777777" w:rsidR="00D30F47" w:rsidRPr="0064435F" w:rsidRDefault="00D30F47" w:rsidP="00D30F47">
            <w:pPr>
              <w:rPr>
                <w:rFonts w:ascii="Times New Roman" w:hAnsi="Times New Roman"/>
                <w:color w:val="000000"/>
                <w:szCs w:val="22"/>
                <w:lang w:val="en-US" w:eastAsia="fr-BE"/>
              </w:rPr>
            </w:pPr>
            <w:r w:rsidRPr="0064435F">
              <w:rPr>
                <w:rFonts w:ascii="Times New Roman" w:hAnsi="Times New Roman"/>
                <w:color w:val="000000"/>
                <w:szCs w:val="22"/>
                <w:lang w:val="en-US" w:eastAsia="fr-BE"/>
              </w:rPr>
              <w:t>Average number of travelled km per aTaxi when working</w:t>
            </w:r>
          </w:p>
        </w:tc>
        <w:tc>
          <w:tcPr>
            <w:tcW w:w="756" w:type="pct"/>
            <w:noWrap/>
            <w:hideMark/>
          </w:tcPr>
          <w:p w14:paraId="5230F8F0" w14:textId="05C0D19F" w:rsidR="00D30F47" w:rsidRPr="0064435F" w:rsidRDefault="00D30F47" w:rsidP="00D30F4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79.15</w:t>
            </w:r>
          </w:p>
        </w:tc>
        <w:tc>
          <w:tcPr>
            <w:tcW w:w="934" w:type="pct"/>
            <w:noWrap/>
            <w:hideMark/>
          </w:tcPr>
          <w:p w14:paraId="3BCAEDE6" w14:textId="2CC2A9A3" w:rsidR="00D30F47" w:rsidRPr="0064435F" w:rsidRDefault="00D30F47" w:rsidP="00D30F4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20.56</w:t>
            </w:r>
          </w:p>
        </w:tc>
      </w:tr>
      <w:tr w:rsidR="006838B3" w:rsidRPr="0064435F" w14:paraId="239CA530" w14:textId="77777777" w:rsidTr="00D30F47">
        <w:trPr>
          <w:trHeight w:val="290"/>
        </w:trPr>
        <w:tc>
          <w:tcPr>
            <w:cnfStyle w:val="001000000000" w:firstRow="0" w:lastRow="0" w:firstColumn="1" w:lastColumn="0" w:oddVBand="0" w:evenVBand="0" w:oddHBand="0" w:evenHBand="0" w:firstRowFirstColumn="0" w:firstRowLastColumn="0" w:lastRowFirstColumn="0" w:lastRowLastColumn="0"/>
            <w:tcW w:w="3310" w:type="pct"/>
            <w:noWrap/>
            <w:hideMark/>
          </w:tcPr>
          <w:p w14:paraId="15499144" w14:textId="2EC37741" w:rsidR="00D30F47" w:rsidRPr="0064435F" w:rsidRDefault="00D30F47" w:rsidP="00D30F47">
            <w:pPr>
              <w:rPr>
                <w:rFonts w:ascii="Times New Roman" w:hAnsi="Times New Roman"/>
                <w:color w:val="000000"/>
                <w:szCs w:val="22"/>
                <w:lang w:val="en-US" w:eastAsia="fr-BE"/>
              </w:rPr>
            </w:pPr>
            <w:r w:rsidRPr="0064435F">
              <w:rPr>
                <w:rFonts w:ascii="Times New Roman" w:hAnsi="Times New Roman"/>
                <w:color w:val="000000"/>
                <w:szCs w:val="22"/>
                <w:lang w:val="en-US" w:eastAsia="fr-BE"/>
              </w:rPr>
              <w:t>Average empty km per aTaxi</w:t>
            </w:r>
            <w:r w:rsidR="00C60FBD" w:rsidRPr="0064435F">
              <w:rPr>
                <w:rFonts w:ascii="Times New Roman" w:hAnsi="Times New Roman"/>
                <w:color w:val="000000"/>
                <w:szCs w:val="22"/>
                <w:lang w:val="en-US" w:eastAsia="fr-BE"/>
              </w:rPr>
              <w:t xml:space="preserve"> (km)</w:t>
            </w:r>
          </w:p>
        </w:tc>
        <w:tc>
          <w:tcPr>
            <w:tcW w:w="756" w:type="pct"/>
            <w:noWrap/>
            <w:hideMark/>
          </w:tcPr>
          <w:p w14:paraId="42569E11" w14:textId="6674117F" w:rsidR="00D30F47" w:rsidRPr="0064435F" w:rsidRDefault="00D30F47" w:rsidP="00D30F4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32.35</w:t>
            </w:r>
          </w:p>
        </w:tc>
        <w:tc>
          <w:tcPr>
            <w:tcW w:w="934" w:type="pct"/>
            <w:noWrap/>
            <w:hideMark/>
          </w:tcPr>
          <w:p w14:paraId="0FFACD24" w14:textId="77777777" w:rsidR="00D30F47" w:rsidRPr="0064435F" w:rsidRDefault="00D30F47" w:rsidP="00D30F4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0</w:t>
            </w:r>
          </w:p>
        </w:tc>
      </w:tr>
      <w:tr w:rsidR="006838B3" w:rsidRPr="0064435F" w14:paraId="4313B04E" w14:textId="77777777" w:rsidTr="00D30F47">
        <w:trPr>
          <w:trHeight w:val="290"/>
        </w:trPr>
        <w:tc>
          <w:tcPr>
            <w:cnfStyle w:val="001000000000" w:firstRow="0" w:lastRow="0" w:firstColumn="1" w:lastColumn="0" w:oddVBand="0" w:evenVBand="0" w:oddHBand="0" w:evenHBand="0" w:firstRowFirstColumn="0" w:firstRowLastColumn="0" w:lastRowFirstColumn="0" w:lastRowLastColumn="0"/>
            <w:tcW w:w="3310" w:type="pct"/>
            <w:noWrap/>
            <w:hideMark/>
          </w:tcPr>
          <w:p w14:paraId="4B79E460" w14:textId="135AD265" w:rsidR="00D30F47" w:rsidRPr="0064435F" w:rsidRDefault="00D30F47" w:rsidP="00D30F47">
            <w:pPr>
              <w:rPr>
                <w:rFonts w:ascii="Times New Roman" w:hAnsi="Times New Roman"/>
                <w:color w:val="000000"/>
                <w:szCs w:val="22"/>
                <w:lang w:eastAsia="fr-BE"/>
              </w:rPr>
            </w:pPr>
            <w:r w:rsidRPr="0064435F">
              <w:rPr>
                <w:rFonts w:ascii="Times New Roman" w:hAnsi="Times New Roman"/>
                <w:color w:val="000000"/>
                <w:szCs w:val="22"/>
                <w:lang w:eastAsia="fr-BE"/>
              </w:rPr>
              <w:t xml:space="preserve">Total </w:t>
            </w:r>
            <w:r w:rsidRPr="00672561">
              <w:rPr>
                <w:rFonts w:ascii="Times New Roman" w:hAnsi="Times New Roman"/>
                <w:color w:val="000000"/>
                <w:szCs w:val="22"/>
                <w:lang w:val="en-US" w:eastAsia="fr-BE"/>
              </w:rPr>
              <w:t>empty</w:t>
            </w:r>
            <w:r w:rsidRPr="0064435F">
              <w:rPr>
                <w:rFonts w:ascii="Times New Roman" w:hAnsi="Times New Roman"/>
                <w:color w:val="000000"/>
                <w:szCs w:val="22"/>
                <w:lang w:eastAsia="fr-BE"/>
              </w:rPr>
              <w:t xml:space="preserve"> km</w:t>
            </w:r>
            <w:r w:rsidR="00C60FBD" w:rsidRPr="0064435F">
              <w:rPr>
                <w:rFonts w:ascii="Times New Roman" w:hAnsi="Times New Roman"/>
                <w:color w:val="000000"/>
                <w:szCs w:val="22"/>
                <w:lang w:eastAsia="fr-BE"/>
              </w:rPr>
              <w:t xml:space="preserve"> (km)</w:t>
            </w:r>
          </w:p>
        </w:tc>
        <w:tc>
          <w:tcPr>
            <w:tcW w:w="756" w:type="pct"/>
            <w:noWrap/>
            <w:hideMark/>
          </w:tcPr>
          <w:p w14:paraId="1E3B0AB9" w14:textId="4E05A901" w:rsidR="00D30F47" w:rsidRPr="0064435F" w:rsidRDefault="00D30F47" w:rsidP="00D30F4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49,553.68</w:t>
            </w:r>
          </w:p>
        </w:tc>
        <w:tc>
          <w:tcPr>
            <w:tcW w:w="934" w:type="pct"/>
            <w:noWrap/>
            <w:hideMark/>
          </w:tcPr>
          <w:p w14:paraId="5A17187F" w14:textId="77777777" w:rsidR="00D30F47" w:rsidRPr="0064435F" w:rsidRDefault="00D30F47" w:rsidP="00D30F4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0</w:t>
            </w:r>
          </w:p>
        </w:tc>
      </w:tr>
      <w:tr w:rsidR="006838B3" w:rsidRPr="0064435F" w14:paraId="29C34DC3" w14:textId="77777777" w:rsidTr="00D30F47">
        <w:trPr>
          <w:trHeight w:val="290"/>
        </w:trPr>
        <w:tc>
          <w:tcPr>
            <w:cnfStyle w:val="001000000000" w:firstRow="0" w:lastRow="0" w:firstColumn="1" w:lastColumn="0" w:oddVBand="0" w:evenVBand="0" w:oddHBand="0" w:evenHBand="0" w:firstRowFirstColumn="0" w:firstRowLastColumn="0" w:lastRowFirstColumn="0" w:lastRowLastColumn="0"/>
            <w:tcW w:w="3310" w:type="pct"/>
            <w:noWrap/>
            <w:hideMark/>
          </w:tcPr>
          <w:p w14:paraId="655F76F3" w14:textId="00325574" w:rsidR="00D30F47" w:rsidRPr="0064435F" w:rsidRDefault="00D30F47" w:rsidP="00D30F47">
            <w:pPr>
              <w:rPr>
                <w:rFonts w:ascii="Times New Roman" w:hAnsi="Times New Roman"/>
                <w:color w:val="000000"/>
                <w:szCs w:val="22"/>
                <w:lang w:eastAsia="fr-BE"/>
              </w:rPr>
            </w:pPr>
            <w:r w:rsidRPr="0064435F">
              <w:rPr>
                <w:rFonts w:ascii="Times New Roman" w:hAnsi="Times New Roman"/>
                <w:color w:val="000000"/>
                <w:szCs w:val="22"/>
                <w:lang w:eastAsia="fr-BE"/>
              </w:rPr>
              <w:t xml:space="preserve">Total </w:t>
            </w:r>
            <w:r w:rsidRPr="00672561">
              <w:rPr>
                <w:rFonts w:ascii="Times New Roman" w:hAnsi="Times New Roman"/>
                <w:color w:val="000000"/>
                <w:szCs w:val="22"/>
                <w:lang w:val="en-US" w:eastAsia="fr-BE"/>
              </w:rPr>
              <w:t>travelled</w:t>
            </w:r>
            <w:r w:rsidRPr="0064435F">
              <w:rPr>
                <w:rFonts w:ascii="Times New Roman" w:hAnsi="Times New Roman"/>
                <w:color w:val="000000"/>
                <w:szCs w:val="22"/>
                <w:lang w:eastAsia="fr-BE"/>
              </w:rPr>
              <w:t xml:space="preserve"> km</w:t>
            </w:r>
            <w:r w:rsidR="00C60FBD" w:rsidRPr="0064435F">
              <w:rPr>
                <w:rFonts w:ascii="Times New Roman" w:hAnsi="Times New Roman"/>
                <w:color w:val="000000"/>
                <w:szCs w:val="22"/>
                <w:lang w:eastAsia="fr-BE"/>
              </w:rPr>
              <w:t xml:space="preserve"> (km)</w:t>
            </w:r>
          </w:p>
        </w:tc>
        <w:tc>
          <w:tcPr>
            <w:tcW w:w="756" w:type="pct"/>
            <w:noWrap/>
            <w:hideMark/>
          </w:tcPr>
          <w:p w14:paraId="1A634795" w14:textId="30F37DA7" w:rsidR="00D30F47" w:rsidRPr="0064435F" w:rsidRDefault="00D30F47" w:rsidP="00D30F4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170,811.48</w:t>
            </w:r>
          </w:p>
        </w:tc>
        <w:tc>
          <w:tcPr>
            <w:tcW w:w="934" w:type="pct"/>
            <w:noWrap/>
            <w:hideMark/>
          </w:tcPr>
          <w:p w14:paraId="6DBDE9E8" w14:textId="6D532D1B" w:rsidR="00D30F47" w:rsidRPr="0064435F" w:rsidRDefault="00D30F47" w:rsidP="00D30F4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121,715.20</w:t>
            </w:r>
          </w:p>
        </w:tc>
      </w:tr>
      <w:tr w:rsidR="006838B3" w:rsidRPr="0064435F" w14:paraId="54A35A9B" w14:textId="77777777" w:rsidTr="00D30F47">
        <w:trPr>
          <w:trHeight w:val="290"/>
        </w:trPr>
        <w:tc>
          <w:tcPr>
            <w:cnfStyle w:val="001000000000" w:firstRow="0" w:lastRow="0" w:firstColumn="1" w:lastColumn="0" w:oddVBand="0" w:evenVBand="0" w:oddHBand="0" w:evenHBand="0" w:firstRowFirstColumn="0" w:firstRowLastColumn="0" w:lastRowFirstColumn="0" w:lastRowLastColumn="0"/>
            <w:tcW w:w="3310" w:type="pct"/>
            <w:noWrap/>
            <w:hideMark/>
          </w:tcPr>
          <w:p w14:paraId="448AFBA5" w14:textId="64AFC392" w:rsidR="00D30F47" w:rsidRPr="0064435F" w:rsidRDefault="00D30F47" w:rsidP="00D30F47">
            <w:pPr>
              <w:rPr>
                <w:rFonts w:ascii="Times New Roman" w:hAnsi="Times New Roman"/>
                <w:color w:val="000000"/>
                <w:szCs w:val="22"/>
                <w:lang w:val="en-US" w:eastAsia="fr-BE"/>
              </w:rPr>
            </w:pPr>
            <w:r w:rsidRPr="0064435F">
              <w:rPr>
                <w:rFonts w:ascii="Times New Roman" w:hAnsi="Times New Roman"/>
                <w:color w:val="000000"/>
                <w:szCs w:val="22"/>
                <w:lang w:val="en-US" w:eastAsia="fr-BE"/>
              </w:rPr>
              <w:t xml:space="preserve">Average number of </w:t>
            </w:r>
            <w:r w:rsidR="00DF5066" w:rsidRPr="0064435F">
              <w:rPr>
                <w:rFonts w:ascii="Times New Roman" w:hAnsi="Times New Roman"/>
                <w:color w:val="000000"/>
                <w:szCs w:val="22"/>
                <w:lang w:val="en-US" w:eastAsia="fr-BE"/>
              </w:rPr>
              <w:t>trips</w:t>
            </w:r>
            <w:r w:rsidRPr="0064435F">
              <w:rPr>
                <w:rFonts w:ascii="Times New Roman" w:hAnsi="Times New Roman"/>
                <w:color w:val="000000"/>
                <w:szCs w:val="22"/>
                <w:lang w:val="en-US" w:eastAsia="fr-BE"/>
              </w:rPr>
              <w:t xml:space="preserve"> per aTaxi</w:t>
            </w:r>
          </w:p>
        </w:tc>
        <w:tc>
          <w:tcPr>
            <w:tcW w:w="756" w:type="pct"/>
            <w:noWrap/>
            <w:hideMark/>
          </w:tcPr>
          <w:p w14:paraId="22E4BF90" w14:textId="217665E9" w:rsidR="00D30F47" w:rsidRPr="0064435F" w:rsidRDefault="00D30F47" w:rsidP="00D30F4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12.68</w:t>
            </w:r>
          </w:p>
        </w:tc>
        <w:tc>
          <w:tcPr>
            <w:tcW w:w="934" w:type="pct"/>
            <w:noWrap/>
            <w:hideMark/>
          </w:tcPr>
          <w:p w14:paraId="3C95A9E4" w14:textId="4934D9C5" w:rsidR="00D30F47" w:rsidRPr="0064435F" w:rsidRDefault="00D30F47" w:rsidP="00D30F4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3.29</w:t>
            </w:r>
          </w:p>
        </w:tc>
      </w:tr>
      <w:tr w:rsidR="006838B3" w:rsidRPr="0064435F" w14:paraId="57D84722" w14:textId="77777777" w:rsidTr="00D30F47">
        <w:trPr>
          <w:trHeight w:val="290"/>
        </w:trPr>
        <w:tc>
          <w:tcPr>
            <w:cnfStyle w:val="001000000000" w:firstRow="0" w:lastRow="0" w:firstColumn="1" w:lastColumn="0" w:oddVBand="0" w:evenVBand="0" w:oddHBand="0" w:evenHBand="0" w:firstRowFirstColumn="0" w:firstRowLastColumn="0" w:lastRowFirstColumn="0" w:lastRowLastColumn="0"/>
            <w:tcW w:w="3310" w:type="pct"/>
            <w:noWrap/>
            <w:hideMark/>
          </w:tcPr>
          <w:p w14:paraId="19D7D0CA" w14:textId="0BD1BAAB" w:rsidR="00D30F47" w:rsidRPr="0064435F" w:rsidRDefault="00D30F47" w:rsidP="00D30F47">
            <w:pPr>
              <w:rPr>
                <w:rFonts w:ascii="Times New Roman" w:hAnsi="Times New Roman"/>
                <w:color w:val="000000"/>
                <w:szCs w:val="22"/>
                <w:lang w:eastAsia="fr-BE"/>
              </w:rPr>
            </w:pPr>
            <w:r w:rsidRPr="00672561">
              <w:rPr>
                <w:rFonts w:ascii="Times New Roman" w:hAnsi="Times New Roman"/>
                <w:color w:val="000000"/>
                <w:szCs w:val="22"/>
                <w:lang w:val="en-US" w:eastAsia="fr-BE"/>
              </w:rPr>
              <w:t>Average</w:t>
            </w:r>
            <w:r w:rsidRPr="0064435F">
              <w:rPr>
                <w:rFonts w:ascii="Times New Roman" w:hAnsi="Times New Roman"/>
                <w:color w:val="000000"/>
                <w:szCs w:val="22"/>
                <w:lang w:eastAsia="fr-BE"/>
              </w:rPr>
              <w:t xml:space="preserve"> charge time</w:t>
            </w:r>
            <w:r w:rsidR="00C60FBD" w:rsidRPr="0064435F">
              <w:rPr>
                <w:rFonts w:ascii="Times New Roman" w:hAnsi="Times New Roman"/>
                <w:color w:val="000000"/>
                <w:szCs w:val="22"/>
                <w:lang w:eastAsia="fr-BE"/>
              </w:rPr>
              <w:t xml:space="preserve"> (min)</w:t>
            </w:r>
          </w:p>
        </w:tc>
        <w:tc>
          <w:tcPr>
            <w:tcW w:w="756" w:type="pct"/>
            <w:noWrap/>
            <w:hideMark/>
          </w:tcPr>
          <w:p w14:paraId="07719F1E" w14:textId="6BD2FB47" w:rsidR="00D30F47" w:rsidRPr="0064435F" w:rsidRDefault="00D30F47" w:rsidP="00D30F4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7.01</w:t>
            </w:r>
          </w:p>
        </w:tc>
        <w:tc>
          <w:tcPr>
            <w:tcW w:w="934" w:type="pct"/>
            <w:noWrap/>
            <w:hideMark/>
          </w:tcPr>
          <w:p w14:paraId="2CF1EB2F" w14:textId="2B22D660" w:rsidR="00D30F47" w:rsidRPr="0064435F" w:rsidRDefault="00D30F47" w:rsidP="00D30F4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38.13</w:t>
            </w:r>
          </w:p>
        </w:tc>
      </w:tr>
      <w:tr w:rsidR="006838B3" w:rsidRPr="0064435F" w14:paraId="5A7B139A" w14:textId="77777777" w:rsidTr="00D30F47">
        <w:trPr>
          <w:trHeight w:val="290"/>
        </w:trPr>
        <w:tc>
          <w:tcPr>
            <w:cnfStyle w:val="001000000000" w:firstRow="0" w:lastRow="0" w:firstColumn="1" w:lastColumn="0" w:oddVBand="0" w:evenVBand="0" w:oddHBand="0" w:evenHBand="0" w:firstRowFirstColumn="0" w:firstRowLastColumn="0" w:lastRowFirstColumn="0" w:lastRowLastColumn="0"/>
            <w:tcW w:w="3310" w:type="pct"/>
            <w:noWrap/>
            <w:hideMark/>
          </w:tcPr>
          <w:p w14:paraId="1F2DD41F" w14:textId="50137152" w:rsidR="00D30F47" w:rsidRPr="0064435F" w:rsidRDefault="00D30F47" w:rsidP="00D30F47">
            <w:pPr>
              <w:rPr>
                <w:rFonts w:ascii="Times New Roman" w:hAnsi="Times New Roman"/>
                <w:color w:val="000000"/>
                <w:szCs w:val="22"/>
                <w:lang w:eastAsia="fr-BE"/>
              </w:rPr>
            </w:pPr>
            <w:r w:rsidRPr="0064435F">
              <w:rPr>
                <w:rFonts w:ascii="Times New Roman" w:hAnsi="Times New Roman"/>
                <w:color w:val="000000"/>
                <w:szCs w:val="22"/>
                <w:lang w:eastAsia="fr-BE"/>
              </w:rPr>
              <w:t>Total charge time</w:t>
            </w:r>
            <w:r w:rsidR="00C60FBD" w:rsidRPr="0064435F">
              <w:rPr>
                <w:rFonts w:ascii="Times New Roman" w:hAnsi="Times New Roman"/>
                <w:color w:val="000000"/>
                <w:szCs w:val="22"/>
                <w:lang w:eastAsia="fr-BE"/>
              </w:rPr>
              <w:t xml:space="preserve"> (min)</w:t>
            </w:r>
          </w:p>
        </w:tc>
        <w:tc>
          <w:tcPr>
            <w:tcW w:w="756" w:type="pct"/>
            <w:noWrap/>
            <w:hideMark/>
          </w:tcPr>
          <w:p w14:paraId="3C2F6AE6" w14:textId="035495AD" w:rsidR="00D30F47" w:rsidRPr="0064435F" w:rsidRDefault="00D30F47" w:rsidP="00D30F4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10,739</w:t>
            </w:r>
          </w:p>
        </w:tc>
        <w:tc>
          <w:tcPr>
            <w:tcW w:w="934" w:type="pct"/>
            <w:noWrap/>
            <w:hideMark/>
          </w:tcPr>
          <w:p w14:paraId="0224D7E5" w14:textId="7286E6B5" w:rsidR="00D30F47" w:rsidRPr="0064435F" w:rsidRDefault="00D30F47" w:rsidP="00D30F4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225,729</w:t>
            </w:r>
          </w:p>
        </w:tc>
      </w:tr>
      <w:tr w:rsidR="006838B3" w:rsidRPr="0064435F" w14:paraId="6EC08053" w14:textId="77777777" w:rsidTr="00D30F47">
        <w:trPr>
          <w:trHeight w:val="290"/>
        </w:trPr>
        <w:tc>
          <w:tcPr>
            <w:cnfStyle w:val="001000000000" w:firstRow="0" w:lastRow="0" w:firstColumn="1" w:lastColumn="0" w:oddVBand="0" w:evenVBand="0" w:oddHBand="0" w:evenHBand="0" w:firstRowFirstColumn="0" w:firstRowLastColumn="0" w:lastRowFirstColumn="0" w:lastRowLastColumn="0"/>
            <w:tcW w:w="3310" w:type="pct"/>
            <w:noWrap/>
            <w:hideMark/>
          </w:tcPr>
          <w:p w14:paraId="3EABE99E" w14:textId="59B04186" w:rsidR="00D30F47" w:rsidRPr="0064435F" w:rsidRDefault="00D30F47" w:rsidP="00D30F47">
            <w:pPr>
              <w:rPr>
                <w:rFonts w:ascii="Times New Roman" w:hAnsi="Times New Roman"/>
                <w:color w:val="000000"/>
                <w:szCs w:val="22"/>
                <w:lang w:val="en-US" w:eastAsia="fr-BE"/>
              </w:rPr>
            </w:pPr>
            <w:r w:rsidRPr="0064435F">
              <w:rPr>
                <w:rFonts w:ascii="Times New Roman" w:hAnsi="Times New Roman"/>
                <w:color w:val="000000"/>
                <w:szCs w:val="22"/>
                <w:lang w:val="en-US" w:eastAsia="fr-BE"/>
              </w:rPr>
              <w:t>Average waiting time per person</w:t>
            </w:r>
            <w:r w:rsidR="00C60FBD" w:rsidRPr="0064435F">
              <w:rPr>
                <w:rFonts w:ascii="Times New Roman" w:hAnsi="Times New Roman"/>
                <w:color w:val="000000"/>
                <w:szCs w:val="22"/>
                <w:lang w:val="en-US" w:eastAsia="fr-BE"/>
              </w:rPr>
              <w:t xml:space="preserve"> (min)</w:t>
            </w:r>
          </w:p>
        </w:tc>
        <w:tc>
          <w:tcPr>
            <w:tcW w:w="756" w:type="pct"/>
            <w:noWrap/>
            <w:hideMark/>
          </w:tcPr>
          <w:p w14:paraId="642E27BD" w14:textId="7CA93B4B" w:rsidR="00D30F47" w:rsidRPr="0064435F" w:rsidRDefault="00D30F47" w:rsidP="00D30F4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0.15</w:t>
            </w:r>
          </w:p>
        </w:tc>
        <w:tc>
          <w:tcPr>
            <w:tcW w:w="934" w:type="pct"/>
            <w:noWrap/>
            <w:hideMark/>
          </w:tcPr>
          <w:p w14:paraId="59B77997" w14:textId="070110D4" w:rsidR="00D30F47" w:rsidRPr="0064435F" w:rsidRDefault="00D30F47" w:rsidP="00D30F4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0.1</w:t>
            </w:r>
          </w:p>
        </w:tc>
      </w:tr>
      <w:tr w:rsidR="006838B3" w:rsidRPr="0064435F" w14:paraId="371AE0F0" w14:textId="77777777" w:rsidTr="00D30F47">
        <w:trPr>
          <w:trHeight w:val="290"/>
        </w:trPr>
        <w:tc>
          <w:tcPr>
            <w:cnfStyle w:val="001000000000" w:firstRow="0" w:lastRow="0" w:firstColumn="1" w:lastColumn="0" w:oddVBand="0" w:evenVBand="0" w:oddHBand="0" w:evenHBand="0" w:firstRowFirstColumn="0" w:firstRowLastColumn="0" w:lastRowFirstColumn="0" w:lastRowLastColumn="0"/>
            <w:tcW w:w="3310" w:type="pct"/>
            <w:noWrap/>
            <w:hideMark/>
          </w:tcPr>
          <w:p w14:paraId="6A07F4A0" w14:textId="6E0E6302" w:rsidR="00D30F47" w:rsidRPr="0064435F" w:rsidRDefault="00D30F47" w:rsidP="00D30F47">
            <w:pPr>
              <w:rPr>
                <w:rFonts w:ascii="Times New Roman" w:hAnsi="Times New Roman"/>
                <w:color w:val="000000"/>
                <w:szCs w:val="22"/>
                <w:lang w:val="en-US" w:eastAsia="fr-BE"/>
              </w:rPr>
            </w:pPr>
            <w:r w:rsidRPr="0064435F">
              <w:rPr>
                <w:rFonts w:ascii="Times New Roman" w:hAnsi="Times New Roman"/>
                <w:color w:val="000000"/>
                <w:szCs w:val="22"/>
                <w:lang w:val="en-US" w:eastAsia="fr-BE"/>
              </w:rPr>
              <w:t xml:space="preserve">Average number of </w:t>
            </w:r>
            <w:r w:rsidR="00DF5066" w:rsidRPr="0064435F">
              <w:rPr>
                <w:rFonts w:ascii="Times New Roman" w:hAnsi="Times New Roman"/>
                <w:color w:val="000000"/>
                <w:szCs w:val="22"/>
                <w:lang w:val="en-US" w:eastAsia="fr-BE"/>
              </w:rPr>
              <w:t>people</w:t>
            </w:r>
            <w:r w:rsidRPr="0064435F">
              <w:rPr>
                <w:rFonts w:ascii="Times New Roman" w:hAnsi="Times New Roman"/>
                <w:color w:val="000000"/>
                <w:szCs w:val="22"/>
                <w:lang w:val="en-US" w:eastAsia="fr-BE"/>
              </w:rPr>
              <w:t xml:space="preserve"> per trip</w:t>
            </w:r>
          </w:p>
        </w:tc>
        <w:tc>
          <w:tcPr>
            <w:tcW w:w="756" w:type="pct"/>
            <w:noWrap/>
            <w:hideMark/>
          </w:tcPr>
          <w:p w14:paraId="4E407D5C" w14:textId="3391904E" w:rsidR="00D30F47" w:rsidRPr="0064435F" w:rsidRDefault="00D30F47" w:rsidP="00D30F4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1.08</w:t>
            </w:r>
          </w:p>
        </w:tc>
        <w:tc>
          <w:tcPr>
            <w:tcW w:w="934" w:type="pct"/>
            <w:noWrap/>
            <w:hideMark/>
          </w:tcPr>
          <w:p w14:paraId="1B160718" w14:textId="4E4C6978" w:rsidR="00D30F47" w:rsidRPr="0064435F" w:rsidRDefault="00D30F47" w:rsidP="00D30F4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1.08</w:t>
            </w:r>
          </w:p>
        </w:tc>
      </w:tr>
      <w:tr w:rsidR="006838B3" w:rsidRPr="0064435F" w14:paraId="76C07AA2" w14:textId="77777777" w:rsidTr="00D30F47">
        <w:trPr>
          <w:trHeight w:val="290"/>
        </w:trPr>
        <w:tc>
          <w:tcPr>
            <w:cnfStyle w:val="001000000000" w:firstRow="0" w:lastRow="0" w:firstColumn="1" w:lastColumn="0" w:oddVBand="0" w:evenVBand="0" w:oddHBand="0" w:evenHBand="0" w:firstRowFirstColumn="0" w:firstRowLastColumn="0" w:lastRowFirstColumn="0" w:lastRowLastColumn="0"/>
            <w:tcW w:w="3310" w:type="pct"/>
            <w:noWrap/>
            <w:hideMark/>
          </w:tcPr>
          <w:p w14:paraId="1D341A07" w14:textId="1CF75AEF" w:rsidR="00D30F47" w:rsidRPr="0064435F" w:rsidRDefault="00D30F47" w:rsidP="00D30F47">
            <w:pPr>
              <w:rPr>
                <w:rFonts w:ascii="Times New Roman" w:hAnsi="Times New Roman"/>
                <w:color w:val="000000"/>
                <w:szCs w:val="22"/>
                <w:lang w:val="en-US" w:eastAsia="fr-BE"/>
              </w:rPr>
            </w:pPr>
            <w:r w:rsidRPr="0064435F">
              <w:rPr>
                <w:rFonts w:ascii="Times New Roman" w:hAnsi="Times New Roman"/>
                <w:color w:val="000000"/>
                <w:szCs w:val="22"/>
                <w:lang w:val="en-US" w:eastAsia="fr-BE"/>
              </w:rPr>
              <w:t>Average pers</w:t>
            </w:r>
            <w:r w:rsidR="00C60FBD" w:rsidRPr="0064435F">
              <w:rPr>
                <w:rFonts w:ascii="Times New Roman" w:hAnsi="Times New Roman"/>
                <w:color w:val="000000"/>
                <w:szCs w:val="22"/>
                <w:lang w:val="en-US" w:eastAsia="fr-BE"/>
              </w:rPr>
              <w:t>on-</w:t>
            </w:r>
            <w:r w:rsidRPr="0064435F">
              <w:rPr>
                <w:rFonts w:ascii="Times New Roman" w:hAnsi="Times New Roman"/>
                <w:color w:val="000000"/>
                <w:szCs w:val="22"/>
                <w:lang w:val="en-US" w:eastAsia="fr-BE"/>
              </w:rPr>
              <w:t>km per aTaxi</w:t>
            </w:r>
          </w:p>
        </w:tc>
        <w:tc>
          <w:tcPr>
            <w:tcW w:w="756" w:type="pct"/>
            <w:noWrap/>
            <w:hideMark/>
          </w:tcPr>
          <w:p w14:paraId="72D732EA" w14:textId="212B6999" w:rsidR="00D30F47" w:rsidRPr="0064435F" w:rsidRDefault="00D30F47" w:rsidP="00D30F4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90.73</w:t>
            </w:r>
          </w:p>
        </w:tc>
        <w:tc>
          <w:tcPr>
            <w:tcW w:w="934" w:type="pct"/>
            <w:noWrap/>
            <w:hideMark/>
          </w:tcPr>
          <w:p w14:paraId="44C939F0" w14:textId="3DD3AEAA" w:rsidR="00D30F47" w:rsidRPr="0064435F" w:rsidRDefault="00D30F47" w:rsidP="00D30F4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23.48</w:t>
            </w:r>
          </w:p>
        </w:tc>
      </w:tr>
      <w:tr w:rsidR="006838B3" w:rsidRPr="0064435F" w14:paraId="62DB7F1B" w14:textId="77777777" w:rsidTr="00D30F47">
        <w:trPr>
          <w:trHeight w:val="290"/>
        </w:trPr>
        <w:tc>
          <w:tcPr>
            <w:cnfStyle w:val="001000000000" w:firstRow="0" w:lastRow="0" w:firstColumn="1" w:lastColumn="0" w:oddVBand="0" w:evenVBand="0" w:oddHBand="0" w:evenHBand="0" w:firstRowFirstColumn="0" w:firstRowLastColumn="0" w:lastRowFirstColumn="0" w:lastRowLastColumn="0"/>
            <w:tcW w:w="3310" w:type="pct"/>
            <w:noWrap/>
            <w:hideMark/>
          </w:tcPr>
          <w:p w14:paraId="512D9FDF" w14:textId="034BD45B" w:rsidR="00D30F47" w:rsidRPr="0064435F" w:rsidRDefault="00D30F47" w:rsidP="00D30F47">
            <w:pPr>
              <w:rPr>
                <w:rFonts w:ascii="Times New Roman" w:hAnsi="Times New Roman"/>
                <w:color w:val="000000"/>
                <w:szCs w:val="22"/>
                <w:lang w:eastAsia="fr-BE"/>
              </w:rPr>
            </w:pPr>
            <w:r w:rsidRPr="0064435F">
              <w:rPr>
                <w:rFonts w:ascii="Times New Roman" w:hAnsi="Times New Roman"/>
                <w:color w:val="000000"/>
                <w:szCs w:val="22"/>
                <w:lang w:eastAsia="fr-BE"/>
              </w:rPr>
              <w:t xml:space="preserve">Total </w:t>
            </w:r>
            <w:r w:rsidRPr="00672561">
              <w:rPr>
                <w:rFonts w:ascii="Times New Roman" w:hAnsi="Times New Roman"/>
                <w:color w:val="000000"/>
                <w:szCs w:val="22"/>
                <w:lang w:val="en-US" w:eastAsia="fr-BE"/>
              </w:rPr>
              <w:t>pers</w:t>
            </w:r>
            <w:r w:rsidR="00C60FBD" w:rsidRPr="00672561">
              <w:rPr>
                <w:rFonts w:ascii="Times New Roman" w:hAnsi="Times New Roman"/>
                <w:color w:val="000000"/>
                <w:szCs w:val="22"/>
                <w:lang w:val="en-US" w:eastAsia="fr-BE"/>
              </w:rPr>
              <w:t>on</w:t>
            </w:r>
            <w:r w:rsidR="00C60FBD" w:rsidRPr="0064435F">
              <w:rPr>
                <w:rFonts w:ascii="Times New Roman" w:hAnsi="Times New Roman"/>
                <w:color w:val="000000"/>
                <w:szCs w:val="22"/>
                <w:lang w:eastAsia="fr-BE"/>
              </w:rPr>
              <w:t>-km</w:t>
            </w:r>
          </w:p>
        </w:tc>
        <w:tc>
          <w:tcPr>
            <w:tcW w:w="756" w:type="pct"/>
            <w:noWrap/>
            <w:hideMark/>
          </w:tcPr>
          <w:p w14:paraId="5E5B1423" w14:textId="05A7E89E" w:rsidR="00D30F47" w:rsidRPr="0064435F" w:rsidRDefault="00D30F47" w:rsidP="00D30F4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138,998.20</w:t>
            </w:r>
          </w:p>
        </w:tc>
        <w:tc>
          <w:tcPr>
            <w:tcW w:w="934" w:type="pct"/>
            <w:noWrap/>
            <w:hideMark/>
          </w:tcPr>
          <w:p w14:paraId="672072A8" w14:textId="6A5B36CF" w:rsidR="00D30F47" w:rsidRPr="0064435F" w:rsidRDefault="00D30F47" w:rsidP="00D30F4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138,998.20</w:t>
            </w:r>
          </w:p>
        </w:tc>
      </w:tr>
    </w:tbl>
    <w:p w14:paraId="4FC3C928" w14:textId="097158C5" w:rsidR="00E96AB7" w:rsidRPr="0064435F" w:rsidRDefault="00D30F47" w:rsidP="00D30F47">
      <w:pPr>
        <w:pStyle w:val="Caption"/>
        <w:rPr>
          <w:rFonts w:ascii="Times New Roman" w:hAnsi="Times New Roman"/>
          <w:lang w:val="en-US"/>
        </w:rPr>
      </w:pPr>
      <w:bookmarkStart w:id="43" w:name="_Toc80021546"/>
      <w:r w:rsidRPr="0064435F">
        <w:rPr>
          <w:rFonts w:ascii="Times New Roman" w:hAnsi="Times New Roman"/>
          <w:lang w:val="en-US"/>
        </w:rPr>
        <w:t xml:space="preserve">Table </w:t>
      </w:r>
      <w:r w:rsidRPr="0064435F">
        <w:rPr>
          <w:rFonts w:ascii="Times New Roman" w:hAnsi="Times New Roman"/>
        </w:rPr>
        <w:fldChar w:fldCharType="begin"/>
      </w:r>
      <w:r w:rsidRPr="0064435F">
        <w:rPr>
          <w:rFonts w:ascii="Times New Roman" w:hAnsi="Times New Roman"/>
          <w:lang w:val="en-US"/>
        </w:rPr>
        <w:instrText xml:space="preserve"> SEQ Table \* ARABIC </w:instrText>
      </w:r>
      <w:r w:rsidRPr="0064435F">
        <w:rPr>
          <w:rFonts w:ascii="Times New Roman" w:hAnsi="Times New Roman"/>
        </w:rPr>
        <w:fldChar w:fldCharType="separate"/>
      </w:r>
      <w:r w:rsidR="00E437A4" w:rsidRPr="0064435F">
        <w:rPr>
          <w:rFonts w:ascii="Times New Roman" w:hAnsi="Times New Roman"/>
          <w:noProof/>
          <w:lang w:val="en-US"/>
        </w:rPr>
        <w:t>1</w:t>
      </w:r>
      <w:r w:rsidRPr="0064435F">
        <w:rPr>
          <w:rFonts w:ascii="Times New Roman" w:hAnsi="Times New Roman"/>
        </w:rPr>
        <w:fldChar w:fldCharType="end"/>
      </w:r>
      <w:r w:rsidRPr="0064435F">
        <w:rPr>
          <w:rFonts w:ascii="Times New Roman" w:hAnsi="Times New Roman"/>
          <w:lang w:val="en-US"/>
        </w:rPr>
        <w:t xml:space="preserve"> Ganshoren Simulations Results</w:t>
      </w:r>
      <w:r w:rsidR="00413339" w:rsidRPr="0064435F">
        <w:rPr>
          <w:rFonts w:ascii="Times New Roman" w:hAnsi="Times New Roman"/>
          <w:lang w:val="en-US"/>
        </w:rPr>
        <w:t xml:space="preserve"> </w:t>
      </w:r>
      <w:proofErr w:type="gramStart"/>
      <w:r w:rsidR="00413339" w:rsidRPr="0064435F">
        <w:rPr>
          <w:rFonts w:ascii="Times New Roman" w:hAnsi="Times New Roman"/>
          <w:lang w:val="en-US"/>
        </w:rPr>
        <w:t>whole day</w:t>
      </w:r>
      <w:bookmarkEnd w:id="43"/>
      <w:proofErr w:type="gramEnd"/>
    </w:p>
    <w:p w14:paraId="76B44576" w14:textId="77777777" w:rsidR="007F614B" w:rsidRPr="0064435F" w:rsidRDefault="007F614B" w:rsidP="007F614B">
      <w:pPr>
        <w:keepNext/>
        <w:rPr>
          <w:rFonts w:ascii="Times New Roman" w:hAnsi="Times New Roman"/>
        </w:rPr>
      </w:pPr>
      <w:r w:rsidRPr="0064435F">
        <w:rPr>
          <w:rFonts w:ascii="Times New Roman" w:hAnsi="Times New Roman"/>
          <w:noProof/>
        </w:rPr>
        <w:lastRenderedPageBreak/>
        <w:drawing>
          <wp:inline distT="0" distB="0" distL="0" distR="0" wp14:anchorId="4552B447" wp14:editId="6F46BFA4">
            <wp:extent cx="5755342" cy="2836107"/>
            <wp:effectExtent l="0" t="0" r="17145" b="2540"/>
            <wp:docPr id="14" name="Chart 14">
              <a:extLst xmlns:a="http://schemas.openxmlformats.org/drawingml/2006/main">
                <a:ext uri="{FF2B5EF4-FFF2-40B4-BE49-F238E27FC236}">
                  <a16:creationId xmlns:a16="http://schemas.microsoft.com/office/drawing/2014/main" id="{7404740F-3126-47CE-9DED-E8D431E00A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0BB140B6" w14:textId="4F2F593C" w:rsidR="007F614B" w:rsidRDefault="007F614B" w:rsidP="007F614B">
      <w:pPr>
        <w:pStyle w:val="Caption"/>
        <w:rPr>
          <w:rFonts w:ascii="Times New Roman" w:hAnsi="Times New Roman"/>
          <w:lang w:val="en-US"/>
        </w:rPr>
      </w:pPr>
      <w:bookmarkStart w:id="44" w:name="_Toc80021536"/>
      <w:r w:rsidRPr="0064435F">
        <w:rPr>
          <w:rFonts w:ascii="Times New Roman" w:hAnsi="Times New Roman"/>
          <w:lang w:val="en-US"/>
        </w:rPr>
        <w:t xml:space="preserve">Figure </w:t>
      </w:r>
      <w:r w:rsidRPr="0064435F">
        <w:rPr>
          <w:rFonts w:ascii="Times New Roman" w:hAnsi="Times New Roman"/>
        </w:rPr>
        <w:fldChar w:fldCharType="begin"/>
      </w:r>
      <w:r w:rsidRPr="0064435F">
        <w:rPr>
          <w:rFonts w:ascii="Times New Roman" w:hAnsi="Times New Roman"/>
          <w:lang w:val="en-US"/>
        </w:rPr>
        <w:instrText xml:space="preserve"> SEQ Figure \* ARABIC </w:instrText>
      </w:r>
      <w:r w:rsidRPr="0064435F">
        <w:rPr>
          <w:rFonts w:ascii="Times New Roman" w:hAnsi="Times New Roman"/>
        </w:rPr>
        <w:fldChar w:fldCharType="separate"/>
      </w:r>
      <w:r w:rsidR="00AA3769" w:rsidRPr="0064435F">
        <w:rPr>
          <w:rFonts w:ascii="Times New Roman" w:hAnsi="Times New Roman"/>
          <w:noProof/>
          <w:lang w:val="en-US"/>
        </w:rPr>
        <w:t>12</w:t>
      </w:r>
      <w:r w:rsidRPr="0064435F">
        <w:rPr>
          <w:rFonts w:ascii="Times New Roman" w:hAnsi="Times New Roman"/>
        </w:rPr>
        <w:fldChar w:fldCharType="end"/>
      </w:r>
      <w:r w:rsidRPr="0064435F">
        <w:rPr>
          <w:rFonts w:ascii="Times New Roman" w:hAnsi="Times New Roman"/>
          <w:lang w:val="en-US"/>
        </w:rPr>
        <w:t xml:space="preserve"> aTaxis’ status through time of the day in the Ganshoren simulation without empty rides</w:t>
      </w:r>
      <w:r w:rsidR="00413339" w:rsidRPr="0064435F">
        <w:rPr>
          <w:rFonts w:ascii="Times New Roman" w:hAnsi="Times New Roman"/>
          <w:lang w:val="en-US"/>
        </w:rPr>
        <w:t xml:space="preserve"> </w:t>
      </w:r>
      <w:proofErr w:type="gramStart"/>
      <w:r w:rsidR="00413339" w:rsidRPr="0064435F">
        <w:rPr>
          <w:rFonts w:ascii="Times New Roman" w:hAnsi="Times New Roman"/>
          <w:lang w:val="en-US"/>
        </w:rPr>
        <w:t>whole day</w:t>
      </w:r>
      <w:bookmarkEnd w:id="44"/>
      <w:proofErr w:type="gramEnd"/>
    </w:p>
    <w:p w14:paraId="667F321B" w14:textId="77777777" w:rsidR="00096478" w:rsidRPr="00096478" w:rsidRDefault="00096478" w:rsidP="00096478">
      <w:pPr>
        <w:rPr>
          <w:lang w:val="en-US" w:eastAsia="en-US"/>
        </w:rPr>
      </w:pPr>
    </w:p>
    <w:p w14:paraId="7A621DD9" w14:textId="77777777" w:rsidR="000E01D1" w:rsidRPr="0064435F" w:rsidRDefault="000E01D1" w:rsidP="000E01D1">
      <w:pPr>
        <w:keepNext/>
        <w:rPr>
          <w:rFonts w:ascii="Times New Roman" w:hAnsi="Times New Roman"/>
        </w:rPr>
      </w:pPr>
      <w:r w:rsidRPr="0064435F">
        <w:rPr>
          <w:rFonts w:ascii="Times New Roman" w:hAnsi="Times New Roman"/>
          <w:noProof/>
        </w:rPr>
        <w:drawing>
          <wp:inline distT="0" distB="0" distL="0" distR="0" wp14:anchorId="7C28AF76" wp14:editId="1FD52D8F">
            <wp:extent cx="5760720" cy="3105048"/>
            <wp:effectExtent l="0" t="0" r="11430" b="635"/>
            <wp:docPr id="15" name="Chart 15">
              <a:extLst xmlns:a="http://schemas.openxmlformats.org/drawingml/2006/main">
                <a:ext uri="{FF2B5EF4-FFF2-40B4-BE49-F238E27FC236}">
                  <a16:creationId xmlns:a16="http://schemas.microsoft.com/office/drawing/2014/main" id="{0BA180FE-DAA2-4D9B-8E2A-1B806282AF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12D6C6A" w14:textId="481D4437" w:rsidR="000E01D1" w:rsidRDefault="000E01D1" w:rsidP="000E01D1">
      <w:pPr>
        <w:pStyle w:val="Caption"/>
        <w:rPr>
          <w:rFonts w:ascii="Times New Roman" w:hAnsi="Times New Roman"/>
          <w:lang w:val="en-US"/>
        </w:rPr>
      </w:pPr>
      <w:bookmarkStart w:id="45" w:name="_Toc80021537"/>
      <w:r w:rsidRPr="0064435F">
        <w:rPr>
          <w:rFonts w:ascii="Times New Roman" w:hAnsi="Times New Roman"/>
          <w:lang w:val="en-US"/>
        </w:rPr>
        <w:t xml:space="preserve">Figure </w:t>
      </w:r>
      <w:r w:rsidRPr="0064435F">
        <w:rPr>
          <w:rFonts w:ascii="Times New Roman" w:hAnsi="Times New Roman"/>
        </w:rPr>
        <w:fldChar w:fldCharType="begin"/>
      </w:r>
      <w:r w:rsidRPr="0064435F">
        <w:rPr>
          <w:rFonts w:ascii="Times New Roman" w:hAnsi="Times New Roman"/>
          <w:lang w:val="en-US"/>
        </w:rPr>
        <w:instrText xml:space="preserve"> SEQ Figure \* ARABIC </w:instrText>
      </w:r>
      <w:r w:rsidRPr="0064435F">
        <w:rPr>
          <w:rFonts w:ascii="Times New Roman" w:hAnsi="Times New Roman"/>
        </w:rPr>
        <w:fldChar w:fldCharType="separate"/>
      </w:r>
      <w:r w:rsidR="00AA3769" w:rsidRPr="0064435F">
        <w:rPr>
          <w:rFonts w:ascii="Times New Roman" w:hAnsi="Times New Roman"/>
          <w:noProof/>
          <w:lang w:val="en-US"/>
        </w:rPr>
        <w:t>13</w:t>
      </w:r>
      <w:r w:rsidRPr="0064435F">
        <w:rPr>
          <w:rFonts w:ascii="Times New Roman" w:hAnsi="Times New Roman"/>
        </w:rPr>
        <w:fldChar w:fldCharType="end"/>
      </w:r>
      <w:r w:rsidRPr="0064435F">
        <w:rPr>
          <w:rFonts w:ascii="Times New Roman" w:hAnsi="Times New Roman"/>
          <w:lang w:val="en-US"/>
        </w:rPr>
        <w:t xml:space="preserve"> aTaxis’ status through time of the day in the Ganshoren simulation with empty rides</w:t>
      </w:r>
      <w:r w:rsidR="00413339" w:rsidRPr="0064435F">
        <w:rPr>
          <w:rFonts w:ascii="Times New Roman" w:hAnsi="Times New Roman"/>
          <w:lang w:val="en-US"/>
        </w:rPr>
        <w:t xml:space="preserve"> </w:t>
      </w:r>
      <w:proofErr w:type="gramStart"/>
      <w:r w:rsidR="00413339" w:rsidRPr="0064435F">
        <w:rPr>
          <w:rFonts w:ascii="Times New Roman" w:hAnsi="Times New Roman"/>
          <w:lang w:val="en-US"/>
        </w:rPr>
        <w:t>whole day</w:t>
      </w:r>
      <w:bookmarkEnd w:id="45"/>
      <w:proofErr w:type="gramEnd"/>
    </w:p>
    <w:p w14:paraId="0A59BE5C" w14:textId="77777777" w:rsidR="00096478" w:rsidRPr="0064435F" w:rsidRDefault="00096478" w:rsidP="00096478">
      <w:pPr>
        <w:keepNext/>
        <w:rPr>
          <w:rFonts w:ascii="Times New Roman" w:hAnsi="Times New Roman"/>
        </w:rPr>
      </w:pPr>
      <w:r w:rsidRPr="0064435F">
        <w:rPr>
          <w:rFonts w:ascii="Times New Roman" w:hAnsi="Times New Roman"/>
          <w:noProof/>
        </w:rPr>
        <w:lastRenderedPageBreak/>
        <w:drawing>
          <wp:inline distT="0" distB="0" distL="0" distR="0" wp14:anchorId="06FAF755" wp14:editId="73F2D980">
            <wp:extent cx="5760720" cy="2630734"/>
            <wp:effectExtent l="0" t="0" r="11430" b="17780"/>
            <wp:docPr id="13" name="Chart 13">
              <a:extLst xmlns:a="http://schemas.openxmlformats.org/drawingml/2006/main">
                <a:ext uri="{FF2B5EF4-FFF2-40B4-BE49-F238E27FC236}">
                  <a16:creationId xmlns:a16="http://schemas.microsoft.com/office/drawing/2014/main" id="{196103AF-E039-42B8-95E0-D3B2985250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FE889CB" w14:textId="77777777" w:rsidR="00096478" w:rsidRPr="0064435F" w:rsidRDefault="00096478" w:rsidP="00096478">
      <w:pPr>
        <w:pStyle w:val="Caption"/>
        <w:rPr>
          <w:rFonts w:ascii="Times New Roman" w:hAnsi="Times New Roman"/>
          <w:lang w:val="en-US"/>
        </w:rPr>
      </w:pPr>
      <w:bookmarkStart w:id="46" w:name="_Toc80021538"/>
      <w:r w:rsidRPr="0064435F">
        <w:rPr>
          <w:rFonts w:ascii="Times New Roman" w:hAnsi="Times New Roman"/>
          <w:lang w:val="en-US"/>
        </w:rPr>
        <w:t xml:space="preserve">Figure </w:t>
      </w:r>
      <w:r w:rsidRPr="0064435F">
        <w:rPr>
          <w:rFonts w:ascii="Times New Roman" w:hAnsi="Times New Roman"/>
        </w:rPr>
        <w:fldChar w:fldCharType="begin"/>
      </w:r>
      <w:r w:rsidRPr="0064435F">
        <w:rPr>
          <w:rFonts w:ascii="Times New Roman" w:hAnsi="Times New Roman"/>
          <w:lang w:val="en-US"/>
        </w:rPr>
        <w:instrText xml:space="preserve"> SEQ Figure \* ARABIC </w:instrText>
      </w:r>
      <w:r w:rsidRPr="0064435F">
        <w:rPr>
          <w:rFonts w:ascii="Times New Roman" w:hAnsi="Times New Roman"/>
        </w:rPr>
        <w:fldChar w:fldCharType="separate"/>
      </w:r>
      <w:r w:rsidRPr="0064435F">
        <w:rPr>
          <w:rFonts w:ascii="Times New Roman" w:hAnsi="Times New Roman"/>
          <w:noProof/>
          <w:lang w:val="en-US"/>
        </w:rPr>
        <w:t>15</w:t>
      </w:r>
      <w:r w:rsidRPr="0064435F">
        <w:rPr>
          <w:rFonts w:ascii="Times New Roman" w:hAnsi="Times New Roman"/>
        </w:rPr>
        <w:fldChar w:fldCharType="end"/>
      </w:r>
      <w:r w:rsidRPr="0064435F">
        <w:rPr>
          <w:rFonts w:ascii="Times New Roman" w:hAnsi="Times New Roman"/>
          <w:lang w:val="en-US"/>
        </w:rPr>
        <w:t xml:space="preserve"> Charging stations' status through time of the day in the Ganshoren simulation without empty rides </w:t>
      </w:r>
      <w:proofErr w:type="gramStart"/>
      <w:r w:rsidRPr="0064435F">
        <w:rPr>
          <w:rFonts w:ascii="Times New Roman" w:hAnsi="Times New Roman"/>
          <w:lang w:val="en-US"/>
        </w:rPr>
        <w:t>whole day</w:t>
      </w:r>
      <w:bookmarkEnd w:id="46"/>
      <w:proofErr w:type="gramEnd"/>
    </w:p>
    <w:p w14:paraId="3A145853" w14:textId="2A0C4B21" w:rsidR="00D30F47" w:rsidRPr="0064435F" w:rsidRDefault="00D30F47" w:rsidP="007F614B">
      <w:pPr>
        <w:pStyle w:val="Caption"/>
        <w:rPr>
          <w:rFonts w:ascii="Times New Roman" w:hAnsi="Times New Roman"/>
          <w:lang w:val="en-US"/>
        </w:rPr>
      </w:pPr>
    </w:p>
    <w:p w14:paraId="41A21D26" w14:textId="77777777" w:rsidR="00876BA5" w:rsidRPr="0064435F" w:rsidRDefault="00876BA5" w:rsidP="00876BA5">
      <w:pPr>
        <w:keepNext/>
        <w:rPr>
          <w:rFonts w:ascii="Times New Roman" w:hAnsi="Times New Roman"/>
        </w:rPr>
      </w:pPr>
      <w:r w:rsidRPr="0064435F">
        <w:rPr>
          <w:rFonts w:ascii="Times New Roman" w:hAnsi="Times New Roman"/>
          <w:noProof/>
        </w:rPr>
        <w:drawing>
          <wp:inline distT="0" distB="0" distL="0" distR="0" wp14:anchorId="3147EB8E" wp14:editId="53CD3492">
            <wp:extent cx="5760720" cy="2762759"/>
            <wp:effectExtent l="0" t="0" r="11430" b="0"/>
            <wp:docPr id="7" name="Chart 7">
              <a:extLst xmlns:a="http://schemas.openxmlformats.org/drawingml/2006/main">
                <a:ext uri="{FF2B5EF4-FFF2-40B4-BE49-F238E27FC236}">
                  <a16:creationId xmlns:a16="http://schemas.microsoft.com/office/drawing/2014/main" id="{8EA2FA13-1781-400B-9AA3-601A869245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0E05754A" w14:textId="02669AD6" w:rsidR="00876BA5" w:rsidRDefault="002F340A" w:rsidP="002F340A">
      <w:pPr>
        <w:pStyle w:val="Caption"/>
        <w:rPr>
          <w:rFonts w:ascii="Times New Roman" w:hAnsi="Times New Roman"/>
          <w:lang w:val="en-US"/>
        </w:rPr>
      </w:pPr>
      <w:bookmarkStart w:id="47" w:name="_Toc80021539"/>
      <w:r w:rsidRPr="0064435F">
        <w:rPr>
          <w:rFonts w:ascii="Times New Roman" w:hAnsi="Times New Roman"/>
          <w:lang w:val="en-US"/>
        </w:rPr>
        <w:t xml:space="preserve">Figure </w:t>
      </w:r>
      <w:r w:rsidRPr="0064435F">
        <w:rPr>
          <w:rFonts w:ascii="Times New Roman" w:hAnsi="Times New Roman"/>
        </w:rPr>
        <w:fldChar w:fldCharType="begin"/>
      </w:r>
      <w:r w:rsidRPr="0064435F">
        <w:rPr>
          <w:rFonts w:ascii="Times New Roman" w:hAnsi="Times New Roman"/>
          <w:lang w:val="en-US"/>
        </w:rPr>
        <w:instrText xml:space="preserve"> SEQ Figure \* ARABIC </w:instrText>
      </w:r>
      <w:r w:rsidRPr="0064435F">
        <w:rPr>
          <w:rFonts w:ascii="Times New Roman" w:hAnsi="Times New Roman"/>
        </w:rPr>
        <w:fldChar w:fldCharType="separate"/>
      </w:r>
      <w:r w:rsidR="00AA3769" w:rsidRPr="0064435F">
        <w:rPr>
          <w:rFonts w:ascii="Times New Roman" w:hAnsi="Times New Roman"/>
          <w:noProof/>
          <w:lang w:val="en-US"/>
        </w:rPr>
        <w:t>14</w:t>
      </w:r>
      <w:r w:rsidRPr="0064435F">
        <w:rPr>
          <w:rFonts w:ascii="Times New Roman" w:hAnsi="Times New Roman"/>
        </w:rPr>
        <w:fldChar w:fldCharType="end"/>
      </w:r>
      <w:r w:rsidRPr="0064435F">
        <w:rPr>
          <w:rFonts w:ascii="Times New Roman" w:hAnsi="Times New Roman"/>
          <w:lang w:val="en-US"/>
        </w:rPr>
        <w:t xml:space="preserve"> Charging stations' </w:t>
      </w:r>
      <w:r w:rsidR="007F614B" w:rsidRPr="0064435F">
        <w:rPr>
          <w:rFonts w:ascii="Times New Roman" w:hAnsi="Times New Roman"/>
          <w:lang w:val="en-US"/>
        </w:rPr>
        <w:t>status</w:t>
      </w:r>
      <w:r w:rsidRPr="0064435F">
        <w:rPr>
          <w:rFonts w:ascii="Times New Roman" w:hAnsi="Times New Roman"/>
          <w:lang w:val="en-US"/>
        </w:rPr>
        <w:t xml:space="preserve"> through time of the day in the Ganshoren simulation with empty rides</w:t>
      </w:r>
      <w:r w:rsidR="00413339" w:rsidRPr="0064435F">
        <w:rPr>
          <w:rFonts w:ascii="Times New Roman" w:hAnsi="Times New Roman"/>
          <w:lang w:val="en-US"/>
        </w:rPr>
        <w:t xml:space="preserve"> </w:t>
      </w:r>
      <w:proofErr w:type="gramStart"/>
      <w:r w:rsidR="00413339" w:rsidRPr="0064435F">
        <w:rPr>
          <w:rFonts w:ascii="Times New Roman" w:hAnsi="Times New Roman"/>
          <w:lang w:val="en-US"/>
        </w:rPr>
        <w:t>whole day</w:t>
      </w:r>
      <w:bookmarkEnd w:id="47"/>
      <w:proofErr w:type="gramEnd"/>
    </w:p>
    <w:p w14:paraId="354EB665" w14:textId="77777777" w:rsidR="00096478" w:rsidRPr="00096478" w:rsidRDefault="00096478" w:rsidP="00096478">
      <w:pPr>
        <w:rPr>
          <w:lang w:val="en-US" w:eastAsia="en-US"/>
        </w:rPr>
      </w:pPr>
    </w:p>
    <w:p w14:paraId="51207496" w14:textId="4F7F5DF3" w:rsidR="000964BD" w:rsidRPr="0064435F" w:rsidRDefault="000964BD" w:rsidP="000964BD">
      <w:pPr>
        <w:pStyle w:val="Heading4"/>
        <w:rPr>
          <w:rFonts w:ascii="Times New Roman" w:hAnsi="Times New Roman"/>
        </w:rPr>
      </w:pPr>
      <w:r w:rsidRPr="00672561">
        <w:rPr>
          <w:rFonts w:ascii="Times New Roman" w:hAnsi="Times New Roman"/>
          <w:lang w:val="en-US"/>
        </w:rPr>
        <w:t>From</w:t>
      </w:r>
      <w:r w:rsidRPr="0064435F">
        <w:rPr>
          <w:rFonts w:ascii="Times New Roman" w:hAnsi="Times New Roman"/>
        </w:rPr>
        <w:t xml:space="preserve"> Ganshoren to Brussels</w:t>
      </w:r>
    </w:p>
    <w:p w14:paraId="6C7744AA" w14:textId="4CF7DB7C" w:rsidR="000964BD" w:rsidRPr="0064435F" w:rsidRDefault="000964BD" w:rsidP="006838B3">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able </w:t>
      </w:r>
      <w:r w:rsidR="00AA3769" w:rsidRPr="0064435F">
        <w:rPr>
          <w:rFonts w:ascii="Times New Roman" w:hAnsi="Times New Roman"/>
          <w:sz w:val="24"/>
          <w:szCs w:val="24"/>
          <w:lang w:val="en-US"/>
        </w:rPr>
        <w:t>2</w:t>
      </w:r>
      <w:r w:rsidRPr="0064435F">
        <w:rPr>
          <w:rFonts w:ascii="Times New Roman" w:hAnsi="Times New Roman"/>
          <w:sz w:val="24"/>
          <w:szCs w:val="24"/>
          <w:lang w:val="en-US"/>
        </w:rPr>
        <w:t xml:space="preserve"> </w:t>
      </w:r>
      <w:r w:rsidR="00672561" w:rsidRPr="0064435F">
        <w:rPr>
          <w:rFonts w:ascii="Times New Roman" w:hAnsi="Times New Roman"/>
          <w:sz w:val="24"/>
          <w:szCs w:val="24"/>
          <w:lang w:val="en-US"/>
        </w:rPr>
        <w:t>summarizes</w:t>
      </w:r>
      <w:r w:rsidRPr="0064435F">
        <w:rPr>
          <w:rFonts w:ascii="Times New Roman" w:hAnsi="Times New Roman"/>
          <w:sz w:val="24"/>
          <w:szCs w:val="24"/>
          <w:lang w:val="en-US"/>
        </w:rPr>
        <w:t xml:space="preserve"> results obtained at 7.03 a.m. (423 minutes after midnight) for Ganshoren and the whole territory of Brussels. The ratio represents the part of the results for Ganshoren at 7.03 a.m. from the results for the </w:t>
      </w:r>
      <w:proofErr w:type="gramStart"/>
      <w:r w:rsidRPr="0064435F">
        <w:rPr>
          <w:rFonts w:ascii="Times New Roman" w:hAnsi="Times New Roman"/>
          <w:sz w:val="24"/>
          <w:szCs w:val="24"/>
          <w:lang w:val="en-US"/>
        </w:rPr>
        <w:t>whole day</w:t>
      </w:r>
      <w:proofErr w:type="gramEnd"/>
      <w:r w:rsidRPr="0064435F">
        <w:rPr>
          <w:rFonts w:ascii="Times New Roman" w:hAnsi="Times New Roman"/>
          <w:sz w:val="24"/>
          <w:szCs w:val="24"/>
          <w:lang w:val="en-US"/>
        </w:rPr>
        <w:t xml:space="preserve">. Those are the ratios used to get Brussels results for the </w:t>
      </w:r>
      <w:proofErr w:type="gramStart"/>
      <w:r w:rsidRPr="0064435F">
        <w:rPr>
          <w:rFonts w:ascii="Times New Roman" w:hAnsi="Times New Roman"/>
          <w:sz w:val="24"/>
          <w:szCs w:val="24"/>
          <w:lang w:val="en-US"/>
        </w:rPr>
        <w:t>whole day</w:t>
      </w:r>
      <w:proofErr w:type="gramEnd"/>
      <w:r w:rsidR="00413339" w:rsidRPr="0064435F">
        <w:rPr>
          <w:rFonts w:ascii="Times New Roman" w:hAnsi="Times New Roman"/>
          <w:sz w:val="24"/>
          <w:szCs w:val="24"/>
          <w:lang w:val="en-US"/>
        </w:rPr>
        <w:t xml:space="preserve"> in Table </w:t>
      </w:r>
      <w:r w:rsidR="00AA3769" w:rsidRPr="0064435F">
        <w:rPr>
          <w:rFonts w:ascii="Times New Roman" w:hAnsi="Times New Roman"/>
          <w:sz w:val="24"/>
          <w:szCs w:val="24"/>
          <w:lang w:val="en-US"/>
        </w:rPr>
        <w:t>3</w:t>
      </w:r>
      <w:r w:rsidRPr="0064435F">
        <w:rPr>
          <w:rFonts w:ascii="Times New Roman" w:hAnsi="Times New Roman"/>
          <w:sz w:val="24"/>
          <w:szCs w:val="24"/>
          <w:lang w:val="en-US"/>
        </w:rPr>
        <w:t xml:space="preserve">. Note that those results do not allow empty rides. The results observe in </w:t>
      </w:r>
      <w:r w:rsidR="00C74FD6" w:rsidRPr="0064435F">
        <w:rPr>
          <w:rFonts w:ascii="Times New Roman" w:hAnsi="Times New Roman"/>
          <w:sz w:val="24"/>
          <w:szCs w:val="24"/>
          <w:lang w:val="en-US"/>
        </w:rPr>
        <w:t xml:space="preserve">the </w:t>
      </w:r>
      <w:r w:rsidRPr="0064435F">
        <w:rPr>
          <w:rFonts w:ascii="Times New Roman" w:hAnsi="Times New Roman"/>
          <w:sz w:val="24"/>
          <w:szCs w:val="24"/>
          <w:lang w:val="en-US"/>
        </w:rPr>
        <w:t xml:space="preserve">section </w:t>
      </w:r>
      <w:r w:rsidR="0022623B" w:rsidRPr="0064435F">
        <w:rPr>
          <w:rFonts w:ascii="Times New Roman" w:hAnsi="Times New Roman"/>
          <w:sz w:val="24"/>
          <w:szCs w:val="24"/>
          <w:lang w:val="en-US"/>
        </w:rPr>
        <w:t>XI.C.3.a</w:t>
      </w:r>
      <w:r w:rsidRPr="0064435F">
        <w:rPr>
          <w:rFonts w:ascii="Times New Roman" w:hAnsi="Times New Roman"/>
          <w:sz w:val="24"/>
          <w:szCs w:val="24"/>
          <w:lang w:val="en-US"/>
        </w:rPr>
        <w:t xml:space="preserve"> </w:t>
      </w:r>
      <w:proofErr w:type="gramStart"/>
      <w:r w:rsidRPr="0064435F">
        <w:rPr>
          <w:rFonts w:ascii="Times New Roman" w:hAnsi="Times New Roman"/>
          <w:sz w:val="24"/>
          <w:szCs w:val="24"/>
          <w:lang w:val="en-US"/>
        </w:rPr>
        <w:t>are thus appl</w:t>
      </w:r>
      <w:r w:rsidR="0022623B" w:rsidRPr="0064435F">
        <w:rPr>
          <w:rFonts w:ascii="Times New Roman" w:hAnsi="Times New Roman"/>
          <w:sz w:val="24"/>
          <w:szCs w:val="24"/>
          <w:lang w:val="en-US"/>
        </w:rPr>
        <w:t>ied</w:t>
      </w:r>
      <w:proofErr w:type="gramEnd"/>
      <w:r w:rsidRPr="0064435F">
        <w:rPr>
          <w:rFonts w:ascii="Times New Roman" w:hAnsi="Times New Roman"/>
          <w:sz w:val="24"/>
          <w:szCs w:val="24"/>
          <w:lang w:val="en-US"/>
        </w:rPr>
        <w:t xml:space="preserve"> to get the results for Brussels with empty rides. Using Ganshoren results as a proxy to get the results for the whole region of Brussels while it only represents </w:t>
      </w:r>
      <w:r w:rsidR="0022623B" w:rsidRPr="0064435F">
        <w:rPr>
          <w:rFonts w:ascii="Times New Roman" w:hAnsi="Times New Roman"/>
          <w:sz w:val="24"/>
          <w:szCs w:val="24"/>
          <w:lang w:val="en-US"/>
        </w:rPr>
        <w:t xml:space="preserve">1 </w:t>
      </w:r>
      <w:r w:rsidRPr="0064435F">
        <w:rPr>
          <w:rFonts w:ascii="Times New Roman" w:hAnsi="Times New Roman"/>
          <w:sz w:val="24"/>
          <w:szCs w:val="24"/>
          <w:lang w:val="en-US"/>
        </w:rPr>
        <w:t xml:space="preserve">% of the total number of trips can seem a big simplification. However, it is common in the literature to </w:t>
      </w:r>
      <w:r w:rsidR="00DC72FA" w:rsidRPr="0064435F">
        <w:rPr>
          <w:rFonts w:ascii="Times New Roman" w:hAnsi="Times New Roman"/>
          <w:sz w:val="24"/>
          <w:szCs w:val="24"/>
          <w:lang w:val="en-US"/>
        </w:rPr>
        <w:t xml:space="preserve">run the simulation on a so small part of the demand </w:t>
      </w:r>
      <w:r w:rsidR="00891810" w:rsidRPr="0064435F">
        <w:rPr>
          <w:rFonts w:ascii="Times New Roman" w:hAnsi="Times New Roman"/>
          <w:sz w:val="24"/>
          <w:szCs w:val="24"/>
          <w:lang w:val="en-US"/>
        </w:rPr>
        <w:fldChar w:fldCharType="begin"/>
      </w:r>
      <w:r w:rsidR="00891810" w:rsidRPr="0064435F">
        <w:rPr>
          <w:rFonts w:ascii="Times New Roman" w:hAnsi="Times New Roman"/>
          <w:sz w:val="24"/>
          <w:szCs w:val="24"/>
          <w:lang w:val="en-US"/>
        </w:rPr>
        <w:instrText xml:space="preserve"> ADDIN ZOTERO_ITEM CSL_CITATION {"citationID":"RAhw9Ler","properties":{"formattedCitation":"(Chen et al., 2016)","plainCitation":"(Chen et al., 2016)","dontUpdate":true,"noteIndex":0},"citationItems":[{"id":75,"uris":["http://zotero.org/users/8331578/items/B7LD37SD"],"uri":["http://zotero.org/users/8331578/items/B7LD37SD"],"itemData":{"id":75,"type":"article-journal","abstract":"There are natural synergies between shared autonomous vehicle (AV) fleets and electric vehicle (EV) technology, since fleets of AVs resolve the practical limitations of today’s non-autonomous EVs, including traveler range anxiety, access to charging infrastructure, and charging time management. Fleet-managed AVs relieve such concerns, managing range and charging activities based on real-time trip demand and established charging-station locations, as demonstrated in this paper. This work explores the management of a fleet of shared autonomous electric vehicles (SAEVs) in a regional, discrete-time, agent-based model. The simulation examines the operation of SAEVs under various vehicle range and charging infrastructure scenarios in a gridded city modeled roughly after the densities of Austin, Texas.","container-title":"Transportation Research Part A: Policy and Practice","issue":"C","language":"en","note":"publisher: Elsevier","page":"243-254","source":"ideas.repec.org","title":"Operations of a shared, autonomous, electric vehicle fleet: Implications of vehicle &amp; charging infrastructure decisions","title-short":"Operations of a shared, autonomous, electric vehicle fleet","volume":"94","author":[{"family":"Chen","given":"T. Donna"},{"family":"Kockelman","given":"Kara M."},{"family":"Hanna","given":"Josiah P."}],"issued":{"date-parts":[["2016"]]}}}],"schema":"https://github.com/citation-style-language/schema/raw/master/csl-citation.json"} </w:instrText>
      </w:r>
      <w:r w:rsidR="00891810" w:rsidRPr="0064435F">
        <w:rPr>
          <w:rFonts w:ascii="Times New Roman" w:hAnsi="Times New Roman"/>
          <w:sz w:val="24"/>
          <w:szCs w:val="24"/>
          <w:lang w:val="en-US"/>
        </w:rPr>
        <w:fldChar w:fldCharType="separate"/>
      </w:r>
      <w:r w:rsidR="00891810" w:rsidRPr="0064435F">
        <w:rPr>
          <w:rFonts w:ascii="Times New Roman" w:hAnsi="Times New Roman"/>
          <w:sz w:val="24"/>
          <w:szCs w:val="24"/>
          <w:lang w:val="en-US"/>
        </w:rPr>
        <w:t>Chen et al., 2016</w:t>
      </w:r>
      <w:r w:rsidR="00891810" w:rsidRPr="0064435F">
        <w:rPr>
          <w:rFonts w:ascii="Times New Roman" w:hAnsi="Times New Roman"/>
          <w:sz w:val="24"/>
          <w:szCs w:val="24"/>
          <w:lang w:val="en-US"/>
        </w:rPr>
        <w:fldChar w:fldCharType="end"/>
      </w:r>
      <w:r w:rsidR="00891810" w:rsidRPr="0064435F">
        <w:rPr>
          <w:rFonts w:ascii="Times New Roman" w:hAnsi="Times New Roman"/>
          <w:sz w:val="24"/>
          <w:szCs w:val="24"/>
          <w:lang w:val="en-US"/>
        </w:rPr>
        <w:t xml:space="preserve">, </w:t>
      </w:r>
      <w:r w:rsidR="00891810" w:rsidRPr="0064435F">
        <w:rPr>
          <w:rFonts w:ascii="Times New Roman" w:hAnsi="Times New Roman"/>
          <w:sz w:val="24"/>
          <w:szCs w:val="24"/>
          <w:lang w:val="en-US"/>
        </w:rPr>
        <w:fldChar w:fldCharType="begin"/>
      </w:r>
      <w:r w:rsidR="00891810" w:rsidRPr="0064435F">
        <w:rPr>
          <w:rFonts w:ascii="Times New Roman" w:hAnsi="Times New Roman"/>
          <w:sz w:val="24"/>
          <w:szCs w:val="24"/>
          <w:lang w:val="en-US"/>
        </w:rPr>
        <w:instrText xml:space="preserve"> ADDIN ZOTERO_ITEM CSL_CITATION {"citationID":"0Z1joiXU","properties":{"formattedCitation":"(Loeb et al., 2018)","plainCitation":"(Loeb et al., 2018)","dontUpdate":true,"noteIndex":0},"citationItems":[{"id":638,"uris":["http://zotero.org/users/8331578/items/LUH9CA8V"],"uri":["http://zotero.org/users/8331578/items/LUH9CA8V"],"itemData":{"id":638,"type":"article-newspaper","container-title":"Transportation Research Part C: Emerging Technologies","edition":"89","page":"222-233","title":"Shared autonomous electric vehicle (SEAV) operations across the Austin, Texas network with a focus on charging infrastructure decisions","author":[{"family":"Loeb","given":"Benjamin"},{"family":"Kockelman","given":"Kara"},{"family":"Liu","given":"Jun"}],"issued":{"date-parts":[["2018"]]}}}],"schema":"https://github.com/citation-style-language/schema/raw/master/csl-citation.json"} </w:instrText>
      </w:r>
      <w:r w:rsidR="00891810" w:rsidRPr="0064435F">
        <w:rPr>
          <w:rFonts w:ascii="Times New Roman" w:hAnsi="Times New Roman"/>
          <w:sz w:val="24"/>
          <w:szCs w:val="24"/>
          <w:lang w:val="en-US"/>
        </w:rPr>
        <w:fldChar w:fldCharType="separate"/>
      </w:r>
      <w:r w:rsidR="00891810" w:rsidRPr="0064435F">
        <w:rPr>
          <w:rFonts w:ascii="Times New Roman" w:hAnsi="Times New Roman"/>
          <w:sz w:val="24"/>
          <w:szCs w:val="24"/>
          <w:lang w:val="en-US"/>
        </w:rPr>
        <w:t>Loeb et al., 2018</w:t>
      </w:r>
      <w:r w:rsidR="00891810" w:rsidRPr="0064435F">
        <w:rPr>
          <w:rFonts w:ascii="Times New Roman" w:hAnsi="Times New Roman"/>
          <w:sz w:val="24"/>
          <w:szCs w:val="24"/>
          <w:lang w:val="en-US"/>
        </w:rPr>
        <w:fldChar w:fldCharType="end"/>
      </w:r>
      <w:r w:rsidR="00DC72FA" w:rsidRPr="0064435F">
        <w:rPr>
          <w:rFonts w:ascii="Times New Roman" w:hAnsi="Times New Roman"/>
          <w:sz w:val="24"/>
          <w:szCs w:val="24"/>
          <w:lang w:val="en-US"/>
        </w:rPr>
        <w:t>.</w:t>
      </w:r>
    </w:p>
    <w:tbl>
      <w:tblPr>
        <w:tblStyle w:val="TableSimple2"/>
        <w:tblW w:w="5000" w:type="pct"/>
        <w:tblLayout w:type="fixed"/>
        <w:tblLook w:val="04A0" w:firstRow="1" w:lastRow="0" w:firstColumn="1" w:lastColumn="0" w:noHBand="0" w:noVBand="1"/>
      </w:tblPr>
      <w:tblGrid>
        <w:gridCol w:w="3970"/>
        <w:gridCol w:w="1727"/>
        <w:gridCol w:w="1642"/>
        <w:gridCol w:w="1733"/>
      </w:tblGrid>
      <w:tr w:rsidR="00F97906" w:rsidRPr="0064435F" w14:paraId="51D9EC76" w14:textId="77777777" w:rsidTr="00413339">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88" w:type="pct"/>
            <w:tcBorders>
              <w:bottom w:val="none" w:sz="0" w:space="0" w:color="auto"/>
            </w:tcBorders>
            <w:noWrap/>
            <w:hideMark/>
          </w:tcPr>
          <w:p w14:paraId="679AB198" w14:textId="77777777" w:rsidR="00F97906" w:rsidRPr="0064435F" w:rsidRDefault="00F97906" w:rsidP="00F97906">
            <w:pPr>
              <w:rPr>
                <w:rFonts w:ascii="Times New Roman" w:hAnsi="Times New Roman"/>
                <w:szCs w:val="22"/>
                <w:lang w:val="en-US" w:eastAsia="fr-BE"/>
              </w:rPr>
            </w:pPr>
          </w:p>
        </w:tc>
        <w:tc>
          <w:tcPr>
            <w:tcW w:w="2812" w:type="pct"/>
            <w:gridSpan w:val="3"/>
            <w:tcBorders>
              <w:bottom w:val="single" w:sz="12" w:space="0" w:color="auto"/>
            </w:tcBorders>
            <w:noWrap/>
            <w:hideMark/>
          </w:tcPr>
          <w:p w14:paraId="6177F409" w14:textId="1F97644C" w:rsidR="00F97906" w:rsidRPr="0064435F" w:rsidRDefault="00F97906" w:rsidP="00F9790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No empty ride</w:t>
            </w:r>
          </w:p>
        </w:tc>
      </w:tr>
      <w:tr w:rsidR="00F97906" w:rsidRPr="0064435F" w14:paraId="08E12644" w14:textId="77777777" w:rsidTr="00F97906">
        <w:trPr>
          <w:trHeight w:val="290"/>
        </w:trPr>
        <w:tc>
          <w:tcPr>
            <w:cnfStyle w:val="001000000000" w:firstRow="0" w:lastRow="0" w:firstColumn="1" w:lastColumn="0" w:oddVBand="0" w:evenVBand="0" w:oddHBand="0" w:evenHBand="0" w:firstRowFirstColumn="0" w:firstRowLastColumn="0" w:lastRowFirstColumn="0" w:lastRowLastColumn="0"/>
            <w:tcW w:w="2188" w:type="pct"/>
            <w:tcBorders>
              <w:bottom w:val="single" w:sz="12" w:space="0" w:color="auto"/>
            </w:tcBorders>
            <w:noWrap/>
            <w:hideMark/>
          </w:tcPr>
          <w:p w14:paraId="305159FD" w14:textId="77777777" w:rsidR="00F97906" w:rsidRPr="0064435F" w:rsidRDefault="00F97906" w:rsidP="00F97906">
            <w:pPr>
              <w:rPr>
                <w:rFonts w:ascii="Times New Roman" w:hAnsi="Times New Roman"/>
                <w:szCs w:val="22"/>
                <w:lang w:val="en-US" w:eastAsia="fr-BE"/>
              </w:rPr>
            </w:pPr>
          </w:p>
        </w:tc>
        <w:tc>
          <w:tcPr>
            <w:tcW w:w="952" w:type="pct"/>
            <w:tcBorders>
              <w:top w:val="single" w:sz="12" w:space="0" w:color="auto"/>
              <w:bottom w:val="single" w:sz="12" w:space="0" w:color="auto"/>
            </w:tcBorders>
            <w:noWrap/>
            <w:hideMark/>
          </w:tcPr>
          <w:p w14:paraId="3BF600B3" w14:textId="77777777" w:rsidR="00F97906" w:rsidRPr="0064435F" w:rsidRDefault="00F97906" w:rsidP="00F97906">
            <w:pP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Cs w:val="22"/>
                <w:lang w:val="en-US" w:eastAsia="fr-BE"/>
              </w:rPr>
            </w:pPr>
            <w:r w:rsidRPr="0064435F">
              <w:rPr>
                <w:rFonts w:ascii="Times New Roman" w:hAnsi="Times New Roman"/>
                <w:b/>
                <w:bCs/>
                <w:color w:val="000000"/>
                <w:szCs w:val="22"/>
                <w:lang w:val="en-US" w:eastAsia="fr-BE"/>
              </w:rPr>
              <w:t>Brussels until 423</w:t>
            </w:r>
          </w:p>
        </w:tc>
        <w:tc>
          <w:tcPr>
            <w:tcW w:w="905" w:type="pct"/>
            <w:tcBorders>
              <w:top w:val="single" w:sz="12" w:space="0" w:color="auto"/>
              <w:bottom w:val="single" w:sz="12" w:space="0" w:color="auto"/>
            </w:tcBorders>
            <w:noWrap/>
            <w:hideMark/>
          </w:tcPr>
          <w:p w14:paraId="678598EF" w14:textId="77777777" w:rsidR="00F97906" w:rsidRPr="0064435F" w:rsidRDefault="00F97906" w:rsidP="00F97906">
            <w:pP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Cs w:val="22"/>
                <w:lang w:val="en-US" w:eastAsia="fr-BE"/>
              </w:rPr>
            </w:pPr>
            <w:r w:rsidRPr="0064435F">
              <w:rPr>
                <w:rFonts w:ascii="Times New Roman" w:hAnsi="Times New Roman"/>
                <w:b/>
                <w:bCs/>
                <w:color w:val="000000"/>
                <w:szCs w:val="22"/>
                <w:lang w:val="en-US" w:eastAsia="fr-BE"/>
              </w:rPr>
              <w:t>Ganshoren until 423</w:t>
            </w:r>
          </w:p>
        </w:tc>
        <w:tc>
          <w:tcPr>
            <w:tcW w:w="955" w:type="pct"/>
            <w:tcBorders>
              <w:top w:val="single" w:sz="12" w:space="0" w:color="auto"/>
              <w:bottom w:val="single" w:sz="12" w:space="0" w:color="auto"/>
            </w:tcBorders>
            <w:noWrap/>
            <w:hideMark/>
          </w:tcPr>
          <w:p w14:paraId="0B48F4B9" w14:textId="77777777" w:rsidR="00F97906" w:rsidRPr="0064435F" w:rsidRDefault="00F97906" w:rsidP="00F97906">
            <w:pP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Cs w:val="22"/>
                <w:lang w:val="en-US" w:eastAsia="fr-BE"/>
              </w:rPr>
            </w:pPr>
            <w:r w:rsidRPr="0064435F">
              <w:rPr>
                <w:rFonts w:ascii="Times New Roman" w:hAnsi="Times New Roman"/>
                <w:b/>
                <w:bCs/>
                <w:color w:val="000000"/>
                <w:szCs w:val="22"/>
                <w:lang w:val="en-US" w:eastAsia="fr-BE"/>
              </w:rPr>
              <w:t xml:space="preserve">Ganshoren </w:t>
            </w:r>
            <w:proofErr w:type="gramStart"/>
            <w:r w:rsidRPr="0064435F">
              <w:rPr>
                <w:rFonts w:ascii="Times New Roman" w:hAnsi="Times New Roman"/>
                <w:b/>
                <w:bCs/>
                <w:color w:val="000000"/>
                <w:szCs w:val="22"/>
                <w:lang w:val="en-US" w:eastAsia="fr-BE"/>
              </w:rPr>
              <w:t>whole day</w:t>
            </w:r>
            <w:proofErr w:type="gramEnd"/>
          </w:p>
        </w:tc>
      </w:tr>
      <w:tr w:rsidR="00F97906" w:rsidRPr="0064435F" w14:paraId="16F63014" w14:textId="77777777" w:rsidTr="00F97906">
        <w:trPr>
          <w:trHeight w:val="300"/>
        </w:trPr>
        <w:tc>
          <w:tcPr>
            <w:cnfStyle w:val="001000000000" w:firstRow="0" w:lastRow="0" w:firstColumn="1" w:lastColumn="0" w:oddVBand="0" w:evenVBand="0" w:oddHBand="0" w:evenHBand="0" w:firstRowFirstColumn="0" w:firstRowLastColumn="0" w:lastRowFirstColumn="0" w:lastRowLastColumn="0"/>
            <w:tcW w:w="2188" w:type="pct"/>
            <w:tcBorders>
              <w:top w:val="single" w:sz="12" w:space="0" w:color="auto"/>
            </w:tcBorders>
            <w:noWrap/>
            <w:hideMark/>
          </w:tcPr>
          <w:p w14:paraId="4085B600" w14:textId="77777777" w:rsidR="00F97906" w:rsidRPr="0064435F" w:rsidRDefault="00F97906" w:rsidP="00F97906">
            <w:pPr>
              <w:rPr>
                <w:rFonts w:ascii="Times New Roman" w:hAnsi="Times New Roman"/>
                <w:color w:val="000000"/>
                <w:szCs w:val="22"/>
                <w:lang w:val="en-US" w:eastAsia="fr-BE"/>
              </w:rPr>
            </w:pPr>
            <w:r w:rsidRPr="0064435F">
              <w:rPr>
                <w:rFonts w:ascii="Times New Roman" w:hAnsi="Times New Roman"/>
                <w:color w:val="000000"/>
                <w:szCs w:val="22"/>
                <w:lang w:val="en-US" w:eastAsia="fr-BE"/>
              </w:rPr>
              <w:t>Number of aTaxis</w:t>
            </w:r>
          </w:p>
        </w:tc>
        <w:tc>
          <w:tcPr>
            <w:tcW w:w="952" w:type="pct"/>
            <w:tcBorders>
              <w:top w:val="single" w:sz="12" w:space="0" w:color="auto"/>
            </w:tcBorders>
            <w:noWrap/>
            <w:hideMark/>
          </w:tcPr>
          <w:p w14:paraId="64A3F9C9" w14:textId="65E8CF3E"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70,532</w:t>
            </w:r>
          </w:p>
        </w:tc>
        <w:tc>
          <w:tcPr>
            <w:tcW w:w="905" w:type="pct"/>
            <w:tcBorders>
              <w:top w:val="single" w:sz="12" w:space="0" w:color="auto"/>
            </w:tcBorders>
            <w:noWrap/>
            <w:hideMark/>
          </w:tcPr>
          <w:p w14:paraId="01B2816B" w14:textId="38B04481"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1,165</w:t>
            </w:r>
          </w:p>
        </w:tc>
        <w:tc>
          <w:tcPr>
            <w:tcW w:w="955" w:type="pct"/>
            <w:tcBorders>
              <w:top w:val="single" w:sz="12" w:space="0" w:color="auto"/>
            </w:tcBorders>
            <w:noWrap/>
            <w:hideMark/>
          </w:tcPr>
          <w:p w14:paraId="381BA0D7" w14:textId="265AA9C5"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5,920</w:t>
            </w:r>
          </w:p>
        </w:tc>
      </w:tr>
      <w:tr w:rsidR="00F97906" w:rsidRPr="0064435F" w14:paraId="1F9E118F" w14:textId="77777777" w:rsidTr="00F97906">
        <w:trPr>
          <w:trHeight w:val="300"/>
        </w:trPr>
        <w:tc>
          <w:tcPr>
            <w:cnfStyle w:val="001000000000" w:firstRow="0" w:lastRow="0" w:firstColumn="1" w:lastColumn="0" w:oddVBand="0" w:evenVBand="0" w:oddHBand="0" w:evenHBand="0" w:firstRowFirstColumn="0" w:firstRowLastColumn="0" w:lastRowFirstColumn="0" w:lastRowLastColumn="0"/>
            <w:tcW w:w="2188" w:type="pct"/>
            <w:noWrap/>
            <w:hideMark/>
          </w:tcPr>
          <w:p w14:paraId="7D9F1CD2" w14:textId="77777777" w:rsidR="00F97906" w:rsidRPr="0064435F" w:rsidRDefault="00F97906" w:rsidP="00F97906">
            <w:pPr>
              <w:rPr>
                <w:rFonts w:ascii="Times New Roman" w:hAnsi="Times New Roman"/>
                <w:color w:val="000000"/>
                <w:szCs w:val="22"/>
                <w:lang w:val="en-US" w:eastAsia="fr-BE"/>
              </w:rPr>
            </w:pPr>
            <w:r w:rsidRPr="0064435F">
              <w:rPr>
                <w:rFonts w:ascii="Times New Roman" w:hAnsi="Times New Roman"/>
                <w:color w:val="000000"/>
                <w:szCs w:val="22"/>
                <w:lang w:val="en-US" w:eastAsia="fr-BE"/>
              </w:rPr>
              <w:t>Number of cleaning stations</w:t>
            </w:r>
          </w:p>
        </w:tc>
        <w:tc>
          <w:tcPr>
            <w:tcW w:w="952" w:type="pct"/>
            <w:noWrap/>
            <w:hideMark/>
          </w:tcPr>
          <w:p w14:paraId="5C218EE9" w14:textId="77777777"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0</w:t>
            </w:r>
          </w:p>
        </w:tc>
        <w:tc>
          <w:tcPr>
            <w:tcW w:w="905" w:type="pct"/>
            <w:noWrap/>
            <w:hideMark/>
          </w:tcPr>
          <w:p w14:paraId="0E746CC5" w14:textId="77777777"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0</w:t>
            </w:r>
          </w:p>
        </w:tc>
        <w:tc>
          <w:tcPr>
            <w:tcW w:w="955" w:type="pct"/>
            <w:noWrap/>
            <w:hideMark/>
          </w:tcPr>
          <w:p w14:paraId="237D792A" w14:textId="77777777"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0</w:t>
            </w:r>
          </w:p>
        </w:tc>
      </w:tr>
      <w:tr w:rsidR="00F97906" w:rsidRPr="0064435F" w14:paraId="1658AED1" w14:textId="77777777" w:rsidTr="00F97906">
        <w:trPr>
          <w:trHeight w:val="290"/>
        </w:trPr>
        <w:tc>
          <w:tcPr>
            <w:cnfStyle w:val="001000000000" w:firstRow="0" w:lastRow="0" w:firstColumn="1" w:lastColumn="0" w:oddVBand="0" w:evenVBand="0" w:oddHBand="0" w:evenHBand="0" w:firstRowFirstColumn="0" w:firstRowLastColumn="0" w:lastRowFirstColumn="0" w:lastRowLastColumn="0"/>
            <w:tcW w:w="2188" w:type="pct"/>
            <w:noWrap/>
            <w:hideMark/>
          </w:tcPr>
          <w:p w14:paraId="0E145180" w14:textId="77777777" w:rsidR="00F97906" w:rsidRPr="0064435F" w:rsidRDefault="00F97906" w:rsidP="00F97906">
            <w:pPr>
              <w:rPr>
                <w:rFonts w:ascii="Times New Roman" w:hAnsi="Times New Roman"/>
                <w:color w:val="000000"/>
                <w:szCs w:val="22"/>
                <w:lang w:val="en-US" w:eastAsia="fr-BE"/>
              </w:rPr>
            </w:pPr>
            <w:r w:rsidRPr="0064435F">
              <w:rPr>
                <w:rFonts w:ascii="Times New Roman" w:hAnsi="Times New Roman"/>
                <w:color w:val="000000"/>
                <w:szCs w:val="22"/>
                <w:lang w:val="en-US" w:eastAsia="fr-BE"/>
              </w:rPr>
              <w:t>Number of charging stations</w:t>
            </w:r>
          </w:p>
        </w:tc>
        <w:tc>
          <w:tcPr>
            <w:tcW w:w="952" w:type="pct"/>
            <w:noWrap/>
            <w:hideMark/>
          </w:tcPr>
          <w:p w14:paraId="3C8757F8" w14:textId="2F635AE3"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14,807</w:t>
            </w:r>
          </w:p>
        </w:tc>
        <w:tc>
          <w:tcPr>
            <w:tcW w:w="905" w:type="pct"/>
            <w:noWrap/>
            <w:hideMark/>
          </w:tcPr>
          <w:p w14:paraId="2F468EF9" w14:textId="77777777"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222</w:t>
            </w:r>
          </w:p>
        </w:tc>
        <w:tc>
          <w:tcPr>
            <w:tcW w:w="955" w:type="pct"/>
            <w:noWrap/>
            <w:hideMark/>
          </w:tcPr>
          <w:p w14:paraId="40E7C40B" w14:textId="7F2FB99D"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1,733</w:t>
            </w:r>
          </w:p>
        </w:tc>
      </w:tr>
      <w:tr w:rsidR="00F97906" w:rsidRPr="0064435F" w14:paraId="503C1764" w14:textId="77777777" w:rsidTr="00F97906">
        <w:trPr>
          <w:trHeight w:val="290"/>
        </w:trPr>
        <w:tc>
          <w:tcPr>
            <w:cnfStyle w:val="001000000000" w:firstRow="0" w:lastRow="0" w:firstColumn="1" w:lastColumn="0" w:oddVBand="0" w:evenVBand="0" w:oddHBand="0" w:evenHBand="0" w:firstRowFirstColumn="0" w:firstRowLastColumn="0" w:lastRowFirstColumn="0" w:lastRowLastColumn="0"/>
            <w:tcW w:w="2188" w:type="pct"/>
            <w:noWrap/>
            <w:hideMark/>
          </w:tcPr>
          <w:p w14:paraId="63375314" w14:textId="77777777" w:rsidR="00F97906" w:rsidRPr="0064435F" w:rsidRDefault="00F97906" w:rsidP="00F97906">
            <w:pPr>
              <w:rPr>
                <w:rFonts w:ascii="Times New Roman" w:hAnsi="Times New Roman"/>
                <w:color w:val="000000"/>
                <w:szCs w:val="22"/>
                <w:lang w:val="en-US" w:eastAsia="fr-BE"/>
              </w:rPr>
            </w:pPr>
            <w:r w:rsidRPr="0064435F">
              <w:rPr>
                <w:rFonts w:ascii="Times New Roman" w:hAnsi="Times New Roman"/>
                <w:color w:val="000000"/>
                <w:szCs w:val="22"/>
                <w:lang w:val="en-US" w:eastAsia="fr-BE"/>
              </w:rPr>
              <w:t>Average number of travelled km per aTaxi when working</w:t>
            </w:r>
          </w:p>
        </w:tc>
        <w:tc>
          <w:tcPr>
            <w:tcW w:w="952" w:type="pct"/>
            <w:noWrap/>
            <w:hideMark/>
          </w:tcPr>
          <w:p w14:paraId="5C7B0739" w14:textId="20A43EC2"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9.85</w:t>
            </w:r>
          </w:p>
        </w:tc>
        <w:tc>
          <w:tcPr>
            <w:tcW w:w="905" w:type="pct"/>
            <w:noWrap/>
            <w:hideMark/>
          </w:tcPr>
          <w:p w14:paraId="76D0F131" w14:textId="19A84EB5"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5.8</w:t>
            </w:r>
          </w:p>
        </w:tc>
        <w:tc>
          <w:tcPr>
            <w:tcW w:w="955" w:type="pct"/>
            <w:noWrap/>
            <w:hideMark/>
          </w:tcPr>
          <w:p w14:paraId="48C1DCB0" w14:textId="0052FA6E"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20.56</w:t>
            </w:r>
          </w:p>
        </w:tc>
      </w:tr>
      <w:tr w:rsidR="00F97906" w:rsidRPr="0064435F" w14:paraId="3858E433" w14:textId="77777777" w:rsidTr="00F97906">
        <w:trPr>
          <w:trHeight w:val="290"/>
        </w:trPr>
        <w:tc>
          <w:tcPr>
            <w:cnfStyle w:val="001000000000" w:firstRow="0" w:lastRow="0" w:firstColumn="1" w:lastColumn="0" w:oddVBand="0" w:evenVBand="0" w:oddHBand="0" w:evenHBand="0" w:firstRowFirstColumn="0" w:firstRowLastColumn="0" w:lastRowFirstColumn="0" w:lastRowLastColumn="0"/>
            <w:tcW w:w="2188" w:type="pct"/>
            <w:noWrap/>
            <w:hideMark/>
          </w:tcPr>
          <w:p w14:paraId="2C5A2DCC" w14:textId="77777777" w:rsidR="00F97906" w:rsidRPr="0064435F" w:rsidRDefault="00F97906" w:rsidP="00F97906">
            <w:pPr>
              <w:rPr>
                <w:rFonts w:ascii="Times New Roman" w:hAnsi="Times New Roman"/>
                <w:color w:val="000000"/>
                <w:szCs w:val="22"/>
                <w:lang w:val="en-US" w:eastAsia="fr-BE"/>
              </w:rPr>
            </w:pPr>
            <w:r w:rsidRPr="0064435F">
              <w:rPr>
                <w:rFonts w:ascii="Times New Roman" w:hAnsi="Times New Roman"/>
                <w:color w:val="000000"/>
                <w:szCs w:val="22"/>
                <w:lang w:val="en-US" w:eastAsia="fr-BE"/>
              </w:rPr>
              <w:t>Average empty km per aTaxi (km)</w:t>
            </w:r>
          </w:p>
        </w:tc>
        <w:tc>
          <w:tcPr>
            <w:tcW w:w="952" w:type="pct"/>
            <w:noWrap/>
            <w:hideMark/>
          </w:tcPr>
          <w:p w14:paraId="1A9BB61D" w14:textId="77777777"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0</w:t>
            </w:r>
          </w:p>
        </w:tc>
        <w:tc>
          <w:tcPr>
            <w:tcW w:w="905" w:type="pct"/>
            <w:noWrap/>
            <w:hideMark/>
          </w:tcPr>
          <w:p w14:paraId="62A6498E" w14:textId="77777777"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0</w:t>
            </w:r>
          </w:p>
        </w:tc>
        <w:tc>
          <w:tcPr>
            <w:tcW w:w="955" w:type="pct"/>
            <w:noWrap/>
            <w:hideMark/>
          </w:tcPr>
          <w:p w14:paraId="2060B051" w14:textId="77777777"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0</w:t>
            </w:r>
          </w:p>
        </w:tc>
      </w:tr>
      <w:tr w:rsidR="00F97906" w:rsidRPr="0064435F" w14:paraId="25D2CD27" w14:textId="77777777" w:rsidTr="00F97906">
        <w:trPr>
          <w:trHeight w:val="290"/>
        </w:trPr>
        <w:tc>
          <w:tcPr>
            <w:cnfStyle w:val="001000000000" w:firstRow="0" w:lastRow="0" w:firstColumn="1" w:lastColumn="0" w:oddVBand="0" w:evenVBand="0" w:oddHBand="0" w:evenHBand="0" w:firstRowFirstColumn="0" w:firstRowLastColumn="0" w:lastRowFirstColumn="0" w:lastRowLastColumn="0"/>
            <w:tcW w:w="2188" w:type="pct"/>
            <w:noWrap/>
            <w:hideMark/>
          </w:tcPr>
          <w:p w14:paraId="45374B06" w14:textId="77777777" w:rsidR="00F97906" w:rsidRPr="0064435F" w:rsidRDefault="00F97906" w:rsidP="00F97906">
            <w:pPr>
              <w:rPr>
                <w:rFonts w:ascii="Times New Roman" w:hAnsi="Times New Roman"/>
                <w:color w:val="000000"/>
                <w:szCs w:val="22"/>
                <w:lang w:val="en-US" w:eastAsia="fr-BE"/>
              </w:rPr>
            </w:pPr>
            <w:r w:rsidRPr="0064435F">
              <w:rPr>
                <w:rFonts w:ascii="Times New Roman" w:hAnsi="Times New Roman"/>
                <w:color w:val="000000"/>
                <w:szCs w:val="22"/>
                <w:lang w:val="en-US" w:eastAsia="fr-BE"/>
              </w:rPr>
              <w:t>Total empty km (km)</w:t>
            </w:r>
          </w:p>
        </w:tc>
        <w:tc>
          <w:tcPr>
            <w:tcW w:w="952" w:type="pct"/>
            <w:noWrap/>
            <w:hideMark/>
          </w:tcPr>
          <w:p w14:paraId="7545FE7E" w14:textId="77777777"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0</w:t>
            </w:r>
          </w:p>
        </w:tc>
        <w:tc>
          <w:tcPr>
            <w:tcW w:w="905" w:type="pct"/>
            <w:noWrap/>
            <w:hideMark/>
          </w:tcPr>
          <w:p w14:paraId="19411565" w14:textId="77777777"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0</w:t>
            </w:r>
          </w:p>
        </w:tc>
        <w:tc>
          <w:tcPr>
            <w:tcW w:w="955" w:type="pct"/>
            <w:noWrap/>
            <w:hideMark/>
          </w:tcPr>
          <w:p w14:paraId="70DE93A3" w14:textId="77777777"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0</w:t>
            </w:r>
          </w:p>
        </w:tc>
      </w:tr>
      <w:tr w:rsidR="00F97906" w:rsidRPr="0064435F" w14:paraId="5FC864D2" w14:textId="77777777" w:rsidTr="00F97906">
        <w:trPr>
          <w:trHeight w:val="290"/>
        </w:trPr>
        <w:tc>
          <w:tcPr>
            <w:cnfStyle w:val="001000000000" w:firstRow="0" w:lastRow="0" w:firstColumn="1" w:lastColumn="0" w:oddVBand="0" w:evenVBand="0" w:oddHBand="0" w:evenHBand="0" w:firstRowFirstColumn="0" w:firstRowLastColumn="0" w:lastRowFirstColumn="0" w:lastRowLastColumn="0"/>
            <w:tcW w:w="2188" w:type="pct"/>
            <w:noWrap/>
            <w:hideMark/>
          </w:tcPr>
          <w:p w14:paraId="23150B3D" w14:textId="77777777" w:rsidR="00F97906" w:rsidRPr="0064435F" w:rsidRDefault="00F97906" w:rsidP="00F97906">
            <w:pPr>
              <w:rPr>
                <w:rFonts w:ascii="Times New Roman" w:hAnsi="Times New Roman"/>
                <w:color w:val="000000"/>
                <w:szCs w:val="22"/>
                <w:lang w:val="en-US" w:eastAsia="fr-BE"/>
              </w:rPr>
            </w:pPr>
            <w:r w:rsidRPr="0064435F">
              <w:rPr>
                <w:rFonts w:ascii="Times New Roman" w:hAnsi="Times New Roman"/>
                <w:color w:val="000000"/>
                <w:szCs w:val="22"/>
                <w:lang w:val="en-US" w:eastAsia="fr-BE"/>
              </w:rPr>
              <w:t>Total travelled km (km)</w:t>
            </w:r>
          </w:p>
        </w:tc>
        <w:tc>
          <w:tcPr>
            <w:tcW w:w="952" w:type="pct"/>
            <w:noWrap/>
            <w:hideMark/>
          </w:tcPr>
          <w:p w14:paraId="795CF43B" w14:textId="79786AB4"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694,740.2</w:t>
            </w:r>
          </w:p>
        </w:tc>
        <w:tc>
          <w:tcPr>
            <w:tcW w:w="905" w:type="pct"/>
            <w:noWrap/>
            <w:hideMark/>
          </w:tcPr>
          <w:p w14:paraId="7E1269CD" w14:textId="68E03F68"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6,757</w:t>
            </w:r>
          </w:p>
        </w:tc>
        <w:tc>
          <w:tcPr>
            <w:tcW w:w="955" w:type="pct"/>
            <w:noWrap/>
            <w:hideMark/>
          </w:tcPr>
          <w:p w14:paraId="2371CCBE" w14:textId="5F0F430A"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121,715.2</w:t>
            </w:r>
          </w:p>
        </w:tc>
      </w:tr>
      <w:tr w:rsidR="00F97906" w:rsidRPr="0064435F" w14:paraId="4D03DE24" w14:textId="77777777" w:rsidTr="00F97906">
        <w:trPr>
          <w:trHeight w:val="290"/>
        </w:trPr>
        <w:tc>
          <w:tcPr>
            <w:cnfStyle w:val="001000000000" w:firstRow="0" w:lastRow="0" w:firstColumn="1" w:lastColumn="0" w:oddVBand="0" w:evenVBand="0" w:oddHBand="0" w:evenHBand="0" w:firstRowFirstColumn="0" w:firstRowLastColumn="0" w:lastRowFirstColumn="0" w:lastRowLastColumn="0"/>
            <w:tcW w:w="2188" w:type="pct"/>
            <w:noWrap/>
            <w:hideMark/>
          </w:tcPr>
          <w:p w14:paraId="25D0B74A" w14:textId="0DFFFE98" w:rsidR="00F97906" w:rsidRPr="0064435F" w:rsidRDefault="00F97906" w:rsidP="00F97906">
            <w:pPr>
              <w:rPr>
                <w:rFonts w:ascii="Times New Roman" w:hAnsi="Times New Roman"/>
                <w:color w:val="000000"/>
                <w:szCs w:val="22"/>
                <w:lang w:val="en-US" w:eastAsia="fr-BE"/>
              </w:rPr>
            </w:pPr>
            <w:r w:rsidRPr="0064435F">
              <w:rPr>
                <w:rFonts w:ascii="Times New Roman" w:hAnsi="Times New Roman"/>
                <w:color w:val="000000"/>
                <w:szCs w:val="22"/>
                <w:lang w:val="en-US" w:eastAsia="fr-BE"/>
              </w:rPr>
              <w:t xml:space="preserve">Average number of </w:t>
            </w:r>
            <w:r w:rsidR="00DF5066" w:rsidRPr="0064435F">
              <w:rPr>
                <w:rFonts w:ascii="Times New Roman" w:hAnsi="Times New Roman"/>
                <w:color w:val="000000"/>
                <w:szCs w:val="22"/>
                <w:lang w:val="en-US" w:eastAsia="fr-BE"/>
              </w:rPr>
              <w:t>trips</w:t>
            </w:r>
            <w:r w:rsidRPr="0064435F">
              <w:rPr>
                <w:rFonts w:ascii="Times New Roman" w:hAnsi="Times New Roman"/>
                <w:color w:val="000000"/>
                <w:szCs w:val="22"/>
                <w:lang w:val="en-US" w:eastAsia="fr-BE"/>
              </w:rPr>
              <w:t xml:space="preserve"> per aTaxi</w:t>
            </w:r>
          </w:p>
        </w:tc>
        <w:tc>
          <w:tcPr>
            <w:tcW w:w="952" w:type="pct"/>
            <w:noWrap/>
            <w:hideMark/>
          </w:tcPr>
          <w:p w14:paraId="5314540B" w14:textId="406CCA6C"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1.52</w:t>
            </w:r>
          </w:p>
        </w:tc>
        <w:tc>
          <w:tcPr>
            <w:tcW w:w="905" w:type="pct"/>
            <w:noWrap/>
            <w:hideMark/>
          </w:tcPr>
          <w:p w14:paraId="4DE912BF" w14:textId="17B4EAD6"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0.83</w:t>
            </w:r>
          </w:p>
        </w:tc>
        <w:tc>
          <w:tcPr>
            <w:tcW w:w="955" w:type="pct"/>
            <w:noWrap/>
            <w:hideMark/>
          </w:tcPr>
          <w:p w14:paraId="018100AF" w14:textId="78D7D744"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3.29</w:t>
            </w:r>
          </w:p>
        </w:tc>
      </w:tr>
      <w:tr w:rsidR="00F97906" w:rsidRPr="0064435F" w14:paraId="2907E2AF" w14:textId="77777777" w:rsidTr="00F97906">
        <w:trPr>
          <w:trHeight w:val="290"/>
        </w:trPr>
        <w:tc>
          <w:tcPr>
            <w:cnfStyle w:val="001000000000" w:firstRow="0" w:lastRow="0" w:firstColumn="1" w:lastColumn="0" w:oddVBand="0" w:evenVBand="0" w:oddHBand="0" w:evenHBand="0" w:firstRowFirstColumn="0" w:firstRowLastColumn="0" w:lastRowFirstColumn="0" w:lastRowLastColumn="0"/>
            <w:tcW w:w="2188" w:type="pct"/>
            <w:noWrap/>
            <w:hideMark/>
          </w:tcPr>
          <w:p w14:paraId="286DD722" w14:textId="77777777" w:rsidR="00F97906" w:rsidRPr="0064435F" w:rsidRDefault="00F97906" w:rsidP="00F97906">
            <w:pPr>
              <w:rPr>
                <w:rFonts w:ascii="Times New Roman" w:hAnsi="Times New Roman"/>
                <w:color w:val="000000"/>
                <w:szCs w:val="22"/>
                <w:lang w:val="en-US" w:eastAsia="fr-BE"/>
              </w:rPr>
            </w:pPr>
            <w:r w:rsidRPr="0064435F">
              <w:rPr>
                <w:rFonts w:ascii="Times New Roman" w:hAnsi="Times New Roman"/>
                <w:color w:val="000000"/>
                <w:szCs w:val="22"/>
                <w:lang w:val="en-US" w:eastAsia="fr-BE"/>
              </w:rPr>
              <w:t>Average charge time (min)</w:t>
            </w:r>
          </w:p>
        </w:tc>
        <w:tc>
          <w:tcPr>
            <w:tcW w:w="952" w:type="pct"/>
            <w:noWrap/>
            <w:hideMark/>
          </w:tcPr>
          <w:p w14:paraId="18E3004E" w14:textId="5E98BF6E"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11.05</w:t>
            </w:r>
          </w:p>
        </w:tc>
        <w:tc>
          <w:tcPr>
            <w:tcW w:w="905" w:type="pct"/>
            <w:noWrap/>
            <w:hideMark/>
          </w:tcPr>
          <w:p w14:paraId="578F78B7" w14:textId="66C899F5"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10.03</w:t>
            </w:r>
          </w:p>
        </w:tc>
        <w:tc>
          <w:tcPr>
            <w:tcW w:w="955" w:type="pct"/>
            <w:noWrap/>
            <w:hideMark/>
          </w:tcPr>
          <w:p w14:paraId="3616F027" w14:textId="08C0AB84"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38.13</w:t>
            </w:r>
          </w:p>
        </w:tc>
      </w:tr>
      <w:tr w:rsidR="00F97906" w:rsidRPr="0064435F" w14:paraId="4E960303" w14:textId="77777777" w:rsidTr="00F97906">
        <w:trPr>
          <w:trHeight w:val="290"/>
        </w:trPr>
        <w:tc>
          <w:tcPr>
            <w:cnfStyle w:val="001000000000" w:firstRow="0" w:lastRow="0" w:firstColumn="1" w:lastColumn="0" w:oddVBand="0" w:evenVBand="0" w:oddHBand="0" w:evenHBand="0" w:firstRowFirstColumn="0" w:firstRowLastColumn="0" w:lastRowFirstColumn="0" w:lastRowLastColumn="0"/>
            <w:tcW w:w="2188" w:type="pct"/>
            <w:noWrap/>
            <w:hideMark/>
          </w:tcPr>
          <w:p w14:paraId="2E90173C" w14:textId="77777777" w:rsidR="00F97906" w:rsidRPr="0064435F" w:rsidRDefault="00F97906" w:rsidP="00F97906">
            <w:pPr>
              <w:rPr>
                <w:rFonts w:ascii="Times New Roman" w:hAnsi="Times New Roman"/>
                <w:color w:val="000000"/>
                <w:szCs w:val="22"/>
                <w:lang w:val="en-US" w:eastAsia="fr-BE"/>
              </w:rPr>
            </w:pPr>
            <w:r w:rsidRPr="0064435F">
              <w:rPr>
                <w:rFonts w:ascii="Times New Roman" w:hAnsi="Times New Roman"/>
                <w:color w:val="000000"/>
                <w:szCs w:val="22"/>
                <w:lang w:val="en-US" w:eastAsia="fr-BE"/>
              </w:rPr>
              <w:t>Total charge time (min)</w:t>
            </w:r>
          </w:p>
        </w:tc>
        <w:tc>
          <w:tcPr>
            <w:tcW w:w="952" w:type="pct"/>
            <w:noWrap/>
            <w:hideMark/>
          </w:tcPr>
          <w:p w14:paraId="68D83375" w14:textId="0C2DC111"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779,</w:t>
            </w:r>
            <w:r w:rsidR="000E6BAC" w:rsidRPr="0064435F">
              <w:rPr>
                <w:rFonts w:ascii="Times New Roman" w:hAnsi="Times New Roman"/>
                <w:color w:val="000000"/>
                <w:szCs w:val="22"/>
                <w:lang w:val="en-US" w:eastAsia="fr-BE"/>
              </w:rPr>
              <w:t>222</w:t>
            </w:r>
          </w:p>
        </w:tc>
        <w:tc>
          <w:tcPr>
            <w:tcW w:w="905" w:type="pct"/>
            <w:noWrap/>
            <w:hideMark/>
          </w:tcPr>
          <w:p w14:paraId="493B0777" w14:textId="5B13CFE4"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11,684</w:t>
            </w:r>
          </w:p>
        </w:tc>
        <w:tc>
          <w:tcPr>
            <w:tcW w:w="955" w:type="pct"/>
            <w:noWrap/>
            <w:hideMark/>
          </w:tcPr>
          <w:p w14:paraId="789A32A6" w14:textId="6280A00C"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225,729</w:t>
            </w:r>
          </w:p>
        </w:tc>
      </w:tr>
      <w:tr w:rsidR="00F97906" w:rsidRPr="0064435F" w14:paraId="0F92B004" w14:textId="77777777" w:rsidTr="00F97906">
        <w:trPr>
          <w:trHeight w:val="290"/>
        </w:trPr>
        <w:tc>
          <w:tcPr>
            <w:cnfStyle w:val="001000000000" w:firstRow="0" w:lastRow="0" w:firstColumn="1" w:lastColumn="0" w:oddVBand="0" w:evenVBand="0" w:oddHBand="0" w:evenHBand="0" w:firstRowFirstColumn="0" w:firstRowLastColumn="0" w:lastRowFirstColumn="0" w:lastRowLastColumn="0"/>
            <w:tcW w:w="2188" w:type="pct"/>
            <w:noWrap/>
            <w:hideMark/>
          </w:tcPr>
          <w:p w14:paraId="6BFE7BE7" w14:textId="77777777" w:rsidR="00F97906" w:rsidRPr="0064435F" w:rsidRDefault="00F97906" w:rsidP="00F97906">
            <w:pPr>
              <w:rPr>
                <w:rFonts w:ascii="Times New Roman" w:hAnsi="Times New Roman"/>
                <w:color w:val="000000"/>
                <w:szCs w:val="22"/>
                <w:lang w:val="en-US" w:eastAsia="fr-BE"/>
              </w:rPr>
            </w:pPr>
            <w:r w:rsidRPr="0064435F">
              <w:rPr>
                <w:rFonts w:ascii="Times New Roman" w:hAnsi="Times New Roman"/>
                <w:color w:val="000000"/>
                <w:szCs w:val="22"/>
                <w:lang w:val="en-US" w:eastAsia="fr-BE"/>
              </w:rPr>
              <w:t>Average waiting time per person (min)</w:t>
            </w:r>
          </w:p>
        </w:tc>
        <w:tc>
          <w:tcPr>
            <w:tcW w:w="952" w:type="pct"/>
            <w:noWrap/>
            <w:hideMark/>
          </w:tcPr>
          <w:p w14:paraId="1CE449C0" w14:textId="5E7712FF"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0.51</w:t>
            </w:r>
          </w:p>
        </w:tc>
        <w:tc>
          <w:tcPr>
            <w:tcW w:w="905" w:type="pct"/>
            <w:noWrap/>
            <w:hideMark/>
          </w:tcPr>
          <w:p w14:paraId="7CEE15E6" w14:textId="420FAB5D"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0.23</w:t>
            </w:r>
          </w:p>
        </w:tc>
        <w:tc>
          <w:tcPr>
            <w:tcW w:w="955" w:type="pct"/>
            <w:noWrap/>
            <w:hideMark/>
          </w:tcPr>
          <w:p w14:paraId="54CB1FE0" w14:textId="4B84090A"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0.1</w:t>
            </w:r>
          </w:p>
        </w:tc>
      </w:tr>
      <w:tr w:rsidR="00F97906" w:rsidRPr="0064435F" w14:paraId="2A0FE7AE" w14:textId="77777777" w:rsidTr="00F97906">
        <w:trPr>
          <w:trHeight w:val="290"/>
        </w:trPr>
        <w:tc>
          <w:tcPr>
            <w:cnfStyle w:val="001000000000" w:firstRow="0" w:lastRow="0" w:firstColumn="1" w:lastColumn="0" w:oddVBand="0" w:evenVBand="0" w:oddHBand="0" w:evenHBand="0" w:firstRowFirstColumn="0" w:firstRowLastColumn="0" w:lastRowFirstColumn="0" w:lastRowLastColumn="0"/>
            <w:tcW w:w="2188" w:type="pct"/>
            <w:noWrap/>
            <w:hideMark/>
          </w:tcPr>
          <w:p w14:paraId="0977428D" w14:textId="39384382" w:rsidR="00F97906" w:rsidRPr="0064435F" w:rsidRDefault="00F97906" w:rsidP="00F97906">
            <w:pPr>
              <w:rPr>
                <w:rFonts w:ascii="Times New Roman" w:hAnsi="Times New Roman"/>
                <w:color w:val="000000"/>
                <w:szCs w:val="22"/>
                <w:lang w:val="en-US" w:eastAsia="fr-BE"/>
              </w:rPr>
            </w:pPr>
            <w:r w:rsidRPr="0064435F">
              <w:rPr>
                <w:rFonts w:ascii="Times New Roman" w:hAnsi="Times New Roman"/>
                <w:color w:val="000000"/>
                <w:szCs w:val="22"/>
                <w:lang w:val="en-US" w:eastAsia="fr-BE"/>
              </w:rPr>
              <w:t xml:space="preserve">Average number of </w:t>
            </w:r>
            <w:r w:rsidR="00DF5066" w:rsidRPr="0064435F">
              <w:rPr>
                <w:rFonts w:ascii="Times New Roman" w:hAnsi="Times New Roman"/>
                <w:color w:val="000000"/>
                <w:szCs w:val="22"/>
                <w:lang w:val="en-US" w:eastAsia="fr-BE"/>
              </w:rPr>
              <w:t>people</w:t>
            </w:r>
            <w:r w:rsidRPr="0064435F">
              <w:rPr>
                <w:rFonts w:ascii="Times New Roman" w:hAnsi="Times New Roman"/>
                <w:color w:val="000000"/>
                <w:szCs w:val="22"/>
                <w:lang w:val="en-US" w:eastAsia="fr-BE"/>
              </w:rPr>
              <w:t xml:space="preserve"> per trip</w:t>
            </w:r>
          </w:p>
        </w:tc>
        <w:tc>
          <w:tcPr>
            <w:tcW w:w="952" w:type="pct"/>
            <w:noWrap/>
            <w:hideMark/>
          </w:tcPr>
          <w:p w14:paraId="3F40DE6F" w14:textId="154B6F8B"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2.16</w:t>
            </w:r>
          </w:p>
        </w:tc>
        <w:tc>
          <w:tcPr>
            <w:tcW w:w="905" w:type="pct"/>
            <w:noWrap/>
            <w:hideMark/>
          </w:tcPr>
          <w:p w14:paraId="36A21F8B" w14:textId="7161DDE2"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1.31</w:t>
            </w:r>
          </w:p>
        </w:tc>
        <w:tc>
          <w:tcPr>
            <w:tcW w:w="955" w:type="pct"/>
            <w:noWrap/>
            <w:hideMark/>
          </w:tcPr>
          <w:p w14:paraId="04A0DB76" w14:textId="0F53BD2E"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1.08</w:t>
            </w:r>
          </w:p>
        </w:tc>
      </w:tr>
      <w:tr w:rsidR="00F97906" w:rsidRPr="0064435F" w14:paraId="69A34CB1" w14:textId="77777777" w:rsidTr="00F97906">
        <w:trPr>
          <w:trHeight w:val="290"/>
        </w:trPr>
        <w:tc>
          <w:tcPr>
            <w:cnfStyle w:val="001000000000" w:firstRow="0" w:lastRow="0" w:firstColumn="1" w:lastColumn="0" w:oddVBand="0" w:evenVBand="0" w:oddHBand="0" w:evenHBand="0" w:firstRowFirstColumn="0" w:firstRowLastColumn="0" w:lastRowFirstColumn="0" w:lastRowLastColumn="0"/>
            <w:tcW w:w="2188" w:type="pct"/>
            <w:noWrap/>
            <w:hideMark/>
          </w:tcPr>
          <w:p w14:paraId="3F37BF53" w14:textId="77777777" w:rsidR="00F97906" w:rsidRPr="0064435F" w:rsidRDefault="00F97906" w:rsidP="00F97906">
            <w:pPr>
              <w:rPr>
                <w:rFonts w:ascii="Times New Roman" w:hAnsi="Times New Roman"/>
                <w:color w:val="000000"/>
                <w:szCs w:val="22"/>
                <w:lang w:val="en-US" w:eastAsia="fr-BE"/>
              </w:rPr>
            </w:pPr>
            <w:r w:rsidRPr="0064435F">
              <w:rPr>
                <w:rFonts w:ascii="Times New Roman" w:hAnsi="Times New Roman"/>
                <w:color w:val="000000"/>
                <w:szCs w:val="22"/>
                <w:lang w:val="en-US" w:eastAsia="fr-BE"/>
              </w:rPr>
              <w:t>Average person-km per aTaxi</w:t>
            </w:r>
          </w:p>
        </w:tc>
        <w:tc>
          <w:tcPr>
            <w:tcW w:w="952" w:type="pct"/>
            <w:noWrap/>
            <w:hideMark/>
          </w:tcPr>
          <w:p w14:paraId="58B3A712" w14:textId="2CA27C98"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23.57</w:t>
            </w:r>
          </w:p>
        </w:tc>
        <w:tc>
          <w:tcPr>
            <w:tcW w:w="905" w:type="pct"/>
            <w:noWrap/>
            <w:hideMark/>
          </w:tcPr>
          <w:p w14:paraId="7F1D4829" w14:textId="156F56FD"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8.96</w:t>
            </w:r>
          </w:p>
        </w:tc>
        <w:tc>
          <w:tcPr>
            <w:tcW w:w="955" w:type="pct"/>
            <w:noWrap/>
            <w:hideMark/>
          </w:tcPr>
          <w:p w14:paraId="216638F1" w14:textId="03D2D5D4"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23.48</w:t>
            </w:r>
          </w:p>
        </w:tc>
      </w:tr>
      <w:tr w:rsidR="00F97906" w:rsidRPr="0064435F" w14:paraId="43707BF3" w14:textId="77777777" w:rsidTr="00F97906">
        <w:trPr>
          <w:trHeight w:val="290"/>
        </w:trPr>
        <w:tc>
          <w:tcPr>
            <w:cnfStyle w:val="001000000000" w:firstRow="0" w:lastRow="0" w:firstColumn="1" w:lastColumn="0" w:oddVBand="0" w:evenVBand="0" w:oddHBand="0" w:evenHBand="0" w:firstRowFirstColumn="0" w:firstRowLastColumn="0" w:lastRowFirstColumn="0" w:lastRowLastColumn="0"/>
            <w:tcW w:w="2188" w:type="pct"/>
            <w:noWrap/>
            <w:hideMark/>
          </w:tcPr>
          <w:p w14:paraId="38C205A8" w14:textId="77777777" w:rsidR="00F97906" w:rsidRPr="0064435F" w:rsidRDefault="00F97906" w:rsidP="00F97906">
            <w:pPr>
              <w:rPr>
                <w:rFonts w:ascii="Times New Roman" w:hAnsi="Times New Roman"/>
                <w:color w:val="000000"/>
                <w:szCs w:val="22"/>
                <w:lang w:val="en-US" w:eastAsia="fr-BE"/>
              </w:rPr>
            </w:pPr>
            <w:r w:rsidRPr="0064435F">
              <w:rPr>
                <w:rFonts w:ascii="Times New Roman" w:hAnsi="Times New Roman"/>
                <w:color w:val="000000"/>
                <w:szCs w:val="22"/>
                <w:lang w:val="en-US" w:eastAsia="fr-BE"/>
              </w:rPr>
              <w:t>Total person-km</w:t>
            </w:r>
          </w:p>
        </w:tc>
        <w:tc>
          <w:tcPr>
            <w:tcW w:w="952" w:type="pct"/>
            <w:noWrap/>
            <w:hideMark/>
          </w:tcPr>
          <w:p w14:paraId="065FD254" w14:textId="71DEF02F"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1,662,</w:t>
            </w:r>
            <w:r w:rsidR="000E6BAC" w:rsidRPr="0064435F">
              <w:rPr>
                <w:rFonts w:ascii="Times New Roman" w:hAnsi="Times New Roman"/>
                <w:color w:val="000000"/>
                <w:szCs w:val="22"/>
                <w:lang w:val="en-US" w:eastAsia="fr-BE"/>
              </w:rPr>
              <w:t>611</w:t>
            </w:r>
          </w:p>
        </w:tc>
        <w:tc>
          <w:tcPr>
            <w:tcW w:w="905" w:type="pct"/>
            <w:noWrap/>
            <w:hideMark/>
          </w:tcPr>
          <w:p w14:paraId="2514A141" w14:textId="480E6E63"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10,4</w:t>
            </w:r>
            <w:r w:rsidR="000E6BAC" w:rsidRPr="0064435F">
              <w:rPr>
                <w:rFonts w:ascii="Times New Roman" w:hAnsi="Times New Roman"/>
                <w:color w:val="000000"/>
                <w:szCs w:val="22"/>
                <w:lang w:val="en-US" w:eastAsia="fr-BE"/>
              </w:rPr>
              <w:t>44</w:t>
            </w:r>
          </w:p>
        </w:tc>
        <w:tc>
          <w:tcPr>
            <w:tcW w:w="955" w:type="pct"/>
            <w:noWrap/>
            <w:hideMark/>
          </w:tcPr>
          <w:p w14:paraId="237B120F" w14:textId="73EB8D73" w:rsidR="00F97906" w:rsidRPr="0064435F" w:rsidRDefault="00F97906" w:rsidP="00413339">
            <w:pPr>
              <w:keepNext/>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val="en-US" w:eastAsia="fr-BE"/>
              </w:rPr>
            </w:pPr>
            <w:r w:rsidRPr="0064435F">
              <w:rPr>
                <w:rFonts w:ascii="Times New Roman" w:hAnsi="Times New Roman"/>
                <w:color w:val="000000"/>
                <w:szCs w:val="22"/>
                <w:lang w:val="en-US" w:eastAsia="fr-BE"/>
              </w:rPr>
              <w:t>138,998.2</w:t>
            </w:r>
          </w:p>
        </w:tc>
      </w:tr>
    </w:tbl>
    <w:p w14:paraId="3636A4CC" w14:textId="6D24FC0A" w:rsidR="00F97906" w:rsidRPr="0064435F" w:rsidRDefault="00030DF5" w:rsidP="00030DF5">
      <w:pPr>
        <w:pStyle w:val="Caption"/>
        <w:rPr>
          <w:rFonts w:ascii="Times New Roman" w:hAnsi="Times New Roman"/>
          <w:i w:val="0"/>
          <w:iCs w:val="0"/>
          <w:lang w:val="en-US"/>
        </w:rPr>
      </w:pPr>
      <w:bookmarkStart w:id="48" w:name="_Toc80021547"/>
      <w:r w:rsidRPr="0064435F">
        <w:rPr>
          <w:rFonts w:ascii="Times New Roman" w:hAnsi="Times New Roman"/>
          <w:lang w:val="en-US"/>
        </w:rPr>
        <w:t xml:space="preserve">Table </w:t>
      </w:r>
      <w:r w:rsidRPr="0064435F">
        <w:rPr>
          <w:rFonts w:ascii="Times New Roman" w:hAnsi="Times New Roman"/>
        </w:rPr>
        <w:fldChar w:fldCharType="begin"/>
      </w:r>
      <w:r w:rsidRPr="0064435F">
        <w:rPr>
          <w:rFonts w:ascii="Times New Roman" w:hAnsi="Times New Roman"/>
          <w:lang w:val="en-US"/>
        </w:rPr>
        <w:instrText xml:space="preserve"> SEQ Table \* ARABIC </w:instrText>
      </w:r>
      <w:r w:rsidRPr="0064435F">
        <w:rPr>
          <w:rFonts w:ascii="Times New Roman" w:hAnsi="Times New Roman"/>
        </w:rPr>
        <w:fldChar w:fldCharType="separate"/>
      </w:r>
      <w:r w:rsidR="00E437A4" w:rsidRPr="0064435F">
        <w:rPr>
          <w:rFonts w:ascii="Times New Roman" w:hAnsi="Times New Roman"/>
          <w:noProof/>
          <w:lang w:val="en-US"/>
        </w:rPr>
        <w:t>2</w:t>
      </w:r>
      <w:r w:rsidRPr="0064435F">
        <w:rPr>
          <w:rFonts w:ascii="Times New Roman" w:hAnsi="Times New Roman"/>
        </w:rPr>
        <w:fldChar w:fldCharType="end"/>
      </w:r>
      <w:r w:rsidRPr="0064435F">
        <w:rPr>
          <w:rFonts w:ascii="Times New Roman" w:hAnsi="Times New Roman"/>
          <w:lang w:val="en-US"/>
        </w:rPr>
        <w:t xml:space="preserve"> Simulation results until 7.03 a.m. (423 minutes from midnight) Brussels and Ganshoren without empty rides</w:t>
      </w:r>
      <w:bookmarkEnd w:id="48"/>
    </w:p>
    <w:tbl>
      <w:tblPr>
        <w:tblStyle w:val="TableSimple2"/>
        <w:tblW w:w="0" w:type="auto"/>
        <w:tblLayout w:type="fixed"/>
        <w:tblLook w:val="04A0" w:firstRow="1" w:lastRow="0" w:firstColumn="1" w:lastColumn="0" w:noHBand="0" w:noVBand="1"/>
      </w:tblPr>
      <w:tblGrid>
        <w:gridCol w:w="1418"/>
        <w:gridCol w:w="992"/>
        <w:gridCol w:w="851"/>
        <w:gridCol w:w="992"/>
        <w:gridCol w:w="709"/>
        <w:gridCol w:w="1275"/>
        <w:gridCol w:w="993"/>
        <w:gridCol w:w="708"/>
        <w:gridCol w:w="1134"/>
      </w:tblGrid>
      <w:tr w:rsidR="00370B09" w:rsidRPr="0064435F" w14:paraId="4CB5C3CD" w14:textId="77777777" w:rsidTr="00413339">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3975FCD" w14:textId="77777777" w:rsidR="00F97906" w:rsidRPr="0064435F" w:rsidRDefault="00F97906" w:rsidP="00F97906">
            <w:pPr>
              <w:rPr>
                <w:rFonts w:ascii="Times New Roman" w:hAnsi="Times New Roman"/>
                <w:sz w:val="18"/>
                <w:szCs w:val="18"/>
                <w:lang w:val="en-US" w:eastAsia="fr-BE"/>
              </w:rPr>
            </w:pPr>
          </w:p>
        </w:tc>
        <w:tc>
          <w:tcPr>
            <w:tcW w:w="4819" w:type="dxa"/>
            <w:gridSpan w:val="5"/>
            <w:tcBorders>
              <w:right w:val="single" w:sz="12" w:space="0" w:color="auto"/>
            </w:tcBorders>
            <w:shd w:val="clear" w:color="auto" w:fill="D9E2F3" w:themeFill="accent1" w:themeFillTint="33"/>
            <w:noWrap/>
            <w:hideMark/>
          </w:tcPr>
          <w:p w14:paraId="514302BB" w14:textId="77777777" w:rsidR="00F97906" w:rsidRPr="0064435F" w:rsidRDefault="00F97906" w:rsidP="00F9790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No empty</w:t>
            </w:r>
          </w:p>
        </w:tc>
        <w:tc>
          <w:tcPr>
            <w:tcW w:w="2835" w:type="dxa"/>
            <w:gridSpan w:val="3"/>
            <w:tcBorders>
              <w:left w:val="single" w:sz="12" w:space="0" w:color="auto"/>
            </w:tcBorders>
            <w:shd w:val="clear" w:color="auto" w:fill="D9E2F3" w:themeFill="accent1" w:themeFillTint="33"/>
            <w:noWrap/>
            <w:hideMark/>
          </w:tcPr>
          <w:p w14:paraId="12CC8FCF" w14:textId="77777777" w:rsidR="00F97906" w:rsidRPr="0064435F" w:rsidRDefault="00F97906" w:rsidP="00F9790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Empty</w:t>
            </w:r>
          </w:p>
        </w:tc>
      </w:tr>
      <w:tr w:rsidR="00413339" w:rsidRPr="0064435F" w14:paraId="78798CB1" w14:textId="77777777" w:rsidTr="00413339">
        <w:trPr>
          <w:trHeight w:val="290"/>
        </w:trPr>
        <w:tc>
          <w:tcPr>
            <w:cnfStyle w:val="001000000000" w:firstRow="0" w:lastRow="0" w:firstColumn="1" w:lastColumn="0" w:oddVBand="0" w:evenVBand="0" w:oddHBand="0" w:evenHBand="0" w:firstRowFirstColumn="0" w:firstRowLastColumn="0" w:lastRowFirstColumn="0" w:lastRowLastColumn="0"/>
            <w:tcW w:w="1418" w:type="dxa"/>
            <w:tcBorders>
              <w:bottom w:val="single" w:sz="12" w:space="0" w:color="auto"/>
            </w:tcBorders>
            <w:noWrap/>
            <w:hideMark/>
          </w:tcPr>
          <w:p w14:paraId="742573E0" w14:textId="77777777" w:rsidR="00F97906" w:rsidRPr="0064435F" w:rsidRDefault="00F97906" w:rsidP="00F97906">
            <w:pPr>
              <w:jc w:val="center"/>
              <w:rPr>
                <w:rFonts w:ascii="Times New Roman" w:hAnsi="Times New Roman"/>
                <w:color w:val="000000"/>
                <w:sz w:val="18"/>
                <w:szCs w:val="18"/>
                <w:lang w:val="en-US" w:eastAsia="fr-BE"/>
              </w:rPr>
            </w:pPr>
          </w:p>
        </w:tc>
        <w:tc>
          <w:tcPr>
            <w:tcW w:w="992" w:type="dxa"/>
            <w:tcBorders>
              <w:bottom w:val="single" w:sz="12" w:space="0" w:color="auto"/>
            </w:tcBorders>
            <w:noWrap/>
            <w:hideMark/>
          </w:tcPr>
          <w:p w14:paraId="5BDB417F" w14:textId="2E54B4AC" w:rsidR="00F97906" w:rsidRPr="0064435F" w:rsidRDefault="00F97906" w:rsidP="00F97906">
            <w:pP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18"/>
                <w:szCs w:val="18"/>
                <w:lang w:val="en-US" w:eastAsia="fr-BE"/>
              </w:rPr>
            </w:pPr>
            <w:r w:rsidRPr="0064435F">
              <w:rPr>
                <w:rFonts w:ascii="Times New Roman" w:hAnsi="Times New Roman"/>
                <w:b/>
                <w:bCs/>
                <w:color w:val="000000"/>
                <w:sz w:val="18"/>
                <w:szCs w:val="18"/>
                <w:lang w:val="en-US" w:eastAsia="fr-BE"/>
              </w:rPr>
              <w:t>Bxl 423</w:t>
            </w:r>
          </w:p>
        </w:tc>
        <w:tc>
          <w:tcPr>
            <w:tcW w:w="851" w:type="dxa"/>
            <w:tcBorders>
              <w:bottom w:val="single" w:sz="12" w:space="0" w:color="auto"/>
            </w:tcBorders>
            <w:noWrap/>
            <w:hideMark/>
          </w:tcPr>
          <w:p w14:paraId="056C9F59" w14:textId="62E0A0C3" w:rsidR="00F97906" w:rsidRPr="0064435F" w:rsidRDefault="00F97906" w:rsidP="00F97906">
            <w:pP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18"/>
                <w:szCs w:val="18"/>
                <w:lang w:val="en-US" w:eastAsia="fr-BE"/>
              </w:rPr>
            </w:pPr>
            <w:r w:rsidRPr="0064435F">
              <w:rPr>
                <w:rFonts w:ascii="Times New Roman" w:hAnsi="Times New Roman"/>
                <w:b/>
                <w:bCs/>
                <w:color w:val="000000"/>
                <w:sz w:val="18"/>
                <w:szCs w:val="18"/>
                <w:lang w:val="en-US" w:eastAsia="fr-BE"/>
              </w:rPr>
              <w:t>Gans</w:t>
            </w:r>
            <w:r w:rsidR="00370B09" w:rsidRPr="0064435F">
              <w:rPr>
                <w:rFonts w:ascii="Times New Roman" w:hAnsi="Times New Roman"/>
                <w:b/>
                <w:bCs/>
                <w:color w:val="000000"/>
                <w:sz w:val="18"/>
                <w:szCs w:val="18"/>
                <w:lang w:val="en-US" w:eastAsia="fr-BE"/>
              </w:rPr>
              <w:t>.</w:t>
            </w:r>
            <w:r w:rsidRPr="0064435F">
              <w:rPr>
                <w:rFonts w:ascii="Times New Roman" w:hAnsi="Times New Roman"/>
                <w:b/>
                <w:bCs/>
                <w:color w:val="000000"/>
                <w:sz w:val="18"/>
                <w:szCs w:val="18"/>
                <w:lang w:val="en-US" w:eastAsia="fr-BE"/>
              </w:rPr>
              <w:t xml:space="preserve"> 423</w:t>
            </w:r>
          </w:p>
        </w:tc>
        <w:tc>
          <w:tcPr>
            <w:tcW w:w="992" w:type="dxa"/>
            <w:tcBorders>
              <w:bottom w:val="single" w:sz="12" w:space="0" w:color="auto"/>
            </w:tcBorders>
            <w:noWrap/>
            <w:hideMark/>
          </w:tcPr>
          <w:p w14:paraId="3329D6A0" w14:textId="58337541" w:rsidR="00F97906" w:rsidRPr="0064435F" w:rsidRDefault="00F97906" w:rsidP="00F97906">
            <w:pP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18"/>
                <w:szCs w:val="18"/>
                <w:lang w:val="en-US" w:eastAsia="fr-BE"/>
              </w:rPr>
            </w:pPr>
            <w:r w:rsidRPr="0064435F">
              <w:rPr>
                <w:rFonts w:ascii="Times New Roman" w:hAnsi="Times New Roman"/>
                <w:b/>
                <w:bCs/>
                <w:color w:val="000000"/>
                <w:sz w:val="18"/>
                <w:szCs w:val="18"/>
                <w:lang w:val="en-US" w:eastAsia="fr-BE"/>
              </w:rPr>
              <w:t>Gans</w:t>
            </w:r>
            <w:r w:rsidR="00370B09" w:rsidRPr="0064435F">
              <w:rPr>
                <w:rFonts w:ascii="Times New Roman" w:hAnsi="Times New Roman"/>
                <w:b/>
                <w:bCs/>
                <w:color w:val="000000"/>
                <w:sz w:val="18"/>
                <w:szCs w:val="18"/>
                <w:lang w:val="en-US" w:eastAsia="fr-BE"/>
              </w:rPr>
              <w:t>.</w:t>
            </w:r>
            <w:r w:rsidRPr="0064435F">
              <w:rPr>
                <w:rFonts w:ascii="Times New Roman" w:hAnsi="Times New Roman"/>
                <w:b/>
                <w:bCs/>
                <w:color w:val="000000"/>
                <w:sz w:val="18"/>
                <w:szCs w:val="18"/>
                <w:lang w:val="en-US" w:eastAsia="fr-BE"/>
              </w:rPr>
              <w:t xml:space="preserve"> day</w:t>
            </w:r>
          </w:p>
        </w:tc>
        <w:tc>
          <w:tcPr>
            <w:tcW w:w="709" w:type="dxa"/>
            <w:tcBorders>
              <w:bottom w:val="single" w:sz="12" w:space="0" w:color="auto"/>
            </w:tcBorders>
            <w:noWrap/>
            <w:hideMark/>
          </w:tcPr>
          <w:p w14:paraId="671B81ED" w14:textId="19837A14" w:rsidR="00F97906" w:rsidRPr="0064435F" w:rsidRDefault="00F97906" w:rsidP="00F97906">
            <w:pP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18"/>
                <w:szCs w:val="18"/>
                <w:lang w:val="en-US" w:eastAsia="fr-BE"/>
              </w:rPr>
            </w:pPr>
            <w:r w:rsidRPr="0064435F">
              <w:rPr>
                <w:rFonts w:ascii="Times New Roman" w:hAnsi="Times New Roman"/>
                <w:b/>
                <w:bCs/>
                <w:color w:val="000000"/>
                <w:sz w:val="18"/>
                <w:szCs w:val="18"/>
                <w:lang w:val="en-US" w:eastAsia="fr-BE"/>
              </w:rPr>
              <w:t>Ratios Gans</w:t>
            </w:r>
            <w:r w:rsidR="00370B09" w:rsidRPr="0064435F">
              <w:rPr>
                <w:rFonts w:ascii="Times New Roman" w:hAnsi="Times New Roman"/>
                <w:b/>
                <w:bCs/>
                <w:color w:val="000000"/>
                <w:sz w:val="18"/>
                <w:szCs w:val="18"/>
                <w:lang w:val="en-US" w:eastAsia="fr-BE"/>
              </w:rPr>
              <w:t>.</w:t>
            </w:r>
            <w:r w:rsidRPr="0064435F">
              <w:rPr>
                <w:rFonts w:ascii="Times New Roman" w:hAnsi="Times New Roman"/>
                <w:b/>
                <w:bCs/>
                <w:color w:val="000000"/>
                <w:sz w:val="18"/>
                <w:szCs w:val="18"/>
                <w:lang w:val="en-US" w:eastAsia="fr-BE"/>
              </w:rPr>
              <w:t xml:space="preserve"> day / 423</w:t>
            </w:r>
          </w:p>
        </w:tc>
        <w:tc>
          <w:tcPr>
            <w:tcW w:w="1275" w:type="dxa"/>
            <w:tcBorders>
              <w:bottom w:val="single" w:sz="12" w:space="0" w:color="auto"/>
              <w:right w:val="single" w:sz="12" w:space="0" w:color="auto"/>
            </w:tcBorders>
            <w:shd w:val="clear" w:color="auto" w:fill="D9E2F3" w:themeFill="accent1" w:themeFillTint="33"/>
            <w:noWrap/>
            <w:hideMark/>
          </w:tcPr>
          <w:p w14:paraId="25545E14" w14:textId="4E1D7583" w:rsidR="00F97906" w:rsidRPr="0064435F" w:rsidRDefault="00370B09" w:rsidP="00F97906">
            <w:pP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18"/>
                <w:szCs w:val="18"/>
                <w:lang w:val="en-US" w:eastAsia="fr-BE"/>
              </w:rPr>
            </w:pPr>
            <w:r w:rsidRPr="0064435F">
              <w:rPr>
                <w:rFonts w:ascii="Times New Roman" w:hAnsi="Times New Roman"/>
                <w:b/>
                <w:bCs/>
                <w:color w:val="000000"/>
                <w:sz w:val="18"/>
                <w:szCs w:val="18"/>
                <w:lang w:val="en-US" w:eastAsia="fr-BE"/>
              </w:rPr>
              <w:t>Bxl</w:t>
            </w:r>
            <w:r w:rsidR="00F97906" w:rsidRPr="0064435F">
              <w:rPr>
                <w:rFonts w:ascii="Times New Roman" w:hAnsi="Times New Roman"/>
                <w:b/>
                <w:bCs/>
                <w:color w:val="000000"/>
                <w:sz w:val="18"/>
                <w:szCs w:val="18"/>
                <w:lang w:val="en-US" w:eastAsia="fr-BE"/>
              </w:rPr>
              <w:t xml:space="preserve"> day</w:t>
            </w:r>
          </w:p>
        </w:tc>
        <w:tc>
          <w:tcPr>
            <w:tcW w:w="993" w:type="dxa"/>
            <w:tcBorders>
              <w:left w:val="single" w:sz="12" w:space="0" w:color="auto"/>
              <w:bottom w:val="single" w:sz="12" w:space="0" w:color="auto"/>
            </w:tcBorders>
            <w:noWrap/>
            <w:hideMark/>
          </w:tcPr>
          <w:p w14:paraId="30A9FE35" w14:textId="50DC973B" w:rsidR="00F97906" w:rsidRPr="0064435F" w:rsidRDefault="00F97906" w:rsidP="00F97906">
            <w:pP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18"/>
                <w:szCs w:val="18"/>
                <w:lang w:val="en-US" w:eastAsia="fr-BE"/>
              </w:rPr>
            </w:pPr>
            <w:r w:rsidRPr="0064435F">
              <w:rPr>
                <w:rFonts w:ascii="Times New Roman" w:hAnsi="Times New Roman"/>
                <w:b/>
                <w:bCs/>
                <w:color w:val="000000"/>
                <w:sz w:val="18"/>
                <w:szCs w:val="18"/>
                <w:lang w:val="en-US" w:eastAsia="fr-BE"/>
              </w:rPr>
              <w:t>Gans</w:t>
            </w:r>
            <w:r w:rsidR="00370B09" w:rsidRPr="0064435F">
              <w:rPr>
                <w:rFonts w:ascii="Times New Roman" w:hAnsi="Times New Roman"/>
                <w:b/>
                <w:bCs/>
                <w:color w:val="000000"/>
                <w:sz w:val="18"/>
                <w:szCs w:val="18"/>
                <w:lang w:val="en-US" w:eastAsia="fr-BE"/>
              </w:rPr>
              <w:t xml:space="preserve">. </w:t>
            </w:r>
            <w:r w:rsidRPr="0064435F">
              <w:rPr>
                <w:rFonts w:ascii="Times New Roman" w:hAnsi="Times New Roman"/>
                <w:b/>
                <w:bCs/>
                <w:color w:val="000000"/>
                <w:sz w:val="18"/>
                <w:szCs w:val="18"/>
                <w:lang w:val="en-US" w:eastAsia="fr-BE"/>
              </w:rPr>
              <w:t>day</w:t>
            </w:r>
          </w:p>
        </w:tc>
        <w:tc>
          <w:tcPr>
            <w:tcW w:w="708" w:type="dxa"/>
            <w:tcBorders>
              <w:bottom w:val="single" w:sz="12" w:space="0" w:color="auto"/>
            </w:tcBorders>
            <w:noWrap/>
            <w:hideMark/>
          </w:tcPr>
          <w:p w14:paraId="048A0209" w14:textId="5697050B" w:rsidR="00F97906" w:rsidRPr="0064435F" w:rsidRDefault="00F97906" w:rsidP="00F97906">
            <w:pP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18"/>
                <w:szCs w:val="18"/>
                <w:lang w:val="en-US" w:eastAsia="fr-BE"/>
              </w:rPr>
            </w:pPr>
            <w:r w:rsidRPr="0064435F">
              <w:rPr>
                <w:rFonts w:ascii="Times New Roman" w:hAnsi="Times New Roman"/>
                <w:b/>
                <w:bCs/>
                <w:color w:val="000000"/>
                <w:sz w:val="18"/>
                <w:szCs w:val="18"/>
                <w:lang w:val="en-US" w:eastAsia="fr-BE"/>
              </w:rPr>
              <w:t>Ratios Gans</w:t>
            </w:r>
            <w:r w:rsidR="00370B09" w:rsidRPr="0064435F">
              <w:rPr>
                <w:rFonts w:ascii="Times New Roman" w:hAnsi="Times New Roman"/>
                <w:b/>
                <w:bCs/>
                <w:color w:val="000000"/>
                <w:sz w:val="18"/>
                <w:szCs w:val="18"/>
                <w:lang w:val="en-US" w:eastAsia="fr-BE"/>
              </w:rPr>
              <w:t>.</w:t>
            </w:r>
            <w:r w:rsidRPr="0064435F">
              <w:rPr>
                <w:rFonts w:ascii="Times New Roman" w:hAnsi="Times New Roman"/>
                <w:b/>
                <w:bCs/>
                <w:color w:val="000000"/>
                <w:sz w:val="18"/>
                <w:szCs w:val="18"/>
                <w:lang w:val="en-US" w:eastAsia="fr-BE"/>
              </w:rPr>
              <w:t xml:space="preserve"> empty / no empty</w:t>
            </w:r>
          </w:p>
        </w:tc>
        <w:tc>
          <w:tcPr>
            <w:tcW w:w="1134" w:type="dxa"/>
            <w:tcBorders>
              <w:bottom w:val="single" w:sz="12" w:space="0" w:color="auto"/>
            </w:tcBorders>
            <w:shd w:val="clear" w:color="auto" w:fill="D9E2F3" w:themeFill="accent1" w:themeFillTint="33"/>
            <w:noWrap/>
            <w:hideMark/>
          </w:tcPr>
          <w:p w14:paraId="3D7CD163" w14:textId="5DAA8A44" w:rsidR="00F97906" w:rsidRPr="0064435F" w:rsidRDefault="00F97906" w:rsidP="00F97906">
            <w:pP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18"/>
                <w:szCs w:val="18"/>
                <w:lang w:val="en-US" w:eastAsia="fr-BE"/>
              </w:rPr>
            </w:pPr>
            <w:r w:rsidRPr="0064435F">
              <w:rPr>
                <w:rFonts w:ascii="Times New Roman" w:hAnsi="Times New Roman"/>
                <w:b/>
                <w:bCs/>
                <w:color w:val="000000"/>
                <w:sz w:val="18"/>
                <w:szCs w:val="18"/>
                <w:lang w:val="en-US" w:eastAsia="fr-BE"/>
              </w:rPr>
              <w:t>B</w:t>
            </w:r>
            <w:r w:rsidR="00370B09" w:rsidRPr="0064435F">
              <w:rPr>
                <w:rFonts w:ascii="Times New Roman" w:hAnsi="Times New Roman"/>
                <w:b/>
                <w:bCs/>
                <w:color w:val="000000"/>
                <w:sz w:val="18"/>
                <w:szCs w:val="18"/>
                <w:lang w:val="en-US" w:eastAsia="fr-BE"/>
              </w:rPr>
              <w:t>xl</w:t>
            </w:r>
            <w:r w:rsidRPr="0064435F">
              <w:rPr>
                <w:rFonts w:ascii="Times New Roman" w:hAnsi="Times New Roman"/>
                <w:b/>
                <w:bCs/>
                <w:color w:val="000000"/>
                <w:sz w:val="18"/>
                <w:szCs w:val="18"/>
                <w:lang w:val="en-US" w:eastAsia="fr-BE"/>
              </w:rPr>
              <w:t xml:space="preserve"> day</w:t>
            </w:r>
          </w:p>
        </w:tc>
      </w:tr>
      <w:tr w:rsidR="00413339" w:rsidRPr="0064435F" w14:paraId="3EE94ACE" w14:textId="77777777" w:rsidTr="0041333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top w:val="single" w:sz="12" w:space="0" w:color="auto"/>
            </w:tcBorders>
            <w:noWrap/>
            <w:hideMark/>
          </w:tcPr>
          <w:p w14:paraId="6A175850" w14:textId="77777777" w:rsidR="00F97906" w:rsidRPr="0064435F" w:rsidRDefault="00F97906" w:rsidP="00F97906">
            <w:pPr>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Number of aTaxis</w:t>
            </w:r>
          </w:p>
        </w:tc>
        <w:tc>
          <w:tcPr>
            <w:tcW w:w="992" w:type="dxa"/>
            <w:tcBorders>
              <w:top w:val="single" w:sz="12" w:space="0" w:color="auto"/>
            </w:tcBorders>
            <w:noWrap/>
            <w:hideMark/>
          </w:tcPr>
          <w:p w14:paraId="1CA3D233" w14:textId="48E7DA88"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70,532</w:t>
            </w:r>
          </w:p>
        </w:tc>
        <w:tc>
          <w:tcPr>
            <w:tcW w:w="851" w:type="dxa"/>
            <w:tcBorders>
              <w:top w:val="single" w:sz="12" w:space="0" w:color="auto"/>
            </w:tcBorders>
            <w:noWrap/>
            <w:hideMark/>
          </w:tcPr>
          <w:p w14:paraId="53C3BFE6" w14:textId="01B780BB"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1,165</w:t>
            </w:r>
          </w:p>
        </w:tc>
        <w:tc>
          <w:tcPr>
            <w:tcW w:w="992" w:type="dxa"/>
            <w:tcBorders>
              <w:top w:val="single" w:sz="12" w:space="0" w:color="auto"/>
            </w:tcBorders>
            <w:noWrap/>
            <w:hideMark/>
          </w:tcPr>
          <w:p w14:paraId="17A5BE70" w14:textId="77D239EE"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5,920</w:t>
            </w:r>
          </w:p>
        </w:tc>
        <w:tc>
          <w:tcPr>
            <w:tcW w:w="709" w:type="dxa"/>
            <w:tcBorders>
              <w:top w:val="single" w:sz="12" w:space="0" w:color="auto"/>
            </w:tcBorders>
            <w:noWrap/>
            <w:hideMark/>
          </w:tcPr>
          <w:p w14:paraId="4C878708" w14:textId="7E007ADC"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5.08</w:t>
            </w:r>
          </w:p>
        </w:tc>
        <w:tc>
          <w:tcPr>
            <w:tcW w:w="1275" w:type="dxa"/>
            <w:tcBorders>
              <w:top w:val="single" w:sz="12" w:space="0" w:color="auto"/>
              <w:right w:val="single" w:sz="12" w:space="0" w:color="auto"/>
            </w:tcBorders>
            <w:shd w:val="clear" w:color="auto" w:fill="D9E2F3" w:themeFill="accent1" w:themeFillTint="33"/>
            <w:noWrap/>
            <w:hideMark/>
          </w:tcPr>
          <w:p w14:paraId="06542E87" w14:textId="699B8105"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358,412</w:t>
            </w:r>
          </w:p>
        </w:tc>
        <w:tc>
          <w:tcPr>
            <w:tcW w:w="993" w:type="dxa"/>
            <w:tcBorders>
              <w:top w:val="single" w:sz="12" w:space="0" w:color="auto"/>
              <w:left w:val="single" w:sz="12" w:space="0" w:color="auto"/>
            </w:tcBorders>
            <w:noWrap/>
            <w:hideMark/>
          </w:tcPr>
          <w:p w14:paraId="6689A4BE" w14:textId="1B6C75DC"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1,532</w:t>
            </w:r>
          </w:p>
        </w:tc>
        <w:tc>
          <w:tcPr>
            <w:tcW w:w="708" w:type="dxa"/>
            <w:tcBorders>
              <w:top w:val="single" w:sz="12" w:space="0" w:color="auto"/>
            </w:tcBorders>
            <w:noWrap/>
            <w:hideMark/>
          </w:tcPr>
          <w:p w14:paraId="4981F39A" w14:textId="6AEDB4E0"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0.26</w:t>
            </w:r>
          </w:p>
        </w:tc>
        <w:tc>
          <w:tcPr>
            <w:tcW w:w="1134" w:type="dxa"/>
            <w:tcBorders>
              <w:top w:val="single" w:sz="12" w:space="0" w:color="auto"/>
            </w:tcBorders>
            <w:shd w:val="clear" w:color="auto" w:fill="D9E2F3" w:themeFill="accent1" w:themeFillTint="33"/>
            <w:noWrap/>
            <w:hideMark/>
          </w:tcPr>
          <w:p w14:paraId="196B27F9" w14:textId="122730F6"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92,751</w:t>
            </w:r>
          </w:p>
        </w:tc>
      </w:tr>
      <w:tr w:rsidR="00413339" w:rsidRPr="0064435F" w14:paraId="66066AF2" w14:textId="77777777" w:rsidTr="00413339">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6E7A864" w14:textId="77777777" w:rsidR="00F97906" w:rsidRPr="0064435F" w:rsidRDefault="00F97906" w:rsidP="00F97906">
            <w:pPr>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Number of charging stations</w:t>
            </w:r>
          </w:p>
        </w:tc>
        <w:tc>
          <w:tcPr>
            <w:tcW w:w="992" w:type="dxa"/>
            <w:noWrap/>
            <w:hideMark/>
          </w:tcPr>
          <w:p w14:paraId="5033B8DA" w14:textId="048DF8AE"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14,807</w:t>
            </w:r>
          </w:p>
        </w:tc>
        <w:tc>
          <w:tcPr>
            <w:tcW w:w="851" w:type="dxa"/>
            <w:noWrap/>
            <w:hideMark/>
          </w:tcPr>
          <w:p w14:paraId="6B4769B2" w14:textId="77777777"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222</w:t>
            </w:r>
          </w:p>
        </w:tc>
        <w:tc>
          <w:tcPr>
            <w:tcW w:w="992" w:type="dxa"/>
            <w:noWrap/>
            <w:hideMark/>
          </w:tcPr>
          <w:p w14:paraId="2DAEBE16" w14:textId="5589DE3C"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1,733</w:t>
            </w:r>
          </w:p>
        </w:tc>
        <w:tc>
          <w:tcPr>
            <w:tcW w:w="709" w:type="dxa"/>
            <w:noWrap/>
            <w:hideMark/>
          </w:tcPr>
          <w:p w14:paraId="23BF258A" w14:textId="06ADADF3"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7 .81</w:t>
            </w:r>
          </w:p>
        </w:tc>
        <w:tc>
          <w:tcPr>
            <w:tcW w:w="1275" w:type="dxa"/>
            <w:tcBorders>
              <w:right w:val="single" w:sz="12" w:space="0" w:color="auto"/>
            </w:tcBorders>
            <w:shd w:val="clear" w:color="auto" w:fill="D9E2F3" w:themeFill="accent1" w:themeFillTint="33"/>
            <w:noWrap/>
            <w:hideMark/>
          </w:tcPr>
          <w:p w14:paraId="770FE6E9" w14:textId="46117CB3"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115,588</w:t>
            </w:r>
          </w:p>
        </w:tc>
        <w:tc>
          <w:tcPr>
            <w:tcW w:w="993" w:type="dxa"/>
            <w:tcBorders>
              <w:left w:val="single" w:sz="12" w:space="0" w:color="auto"/>
            </w:tcBorders>
            <w:noWrap/>
            <w:hideMark/>
          </w:tcPr>
          <w:p w14:paraId="381A794C" w14:textId="27E9BFC3"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1,392</w:t>
            </w:r>
          </w:p>
        </w:tc>
        <w:tc>
          <w:tcPr>
            <w:tcW w:w="708" w:type="dxa"/>
            <w:noWrap/>
            <w:hideMark/>
          </w:tcPr>
          <w:p w14:paraId="6AAC2DCD" w14:textId="26A58449"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0.80</w:t>
            </w:r>
          </w:p>
        </w:tc>
        <w:tc>
          <w:tcPr>
            <w:tcW w:w="1134" w:type="dxa"/>
            <w:shd w:val="clear" w:color="auto" w:fill="D9E2F3" w:themeFill="accent1" w:themeFillTint="33"/>
            <w:noWrap/>
            <w:hideMark/>
          </w:tcPr>
          <w:p w14:paraId="6A65FF77" w14:textId="266CFDD9"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92,844</w:t>
            </w:r>
          </w:p>
        </w:tc>
      </w:tr>
      <w:tr w:rsidR="00413339" w:rsidRPr="0064435F" w14:paraId="246C5822" w14:textId="77777777" w:rsidTr="00413339">
        <w:trPr>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F41A347" w14:textId="77777777" w:rsidR="00F97906" w:rsidRPr="0064435F" w:rsidRDefault="00F97906" w:rsidP="00F97906">
            <w:pPr>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Total travelled km (km)</w:t>
            </w:r>
          </w:p>
        </w:tc>
        <w:tc>
          <w:tcPr>
            <w:tcW w:w="992" w:type="dxa"/>
            <w:noWrap/>
            <w:hideMark/>
          </w:tcPr>
          <w:p w14:paraId="34219AB5" w14:textId="677D8858"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694</w:t>
            </w:r>
            <w:r w:rsidR="000E6BAC" w:rsidRPr="0064435F">
              <w:rPr>
                <w:rFonts w:ascii="Times New Roman" w:hAnsi="Times New Roman"/>
                <w:color w:val="000000"/>
                <w:sz w:val="18"/>
                <w:szCs w:val="18"/>
                <w:lang w:val="en-US" w:eastAsia="fr-BE"/>
              </w:rPr>
              <w:t>,</w:t>
            </w:r>
            <w:r w:rsidRPr="0064435F">
              <w:rPr>
                <w:rFonts w:ascii="Times New Roman" w:hAnsi="Times New Roman"/>
                <w:color w:val="000000"/>
                <w:sz w:val="18"/>
                <w:szCs w:val="18"/>
                <w:lang w:val="en-US" w:eastAsia="fr-BE"/>
              </w:rPr>
              <w:t>740</w:t>
            </w:r>
          </w:p>
        </w:tc>
        <w:tc>
          <w:tcPr>
            <w:tcW w:w="851" w:type="dxa"/>
            <w:noWrap/>
            <w:hideMark/>
          </w:tcPr>
          <w:p w14:paraId="0838E946" w14:textId="7184031A"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6</w:t>
            </w:r>
            <w:r w:rsidR="000E6BAC" w:rsidRPr="0064435F">
              <w:rPr>
                <w:rFonts w:ascii="Times New Roman" w:hAnsi="Times New Roman"/>
                <w:color w:val="000000"/>
                <w:sz w:val="18"/>
                <w:szCs w:val="18"/>
                <w:lang w:val="en-US" w:eastAsia="fr-BE"/>
              </w:rPr>
              <w:t>,</w:t>
            </w:r>
            <w:r w:rsidRPr="0064435F">
              <w:rPr>
                <w:rFonts w:ascii="Times New Roman" w:hAnsi="Times New Roman"/>
                <w:color w:val="000000"/>
                <w:sz w:val="18"/>
                <w:szCs w:val="18"/>
                <w:lang w:val="en-US" w:eastAsia="fr-BE"/>
              </w:rPr>
              <w:t>757</w:t>
            </w:r>
          </w:p>
        </w:tc>
        <w:tc>
          <w:tcPr>
            <w:tcW w:w="992" w:type="dxa"/>
            <w:noWrap/>
            <w:hideMark/>
          </w:tcPr>
          <w:p w14:paraId="0A59DBE7" w14:textId="3A840620"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121</w:t>
            </w:r>
            <w:r w:rsidR="000E6BAC" w:rsidRPr="0064435F">
              <w:rPr>
                <w:rFonts w:ascii="Times New Roman" w:hAnsi="Times New Roman"/>
                <w:color w:val="000000"/>
                <w:sz w:val="18"/>
                <w:szCs w:val="18"/>
                <w:lang w:val="en-US" w:eastAsia="fr-BE"/>
              </w:rPr>
              <w:t>,</w:t>
            </w:r>
            <w:r w:rsidRPr="0064435F">
              <w:rPr>
                <w:rFonts w:ascii="Times New Roman" w:hAnsi="Times New Roman"/>
                <w:color w:val="000000"/>
                <w:sz w:val="18"/>
                <w:szCs w:val="18"/>
                <w:lang w:val="en-US" w:eastAsia="fr-BE"/>
              </w:rPr>
              <w:t>715</w:t>
            </w:r>
          </w:p>
        </w:tc>
        <w:tc>
          <w:tcPr>
            <w:tcW w:w="709" w:type="dxa"/>
            <w:noWrap/>
            <w:hideMark/>
          </w:tcPr>
          <w:p w14:paraId="3455EC9C" w14:textId="2555297B"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18</w:t>
            </w:r>
            <w:r w:rsidR="000E6BAC" w:rsidRPr="0064435F">
              <w:rPr>
                <w:rFonts w:ascii="Times New Roman" w:hAnsi="Times New Roman"/>
                <w:color w:val="000000"/>
                <w:sz w:val="18"/>
                <w:szCs w:val="18"/>
                <w:lang w:val="en-US" w:eastAsia="fr-BE"/>
              </w:rPr>
              <w:t>.</w:t>
            </w:r>
            <w:r w:rsidRPr="0064435F">
              <w:rPr>
                <w:rFonts w:ascii="Times New Roman" w:hAnsi="Times New Roman"/>
                <w:color w:val="000000"/>
                <w:sz w:val="18"/>
                <w:szCs w:val="18"/>
                <w:lang w:val="en-US" w:eastAsia="fr-BE"/>
              </w:rPr>
              <w:t>01</w:t>
            </w:r>
          </w:p>
        </w:tc>
        <w:tc>
          <w:tcPr>
            <w:tcW w:w="1275" w:type="dxa"/>
            <w:tcBorders>
              <w:right w:val="single" w:sz="12" w:space="0" w:color="auto"/>
            </w:tcBorders>
            <w:shd w:val="clear" w:color="auto" w:fill="D9E2F3" w:themeFill="accent1" w:themeFillTint="33"/>
            <w:noWrap/>
            <w:hideMark/>
          </w:tcPr>
          <w:p w14:paraId="5F62DF48" w14:textId="2E2BE02B"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12</w:t>
            </w:r>
            <w:r w:rsidR="000E6BAC" w:rsidRPr="0064435F">
              <w:rPr>
                <w:rFonts w:ascii="Times New Roman" w:hAnsi="Times New Roman"/>
                <w:color w:val="000000"/>
                <w:sz w:val="18"/>
                <w:szCs w:val="18"/>
                <w:lang w:val="en-US" w:eastAsia="fr-BE"/>
              </w:rPr>
              <w:t>,</w:t>
            </w:r>
            <w:r w:rsidRPr="0064435F">
              <w:rPr>
                <w:rFonts w:ascii="Times New Roman" w:hAnsi="Times New Roman"/>
                <w:color w:val="000000"/>
                <w:sz w:val="18"/>
                <w:szCs w:val="18"/>
                <w:lang w:val="en-US" w:eastAsia="fr-BE"/>
              </w:rPr>
              <w:t>514</w:t>
            </w:r>
            <w:r w:rsidR="000E6BAC" w:rsidRPr="0064435F">
              <w:rPr>
                <w:rFonts w:ascii="Times New Roman" w:hAnsi="Times New Roman"/>
                <w:color w:val="000000"/>
                <w:sz w:val="18"/>
                <w:szCs w:val="18"/>
                <w:lang w:val="en-US" w:eastAsia="fr-BE"/>
              </w:rPr>
              <w:t>,</w:t>
            </w:r>
            <w:r w:rsidRPr="0064435F">
              <w:rPr>
                <w:rFonts w:ascii="Times New Roman" w:hAnsi="Times New Roman"/>
                <w:color w:val="000000"/>
                <w:sz w:val="18"/>
                <w:szCs w:val="18"/>
                <w:lang w:val="en-US" w:eastAsia="fr-BE"/>
              </w:rPr>
              <w:t>495</w:t>
            </w:r>
          </w:p>
        </w:tc>
        <w:tc>
          <w:tcPr>
            <w:tcW w:w="993" w:type="dxa"/>
            <w:tcBorders>
              <w:left w:val="single" w:sz="12" w:space="0" w:color="auto"/>
            </w:tcBorders>
            <w:noWrap/>
            <w:hideMark/>
          </w:tcPr>
          <w:p w14:paraId="6F1CB95A" w14:textId="6606F314"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170</w:t>
            </w:r>
            <w:r w:rsidR="000E6BAC" w:rsidRPr="0064435F">
              <w:rPr>
                <w:rFonts w:ascii="Times New Roman" w:hAnsi="Times New Roman"/>
                <w:color w:val="000000"/>
                <w:sz w:val="18"/>
                <w:szCs w:val="18"/>
                <w:lang w:val="en-US" w:eastAsia="fr-BE"/>
              </w:rPr>
              <w:t>,</w:t>
            </w:r>
            <w:r w:rsidRPr="0064435F">
              <w:rPr>
                <w:rFonts w:ascii="Times New Roman" w:hAnsi="Times New Roman"/>
                <w:color w:val="000000"/>
                <w:sz w:val="18"/>
                <w:szCs w:val="18"/>
                <w:lang w:val="en-US" w:eastAsia="fr-BE"/>
              </w:rPr>
              <w:t>81</w:t>
            </w:r>
            <w:r w:rsidR="004666CD" w:rsidRPr="0064435F">
              <w:rPr>
                <w:rFonts w:ascii="Times New Roman" w:hAnsi="Times New Roman"/>
                <w:color w:val="000000"/>
                <w:sz w:val="18"/>
                <w:szCs w:val="18"/>
                <w:lang w:val="en-US" w:eastAsia="fr-BE"/>
              </w:rPr>
              <w:t>2</w:t>
            </w:r>
          </w:p>
        </w:tc>
        <w:tc>
          <w:tcPr>
            <w:tcW w:w="708" w:type="dxa"/>
            <w:noWrap/>
            <w:hideMark/>
          </w:tcPr>
          <w:p w14:paraId="3BFF96A0" w14:textId="35701523"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1</w:t>
            </w:r>
            <w:r w:rsidR="000E6BAC" w:rsidRPr="0064435F">
              <w:rPr>
                <w:rFonts w:ascii="Times New Roman" w:hAnsi="Times New Roman"/>
                <w:color w:val="000000"/>
                <w:sz w:val="18"/>
                <w:szCs w:val="18"/>
                <w:lang w:val="en-US" w:eastAsia="fr-BE"/>
              </w:rPr>
              <w:t>.</w:t>
            </w:r>
            <w:r w:rsidRPr="0064435F">
              <w:rPr>
                <w:rFonts w:ascii="Times New Roman" w:hAnsi="Times New Roman"/>
                <w:color w:val="000000"/>
                <w:sz w:val="18"/>
                <w:szCs w:val="18"/>
                <w:lang w:val="en-US" w:eastAsia="fr-BE"/>
              </w:rPr>
              <w:t>40</w:t>
            </w:r>
          </w:p>
        </w:tc>
        <w:tc>
          <w:tcPr>
            <w:tcW w:w="1134" w:type="dxa"/>
            <w:shd w:val="clear" w:color="auto" w:fill="D9E2F3" w:themeFill="accent1" w:themeFillTint="33"/>
            <w:noWrap/>
            <w:hideMark/>
          </w:tcPr>
          <w:p w14:paraId="57424560" w14:textId="72D993C6"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17</w:t>
            </w:r>
            <w:r w:rsidR="000E6BAC" w:rsidRPr="0064435F">
              <w:rPr>
                <w:rFonts w:ascii="Times New Roman" w:hAnsi="Times New Roman"/>
                <w:color w:val="000000"/>
                <w:sz w:val="18"/>
                <w:szCs w:val="18"/>
                <w:lang w:val="en-US" w:eastAsia="fr-BE"/>
              </w:rPr>
              <w:t>,</w:t>
            </w:r>
            <w:r w:rsidRPr="0064435F">
              <w:rPr>
                <w:rFonts w:ascii="Times New Roman" w:hAnsi="Times New Roman"/>
                <w:color w:val="000000"/>
                <w:sz w:val="18"/>
                <w:szCs w:val="18"/>
                <w:lang w:val="en-US" w:eastAsia="fr-BE"/>
              </w:rPr>
              <w:t>562</w:t>
            </w:r>
            <w:r w:rsidR="000E6BAC" w:rsidRPr="0064435F">
              <w:rPr>
                <w:rFonts w:ascii="Times New Roman" w:hAnsi="Times New Roman"/>
                <w:color w:val="000000"/>
                <w:sz w:val="18"/>
                <w:szCs w:val="18"/>
                <w:lang w:val="en-US" w:eastAsia="fr-BE"/>
              </w:rPr>
              <w:t>,</w:t>
            </w:r>
            <w:r w:rsidRPr="0064435F">
              <w:rPr>
                <w:rFonts w:ascii="Times New Roman" w:hAnsi="Times New Roman"/>
                <w:color w:val="000000"/>
                <w:sz w:val="18"/>
                <w:szCs w:val="18"/>
                <w:lang w:val="en-US" w:eastAsia="fr-BE"/>
              </w:rPr>
              <w:t>46</w:t>
            </w:r>
            <w:r w:rsidR="004666CD" w:rsidRPr="0064435F">
              <w:rPr>
                <w:rFonts w:ascii="Times New Roman" w:hAnsi="Times New Roman"/>
                <w:color w:val="000000"/>
                <w:sz w:val="18"/>
                <w:szCs w:val="18"/>
                <w:lang w:val="en-US" w:eastAsia="fr-BE"/>
              </w:rPr>
              <w:t>9</w:t>
            </w:r>
          </w:p>
        </w:tc>
      </w:tr>
      <w:tr w:rsidR="00413339" w:rsidRPr="0064435F" w14:paraId="595D33BF" w14:textId="77777777" w:rsidTr="00413339">
        <w:trPr>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B7DC52C" w14:textId="77777777" w:rsidR="00F97906" w:rsidRPr="0064435F" w:rsidRDefault="00F97906" w:rsidP="00F97906">
            <w:pPr>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Total charge time (min)</w:t>
            </w:r>
          </w:p>
        </w:tc>
        <w:tc>
          <w:tcPr>
            <w:tcW w:w="992" w:type="dxa"/>
            <w:noWrap/>
            <w:hideMark/>
          </w:tcPr>
          <w:p w14:paraId="53022B5C" w14:textId="583FBA27"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779</w:t>
            </w:r>
            <w:r w:rsidR="00113A3A" w:rsidRPr="0064435F">
              <w:rPr>
                <w:rFonts w:ascii="Times New Roman" w:hAnsi="Times New Roman"/>
                <w:color w:val="000000"/>
                <w:sz w:val="18"/>
                <w:szCs w:val="18"/>
                <w:lang w:val="en-US" w:eastAsia="fr-BE"/>
              </w:rPr>
              <w:t>,222</w:t>
            </w:r>
          </w:p>
        </w:tc>
        <w:tc>
          <w:tcPr>
            <w:tcW w:w="851" w:type="dxa"/>
            <w:noWrap/>
            <w:hideMark/>
          </w:tcPr>
          <w:p w14:paraId="1546445D" w14:textId="29943142"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11</w:t>
            </w:r>
            <w:r w:rsidR="00370B09" w:rsidRPr="0064435F">
              <w:rPr>
                <w:rFonts w:ascii="Times New Roman" w:hAnsi="Times New Roman"/>
                <w:color w:val="000000"/>
                <w:sz w:val="18"/>
                <w:szCs w:val="18"/>
                <w:lang w:val="en-US" w:eastAsia="fr-BE"/>
              </w:rPr>
              <w:t>,</w:t>
            </w:r>
            <w:r w:rsidRPr="0064435F">
              <w:rPr>
                <w:rFonts w:ascii="Times New Roman" w:hAnsi="Times New Roman"/>
                <w:color w:val="000000"/>
                <w:sz w:val="18"/>
                <w:szCs w:val="18"/>
                <w:lang w:val="en-US" w:eastAsia="fr-BE"/>
              </w:rPr>
              <w:t>684</w:t>
            </w:r>
          </w:p>
        </w:tc>
        <w:tc>
          <w:tcPr>
            <w:tcW w:w="992" w:type="dxa"/>
            <w:noWrap/>
            <w:hideMark/>
          </w:tcPr>
          <w:p w14:paraId="43B95264" w14:textId="60135433"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225</w:t>
            </w:r>
            <w:r w:rsidR="00370B09" w:rsidRPr="0064435F">
              <w:rPr>
                <w:rFonts w:ascii="Times New Roman" w:hAnsi="Times New Roman"/>
                <w:color w:val="000000"/>
                <w:sz w:val="18"/>
                <w:szCs w:val="18"/>
                <w:lang w:val="en-US" w:eastAsia="fr-BE"/>
              </w:rPr>
              <w:t>,</w:t>
            </w:r>
            <w:r w:rsidRPr="0064435F">
              <w:rPr>
                <w:rFonts w:ascii="Times New Roman" w:hAnsi="Times New Roman"/>
                <w:color w:val="000000"/>
                <w:sz w:val="18"/>
                <w:szCs w:val="18"/>
                <w:lang w:val="en-US" w:eastAsia="fr-BE"/>
              </w:rPr>
              <w:t>729</w:t>
            </w:r>
          </w:p>
        </w:tc>
        <w:tc>
          <w:tcPr>
            <w:tcW w:w="709" w:type="dxa"/>
            <w:noWrap/>
            <w:hideMark/>
          </w:tcPr>
          <w:p w14:paraId="379A9F6B" w14:textId="332695BA"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19,3</w:t>
            </w:r>
            <w:r w:rsidR="00370B09" w:rsidRPr="0064435F">
              <w:rPr>
                <w:rFonts w:ascii="Times New Roman" w:hAnsi="Times New Roman"/>
                <w:color w:val="000000"/>
                <w:sz w:val="18"/>
                <w:szCs w:val="18"/>
                <w:lang w:val="en-US" w:eastAsia="fr-BE"/>
              </w:rPr>
              <w:t>2</w:t>
            </w:r>
          </w:p>
        </w:tc>
        <w:tc>
          <w:tcPr>
            <w:tcW w:w="1275" w:type="dxa"/>
            <w:tcBorders>
              <w:right w:val="single" w:sz="12" w:space="0" w:color="auto"/>
            </w:tcBorders>
            <w:shd w:val="clear" w:color="auto" w:fill="D9E2F3" w:themeFill="accent1" w:themeFillTint="33"/>
            <w:noWrap/>
            <w:hideMark/>
          </w:tcPr>
          <w:p w14:paraId="41E2A496" w14:textId="3BAA124E"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15</w:t>
            </w:r>
            <w:r w:rsidR="00370B09" w:rsidRPr="0064435F">
              <w:rPr>
                <w:rFonts w:ascii="Times New Roman" w:hAnsi="Times New Roman"/>
                <w:color w:val="000000"/>
                <w:sz w:val="18"/>
                <w:szCs w:val="18"/>
                <w:lang w:val="en-US" w:eastAsia="fr-BE"/>
              </w:rPr>
              <w:t>,</w:t>
            </w:r>
            <w:r w:rsidRPr="0064435F">
              <w:rPr>
                <w:rFonts w:ascii="Times New Roman" w:hAnsi="Times New Roman"/>
                <w:color w:val="000000"/>
                <w:sz w:val="18"/>
                <w:szCs w:val="18"/>
                <w:lang w:val="en-US" w:eastAsia="fr-BE"/>
              </w:rPr>
              <w:t>05</w:t>
            </w:r>
            <w:r w:rsidR="00370B09" w:rsidRPr="0064435F">
              <w:rPr>
                <w:rFonts w:ascii="Times New Roman" w:hAnsi="Times New Roman"/>
                <w:color w:val="000000"/>
                <w:sz w:val="18"/>
                <w:szCs w:val="18"/>
                <w:lang w:val="en-US" w:eastAsia="fr-BE"/>
              </w:rPr>
              <w:t>4,177</w:t>
            </w:r>
          </w:p>
        </w:tc>
        <w:tc>
          <w:tcPr>
            <w:tcW w:w="993" w:type="dxa"/>
            <w:tcBorders>
              <w:left w:val="single" w:sz="12" w:space="0" w:color="auto"/>
            </w:tcBorders>
            <w:noWrap/>
            <w:hideMark/>
          </w:tcPr>
          <w:p w14:paraId="2ED0EABB" w14:textId="213FD66D"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10</w:t>
            </w:r>
            <w:r w:rsidR="00370B09" w:rsidRPr="0064435F">
              <w:rPr>
                <w:rFonts w:ascii="Times New Roman" w:hAnsi="Times New Roman"/>
                <w:color w:val="000000"/>
                <w:sz w:val="18"/>
                <w:szCs w:val="18"/>
                <w:lang w:val="en-US" w:eastAsia="fr-BE"/>
              </w:rPr>
              <w:t>,</w:t>
            </w:r>
            <w:r w:rsidRPr="0064435F">
              <w:rPr>
                <w:rFonts w:ascii="Times New Roman" w:hAnsi="Times New Roman"/>
                <w:color w:val="000000"/>
                <w:sz w:val="18"/>
                <w:szCs w:val="18"/>
                <w:lang w:val="en-US" w:eastAsia="fr-BE"/>
              </w:rPr>
              <w:t>739</w:t>
            </w:r>
          </w:p>
        </w:tc>
        <w:tc>
          <w:tcPr>
            <w:tcW w:w="708" w:type="dxa"/>
            <w:noWrap/>
            <w:hideMark/>
          </w:tcPr>
          <w:p w14:paraId="1FC9D26A" w14:textId="6F860D78"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0</w:t>
            </w:r>
            <w:r w:rsidR="00370B09" w:rsidRPr="0064435F">
              <w:rPr>
                <w:rFonts w:ascii="Times New Roman" w:hAnsi="Times New Roman"/>
                <w:color w:val="000000"/>
                <w:sz w:val="18"/>
                <w:szCs w:val="18"/>
                <w:lang w:val="en-US" w:eastAsia="fr-BE"/>
              </w:rPr>
              <w:t>.</w:t>
            </w:r>
            <w:r w:rsidRPr="0064435F">
              <w:rPr>
                <w:rFonts w:ascii="Times New Roman" w:hAnsi="Times New Roman"/>
                <w:color w:val="000000"/>
                <w:sz w:val="18"/>
                <w:szCs w:val="18"/>
                <w:lang w:val="en-US" w:eastAsia="fr-BE"/>
              </w:rPr>
              <w:t>05</w:t>
            </w:r>
          </w:p>
        </w:tc>
        <w:tc>
          <w:tcPr>
            <w:tcW w:w="1134" w:type="dxa"/>
            <w:shd w:val="clear" w:color="auto" w:fill="D9E2F3" w:themeFill="accent1" w:themeFillTint="33"/>
            <w:noWrap/>
            <w:hideMark/>
          </w:tcPr>
          <w:p w14:paraId="1C99F51E" w14:textId="298EBFEE"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716</w:t>
            </w:r>
            <w:r w:rsidR="00370B09" w:rsidRPr="0064435F">
              <w:rPr>
                <w:rFonts w:ascii="Times New Roman" w:hAnsi="Times New Roman"/>
                <w:color w:val="000000"/>
                <w:sz w:val="18"/>
                <w:szCs w:val="18"/>
                <w:lang w:val="en-US" w:eastAsia="fr-BE"/>
              </w:rPr>
              <w:t>,199</w:t>
            </w:r>
          </w:p>
        </w:tc>
      </w:tr>
      <w:tr w:rsidR="00413339" w:rsidRPr="0064435F" w14:paraId="60A23A3E" w14:textId="77777777" w:rsidTr="00413339">
        <w:trPr>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7971AE6" w14:textId="77777777" w:rsidR="00F97906" w:rsidRPr="0064435F" w:rsidRDefault="00F97906" w:rsidP="00F97906">
            <w:pPr>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Total person-km</w:t>
            </w:r>
          </w:p>
        </w:tc>
        <w:tc>
          <w:tcPr>
            <w:tcW w:w="992" w:type="dxa"/>
            <w:noWrap/>
            <w:hideMark/>
          </w:tcPr>
          <w:p w14:paraId="2AEFD4B4" w14:textId="3835C34E" w:rsidR="00F97906" w:rsidRPr="0064435F" w:rsidRDefault="00370B09" w:rsidP="004666C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1,662,611</w:t>
            </w:r>
          </w:p>
        </w:tc>
        <w:tc>
          <w:tcPr>
            <w:tcW w:w="851" w:type="dxa"/>
            <w:noWrap/>
            <w:hideMark/>
          </w:tcPr>
          <w:p w14:paraId="4DBFCD7D" w14:textId="4A1D4600" w:rsidR="00F97906" w:rsidRPr="0064435F" w:rsidRDefault="00370B09"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10,444</w:t>
            </w:r>
          </w:p>
        </w:tc>
        <w:tc>
          <w:tcPr>
            <w:tcW w:w="992" w:type="dxa"/>
            <w:noWrap/>
            <w:hideMark/>
          </w:tcPr>
          <w:p w14:paraId="523B14EB" w14:textId="650EE5B1"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138</w:t>
            </w:r>
            <w:r w:rsidR="00370B09" w:rsidRPr="0064435F">
              <w:rPr>
                <w:rFonts w:ascii="Times New Roman" w:hAnsi="Times New Roman"/>
                <w:color w:val="000000"/>
                <w:sz w:val="18"/>
                <w:szCs w:val="18"/>
                <w:lang w:val="en-US" w:eastAsia="fr-BE"/>
              </w:rPr>
              <w:t>,</w:t>
            </w:r>
            <w:r w:rsidRPr="0064435F">
              <w:rPr>
                <w:rFonts w:ascii="Times New Roman" w:hAnsi="Times New Roman"/>
                <w:color w:val="000000"/>
                <w:sz w:val="18"/>
                <w:szCs w:val="18"/>
                <w:lang w:val="en-US" w:eastAsia="fr-BE"/>
              </w:rPr>
              <w:t>99</w:t>
            </w:r>
            <w:r w:rsidR="004666CD" w:rsidRPr="0064435F">
              <w:rPr>
                <w:rFonts w:ascii="Times New Roman" w:hAnsi="Times New Roman"/>
                <w:color w:val="000000"/>
                <w:sz w:val="18"/>
                <w:szCs w:val="18"/>
                <w:lang w:val="en-US" w:eastAsia="fr-BE"/>
              </w:rPr>
              <w:t>9</w:t>
            </w:r>
          </w:p>
        </w:tc>
        <w:tc>
          <w:tcPr>
            <w:tcW w:w="709" w:type="dxa"/>
            <w:noWrap/>
            <w:hideMark/>
          </w:tcPr>
          <w:p w14:paraId="3F9E536A" w14:textId="7AF280D6" w:rsidR="00F97906" w:rsidRPr="0064435F" w:rsidRDefault="00370B09" w:rsidP="00370B09">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13.31</w:t>
            </w:r>
          </w:p>
        </w:tc>
        <w:tc>
          <w:tcPr>
            <w:tcW w:w="1275" w:type="dxa"/>
            <w:tcBorders>
              <w:right w:val="single" w:sz="12" w:space="0" w:color="auto"/>
            </w:tcBorders>
            <w:shd w:val="clear" w:color="auto" w:fill="D9E2F3" w:themeFill="accent1" w:themeFillTint="33"/>
            <w:noWrap/>
            <w:hideMark/>
          </w:tcPr>
          <w:p w14:paraId="37F2CD65" w14:textId="5F7481E7"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2</w:t>
            </w:r>
            <w:r w:rsidR="00370B09" w:rsidRPr="0064435F">
              <w:rPr>
                <w:rFonts w:ascii="Times New Roman" w:hAnsi="Times New Roman"/>
                <w:color w:val="000000"/>
                <w:sz w:val="18"/>
                <w:szCs w:val="18"/>
                <w:lang w:val="en-US" w:eastAsia="fr-BE"/>
              </w:rPr>
              <w:t>2,127,53</w:t>
            </w:r>
            <w:r w:rsidR="004666CD" w:rsidRPr="0064435F">
              <w:rPr>
                <w:rFonts w:ascii="Times New Roman" w:hAnsi="Times New Roman"/>
                <w:color w:val="000000"/>
                <w:sz w:val="18"/>
                <w:szCs w:val="18"/>
                <w:lang w:val="en-US" w:eastAsia="fr-BE"/>
              </w:rPr>
              <w:t>2</w:t>
            </w:r>
          </w:p>
        </w:tc>
        <w:tc>
          <w:tcPr>
            <w:tcW w:w="993" w:type="dxa"/>
            <w:tcBorders>
              <w:left w:val="single" w:sz="12" w:space="0" w:color="auto"/>
            </w:tcBorders>
            <w:noWrap/>
            <w:hideMark/>
          </w:tcPr>
          <w:p w14:paraId="78BE64E5" w14:textId="5554DBE2"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138</w:t>
            </w:r>
            <w:r w:rsidR="00370B09" w:rsidRPr="0064435F">
              <w:rPr>
                <w:rFonts w:ascii="Times New Roman" w:hAnsi="Times New Roman"/>
                <w:color w:val="000000"/>
                <w:sz w:val="18"/>
                <w:szCs w:val="18"/>
                <w:lang w:val="en-US" w:eastAsia="fr-BE"/>
              </w:rPr>
              <w:t>,</w:t>
            </w:r>
            <w:r w:rsidRPr="0064435F">
              <w:rPr>
                <w:rFonts w:ascii="Times New Roman" w:hAnsi="Times New Roman"/>
                <w:color w:val="000000"/>
                <w:sz w:val="18"/>
                <w:szCs w:val="18"/>
                <w:lang w:val="en-US" w:eastAsia="fr-BE"/>
              </w:rPr>
              <w:t>998</w:t>
            </w:r>
            <w:r w:rsidR="00370B09" w:rsidRPr="0064435F">
              <w:rPr>
                <w:rFonts w:ascii="Times New Roman" w:hAnsi="Times New Roman"/>
                <w:color w:val="000000"/>
                <w:sz w:val="18"/>
                <w:szCs w:val="18"/>
                <w:lang w:val="en-US" w:eastAsia="fr-BE"/>
              </w:rPr>
              <w:t>.</w:t>
            </w:r>
            <w:r w:rsidRPr="0064435F">
              <w:rPr>
                <w:rFonts w:ascii="Times New Roman" w:hAnsi="Times New Roman"/>
                <w:color w:val="000000"/>
                <w:sz w:val="18"/>
                <w:szCs w:val="18"/>
                <w:lang w:val="en-US" w:eastAsia="fr-BE"/>
              </w:rPr>
              <w:t>2</w:t>
            </w:r>
          </w:p>
        </w:tc>
        <w:tc>
          <w:tcPr>
            <w:tcW w:w="708" w:type="dxa"/>
            <w:noWrap/>
            <w:hideMark/>
          </w:tcPr>
          <w:p w14:paraId="3B3190CA" w14:textId="77777777" w:rsidR="00F97906" w:rsidRPr="0064435F" w:rsidRDefault="00F97906" w:rsidP="00F9790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1</w:t>
            </w:r>
          </w:p>
        </w:tc>
        <w:tc>
          <w:tcPr>
            <w:tcW w:w="1134" w:type="dxa"/>
            <w:shd w:val="clear" w:color="auto" w:fill="D9E2F3" w:themeFill="accent1" w:themeFillTint="33"/>
            <w:noWrap/>
            <w:hideMark/>
          </w:tcPr>
          <w:p w14:paraId="778C68ED" w14:textId="1D13B555" w:rsidR="00F97906" w:rsidRPr="0064435F" w:rsidRDefault="00370B09" w:rsidP="00370B09">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val="en-US" w:eastAsia="fr-BE"/>
              </w:rPr>
            </w:pPr>
            <w:r w:rsidRPr="0064435F">
              <w:rPr>
                <w:rFonts w:ascii="Times New Roman" w:hAnsi="Times New Roman"/>
                <w:color w:val="000000"/>
                <w:sz w:val="18"/>
                <w:szCs w:val="18"/>
                <w:lang w:val="en-US" w:eastAsia="fr-BE"/>
              </w:rPr>
              <w:t>22,127,53</w:t>
            </w:r>
            <w:r w:rsidR="004666CD" w:rsidRPr="0064435F">
              <w:rPr>
                <w:rFonts w:ascii="Times New Roman" w:hAnsi="Times New Roman"/>
                <w:color w:val="000000"/>
                <w:sz w:val="18"/>
                <w:szCs w:val="18"/>
                <w:lang w:val="en-US" w:eastAsia="fr-BE"/>
              </w:rPr>
              <w:t>2</w:t>
            </w:r>
          </w:p>
        </w:tc>
      </w:tr>
    </w:tbl>
    <w:p w14:paraId="0C83EDDB" w14:textId="27B81271" w:rsidR="00991FE7" w:rsidRDefault="00030DF5" w:rsidP="00030DF5">
      <w:pPr>
        <w:pStyle w:val="Caption"/>
        <w:rPr>
          <w:rFonts w:ascii="Times New Roman" w:hAnsi="Times New Roman"/>
          <w:lang w:val="en-US"/>
        </w:rPr>
      </w:pPr>
      <w:bookmarkStart w:id="49" w:name="_Toc80021548"/>
      <w:r w:rsidRPr="0064435F">
        <w:rPr>
          <w:rFonts w:ascii="Times New Roman" w:hAnsi="Times New Roman"/>
          <w:lang w:val="en-US"/>
        </w:rPr>
        <w:t xml:space="preserve">Table </w:t>
      </w:r>
      <w:r w:rsidRPr="0064435F">
        <w:rPr>
          <w:rFonts w:ascii="Times New Roman" w:hAnsi="Times New Roman"/>
        </w:rPr>
        <w:fldChar w:fldCharType="begin"/>
      </w:r>
      <w:r w:rsidRPr="0064435F">
        <w:rPr>
          <w:rFonts w:ascii="Times New Roman" w:hAnsi="Times New Roman"/>
          <w:lang w:val="en-US"/>
        </w:rPr>
        <w:instrText xml:space="preserve"> SEQ Table \* ARABIC </w:instrText>
      </w:r>
      <w:r w:rsidRPr="0064435F">
        <w:rPr>
          <w:rFonts w:ascii="Times New Roman" w:hAnsi="Times New Roman"/>
        </w:rPr>
        <w:fldChar w:fldCharType="separate"/>
      </w:r>
      <w:r w:rsidR="00E437A4" w:rsidRPr="0064435F">
        <w:rPr>
          <w:rFonts w:ascii="Times New Roman" w:hAnsi="Times New Roman"/>
          <w:noProof/>
          <w:lang w:val="en-US"/>
        </w:rPr>
        <w:t>3</w:t>
      </w:r>
      <w:r w:rsidRPr="0064435F">
        <w:rPr>
          <w:rFonts w:ascii="Times New Roman" w:hAnsi="Times New Roman"/>
        </w:rPr>
        <w:fldChar w:fldCharType="end"/>
      </w:r>
      <w:r w:rsidRPr="0064435F">
        <w:rPr>
          <w:rFonts w:ascii="Times New Roman" w:hAnsi="Times New Roman"/>
          <w:lang w:val="en-US"/>
        </w:rPr>
        <w:t xml:space="preserve"> Computation table from 423 minutes to the </w:t>
      </w:r>
      <w:proofErr w:type="gramStart"/>
      <w:r w:rsidRPr="0064435F">
        <w:rPr>
          <w:rFonts w:ascii="Times New Roman" w:hAnsi="Times New Roman"/>
          <w:lang w:val="en-US"/>
        </w:rPr>
        <w:t>whole day</w:t>
      </w:r>
      <w:proofErr w:type="gramEnd"/>
      <w:r w:rsidRPr="0064435F">
        <w:rPr>
          <w:rFonts w:ascii="Times New Roman" w:hAnsi="Times New Roman"/>
          <w:lang w:val="en-US"/>
        </w:rPr>
        <w:t xml:space="preserve"> for the whole territory of Brussels (Bxl) based on Ganshoren (Gans.) results. The blue columns are the results used in the costs computation and profitability analysis.</w:t>
      </w:r>
      <w:bookmarkEnd w:id="49"/>
    </w:p>
    <w:p w14:paraId="6FD7C8B5" w14:textId="622D95C2" w:rsidR="00991FE7" w:rsidRPr="0064435F" w:rsidRDefault="00991FE7" w:rsidP="00991FE7">
      <w:pPr>
        <w:spacing w:line="360" w:lineRule="auto"/>
        <w:jc w:val="both"/>
        <w:rPr>
          <w:rFonts w:ascii="Times New Roman" w:hAnsi="Times New Roman"/>
          <w:lang w:val="en-US" w:eastAsia="en-US"/>
        </w:rPr>
      </w:pPr>
      <w:r w:rsidRPr="0064435F">
        <w:rPr>
          <w:rFonts w:ascii="Times New Roman" w:hAnsi="Times New Roman"/>
          <w:sz w:val="24"/>
          <w:szCs w:val="24"/>
          <w:lang w:val="en-US"/>
        </w:rPr>
        <w:t xml:space="preserve">As shown in Table </w:t>
      </w:r>
      <w:r w:rsidR="00AA3769" w:rsidRPr="0064435F">
        <w:rPr>
          <w:rFonts w:ascii="Times New Roman" w:hAnsi="Times New Roman"/>
          <w:sz w:val="24"/>
          <w:szCs w:val="24"/>
          <w:lang w:val="en-US"/>
        </w:rPr>
        <w:t>3</w:t>
      </w:r>
      <w:r w:rsidRPr="0064435F">
        <w:rPr>
          <w:rFonts w:ascii="Times New Roman" w:hAnsi="Times New Roman"/>
          <w:sz w:val="24"/>
          <w:szCs w:val="24"/>
          <w:lang w:val="en-US"/>
        </w:rPr>
        <w:t xml:space="preserve">, the total number of aTaxis needed is respectively 358,412 (no empty rides) and 92,751 (with empty rides). Currently 365,000 vehicles drive </w:t>
      </w:r>
      <w:r w:rsidR="00DF5066" w:rsidRPr="0064435F">
        <w:rPr>
          <w:rFonts w:ascii="Times New Roman" w:hAnsi="Times New Roman"/>
          <w:sz w:val="24"/>
          <w:szCs w:val="24"/>
          <w:lang w:val="en-US"/>
        </w:rPr>
        <w:t>every day</w:t>
      </w:r>
      <w:r w:rsidRPr="0064435F">
        <w:rPr>
          <w:rFonts w:ascii="Times New Roman" w:hAnsi="Times New Roman"/>
          <w:sz w:val="24"/>
          <w:szCs w:val="24"/>
          <w:lang w:val="en-US"/>
        </w:rPr>
        <w:t xml:space="preserve"> in Brussels </w:t>
      </w:r>
      <w:r w:rsidR="00361945" w:rsidRPr="0064435F">
        <w:rPr>
          <w:rFonts w:ascii="Times New Roman" w:hAnsi="Times New Roman"/>
          <w:sz w:val="24"/>
          <w:szCs w:val="24"/>
          <w:lang w:val="en-US"/>
        </w:rPr>
        <w:fldChar w:fldCharType="begin"/>
      </w:r>
      <w:r w:rsidR="00361945" w:rsidRPr="0064435F">
        <w:rPr>
          <w:rFonts w:ascii="Times New Roman" w:hAnsi="Times New Roman"/>
          <w:sz w:val="24"/>
          <w:szCs w:val="24"/>
          <w:lang w:val="en-US"/>
        </w:rPr>
        <w:instrText xml:space="preserve"> ADDIN ZOTERO_ITEM CSL_CITATION {"citationID":"E0bsZgdQ","properties":{"formattedCitation":"(Odile, 2014)","plainCitation":"(Odile, 2014)","noteIndex":0},"citationItems":[{"id":659,"uris":["http://zotero.org/users/8331578/items/Q2R6YNBU"],"uri":["http://zotero.org/users/8331578/items/Q2R6YNBU"],"itemData":{"id":659,"type":"webpage","abstract":"A Bruxelles","container-title":"Bruxelles Environnement","genre":"Text","language":"fr","title":"Chiffres à Bruxelles","URL":"https://environnement.brussels/thematiques/mobilite/la-mobilite-bruxelles/chiffres","author":[{"family":"Odile","given":""}],"accessed":{"date-parts":[["2021",8,15]]},"issued":{"date-parts":[["2014",6,12]]}}}],"schema":"https://github.com/citation-style-language/schema/raw/master/csl-citation.json"} </w:instrText>
      </w:r>
      <w:r w:rsidR="00361945" w:rsidRPr="0064435F">
        <w:rPr>
          <w:rFonts w:ascii="Times New Roman" w:hAnsi="Times New Roman"/>
          <w:sz w:val="24"/>
          <w:szCs w:val="24"/>
          <w:lang w:val="en-US"/>
        </w:rPr>
        <w:fldChar w:fldCharType="separate"/>
      </w:r>
      <w:r w:rsidR="00361945" w:rsidRPr="0064435F">
        <w:rPr>
          <w:rFonts w:ascii="Times New Roman" w:hAnsi="Times New Roman"/>
          <w:sz w:val="24"/>
          <w:lang w:val="en-US"/>
        </w:rPr>
        <w:t>(Odile, 2014)</w:t>
      </w:r>
      <w:r w:rsidR="00361945"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aTaxis would thus lead to </w:t>
      </w:r>
      <w:r w:rsidR="00EA56B9" w:rsidRPr="0064435F">
        <w:rPr>
          <w:rFonts w:ascii="Times New Roman" w:hAnsi="Times New Roman"/>
          <w:sz w:val="24"/>
          <w:szCs w:val="24"/>
          <w:lang w:val="en-US"/>
        </w:rPr>
        <w:t xml:space="preserve">a decrease of the number of vehicles of 1.8% only if empty rides </w:t>
      </w:r>
      <w:proofErr w:type="gramStart"/>
      <w:r w:rsidR="00EA56B9" w:rsidRPr="0064435F">
        <w:rPr>
          <w:rFonts w:ascii="Times New Roman" w:hAnsi="Times New Roman"/>
          <w:sz w:val="24"/>
          <w:szCs w:val="24"/>
          <w:lang w:val="en-US"/>
        </w:rPr>
        <w:t>are forbidden</w:t>
      </w:r>
      <w:proofErr w:type="gramEnd"/>
      <w:r w:rsidR="00EA56B9" w:rsidRPr="0064435F">
        <w:rPr>
          <w:rFonts w:ascii="Times New Roman" w:hAnsi="Times New Roman"/>
          <w:sz w:val="24"/>
          <w:szCs w:val="24"/>
          <w:lang w:val="en-US"/>
        </w:rPr>
        <w:t xml:space="preserve">. However, this number </w:t>
      </w:r>
      <w:r w:rsidR="00672561">
        <w:rPr>
          <w:rFonts w:ascii="Times New Roman" w:hAnsi="Times New Roman"/>
          <w:sz w:val="24"/>
          <w:szCs w:val="24"/>
          <w:lang w:val="en-US"/>
        </w:rPr>
        <w:t>rockets</w:t>
      </w:r>
      <w:r w:rsidR="00EA56B9" w:rsidRPr="0064435F">
        <w:rPr>
          <w:rFonts w:ascii="Times New Roman" w:hAnsi="Times New Roman"/>
          <w:sz w:val="24"/>
          <w:szCs w:val="24"/>
          <w:lang w:val="en-US"/>
        </w:rPr>
        <w:t xml:space="preserve"> to 74.59% once empty rides </w:t>
      </w:r>
      <w:proofErr w:type="gramStart"/>
      <w:r w:rsidR="00EA56B9" w:rsidRPr="0064435F">
        <w:rPr>
          <w:rFonts w:ascii="Times New Roman" w:hAnsi="Times New Roman"/>
          <w:sz w:val="24"/>
          <w:szCs w:val="24"/>
          <w:lang w:val="en-US"/>
        </w:rPr>
        <w:t>are allowed</w:t>
      </w:r>
      <w:proofErr w:type="gramEnd"/>
      <w:r w:rsidR="00EA56B9" w:rsidRPr="0064435F">
        <w:rPr>
          <w:rFonts w:ascii="Times New Roman" w:hAnsi="Times New Roman"/>
          <w:sz w:val="24"/>
          <w:szCs w:val="24"/>
          <w:lang w:val="en-US"/>
        </w:rPr>
        <w:t xml:space="preserve">. This last reduction falls in the range described by the literature (between </w:t>
      </w:r>
      <w:r w:rsidR="00EA56B9" w:rsidRPr="0064435F">
        <w:rPr>
          <w:rFonts w:ascii="Times New Roman" w:hAnsi="Times New Roman"/>
          <w:sz w:val="24"/>
          <w:szCs w:val="24"/>
          <w:lang w:val="en-US"/>
        </w:rPr>
        <w:fldChar w:fldCharType="begin"/>
      </w:r>
      <w:r w:rsidR="004E2064" w:rsidRPr="0064435F">
        <w:rPr>
          <w:rFonts w:ascii="Times New Roman" w:hAnsi="Times New Roman"/>
          <w:sz w:val="24"/>
          <w:szCs w:val="24"/>
          <w:lang w:val="en-US"/>
        </w:rPr>
        <w:instrText xml:space="preserve"> ADDIN ZOTERO_ITEM CSL_CITATION {"citationID":"Ra1q6q89","properties":{"formattedCitation":"(Zhu, 2016)","plainCitation":"(Zhu, 2016)","noteIndex":0},"citationItems":[{"id":645,"uris":["http://zotero.org/users/8331578/items/TP56FGMA"],"uri":["http://zotero.org/users/8331578/items/TP56FGMA"],"itemData":{"id":645,"type":"thesis","language":"EN","number-of-pages":"82","publisher":"Princeton University","title":"Make American Transportation Great Again: Autonomous Taxi Fleet Management Strategies","author":[{"family":"Zhu","given":"Shriley"}],"issued":{"date-parts":[["2016",5]]}}}],"schema":"https://github.com/citation-style-language/schema/raw/master/csl-citation.json"} </w:instrText>
      </w:r>
      <w:r w:rsidR="00EA56B9" w:rsidRPr="0064435F">
        <w:rPr>
          <w:rFonts w:ascii="Times New Roman" w:hAnsi="Times New Roman"/>
          <w:sz w:val="24"/>
          <w:szCs w:val="24"/>
          <w:lang w:val="en-US"/>
        </w:rPr>
        <w:fldChar w:fldCharType="separate"/>
      </w:r>
      <w:r w:rsidR="00EA56B9" w:rsidRPr="0064435F">
        <w:rPr>
          <w:rFonts w:ascii="Times New Roman" w:hAnsi="Times New Roman"/>
          <w:sz w:val="24"/>
          <w:lang w:val="en-US"/>
        </w:rPr>
        <w:t>(Zhu, 2016)</w:t>
      </w:r>
      <w:r w:rsidR="00EA56B9" w:rsidRPr="0064435F">
        <w:rPr>
          <w:rFonts w:ascii="Times New Roman" w:hAnsi="Times New Roman"/>
          <w:sz w:val="24"/>
          <w:szCs w:val="24"/>
          <w:lang w:val="en-US"/>
        </w:rPr>
        <w:fldChar w:fldCharType="end"/>
      </w:r>
      <w:r w:rsidR="00EA56B9" w:rsidRPr="0064435F">
        <w:rPr>
          <w:rFonts w:ascii="Times New Roman" w:hAnsi="Times New Roman"/>
          <w:sz w:val="24"/>
          <w:szCs w:val="24"/>
          <w:lang w:val="en-US"/>
        </w:rPr>
        <w:t xml:space="preserve"> and 95% </w:t>
      </w:r>
      <w:r w:rsidR="00EA56B9" w:rsidRPr="0064435F">
        <w:rPr>
          <w:rFonts w:ascii="Times New Roman" w:hAnsi="Times New Roman"/>
          <w:sz w:val="24"/>
          <w:szCs w:val="24"/>
          <w:lang w:val="en-US"/>
        </w:rPr>
        <w:fldChar w:fldCharType="begin"/>
      </w:r>
      <w:r w:rsidR="004E2064" w:rsidRPr="0064435F">
        <w:rPr>
          <w:rFonts w:ascii="Times New Roman" w:hAnsi="Times New Roman"/>
          <w:sz w:val="24"/>
          <w:szCs w:val="24"/>
          <w:lang w:val="en-US"/>
        </w:rPr>
        <w:instrText xml:space="preserve"> ADDIN ZOTERO_ITEM CSL_CITATION {"citationID":"B5gimZ2O","properties":{"formattedCitation":"(Burghout &amp; Andr\\uc0\\u233{}asson, 2015)","plainCitation":"(Burghout &amp; Andréasson, 2015)","noteIndex":0},"citationItems":[{"id":50,"uris":["http://zotero.org/users/8331578/items/EBM7PNTF"],"uri":["http://zotero.org/users/8331578/items/EBM7PNTF"],"itemData":{"id":50,"type":"paper-conference","event":". Proceedings of the 94th annual meeting of the Transportation Research Board","title":"Impacts of Shared Autonomous Taxis in a Metropolitan Area","URL":"https://www.researchgate.net/publication/298346251_Impacts_of_Shared_Autonomous_Taxis_in_a_Metropolitan_Area","author":[{"family":"Burghout","given":"Wilco"},{"family":"Andréasson","given":"Ingmar"}],"accessed":{"date-parts":[["2021",8,9]]},"issued":{"date-parts":[["2015"]]}}}],"schema":"https://github.com/citation-style-language/schema/raw/master/csl-citation.json"} </w:instrText>
      </w:r>
      <w:r w:rsidR="00EA56B9" w:rsidRPr="0064435F">
        <w:rPr>
          <w:rFonts w:ascii="Times New Roman" w:hAnsi="Times New Roman"/>
          <w:sz w:val="24"/>
          <w:szCs w:val="24"/>
          <w:lang w:val="en-US"/>
        </w:rPr>
        <w:fldChar w:fldCharType="separate"/>
      </w:r>
      <w:r w:rsidR="00EA56B9" w:rsidRPr="0064435F">
        <w:rPr>
          <w:rFonts w:ascii="Times New Roman" w:hAnsi="Times New Roman"/>
          <w:sz w:val="24"/>
          <w:szCs w:val="24"/>
          <w:lang w:val="en-US"/>
        </w:rPr>
        <w:t>(Burghout &amp; Andréasson, 2015)</w:t>
      </w:r>
      <w:r w:rsidR="00EA56B9" w:rsidRPr="0064435F">
        <w:rPr>
          <w:rFonts w:ascii="Times New Roman" w:hAnsi="Times New Roman"/>
          <w:sz w:val="24"/>
          <w:szCs w:val="24"/>
          <w:lang w:val="en-US"/>
        </w:rPr>
        <w:fldChar w:fldCharType="end"/>
      </w:r>
      <w:r w:rsidR="00EA56B9" w:rsidRPr="0064435F">
        <w:rPr>
          <w:rFonts w:ascii="Times New Roman" w:hAnsi="Times New Roman"/>
          <w:sz w:val="24"/>
          <w:szCs w:val="24"/>
          <w:lang w:val="en-US"/>
        </w:rPr>
        <w:t xml:space="preserve"> as explained in section </w:t>
      </w:r>
      <w:r w:rsidR="0022623B" w:rsidRPr="0064435F">
        <w:rPr>
          <w:rFonts w:ascii="Times New Roman" w:hAnsi="Times New Roman"/>
          <w:sz w:val="24"/>
          <w:szCs w:val="24"/>
          <w:lang w:val="en-US"/>
        </w:rPr>
        <w:t>I</w:t>
      </w:r>
      <w:r w:rsidR="00EA56B9" w:rsidRPr="0064435F">
        <w:rPr>
          <w:rFonts w:ascii="Times New Roman" w:hAnsi="Times New Roman"/>
          <w:sz w:val="24"/>
          <w:szCs w:val="24"/>
          <w:lang w:val="en-US"/>
        </w:rPr>
        <w:t>X</w:t>
      </w:r>
      <w:r w:rsidR="0022623B" w:rsidRPr="0064435F">
        <w:rPr>
          <w:rFonts w:ascii="Times New Roman" w:hAnsi="Times New Roman"/>
          <w:sz w:val="24"/>
          <w:szCs w:val="24"/>
          <w:lang w:val="en-US"/>
        </w:rPr>
        <w:t>.C.)</w:t>
      </w:r>
      <w:r w:rsidR="00EA56B9" w:rsidRPr="0064435F">
        <w:rPr>
          <w:rFonts w:ascii="Times New Roman" w:hAnsi="Times New Roman"/>
          <w:sz w:val="24"/>
          <w:szCs w:val="24"/>
          <w:lang w:val="en-US"/>
        </w:rPr>
        <w:t xml:space="preserve">. Furthermore, the total number of kilometers travelled does not increase as observed by searchers </w:t>
      </w:r>
      <w:r w:rsidR="00EA56B9" w:rsidRPr="0064435F">
        <w:rPr>
          <w:rFonts w:ascii="Times New Roman" w:hAnsi="Times New Roman"/>
          <w:sz w:val="24"/>
          <w:szCs w:val="24"/>
          <w:lang w:val="en-US"/>
        </w:rPr>
        <w:fldChar w:fldCharType="begin"/>
      </w:r>
      <w:r w:rsidR="004E2064" w:rsidRPr="0064435F">
        <w:rPr>
          <w:rFonts w:ascii="Times New Roman" w:hAnsi="Times New Roman"/>
          <w:sz w:val="24"/>
          <w:szCs w:val="24"/>
          <w:lang w:val="en-US"/>
        </w:rPr>
        <w:instrText xml:space="preserve"> ADDIN ZOTERO_ITEM CSL_CITATION {"citationID":"f9USgcme","properties":{"formattedCitation":"(ITF, 2015)","plainCitation":"(ITF, 2015)","noteIndex":0},"citationItems":[{"id":616,"uris":["http://zotero.org/users/8331578/items/TFWPGNV9"],"uri":["http://zotero.org/users/8331578/items/TFWPGNV9"],"itemData":{"id":616,"type":"report","event-place":"Paris","publisher":"OECD","publisher-place":"Paris","title":"Urban Mobility System Upgrade: How shared self-driving cars could change city traffic","URL":"https://www.itf-oecd.org/sites/default/files/docs/15cpb_self-drivingcars.pdf","author":[{"family":"ITF","given":""}],"accessed":{"date-parts":[["2021",8,9]]},"issued":{"date-parts":[["2015"]]}}}],"schema":"https://github.com/citation-style-language/schema/raw/master/csl-citation.json"} </w:instrText>
      </w:r>
      <w:r w:rsidR="00EA56B9" w:rsidRPr="0064435F">
        <w:rPr>
          <w:rFonts w:ascii="Times New Roman" w:hAnsi="Times New Roman"/>
          <w:sz w:val="24"/>
          <w:szCs w:val="24"/>
          <w:lang w:val="en-US"/>
        </w:rPr>
        <w:fldChar w:fldCharType="separate"/>
      </w:r>
      <w:r w:rsidR="00EA56B9" w:rsidRPr="0064435F">
        <w:rPr>
          <w:rFonts w:ascii="Times New Roman" w:hAnsi="Times New Roman"/>
          <w:sz w:val="24"/>
          <w:lang w:val="en-US"/>
        </w:rPr>
        <w:t>(ITF, 2015)</w:t>
      </w:r>
      <w:r w:rsidR="00EA56B9" w:rsidRPr="0064435F">
        <w:rPr>
          <w:rFonts w:ascii="Times New Roman" w:hAnsi="Times New Roman"/>
          <w:sz w:val="24"/>
          <w:szCs w:val="24"/>
          <w:lang w:val="en-US"/>
        </w:rPr>
        <w:fldChar w:fldCharType="end"/>
      </w:r>
      <w:r w:rsidR="00EA56B9" w:rsidRPr="0064435F">
        <w:rPr>
          <w:rFonts w:ascii="Times New Roman" w:hAnsi="Times New Roman"/>
          <w:sz w:val="24"/>
          <w:szCs w:val="24"/>
          <w:lang w:val="en-US"/>
        </w:rPr>
        <w:t xml:space="preserve">, </w:t>
      </w:r>
      <w:r w:rsidR="00EA56B9" w:rsidRPr="0064435F">
        <w:rPr>
          <w:rFonts w:ascii="Times New Roman" w:hAnsi="Times New Roman"/>
          <w:sz w:val="24"/>
          <w:szCs w:val="24"/>
          <w:lang w:val="en-US"/>
        </w:rPr>
        <w:fldChar w:fldCharType="begin"/>
      </w:r>
      <w:r w:rsidR="004E2064" w:rsidRPr="0064435F">
        <w:rPr>
          <w:rFonts w:ascii="Times New Roman" w:hAnsi="Times New Roman"/>
          <w:sz w:val="24"/>
          <w:szCs w:val="24"/>
          <w:lang w:val="en-US"/>
        </w:rPr>
        <w:instrText xml:space="preserve"> ADDIN ZOTERO_ITEM CSL_CITATION {"citationID":"dw12PUgQ","properties":{"formattedCitation":"(D. J. Fagnant &amp; Kockelman, 2014)","plainCitation":"(D. J. Fagnant &amp; Kockelman, 2014)","noteIndex":0},"citationItems":[{"id":36,"uris":["http://zotero.org/users/8331578/items/5NJH6NM5"],"uri":["http://zotero.org/users/8331578/items/5NJH6NM5"],"itemData":{"id":36,"type":"article-journal","abstract":"Carsharing programs that operate as short-term vehicle rentals (often for one-way trips before ending the rental) like Car2Go and ZipCar have quickly expanded, with the number of U.S. users doubling every one</w:instrText>
      </w:r>
      <w:r w:rsidR="004E2064" w:rsidRPr="0064435F">
        <w:rPr>
          <w:rFonts w:ascii="Times New Roman" w:hAnsi="Times New Roman"/>
          <w:sz w:val="24"/>
          <w:szCs w:val="24"/>
        </w:rPr>
        <w:instrText xml:space="preserve"> to two years over the past decade. Such programs seek to shift personal transportation choices from an owned asset to a service used on demand. The advent of autonomous or fully self-driving vehicles will address many current carsharing barriers, including users’ travel to access available vehicles.","container-title":"Transportation Research Part C: Emerging Technologies","DOI":"10.1016/j.trc.2013.12.001","ISSN":"0968090X","journalAbbreviation":"Transportation Research Part C: Emerging Technologies","language":"en","page":"1-13","source":"DOI.org (Crossref)","title":"The travel and environmental implications of shared autonomous vehicles, using agent-based model scenarios","volume":"40","author":[{"family":"Fagnant","given":"Daniel J."},{"family":"Kockelman","given":"Kara M."}],"issued":{"date-parts":[["2014",3]]}}}],"schema":"https://github.com/citation-style-language/schema/raw/master/csl-citation.json"} </w:instrText>
      </w:r>
      <w:r w:rsidR="00EA56B9" w:rsidRPr="0064435F">
        <w:rPr>
          <w:rFonts w:ascii="Times New Roman" w:hAnsi="Times New Roman"/>
          <w:sz w:val="24"/>
          <w:szCs w:val="24"/>
          <w:lang w:val="en-US"/>
        </w:rPr>
        <w:fldChar w:fldCharType="separate"/>
      </w:r>
      <w:r w:rsidR="00EA56B9" w:rsidRPr="0064435F">
        <w:rPr>
          <w:rFonts w:ascii="Times New Roman" w:hAnsi="Times New Roman"/>
          <w:sz w:val="24"/>
        </w:rPr>
        <w:t>(D. J. Fagnant &amp; Kockelman, 2014)</w:t>
      </w:r>
      <w:r w:rsidR="00EA56B9" w:rsidRPr="0064435F">
        <w:rPr>
          <w:rFonts w:ascii="Times New Roman" w:hAnsi="Times New Roman"/>
          <w:sz w:val="24"/>
          <w:szCs w:val="24"/>
          <w:lang w:val="en-US"/>
        </w:rPr>
        <w:fldChar w:fldCharType="end"/>
      </w:r>
      <w:r w:rsidR="00EA56B9" w:rsidRPr="0064435F">
        <w:rPr>
          <w:rFonts w:ascii="Times New Roman" w:hAnsi="Times New Roman"/>
          <w:sz w:val="24"/>
          <w:szCs w:val="24"/>
        </w:rPr>
        <w:t xml:space="preserve">, </w:t>
      </w:r>
      <w:r w:rsidR="00EA56B9" w:rsidRPr="0064435F">
        <w:rPr>
          <w:rFonts w:ascii="Times New Roman" w:hAnsi="Times New Roman"/>
          <w:sz w:val="24"/>
          <w:szCs w:val="24"/>
          <w:lang w:val="en-US"/>
        </w:rPr>
        <w:fldChar w:fldCharType="begin"/>
      </w:r>
      <w:r w:rsidR="004E2064" w:rsidRPr="0064435F">
        <w:rPr>
          <w:rFonts w:ascii="Times New Roman" w:hAnsi="Times New Roman"/>
          <w:sz w:val="24"/>
          <w:szCs w:val="24"/>
        </w:rPr>
        <w:instrText xml:space="preserve"> ADDIN ZOTERO_ITEM CSL_CITATION {"citationID":"UIMz5pYE","properties":{"formattedCitation":"(Chen et al., 2016)","plainCitation":"(Chen et al., 2016)","noteIndex":0},"citationItems":[{"id":75,"uris":["http://zotero.org/users/8331578/items/B7LD37SD"],"uri":["http://zotero.org/users/8331578/items/B7LD37SD"],"itemData":{"id":75,"type":"article-journal","abstract":"There are natural synergies between shared autonomous vehicle (AV) fleets and electric vehicle (EV) technology, since fleets of AVs resolve the practical limitations of today’s non-autonomous EVs, including traveler range anxiety, access to charging infrastructure, and charging time management. Fleet-managed AVs relieve such concerns, managing range and charging activities based on real-time trip demand and established charging-station locations, as demonstrated in this paper. This work explores the management of a fleet of shared autonomous electric vehicles (SAEVs) in a regional, discrete-time, agent-based model. The simulation examines the operation of SAEVs under various vehicle range and charging infrastructure scenarios in a gridded city modeled roughly after the densities of Austin, Texas.","container-title":"Transportation Research Part A: Policy and Practice","issue":"C","language":"en","note":"publisher: Elsevier","page":"243-254","source":"ideas.repec.org","title":"Operations of a shared, autonomous, electric vehicle fleet: Implications of vehicle &amp; charging infrastructure decisions","title-short":"Operations of a shared, autonomous, electric vehicle fleet","volume":"94","author":[{"family":"Chen","given":"T. Donna"},{"family":"Kockelman","given":"Kara M."},{"family":"Hanna","given":"Josiah P."}],"issued":{"date-parts":[["2016"]]}}}],"schema":"https://github.com/citation-style-language/schema/raw/master/csl-citation.json"} </w:instrText>
      </w:r>
      <w:r w:rsidR="00EA56B9" w:rsidRPr="0064435F">
        <w:rPr>
          <w:rFonts w:ascii="Times New Roman" w:hAnsi="Times New Roman"/>
          <w:sz w:val="24"/>
          <w:szCs w:val="24"/>
          <w:lang w:val="en-US"/>
        </w:rPr>
        <w:fldChar w:fldCharType="separate"/>
      </w:r>
      <w:r w:rsidR="00EA56B9" w:rsidRPr="0064435F">
        <w:rPr>
          <w:rFonts w:ascii="Times New Roman" w:hAnsi="Times New Roman"/>
          <w:sz w:val="24"/>
        </w:rPr>
        <w:t>(Chen et al., 2016)</w:t>
      </w:r>
      <w:r w:rsidR="00EA56B9" w:rsidRPr="0064435F">
        <w:rPr>
          <w:rFonts w:ascii="Times New Roman" w:hAnsi="Times New Roman"/>
          <w:sz w:val="24"/>
          <w:szCs w:val="24"/>
          <w:lang w:val="en-US"/>
        </w:rPr>
        <w:fldChar w:fldCharType="end"/>
      </w:r>
      <w:r w:rsidR="00EA56B9" w:rsidRPr="0064435F">
        <w:rPr>
          <w:rFonts w:ascii="Times New Roman" w:hAnsi="Times New Roman"/>
          <w:sz w:val="24"/>
          <w:szCs w:val="24"/>
        </w:rPr>
        <w:t xml:space="preserve">. </w:t>
      </w:r>
      <w:r w:rsidR="00EA56B9" w:rsidRPr="0064435F">
        <w:rPr>
          <w:rFonts w:ascii="Times New Roman" w:hAnsi="Times New Roman"/>
          <w:sz w:val="24"/>
          <w:szCs w:val="24"/>
          <w:lang w:val="en-US"/>
        </w:rPr>
        <w:t xml:space="preserve">This thesis would rather aligned with the conclusion on the total number of travelled kilometers of </w:t>
      </w:r>
      <w:r w:rsidR="00EA56B9" w:rsidRPr="0064435F">
        <w:rPr>
          <w:rFonts w:ascii="Times New Roman" w:hAnsi="Times New Roman"/>
          <w:sz w:val="24"/>
          <w:szCs w:val="24"/>
          <w:lang w:val="en-US"/>
        </w:rPr>
        <w:fldChar w:fldCharType="begin"/>
      </w:r>
      <w:r w:rsidR="004E2064" w:rsidRPr="0064435F">
        <w:rPr>
          <w:rFonts w:ascii="Times New Roman" w:hAnsi="Times New Roman"/>
          <w:sz w:val="24"/>
          <w:szCs w:val="24"/>
          <w:lang w:val="en-US"/>
        </w:rPr>
        <w:instrText xml:space="preserve"> ADDIN ZOTERO_ITEM CSL_CITATION {"citationID":"79jfm7G8","properties":{"formattedCitation":"(Ma et al., 2017)","plainCitation":"(Ma et al., 2017)","noteIndex":0},"citationItems":[{"id":278,"uris":["http://zotero.org/users/8331578/items/G8RFZIJJ"],"uri":["http://zotero.org/users/8331578/items/G8RFZIJJ"],"itemData":{"id":278,"type":"article-journal","abstract":"Autonomous vehicle (AV) technology holds great promise for improving the efficiency of traditional vehicle sharing systems. In this paper, we investigate a new vehicle sharing system using AVs, referred to as autonomous vehicle sharing and reservation (AVSR). In such a system, travelers can request AV trips ahead of time and the AVSR system operator will optimally arrange AV pickup and delivery schedules and AV trip chains based on these requests. A linear programming model is proposed to efficiently solve for optimal solutions for AV trip chains and required fleet size through constructed AVSR networks. Case studies show that AVSR can significantly increase vehicle use rate (VUR) and consequentially reduce vehicle ownership significantly. In the meantime, it is found that the actual vehicle miles traveled (VMT) in AVSR systems is not significantly more than that of conventional taxis, despite inevitable empty hauls for vehicle relocation in AVSR systems. The results imply huge potential benefits from AVSR systems on improving mobility and sustainability of our current transportation systems.","container-title":"Transportation Research Part C Emerging Technologies","DOI":"10.1016/j.trc.2017.08.022","journalAbbreviation":"Transportation Research Part C Emerging Technologies","source":"ResearchGate","title":"Designing Optimal Autonomous Vehicle Sharing and Reservation Systems: A Linear Programming Approach","title-short":"Designing Optimal Autonomous Vehicle Sharing and Reservation Systems","volume":"84","author":[{"family":"Ma","given":"Jiaqi"},{"family":"Li","given":"Xiaopeng"},{"family":"Zhou","given":"Fang"},{"family":"Hao","given":"Wei"}],"issued":{"date-parts":[["2017",8,15]]}}}],"schema":"https://github.com/citation-style-language/schema/raw/master/csl-citation.json"} </w:instrText>
      </w:r>
      <w:r w:rsidR="00EA56B9" w:rsidRPr="0064435F">
        <w:rPr>
          <w:rFonts w:ascii="Times New Roman" w:hAnsi="Times New Roman"/>
          <w:sz w:val="24"/>
          <w:szCs w:val="24"/>
          <w:lang w:val="en-US"/>
        </w:rPr>
        <w:fldChar w:fldCharType="separate"/>
      </w:r>
      <w:r w:rsidR="00EA56B9" w:rsidRPr="0064435F">
        <w:rPr>
          <w:rFonts w:ascii="Times New Roman" w:hAnsi="Times New Roman"/>
          <w:sz w:val="24"/>
          <w:lang w:val="en-US"/>
        </w:rPr>
        <w:t>(Ma et al., 2017)</w:t>
      </w:r>
      <w:r w:rsidR="00EA56B9" w:rsidRPr="0064435F">
        <w:rPr>
          <w:rFonts w:ascii="Times New Roman" w:hAnsi="Times New Roman"/>
          <w:sz w:val="24"/>
          <w:szCs w:val="24"/>
          <w:lang w:val="en-US"/>
        </w:rPr>
        <w:fldChar w:fldCharType="end"/>
      </w:r>
      <w:r w:rsidR="00EA56B9" w:rsidRPr="0064435F">
        <w:rPr>
          <w:rFonts w:ascii="Times New Roman" w:hAnsi="Times New Roman"/>
          <w:sz w:val="24"/>
          <w:szCs w:val="24"/>
          <w:lang w:val="en-US"/>
        </w:rPr>
        <w:t xml:space="preserve">. This observation could </w:t>
      </w:r>
      <w:proofErr w:type="gramStart"/>
      <w:r w:rsidR="00EA56B9" w:rsidRPr="0064435F">
        <w:rPr>
          <w:rFonts w:ascii="Times New Roman" w:hAnsi="Times New Roman"/>
          <w:sz w:val="24"/>
          <w:szCs w:val="24"/>
          <w:lang w:val="en-US"/>
        </w:rPr>
        <w:t>be explained</w:t>
      </w:r>
      <w:proofErr w:type="gramEnd"/>
      <w:r w:rsidR="00EA56B9" w:rsidRPr="0064435F">
        <w:rPr>
          <w:rFonts w:ascii="Times New Roman" w:hAnsi="Times New Roman"/>
          <w:sz w:val="24"/>
          <w:szCs w:val="24"/>
          <w:lang w:val="en-US"/>
        </w:rPr>
        <w:t xml:space="preserve"> by the ride sharing.</w:t>
      </w:r>
      <w:r w:rsidR="00746FCF" w:rsidRPr="0064435F">
        <w:rPr>
          <w:rFonts w:ascii="Times New Roman" w:hAnsi="Times New Roman"/>
          <w:lang w:val="en-US"/>
        </w:rPr>
        <w:br w:type="page"/>
      </w:r>
    </w:p>
    <w:p w14:paraId="15290D61" w14:textId="7E96BCF8" w:rsidR="0060649A" w:rsidRPr="0064435F" w:rsidRDefault="0060649A" w:rsidP="0060649A">
      <w:pPr>
        <w:pStyle w:val="Heading1"/>
        <w:rPr>
          <w:rFonts w:ascii="Times New Roman" w:hAnsi="Times New Roman"/>
          <w:lang w:val="en-US"/>
        </w:rPr>
      </w:pPr>
      <w:bookmarkStart w:id="50" w:name="_Toc80021508"/>
      <w:r w:rsidRPr="0064435F">
        <w:rPr>
          <w:rFonts w:ascii="Times New Roman" w:hAnsi="Times New Roman"/>
          <w:lang w:val="en-US"/>
        </w:rPr>
        <w:lastRenderedPageBreak/>
        <w:t>Costs analysis</w:t>
      </w:r>
      <w:bookmarkEnd w:id="50"/>
    </w:p>
    <w:p w14:paraId="5DB636FB" w14:textId="32681CD1" w:rsidR="00746FCF" w:rsidRPr="0064435F" w:rsidRDefault="00746FCF" w:rsidP="00746FCF">
      <w:pPr>
        <w:rPr>
          <w:rFonts w:ascii="Times New Roman" w:hAnsi="Times New Roman"/>
          <w:lang w:val="en-US" w:eastAsia="en-US"/>
        </w:rPr>
      </w:pPr>
    </w:p>
    <w:p w14:paraId="5F264B66" w14:textId="4E76714C" w:rsidR="00096478" w:rsidRDefault="00EC2185" w:rsidP="00746FCF">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 </w:t>
      </w:r>
      <w:r w:rsidR="00746FCF" w:rsidRPr="0064435F">
        <w:rPr>
          <w:rFonts w:ascii="Times New Roman" w:hAnsi="Times New Roman"/>
          <w:sz w:val="24"/>
          <w:szCs w:val="24"/>
          <w:lang w:val="en-US"/>
        </w:rPr>
        <w:t xml:space="preserve">The costs analysis follows the methodology of Chen </w:t>
      </w:r>
      <w:r w:rsidR="005D58F9" w:rsidRPr="0064435F">
        <w:rPr>
          <w:rFonts w:ascii="Times New Roman" w:hAnsi="Times New Roman"/>
          <w:sz w:val="24"/>
          <w:szCs w:val="24"/>
          <w:lang w:val="en-US"/>
        </w:rPr>
        <w:t xml:space="preserve">et al. </w:t>
      </w:r>
      <w:r w:rsidR="005D58F9" w:rsidRPr="0064435F">
        <w:rPr>
          <w:rFonts w:ascii="Times New Roman" w:hAnsi="Times New Roman"/>
          <w:sz w:val="24"/>
          <w:szCs w:val="24"/>
          <w:lang w:val="en-US"/>
        </w:rPr>
        <w:fldChar w:fldCharType="begin"/>
      </w:r>
      <w:r w:rsidR="005D58F9" w:rsidRPr="0064435F">
        <w:rPr>
          <w:rFonts w:ascii="Times New Roman" w:hAnsi="Times New Roman"/>
          <w:sz w:val="24"/>
          <w:szCs w:val="24"/>
          <w:lang w:val="en-US"/>
        </w:rPr>
        <w:instrText xml:space="preserve"> ADDIN ZOTERO_ITEM CSL_CITATION {"citationID":"QtruXAjj","properties":{"formattedCitation":"(Chen et al., 2016)","plainCitation":"(Chen et al., 2016)","noteIndex":0},"citationItems":[{"id":75,"uris":["http://zotero.org/users/8331578/items/B7LD37SD"],"uri":["http://zotero.org/users/8331578/items/B7LD37SD"],"itemData":{"id":75,"type":"article-journal","abstract":"There are natural synergies between shared autonomous vehicle (AV) fleets and electric vehicle (EV) technology, since fleets of AVs resolve the practical limitations of today’s non-autonomous EVs, including traveler range anxiety, access to charging infrastructure, and charging time management. Fleet-managed AVs relieve such concerns, managing range and charging activities based on real-time trip demand and established charging-station locations, as demonstrated in this paper. This work explores the management of a fleet of shared autonomous electric vehicles (SAEVs) in a regional, discrete-time, agent-based model. The simulation examines the operation of SAEVs under various vehicle range and charging infrastructure scenarios in a gridded city modeled roughly after the densities of Austin, Texas.","container-title":"Transportation Research Part A: Policy and Practice","issue":"C","language":"en","note":"publisher: Elsevier","page":"243-254","source":"ideas.repec.org","title":"Operations of a shared, autonomous, electric vehicle fleet: Implications of vehicle &amp; charging infrastructure decisions","title-short":"Operations of a shared, autonomous, electric vehicle fleet","volume":"94","author":[{"family":"Chen","given":"T. Donna"},{"family":"Kockelman","given":"Kara M."},{"family":"Hanna","given":"Josiah P."}],"issued":{"date-parts":[["2016"]]}}}],"schema":"https://github.com/citation-style-language/schema/raw/master/csl-citation.json"} </w:instrText>
      </w:r>
      <w:r w:rsidR="005D58F9" w:rsidRPr="0064435F">
        <w:rPr>
          <w:rFonts w:ascii="Times New Roman" w:hAnsi="Times New Roman"/>
          <w:sz w:val="24"/>
          <w:szCs w:val="24"/>
          <w:lang w:val="en-US"/>
        </w:rPr>
        <w:fldChar w:fldCharType="separate"/>
      </w:r>
      <w:r w:rsidR="005D58F9" w:rsidRPr="0064435F">
        <w:rPr>
          <w:rFonts w:ascii="Times New Roman" w:hAnsi="Times New Roman"/>
          <w:sz w:val="24"/>
          <w:lang w:val="en-US"/>
        </w:rPr>
        <w:t>(Chen et al., 2016)</w:t>
      </w:r>
      <w:r w:rsidR="005D58F9" w:rsidRPr="0064435F">
        <w:rPr>
          <w:rFonts w:ascii="Times New Roman" w:hAnsi="Times New Roman"/>
          <w:sz w:val="24"/>
          <w:szCs w:val="24"/>
          <w:lang w:val="en-US"/>
        </w:rPr>
        <w:fldChar w:fldCharType="end"/>
      </w:r>
      <w:r w:rsidR="00746FCF" w:rsidRPr="0064435F">
        <w:rPr>
          <w:rFonts w:ascii="Times New Roman" w:hAnsi="Times New Roman"/>
          <w:sz w:val="24"/>
          <w:szCs w:val="24"/>
          <w:lang w:val="en-US"/>
        </w:rPr>
        <w:t xml:space="preserve"> while adding the cleaning costs and all “administrative” costs linked to the company management. Chen </w:t>
      </w:r>
      <w:r w:rsidR="005D58F9" w:rsidRPr="0064435F">
        <w:rPr>
          <w:rFonts w:ascii="Times New Roman" w:hAnsi="Times New Roman"/>
          <w:sz w:val="24"/>
          <w:szCs w:val="24"/>
          <w:lang w:val="en-US"/>
        </w:rPr>
        <w:t xml:space="preserve">et al. </w:t>
      </w:r>
      <w:r w:rsidR="005D58F9" w:rsidRPr="0064435F">
        <w:rPr>
          <w:rFonts w:ascii="Times New Roman" w:hAnsi="Times New Roman"/>
          <w:sz w:val="24"/>
          <w:szCs w:val="24"/>
          <w:lang w:val="en-US"/>
        </w:rPr>
        <w:fldChar w:fldCharType="begin"/>
      </w:r>
      <w:r w:rsidR="005D58F9" w:rsidRPr="0064435F">
        <w:rPr>
          <w:rFonts w:ascii="Times New Roman" w:hAnsi="Times New Roman"/>
          <w:sz w:val="24"/>
          <w:szCs w:val="24"/>
          <w:lang w:val="en-US"/>
        </w:rPr>
        <w:instrText xml:space="preserve"> ADDIN ZOTERO_ITEM CSL_CITATION {"citationID":"YPEIMLYV","properties":{"formattedCitation":"(Chen et al., 2016)","plainCitation":"(Chen et al., 2016)","noteIndex":0},"citationItems":[{"id":75,"uris":["http://zotero.org/users/8331578/items/B7LD37SD"],"uri":["http://zotero.org/users/8331578/items/B7LD37SD"],"itemData":{"id":75,"type":"article-journal","abstract":"There are natural synergies between shared autonomous vehicle (AV) fleets and electric vehicle (EV) technology, since fleets of AVs resolve the practical limitations of today’s non-autonomous EVs, including traveler range anxiety, access to charging infrastructure, and charging time management. Fleet-managed AVs relieve such concerns, managing range and charging activities based on real-time trip demand and established charging-station locations, as demonstrated in this paper. This work explores the management of a fleet of shared autonomous electric vehicles (SAEVs) in a regional, discrete-time, agent-based model. The simulation examines the operation of SAEVs under various vehicle range and charging infrastructure scenarios in a gridded city modeled roughly after the densities of Austin, Texas.","container-title":"Transportation Research Part A: Policy and Practice","issue":"C","language":"en","note":"publisher: Elsevier","page":"243-254","source":"ideas.repec.org","title":"Operations of a shared, autonomous, electric vehicle fleet: Implications of vehicle &amp; charging infrastructure decisions","title-short":"Operations of a shared, autonomous, electric vehicle fleet","volume":"94","author":[{"family":"Chen","given":"T. Donna"},{"family":"Kockelman","given":"Kara M."},{"family":"Hanna","given":"Josiah P."}],"issued":{"date-parts":[["2016"]]}}}],"schema":"https://github.com/citation-style-language/schema/raw/master/csl-citation.json"} </w:instrText>
      </w:r>
      <w:r w:rsidR="005D58F9" w:rsidRPr="0064435F">
        <w:rPr>
          <w:rFonts w:ascii="Times New Roman" w:hAnsi="Times New Roman"/>
          <w:sz w:val="24"/>
          <w:szCs w:val="24"/>
          <w:lang w:val="en-US"/>
        </w:rPr>
        <w:fldChar w:fldCharType="separate"/>
      </w:r>
      <w:r w:rsidR="005D58F9" w:rsidRPr="0064435F">
        <w:rPr>
          <w:rFonts w:ascii="Times New Roman" w:hAnsi="Times New Roman"/>
          <w:sz w:val="24"/>
          <w:lang w:val="en-US"/>
        </w:rPr>
        <w:t>(Chen et al., 2016)</w:t>
      </w:r>
      <w:r w:rsidR="005D58F9" w:rsidRPr="0064435F">
        <w:rPr>
          <w:rFonts w:ascii="Times New Roman" w:hAnsi="Times New Roman"/>
          <w:sz w:val="24"/>
          <w:szCs w:val="24"/>
          <w:lang w:val="en-US"/>
        </w:rPr>
        <w:fldChar w:fldCharType="end"/>
      </w:r>
      <w:r w:rsidR="005D58F9" w:rsidRPr="0064435F">
        <w:rPr>
          <w:rFonts w:ascii="Times New Roman" w:hAnsi="Times New Roman"/>
          <w:sz w:val="24"/>
          <w:szCs w:val="24"/>
          <w:lang w:val="en-US"/>
        </w:rPr>
        <w:t xml:space="preserve"> </w:t>
      </w:r>
      <w:r w:rsidR="00746FCF" w:rsidRPr="0064435F">
        <w:rPr>
          <w:rFonts w:ascii="Times New Roman" w:hAnsi="Times New Roman"/>
          <w:sz w:val="24"/>
          <w:szCs w:val="24"/>
          <w:lang w:val="en-US"/>
        </w:rPr>
        <w:t xml:space="preserve">indeed describe vehicles’ costs and then fixed and variable costs due to the charger. All costs </w:t>
      </w:r>
      <w:r w:rsidR="007B2C1D" w:rsidRPr="0064435F">
        <w:rPr>
          <w:rFonts w:ascii="Times New Roman" w:hAnsi="Times New Roman"/>
          <w:sz w:val="24"/>
          <w:szCs w:val="24"/>
          <w:lang w:val="en-US"/>
        </w:rPr>
        <w:t xml:space="preserve">per km </w:t>
      </w:r>
      <w:proofErr w:type="gramStart"/>
      <w:r w:rsidR="00746FCF" w:rsidRPr="0064435F">
        <w:rPr>
          <w:rFonts w:ascii="Times New Roman" w:hAnsi="Times New Roman"/>
          <w:sz w:val="24"/>
          <w:szCs w:val="24"/>
          <w:lang w:val="en-US"/>
        </w:rPr>
        <w:t>are summarized</w:t>
      </w:r>
      <w:proofErr w:type="gramEnd"/>
      <w:r w:rsidR="00746FCF" w:rsidRPr="0064435F">
        <w:rPr>
          <w:rFonts w:ascii="Times New Roman" w:hAnsi="Times New Roman"/>
          <w:sz w:val="24"/>
          <w:szCs w:val="24"/>
          <w:lang w:val="en-US"/>
        </w:rPr>
        <w:t xml:space="preserve"> in </w:t>
      </w:r>
      <w:r w:rsidR="0022623B" w:rsidRPr="0064435F">
        <w:rPr>
          <w:rFonts w:ascii="Times New Roman" w:hAnsi="Times New Roman"/>
          <w:sz w:val="24"/>
          <w:szCs w:val="24"/>
          <w:lang w:val="en-US"/>
        </w:rPr>
        <w:t>T</w:t>
      </w:r>
      <w:r w:rsidR="00746FCF" w:rsidRPr="0064435F">
        <w:rPr>
          <w:rFonts w:ascii="Times New Roman" w:hAnsi="Times New Roman"/>
          <w:sz w:val="24"/>
          <w:szCs w:val="24"/>
          <w:lang w:val="en-US"/>
        </w:rPr>
        <w:t xml:space="preserve">able </w:t>
      </w:r>
      <w:r w:rsidR="00AA3769" w:rsidRPr="0064435F">
        <w:rPr>
          <w:rFonts w:ascii="Times New Roman" w:hAnsi="Times New Roman"/>
          <w:sz w:val="24"/>
          <w:szCs w:val="24"/>
          <w:lang w:val="en-US"/>
        </w:rPr>
        <w:t>4</w:t>
      </w:r>
      <w:r w:rsidR="003A1CC7" w:rsidRPr="0064435F">
        <w:rPr>
          <w:rFonts w:ascii="Times New Roman" w:hAnsi="Times New Roman"/>
          <w:sz w:val="24"/>
          <w:szCs w:val="24"/>
          <w:lang w:val="en-US"/>
        </w:rPr>
        <w:t xml:space="preserve"> both for the scenario allowing the empty rides and the one forbidding them</w:t>
      </w:r>
      <w:r w:rsidR="00746FCF" w:rsidRPr="0064435F">
        <w:rPr>
          <w:rFonts w:ascii="Times New Roman" w:hAnsi="Times New Roman"/>
          <w:sz w:val="24"/>
          <w:szCs w:val="24"/>
          <w:lang w:val="en-US"/>
        </w:rPr>
        <w:t>.</w:t>
      </w:r>
      <w:r w:rsidR="007B2C1D" w:rsidRPr="0064435F">
        <w:rPr>
          <w:rFonts w:ascii="Times New Roman" w:hAnsi="Times New Roman"/>
          <w:sz w:val="24"/>
          <w:szCs w:val="24"/>
          <w:lang w:val="en-US"/>
        </w:rPr>
        <w:t xml:space="preserve"> The convention in the field is to present cost per</w:t>
      </w:r>
      <w:r w:rsidR="007735B0" w:rsidRPr="0064435F">
        <w:rPr>
          <w:rFonts w:ascii="Times New Roman" w:hAnsi="Times New Roman"/>
          <w:sz w:val="24"/>
          <w:szCs w:val="24"/>
          <w:lang w:val="en-US"/>
        </w:rPr>
        <w:t xml:space="preserve"> </w:t>
      </w:r>
      <w:r w:rsidR="007B2C1D" w:rsidRPr="0064435F">
        <w:rPr>
          <w:rFonts w:ascii="Times New Roman" w:hAnsi="Times New Roman"/>
          <w:sz w:val="24"/>
          <w:szCs w:val="24"/>
          <w:lang w:val="en-US"/>
        </w:rPr>
        <w:t xml:space="preserve">km to facilitate comparison between studies. The </w:t>
      </w:r>
      <w:r w:rsidR="003143C2" w:rsidRPr="0064435F">
        <w:rPr>
          <w:rFonts w:ascii="Times New Roman" w:hAnsi="Times New Roman"/>
          <w:sz w:val="24"/>
          <w:szCs w:val="24"/>
          <w:lang w:val="en-US"/>
        </w:rPr>
        <w:t xml:space="preserve">shift from per kilometer values to per year values </w:t>
      </w:r>
      <w:proofErr w:type="gramStart"/>
      <w:r w:rsidR="003143C2" w:rsidRPr="0064435F">
        <w:rPr>
          <w:rFonts w:ascii="Times New Roman" w:hAnsi="Times New Roman"/>
          <w:sz w:val="24"/>
          <w:szCs w:val="24"/>
          <w:lang w:val="en-US"/>
        </w:rPr>
        <w:t>is easily achieved</w:t>
      </w:r>
      <w:proofErr w:type="gramEnd"/>
      <w:r w:rsidR="003143C2" w:rsidRPr="0064435F">
        <w:rPr>
          <w:rFonts w:ascii="Times New Roman" w:hAnsi="Times New Roman"/>
          <w:sz w:val="24"/>
          <w:szCs w:val="24"/>
          <w:lang w:val="en-US"/>
        </w:rPr>
        <w:t xml:space="preserve"> by a simple multiplication by the total number of kilometers traveled per year </w:t>
      </w:r>
      <w:r w:rsidR="003A1CC7" w:rsidRPr="0064435F">
        <w:rPr>
          <w:rFonts w:ascii="Times New Roman" w:hAnsi="Times New Roman"/>
          <w:sz w:val="24"/>
          <w:szCs w:val="24"/>
          <w:lang w:val="en-US"/>
        </w:rPr>
        <w:t>respectively 12,514,495 km (without empty rides) and 17,562,469 (with empty rides).</w:t>
      </w:r>
    </w:p>
    <w:p w14:paraId="30E54B20" w14:textId="77777777" w:rsidR="00096478" w:rsidRDefault="00096478">
      <w:pPr>
        <w:rPr>
          <w:rFonts w:ascii="Times New Roman" w:hAnsi="Times New Roman"/>
          <w:sz w:val="24"/>
          <w:szCs w:val="24"/>
          <w:lang w:val="en-US"/>
        </w:rPr>
      </w:pPr>
      <w:r>
        <w:rPr>
          <w:rFonts w:ascii="Times New Roman" w:hAnsi="Times New Roman"/>
          <w:sz w:val="24"/>
          <w:szCs w:val="24"/>
          <w:lang w:val="en-US"/>
        </w:rPr>
        <w:br w:type="page"/>
      </w:r>
    </w:p>
    <w:tbl>
      <w:tblPr>
        <w:tblStyle w:val="TableSimple2"/>
        <w:tblpPr w:leftFromText="141" w:rightFromText="141" w:vertAnchor="text" w:horzAnchor="margin" w:tblpY="186"/>
        <w:tblW w:w="9072" w:type="dxa"/>
        <w:tblLook w:val="04A0" w:firstRow="1" w:lastRow="0" w:firstColumn="1" w:lastColumn="0" w:noHBand="0" w:noVBand="1"/>
      </w:tblPr>
      <w:tblGrid>
        <w:gridCol w:w="6155"/>
        <w:gridCol w:w="1526"/>
        <w:gridCol w:w="1391"/>
      </w:tblGrid>
      <w:tr w:rsidR="00096478" w:rsidRPr="0064435F" w14:paraId="3AB25796" w14:textId="77777777" w:rsidTr="00096478">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155" w:type="dxa"/>
          </w:tcPr>
          <w:p w14:paraId="7EAD6ADF" w14:textId="77777777" w:rsidR="00096478" w:rsidRPr="0064435F" w:rsidRDefault="00096478" w:rsidP="00096478">
            <w:pPr>
              <w:spacing w:line="360" w:lineRule="auto"/>
              <w:jc w:val="both"/>
              <w:rPr>
                <w:rFonts w:ascii="Times New Roman" w:hAnsi="Times New Roman"/>
                <w:sz w:val="20"/>
                <w:szCs w:val="20"/>
                <w:lang w:val="en-US"/>
              </w:rPr>
            </w:pPr>
          </w:p>
        </w:tc>
        <w:tc>
          <w:tcPr>
            <w:tcW w:w="1526" w:type="dxa"/>
            <w:tcBorders>
              <w:right w:val="single" w:sz="12" w:space="0" w:color="auto"/>
            </w:tcBorders>
          </w:tcPr>
          <w:p w14:paraId="5DE9D60F" w14:textId="77777777" w:rsidR="00096478" w:rsidRPr="0064435F" w:rsidRDefault="00096478" w:rsidP="0009647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Costs (€ / km) without empty rides</w:t>
            </w:r>
          </w:p>
        </w:tc>
        <w:tc>
          <w:tcPr>
            <w:tcW w:w="1391" w:type="dxa"/>
            <w:tcBorders>
              <w:left w:val="single" w:sz="12" w:space="0" w:color="auto"/>
            </w:tcBorders>
          </w:tcPr>
          <w:p w14:paraId="6EC5F0C3" w14:textId="77777777" w:rsidR="00096478" w:rsidRPr="0064435F" w:rsidRDefault="00096478" w:rsidP="0009647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Costs (€ / km) with empty rides</w:t>
            </w:r>
          </w:p>
        </w:tc>
      </w:tr>
      <w:tr w:rsidR="00096478" w:rsidRPr="0064435F" w14:paraId="0154191D" w14:textId="77777777" w:rsidTr="00096478">
        <w:trPr>
          <w:trHeight w:val="20"/>
        </w:trPr>
        <w:tc>
          <w:tcPr>
            <w:cnfStyle w:val="001000000000" w:firstRow="0" w:lastRow="0" w:firstColumn="1" w:lastColumn="0" w:oddVBand="0" w:evenVBand="0" w:oddHBand="0" w:evenHBand="0" w:firstRowFirstColumn="0" w:firstRowLastColumn="0" w:lastRowFirstColumn="0" w:lastRowLastColumn="0"/>
            <w:tcW w:w="6155" w:type="dxa"/>
          </w:tcPr>
          <w:p w14:paraId="66D6DAF3" w14:textId="77777777" w:rsidR="00096478" w:rsidRPr="0064435F" w:rsidRDefault="00096478" w:rsidP="00096478">
            <w:pPr>
              <w:spacing w:line="360" w:lineRule="auto"/>
              <w:jc w:val="both"/>
              <w:rPr>
                <w:rFonts w:ascii="Times New Roman" w:hAnsi="Times New Roman"/>
                <w:sz w:val="20"/>
                <w:szCs w:val="20"/>
                <w:lang w:val="en-US"/>
              </w:rPr>
            </w:pPr>
            <w:r w:rsidRPr="0064435F">
              <w:rPr>
                <w:rFonts w:ascii="Times New Roman" w:hAnsi="Times New Roman"/>
                <w:sz w:val="20"/>
                <w:szCs w:val="20"/>
                <w:lang w:val="en-US"/>
              </w:rPr>
              <w:t>Vehicle Capital (Total)</w:t>
            </w:r>
          </w:p>
        </w:tc>
        <w:tc>
          <w:tcPr>
            <w:tcW w:w="1526" w:type="dxa"/>
            <w:tcBorders>
              <w:right w:val="single" w:sz="12" w:space="0" w:color="auto"/>
            </w:tcBorders>
          </w:tcPr>
          <w:p w14:paraId="5B9A84BA" w14:textId="77777777" w:rsidR="00096478" w:rsidRPr="0064435F" w:rsidRDefault="00096478" w:rsidP="0009647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543</w:t>
            </w:r>
          </w:p>
        </w:tc>
        <w:tc>
          <w:tcPr>
            <w:tcW w:w="1391" w:type="dxa"/>
            <w:tcBorders>
              <w:left w:val="single" w:sz="12" w:space="0" w:color="auto"/>
            </w:tcBorders>
          </w:tcPr>
          <w:p w14:paraId="51E2B55A" w14:textId="77777777" w:rsidR="00096478" w:rsidRPr="0064435F" w:rsidRDefault="00096478" w:rsidP="0009647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152</w:t>
            </w:r>
          </w:p>
        </w:tc>
      </w:tr>
      <w:tr w:rsidR="00096478" w:rsidRPr="0064435F" w14:paraId="25FE8B7B" w14:textId="77777777" w:rsidTr="00096478">
        <w:trPr>
          <w:trHeight w:val="20"/>
        </w:trPr>
        <w:tc>
          <w:tcPr>
            <w:cnfStyle w:val="001000000000" w:firstRow="0" w:lastRow="0" w:firstColumn="1" w:lastColumn="0" w:oddVBand="0" w:evenVBand="0" w:oddHBand="0" w:evenHBand="0" w:firstRowFirstColumn="0" w:firstRowLastColumn="0" w:lastRowFirstColumn="0" w:lastRowLastColumn="0"/>
            <w:tcW w:w="6155" w:type="dxa"/>
          </w:tcPr>
          <w:p w14:paraId="125411BB" w14:textId="77777777" w:rsidR="00096478" w:rsidRPr="0064435F" w:rsidRDefault="00096478" w:rsidP="00096478">
            <w:pPr>
              <w:spacing w:line="360" w:lineRule="auto"/>
              <w:jc w:val="both"/>
              <w:rPr>
                <w:rFonts w:ascii="Times New Roman" w:hAnsi="Times New Roman"/>
                <w:sz w:val="20"/>
                <w:szCs w:val="20"/>
                <w:lang w:val="en-US"/>
              </w:rPr>
            </w:pPr>
            <w:r w:rsidRPr="0064435F">
              <w:rPr>
                <w:rFonts w:ascii="Times New Roman" w:hAnsi="Times New Roman"/>
                <w:sz w:val="20"/>
                <w:szCs w:val="20"/>
                <w:lang w:val="en-US"/>
              </w:rPr>
              <w:t xml:space="preserve">       Non-autonomous electric vehicle</w:t>
            </w:r>
          </w:p>
        </w:tc>
        <w:tc>
          <w:tcPr>
            <w:tcW w:w="1526" w:type="dxa"/>
            <w:tcBorders>
              <w:right w:val="single" w:sz="12" w:space="0" w:color="auto"/>
            </w:tcBorders>
          </w:tcPr>
          <w:p w14:paraId="3E38DC25"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448</w:t>
            </w:r>
          </w:p>
        </w:tc>
        <w:tc>
          <w:tcPr>
            <w:tcW w:w="1391" w:type="dxa"/>
            <w:tcBorders>
              <w:left w:val="single" w:sz="12" w:space="0" w:color="auto"/>
            </w:tcBorders>
          </w:tcPr>
          <w:p w14:paraId="2662590A"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108</w:t>
            </w:r>
          </w:p>
        </w:tc>
      </w:tr>
      <w:tr w:rsidR="00096478" w:rsidRPr="0064435F" w14:paraId="69AA8D29" w14:textId="77777777" w:rsidTr="00096478">
        <w:trPr>
          <w:trHeight w:val="20"/>
        </w:trPr>
        <w:tc>
          <w:tcPr>
            <w:cnfStyle w:val="001000000000" w:firstRow="0" w:lastRow="0" w:firstColumn="1" w:lastColumn="0" w:oddVBand="0" w:evenVBand="0" w:oddHBand="0" w:evenHBand="0" w:firstRowFirstColumn="0" w:firstRowLastColumn="0" w:lastRowFirstColumn="0" w:lastRowLastColumn="0"/>
            <w:tcW w:w="6155" w:type="dxa"/>
          </w:tcPr>
          <w:p w14:paraId="3139C606" w14:textId="77777777" w:rsidR="00096478" w:rsidRPr="0064435F" w:rsidRDefault="00096478" w:rsidP="00096478">
            <w:pPr>
              <w:spacing w:line="360" w:lineRule="auto"/>
              <w:jc w:val="both"/>
              <w:rPr>
                <w:rFonts w:ascii="Times New Roman" w:hAnsi="Times New Roman"/>
                <w:sz w:val="20"/>
                <w:szCs w:val="20"/>
                <w:lang w:val="en-US"/>
              </w:rPr>
            </w:pPr>
            <w:r w:rsidRPr="0064435F">
              <w:rPr>
                <w:rFonts w:ascii="Times New Roman" w:hAnsi="Times New Roman"/>
                <w:sz w:val="20"/>
                <w:szCs w:val="20"/>
                <w:lang w:val="en-US"/>
              </w:rPr>
              <w:t xml:space="preserve">       Autonomous premium</w:t>
            </w:r>
          </w:p>
        </w:tc>
        <w:tc>
          <w:tcPr>
            <w:tcW w:w="1526" w:type="dxa"/>
            <w:tcBorders>
              <w:right w:val="single" w:sz="12" w:space="0" w:color="auto"/>
            </w:tcBorders>
          </w:tcPr>
          <w:p w14:paraId="106EB3F1"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95</w:t>
            </w:r>
          </w:p>
        </w:tc>
        <w:tc>
          <w:tcPr>
            <w:tcW w:w="1391" w:type="dxa"/>
            <w:tcBorders>
              <w:left w:val="single" w:sz="12" w:space="0" w:color="auto"/>
            </w:tcBorders>
          </w:tcPr>
          <w:p w14:paraId="01F9DD47"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23</w:t>
            </w:r>
          </w:p>
        </w:tc>
      </w:tr>
      <w:tr w:rsidR="00096478" w:rsidRPr="0064435F" w14:paraId="52775F5E" w14:textId="77777777" w:rsidTr="00096478">
        <w:trPr>
          <w:trHeight w:val="20"/>
        </w:trPr>
        <w:tc>
          <w:tcPr>
            <w:cnfStyle w:val="001000000000" w:firstRow="0" w:lastRow="0" w:firstColumn="1" w:lastColumn="0" w:oddVBand="0" w:evenVBand="0" w:oddHBand="0" w:evenHBand="0" w:firstRowFirstColumn="0" w:firstRowLastColumn="0" w:lastRowFirstColumn="0" w:lastRowLastColumn="0"/>
            <w:tcW w:w="6155" w:type="dxa"/>
          </w:tcPr>
          <w:p w14:paraId="4EF649B8" w14:textId="77777777" w:rsidR="00096478" w:rsidRPr="0064435F" w:rsidRDefault="00096478" w:rsidP="00096478">
            <w:pPr>
              <w:spacing w:line="360" w:lineRule="auto"/>
              <w:jc w:val="both"/>
              <w:rPr>
                <w:rFonts w:ascii="Times New Roman" w:hAnsi="Times New Roman"/>
                <w:sz w:val="20"/>
                <w:szCs w:val="20"/>
                <w:lang w:val="en-US"/>
              </w:rPr>
            </w:pPr>
            <w:r w:rsidRPr="0064435F">
              <w:rPr>
                <w:rFonts w:ascii="Times New Roman" w:hAnsi="Times New Roman"/>
                <w:sz w:val="20"/>
                <w:szCs w:val="20"/>
                <w:lang w:val="en-US"/>
              </w:rPr>
              <w:t xml:space="preserve">       Battery replacement</w:t>
            </w:r>
          </w:p>
        </w:tc>
        <w:tc>
          <w:tcPr>
            <w:tcW w:w="1526" w:type="dxa"/>
            <w:tcBorders>
              <w:right w:val="single" w:sz="12" w:space="0" w:color="auto"/>
            </w:tcBorders>
          </w:tcPr>
          <w:p w14:paraId="5976F0EF"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00</w:t>
            </w:r>
          </w:p>
        </w:tc>
        <w:tc>
          <w:tcPr>
            <w:tcW w:w="1391" w:type="dxa"/>
            <w:tcBorders>
              <w:left w:val="single" w:sz="12" w:space="0" w:color="auto"/>
            </w:tcBorders>
          </w:tcPr>
          <w:p w14:paraId="4305D98A"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22</w:t>
            </w:r>
          </w:p>
        </w:tc>
      </w:tr>
      <w:tr w:rsidR="00096478" w:rsidRPr="0064435F" w14:paraId="41EA50CB" w14:textId="77777777" w:rsidTr="00096478">
        <w:trPr>
          <w:trHeight w:val="20"/>
        </w:trPr>
        <w:tc>
          <w:tcPr>
            <w:cnfStyle w:val="001000000000" w:firstRow="0" w:lastRow="0" w:firstColumn="1" w:lastColumn="0" w:oddVBand="0" w:evenVBand="0" w:oddHBand="0" w:evenHBand="0" w:firstRowFirstColumn="0" w:firstRowLastColumn="0" w:lastRowFirstColumn="0" w:lastRowLastColumn="0"/>
            <w:tcW w:w="6155" w:type="dxa"/>
          </w:tcPr>
          <w:p w14:paraId="489289FE" w14:textId="77777777" w:rsidR="00096478" w:rsidRPr="0064435F" w:rsidRDefault="00096478" w:rsidP="00096478">
            <w:pPr>
              <w:spacing w:line="360" w:lineRule="auto"/>
              <w:jc w:val="both"/>
              <w:rPr>
                <w:rFonts w:ascii="Times New Roman" w:hAnsi="Times New Roman"/>
                <w:sz w:val="20"/>
                <w:szCs w:val="20"/>
                <w:lang w:val="en-US"/>
              </w:rPr>
            </w:pPr>
          </w:p>
        </w:tc>
        <w:tc>
          <w:tcPr>
            <w:tcW w:w="1526" w:type="dxa"/>
            <w:tcBorders>
              <w:right w:val="single" w:sz="12" w:space="0" w:color="auto"/>
            </w:tcBorders>
          </w:tcPr>
          <w:p w14:paraId="38C49DE1"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1391" w:type="dxa"/>
            <w:tcBorders>
              <w:left w:val="single" w:sz="12" w:space="0" w:color="auto"/>
            </w:tcBorders>
          </w:tcPr>
          <w:p w14:paraId="69E99AF3"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r>
      <w:tr w:rsidR="00096478" w:rsidRPr="0064435F" w14:paraId="06BC0E8E" w14:textId="77777777" w:rsidTr="00096478">
        <w:trPr>
          <w:trHeight w:val="20"/>
        </w:trPr>
        <w:tc>
          <w:tcPr>
            <w:cnfStyle w:val="001000000000" w:firstRow="0" w:lastRow="0" w:firstColumn="1" w:lastColumn="0" w:oddVBand="0" w:evenVBand="0" w:oddHBand="0" w:evenHBand="0" w:firstRowFirstColumn="0" w:firstRowLastColumn="0" w:lastRowFirstColumn="0" w:lastRowLastColumn="0"/>
            <w:tcW w:w="6155" w:type="dxa"/>
          </w:tcPr>
          <w:p w14:paraId="552A4088" w14:textId="77777777" w:rsidR="00096478" w:rsidRPr="0064435F" w:rsidRDefault="00096478" w:rsidP="00096478">
            <w:pPr>
              <w:spacing w:line="360" w:lineRule="auto"/>
              <w:jc w:val="both"/>
              <w:rPr>
                <w:rFonts w:ascii="Times New Roman" w:hAnsi="Times New Roman"/>
                <w:sz w:val="20"/>
                <w:szCs w:val="20"/>
                <w:lang w:val="en-US"/>
              </w:rPr>
            </w:pPr>
            <w:r w:rsidRPr="0064435F">
              <w:rPr>
                <w:rFonts w:ascii="Times New Roman" w:hAnsi="Times New Roman"/>
                <w:sz w:val="20"/>
                <w:szCs w:val="20"/>
                <w:lang w:val="en-US"/>
              </w:rPr>
              <w:t>Vehicle operations (Total)</w:t>
            </w:r>
          </w:p>
        </w:tc>
        <w:tc>
          <w:tcPr>
            <w:tcW w:w="1526" w:type="dxa"/>
            <w:tcBorders>
              <w:right w:val="single" w:sz="12" w:space="0" w:color="auto"/>
            </w:tcBorders>
          </w:tcPr>
          <w:p w14:paraId="50FA7181" w14:textId="77777777" w:rsidR="00096478" w:rsidRPr="0064435F" w:rsidRDefault="00096478" w:rsidP="0009647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240</w:t>
            </w:r>
          </w:p>
        </w:tc>
        <w:tc>
          <w:tcPr>
            <w:tcW w:w="1391" w:type="dxa"/>
            <w:tcBorders>
              <w:left w:val="single" w:sz="12" w:space="0" w:color="auto"/>
            </w:tcBorders>
          </w:tcPr>
          <w:p w14:paraId="32E1425F" w14:textId="77777777" w:rsidR="00096478" w:rsidRPr="0064435F" w:rsidRDefault="00096478" w:rsidP="0009647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68</w:t>
            </w:r>
          </w:p>
        </w:tc>
      </w:tr>
      <w:tr w:rsidR="00096478" w:rsidRPr="0064435F" w14:paraId="53A08D30" w14:textId="77777777" w:rsidTr="00096478">
        <w:trPr>
          <w:trHeight w:val="20"/>
        </w:trPr>
        <w:tc>
          <w:tcPr>
            <w:cnfStyle w:val="001000000000" w:firstRow="0" w:lastRow="0" w:firstColumn="1" w:lastColumn="0" w:oddVBand="0" w:evenVBand="0" w:oddHBand="0" w:evenHBand="0" w:firstRowFirstColumn="0" w:firstRowLastColumn="0" w:lastRowFirstColumn="0" w:lastRowLastColumn="0"/>
            <w:tcW w:w="6155" w:type="dxa"/>
          </w:tcPr>
          <w:p w14:paraId="77872178" w14:textId="77777777" w:rsidR="00096478" w:rsidRPr="0064435F" w:rsidRDefault="00096478" w:rsidP="00096478">
            <w:pPr>
              <w:spacing w:line="360" w:lineRule="auto"/>
              <w:jc w:val="both"/>
              <w:rPr>
                <w:rFonts w:ascii="Times New Roman" w:hAnsi="Times New Roman"/>
                <w:sz w:val="20"/>
                <w:szCs w:val="20"/>
                <w:lang w:val="en-US"/>
              </w:rPr>
            </w:pPr>
            <w:r w:rsidRPr="0064435F">
              <w:rPr>
                <w:rFonts w:ascii="Times New Roman" w:hAnsi="Times New Roman"/>
                <w:sz w:val="20"/>
                <w:szCs w:val="20"/>
                <w:lang w:val="en-US"/>
              </w:rPr>
              <w:t xml:space="preserve">       Maintenance</w:t>
            </w:r>
          </w:p>
        </w:tc>
        <w:tc>
          <w:tcPr>
            <w:tcW w:w="1526" w:type="dxa"/>
            <w:tcBorders>
              <w:right w:val="single" w:sz="12" w:space="0" w:color="auto"/>
            </w:tcBorders>
          </w:tcPr>
          <w:p w14:paraId="161BE82A"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29</w:t>
            </w:r>
          </w:p>
        </w:tc>
        <w:tc>
          <w:tcPr>
            <w:tcW w:w="1391" w:type="dxa"/>
            <w:tcBorders>
              <w:left w:val="single" w:sz="12" w:space="0" w:color="auto"/>
            </w:tcBorders>
          </w:tcPr>
          <w:p w14:paraId="47A65891"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29</w:t>
            </w:r>
          </w:p>
        </w:tc>
      </w:tr>
      <w:tr w:rsidR="00096478" w:rsidRPr="0064435F" w14:paraId="6D17B4C8" w14:textId="77777777" w:rsidTr="00096478">
        <w:trPr>
          <w:trHeight w:val="20"/>
        </w:trPr>
        <w:tc>
          <w:tcPr>
            <w:cnfStyle w:val="001000000000" w:firstRow="0" w:lastRow="0" w:firstColumn="1" w:lastColumn="0" w:oddVBand="0" w:evenVBand="0" w:oddHBand="0" w:evenHBand="0" w:firstRowFirstColumn="0" w:firstRowLastColumn="0" w:lastRowFirstColumn="0" w:lastRowLastColumn="0"/>
            <w:tcW w:w="6155" w:type="dxa"/>
          </w:tcPr>
          <w:p w14:paraId="51555476" w14:textId="77777777" w:rsidR="00096478" w:rsidRPr="0064435F" w:rsidRDefault="00096478" w:rsidP="00096478">
            <w:pPr>
              <w:spacing w:line="360" w:lineRule="auto"/>
              <w:jc w:val="both"/>
              <w:rPr>
                <w:rFonts w:ascii="Times New Roman" w:hAnsi="Times New Roman"/>
                <w:sz w:val="20"/>
                <w:szCs w:val="20"/>
                <w:lang w:val="en-US"/>
              </w:rPr>
            </w:pPr>
            <w:r w:rsidRPr="0064435F">
              <w:rPr>
                <w:rFonts w:ascii="Times New Roman" w:hAnsi="Times New Roman"/>
                <w:sz w:val="20"/>
                <w:szCs w:val="20"/>
                <w:lang w:val="en-US"/>
              </w:rPr>
              <w:t xml:space="preserve">       Insurance</w:t>
            </w:r>
          </w:p>
        </w:tc>
        <w:tc>
          <w:tcPr>
            <w:tcW w:w="1526" w:type="dxa"/>
            <w:tcBorders>
              <w:right w:val="single" w:sz="12" w:space="0" w:color="auto"/>
            </w:tcBorders>
          </w:tcPr>
          <w:p w14:paraId="51960D88"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212</w:t>
            </w:r>
          </w:p>
        </w:tc>
        <w:tc>
          <w:tcPr>
            <w:tcW w:w="1391" w:type="dxa"/>
            <w:tcBorders>
              <w:left w:val="single" w:sz="12" w:space="0" w:color="auto"/>
            </w:tcBorders>
          </w:tcPr>
          <w:p w14:paraId="0491EC02"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39</w:t>
            </w:r>
          </w:p>
        </w:tc>
      </w:tr>
      <w:tr w:rsidR="00096478" w:rsidRPr="0064435F" w14:paraId="1C010183" w14:textId="77777777" w:rsidTr="00096478">
        <w:trPr>
          <w:trHeight w:val="20"/>
        </w:trPr>
        <w:tc>
          <w:tcPr>
            <w:cnfStyle w:val="001000000000" w:firstRow="0" w:lastRow="0" w:firstColumn="1" w:lastColumn="0" w:oddVBand="0" w:evenVBand="0" w:oddHBand="0" w:evenHBand="0" w:firstRowFirstColumn="0" w:firstRowLastColumn="0" w:lastRowFirstColumn="0" w:lastRowLastColumn="0"/>
            <w:tcW w:w="6155" w:type="dxa"/>
          </w:tcPr>
          <w:p w14:paraId="417F555E" w14:textId="77777777" w:rsidR="00096478" w:rsidRPr="0064435F" w:rsidRDefault="00096478" w:rsidP="00096478">
            <w:pPr>
              <w:spacing w:line="360" w:lineRule="auto"/>
              <w:jc w:val="both"/>
              <w:rPr>
                <w:rFonts w:ascii="Times New Roman" w:hAnsi="Times New Roman"/>
                <w:sz w:val="20"/>
                <w:szCs w:val="20"/>
                <w:lang w:val="en-US"/>
              </w:rPr>
            </w:pPr>
          </w:p>
        </w:tc>
        <w:tc>
          <w:tcPr>
            <w:tcW w:w="1526" w:type="dxa"/>
            <w:tcBorders>
              <w:right w:val="single" w:sz="12" w:space="0" w:color="auto"/>
            </w:tcBorders>
          </w:tcPr>
          <w:p w14:paraId="4CFAC29A"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1391" w:type="dxa"/>
            <w:tcBorders>
              <w:left w:val="single" w:sz="12" w:space="0" w:color="auto"/>
            </w:tcBorders>
          </w:tcPr>
          <w:p w14:paraId="4B08646A"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r>
      <w:tr w:rsidR="00096478" w:rsidRPr="0064435F" w14:paraId="5A02C32B" w14:textId="77777777" w:rsidTr="00096478">
        <w:trPr>
          <w:trHeight w:val="20"/>
        </w:trPr>
        <w:tc>
          <w:tcPr>
            <w:cnfStyle w:val="001000000000" w:firstRow="0" w:lastRow="0" w:firstColumn="1" w:lastColumn="0" w:oddVBand="0" w:evenVBand="0" w:oddHBand="0" w:evenHBand="0" w:firstRowFirstColumn="0" w:firstRowLastColumn="0" w:lastRowFirstColumn="0" w:lastRowLastColumn="0"/>
            <w:tcW w:w="6155" w:type="dxa"/>
          </w:tcPr>
          <w:p w14:paraId="6DA3D19C" w14:textId="77777777" w:rsidR="00096478" w:rsidRPr="0064435F" w:rsidRDefault="00096478" w:rsidP="00096478">
            <w:pPr>
              <w:spacing w:line="360" w:lineRule="auto"/>
              <w:jc w:val="both"/>
              <w:rPr>
                <w:rFonts w:ascii="Times New Roman" w:hAnsi="Times New Roman"/>
                <w:sz w:val="20"/>
                <w:szCs w:val="20"/>
                <w:lang w:val="en-US"/>
              </w:rPr>
            </w:pPr>
            <w:r w:rsidRPr="0064435F">
              <w:rPr>
                <w:rFonts w:ascii="Times New Roman" w:hAnsi="Times New Roman"/>
                <w:sz w:val="20"/>
                <w:szCs w:val="20"/>
                <w:lang w:val="en-US"/>
              </w:rPr>
              <w:t>Electricity (Total)</w:t>
            </w:r>
          </w:p>
        </w:tc>
        <w:tc>
          <w:tcPr>
            <w:tcW w:w="1526" w:type="dxa"/>
            <w:tcBorders>
              <w:right w:val="single" w:sz="12" w:space="0" w:color="auto"/>
            </w:tcBorders>
          </w:tcPr>
          <w:p w14:paraId="40AD3167" w14:textId="77777777" w:rsidR="00096478" w:rsidRPr="0064435F" w:rsidRDefault="00096478" w:rsidP="0009647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25</w:t>
            </w:r>
          </w:p>
        </w:tc>
        <w:tc>
          <w:tcPr>
            <w:tcW w:w="1391" w:type="dxa"/>
            <w:tcBorders>
              <w:left w:val="single" w:sz="12" w:space="0" w:color="auto"/>
            </w:tcBorders>
          </w:tcPr>
          <w:p w14:paraId="4F4D0D44" w14:textId="77777777" w:rsidR="00096478" w:rsidRPr="0064435F" w:rsidRDefault="00096478" w:rsidP="0009647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25</w:t>
            </w:r>
          </w:p>
        </w:tc>
      </w:tr>
      <w:tr w:rsidR="00096478" w:rsidRPr="0064435F" w14:paraId="56FEAB55" w14:textId="77777777" w:rsidTr="00096478">
        <w:trPr>
          <w:trHeight w:val="20"/>
        </w:trPr>
        <w:tc>
          <w:tcPr>
            <w:cnfStyle w:val="001000000000" w:firstRow="0" w:lastRow="0" w:firstColumn="1" w:lastColumn="0" w:oddVBand="0" w:evenVBand="0" w:oddHBand="0" w:evenHBand="0" w:firstRowFirstColumn="0" w:firstRowLastColumn="0" w:lastRowFirstColumn="0" w:lastRowLastColumn="0"/>
            <w:tcW w:w="6155" w:type="dxa"/>
          </w:tcPr>
          <w:p w14:paraId="37061DD1" w14:textId="77777777" w:rsidR="00096478" w:rsidRPr="0064435F" w:rsidRDefault="00096478" w:rsidP="00096478">
            <w:pPr>
              <w:spacing w:line="360" w:lineRule="auto"/>
              <w:jc w:val="both"/>
              <w:rPr>
                <w:rFonts w:ascii="Times New Roman" w:hAnsi="Times New Roman"/>
                <w:sz w:val="20"/>
                <w:szCs w:val="20"/>
                <w:lang w:val="en-US"/>
              </w:rPr>
            </w:pPr>
          </w:p>
        </w:tc>
        <w:tc>
          <w:tcPr>
            <w:tcW w:w="1526" w:type="dxa"/>
            <w:tcBorders>
              <w:right w:val="single" w:sz="12" w:space="0" w:color="auto"/>
            </w:tcBorders>
          </w:tcPr>
          <w:p w14:paraId="00B2A290"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1391" w:type="dxa"/>
            <w:tcBorders>
              <w:left w:val="single" w:sz="12" w:space="0" w:color="auto"/>
            </w:tcBorders>
          </w:tcPr>
          <w:p w14:paraId="6013144D"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r>
      <w:tr w:rsidR="00096478" w:rsidRPr="0064435F" w14:paraId="2DE38FE1" w14:textId="77777777" w:rsidTr="00096478">
        <w:trPr>
          <w:trHeight w:val="20"/>
        </w:trPr>
        <w:tc>
          <w:tcPr>
            <w:cnfStyle w:val="001000000000" w:firstRow="0" w:lastRow="0" w:firstColumn="1" w:lastColumn="0" w:oddVBand="0" w:evenVBand="0" w:oddHBand="0" w:evenHBand="0" w:firstRowFirstColumn="0" w:firstRowLastColumn="0" w:lastRowFirstColumn="0" w:lastRowLastColumn="0"/>
            <w:tcW w:w="6155" w:type="dxa"/>
          </w:tcPr>
          <w:p w14:paraId="02FFCDA0" w14:textId="77777777" w:rsidR="00096478" w:rsidRPr="0064435F" w:rsidRDefault="00096478" w:rsidP="00096478">
            <w:pPr>
              <w:spacing w:line="360" w:lineRule="auto"/>
              <w:jc w:val="both"/>
              <w:rPr>
                <w:rFonts w:ascii="Times New Roman" w:hAnsi="Times New Roman"/>
                <w:sz w:val="20"/>
                <w:szCs w:val="20"/>
                <w:lang w:val="en-US"/>
              </w:rPr>
            </w:pPr>
            <w:r w:rsidRPr="0064435F">
              <w:rPr>
                <w:rFonts w:ascii="Times New Roman" w:hAnsi="Times New Roman"/>
                <w:sz w:val="20"/>
                <w:szCs w:val="20"/>
                <w:lang w:val="en-US"/>
              </w:rPr>
              <w:t>Charging infrastructure (Total)</w:t>
            </w:r>
          </w:p>
        </w:tc>
        <w:tc>
          <w:tcPr>
            <w:tcW w:w="1526" w:type="dxa"/>
            <w:tcBorders>
              <w:right w:val="single" w:sz="12" w:space="0" w:color="auto"/>
            </w:tcBorders>
          </w:tcPr>
          <w:p w14:paraId="2A801C43" w14:textId="77777777" w:rsidR="00096478" w:rsidRPr="0064435F" w:rsidRDefault="00096478" w:rsidP="0009647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26</w:t>
            </w:r>
          </w:p>
        </w:tc>
        <w:tc>
          <w:tcPr>
            <w:tcW w:w="1391" w:type="dxa"/>
            <w:tcBorders>
              <w:left w:val="single" w:sz="12" w:space="0" w:color="auto"/>
            </w:tcBorders>
          </w:tcPr>
          <w:p w14:paraId="0FC90578" w14:textId="77777777" w:rsidR="00096478" w:rsidRPr="0064435F" w:rsidRDefault="00096478" w:rsidP="0009647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15</w:t>
            </w:r>
          </w:p>
        </w:tc>
      </w:tr>
      <w:tr w:rsidR="00096478" w:rsidRPr="0064435F" w14:paraId="51689E40" w14:textId="77777777" w:rsidTr="00096478">
        <w:trPr>
          <w:trHeight w:val="20"/>
        </w:trPr>
        <w:tc>
          <w:tcPr>
            <w:cnfStyle w:val="001000000000" w:firstRow="0" w:lastRow="0" w:firstColumn="1" w:lastColumn="0" w:oddVBand="0" w:evenVBand="0" w:oddHBand="0" w:evenHBand="0" w:firstRowFirstColumn="0" w:firstRowLastColumn="0" w:lastRowFirstColumn="0" w:lastRowLastColumn="0"/>
            <w:tcW w:w="6155" w:type="dxa"/>
          </w:tcPr>
          <w:p w14:paraId="0E1388ED" w14:textId="77777777" w:rsidR="00096478" w:rsidRPr="0064435F" w:rsidRDefault="00096478" w:rsidP="00096478">
            <w:pPr>
              <w:spacing w:line="360" w:lineRule="auto"/>
              <w:jc w:val="both"/>
              <w:rPr>
                <w:rFonts w:ascii="Times New Roman" w:hAnsi="Times New Roman"/>
                <w:sz w:val="20"/>
                <w:szCs w:val="20"/>
                <w:lang w:val="en-US"/>
              </w:rPr>
            </w:pPr>
            <w:r w:rsidRPr="0064435F">
              <w:rPr>
                <w:rFonts w:ascii="Times New Roman" w:hAnsi="Times New Roman"/>
                <w:sz w:val="20"/>
                <w:szCs w:val="20"/>
                <w:lang w:val="en-US"/>
              </w:rPr>
              <w:t xml:space="preserve">       Level II charger</w:t>
            </w:r>
          </w:p>
        </w:tc>
        <w:tc>
          <w:tcPr>
            <w:tcW w:w="1526" w:type="dxa"/>
            <w:tcBorders>
              <w:right w:val="single" w:sz="12" w:space="0" w:color="auto"/>
            </w:tcBorders>
          </w:tcPr>
          <w:p w14:paraId="1E78ABF0"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25</w:t>
            </w:r>
          </w:p>
        </w:tc>
        <w:tc>
          <w:tcPr>
            <w:tcW w:w="1391" w:type="dxa"/>
            <w:tcBorders>
              <w:left w:val="single" w:sz="12" w:space="0" w:color="auto"/>
            </w:tcBorders>
          </w:tcPr>
          <w:p w14:paraId="1668E6BD"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14</w:t>
            </w:r>
          </w:p>
        </w:tc>
      </w:tr>
      <w:tr w:rsidR="00096478" w:rsidRPr="0064435F" w14:paraId="0700E717" w14:textId="77777777" w:rsidTr="00096478">
        <w:trPr>
          <w:trHeight w:val="20"/>
        </w:trPr>
        <w:tc>
          <w:tcPr>
            <w:cnfStyle w:val="001000000000" w:firstRow="0" w:lastRow="0" w:firstColumn="1" w:lastColumn="0" w:oddVBand="0" w:evenVBand="0" w:oddHBand="0" w:evenHBand="0" w:firstRowFirstColumn="0" w:firstRowLastColumn="0" w:lastRowFirstColumn="0" w:lastRowLastColumn="0"/>
            <w:tcW w:w="6155" w:type="dxa"/>
          </w:tcPr>
          <w:p w14:paraId="358BE2EE" w14:textId="77777777" w:rsidR="00096478" w:rsidRPr="0064435F" w:rsidRDefault="00096478" w:rsidP="00096478">
            <w:pPr>
              <w:spacing w:line="360" w:lineRule="auto"/>
              <w:jc w:val="both"/>
              <w:rPr>
                <w:rFonts w:ascii="Times New Roman" w:hAnsi="Times New Roman"/>
                <w:sz w:val="20"/>
                <w:szCs w:val="20"/>
                <w:lang w:val="en-US"/>
              </w:rPr>
            </w:pPr>
            <w:r w:rsidRPr="0064435F">
              <w:rPr>
                <w:rFonts w:ascii="Times New Roman" w:hAnsi="Times New Roman"/>
                <w:sz w:val="20"/>
                <w:szCs w:val="20"/>
                <w:lang w:val="en-US"/>
              </w:rPr>
              <w:t xml:space="preserve">       Maintenance</w:t>
            </w:r>
          </w:p>
        </w:tc>
        <w:tc>
          <w:tcPr>
            <w:tcW w:w="1526" w:type="dxa"/>
            <w:tcBorders>
              <w:right w:val="single" w:sz="12" w:space="0" w:color="auto"/>
            </w:tcBorders>
          </w:tcPr>
          <w:p w14:paraId="528D8A98"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01</w:t>
            </w:r>
          </w:p>
        </w:tc>
        <w:tc>
          <w:tcPr>
            <w:tcW w:w="1391" w:type="dxa"/>
            <w:tcBorders>
              <w:left w:val="single" w:sz="12" w:space="0" w:color="auto"/>
            </w:tcBorders>
          </w:tcPr>
          <w:p w14:paraId="1B0AC3A9"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00</w:t>
            </w:r>
          </w:p>
        </w:tc>
      </w:tr>
      <w:tr w:rsidR="00096478" w:rsidRPr="0064435F" w14:paraId="73F5A524" w14:textId="77777777" w:rsidTr="00096478">
        <w:trPr>
          <w:trHeight w:val="20"/>
        </w:trPr>
        <w:tc>
          <w:tcPr>
            <w:cnfStyle w:val="001000000000" w:firstRow="0" w:lastRow="0" w:firstColumn="1" w:lastColumn="0" w:oddVBand="0" w:evenVBand="0" w:oddHBand="0" w:evenHBand="0" w:firstRowFirstColumn="0" w:firstRowLastColumn="0" w:lastRowFirstColumn="0" w:lastRowLastColumn="0"/>
            <w:tcW w:w="6155" w:type="dxa"/>
          </w:tcPr>
          <w:p w14:paraId="48AE15C7" w14:textId="77777777" w:rsidR="00096478" w:rsidRPr="0064435F" w:rsidRDefault="00096478" w:rsidP="00096478">
            <w:pPr>
              <w:spacing w:line="360" w:lineRule="auto"/>
              <w:jc w:val="both"/>
              <w:rPr>
                <w:rFonts w:ascii="Times New Roman" w:hAnsi="Times New Roman"/>
                <w:sz w:val="20"/>
                <w:szCs w:val="20"/>
                <w:lang w:val="en-US"/>
              </w:rPr>
            </w:pPr>
          </w:p>
        </w:tc>
        <w:tc>
          <w:tcPr>
            <w:tcW w:w="1526" w:type="dxa"/>
            <w:tcBorders>
              <w:right w:val="single" w:sz="12" w:space="0" w:color="auto"/>
            </w:tcBorders>
          </w:tcPr>
          <w:p w14:paraId="59864484"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1391" w:type="dxa"/>
            <w:tcBorders>
              <w:left w:val="single" w:sz="12" w:space="0" w:color="auto"/>
            </w:tcBorders>
          </w:tcPr>
          <w:p w14:paraId="0EFF51E6"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r>
      <w:tr w:rsidR="00096478" w:rsidRPr="0064435F" w14:paraId="573A48B1" w14:textId="77777777" w:rsidTr="00096478">
        <w:trPr>
          <w:trHeight w:val="20"/>
        </w:trPr>
        <w:tc>
          <w:tcPr>
            <w:cnfStyle w:val="001000000000" w:firstRow="0" w:lastRow="0" w:firstColumn="1" w:lastColumn="0" w:oddVBand="0" w:evenVBand="0" w:oddHBand="0" w:evenHBand="0" w:firstRowFirstColumn="0" w:firstRowLastColumn="0" w:lastRowFirstColumn="0" w:lastRowLastColumn="0"/>
            <w:tcW w:w="6155" w:type="dxa"/>
          </w:tcPr>
          <w:p w14:paraId="31CD45F2" w14:textId="77777777" w:rsidR="00096478" w:rsidRPr="0064435F" w:rsidRDefault="00096478" w:rsidP="00096478">
            <w:pPr>
              <w:spacing w:line="360" w:lineRule="auto"/>
              <w:jc w:val="both"/>
              <w:rPr>
                <w:rFonts w:ascii="Times New Roman" w:hAnsi="Times New Roman"/>
                <w:sz w:val="20"/>
                <w:szCs w:val="20"/>
                <w:lang w:val="en-US"/>
              </w:rPr>
            </w:pPr>
            <w:r w:rsidRPr="0064435F">
              <w:rPr>
                <w:rFonts w:ascii="Times New Roman" w:hAnsi="Times New Roman"/>
                <w:sz w:val="20"/>
                <w:szCs w:val="20"/>
                <w:lang w:val="en-US"/>
              </w:rPr>
              <w:t>Cleaning Costs (Total)</w:t>
            </w:r>
          </w:p>
        </w:tc>
        <w:tc>
          <w:tcPr>
            <w:tcW w:w="1526" w:type="dxa"/>
            <w:tcBorders>
              <w:right w:val="single" w:sz="12" w:space="0" w:color="auto"/>
            </w:tcBorders>
          </w:tcPr>
          <w:p w14:paraId="2B013619" w14:textId="77777777" w:rsidR="00096478" w:rsidRPr="0064435F" w:rsidRDefault="00096478" w:rsidP="0009647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17</w:t>
            </w:r>
          </w:p>
        </w:tc>
        <w:tc>
          <w:tcPr>
            <w:tcW w:w="1391" w:type="dxa"/>
            <w:tcBorders>
              <w:left w:val="single" w:sz="12" w:space="0" w:color="auto"/>
            </w:tcBorders>
          </w:tcPr>
          <w:p w14:paraId="6885271C" w14:textId="77777777" w:rsidR="00096478" w:rsidRPr="0064435F" w:rsidRDefault="00096478" w:rsidP="0009647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03</w:t>
            </w:r>
          </w:p>
        </w:tc>
      </w:tr>
      <w:tr w:rsidR="00096478" w:rsidRPr="0064435F" w14:paraId="0926D81B" w14:textId="77777777" w:rsidTr="00096478">
        <w:trPr>
          <w:trHeight w:val="20"/>
        </w:trPr>
        <w:tc>
          <w:tcPr>
            <w:cnfStyle w:val="001000000000" w:firstRow="0" w:lastRow="0" w:firstColumn="1" w:lastColumn="0" w:oddVBand="0" w:evenVBand="0" w:oddHBand="0" w:evenHBand="0" w:firstRowFirstColumn="0" w:firstRowLastColumn="0" w:lastRowFirstColumn="0" w:lastRowLastColumn="0"/>
            <w:tcW w:w="6155" w:type="dxa"/>
          </w:tcPr>
          <w:p w14:paraId="7203A13D" w14:textId="77777777" w:rsidR="00096478" w:rsidRPr="0064435F" w:rsidRDefault="00096478" w:rsidP="00096478">
            <w:pPr>
              <w:spacing w:line="360" w:lineRule="auto"/>
              <w:jc w:val="both"/>
              <w:rPr>
                <w:rFonts w:ascii="Times New Roman" w:hAnsi="Times New Roman"/>
                <w:sz w:val="20"/>
                <w:szCs w:val="20"/>
                <w:lang w:val="en-US"/>
              </w:rPr>
            </w:pPr>
            <w:r w:rsidRPr="0064435F">
              <w:rPr>
                <w:rFonts w:ascii="Times New Roman" w:hAnsi="Times New Roman"/>
                <w:sz w:val="20"/>
                <w:szCs w:val="20"/>
                <w:lang w:val="en-US"/>
              </w:rPr>
              <w:t xml:space="preserve">       Outside cleaning material</w:t>
            </w:r>
          </w:p>
        </w:tc>
        <w:tc>
          <w:tcPr>
            <w:tcW w:w="1526" w:type="dxa"/>
            <w:tcBorders>
              <w:right w:val="single" w:sz="12" w:space="0" w:color="auto"/>
            </w:tcBorders>
          </w:tcPr>
          <w:p w14:paraId="104D936E"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03</w:t>
            </w:r>
          </w:p>
        </w:tc>
        <w:tc>
          <w:tcPr>
            <w:tcW w:w="1391" w:type="dxa"/>
            <w:tcBorders>
              <w:left w:val="single" w:sz="12" w:space="0" w:color="auto"/>
            </w:tcBorders>
          </w:tcPr>
          <w:p w14:paraId="0B1D9697"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01</w:t>
            </w:r>
          </w:p>
        </w:tc>
      </w:tr>
      <w:tr w:rsidR="00096478" w:rsidRPr="0064435F" w14:paraId="23270095" w14:textId="77777777" w:rsidTr="00096478">
        <w:trPr>
          <w:trHeight w:val="20"/>
        </w:trPr>
        <w:tc>
          <w:tcPr>
            <w:cnfStyle w:val="001000000000" w:firstRow="0" w:lastRow="0" w:firstColumn="1" w:lastColumn="0" w:oddVBand="0" w:evenVBand="0" w:oddHBand="0" w:evenHBand="0" w:firstRowFirstColumn="0" w:firstRowLastColumn="0" w:lastRowFirstColumn="0" w:lastRowLastColumn="0"/>
            <w:tcW w:w="6155" w:type="dxa"/>
          </w:tcPr>
          <w:p w14:paraId="323D2E98" w14:textId="77777777" w:rsidR="00096478" w:rsidRPr="0064435F" w:rsidRDefault="00096478" w:rsidP="00096478">
            <w:pPr>
              <w:spacing w:line="360" w:lineRule="auto"/>
              <w:jc w:val="both"/>
              <w:rPr>
                <w:rFonts w:ascii="Times New Roman" w:hAnsi="Times New Roman"/>
                <w:sz w:val="20"/>
                <w:szCs w:val="20"/>
                <w:lang w:val="en-US"/>
              </w:rPr>
            </w:pPr>
            <w:r w:rsidRPr="0064435F">
              <w:rPr>
                <w:rFonts w:ascii="Times New Roman" w:hAnsi="Times New Roman"/>
                <w:sz w:val="20"/>
                <w:szCs w:val="20"/>
                <w:lang w:val="en-US"/>
              </w:rPr>
              <w:t xml:space="preserve">       Outside cleaning workforce</w:t>
            </w:r>
          </w:p>
        </w:tc>
        <w:tc>
          <w:tcPr>
            <w:tcW w:w="1526" w:type="dxa"/>
            <w:tcBorders>
              <w:right w:val="single" w:sz="12" w:space="0" w:color="auto"/>
            </w:tcBorders>
          </w:tcPr>
          <w:p w14:paraId="70314C31"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14</w:t>
            </w:r>
          </w:p>
        </w:tc>
        <w:tc>
          <w:tcPr>
            <w:tcW w:w="1391" w:type="dxa"/>
            <w:tcBorders>
              <w:left w:val="single" w:sz="12" w:space="0" w:color="auto"/>
            </w:tcBorders>
          </w:tcPr>
          <w:p w14:paraId="2E44DEE0"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03</w:t>
            </w:r>
          </w:p>
        </w:tc>
      </w:tr>
      <w:tr w:rsidR="00096478" w:rsidRPr="0064435F" w14:paraId="360BB9AF" w14:textId="77777777" w:rsidTr="00096478">
        <w:trPr>
          <w:trHeight w:val="20"/>
        </w:trPr>
        <w:tc>
          <w:tcPr>
            <w:cnfStyle w:val="001000000000" w:firstRow="0" w:lastRow="0" w:firstColumn="1" w:lastColumn="0" w:oddVBand="0" w:evenVBand="0" w:oddHBand="0" w:evenHBand="0" w:firstRowFirstColumn="0" w:firstRowLastColumn="0" w:lastRowFirstColumn="0" w:lastRowLastColumn="0"/>
            <w:tcW w:w="6155" w:type="dxa"/>
          </w:tcPr>
          <w:p w14:paraId="2A4E195D" w14:textId="77777777" w:rsidR="00096478" w:rsidRPr="0064435F" w:rsidRDefault="00096478" w:rsidP="00096478">
            <w:pPr>
              <w:spacing w:line="360" w:lineRule="auto"/>
              <w:jc w:val="both"/>
              <w:rPr>
                <w:rFonts w:ascii="Times New Roman" w:hAnsi="Times New Roman"/>
                <w:sz w:val="20"/>
                <w:szCs w:val="20"/>
                <w:lang w:val="en-US"/>
              </w:rPr>
            </w:pPr>
            <w:r w:rsidRPr="0064435F">
              <w:rPr>
                <w:rFonts w:ascii="Times New Roman" w:hAnsi="Times New Roman"/>
                <w:sz w:val="20"/>
                <w:szCs w:val="20"/>
                <w:lang w:val="en-US"/>
              </w:rPr>
              <w:t xml:space="preserve">       Inside cleaning material</w:t>
            </w:r>
          </w:p>
        </w:tc>
        <w:tc>
          <w:tcPr>
            <w:tcW w:w="1526" w:type="dxa"/>
            <w:tcBorders>
              <w:right w:val="single" w:sz="12" w:space="0" w:color="auto"/>
            </w:tcBorders>
          </w:tcPr>
          <w:p w14:paraId="112FD855"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00</w:t>
            </w:r>
          </w:p>
        </w:tc>
        <w:tc>
          <w:tcPr>
            <w:tcW w:w="1391" w:type="dxa"/>
            <w:tcBorders>
              <w:left w:val="single" w:sz="12" w:space="0" w:color="auto"/>
            </w:tcBorders>
          </w:tcPr>
          <w:p w14:paraId="738AFCA8"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00</w:t>
            </w:r>
          </w:p>
        </w:tc>
      </w:tr>
      <w:tr w:rsidR="00096478" w:rsidRPr="0064435F" w14:paraId="07FF091A" w14:textId="77777777" w:rsidTr="00096478">
        <w:trPr>
          <w:trHeight w:val="20"/>
        </w:trPr>
        <w:tc>
          <w:tcPr>
            <w:cnfStyle w:val="001000000000" w:firstRow="0" w:lastRow="0" w:firstColumn="1" w:lastColumn="0" w:oddVBand="0" w:evenVBand="0" w:oddHBand="0" w:evenHBand="0" w:firstRowFirstColumn="0" w:firstRowLastColumn="0" w:lastRowFirstColumn="0" w:lastRowLastColumn="0"/>
            <w:tcW w:w="6155" w:type="dxa"/>
          </w:tcPr>
          <w:p w14:paraId="7ADF43C4" w14:textId="77777777" w:rsidR="00096478" w:rsidRPr="0064435F" w:rsidRDefault="00096478" w:rsidP="00096478">
            <w:pPr>
              <w:spacing w:line="360" w:lineRule="auto"/>
              <w:jc w:val="both"/>
              <w:rPr>
                <w:rFonts w:ascii="Times New Roman" w:hAnsi="Times New Roman"/>
                <w:sz w:val="20"/>
                <w:szCs w:val="20"/>
                <w:lang w:val="en-US"/>
              </w:rPr>
            </w:pPr>
            <w:r w:rsidRPr="0064435F">
              <w:rPr>
                <w:rFonts w:ascii="Times New Roman" w:hAnsi="Times New Roman"/>
                <w:sz w:val="20"/>
                <w:szCs w:val="20"/>
                <w:lang w:val="en-US"/>
              </w:rPr>
              <w:t xml:space="preserve">       Inside cleaning workforce</w:t>
            </w:r>
          </w:p>
        </w:tc>
        <w:tc>
          <w:tcPr>
            <w:tcW w:w="1526" w:type="dxa"/>
            <w:tcBorders>
              <w:right w:val="single" w:sz="12" w:space="0" w:color="auto"/>
            </w:tcBorders>
          </w:tcPr>
          <w:p w14:paraId="6237A432"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00</w:t>
            </w:r>
          </w:p>
        </w:tc>
        <w:tc>
          <w:tcPr>
            <w:tcW w:w="1391" w:type="dxa"/>
            <w:tcBorders>
              <w:left w:val="single" w:sz="12" w:space="0" w:color="auto"/>
            </w:tcBorders>
          </w:tcPr>
          <w:p w14:paraId="0BA304E2"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00</w:t>
            </w:r>
          </w:p>
        </w:tc>
      </w:tr>
      <w:tr w:rsidR="00096478" w:rsidRPr="0064435F" w14:paraId="56CDF2DE" w14:textId="77777777" w:rsidTr="00096478">
        <w:trPr>
          <w:trHeight w:val="20"/>
        </w:trPr>
        <w:tc>
          <w:tcPr>
            <w:cnfStyle w:val="001000000000" w:firstRow="0" w:lastRow="0" w:firstColumn="1" w:lastColumn="0" w:oddVBand="0" w:evenVBand="0" w:oddHBand="0" w:evenHBand="0" w:firstRowFirstColumn="0" w:firstRowLastColumn="0" w:lastRowFirstColumn="0" w:lastRowLastColumn="0"/>
            <w:tcW w:w="6155" w:type="dxa"/>
          </w:tcPr>
          <w:p w14:paraId="5E0CEA5C" w14:textId="77777777" w:rsidR="00096478" w:rsidRPr="0064435F" w:rsidRDefault="00096478" w:rsidP="00096478">
            <w:pPr>
              <w:spacing w:line="360" w:lineRule="auto"/>
              <w:jc w:val="both"/>
              <w:rPr>
                <w:rFonts w:ascii="Times New Roman" w:hAnsi="Times New Roman"/>
                <w:sz w:val="20"/>
                <w:szCs w:val="20"/>
                <w:lang w:val="en-US"/>
              </w:rPr>
            </w:pPr>
          </w:p>
        </w:tc>
        <w:tc>
          <w:tcPr>
            <w:tcW w:w="1526" w:type="dxa"/>
            <w:tcBorders>
              <w:right w:val="single" w:sz="12" w:space="0" w:color="auto"/>
            </w:tcBorders>
          </w:tcPr>
          <w:p w14:paraId="3087A2F0"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1391" w:type="dxa"/>
            <w:tcBorders>
              <w:left w:val="single" w:sz="12" w:space="0" w:color="auto"/>
            </w:tcBorders>
          </w:tcPr>
          <w:p w14:paraId="5E82B105"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r>
      <w:tr w:rsidR="00096478" w:rsidRPr="0064435F" w14:paraId="77A456FF" w14:textId="77777777" w:rsidTr="00096478">
        <w:trPr>
          <w:trHeight w:val="20"/>
        </w:trPr>
        <w:tc>
          <w:tcPr>
            <w:cnfStyle w:val="001000000000" w:firstRow="0" w:lastRow="0" w:firstColumn="1" w:lastColumn="0" w:oddVBand="0" w:evenVBand="0" w:oddHBand="0" w:evenHBand="0" w:firstRowFirstColumn="0" w:firstRowLastColumn="0" w:lastRowFirstColumn="0" w:lastRowLastColumn="0"/>
            <w:tcW w:w="6155" w:type="dxa"/>
          </w:tcPr>
          <w:p w14:paraId="35EB17A0" w14:textId="77777777" w:rsidR="00096478" w:rsidRPr="0064435F" w:rsidRDefault="00096478" w:rsidP="00096478">
            <w:pPr>
              <w:spacing w:line="360" w:lineRule="auto"/>
              <w:jc w:val="both"/>
              <w:rPr>
                <w:rFonts w:ascii="Times New Roman" w:hAnsi="Times New Roman"/>
                <w:sz w:val="20"/>
                <w:szCs w:val="20"/>
                <w:lang w:val="en-US"/>
              </w:rPr>
            </w:pPr>
            <w:r w:rsidRPr="0064435F">
              <w:rPr>
                <w:rFonts w:ascii="Times New Roman" w:hAnsi="Times New Roman"/>
                <w:sz w:val="20"/>
                <w:szCs w:val="20"/>
                <w:lang w:val="en-US"/>
              </w:rPr>
              <w:t>Administrative Costs (Total)</w:t>
            </w:r>
          </w:p>
        </w:tc>
        <w:tc>
          <w:tcPr>
            <w:tcW w:w="1526" w:type="dxa"/>
            <w:tcBorders>
              <w:right w:val="single" w:sz="12" w:space="0" w:color="auto"/>
            </w:tcBorders>
          </w:tcPr>
          <w:p w14:paraId="16F61AF6" w14:textId="77777777" w:rsidR="00096478" w:rsidRPr="0064435F" w:rsidRDefault="00096478" w:rsidP="0009647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410</w:t>
            </w:r>
          </w:p>
        </w:tc>
        <w:tc>
          <w:tcPr>
            <w:tcW w:w="1391" w:type="dxa"/>
            <w:tcBorders>
              <w:left w:val="single" w:sz="12" w:space="0" w:color="auto"/>
            </w:tcBorders>
          </w:tcPr>
          <w:p w14:paraId="7A750DEE" w14:textId="77777777" w:rsidR="00096478" w:rsidRPr="0064435F" w:rsidRDefault="00096478" w:rsidP="0009647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76</w:t>
            </w:r>
          </w:p>
        </w:tc>
      </w:tr>
      <w:tr w:rsidR="00096478" w:rsidRPr="0064435F" w14:paraId="4096CF4B" w14:textId="77777777" w:rsidTr="00096478">
        <w:trPr>
          <w:trHeight w:val="20"/>
        </w:trPr>
        <w:tc>
          <w:tcPr>
            <w:cnfStyle w:val="001000000000" w:firstRow="0" w:lastRow="0" w:firstColumn="1" w:lastColumn="0" w:oddVBand="0" w:evenVBand="0" w:oddHBand="0" w:evenHBand="0" w:firstRowFirstColumn="0" w:firstRowLastColumn="0" w:lastRowFirstColumn="0" w:lastRowLastColumn="0"/>
            <w:tcW w:w="6155" w:type="dxa"/>
          </w:tcPr>
          <w:p w14:paraId="76AA786F" w14:textId="77777777" w:rsidR="00096478" w:rsidRPr="0064435F" w:rsidRDefault="00096478" w:rsidP="00096478">
            <w:pPr>
              <w:spacing w:line="360" w:lineRule="auto"/>
              <w:jc w:val="both"/>
              <w:rPr>
                <w:rFonts w:ascii="Times New Roman" w:hAnsi="Times New Roman"/>
                <w:sz w:val="20"/>
                <w:szCs w:val="20"/>
                <w:lang w:val="en-US"/>
              </w:rPr>
            </w:pPr>
            <w:r w:rsidRPr="0064435F">
              <w:rPr>
                <w:rFonts w:ascii="Times New Roman" w:hAnsi="Times New Roman"/>
                <w:sz w:val="20"/>
                <w:szCs w:val="20"/>
                <w:lang w:val="en-US"/>
              </w:rPr>
              <w:t xml:space="preserve">       Workforce</w:t>
            </w:r>
          </w:p>
        </w:tc>
        <w:tc>
          <w:tcPr>
            <w:tcW w:w="1526" w:type="dxa"/>
            <w:tcBorders>
              <w:right w:val="single" w:sz="12" w:space="0" w:color="auto"/>
            </w:tcBorders>
          </w:tcPr>
          <w:p w14:paraId="04DB27A6"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393</w:t>
            </w:r>
          </w:p>
        </w:tc>
        <w:tc>
          <w:tcPr>
            <w:tcW w:w="1391" w:type="dxa"/>
            <w:tcBorders>
              <w:left w:val="single" w:sz="12" w:space="0" w:color="auto"/>
            </w:tcBorders>
          </w:tcPr>
          <w:p w14:paraId="668CBF61"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72</w:t>
            </w:r>
          </w:p>
        </w:tc>
      </w:tr>
      <w:tr w:rsidR="00096478" w:rsidRPr="0064435F" w14:paraId="60E58B69" w14:textId="77777777" w:rsidTr="00096478">
        <w:trPr>
          <w:trHeight w:val="20"/>
        </w:trPr>
        <w:tc>
          <w:tcPr>
            <w:cnfStyle w:val="001000000000" w:firstRow="0" w:lastRow="0" w:firstColumn="1" w:lastColumn="0" w:oddVBand="0" w:evenVBand="0" w:oddHBand="0" w:evenHBand="0" w:firstRowFirstColumn="0" w:firstRowLastColumn="0" w:lastRowFirstColumn="0" w:lastRowLastColumn="0"/>
            <w:tcW w:w="6155" w:type="dxa"/>
          </w:tcPr>
          <w:p w14:paraId="749B4F07" w14:textId="77777777" w:rsidR="00096478" w:rsidRPr="0064435F" w:rsidRDefault="00096478" w:rsidP="00096478">
            <w:pPr>
              <w:spacing w:line="360" w:lineRule="auto"/>
              <w:jc w:val="both"/>
              <w:rPr>
                <w:rFonts w:ascii="Times New Roman" w:hAnsi="Times New Roman"/>
                <w:sz w:val="20"/>
                <w:szCs w:val="20"/>
                <w:lang w:val="en-US"/>
              </w:rPr>
            </w:pPr>
            <w:r w:rsidRPr="0064435F">
              <w:rPr>
                <w:rFonts w:ascii="Times New Roman" w:hAnsi="Times New Roman"/>
                <w:sz w:val="20"/>
                <w:szCs w:val="20"/>
                <w:lang w:val="en-US"/>
              </w:rPr>
              <w:t xml:space="preserve">       Office</w:t>
            </w:r>
          </w:p>
        </w:tc>
        <w:tc>
          <w:tcPr>
            <w:tcW w:w="1526" w:type="dxa"/>
            <w:tcBorders>
              <w:right w:val="single" w:sz="12" w:space="0" w:color="auto"/>
            </w:tcBorders>
          </w:tcPr>
          <w:p w14:paraId="0533B722"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13</w:t>
            </w:r>
          </w:p>
        </w:tc>
        <w:tc>
          <w:tcPr>
            <w:tcW w:w="1391" w:type="dxa"/>
            <w:tcBorders>
              <w:left w:val="single" w:sz="12" w:space="0" w:color="auto"/>
            </w:tcBorders>
          </w:tcPr>
          <w:p w14:paraId="2C0542EF"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02</w:t>
            </w:r>
          </w:p>
        </w:tc>
      </w:tr>
      <w:tr w:rsidR="00096478" w:rsidRPr="0064435F" w14:paraId="4194A036" w14:textId="77777777" w:rsidTr="00096478">
        <w:trPr>
          <w:trHeight w:val="20"/>
        </w:trPr>
        <w:tc>
          <w:tcPr>
            <w:cnfStyle w:val="001000000000" w:firstRow="0" w:lastRow="0" w:firstColumn="1" w:lastColumn="0" w:oddVBand="0" w:evenVBand="0" w:oddHBand="0" w:evenHBand="0" w:firstRowFirstColumn="0" w:firstRowLastColumn="0" w:lastRowFirstColumn="0" w:lastRowLastColumn="0"/>
            <w:tcW w:w="6155" w:type="dxa"/>
          </w:tcPr>
          <w:p w14:paraId="61222B03" w14:textId="77777777" w:rsidR="00096478" w:rsidRPr="0064435F" w:rsidRDefault="00096478" w:rsidP="00096478">
            <w:pPr>
              <w:spacing w:line="360" w:lineRule="auto"/>
              <w:jc w:val="both"/>
              <w:rPr>
                <w:rFonts w:ascii="Times New Roman" w:hAnsi="Times New Roman"/>
                <w:sz w:val="20"/>
                <w:szCs w:val="20"/>
                <w:lang w:val="en-US"/>
              </w:rPr>
            </w:pPr>
            <w:r w:rsidRPr="0064435F">
              <w:rPr>
                <w:rFonts w:ascii="Times New Roman" w:hAnsi="Times New Roman"/>
                <w:sz w:val="20"/>
                <w:szCs w:val="20"/>
                <w:lang w:val="en-US"/>
              </w:rPr>
              <w:t xml:space="preserve">       Office material</w:t>
            </w:r>
          </w:p>
        </w:tc>
        <w:tc>
          <w:tcPr>
            <w:tcW w:w="1526" w:type="dxa"/>
            <w:tcBorders>
              <w:right w:val="single" w:sz="12" w:space="0" w:color="auto"/>
            </w:tcBorders>
          </w:tcPr>
          <w:p w14:paraId="76D8F332"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05</w:t>
            </w:r>
          </w:p>
        </w:tc>
        <w:tc>
          <w:tcPr>
            <w:tcW w:w="1391" w:type="dxa"/>
            <w:tcBorders>
              <w:left w:val="single" w:sz="12" w:space="0" w:color="auto"/>
            </w:tcBorders>
          </w:tcPr>
          <w:p w14:paraId="7BF6AE96"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01</w:t>
            </w:r>
          </w:p>
        </w:tc>
      </w:tr>
      <w:tr w:rsidR="00096478" w:rsidRPr="0064435F" w14:paraId="6E2928C8" w14:textId="77777777" w:rsidTr="00096478">
        <w:trPr>
          <w:trHeight w:val="20"/>
        </w:trPr>
        <w:tc>
          <w:tcPr>
            <w:cnfStyle w:val="001000000000" w:firstRow="0" w:lastRow="0" w:firstColumn="1" w:lastColumn="0" w:oddVBand="0" w:evenVBand="0" w:oddHBand="0" w:evenHBand="0" w:firstRowFirstColumn="0" w:firstRowLastColumn="0" w:lastRowFirstColumn="0" w:lastRowLastColumn="0"/>
            <w:tcW w:w="6155" w:type="dxa"/>
          </w:tcPr>
          <w:p w14:paraId="7DD30ADC" w14:textId="77777777" w:rsidR="00096478" w:rsidRPr="0064435F" w:rsidRDefault="00096478" w:rsidP="00096478">
            <w:pPr>
              <w:spacing w:line="360" w:lineRule="auto"/>
              <w:jc w:val="both"/>
              <w:rPr>
                <w:rFonts w:ascii="Times New Roman" w:hAnsi="Times New Roman"/>
                <w:sz w:val="20"/>
                <w:szCs w:val="20"/>
                <w:lang w:val="en-US"/>
              </w:rPr>
            </w:pPr>
            <w:r w:rsidRPr="0064435F">
              <w:rPr>
                <w:rFonts w:ascii="Times New Roman" w:hAnsi="Times New Roman"/>
                <w:sz w:val="20"/>
                <w:szCs w:val="20"/>
                <w:lang w:val="en-US"/>
              </w:rPr>
              <w:t xml:space="preserve">       Abonnements</w:t>
            </w:r>
          </w:p>
        </w:tc>
        <w:tc>
          <w:tcPr>
            <w:tcW w:w="1526" w:type="dxa"/>
            <w:tcBorders>
              <w:right w:val="single" w:sz="12" w:space="0" w:color="auto"/>
            </w:tcBorders>
          </w:tcPr>
          <w:p w14:paraId="2454928F"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00</w:t>
            </w:r>
          </w:p>
        </w:tc>
        <w:tc>
          <w:tcPr>
            <w:tcW w:w="1391" w:type="dxa"/>
            <w:tcBorders>
              <w:left w:val="single" w:sz="12" w:space="0" w:color="auto"/>
            </w:tcBorders>
          </w:tcPr>
          <w:p w14:paraId="5B873C82"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64435F">
              <w:rPr>
                <w:rFonts w:ascii="Times New Roman" w:hAnsi="Times New Roman"/>
                <w:sz w:val="20"/>
                <w:szCs w:val="20"/>
                <w:lang w:val="en-US"/>
              </w:rPr>
              <w:t>0.000</w:t>
            </w:r>
          </w:p>
        </w:tc>
      </w:tr>
      <w:tr w:rsidR="00096478" w:rsidRPr="0064435F" w14:paraId="77D33579" w14:textId="77777777" w:rsidTr="00096478">
        <w:trPr>
          <w:trHeight w:val="20"/>
        </w:trPr>
        <w:tc>
          <w:tcPr>
            <w:cnfStyle w:val="001000000000" w:firstRow="0" w:lastRow="0" w:firstColumn="1" w:lastColumn="0" w:oddVBand="0" w:evenVBand="0" w:oddHBand="0" w:evenHBand="0" w:firstRowFirstColumn="0" w:firstRowLastColumn="0" w:lastRowFirstColumn="0" w:lastRowLastColumn="0"/>
            <w:tcW w:w="6155" w:type="dxa"/>
          </w:tcPr>
          <w:p w14:paraId="3C0E6D87" w14:textId="77777777" w:rsidR="00096478" w:rsidRPr="0064435F" w:rsidRDefault="00096478" w:rsidP="00096478">
            <w:pPr>
              <w:spacing w:line="360" w:lineRule="auto"/>
              <w:jc w:val="both"/>
              <w:rPr>
                <w:rFonts w:ascii="Times New Roman" w:hAnsi="Times New Roman"/>
                <w:sz w:val="20"/>
                <w:szCs w:val="20"/>
                <w:lang w:val="en-US"/>
              </w:rPr>
            </w:pPr>
          </w:p>
        </w:tc>
        <w:tc>
          <w:tcPr>
            <w:tcW w:w="1526" w:type="dxa"/>
            <w:tcBorders>
              <w:right w:val="single" w:sz="12" w:space="0" w:color="auto"/>
            </w:tcBorders>
          </w:tcPr>
          <w:p w14:paraId="108CAB0A"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1391" w:type="dxa"/>
            <w:tcBorders>
              <w:left w:val="single" w:sz="12" w:space="0" w:color="auto"/>
            </w:tcBorders>
          </w:tcPr>
          <w:p w14:paraId="7F8A4DAF" w14:textId="77777777" w:rsidR="00096478" w:rsidRPr="0064435F" w:rsidRDefault="00096478" w:rsidP="000964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r>
      <w:tr w:rsidR="00096478" w:rsidRPr="0064435F" w14:paraId="31C2B769" w14:textId="77777777" w:rsidTr="00096478">
        <w:trPr>
          <w:trHeight w:val="56"/>
        </w:trPr>
        <w:tc>
          <w:tcPr>
            <w:cnfStyle w:val="001000000000" w:firstRow="0" w:lastRow="0" w:firstColumn="1" w:lastColumn="0" w:oddVBand="0" w:evenVBand="0" w:oddHBand="0" w:evenHBand="0" w:firstRowFirstColumn="0" w:firstRowLastColumn="0" w:lastRowFirstColumn="0" w:lastRowLastColumn="0"/>
            <w:tcW w:w="6155" w:type="dxa"/>
          </w:tcPr>
          <w:p w14:paraId="7CB74961" w14:textId="77777777" w:rsidR="00096478" w:rsidRPr="0064435F" w:rsidRDefault="00096478" w:rsidP="00096478">
            <w:pPr>
              <w:spacing w:line="360" w:lineRule="auto"/>
              <w:jc w:val="both"/>
              <w:rPr>
                <w:rFonts w:ascii="Times New Roman" w:hAnsi="Times New Roman"/>
                <w:sz w:val="20"/>
                <w:szCs w:val="20"/>
                <w:lang w:val="en-US"/>
              </w:rPr>
            </w:pPr>
            <w:r w:rsidRPr="0064435F">
              <w:rPr>
                <w:rFonts w:ascii="Times New Roman" w:hAnsi="Times New Roman"/>
                <w:sz w:val="20"/>
                <w:szCs w:val="20"/>
                <w:lang w:val="en-US"/>
              </w:rPr>
              <w:t>Total</w:t>
            </w:r>
          </w:p>
        </w:tc>
        <w:tc>
          <w:tcPr>
            <w:tcW w:w="1526" w:type="dxa"/>
            <w:tcBorders>
              <w:right w:val="single" w:sz="12" w:space="0" w:color="auto"/>
            </w:tcBorders>
          </w:tcPr>
          <w:p w14:paraId="1E871A22" w14:textId="77777777" w:rsidR="00096478" w:rsidRPr="0064435F" w:rsidRDefault="00096478" w:rsidP="0009647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0"/>
                <w:szCs w:val="20"/>
                <w:lang w:val="en-US"/>
              </w:rPr>
            </w:pPr>
            <w:r w:rsidRPr="0064435F">
              <w:rPr>
                <w:rFonts w:ascii="Times New Roman" w:hAnsi="Times New Roman"/>
                <w:b/>
                <w:bCs/>
                <w:sz w:val="20"/>
                <w:szCs w:val="20"/>
                <w:lang w:val="en-US"/>
              </w:rPr>
              <w:t>1.262</w:t>
            </w:r>
          </w:p>
        </w:tc>
        <w:tc>
          <w:tcPr>
            <w:tcW w:w="1391" w:type="dxa"/>
            <w:tcBorders>
              <w:left w:val="single" w:sz="12" w:space="0" w:color="auto"/>
            </w:tcBorders>
          </w:tcPr>
          <w:p w14:paraId="4002429F" w14:textId="77777777" w:rsidR="00096478" w:rsidRPr="0064435F" w:rsidRDefault="00096478" w:rsidP="0009647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0"/>
                <w:szCs w:val="20"/>
                <w:lang w:val="en-US"/>
              </w:rPr>
            </w:pPr>
            <w:r w:rsidRPr="0064435F">
              <w:rPr>
                <w:rFonts w:ascii="Times New Roman" w:hAnsi="Times New Roman"/>
                <w:b/>
                <w:bCs/>
                <w:sz w:val="20"/>
                <w:szCs w:val="20"/>
                <w:lang w:val="en-US"/>
              </w:rPr>
              <w:t>0.339</w:t>
            </w:r>
          </w:p>
        </w:tc>
      </w:tr>
    </w:tbl>
    <w:p w14:paraId="54D2FF27" w14:textId="3D935C33" w:rsidR="00746FCF" w:rsidRPr="0064435F" w:rsidRDefault="00746FCF" w:rsidP="00746FCF">
      <w:pPr>
        <w:spacing w:line="360" w:lineRule="auto"/>
        <w:jc w:val="both"/>
        <w:rPr>
          <w:rFonts w:ascii="Times New Roman" w:hAnsi="Times New Roman"/>
          <w:sz w:val="24"/>
          <w:szCs w:val="24"/>
          <w:lang w:val="en-US"/>
        </w:rPr>
      </w:pPr>
    </w:p>
    <w:p w14:paraId="597D5C95" w14:textId="7788DAEF" w:rsidR="00746FCF" w:rsidRPr="0064435F" w:rsidRDefault="00EC2185" w:rsidP="007D542C">
      <w:pPr>
        <w:pStyle w:val="Caption"/>
        <w:rPr>
          <w:sz w:val="24"/>
          <w:szCs w:val="24"/>
          <w:lang w:val="en-US"/>
        </w:rPr>
      </w:pPr>
      <w:bookmarkStart w:id="51" w:name="_Toc80021549"/>
      <w:r w:rsidRPr="0064435F">
        <w:rPr>
          <w:lang w:val="en-US"/>
        </w:rPr>
        <w:t xml:space="preserve">Table </w:t>
      </w:r>
      <w:r w:rsidRPr="0064435F">
        <w:fldChar w:fldCharType="begin"/>
      </w:r>
      <w:r w:rsidRPr="0064435F">
        <w:rPr>
          <w:lang w:val="en-US"/>
        </w:rPr>
        <w:instrText xml:space="preserve"> SEQ Table \* ARABIC </w:instrText>
      </w:r>
      <w:r w:rsidRPr="0064435F">
        <w:fldChar w:fldCharType="separate"/>
      </w:r>
      <w:r w:rsidR="00E437A4" w:rsidRPr="0064435F">
        <w:rPr>
          <w:noProof/>
          <w:lang w:val="en-US"/>
        </w:rPr>
        <w:t>4</w:t>
      </w:r>
      <w:r w:rsidRPr="0064435F">
        <w:fldChar w:fldCharType="end"/>
      </w:r>
      <w:r w:rsidRPr="0064435F">
        <w:rPr>
          <w:lang w:val="en-US"/>
        </w:rPr>
        <w:t xml:space="preserve"> aTaxis Company Costs per kilometer</w:t>
      </w:r>
      <w:bookmarkEnd w:id="51"/>
    </w:p>
    <w:p w14:paraId="5925F8D3" w14:textId="77777777" w:rsidR="000C4A68" w:rsidRPr="0064435F" w:rsidRDefault="000C4A68" w:rsidP="00746FCF">
      <w:pPr>
        <w:spacing w:line="360" w:lineRule="auto"/>
        <w:jc w:val="both"/>
        <w:rPr>
          <w:rFonts w:ascii="Times New Roman" w:hAnsi="Times New Roman"/>
          <w:sz w:val="24"/>
          <w:szCs w:val="24"/>
          <w:lang w:val="en-US"/>
        </w:rPr>
      </w:pPr>
    </w:p>
    <w:p w14:paraId="25EDC8E3" w14:textId="2698739A" w:rsidR="00746FCF" w:rsidRPr="0064435F" w:rsidRDefault="00746FCF" w:rsidP="00746FCF">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vehicle capital costs are computed based on an electric non-autonomous vehicle with five seats price on top of which an autonomous premium is added </w:t>
      </w:r>
      <w:r w:rsidR="005D58F9" w:rsidRPr="0064435F">
        <w:rPr>
          <w:rFonts w:ascii="Times New Roman" w:hAnsi="Times New Roman"/>
          <w:sz w:val="24"/>
          <w:szCs w:val="24"/>
          <w:lang w:val="en-US"/>
        </w:rPr>
        <w:fldChar w:fldCharType="begin"/>
      </w:r>
      <w:r w:rsidR="005D58F9" w:rsidRPr="0064435F">
        <w:rPr>
          <w:rFonts w:ascii="Times New Roman" w:hAnsi="Times New Roman"/>
          <w:sz w:val="24"/>
          <w:szCs w:val="24"/>
          <w:lang w:val="en-US"/>
        </w:rPr>
        <w:instrText xml:space="preserve"> ADDIN ZOTERO_ITEM CSL_CITATION {"citationID":"3dOTvHE4","properties":{"formattedCitation":"(Chen et al., 2016)","plainCitation":"(Chen et al., 2016)","noteIndex":0},"citationItems":[{"id":75,"uris":["http://zotero.org/users/8331578/items/B7LD37SD"],"uri":["http://zotero.org/users/8331578/items/B7LD37SD"],"itemData":{"id":75,"type":"article-journal","abstract":"There are natural synergies between shared autonomous vehicle (AV) fleets and electric vehicle (EV) technology, since fleets of AVs resolve the practical limitations of today’s non-autonomous EVs, including traveler range anxiety, access to charging infrastructure, and charging time management. Fleet-managed AVs relieve such concerns, managing range and charging activities based on real-time trip demand and established charging-station locations, as demonstrated in this paper. This work explores the management of a fleet of shared autonomous electric vehicles (SAEVs) in a regional, discrete-time, agent-based model. The simulation examines the operation of SAEVs under various vehicle range and charging infrastructure scenarios in a gridded city modeled roughly after the densities of Austin, Texas.","container-title":"Transportation Research Part A: Policy and Practice","issue":"C","language":"en","note":"publisher: Elsevier","page":"243-254","source":"ideas.repec.org","title":"Operations of a shared, autonomous, electric vehicle fleet: Implications of vehicle &amp; charging infrastructure decisions","title-short":"Operations of a shared, autonomous, electric vehicle fleet","volume":"94","author":[{"family":"Chen","given":"T. Donna"},{"family":"Kockelman","given":"Kara M."},{"family":"Hanna","given":"Josiah P."}],"issued":{"date-parts":[["2016"]]}}}],"schema":"https://github.com/citation-style-language/schema/raw/master/csl-citation.json"} </w:instrText>
      </w:r>
      <w:r w:rsidR="005D58F9" w:rsidRPr="0064435F">
        <w:rPr>
          <w:rFonts w:ascii="Times New Roman" w:hAnsi="Times New Roman"/>
          <w:sz w:val="24"/>
          <w:szCs w:val="24"/>
          <w:lang w:val="en-US"/>
        </w:rPr>
        <w:fldChar w:fldCharType="separate"/>
      </w:r>
      <w:r w:rsidR="005D58F9" w:rsidRPr="0064435F">
        <w:rPr>
          <w:rFonts w:ascii="Times New Roman" w:hAnsi="Times New Roman"/>
          <w:sz w:val="24"/>
          <w:lang w:val="en-US"/>
        </w:rPr>
        <w:t>(Chen et al., 2016)</w:t>
      </w:r>
      <w:r w:rsidR="005D58F9"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The reference car is comparable to a Nissan LEAF or a Ford Focus Electric BEV </w:t>
      </w:r>
      <w:r w:rsidR="005D58F9" w:rsidRPr="0064435F">
        <w:rPr>
          <w:rFonts w:ascii="Times New Roman" w:hAnsi="Times New Roman"/>
          <w:sz w:val="24"/>
          <w:szCs w:val="24"/>
          <w:lang w:val="en-US"/>
        </w:rPr>
        <w:fldChar w:fldCharType="begin"/>
      </w:r>
      <w:r w:rsidR="005D58F9" w:rsidRPr="0064435F">
        <w:rPr>
          <w:rFonts w:ascii="Times New Roman" w:hAnsi="Times New Roman"/>
          <w:sz w:val="24"/>
          <w:szCs w:val="24"/>
          <w:lang w:val="en-US"/>
        </w:rPr>
        <w:instrText xml:space="preserve"> ADDIN ZOTERO_ITEM CSL_CITATION {"citationID":"KDpyjzwQ","properties":{"formattedCitation":"(Chen et al., 2016)","plainCitation":"(Chen et al., 2016)","noteIndex":0},"citationItems":[{"id":75,"uris":["http://zotero.org/users/8331578/items/B7LD37SD"],"uri":["http://zotero.org/users/8331578/items/B7LD37SD"],"itemData":{"id":75,"type":"article-journal","abstract":"There are natural synergies between shared autonomous vehicle (AV) fleets and electric vehicle (EV) technology, since fleets of AVs resolve the practical limitations of today’s non-autonomous EVs, including traveler range anxiety, access to charging infrastructure, and charging time management. Fleet-managed AVs relieve such concerns, managing range and charging activities based on real-time trip demand and established charging-station locations, as demonstrated in this paper. This work explores the management of a fleet of shared autonomous electric vehicles (SAEVs) in a regional, discrete-time, agent-based model. The simulation examines the operation of SAEVs under various vehicle range and charging infrastructure scenarios in a gridded city modeled roughly after the densities of Austin, Texas.","container-title":"Transportation Research Part A: Policy and Practice","issue":"C","language":"en","note":"publisher: Elsevier","page":"243-254","source":"ideas.repec.org","title":"Operations of a shared, autonomous, electric vehicle fleet: Implications of vehicle &amp; charging infrastructure decisions","title-short":"Operations of a shared, autonomous, electric vehicle fleet","volume":"94","author":[{"family":"Chen","given":"T. Donna"},{"family":"Kockelman","given":"Kara M."},{"family":"Hanna","given":"Josiah P."}],"issued":{"date-parts":[["2016"]]}}}],"schema":"https://github.com/citation-style-language/schema/raw/master/csl-citation.json"} </w:instrText>
      </w:r>
      <w:r w:rsidR="005D58F9" w:rsidRPr="0064435F">
        <w:rPr>
          <w:rFonts w:ascii="Times New Roman" w:hAnsi="Times New Roman"/>
          <w:sz w:val="24"/>
          <w:szCs w:val="24"/>
          <w:lang w:val="en-US"/>
        </w:rPr>
        <w:fldChar w:fldCharType="separate"/>
      </w:r>
      <w:r w:rsidR="005D58F9" w:rsidRPr="0064435F">
        <w:rPr>
          <w:rFonts w:ascii="Times New Roman" w:hAnsi="Times New Roman"/>
          <w:sz w:val="24"/>
          <w:lang w:val="en-US"/>
        </w:rPr>
        <w:t>(Chen et al., 2016)</w:t>
      </w:r>
      <w:r w:rsidR="005D58F9"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hich price is about 40,000 € </w:t>
      </w:r>
      <w:r w:rsidR="00A43E13" w:rsidRPr="0064435F">
        <w:rPr>
          <w:rFonts w:ascii="Times New Roman" w:hAnsi="Times New Roman"/>
          <w:sz w:val="24"/>
          <w:szCs w:val="24"/>
          <w:lang w:val="en-US"/>
        </w:rPr>
        <w:fldChar w:fldCharType="begin"/>
      </w:r>
      <w:r w:rsidR="00A43E13" w:rsidRPr="0064435F">
        <w:rPr>
          <w:rFonts w:ascii="Times New Roman" w:hAnsi="Times New Roman"/>
          <w:sz w:val="24"/>
          <w:szCs w:val="24"/>
          <w:lang w:val="en-US"/>
        </w:rPr>
        <w:instrText xml:space="preserve"> ADDIN ZOTERO_ITEM CSL_CITATION {"citationID":"VYF9vVLw","properties":{"formattedCitation":"(Nissan, 2021)","plainCitation":"(Nissan, 2021)","noteIndex":0},"citationItems":[{"id":123,"uris":["http://zotero.org/users/8331578/items/8WTZKMEF"],"uri":["http://zotero.org/users/8331578/items/8WTZKMEF"],"itemData":{"id":123,"type":"webpage","title":"Nissan LEAF - Voiture familiale 100 % électrique | Nissan","URL":"https://fr.nissan.be/vehicules/neufs/leaf.html?&amp;cid=psm6qxATc95_dc|D|pgrid|94776000170|ptaid|kwd-7695905545|pcrid|427707911233|slid||intent=EV","author":[{"family":"Nissan","given":""}],"accessed":{"date-parts":[["2021",8,10]]},"issued":{"date-parts":[["2021"]]}}}],"schema":"https://github.com/citation-style-language/schema/raw/master/csl-citation.json"} </w:instrText>
      </w:r>
      <w:r w:rsidR="00A43E13" w:rsidRPr="0064435F">
        <w:rPr>
          <w:rFonts w:ascii="Times New Roman" w:hAnsi="Times New Roman"/>
          <w:sz w:val="24"/>
          <w:szCs w:val="24"/>
          <w:lang w:val="en-US"/>
        </w:rPr>
        <w:fldChar w:fldCharType="separate"/>
      </w:r>
      <w:r w:rsidR="00A43E13" w:rsidRPr="0064435F">
        <w:rPr>
          <w:rFonts w:ascii="Times New Roman" w:hAnsi="Times New Roman"/>
          <w:sz w:val="24"/>
          <w:lang w:val="en-US"/>
        </w:rPr>
        <w:t>(Nissan, 2021)</w:t>
      </w:r>
      <w:r w:rsidR="00A43E13" w:rsidRPr="0064435F">
        <w:rPr>
          <w:rFonts w:ascii="Times New Roman" w:hAnsi="Times New Roman"/>
          <w:sz w:val="24"/>
          <w:szCs w:val="24"/>
          <w:lang w:val="en-US"/>
        </w:rPr>
        <w:fldChar w:fldCharType="end"/>
      </w:r>
      <w:r w:rsidR="00A43E13" w:rsidRPr="0064435F">
        <w:rPr>
          <w:rFonts w:ascii="Times New Roman" w:hAnsi="Times New Roman"/>
          <w:sz w:val="24"/>
          <w:szCs w:val="24"/>
          <w:lang w:val="en-US"/>
        </w:rPr>
        <w:t xml:space="preserve">, </w:t>
      </w:r>
      <w:r w:rsidR="00A43E13" w:rsidRPr="0064435F">
        <w:rPr>
          <w:rFonts w:ascii="Times New Roman" w:hAnsi="Times New Roman"/>
          <w:sz w:val="24"/>
          <w:szCs w:val="24"/>
          <w:lang w:val="en-US"/>
        </w:rPr>
        <w:fldChar w:fldCharType="begin"/>
      </w:r>
      <w:r w:rsidR="00A43E13" w:rsidRPr="0064435F">
        <w:rPr>
          <w:rFonts w:ascii="Times New Roman" w:hAnsi="Times New Roman"/>
          <w:sz w:val="24"/>
          <w:szCs w:val="24"/>
          <w:lang w:val="en-US"/>
        </w:rPr>
        <w:instrText xml:space="preserve"> ADDIN ZOTERO_ITEM CSL_CITATION {"citationID":"90zwHlKD","properties":{"formattedCitation":"(Automobile Propre, 2021)","plainCitation":"(Automobile Propre, 2021)","noteIndex":0},"citationItems":[{"id":116,"uris":["http://zotero.org/users/8331578/items/XP9HRLLT"],"uri":["http://zotero.org/users/8331578/items/XP9HRLLT"],"itemData":{"id":116,"type":"webpage","title":"Ford Focus Electric : prix, autonomie et fiche technique","URL":"https://www.automobile-propre.com/voitures/ford-focus-electric/","author":[{"family":"Automobile Propre","given":""}],"accessed":{"date-parts":[["2021",8,10]]},"issued":{"date-parts":[["2021"]]}}}],"schema":"https://github.com/citation-style-language/schema/raw/master/csl-citation.json"} </w:instrText>
      </w:r>
      <w:r w:rsidR="00A43E13" w:rsidRPr="0064435F">
        <w:rPr>
          <w:rFonts w:ascii="Times New Roman" w:hAnsi="Times New Roman"/>
          <w:sz w:val="24"/>
          <w:szCs w:val="24"/>
          <w:lang w:val="en-US"/>
        </w:rPr>
        <w:fldChar w:fldCharType="separate"/>
      </w:r>
      <w:r w:rsidR="00A43E13" w:rsidRPr="0064435F">
        <w:rPr>
          <w:rFonts w:ascii="Times New Roman" w:hAnsi="Times New Roman"/>
          <w:sz w:val="24"/>
          <w:lang w:val="en-US"/>
        </w:rPr>
        <w:t>(Automobile Propre, 2021)</w:t>
      </w:r>
      <w:r w:rsidR="00A43E13"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As stated by Schultz </w:t>
      </w:r>
      <w:r w:rsidR="00A43E13" w:rsidRPr="0064435F">
        <w:rPr>
          <w:rFonts w:ascii="Times New Roman" w:hAnsi="Times New Roman"/>
          <w:sz w:val="24"/>
          <w:szCs w:val="24"/>
          <w:lang w:val="en-US"/>
        </w:rPr>
        <w:lastRenderedPageBreak/>
        <w:fldChar w:fldCharType="begin"/>
      </w:r>
      <w:r w:rsidR="00A43E13" w:rsidRPr="0064435F">
        <w:rPr>
          <w:rFonts w:ascii="Times New Roman" w:hAnsi="Times New Roman"/>
          <w:sz w:val="24"/>
          <w:szCs w:val="24"/>
          <w:lang w:val="en-US"/>
        </w:rPr>
        <w:instrText xml:space="preserve"> ADDIN ZOTERO_ITEM CSL_CITATION {"citationID":"MGEj4eUN","properties":{"formattedCitation":"(Schultz et al., 2014)","plainCitation":"(Schultz et al., 2014)","noteIndex":0},"citationItems":[{"id":131,"uris":["http://zotero.org/users/8331578/items/SQ5EKGDF"],"uri":["http://zotero.org/users/8331578/items/SQ5EKGDF"],"itemData":{"id":131,"type":"article-journal","language":"en","page":"38","source":"Zotero","title":"Let the Cars Drive Themselves.","author":[{"family":"Schultz","given":"Christopher"},{"family":"Salas","given":"Osvaldo"},{"family":"Holm","given":"Louise"}],"issued":{"date-parts":[["2014"]]}}}],"schema":"https://github.com/citation-style-language/schema/raw/master/csl-citation.json"} </w:instrText>
      </w:r>
      <w:r w:rsidR="00A43E13" w:rsidRPr="0064435F">
        <w:rPr>
          <w:rFonts w:ascii="Times New Roman" w:hAnsi="Times New Roman"/>
          <w:sz w:val="24"/>
          <w:szCs w:val="24"/>
          <w:lang w:val="en-US"/>
        </w:rPr>
        <w:fldChar w:fldCharType="separate"/>
      </w:r>
      <w:r w:rsidR="00A43E13" w:rsidRPr="0064435F">
        <w:rPr>
          <w:rFonts w:ascii="Times New Roman" w:hAnsi="Times New Roman"/>
          <w:sz w:val="24"/>
          <w:lang w:val="en-US"/>
        </w:rPr>
        <w:t>(Schultz et al., 2014)</w:t>
      </w:r>
      <w:r w:rsidR="00A43E13"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the autonomous premium is 10,000 $ which corresponds to 8,500 € (with the change rate on the </w:t>
      </w:r>
      <w:r w:rsidR="0022623B" w:rsidRPr="0064435F">
        <w:rPr>
          <w:rFonts w:ascii="Times New Roman" w:hAnsi="Times New Roman"/>
          <w:sz w:val="24"/>
          <w:szCs w:val="24"/>
          <w:lang w:val="en-US"/>
        </w:rPr>
        <w:t>30</w:t>
      </w:r>
      <w:r w:rsidR="0022623B" w:rsidRPr="0064435F">
        <w:rPr>
          <w:rFonts w:ascii="Times New Roman" w:hAnsi="Times New Roman"/>
          <w:sz w:val="24"/>
          <w:szCs w:val="24"/>
          <w:vertAlign w:val="superscript"/>
          <w:lang w:val="en-US"/>
        </w:rPr>
        <w:t>th</w:t>
      </w:r>
      <w:r w:rsidR="0022623B" w:rsidRPr="0064435F">
        <w:rPr>
          <w:rFonts w:ascii="Times New Roman" w:hAnsi="Times New Roman"/>
          <w:sz w:val="24"/>
          <w:szCs w:val="24"/>
          <w:lang w:val="en-US"/>
        </w:rPr>
        <w:t xml:space="preserve"> July 2021</w:t>
      </w:r>
      <w:r w:rsidRPr="0064435F">
        <w:rPr>
          <w:rFonts w:ascii="Times New Roman" w:hAnsi="Times New Roman"/>
          <w:sz w:val="24"/>
          <w:szCs w:val="24"/>
          <w:lang w:val="en-US"/>
        </w:rPr>
        <w:t xml:space="preserve"> </w:t>
      </w:r>
      <w:r w:rsidR="00660368" w:rsidRPr="0064435F">
        <w:rPr>
          <w:rFonts w:ascii="Times New Roman" w:hAnsi="Times New Roman"/>
          <w:sz w:val="24"/>
          <w:szCs w:val="24"/>
          <w:lang w:val="en-US"/>
        </w:rPr>
        <w:fldChar w:fldCharType="begin"/>
      </w:r>
      <w:r w:rsidR="00660368" w:rsidRPr="0064435F">
        <w:rPr>
          <w:rFonts w:ascii="Times New Roman" w:hAnsi="Times New Roman"/>
          <w:sz w:val="24"/>
          <w:szCs w:val="24"/>
          <w:lang w:val="en-US"/>
        </w:rPr>
        <w:instrText xml:space="preserve"> ADDIN ZOTERO_ITEM CSL_CITATION {"citationID":"FJnndAlu","properties":{"formattedCitation":"(Exchange-Rates.org, n.d.)","plainCitation":"(Exchange-Rates.org, n.d.)","noteIndex":0},"citationItems":[{"id":667,"uris":["http://zotero.org/users/8331578/items/DX5KTRR2"],"uri":["http://zotero.org/users/8331578/items/DX5KTRR2"],"itemData":{"id":667,"type":"webpage","title":"Dollar américain - Euro - Historique des Taux de Change","URL":"https://fr.exchange-rates.org/history/USD/EUR/T","author":[{"family":"Exchange-Rates.org","given":""}],"accessed":{"date-parts":[["2021",8,16]]}}}],"schema":"https://github.com/citation-style-language/schema/raw/master/csl-citation.json"} </w:instrText>
      </w:r>
      <w:r w:rsidR="00660368" w:rsidRPr="0064435F">
        <w:rPr>
          <w:rFonts w:ascii="Times New Roman" w:hAnsi="Times New Roman"/>
          <w:sz w:val="24"/>
          <w:szCs w:val="24"/>
          <w:lang w:val="en-US"/>
        </w:rPr>
        <w:fldChar w:fldCharType="separate"/>
      </w:r>
      <w:r w:rsidR="00660368" w:rsidRPr="0064435F">
        <w:rPr>
          <w:rFonts w:ascii="Times New Roman" w:hAnsi="Times New Roman"/>
          <w:sz w:val="24"/>
          <w:lang w:val="en-US"/>
        </w:rPr>
        <w:t>(Exchange-Rates.org, n.d.)</w:t>
      </w:r>
      <w:r w:rsidR="00660368"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00962EA6" w:rsidRPr="0064435F">
        <w:rPr>
          <w:rFonts w:ascii="Times New Roman" w:hAnsi="Times New Roman"/>
          <w:sz w:val="24"/>
          <w:szCs w:val="24"/>
          <w:lang w:val="en-US"/>
        </w:rPr>
        <w:t xml:space="preserve">The aTaxi’s lifespan is approximated to 372,000 km </w:t>
      </w:r>
      <w:r w:rsidR="005D58F9" w:rsidRPr="0064435F">
        <w:rPr>
          <w:rFonts w:ascii="Times New Roman" w:hAnsi="Times New Roman"/>
          <w:sz w:val="24"/>
          <w:szCs w:val="24"/>
          <w:lang w:val="en-US"/>
        </w:rPr>
        <w:fldChar w:fldCharType="begin"/>
      </w:r>
      <w:r w:rsidR="005D58F9" w:rsidRPr="0064435F">
        <w:rPr>
          <w:rFonts w:ascii="Times New Roman" w:hAnsi="Times New Roman"/>
          <w:sz w:val="24"/>
          <w:szCs w:val="24"/>
          <w:lang w:val="en-US"/>
        </w:rPr>
        <w:instrText xml:space="preserve"> ADDIN ZOTERO_ITEM CSL_CITATION {"citationID":"lJ9ufOoH","properties":{"formattedCitation":"(Chen et al., 2016)","plainCitation":"(Chen et al., 2016)","noteIndex":0},"citationItems":[{"id":75,"uris":["http://zotero.org/users/8331578/items/B7LD37SD"],"uri":["http://zotero.org/users/8331578/items/B7LD37SD"],"itemData":{"id":75,"type":"article-journal","abstract":"There are natural synergies between shared autonomous vehicle (AV) fleets and electric vehicle (EV) technology, since fleets of AVs resolve the practical limitations of today’s non-autonomous EVs, including traveler range anxiety, access to charging infrastructure, and charging time management. Fleet-managed AVs relieve such concerns, managing range and charging activities based on real-time trip demand and established charging-station locations, as demonstrated in this paper. This work explores the management of a fleet of shared autonomous electric vehicles (SAEVs) in a regional, discrete-time, agent-based model. The simulation examines the operation of SAEVs under various vehicle range and charging infrastructure scenarios in a gridded city modeled roughly after the densities of Austin, Texas.","container-title":"Transportation Research Part A: Policy and Practice","issue":"C","language":"en","note":"publisher: Elsevier","page":"243-254","source":"ideas.repec.org","title":"Operations of a shared, autonomous, electric vehicle fleet: Implications of vehicle &amp; charging infrastructure decisions","title-short":"Operations of a shared, autonomous, electric vehicle fleet","volume":"94","author":[{"family":"Chen","given":"T. Donna"},{"family":"Kockelman","given":"Kara M."},{"family":"Hanna","given":"Josiah P."}],"issued":{"date-parts":[["2016"]]}}}],"schema":"https://github.com/citation-style-language/schema/raw/master/csl-citation.json"} </w:instrText>
      </w:r>
      <w:r w:rsidR="005D58F9" w:rsidRPr="0064435F">
        <w:rPr>
          <w:rFonts w:ascii="Times New Roman" w:hAnsi="Times New Roman"/>
          <w:sz w:val="24"/>
          <w:szCs w:val="24"/>
          <w:lang w:val="en-US"/>
        </w:rPr>
        <w:fldChar w:fldCharType="separate"/>
      </w:r>
      <w:r w:rsidR="005D58F9" w:rsidRPr="0064435F">
        <w:rPr>
          <w:rFonts w:ascii="Times New Roman" w:hAnsi="Times New Roman"/>
          <w:sz w:val="24"/>
          <w:lang w:val="en-US"/>
        </w:rPr>
        <w:t>(Chen et al., 2016)</w:t>
      </w:r>
      <w:r w:rsidR="005D58F9" w:rsidRPr="0064435F">
        <w:rPr>
          <w:rFonts w:ascii="Times New Roman" w:hAnsi="Times New Roman"/>
          <w:sz w:val="24"/>
          <w:szCs w:val="24"/>
          <w:lang w:val="en-US"/>
        </w:rPr>
        <w:fldChar w:fldCharType="end"/>
      </w:r>
      <w:r w:rsidR="00962EA6" w:rsidRPr="0064435F">
        <w:rPr>
          <w:rFonts w:ascii="Times New Roman" w:hAnsi="Times New Roman"/>
          <w:sz w:val="24"/>
          <w:szCs w:val="24"/>
          <w:lang w:val="en-US"/>
        </w:rPr>
        <w:t xml:space="preserve"> which represents </w:t>
      </w:r>
      <w:r w:rsidR="003A1CC7" w:rsidRPr="0064435F">
        <w:rPr>
          <w:rFonts w:ascii="Times New Roman" w:hAnsi="Times New Roman"/>
          <w:sz w:val="24"/>
          <w:szCs w:val="24"/>
          <w:lang w:val="en-US"/>
        </w:rPr>
        <w:t>29.19</w:t>
      </w:r>
      <w:r w:rsidR="00962EA6" w:rsidRPr="0064435F">
        <w:rPr>
          <w:rFonts w:ascii="Times New Roman" w:hAnsi="Times New Roman"/>
          <w:sz w:val="24"/>
          <w:szCs w:val="24"/>
          <w:lang w:val="en-US"/>
        </w:rPr>
        <w:t xml:space="preserve"> years</w:t>
      </w:r>
      <w:r w:rsidR="003A1CC7" w:rsidRPr="0064435F">
        <w:rPr>
          <w:rFonts w:ascii="Times New Roman" w:hAnsi="Times New Roman"/>
          <w:sz w:val="24"/>
          <w:szCs w:val="24"/>
          <w:lang w:val="en-US"/>
        </w:rPr>
        <w:t xml:space="preserve"> (no empty ride) and 5.38 years (with empty rides)</w:t>
      </w:r>
      <w:r w:rsidR="00962EA6" w:rsidRPr="0064435F">
        <w:rPr>
          <w:rFonts w:ascii="Times New Roman" w:hAnsi="Times New Roman"/>
          <w:sz w:val="24"/>
          <w:szCs w:val="24"/>
          <w:lang w:val="en-US"/>
        </w:rPr>
        <w:t xml:space="preserve"> </w:t>
      </w:r>
      <w:r w:rsidR="003A1CC7" w:rsidRPr="0064435F">
        <w:rPr>
          <w:rFonts w:ascii="Times New Roman" w:hAnsi="Times New Roman"/>
          <w:sz w:val="24"/>
          <w:szCs w:val="24"/>
          <w:lang w:val="en-US"/>
        </w:rPr>
        <w:t>in our simulations</w:t>
      </w:r>
      <w:r w:rsidR="00962EA6" w:rsidRPr="0064435F">
        <w:rPr>
          <w:rFonts w:ascii="Times New Roman" w:hAnsi="Times New Roman"/>
          <w:sz w:val="24"/>
          <w:szCs w:val="24"/>
          <w:lang w:val="en-US"/>
        </w:rPr>
        <w:t xml:space="preserve">. </w:t>
      </w:r>
      <w:r w:rsidR="00962EA6" w:rsidRPr="0064435F">
        <w:rPr>
          <w:rFonts w:ascii="Times New Roman" w:hAnsi="Times New Roman"/>
          <w:sz w:val="24"/>
          <w:szCs w:val="24"/>
        </w:rPr>
        <w:t xml:space="preserve">The Belgian </w:t>
      </w:r>
      <w:r w:rsidR="00962EA6" w:rsidRPr="00672561">
        <w:rPr>
          <w:rFonts w:ascii="Times New Roman" w:hAnsi="Times New Roman"/>
          <w:sz w:val="24"/>
          <w:szCs w:val="24"/>
          <w:lang w:val="en-US"/>
        </w:rPr>
        <w:t>law</w:t>
      </w:r>
      <w:r w:rsidR="00962EA6" w:rsidRPr="0064435F">
        <w:rPr>
          <w:rFonts w:ascii="Times New Roman" w:hAnsi="Times New Roman"/>
          <w:sz w:val="24"/>
          <w:szCs w:val="24"/>
        </w:rPr>
        <w:t xml:space="preserve"> </w:t>
      </w:r>
      <w:r w:rsidR="00962EA6" w:rsidRPr="00672561">
        <w:rPr>
          <w:rFonts w:ascii="Times New Roman" w:hAnsi="Times New Roman"/>
          <w:sz w:val="24"/>
          <w:szCs w:val="24"/>
          <w:lang w:val="en-US"/>
        </w:rPr>
        <w:t>forbid</w:t>
      </w:r>
      <w:r w:rsidR="003A1CC7" w:rsidRPr="00672561">
        <w:rPr>
          <w:rFonts w:ascii="Times New Roman" w:hAnsi="Times New Roman"/>
          <w:sz w:val="24"/>
          <w:szCs w:val="24"/>
          <w:lang w:val="en-US"/>
        </w:rPr>
        <w:t>s</w:t>
      </w:r>
      <w:r w:rsidR="00962EA6" w:rsidRPr="0064435F">
        <w:rPr>
          <w:rFonts w:ascii="Times New Roman" w:hAnsi="Times New Roman"/>
          <w:sz w:val="24"/>
          <w:szCs w:val="24"/>
        </w:rPr>
        <w:t xml:space="preserve"> </w:t>
      </w:r>
      <w:r w:rsidR="003A1CC7" w:rsidRPr="0064435F">
        <w:rPr>
          <w:rFonts w:ascii="Times New Roman" w:hAnsi="Times New Roman"/>
          <w:sz w:val="24"/>
          <w:szCs w:val="24"/>
        </w:rPr>
        <w:t xml:space="preserve">a </w:t>
      </w:r>
      <w:r w:rsidR="00962EA6" w:rsidRPr="0064435F">
        <w:rPr>
          <w:rFonts w:ascii="Times New Roman" w:hAnsi="Times New Roman"/>
          <w:sz w:val="24"/>
          <w:szCs w:val="24"/>
        </w:rPr>
        <w:t xml:space="preserve">taxi to ride more </w:t>
      </w:r>
      <w:r w:rsidR="00962EA6" w:rsidRPr="00672561">
        <w:rPr>
          <w:rFonts w:ascii="Times New Roman" w:hAnsi="Times New Roman"/>
          <w:sz w:val="24"/>
          <w:szCs w:val="24"/>
          <w:lang w:val="en-US"/>
        </w:rPr>
        <w:t>than</w:t>
      </w:r>
      <w:r w:rsidR="00962EA6" w:rsidRPr="0064435F">
        <w:rPr>
          <w:rFonts w:ascii="Times New Roman" w:hAnsi="Times New Roman"/>
          <w:sz w:val="24"/>
          <w:szCs w:val="24"/>
        </w:rPr>
        <w:t xml:space="preserve"> 7 </w:t>
      </w:r>
      <w:r w:rsidR="00962EA6" w:rsidRPr="00672561">
        <w:rPr>
          <w:rFonts w:ascii="Times New Roman" w:hAnsi="Times New Roman"/>
          <w:sz w:val="24"/>
          <w:szCs w:val="24"/>
          <w:lang w:val="en-US"/>
        </w:rPr>
        <w:t>years</w:t>
      </w:r>
      <w:r w:rsidR="00962EA6" w:rsidRPr="0064435F">
        <w:rPr>
          <w:rFonts w:ascii="Times New Roman" w:hAnsi="Times New Roman"/>
          <w:sz w:val="24"/>
          <w:szCs w:val="24"/>
        </w:rPr>
        <w:t xml:space="preserve"> </w:t>
      </w:r>
      <w:r w:rsidR="00A43E13" w:rsidRPr="0064435F">
        <w:rPr>
          <w:rFonts w:ascii="Times New Roman" w:hAnsi="Times New Roman"/>
          <w:sz w:val="24"/>
          <w:szCs w:val="24"/>
          <w:lang w:val="en-US"/>
        </w:rPr>
        <w:fldChar w:fldCharType="begin"/>
      </w:r>
      <w:r w:rsidR="00A43E13" w:rsidRPr="0064435F">
        <w:rPr>
          <w:rFonts w:ascii="Times New Roman" w:hAnsi="Times New Roman"/>
          <w:sz w:val="24"/>
          <w:szCs w:val="24"/>
        </w:rPr>
        <w:instrText xml:space="preserve"> ADDIN ZOTERO_ITEM CSL_CITATION {"citationID":"0ePeW52a","properties":{"formattedCitation":"(29 MARS 2007. - Arr\\uc0\\u234{}t\\uc0\\u233{} du Gouvernement de la R\\uc0\\u233{}gion de Bruxelles-Capitale relatif aux  services de taxis et aux services de location de voitures avec chauffeur., 2007)","plainCitation":"(29 MARS 2007. - Arrêté du Gouvernement de la Région de Bruxelles-Capitale relatif aux  services de taxis et aux services de location de voitures avec chauffeur., 2007)","noteIndex":0},"citationItems":[{"id":596,"uris":["http://zotero.org/users/8331578/items/XQSAXG5M"],"uri":["http://zotero.org/users/8331578/items/XQSAXG5M"],"itemData":{"id":596,"type":"legislation","language":"fr","number":"2007031181","page":"23526","title":"29 MARS 2007. - Arrêté du Gouvernement de la Région de Bruxelles-Capitale relatif aux  services de taxis et aux services de location de voitures avec chauffeur.","author":[{"family":"REGION DE BRUXELLES-CAPITALE","given":""}],"issued":{"date-parts":[["2007",5,3]]}}}],"schema":"https://github.com/citation-style-language/schema/raw/master/csl-citation.json"} </w:instrText>
      </w:r>
      <w:r w:rsidR="00A43E13" w:rsidRPr="0064435F">
        <w:rPr>
          <w:rFonts w:ascii="Times New Roman" w:hAnsi="Times New Roman"/>
          <w:sz w:val="24"/>
          <w:szCs w:val="24"/>
          <w:lang w:val="en-US"/>
        </w:rPr>
        <w:fldChar w:fldCharType="separate"/>
      </w:r>
      <w:r w:rsidR="00A43E13" w:rsidRPr="0064435F">
        <w:rPr>
          <w:rFonts w:ascii="Times New Roman" w:hAnsi="Times New Roman"/>
          <w:sz w:val="24"/>
          <w:szCs w:val="24"/>
        </w:rPr>
        <w:t xml:space="preserve">(29 MARS 2007. - Arrêté du Gouvernement de la Région de Bruxelles-Capitale relatif </w:t>
      </w:r>
      <w:r w:rsidR="00DF5066" w:rsidRPr="0064435F">
        <w:rPr>
          <w:rFonts w:ascii="Times New Roman" w:hAnsi="Times New Roman"/>
          <w:sz w:val="24"/>
          <w:szCs w:val="24"/>
        </w:rPr>
        <w:t>aux services</w:t>
      </w:r>
      <w:r w:rsidR="00A43E13" w:rsidRPr="0064435F">
        <w:rPr>
          <w:rFonts w:ascii="Times New Roman" w:hAnsi="Times New Roman"/>
          <w:sz w:val="24"/>
          <w:szCs w:val="24"/>
        </w:rPr>
        <w:t xml:space="preserve"> de taxis et aux services de location de voitures avec chauffeur., 2007)</w:t>
      </w:r>
      <w:r w:rsidR="00A43E13" w:rsidRPr="0064435F">
        <w:rPr>
          <w:rFonts w:ascii="Times New Roman" w:hAnsi="Times New Roman"/>
          <w:sz w:val="24"/>
          <w:szCs w:val="24"/>
          <w:lang w:val="en-US"/>
        </w:rPr>
        <w:fldChar w:fldCharType="end"/>
      </w:r>
      <w:r w:rsidR="00962EA6" w:rsidRPr="0064435F">
        <w:rPr>
          <w:rFonts w:ascii="Times New Roman" w:hAnsi="Times New Roman"/>
          <w:sz w:val="24"/>
          <w:szCs w:val="24"/>
        </w:rPr>
        <w:t xml:space="preserve">. </w:t>
      </w:r>
      <w:r w:rsidR="00962EA6" w:rsidRPr="0064435F">
        <w:rPr>
          <w:rFonts w:ascii="Times New Roman" w:hAnsi="Times New Roman"/>
          <w:sz w:val="24"/>
          <w:szCs w:val="24"/>
          <w:lang w:val="en-US"/>
        </w:rPr>
        <w:t>In th</w:t>
      </w:r>
      <w:r w:rsidR="003A1CC7" w:rsidRPr="0064435F">
        <w:rPr>
          <w:rFonts w:ascii="Times New Roman" w:hAnsi="Times New Roman"/>
          <w:sz w:val="24"/>
          <w:szCs w:val="24"/>
          <w:lang w:val="en-US"/>
        </w:rPr>
        <w:t xml:space="preserve">e case without empty ride, the life span is thus caped at 7 years. However, in the case allowing empty rides, </w:t>
      </w:r>
      <w:r w:rsidR="00962EA6" w:rsidRPr="0064435F">
        <w:rPr>
          <w:rFonts w:ascii="Times New Roman" w:hAnsi="Times New Roman"/>
          <w:sz w:val="24"/>
          <w:szCs w:val="24"/>
          <w:lang w:val="en-US"/>
        </w:rPr>
        <w:t>the lifespan is inferior to seven, thus it does not matter. According to Chen</w:t>
      </w:r>
      <w:r w:rsidR="005D58F9" w:rsidRPr="0064435F">
        <w:rPr>
          <w:rFonts w:ascii="Times New Roman" w:hAnsi="Times New Roman"/>
          <w:sz w:val="24"/>
          <w:szCs w:val="24"/>
          <w:lang w:val="en-US"/>
        </w:rPr>
        <w:t xml:space="preserve"> et al.’s </w:t>
      </w:r>
      <w:r w:rsidR="005D58F9" w:rsidRPr="0064435F">
        <w:rPr>
          <w:rFonts w:ascii="Times New Roman" w:hAnsi="Times New Roman"/>
          <w:sz w:val="24"/>
          <w:szCs w:val="24"/>
          <w:lang w:val="en-US"/>
        </w:rPr>
        <w:fldChar w:fldCharType="begin"/>
      </w:r>
      <w:r w:rsidR="0043441A" w:rsidRPr="0064435F">
        <w:rPr>
          <w:rFonts w:ascii="Times New Roman" w:hAnsi="Times New Roman"/>
          <w:sz w:val="24"/>
          <w:szCs w:val="24"/>
          <w:lang w:val="en-US"/>
        </w:rPr>
        <w:instrText xml:space="preserve"> ADDIN ZOTERO_ITEM CSL_CITATION {"citationID":"BAJ883Kl","properties":{"formattedCitation":"(Chen et al., 2016)","plainCitation":"(Chen et al., 2016)","dontUpdate":true,"noteIndex":0},"citationItems":[{"id":75,"uris":["http://zotero.org/users/8331578/items/B7LD37SD"],"uri":["http://zotero.org/users/8331578/items/B7LD37SD"],"itemData":{"id":75,"type":"article-journal","abstract":"There are natural synergies between shared autonomous vehicle (AV) fleets and electric vehicle (EV) technology, since fleets of AVs resolve the practical limitations of today’s non-autonomous EVs, including traveler range anxiety, access to charging infrastructure, and charging time management. Fleet-managed AVs relieve such concerns, managing range and charging activities based on real-time trip demand and established charging-station locations, as demonstrated in this paper. This work explores the management of a fleet of shared autonomous electric vehicles (SAEVs) in a regional, discrete-time, agent-based model. The simulation examines the operation of SAEVs under various vehicle range and charging infrastructure scenarios in a gridded city modeled roughly after the densities of Austin, Texas.","container-title":"Transportation Research Part A: Policy and Practice","issue":"C","language":"en","note":"publisher: Elsevier","page":"243-254","source":"ideas.repec.org","title":"Operations of a shared, autonomous, electric vehicle fleet: Implications of vehicle &amp; charging infrastructure decisions","title-short":"Operations of a shared, autonomous, electric vehicle fleet","volume":"94","author":[{"family":"Chen","given":"T. Donna"},{"family":"Kockelman","given":"Kara M."},{"family":"Hanna","given":"Josiah P."}],"issued":{"date-parts":[["2016"]]}}}],"schema":"https://github.com/citation-style-language/schema/raw/master/csl-citation.json"} </w:instrText>
      </w:r>
      <w:r w:rsidR="005D58F9" w:rsidRPr="0064435F">
        <w:rPr>
          <w:rFonts w:ascii="Times New Roman" w:hAnsi="Times New Roman"/>
          <w:sz w:val="24"/>
          <w:szCs w:val="24"/>
          <w:lang w:val="en-US"/>
        </w:rPr>
        <w:fldChar w:fldCharType="separate"/>
      </w:r>
      <w:r w:rsidR="005D58F9" w:rsidRPr="0064435F">
        <w:rPr>
          <w:rFonts w:ascii="Times New Roman" w:hAnsi="Times New Roman"/>
          <w:sz w:val="24"/>
          <w:lang w:val="en-US"/>
        </w:rPr>
        <w:t>(2016)</w:t>
      </w:r>
      <w:r w:rsidR="005D58F9" w:rsidRPr="0064435F">
        <w:rPr>
          <w:rFonts w:ascii="Times New Roman" w:hAnsi="Times New Roman"/>
          <w:sz w:val="24"/>
          <w:szCs w:val="24"/>
          <w:lang w:val="en-US"/>
        </w:rPr>
        <w:fldChar w:fldCharType="end"/>
      </w:r>
      <w:r w:rsidR="005D58F9" w:rsidRPr="0064435F">
        <w:rPr>
          <w:rFonts w:ascii="Times New Roman" w:hAnsi="Times New Roman"/>
          <w:sz w:val="24"/>
          <w:szCs w:val="24"/>
          <w:lang w:val="en-US"/>
        </w:rPr>
        <w:t xml:space="preserve"> </w:t>
      </w:r>
      <w:r w:rsidR="00962EA6" w:rsidRPr="0064435F">
        <w:rPr>
          <w:rFonts w:ascii="Times New Roman" w:hAnsi="Times New Roman"/>
          <w:sz w:val="24"/>
          <w:szCs w:val="24"/>
          <w:lang w:val="en-US"/>
        </w:rPr>
        <w:t xml:space="preserve">assumptions, the battery </w:t>
      </w:r>
      <w:r w:rsidR="000238E6" w:rsidRPr="0064435F">
        <w:rPr>
          <w:rFonts w:ascii="Times New Roman" w:hAnsi="Times New Roman"/>
          <w:sz w:val="24"/>
          <w:szCs w:val="24"/>
          <w:lang w:val="en-US"/>
        </w:rPr>
        <w:t>must</w:t>
      </w:r>
      <w:r w:rsidR="00962EA6" w:rsidRPr="0064435F">
        <w:rPr>
          <w:rFonts w:ascii="Times New Roman" w:hAnsi="Times New Roman"/>
          <w:sz w:val="24"/>
          <w:szCs w:val="24"/>
          <w:lang w:val="en-US"/>
        </w:rPr>
        <w:t xml:space="preserve"> be replaced </w:t>
      </w:r>
      <w:r w:rsidR="003A1CC7" w:rsidRPr="0064435F">
        <w:rPr>
          <w:rFonts w:ascii="Times New Roman" w:hAnsi="Times New Roman"/>
          <w:sz w:val="24"/>
          <w:szCs w:val="24"/>
          <w:lang w:val="en-US"/>
        </w:rPr>
        <w:t xml:space="preserve">after 185,900 km. It thus never happens in the scenario without empty rides while it happens </w:t>
      </w:r>
      <w:r w:rsidR="00962EA6" w:rsidRPr="0064435F">
        <w:rPr>
          <w:rFonts w:ascii="Times New Roman" w:hAnsi="Times New Roman"/>
          <w:sz w:val="24"/>
          <w:szCs w:val="24"/>
          <w:lang w:val="en-US"/>
        </w:rPr>
        <w:t>once in the car’s life</w:t>
      </w:r>
      <w:r w:rsidR="003A1CC7" w:rsidRPr="0064435F">
        <w:rPr>
          <w:rFonts w:ascii="Times New Roman" w:hAnsi="Times New Roman"/>
          <w:sz w:val="24"/>
          <w:szCs w:val="24"/>
          <w:lang w:val="en-US"/>
        </w:rPr>
        <w:t xml:space="preserve"> when empty rides </w:t>
      </w:r>
      <w:proofErr w:type="gramStart"/>
      <w:r w:rsidR="003A1CC7" w:rsidRPr="0064435F">
        <w:rPr>
          <w:rFonts w:ascii="Times New Roman" w:hAnsi="Times New Roman"/>
          <w:sz w:val="24"/>
          <w:szCs w:val="24"/>
          <w:lang w:val="en-US"/>
        </w:rPr>
        <w:t>are allowed</w:t>
      </w:r>
      <w:proofErr w:type="gramEnd"/>
      <w:r w:rsidR="003A1CC7" w:rsidRPr="0064435F">
        <w:rPr>
          <w:rFonts w:ascii="Times New Roman" w:hAnsi="Times New Roman"/>
          <w:sz w:val="24"/>
          <w:szCs w:val="24"/>
          <w:lang w:val="en-US"/>
        </w:rPr>
        <w:t>.</w:t>
      </w:r>
      <w:r w:rsidR="00962EA6" w:rsidRPr="0064435F">
        <w:rPr>
          <w:rFonts w:ascii="Times New Roman" w:hAnsi="Times New Roman"/>
          <w:sz w:val="24"/>
          <w:szCs w:val="24"/>
          <w:lang w:val="en-US"/>
        </w:rPr>
        <w:t xml:space="preserve"> This replacement costs amount to 8,160 € per vehicle. </w:t>
      </w:r>
      <w:proofErr w:type="gramStart"/>
      <w:r w:rsidR="00962EA6" w:rsidRPr="0064435F">
        <w:rPr>
          <w:rFonts w:ascii="Times New Roman" w:hAnsi="Times New Roman"/>
          <w:sz w:val="24"/>
          <w:szCs w:val="24"/>
          <w:lang w:val="en-US"/>
        </w:rPr>
        <w:t>In a nutshell</w:t>
      </w:r>
      <w:proofErr w:type="gramEnd"/>
      <w:r w:rsidR="00962EA6" w:rsidRPr="0064435F">
        <w:rPr>
          <w:rFonts w:ascii="Times New Roman" w:hAnsi="Times New Roman"/>
          <w:sz w:val="24"/>
          <w:szCs w:val="24"/>
          <w:lang w:val="en-US"/>
        </w:rPr>
        <w:t xml:space="preserve">, </w:t>
      </w:r>
      <w:r w:rsidR="000238E6" w:rsidRPr="0064435F">
        <w:rPr>
          <w:rFonts w:ascii="Times New Roman" w:hAnsi="Times New Roman"/>
          <w:sz w:val="24"/>
          <w:szCs w:val="24"/>
          <w:lang w:val="en-US"/>
        </w:rPr>
        <w:t>capital</w:t>
      </w:r>
      <w:r w:rsidR="00962EA6" w:rsidRPr="0064435F">
        <w:rPr>
          <w:rFonts w:ascii="Times New Roman" w:hAnsi="Times New Roman"/>
          <w:sz w:val="24"/>
          <w:szCs w:val="24"/>
          <w:lang w:val="en-US"/>
        </w:rPr>
        <w:t xml:space="preserve"> vehicle’s cost reach </w:t>
      </w:r>
      <w:r w:rsidR="003A1CC7" w:rsidRPr="0064435F">
        <w:rPr>
          <w:rFonts w:ascii="Times New Roman" w:hAnsi="Times New Roman"/>
          <w:sz w:val="24"/>
          <w:szCs w:val="24"/>
          <w:lang w:val="en-US"/>
        </w:rPr>
        <w:t xml:space="preserve">respectively 0.543 € </w:t>
      </w:r>
      <w:r w:rsidR="008672E4" w:rsidRPr="0064435F">
        <w:rPr>
          <w:rFonts w:ascii="Times New Roman" w:hAnsi="Times New Roman"/>
          <w:sz w:val="24"/>
          <w:szCs w:val="24"/>
          <w:lang w:val="en-US"/>
        </w:rPr>
        <w:t xml:space="preserve">/ km (no empty ride) </w:t>
      </w:r>
      <w:r w:rsidR="003A1CC7" w:rsidRPr="0064435F">
        <w:rPr>
          <w:rFonts w:ascii="Times New Roman" w:hAnsi="Times New Roman"/>
          <w:sz w:val="24"/>
          <w:szCs w:val="24"/>
          <w:lang w:val="en-US"/>
        </w:rPr>
        <w:t xml:space="preserve">and </w:t>
      </w:r>
      <w:r w:rsidR="00962EA6" w:rsidRPr="0064435F">
        <w:rPr>
          <w:rFonts w:ascii="Times New Roman" w:hAnsi="Times New Roman"/>
          <w:sz w:val="24"/>
          <w:szCs w:val="24"/>
          <w:lang w:val="en-US"/>
        </w:rPr>
        <w:t>0.15</w:t>
      </w:r>
      <w:r w:rsidR="005F2591" w:rsidRPr="0064435F">
        <w:rPr>
          <w:rFonts w:ascii="Times New Roman" w:hAnsi="Times New Roman"/>
          <w:sz w:val="24"/>
          <w:szCs w:val="24"/>
          <w:lang w:val="en-US"/>
        </w:rPr>
        <w:t>2</w:t>
      </w:r>
      <w:r w:rsidR="00962EA6" w:rsidRPr="0064435F">
        <w:rPr>
          <w:rFonts w:ascii="Times New Roman" w:hAnsi="Times New Roman"/>
          <w:sz w:val="24"/>
          <w:szCs w:val="24"/>
          <w:lang w:val="en-US"/>
        </w:rPr>
        <w:t xml:space="preserve"> € / km</w:t>
      </w:r>
      <w:r w:rsidR="008672E4" w:rsidRPr="0064435F">
        <w:rPr>
          <w:rFonts w:ascii="Times New Roman" w:hAnsi="Times New Roman"/>
          <w:sz w:val="24"/>
          <w:szCs w:val="24"/>
          <w:lang w:val="en-US"/>
        </w:rPr>
        <w:t xml:space="preserve"> (with empty ride)</w:t>
      </w:r>
      <w:r w:rsidR="00962EA6" w:rsidRPr="0064435F">
        <w:rPr>
          <w:rFonts w:ascii="Times New Roman" w:hAnsi="Times New Roman"/>
          <w:sz w:val="24"/>
          <w:szCs w:val="24"/>
          <w:lang w:val="en-US"/>
        </w:rPr>
        <w:t>.</w:t>
      </w:r>
    </w:p>
    <w:p w14:paraId="600B8713" w14:textId="3549BD71" w:rsidR="008672E4" w:rsidRPr="0064435F" w:rsidRDefault="008672E4" w:rsidP="00746FCF">
      <w:pPr>
        <w:spacing w:line="360" w:lineRule="auto"/>
        <w:jc w:val="both"/>
        <w:rPr>
          <w:rFonts w:ascii="Times New Roman" w:hAnsi="Times New Roman"/>
          <w:sz w:val="24"/>
          <w:szCs w:val="24"/>
          <w:lang w:val="en-US"/>
        </w:rPr>
      </w:pPr>
    </w:p>
    <w:p w14:paraId="68F57436" w14:textId="7AF53148" w:rsidR="008672E4" w:rsidRPr="0064435F" w:rsidRDefault="008672E4" w:rsidP="00746FCF">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scenario without empty rides results in higher vehicles’ costs due to the limit of seven years in the lifespan of the aTaxi. </w:t>
      </w:r>
      <w:proofErr w:type="gramStart"/>
      <w:r w:rsidRPr="0064435F">
        <w:rPr>
          <w:rFonts w:ascii="Times New Roman" w:hAnsi="Times New Roman"/>
          <w:sz w:val="24"/>
          <w:szCs w:val="24"/>
          <w:lang w:val="en-US"/>
        </w:rPr>
        <w:t>As a consequence</w:t>
      </w:r>
      <w:proofErr w:type="gramEnd"/>
      <w:r w:rsidRPr="0064435F">
        <w:rPr>
          <w:rFonts w:ascii="Times New Roman" w:hAnsi="Times New Roman"/>
          <w:sz w:val="24"/>
          <w:szCs w:val="24"/>
          <w:lang w:val="en-US"/>
        </w:rPr>
        <w:t>, the total number of kilometers travelled by the aTaxi during its life is reduced increasing the costs per kilometer.</w:t>
      </w:r>
    </w:p>
    <w:p w14:paraId="6A79B66B" w14:textId="5A58091A" w:rsidR="00962EA6" w:rsidRPr="0064435F" w:rsidRDefault="00962EA6" w:rsidP="00746FCF">
      <w:pPr>
        <w:spacing w:line="360" w:lineRule="auto"/>
        <w:jc w:val="both"/>
        <w:rPr>
          <w:rFonts w:ascii="Times New Roman" w:hAnsi="Times New Roman"/>
          <w:sz w:val="24"/>
          <w:szCs w:val="24"/>
          <w:lang w:val="en-US"/>
        </w:rPr>
      </w:pPr>
    </w:p>
    <w:p w14:paraId="7E62094D" w14:textId="2139D491" w:rsidR="00962EA6" w:rsidRPr="0064435F" w:rsidRDefault="000238E6" w:rsidP="00746FCF">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vehicle operations’ costs gather maintenance and insurance costs. </w:t>
      </w:r>
      <w:r w:rsidR="005F2591" w:rsidRPr="0064435F">
        <w:rPr>
          <w:rFonts w:ascii="Times New Roman" w:hAnsi="Times New Roman"/>
          <w:sz w:val="24"/>
          <w:szCs w:val="24"/>
          <w:lang w:val="en-US"/>
        </w:rPr>
        <w:t xml:space="preserve">Chen </w:t>
      </w:r>
      <w:r w:rsidR="00977AD9" w:rsidRPr="0064435F">
        <w:rPr>
          <w:rFonts w:ascii="Times New Roman" w:hAnsi="Times New Roman"/>
          <w:sz w:val="24"/>
          <w:szCs w:val="24"/>
          <w:lang w:val="en-US"/>
        </w:rPr>
        <w:t xml:space="preserve">et al. </w:t>
      </w:r>
      <w:r w:rsidR="00977AD9" w:rsidRPr="0064435F">
        <w:rPr>
          <w:rFonts w:ascii="Times New Roman" w:hAnsi="Times New Roman"/>
          <w:sz w:val="24"/>
          <w:szCs w:val="24"/>
          <w:lang w:val="en-US"/>
        </w:rPr>
        <w:fldChar w:fldCharType="begin"/>
      </w:r>
      <w:r w:rsidR="0043441A" w:rsidRPr="0064435F">
        <w:rPr>
          <w:rFonts w:ascii="Times New Roman" w:hAnsi="Times New Roman"/>
          <w:sz w:val="24"/>
          <w:szCs w:val="24"/>
          <w:lang w:val="en-US"/>
        </w:rPr>
        <w:instrText xml:space="preserve"> ADDIN ZOTERO_ITEM CSL_CITATION {"citationID":"dXzfgwny","properties":{"formattedCitation":"(Chen et al., 2016)","plainCitation":"(Chen et al., 2016)","dontUpdate":true,"noteIndex":0},"citationItems":[{"id":75,"uris":["http://zotero.org/users/8331578/items/B7LD37SD"],"uri":["http://zotero.org/users/8331578/items/B7LD37SD"],"itemData":{"id":75,"type":"article-journal","abstract":"There are natural synergies between shared autonomous vehicle (AV) fleets and electric vehicle (EV) technology, since fleets of AVs resolve the practical limitations of today’s non-autonomous EVs, including traveler range anxiety, access to charging infrastructure, and charging time management. Fleet-managed AVs relieve such concerns, managing range and charging activities based on real-time trip demand and established charging-station locations, as demonstrated in this paper. This work explores the management of a fleet of shared autonomous electric vehicles (SAEVs) in a regional, discrete-time, agent-based model. The simulation examines the operation of SAEVs under various vehicle range and charging infrastructure scenarios in a gridded city modeled roughly after the densities of Austin, Texas.","container-title":"Transportation Research Part A: Policy and Practice","issue":"C","language":"en","note":"publisher: Elsevier","page":"243-254","source":"ideas.repec.org","title":"Operations of a shared, autonomous, electric vehicle fleet: Implications of vehicle &amp; charging infrastructure decisions","title-short":"Operations of a shared, autonomous, electric vehicle fleet","volume":"94","author":[{"family":"Chen","given":"T. Donna"},{"family":"Kockelman","given":"Kara M."},{"family":"Hanna","given":"Josiah P."}],"issued":{"date-parts":[["2016"]]}}}],"schema":"https://github.com/citation-style-language/schema/raw/master/csl-citation.json"} </w:instrText>
      </w:r>
      <w:r w:rsidR="00977AD9" w:rsidRPr="0064435F">
        <w:rPr>
          <w:rFonts w:ascii="Times New Roman" w:hAnsi="Times New Roman"/>
          <w:sz w:val="24"/>
          <w:szCs w:val="24"/>
          <w:lang w:val="en-US"/>
        </w:rPr>
        <w:fldChar w:fldCharType="separate"/>
      </w:r>
      <w:r w:rsidR="00977AD9" w:rsidRPr="0064435F">
        <w:rPr>
          <w:rFonts w:ascii="Times New Roman" w:hAnsi="Times New Roman"/>
          <w:sz w:val="24"/>
          <w:lang w:val="en-US"/>
        </w:rPr>
        <w:t>(2016)</w:t>
      </w:r>
      <w:r w:rsidR="00977AD9" w:rsidRPr="0064435F">
        <w:rPr>
          <w:rFonts w:ascii="Times New Roman" w:hAnsi="Times New Roman"/>
          <w:sz w:val="24"/>
          <w:szCs w:val="24"/>
          <w:lang w:val="en-US"/>
        </w:rPr>
        <w:fldChar w:fldCharType="end"/>
      </w:r>
      <w:r w:rsidR="005F2591" w:rsidRPr="0064435F">
        <w:rPr>
          <w:rFonts w:ascii="Times New Roman" w:hAnsi="Times New Roman"/>
          <w:sz w:val="24"/>
          <w:szCs w:val="24"/>
          <w:lang w:val="en-US"/>
        </w:rPr>
        <w:t xml:space="preserve"> affirm that maintenance costs are 0.055 $ / miles which is worth 0.028 € / km.</w:t>
      </w:r>
      <w:r w:rsidR="009B3729" w:rsidRPr="0064435F">
        <w:rPr>
          <w:rFonts w:ascii="Times New Roman" w:hAnsi="Times New Roman"/>
          <w:sz w:val="24"/>
          <w:szCs w:val="24"/>
          <w:lang w:val="en-US"/>
        </w:rPr>
        <w:t xml:space="preserve"> Following Chen </w:t>
      </w:r>
      <w:r w:rsidR="00977AD9" w:rsidRPr="0064435F">
        <w:rPr>
          <w:rFonts w:ascii="Times New Roman" w:hAnsi="Times New Roman"/>
          <w:sz w:val="24"/>
          <w:szCs w:val="24"/>
          <w:lang w:val="en-US"/>
        </w:rPr>
        <w:t xml:space="preserve">et al. </w:t>
      </w:r>
      <w:r w:rsidR="00977AD9" w:rsidRPr="0064435F">
        <w:rPr>
          <w:rFonts w:ascii="Times New Roman" w:hAnsi="Times New Roman"/>
          <w:sz w:val="24"/>
          <w:szCs w:val="24"/>
          <w:lang w:val="en-US"/>
        </w:rPr>
        <w:fldChar w:fldCharType="begin"/>
      </w:r>
      <w:r w:rsidR="00977AD9" w:rsidRPr="0064435F">
        <w:rPr>
          <w:rFonts w:ascii="Times New Roman" w:hAnsi="Times New Roman"/>
          <w:sz w:val="24"/>
          <w:szCs w:val="24"/>
          <w:lang w:val="en-US"/>
        </w:rPr>
        <w:instrText xml:space="preserve"> ADDIN ZOTERO_ITEM CSL_CITATION {"citationID":"OTRH92Cf","properties":{"formattedCitation":"(Chen et al., 2016)","plainCitation":"(Chen et al., 2016)","noteIndex":0},"citationItems":[{"id":75,"uris":["http://zotero.org/users/8331578/items/B7LD37SD"],"uri":["http://zotero.org/users/8331578/items/B7LD37SD"],"itemData":{"id":75,"type":"article-journal","abstract":"There are natural synergies between shared autonomous vehicle (AV) fleets and electric vehicle (EV) technology, since fleets of AVs resolve the practical limitations of today’s non-autonomous EVs, including traveler range anxiety, access to charging infrastructure, and charging time management. Fleet-managed AVs relieve such concerns, managing range and charging activities based on real-time trip demand and established charging-station locations, as demonstrated in this paper. This work explores the management of a fleet of shared autonomous electric vehicles (SAEVs) in a regional, discrete-time, agent-based model. The simulation examines the operation of SAEVs under various vehicle range and charging infrastructure scenarios in a gridded city modeled roughly after the densities of Austin, Texas.","container-title":"Transportation Research Part A: Policy and Practice","issue":"C","language":"en","note":"publisher: Elsevier","page":"243-254","source":"ideas.repec.org","title":"Operations of a shared, autonomous, electric vehicle fleet: Implications of vehicle &amp; charging infrastructure decisions","title-short":"Operations of a shared, autonomous, electric vehicle fleet","volume":"94","author":[{"family":"Chen","given":"T. Donna"},{"family":"Kockelman","given":"Kara M."},{"family":"Hanna","given":"Josiah P."}],"issued":{"date-parts":[["2016"]]}}}],"schema":"https://github.com/citation-style-language/schema/raw/master/csl-citation.json"} </w:instrText>
      </w:r>
      <w:r w:rsidR="00977AD9" w:rsidRPr="0064435F">
        <w:rPr>
          <w:rFonts w:ascii="Times New Roman" w:hAnsi="Times New Roman"/>
          <w:sz w:val="24"/>
          <w:szCs w:val="24"/>
          <w:lang w:val="en-US"/>
        </w:rPr>
        <w:fldChar w:fldCharType="separate"/>
      </w:r>
      <w:r w:rsidR="00977AD9" w:rsidRPr="0064435F">
        <w:rPr>
          <w:rFonts w:ascii="Times New Roman" w:hAnsi="Times New Roman"/>
          <w:sz w:val="24"/>
          <w:lang w:val="en-US"/>
        </w:rPr>
        <w:t>(Chen et al., 2016)</w:t>
      </w:r>
      <w:r w:rsidR="00977AD9" w:rsidRPr="0064435F">
        <w:rPr>
          <w:rFonts w:ascii="Times New Roman" w:hAnsi="Times New Roman"/>
          <w:sz w:val="24"/>
          <w:szCs w:val="24"/>
          <w:lang w:val="en-US"/>
        </w:rPr>
        <w:fldChar w:fldCharType="end"/>
      </w:r>
      <w:r w:rsidR="009B3729" w:rsidRPr="0064435F">
        <w:rPr>
          <w:rFonts w:ascii="Times New Roman" w:hAnsi="Times New Roman"/>
          <w:sz w:val="24"/>
          <w:szCs w:val="24"/>
          <w:lang w:val="en-US"/>
        </w:rPr>
        <w:t xml:space="preserve"> and Burns et al.’s </w:t>
      </w:r>
      <w:r w:rsidR="00A43E13" w:rsidRPr="0064435F">
        <w:rPr>
          <w:rFonts w:ascii="Times New Roman" w:hAnsi="Times New Roman"/>
          <w:sz w:val="24"/>
          <w:szCs w:val="24"/>
          <w:lang w:val="en-US"/>
        </w:rPr>
        <w:fldChar w:fldCharType="begin"/>
      </w:r>
      <w:r w:rsidR="00A43E13" w:rsidRPr="0064435F">
        <w:rPr>
          <w:rFonts w:ascii="Times New Roman" w:hAnsi="Times New Roman"/>
          <w:sz w:val="24"/>
          <w:szCs w:val="24"/>
          <w:lang w:val="en-US"/>
        </w:rPr>
        <w:instrText xml:space="preserve"> ADDIN ZOTERO_ITEM CSL_CITATION {"citationID":"XQOv4BVR","properties":{"formattedCitation":"(Burns et al., 2012)","plainCitation":"(Burns et al., 2012)","noteIndex":0},"citationItems":[{"id":38,"uris":["http://zotero.org/users/8331578/items/BCEADEC9"],"uri":["http://zotero.org/users/8331578/items/BCEADEC9"],"itemData":{"id":38,"type":"article-journal","container-title":"The Earth Institute, Columbia University","language":"en","page":"42","source":"Zotero","title":"Transforming Personal Mobility","author":[{"family":"Burns","given":"Lawrence D"},{"family":"Jordan","given":"William C"},{"family":"Scarborough","given":"Bonnie A"}],"issued":{"date-parts":[["2012",8,10]]}}}],"schema":"https://github.com/citation-style-language/schema/raw/master/csl-citation.json"} </w:instrText>
      </w:r>
      <w:r w:rsidR="00A43E13" w:rsidRPr="0064435F">
        <w:rPr>
          <w:rFonts w:ascii="Times New Roman" w:hAnsi="Times New Roman"/>
          <w:sz w:val="24"/>
          <w:szCs w:val="24"/>
          <w:lang w:val="en-US"/>
        </w:rPr>
        <w:fldChar w:fldCharType="separate"/>
      </w:r>
      <w:r w:rsidR="00A43E13" w:rsidRPr="0064435F">
        <w:rPr>
          <w:rFonts w:ascii="Times New Roman" w:hAnsi="Times New Roman"/>
          <w:sz w:val="24"/>
          <w:lang w:val="en-US"/>
        </w:rPr>
        <w:t>(Burns et al., 2012)</w:t>
      </w:r>
      <w:r w:rsidR="00A43E13" w:rsidRPr="0064435F">
        <w:rPr>
          <w:rFonts w:ascii="Times New Roman" w:hAnsi="Times New Roman"/>
          <w:sz w:val="24"/>
          <w:szCs w:val="24"/>
          <w:lang w:val="en-US"/>
        </w:rPr>
        <w:fldChar w:fldCharType="end"/>
      </w:r>
      <w:r w:rsidR="00A43E13" w:rsidRPr="0064435F">
        <w:rPr>
          <w:rFonts w:ascii="Times New Roman" w:hAnsi="Times New Roman"/>
          <w:sz w:val="24"/>
          <w:szCs w:val="24"/>
          <w:lang w:val="en-US"/>
        </w:rPr>
        <w:t xml:space="preserve"> </w:t>
      </w:r>
      <w:r w:rsidR="009B3729" w:rsidRPr="0064435F">
        <w:rPr>
          <w:rFonts w:ascii="Times New Roman" w:hAnsi="Times New Roman"/>
          <w:sz w:val="24"/>
          <w:szCs w:val="24"/>
          <w:lang w:val="en-US"/>
        </w:rPr>
        <w:t>hypotheses, the insurance cost of an aTaxi is 2.5 times the normal insurance cost for a non-autonomous car</w:t>
      </w:r>
      <w:r w:rsidR="00523155" w:rsidRPr="0064435F">
        <w:rPr>
          <w:rFonts w:ascii="Times New Roman" w:hAnsi="Times New Roman"/>
          <w:sz w:val="24"/>
          <w:szCs w:val="24"/>
          <w:lang w:val="en-US"/>
        </w:rPr>
        <w:t xml:space="preserve"> travelling </w:t>
      </w:r>
      <w:r w:rsidR="008672E4" w:rsidRPr="0064435F">
        <w:rPr>
          <w:rFonts w:ascii="Times New Roman" w:hAnsi="Times New Roman"/>
          <w:sz w:val="24"/>
          <w:szCs w:val="24"/>
          <w:lang w:val="en-US"/>
        </w:rPr>
        <w:t xml:space="preserve">more than 20,000 </w:t>
      </w:r>
      <w:r w:rsidR="00523155" w:rsidRPr="0064435F">
        <w:rPr>
          <w:rFonts w:ascii="Times New Roman" w:hAnsi="Times New Roman"/>
          <w:sz w:val="24"/>
          <w:szCs w:val="24"/>
          <w:lang w:val="en-US"/>
        </w:rPr>
        <w:t>km per year (</w:t>
      </w:r>
      <w:r w:rsidR="008672E4" w:rsidRPr="0064435F">
        <w:rPr>
          <w:rFonts w:ascii="Times New Roman" w:hAnsi="Times New Roman"/>
          <w:sz w:val="24"/>
          <w:szCs w:val="24"/>
          <w:lang w:val="en-US"/>
        </w:rPr>
        <w:t>1,079.5</w:t>
      </w:r>
      <w:r w:rsidR="00523155" w:rsidRPr="0064435F">
        <w:rPr>
          <w:rFonts w:ascii="Times New Roman" w:hAnsi="Times New Roman"/>
          <w:sz w:val="24"/>
          <w:szCs w:val="24"/>
          <w:lang w:val="en-US"/>
        </w:rPr>
        <w:t xml:space="preserve"> €</w:t>
      </w:r>
      <w:r w:rsidR="008672E4" w:rsidRPr="0064435F">
        <w:rPr>
          <w:rFonts w:ascii="Times New Roman" w:hAnsi="Times New Roman"/>
          <w:sz w:val="24"/>
          <w:szCs w:val="24"/>
          <w:lang w:val="en-US"/>
        </w:rPr>
        <w:t xml:space="preserve"> in average</w:t>
      </w:r>
      <w:r w:rsidR="00523155" w:rsidRPr="0064435F">
        <w:rPr>
          <w:rFonts w:ascii="Times New Roman" w:hAnsi="Times New Roman"/>
          <w:sz w:val="24"/>
          <w:szCs w:val="24"/>
          <w:lang w:val="en-US"/>
        </w:rPr>
        <w:t xml:space="preserve"> </w:t>
      </w:r>
      <w:r w:rsidR="00660368" w:rsidRPr="0064435F">
        <w:rPr>
          <w:rFonts w:ascii="Times New Roman" w:hAnsi="Times New Roman"/>
          <w:sz w:val="24"/>
          <w:szCs w:val="24"/>
          <w:lang w:val="en-US"/>
        </w:rPr>
        <w:fldChar w:fldCharType="begin"/>
      </w:r>
      <w:r w:rsidR="00660368" w:rsidRPr="0064435F">
        <w:rPr>
          <w:rFonts w:ascii="Times New Roman" w:hAnsi="Times New Roman"/>
          <w:sz w:val="24"/>
          <w:szCs w:val="24"/>
          <w:lang w:val="en-US"/>
        </w:rPr>
        <w:instrText xml:space="preserve"> ADDIN ZOTERO_ITEM CSL_CITATION {"citationID":"AYMIquKP","properties":{"formattedCitation":"(assurance.be, 2021)","plainCitation":"(assurance.be, 2021)","noteIndex":0},"citationItems":[{"id":669,"uris":["http://zotero.org/users/8331578/items/A3DM3RV3"],"uri":["http://zotero.org/users/8331578/items/A3DM3RV3"],"itemData":{"id":669,"type":"webpage","abstract":"Le prix de l'assurance auto peut varier de plusieurs centaines d’euro. Voici des exemples de prix auprès des principales assurances en Belgique.","container-title":"Assurance Belgique","language":"fr-FR","title":"Simulation de prix de l'assurance auto en Belgique","URL":"https://www.assurance.be/prix-assurance-auto/","author":[{"family":"assurance.be","given":""}],"accessed":{"date-parts":[["2021",8,16]]},"issued":{"date-parts":[["2021"]]}}}],"schema":"https://github.com/citation-style-language/schema/raw/master/csl-citation.json"} </w:instrText>
      </w:r>
      <w:r w:rsidR="00660368" w:rsidRPr="0064435F">
        <w:rPr>
          <w:rFonts w:ascii="Times New Roman" w:hAnsi="Times New Roman"/>
          <w:sz w:val="24"/>
          <w:szCs w:val="24"/>
          <w:lang w:val="en-US"/>
        </w:rPr>
        <w:fldChar w:fldCharType="separate"/>
      </w:r>
      <w:r w:rsidR="00660368" w:rsidRPr="0064435F">
        <w:rPr>
          <w:rFonts w:ascii="Times New Roman" w:hAnsi="Times New Roman"/>
          <w:sz w:val="24"/>
          <w:lang w:val="en-US"/>
        </w:rPr>
        <w:t>(assurance.be, 2021)</w:t>
      </w:r>
      <w:r w:rsidR="00660368" w:rsidRPr="0064435F">
        <w:rPr>
          <w:rFonts w:ascii="Times New Roman" w:hAnsi="Times New Roman"/>
          <w:sz w:val="24"/>
          <w:szCs w:val="24"/>
          <w:lang w:val="en-US"/>
        </w:rPr>
        <w:fldChar w:fldCharType="end"/>
      </w:r>
      <w:r w:rsidR="00523155" w:rsidRPr="0064435F">
        <w:rPr>
          <w:rFonts w:ascii="Times New Roman" w:hAnsi="Times New Roman"/>
          <w:sz w:val="24"/>
          <w:szCs w:val="24"/>
          <w:lang w:val="en-US"/>
        </w:rPr>
        <w:t>)</w:t>
      </w:r>
      <w:r w:rsidR="009B3729" w:rsidRPr="0064435F">
        <w:rPr>
          <w:rFonts w:ascii="Times New Roman" w:hAnsi="Times New Roman"/>
          <w:sz w:val="24"/>
          <w:szCs w:val="24"/>
          <w:lang w:val="en-US"/>
        </w:rPr>
        <w:t>.</w:t>
      </w:r>
      <w:r w:rsidR="00523155" w:rsidRPr="0064435F">
        <w:rPr>
          <w:rFonts w:ascii="Times New Roman" w:hAnsi="Times New Roman"/>
          <w:sz w:val="24"/>
          <w:szCs w:val="24"/>
          <w:lang w:val="en-US"/>
        </w:rPr>
        <w:t xml:space="preserve"> Brought back to a per kilometer basis, the insurance costs represent </w:t>
      </w:r>
      <w:r w:rsidR="008672E4" w:rsidRPr="0064435F">
        <w:rPr>
          <w:rFonts w:ascii="Times New Roman" w:hAnsi="Times New Roman"/>
          <w:sz w:val="24"/>
          <w:szCs w:val="24"/>
          <w:lang w:val="en-US"/>
        </w:rPr>
        <w:t>respectively 0.212</w:t>
      </w:r>
      <w:r w:rsidR="00523155" w:rsidRPr="0064435F">
        <w:rPr>
          <w:rFonts w:ascii="Times New Roman" w:hAnsi="Times New Roman"/>
          <w:sz w:val="24"/>
          <w:szCs w:val="24"/>
          <w:lang w:val="en-US"/>
        </w:rPr>
        <w:t xml:space="preserve"> € / km</w:t>
      </w:r>
      <w:r w:rsidR="008672E4" w:rsidRPr="0064435F">
        <w:rPr>
          <w:rFonts w:ascii="Times New Roman" w:hAnsi="Times New Roman"/>
          <w:sz w:val="24"/>
          <w:szCs w:val="24"/>
          <w:lang w:val="en-US"/>
        </w:rPr>
        <w:t xml:space="preserve"> and 0.039 € / km</w:t>
      </w:r>
      <w:r w:rsidR="00523155" w:rsidRPr="0064435F">
        <w:rPr>
          <w:rFonts w:ascii="Times New Roman" w:hAnsi="Times New Roman"/>
          <w:sz w:val="24"/>
          <w:szCs w:val="24"/>
          <w:lang w:val="en-US"/>
        </w:rPr>
        <w:t>.</w:t>
      </w:r>
    </w:p>
    <w:p w14:paraId="05167E0F" w14:textId="4AEEBC26" w:rsidR="00523155" w:rsidRPr="0064435F" w:rsidRDefault="00523155" w:rsidP="00746FCF">
      <w:pPr>
        <w:spacing w:line="360" w:lineRule="auto"/>
        <w:jc w:val="both"/>
        <w:rPr>
          <w:rFonts w:ascii="Times New Roman" w:hAnsi="Times New Roman"/>
          <w:sz w:val="24"/>
          <w:szCs w:val="24"/>
          <w:lang w:val="en-US"/>
        </w:rPr>
      </w:pPr>
    </w:p>
    <w:p w14:paraId="43B4C835" w14:textId="19C34B78" w:rsidR="00523155" w:rsidRPr="0064435F" w:rsidRDefault="00523155" w:rsidP="00746FCF">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aTaxis considered in this simulation consume 0.1 kWh / km </w:t>
      </w:r>
      <w:r w:rsidR="00A43E13" w:rsidRPr="0064435F">
        <w:rPr>
          <w:rFonts w:ascii="Times New Roman" w:hAnsi="Times New Roman"/>
          <w:sz w:val="24"/>
          <w:szCs w:val="24"/>
          <w:lang w:val="en-US"/>
        </w:rPr>
        <w:fldChar w:fldCharType="begin"/>
      </w:r>
      <w:r w:rsidR="00A43E13" w:rsidRPr="0064435F">
        <w:rPr>
          <w:rFonts w:ascii="Times New Roman" w:hAnsi="Times New Roman"/>
          <w:sz w:val="24"/>
          <w:szCs w:val="24"/>
          <w:lang w:val="en-US"/>
        </w:rPr>
        <w:instrText xml:space="preserve"> ADDIN ZOTERO_ITEM CSL_CITATION {"citationID":"AgDtiVVb","properties":{"formattedCitation":"(Selectra, 2019)","plainCitation":"(Selectra, 2019)","noteIndex":0},"citationItems":[{"id":142,"uris":["http://zotero.org/users/8331578/items/7JEIQQ5C"],"uri":["http://zotero.org/users/8331578/items/7JEIQQ5C"],"itemData":{"id":142,"type":"webpage","abstract":"Contrairement aux voitures thermiques, les voitures électriques sont chargées sur une borne de rechargement. Quel est le coût et l'autonomie de ces voitures ?","container-title":"Kelwatt.fr","language":"fr","title":"Voiture électrique : prix, autonomie, bornes de recharge","title-short":"Voiture électrique","URL":"https://www.kelwatt.fr/guide/conso/voiture-electrique","author":[{"family":"Selectra","given":""}],"accessed":{"date-parts":[["2021",8,10]]},"issued":{"date-parts":[["2019",8,13]]}}}],"schema":"https://github.com/citation-style-language/schema/raw/master/csl-citation.json"} </w:instrText>
      </w:r>
      <w:r w:rsidR="00A43E13" w:rsidRPr="0064435F">
        <w:rPr>
          <w:rFonts w:ascii="Times New Roman" w:hAnsi="Times New Roman"/>
          <w:sz w:val="24"/>
          <w:szCs w:val="24"/>
          <w:lang w:val="en-US"/>
        </w:rPr>
        <w:fldChar w:fldCharType="separate"/>
      </w:r>
      <w:r w:rsidR="00A43E13" w:rsidRPr="0064435F">
        <w:rPr>
          <w:rFonts w:ascii="Times New Roman" w:hAnsi="Times New Roman"/>
          <w:sz w:val="24"/>
          <w:lang w:val="en-US"/>
        </w:rPr>
        <w:t>(Selectra, 2019)</w:t>
      </w:r>
      <w:r w:rsidR="00A43E13"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and the electricity price is 0.25 € / kWh </w:t>
      </w:r>
      <w:r w:rsidR="00A43E13" w:rsidRPr="0064435F">
        <w:rPr>
          <w:rFonts w:ascii="Times New Roman" w:hAnsi="Times New Roman"/>
          <w:sz w:val="24"/>
          <w:szCs w:val="24"/>
          <w:lang w:val="en-US"/>
        </w:rPr>
        <w:fldChar w:fldCharType="begin"/>
      </w:r>
      <w:r w:rsidR="00A43E13" w:rsidRPr="0064435F">
        <w:rPr>
          <w:rFonts w:ascii="Times New Roman" w:hAnsi="Times New Roman"/>
          <w:sz w:val="24"/>
          <w:szCs w:val="24"/>
          <w:lang w:val="en-US"/>
        </w:rPr>
        <w:instrText xml:space="preserve"> ADDIN ZOTERO_ITEM CSL_CITATION {"citationID":"UW9131kX","properties":{"formattedCitation":"(Selectra, 2019)","plainCitation":"(Selectra, 2019)","noteIndex":0},"citationItems":[{"id":142,"uris":["http://zotero.org/users/8331578/items/7JEIQQ5C"],"uri":["http://zotero.org/users/8331578/items/7JEIQQ5C"],"itemData":{"id":142,"type":"webpage","abstract":"Contrairement aux voitures thermiques, les voitures électriques sont chargées sur une borne de rechargement. Quel est le coût et l'autonomie de ces voitures ?","container-title":"Kelwatt.fr","language":"fr","title":"Voiture électrique : prix, autonomie, bornes de recharge","title-short":"Voiture électrique","URL":"https://www.kelwatt.fr/guide/conso/voiture-electrique","author":[{"family":"Selectra","given":""}],"accessed":{"date-parts":[["2021",8,10]]},"issued":{"date-parts":[["2019",8,13]]}}}],"schema":"https://github.com/citation-style-language/schema/raw/master/csl-citation.json"} </w:instrText>
      </w:r>
      <w:r w:rsidR="00A43E13" w:rsidRPr="0064435F">
        <w:rPr>
          <w:rFonts w:ascii="Times New Roman" w:hAnsi="Times New Roman"/>
          <w:sz w:val="24"/>
          <w:szCs w:val="24"/>
          <w:lang w:val="en-US"/>
        </w:rPr>
        <w:fldChar w:fldCharType="separate"/>
      </w:r>
      <w:r w:rsidR="00A43E13" w:rsidRPr="0064435F">
        <w:rPr>
          <w:rFonts w:ascii="Times New Roman" w:hAnsi="Times New Roman"/>
          <w:sz w:val="24"/>
          <w:lang w:val="en-US"/>
        </w:rPr>
        <w:t>(Selectra, 2019)</w:t>
      </w:r>
      <w:r w:rsidR="00A43E13" w:rsidRPr="0064435F">
        <w:rPr>
          <w:rFonts w:ascii="Times New Roman" w:hAnsi="Times New Roman"/>
          <w:sz w:val="24"/>
          <w:szCs w:val="24"/>
          <w:lang w:val="en-US"/>
        </w:rPr>
        <w:fldChar w:fldCharType="end"/>
      </w:r>
      <w:r w:rsidRPr="0064435F">
        <w:rPr>
          <w:rFonts w:ascii="Times New Roman" w:hAnsi="Times New Roman"/>
          <w:sz w:val="24"/>
          <w:szCs w:val="24"/>
          <w:lang w:val="en-US"/>
        </w:rPr>
        <w:t>. This means that the vehicle’s fuel costs 0.025 € / km.</w:t>
      </w:r>
    </w:p>
    <w:p w14:paraId="3ECA835C" w14:textId="7A1E3098" w:rsidR="00523155" w:rsidRPr="0064435F" w:rsidRDefault="00523155" w:rsidP="00746FCF">
      <w:pPr>
        <w:spacing w:line="360" w:lineRule="auto"/>
        <w:jc w:val="both"/>
        <w:rPr>
          <w:rFonts w:ascii="Times New Roman" w:hAnsi="Times New Roman"/>
          <w:sz w:val="24"/>
          <w:szCs w:val="24"/>
          <w:lang w:val="en-US"/>
        </w:rPr>
      </w:pPr>
    </w:p>
    <w:p w14:paraId="733B1EB1" w14:textId="10197EC5" w:rsidR="00523155" w:rsidRPr="0064435F" w:rsidRDefault="00523155" w:rsidP="00746FCF">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Concerning the charging infrastructures, one </w:t>
      </w:r>
      <w:r w:rsidR="007B2C1D" w:rsidRPr="0064435F">
        <w:rPr>
          <w:rFonts w:ascii="Times New Roman" w:hAnsi="Times New Roman"/>
          <w:sz w:val="24"/>
          <w:szCs w:val="24"/>
          <w:lang w:val="en-US"/>
        </w:rPr>
        <w:t xml:space="preserve">Level II </w:t>
      </w:r>
      <w:r w:rsidRPr="0064435F">
        <w:rPr>
          <w:rFonts w:ascii="Times New Roman" w:hAnsi="Times New Roman"/>
          <w:sz w:val="24"/>
          <w:szCs w:val="24"/>
          <w:lang w:val="en-US"/>
        </w:rPr>
        <w:t xml:space="preserve">charger costs </w:t>
      </w:r>
      <w:r w:rsidR="007B2C1D" w:rsidRPr="0064435F">
        <w:rPr>
          <w:rFonts w:ascii="Times New Roman" w:hAnsi="Times New Roman"/>
          <w:sz w:val="24"/>
          <w:szCs w:val="24"/>
          <w:lang w:val="en-US"/>
        </w:rPr>
        <w:t xml:space="preserve">10,000 € </w:t>
      </w:r>
      <w:r w:rsidR="003F1F5B" w:rsidRPr="0064435F">
        <w:rPr>
          <w:rFonts w:ascii="Times New Roman" w:hAnsi="Times New Roman"/>
          <w:sz w:val="24"/>
          <w:szCs w:val="24"/>
          <w:lang w:val="en-US"/>
        </w:rPr>
        <w:t>(</w:t>
      </w:r>
      <w:r w:rsidR="00A43E13" w:rsidRPr="0064435F">
        <w:rPr>
          <w:rFonts w:ascii="Times New Roman" w:hAnsi="Times New Roman"/>
          <w:sz w:val="24"/>
          <w:szCs w:val="24"/>
          <w:lang w:val="en-US"/>
        </w:rPr>
        <w:fldChar w:fldCharType="begin"/>
      </w:r>
      <w:r w:rsidR="00A43E13" w:rsidRPr="0064435F">
        <w:rPr>
          <w:rFonts w:ascii="Times New Roman" w:hAnsi="Times New Roman"/>
          <w:sz w:val="24"/>
          <w:szCs w:val="24"/>
          <w:lang w:val="en-US"/>
        </w:rPr>
        <w:instrText xml:space="preserve"> ADDIN ZOTERO_ITEM CSL_CITATION {"citationID":"L7NXjC0u","properties":{"formattedCitation":"(Chang et al., 2012)","plainCitation":"(Chang et al., 2012)","noteIndex":0},"citationItems":[{"id":627,"uris":["http://zotero.org/users/8331578/items/9V7P23FH"],"uri":["http://zotero.org/users/8331578/items/9V7P23FH"],"itemData":{"id":627,"type":"report","publisher":"UCLA Luskin School of Public Affairs, Luskin Center for Innovation, UCLAAnderson School of Management","title":"Financial Viability Of Non-Residential Electric Vehicle Charging Stations","URL":"https://innovation.luskin.ucla.edu/wp-content/uploads/2019/03/Financial_Viability_of_Non-Residential_EV_Charging_Stations.pdf","author":[{"family":"Chang","given":"Daniel"},{"family":"Erstad","given":"Daniel"},{"family":"Lin","given":"Ellen"},{"family":"Falken Rice","given":"Alicia"},{"family":"Goh","given":"Chia Tzun"},{"family":"Tsao","given":"An-An (Angel)"},{"family":"Snyder","given":"Jason"}],"accessed":{"date-parts":[["2021",8,10]]},"issued":{"date-parts":[["2012",8]]}}}],"schema":"https://github.com/citation-style-language/schema/raw/master/csl-citation.json"} </w:instrText>
      </w:r>
      <w:r w:rsidR="00A43E13" w:rsidRPr="0064435F">
        <w:rPr>
          <w:rFonts w:ascii="Times New Roman" w:hAnsi="Times New Roman"/>
          <w:sz w:val="24"/>
          <w:szCs w:val="24"/>
          <w:lang w:val="en-US"/>
        </w:rPr>
        <w:fldChar w:fldCharType="separate"/>
      </w:r>
      <w:r w:rsidR="00A43E13" w:rsidRPr="0064435F">
        <w:rPr>
          <w:rFonts w:ascii="Times New Roman" w:hAnsi="Times New Roman"/>
          <w:sz w:val="24"/>
          <w:lang w:val="en-US"/>
        </w:rPr>
        <w:t>(Chang et al., 2012)</w:t>
      </w:r>
      <w:r w:rsidR="00A43E13" w:rsidRPr="0064435F">
        <w:rPr>
          <w:rFonts w:ascii="Times New Roman" w:hAnsi="Times New Roman"/>
          <w:sz w:val="24"/>
          <w:szCs w:val="24"/>
          <w:lang w:val="en-US"/>
        </w:rPr>
        <w:fldChar w:fldCharType="end"/>
      </w:r>
      <w:r w:rsidR="00A43E13" w:rsidRPr="0064435F">
        <w:rPr>
          <w:rFonts w:ascii="Times New Roman" w:hAnsi="Times New Roman"/>
          <w:sz w:val="24"/>
          <w:szCs w:val="24"/>
          <w:lang w:val="en-US"/>
        </w:rPr>
        <w:t xml:space="preserve">, </w:t>
      </w:r>
      <w:r w:rsidR="00A43E13" w:rsidRPr="0064435F">
        <w:rPr>
          <w:rFonts w:ascii="Times New Roman" w:hAnsi="Times New Roman"/>
          <w:sz w:val="24"/>
          <w:szCs w:val="24"/>
          <w:lang w:val="en-US"/>
        </w:rPr>
        <w:fldChar w:fldCharType="begin"/>
      </w:r>
      <w:r w:rsidR="00A43E13" w:rsidRPr="0064435F">
        <w:rPr>
          <w:rFonts w:ascii="Times New Roman" w:hAnsi="Times New Roman"/>
          <w:sz w:val="24"/>
          <w:szCs w:val="24"/>
          <w:lang w:val="en-US"/>
        </w:rPr>
        <w:instrText xml:space="preserve"> ADDIN ZOTERO_ITEM CSL_CITATION {"citationID":"ckoaPoyc","properties":{"formattedCitation":"(Clean cities, 2021)","plainCitation":"(Clean cities, 2021)","noteIndex":0},"citationItems":[{"id":619,"uris":["http://zotero.org/users/8331578/items/73KGJSHF"],"uri":["http://zotero.org/users/8331578/items/73KGJSHF"],"itemData":{"id":619,"type":"report","title":"Plug-In Electric Vehicle Handbook for Public Charging Station Hosts","URL":"https://afdc.energy.gov/files/pdfs/51227.pdf","author":[{"family":"Clean cities","given":"U.S. Department of Energy"}],"accessed":{"date-parts":[["2021",8,10]]},"issued":{"date-parts":[["2021",4]]}}}],"schema":"https://github.com/citation-style-language/schema/raw/master/csl-citation.json"} </w:instrText>
      </w:r>
      <w:r w:rsidR="00A43E13" w:rsidRPr="0064435F">
        <w:rPr>
          <w:rFonts w:ascii="Times New Roman" w:hAnsi="Times New Roman"/>
          <w:sz w:val="24"/>
          <w:szCs w:val="24"/>
          <w:lang w:val="en-US"/>
        </w:rPr>
        <w:fldChar w:fldCharType="separate"/>
      </w:r>
      <w:r w:rsidR="00A43E13" w:rsidRPr="0064435F">
        <w:rPr>
          <w:rFonts w:ascii="Times New Roman" w:hAnsi="Times New Roman"/>
          <w:sz w:val="24"/>
          <w:lang w:val="en-US"/>
        </w:rPr>
        <w:t>(Clean cities, 2021)</w:t>
      </w:r>
      <w:r w:rsidR="00A43E13" w:rsidRPr="0064435F">
        <w:rPr>
          <w:rFonts w:ascii="Times New Roman" w:hAnsi="Times New Roman"/>
          <w:sz w:val="24"/>
          <w:szCs w:val="24"/>
          <w:lang w:val="en-US"/>
        </w:rPr>
        <w:fldChar w:fldCharType="end"/>
      </w:r>
      <w:r w:rsidR="003F1F5B" w:rsidRPr="0064435F">
        <w:rPr>
          <w:rFonts w:ascii="Times New Roman" w:hAnsi="Times New Roman"/>
          <w:sz w:val="24"/>
          <w:szCs w:val="24"/>
          <w:lang w:val="en-US"/>
        </w:rPr>
        <w:t xml:space="preserve"> </w:t>
      </w:r>
      <w:r w:rsidR="007B2C1D" w:rsidRPr="0064435F">
        <w:rPr>
          <w:rFonts w:ascii="Times New Roman" w:hAnsi="Times New Roman"/>
          <w:sz w:val="24"/>
          <w:szCs w:val="24"/>
          <w:lang w:val="en-US"/>
        </w:rPr>
        <w:t xml:space="preserve">and has a lifespan of 10 years </w:t>
      </w:r>
      <w:r w:rsidR="00A43E13" w:rsidRPr="0064435F">
        <w:rPr>
          <w:rFonts w:ascii="Times New Roman" w:hAnsi="Times New Roman"/>
          <w:sz w:val="24"/>
          <w:szCs w:val="24"/>
          <w:lang w:val="en-US"/>
        </w:rPr>
        <w:fldChar w:fldCharType="begin"/>
      </w:r>
      <w:r w:rsidR="00A43E13" w:rsidRPr="0064435F">
        <w:rPr>
          <w:rFonts w:ascii="Times New Roman" w:hAnsi="Times New Roman"/>
          <w:sz w:val="24"/>
          <w:szCs w:val="24"/>
          <w:lang w:val="en-US"/>
        </w:rPr>
        <w:instrText xml:space="preserve"> ADDIN ZOTERO_ITEM CSL_CITATION {"citationID":"5lTCwef8","properties":{"formattedCitation":"(Chang et al., 2012)","plainCitation":"(Chang et al., 2012)","noteIndex":0},"citationItems":[{"id":627,"uris":["http://zotero.org/users/8331578/items/9V7P23FH"],"uri":["http://zotero.org/users/8331578/items/9V7P23FH"],"itemData":{"id":627,"type":"report","publisher":"UCLA Luskin School of Public Affairs, Luskin Center for Innovation, UCLAAnderson School of Management","title":"Financial Viability Of Non-Residential Electric Vehicle Charging Stations","URL":"https://innovation.luskin.ucla.edu/wp-content/uploads/2019/03/Financial_Viability_of_Non-Residential_EV_Charging_Stations.pdf","author":[{"family":"Chang","given":"Daniel"},{"family":"Erstad","given":"Daniel"},{"family":"Lin","given":"Ellen"},{"family":"Falken Rice","given":"Alicia"},{"family":"Goh","given":"Chia Tzun"},{"family":"Tsao","given":"An-An (Angel)"},{"family":"Snyder","given":"Jason"}],"accessed":{"date-parts":[["2021",8,10]]},"issued":{"date-parts":[["2012",8]]}}}],"schema":"https://github.com/citation-style-language/schema/raw/master/csl-citation.json"} </w:instrText>
      </w:r>
      <w:r w:rsidR="00A43E13" w:rsidRPr="0064435F">
        <w:rPr>
          <w:rFonts w:ascii="Times New Roman" w:hAnsi="Times New Roman"/>
          <w:sz w:val="24"/>
          <w:szCs w:val="24"/>
          <w:lang w:val="en-US"/>
        </w:rPr>
        <w:fldChar w:fldCharType="separate"/>
      </w:r>
      <w:r w:rsidR="00A43E13" w:rsidRPr="0064435F">
        <w:rPr>
          <w:rFonts w:ascii="Times New Roman" w:hAnsi="Times New Roman"/>
          <w:sz w:val="24"/>
          <w:lang w:val="en-US"/>
        </w:rPr>
        <w:t>(Chang et al., 2012)</w:t>
      </w:r>
      <w:r w:rsidR="00A43E13" w:rsidRPr="0064435F">
        <w:rPr>
          <w:rFonts w:ascii="Times New Roman" w:hAnsi="Times New Roman"/>
          <w:sz w:val="24"/>
          <w:szCs w:val="24"/>
          <w:lang w:val="en-US"/>
        </w:rPr>
        <w:fldChar w:fldCharType="end"/>
      </w:r>
      <w:r w:rsidR="007B2C1D" w:rsidRPr="0064435F">
        <w:rPr>
          <w:rFonts w:ascii="Times New Roman" w:hAnsi="Times New Roman"/>
          <w:sz w:val="24"/>
          <w:szCs w:val="24"/>
          <w:lang w:val="en-US"/>
        </w:rPr>
        <w:t>. It also requires maintenance costs of 32 € / year</w:t>
      </w:r>
      <w:r w:rsidR="00A43E13" w:rsidRPr="0064435F">
        <w:rPr>
          <w:rFonts w:ascii="Times New Roman" w:hAnsi="Times New Roman"/>
          <w:sz w:val="24"/>
          <w:szCs w:val="24"/>
          <w:lang w:val="en-US"/>
        </w:rPr>
        <w:t xml:space="preserve">  </w:t>
      </w:r>
      <w:r w:rsidR="00A43E13" w:rsidRPr="0064435F">
        <w:rPr>
          <w:rFonts w:ascii="Times New Roman" w:hAnsi="Times New Roman"/>
          <w:sz w:val="24"/>
          <w:szCs w:val="24"/>
          <w:lang w:val="en-US"/>
        </w:rPr>
        <w:fldChar w:fldCharType="begin"/>
      </w:r>
      <w:r w:rsidR="00A43E13" w:rsidRPr="0064435F">
        <w:rPr>
          <w:rFonts w:ascii="Times New Roman" w:hAnsi="Times New Roman"/>
          <w:sz w:val="24"/>
          <w:szCs w:val="24"/>
          <w:lang w:val="en-US"/>
        </w:rPr>
        <w:instrText xml:space="preserve"> ADDIN ZOTERO_ITEM CSL_CITATION {"citationID":"8rSFofaD","properties":{"formattedCitation":"(Clean cities, 2021)","plainCitation":"(Clean cities, 2021)","noteIndex":0},"citationItems":[{"id":619,"uris":["http://zotero.org/users/8331578/items/73KGJSHF"],"uri":["http://zotero.org/users/8331578/items/73KGJSHF"],"itemData":{"id":619,"type":"report","title":"Plug-In Electric Vehicle Handbook for Public Charging Station Hosts","URL":"https://afdc.energy.gov/files/pdfs/51227.pdf","author":[{"family":"Clean cities","given":"U.S. Department of Energy"}],"accessed":{"date-parts":[["2021",8,10]]},"issued":{"date-parts":[["2021",4]]}}}],"schema":"https://github.com/citation-style-language/schema/raw/master/csl-citation.json"} </w:instrText>
      </w:r>
      <w:r w:rsidR="00A43E13" w:rsidRPr="0064435F">
        <w:rPr>
          <w:rFonts w:ascii="Times New Roman" w:hAnsi="Times New Roman"/>
          <w:sz w:val="24"/>
          <w:szCs w:val="24"/>
          <w:lang w:val="en-US"/>
        </w:rPr>
        <w:fldChar w:fldCharType="separate"/>
      </w:r>
      <w:r w:rsidR="00A43E13" w:rsidRPr="0064435F">
        <w:rPr>
          <w:rFonts w:ascii="Times New Roman" w:hAnsi="Times New Roman"/>
          <w:sz w:val="24"/>
          <w:lang w:val="en-US"/>
        </w:rPr>
        <w:t>(Clean cities, 2021)</w:t>
      </w:r>
      <w:r w:rsidR="00A43E13" w:rsidRPr="0064435F">
        <w:rPr>
          <w:rFonts w:ascii="Times New Roman" w:hAnsi="Times New Roman"/>
          <w:sz w:val="24"/>
          <w:szCs w:val="24"/>
          <w:lang w:val="en-US"/>
        </w:rPr>
        <w:fldChar w:fldCharType="end"/>
      </w:r>
      <w:r w:rsidR="007B2C1D" w:rsidRPr="0064435F">
        <w:rPr>
          <w:rFonts w:ascii="Times New Roman" w:hAnsi="Times New Roman"/>
          <w:sz w:val="24"/>
          <w:szCs w:val="24"/>
          <w:lang w:val="en-US"/>
        </w:rPr>
        <w:t>.</w:t>
      </w:r>
      <w:r w:rsidR="003F1F5B" w:rsidRPr="0064435F">
        <w:rPr>
          <w:rFonts w:ascii="Times New Roman" w:hAnsi="Times New Roman"/>
          <w:sz w:val="24"/>
          <w:szCs w:val="24"/>
          <w:lang w:val="en-US"/>
        </w:rPr>
        <w:t xml:space="preserve"> Given that </w:t>
      </w:r>
      <w:r w:rsidR="008672E4" w:rsidRPr="0064435F">
        <w:rPr>
          <w:rFonts w:ascii="Times New Roman" w:hAnsi="Times New Roman"/>
          <w:sz w:val="24"/>
          <w:szCs w:val="24"/>
          <w:lang w:val="en-US"/>
        </w:rPr>
        <w:t>respectively 115,588 and 92,844</w:t>
      </w:r>
      <w:r w:rsidR="003F1F5B" w:rsidRPr="0064435F">
        <w:rPr>
          <w:rFonts w:ascii="Times New Roman" w:hAnsi="Times New Roman"/>
          <w:sz w:val="24"/>
          <w:szCs w:val="24"/>
          <w:lang w:val="en-US"/>
        </w:rPr>
        <w:t xml:space="preserve"> chargers </w:t>
      </w:r>
      <w:proofErr w:type="gramStart"/>
      <w:r w:rsidR="003F1F5B" w:rsidRPr="0064435F">
        <w:rPr>
          <w:rFonts w:ascii="Times New Roman" w:hAnsi="Times New Roman"/>
          <w:sz w:val="24"/>
          <w:szCs w:val="24"/>
          <w:lang w:val="en-US"/>
        </w:rPr>
        <w:t>are required</w:t>
      </w:r>
      <w:proofErr w:type="gramEnd"/>
      <w:r w:rsidR="003F1F5B" w:rsidRPr="0064435F">
        <w:rPr>
          <w:rFonts w:ascii="Times New Roman" w:hAnsi="Times New Roman"/>
          <w:sz w:val="24"/>
          <w:szCs w:val="24"/>
          <w:lang w:val="en-US"/>
        </w:rPr>
        <w:t xml:space="preserve"> in Brussels</w:t>
      </w:r>
      <w:r w:rsidR="008672E4" w:rsidRPr="0064435F">
        <w:rPr>
          <w:rFonts w:ascii="Times New Roman" w:hAnsi="Times New Roman"/>
          <w:sz w:val="24"/>
          <w:szCs w:val="24"/>
          <w:lang w:val="en-US"/>
        </w:rPr>
        <w:t xml:space="preserve"> depending on the scenario</w:t>
      </w:r>
      <w:r w:rsidR="003F1F5B" w:rsidRPr="0064435F">
        <w:rPr>
          <w:rFonts w:ascii="Times New Roman" w:hAnsi="Times New Roman"/>
          <w:sz w:val="24"/>
          <w:szCs w:val="24"/>
          <w:lang w:val="en-US"/>
        </w:rPr>
        <w:t xml:space="preserve">, the total costs due to the charging infrastructures amount to </w:t>
      </w:r>
      <w:r w:rsidR="008672E4" w:rsidRPr="0064435F">
        <w:rPr>
          <w:rFonts w:ascii="Times New Roman" w:hAnsi="Times New Roman"/>
          <w:sz w:val="24"/>
          <w:szCs w:val="24"/>
          <w:lang w:val="en-US"/>
        </w:rPr>
        <w:t xml:space="preserve">0.026 </w:t>
      </w:r>
      <w:r w:rsidR="003F1F5B" w:rsidRPr="0064435F">
        <w:rPr>
          <w:rFonts w:ascii="Times New Roman" w:hAnsi="Times New Roman"/>
          <w:sz w:val="24"/>
          <w:szCs w:val="24"/>
          <w:lang w:val="en-US"/>
        </w:rPr>
        <w:t>€ / km</w:t>
      </w:r>
      <w:r w:rsidR="008672E4" w:rsidRPr="0064435F">
        <w:rPr>
          <w:rFonts w:ascii="Times New Roman" w:hAnsi="Times New Roman"/>
          <w:sz w:val="24"/>
          <w:szCs w:val="24"/>
          <w:lang w:val="en-US"/>
        </w:rPr>
        <w:t xml:space="preserve"> and 0.015 € / km</w:t>
      </w:r>
      <w:r w:rsidR="003F1F5B" w:rsidRPr="0064435F">
        <w:rPr>
          <w:rFonts w:ascii="Times New Roman" w:hAnsi="Times New Roman"/>
          <w:sz w:val="24"/>
          <w:szCs w:val="24"/>
          <w:lang w:val="en-US"/>
        </w:rPr>
        <w:t>.</w:t>
      </w:r>
    </w:p>
    <w:p w14:paraId="27262865" w14:textId="3B5384E1" w:rsidR="008672E4" w:rsidRPr="0064435F" w:rsidRDefault="003F1F5B" w:rsidP="00746FCF">
      <w:pPr>
        <w:spacing w:line="360" w:lineRule="auto"/>
        <w:jc w:val="both"/>
        <w:rPr>
          <w:rFonts w:ascii="Times New Roman" w:hAnsi="Times New Roman"/>
          <w:sz w:val="24"/>
          <w:szCs w:val="24"/>
          <w:lang w:val="en-US"/>
        </w:rPr>
      </w:pPr>
      <w:r w:rsidRPr="0064435F">
        <w:rPr>
          <w:rFonts w:ascii="Times New Roman" w:hAnsi="Times New Roman"/>
          <w:sz w:val="24"/>
          <w:szCs w:val="24"/>
          <w:lang w:val="en-US"/>
        </w:rPr>
        <w:lastRenderedPageBreak/>
        <w:t xml:space="preserve">Furthermore, the </w:t>
      </w:r>
      <w:r w:rsidR="00386180" w:rsidRPr="0064435F">
        <w:rPr>
          <w:rFonts w:ascii="Times New Roman" w:hAnsi="Times New Roman"/>
          <w:sz w:val="24"/>
          <w:szCs w:val="24"/>
          <w:lang w:val="en-US"/>
        </w:rPr>
        <w:t xml:space="preserve">cleaning costs are considered in two </w:t>
      </w:r>
      <w:proofErr w:type="gramStart"/>
      <w:r w:rsidR="00386180" w:rsidRPr="0064435F">
        <w:rPr>
          <w:rFonts w:ascii="Times New Roman" w:hAnsi="Times New Roman"/>
          <w:sz w:val="24"/>
          <w:szCs w:val="24"/>
          <w:lang w:val="en-US"/>
        </w:rPr>
        <w:t>different ways</w:t>
      </w:r>
      <w:proofErr w:type="gramEnd"/>
      <w:r w:rsidR="00386180" w:rsidRPr="0064435F">
        <w:rPr>
          <w:rFonts w:ascii="Times New Roman" w:hAnsi="Times New Roman"/>
          <w:sz w:val="24"/>
          <w:szCs w:val="24"/>
          <w:lang w:val="en-US"/>
        </w:rPr>
        <w:t>: the seldom outside cleaning and the recurrent inside cleaning. On the one hand, the outside cleaning only happens six time</w:t>
      </w:r>
      <w:r w:rsidR="008672E4" w:rsidRPr="0064435F">
        <w:rPr>
          <w:rFonts w:ascii="Times New Roman" w:hAnsi="Times New Roman"/>
          <w:sz w:val="24"/>
          <w:szCs w:val="24"/>
          <w:lang w:val="en-US"/>
        </w:rPr>
        <w:t>s</w:t>
      </w:r>
      <w:r w:rsidR="00386180" w:rsidRPr="0064435F">
        <w:rPr>
          <w:rFonts w:ascii="Times New Roman" w:hAnsi="Times New Roman"/>
          <w:sz w:val="24"/>
          <w:szCs w:val="24"/>
          <w:lang w:val="en-US"/>
        </w:rPr>
        <w:t xml:space="preserve"> a year </w:t>
      </w:r>
      <w:r w:rsidR="00A43E13" w:rsidRPr="0064435F">
        <w:rPr>
          <w:rFonts w:ascii="Times New Roman" w:hAnsi="Times New Roman"/>
          <w:sz w:val="24"/>
          <w:szCs w:val="24"/>
          <w:lang w:val="en-US"/>
        </w:rPr>
        <w:fldChar w:fldCharType="begin"/>
      </w:r>
      <w:r w:rsidR="00A43E13" w:rsidRPr="0064435F">
        <w:rPr>
          <w:rFonts w:ascii="Times New Roman" w:hAnsi="Times New Roman"/>
          <w:sz w:val="24"/>
          <w:szCs w:val="24"/>
          <w:lang w:val="en-US"/>
        </w:rPr>
        <w:instrText xml:space="preserve"> ADDIN ZOTERO_ITEM CSL_CITATION {"citationID":"jOHnXgt6","properties":{"formattedCitation":"(Creatests.com, 2015)","plainCitation":"(Creatests.com, 2015)","noteIndex":0},"citationItems":[{"id":618,"uris":["http://zotero.org/users/8331578/items/PKSG94ZJ"],"uri":["http://zotero.org/users/8331578/items/PKSG94ZJ"],"itemData":{"id":618,"type":"report","genre":"Résultat d'étude","language":"FR","number":"2001","page":"1-35","title":"Résultats d'étude - Station de lavage automobile","URL":"https://www.creatests.com/reseau/include/resultats/1990.pdf","author":[{"family":"Creatests.com","given":"Etudes","dropping-particle":"de marché en ligne"}],"accessed":{"date-parts":[["2021",8,14]]},"issued":{"date-parts":[["2015",4]]}}}],"schema":"https://github.com/citation-style-language/schema/raw/master/csl-citation.json"} </w:instrText>
      </w:r>
      <w:r w:rsidR="00A43E13" w:rsidRPr="0064435F">
        <w:rPr>
          <w:rFonts w:ascii="Times New Roman" w:hAnsi="Times New Roman"/>
          <w:sz w:val="24"/>
          <w:szCs w:val="24"/>
          <w:lang w:val="en-US"/>
        </w:rPr>
        <w:fldChar w:fldCharType="separate"/>
      </w:r>
      <w:r w:rsidR="00A43E13" w:rsidRPr="0064435F">
        <w:rPr>
          <w:rFonts w:ascii="Times New Roman" w:hAnsi="Times New Roman"/>
          <w:sz w:val="24"/>
          <w:lang w:val="en-US"/>
        </w:rPr>
        <w:t>(Creatests.com, 2015)</w:t>
      </w:r>
      <w:r w:rsidR="00A43E13" w:rsidRPr="0064435F">
        <w:rPr>
          <w:rFonts w:ascii="Times New Roman" w:hAnsi="Times New Roman"/>
          <w:sz w:val="24"/>
          <w:szCs w:val="24"/>
          <w:lang w:val="en-US"/>
        </w:rPr>
        <w:fldChar w:fldCharType="end"/>
      </w:r>
      <w:r w:rsidR="00386180" w:rsidRPr="0064435F">
        <w:rPr>
          <w:rFonts w:ascii="Times New Roman" w:hAnsi="Times New Roman"/>
          <w:sz w:val="24"/>
          <w:szCs w:val="24"/>
          <w:lang w:val="en-US"/>
        </w:rPr>
        <w:t xml:space="preserve"> and lasts 1 hours per car. The costs associated to it are the water and products needed (6.3 € per cleaning in average </w:t>
      </w:r>
      <w:r w:rsidR="00A43E13" w:rsidRPr="0064435F">
        <w:rPr>
          <w:rFonts w:ascii="Times New Roman" w:hAnsi="Times New Roman"/>
          <w:sz w:val="24"/>
          <w:szCs w:val="24"/>
          <w:lang w:val="en-US"/>
        </w:rPr>
        <w:fldChar w:fldCharType="begin"/>
      </w:r>
      <w:r w:rsidR="00A43E13" w:rsidRPr="0064435F">
        <w:rPr>
          <w:rFonts w:ascii="Times New Roman" w:hAnsi="Times New Roman"/>
          <w:sz w:val="24"/>
          <w:szCs w:val="24"/>
          <w:lang w:val="en-US"/>
        </w:rPr>
        <w:instrText xml:space="preserve"> ADDIN ZOTERO_ITEM CSL_CITATION {"citationID":"u1O0lnK3","properties":{"formattedCitation":"(Creatests.com, 2015)","plainCitation":"(Creatests.com, 2015)","noteIndex":0},"citationItems":[{"id":618,"uris":["http://zotero.org/users/8331578/items/PKSG94ZJ"],"uri":["http://zotero.org/users/8331578/items/PKSG94ZJ"],"itemData":{"id":618,"type":"report","genre":"Résultat d'étude","language":"FR","number":"2001","page":"1-35","title":"Résultats d'étude - Station de lavage automobile","URL":"https://www.creatests.com/reseau/include/resultats/1990.pdf","author":[{"family":"Creatests.com","given":"Etudes","dropping-particle":"de marché en ligne"}],"accessed":{"date-parts":[["2021",8,14]]},"issued":{"date-parts":[["2015",4]]}}}],"schema":"https://github.com/citation-style-language/schema/raw/master/csl-citation.json"} </w:instrText>
      </w:r>
      <w:r w:rsidR="00A43E13" w:rsidRPr="0064435F">
        <w:rPr>
          <w:rFonts w:ascii="Times New Roman" w:hAnsi="Times New Roman"/>
          <w:sz w:val="24"/>
          <w:szCs w:val="24"/>
          <w:lang w:val="en-US"/>
        </w:rPr>
        <w:fldChar w:fldCharType="separate"/>
      </w:r>
      <w:r w:rsidR="00A43E13" w:rsidRPr="0064435F">
        <w:rPr>
          <w:rFonts w:ascii="Times New Roman" w:hAnsi="Times New Roman"/>
          <w:sz w:val="24"/>
          <w:lang w:val="en-US"/>
        </w:rPr>
        <w:t>(Creatests.com, 2015)</w:t>
      </w:r>
      <w:r w:rsidR="00A43E13" w:rsidRPr="0064435F">
        <w:rPr>
          <w:rFonts w:ascii="Times New Roman" w:hAnsi="Times New Roman"/>
          <w:sz w:val="24"/>
          <w:szCs w:val="24"/>
          <w:lang w:val="en-US"/>
        </w:rPr>
        <w:fldChar w:fldCharType="end"/>
      </w:r>
      <w:r w:rsidR="00386180" w:rsidRPr="0064435F">
        <w:rPr>
          <w:rFonts w:ascii="Times New Roman" w:hAnsi="Times New Roman"/>
          <w:sz w:val="24"/>
          <w:szCs w:val="24"/>
          <w:lang w:val="en-US"/>
        </w:rPr>
        <w:t xml:space="preserve">) and the workforce. The workforce corresponds to the average gross wage in Brussels, 4,156 € / month </w:t>
      </w:r>
      <w:r w:rsidR="00A43E13" w:rsidRPr="0064435F">
        <w:rPr>
          <w:rFonts w:ascii="Times New Roman" w:hAnsi="Times New Roman"/>
          <w:sz w:val="24"/>
          <w:szCs w:val="24"/>
          <w:lang w:val="en-US"/>
        </w:rPr>
        <w:fldChar w:fldCharType="begin"/>
      </w:r>
      <w:r w:rsidR="00A43E13" w:rsidRPr="0064435F">
        <w:rPr>
          <w:rFonts w:ascii="Times New Roman" w:hAnsi="Times New Roman"/>
          <w:sz w:val="24"/>
          <w:szCs w:val="24"/>
          <w:lang w:val="en-US"/>
        </w:rPr>
        <w:instrText xml:space="preserve"> ADDIN ZOTERO_ITEM CSL_CITATION {"citationID":"CGFqMPRA","properties":{"formattedCitation":"(Service Public F\\uc0\\u233{}d\\uc0\\u233{}ral Belge, 2019c)","plainCitation":"(Service Public Fédéral Belge, 2019c)","noteIndex":0},"citationItems":[{"id":65,"uris":["http://zotero.org/users/8331578/items/S87QQCEQ"],"uri":["http://zotero.org/users/8331578/items/S87QQCEQ"],"itemData":{"id":65,"type":"webpage","title":"Salaires mensuels bruts moyens | Statbel","URL":"https://statbel.fgov.be/fr/themes/emploi-formation/salaires-et-cout-de-la-main-doeuvre/salaires-mensuels-bruts-moyens","author":[{"family":"Service Public Fédéral Belge","given":""}],"accessed":{"date-parts":[["2021",8,10]]},"issued":{"date-parts":[["2019"]]}}}],"schema":"https://github.com/citation-style-language/schema/raw/master/csl-citation.json"} </w:instrText>
      </w:r>
      <w:r w:rsidR="00A43E13" w:rsidRPr="0064435F">
        <w:rPr>
          <w:rFonts w:ascii="Times New Roman" w:hAnsi="Times New Roman"/>
          <w:sz w:val="24"/>
          <w:szCs w:val="24"/>
          <w:lang w:val="en-US"/>
        </w:rPr>
        <w:fldChar w:fldCharType="separate"/>
      </w:r>
      <w:r w:rsidR="00A43E13" w:rsidRPr="0064435F">
        <w:rPr>
          <w:rFonts w:ascii="Times New Roman" w:hAnsi="Times New Roman"/>
          <w:sz w:val="24"/>
          <w:szCs w:val="24"/>
          <w:lang w:val="en-US"/>
        </w:rPr>
        <w:t>(Service Public Fédéral Belge, 2019c)</w:t>
      </w:r>
      <w:r w:rsidR="00A43E13" w:rsidRPr="0064435F">
        <w:rPr>
          <w:rFonts w:ascii="Times New Roman" w:hAnsi="Times New Roman"/>
          <w:sz w:val="24"/>
          <w:szCs w:val="24"/>
          <w:lang w:val="en-US"/>
        </w:rPr>
        <w:fldChar w:fldCharType="end"/>
      </w:r>
      <w:r w:rsidR="00386180" w:rsidRPr="0064435F">
        <w:rPr>
          <w:rFonts w:ascii="Times New Roman" w:hAnsi="Times New Roman"/>
          <w:sz w:val="24"/>
          <w:szCs w:val="24"/>
          <w:lang w:val="en-US"/>
        </w:rPr>
        <w:t xml:space="preserve"> broken down to an hourly wage. On the other hand, the inside cleaning is done every forty trips </w:t>
      </w:r>
      <w:r w:rsidR="00E0142A" w:rsidRPr="0064435F">
        <w:rPr>
          <w:rFonts w:ascii="Times New Roman" w:hAnsi="Times New Roman"/>
          <w:sz w:val="24"/>
          <w:szCs w:val="24"/>
          <w:lang w:val="en-US"/>
        </w:rPr>
        <w:fldChar w:fldCharType="begin"/>
      </w:r>
      <w:r w:rsidR="00891810" w:rsidRPr="0064435F">
        <w:rPr>
          <w:rFonts w:ascii="Times New Roman" w:hAnsi="Times New Roman"/>
          <w:sz w:val="24"/>
          <w:szCs w:val="24"/>
          <w:lang w:val="en-US"/>
        </w:rPr>
        <w:instrText xml:space="preserve"> ADDIN ZOTERO_ITEM CSL_CITATION {"citationID":"taz1RIT2","properties":{"formattedCitation":"(B\\uc0\\u246{}sch, 2018)","plainCitation":"(Bösch, 2018)","noteIndex":0},"citationItems":[{"id":245,"uris":["http://zotero.org/users/8331578/items/87GC4H9Q"],"uri":["http://zotero.org/users/8331578/items/87GC4H9Q"],"itemData":{"id":245,"type":"thesis","abstract":"Autonomous vehicles (AVs), also called driverless vehicles, according to SAE International (2016) levels 4 and 5 definitions, are the next revolution in transport. This thesis provides an overview of the technology and the effects of AVs on the future transport system. It results in recommendations on how to maximize the benefits of AVs while minimizing their negative effects. It consolidates work by the author and collaborators done over the past years and therefore approaches the topic from different angles. This work thus not only provides a solid background on the topic for interested readers, but also recommendations relevant for future political discussions and practice.  The first part of this thesis (Chapter 2) provides a general and qualitative overview of AVs. It investigates their effects on and potential benefits for the future transport system. This summary covers most aspects that have been topic of discussions on AVs in recent time. It presents the potential benefits of AVs, which are, for example, improved safety, fewer externalities, increased road capacity, productive drive time, and the potential for empty rides, which allow for new services and usage-patterns. But it also shows the remaining challenges for a successful release of the technology, which are, for example, technological problems, safety and security issues, data and privacy questions, as well as ethical and legal discussions. The second part (Chapter 3) approaches the topic from an economic point of view. It focuses on the future cost structure of a transport system with AVs. In a rigorous bottom-up approach, the cost and price of private, shared, and public modes are calculated. The resulting picture indicates that the reign of the private car might not yet end with the automation of transport. Shared AVs (SAVs) will likely be cheaper per passenger kilometer (PKM) and more comfortable to use. But the price difference (urban setting: private car 0.47 Swiss francs (CHF) per PKM versus SAV 0.43 CHF/PKM) might not be enough to offset the luxury of having a private mobility robot at one’s service at all times, the emotional connection to the private car, and its use as an extended part of home. The presented work also indicates that automation represents a challenge for mass transit. In dense urban cores, the limited road capacity will likely prevent alternative solutions to mass transit. Outside, where road capacity is less of an issue, however, SAVs will be a competitive alternative form of public transport. At lower prices (regional setting: SAV 0.34 CHF/PKM versus autonomous bus 0.42 CHF/PKM), SAVs enable direct on-demand door-to-door service without transfers and without strangers in the same vehicle. The third part (Chapter 4 to Chapter 7) combines the qualitative overview with the economic analysis in a simulation study of the future transport system. With a scenario-based approach using a MATSim (Horni et al., 2016) simulation of Zug, Switzerland, it approaches the topic from a policy-oriented angle. By analyzing different possible policy strategies in different scenarios and combined with the results of the previous chapters, it concludes in four policy suggestions to maximize the potential benefits of AVs and minimize their negative effects.  These recommendations are, first, to promote slow modes and public transport. At least in urban areas, harvesting automation for improving mass transit and thus a strengthening of these low-externality modes is a way to benefit sustainably from AVs. Second, an introduction of mobility pricing should be considered to control growth of traffic and to replace traffic control instruments lost to automation (like parking). Induced demand and empty rides of private and shared AVs have the potential to lead to another explosion of traffic, which should be controlled for the benefit of everyone. The third recommendation is the controlled support of automation of private transport. AVs are safer and produce less externalities than conventional vehicles, and they allow the users to be productive while on the road. These are substantial benefits for society, which should be harvested as soon as technologically possible. The fourth suggestion is, for SAVs, to actively favor dynamic ride-sharing (automated ride-sharing, aRS) over exclusive-access taxi services (automated taxis, aTaxis). Both the users and the suppliers have strong incentives for aTaxis, which might be only slightly more expensive to operate than aRS services (urban setting: aRS 0.29 CHF/PKM versus aTaxi 0.41 CHF/PKM). From a society and transport system perspective, however, aTaxis produce substantial additional traffic on each passenger trip compared to private vehicles (estimated +8% (Fagnant et al., 2015) to +15% (Bösch et al., 2016a) for passenger pick-ups alone, without redistribution, for example), represent challenges for the infrastructure (pick-up solutions at mobility hubs, such as city centers, train stations, or airports), and draw substantial modal shares from slow modes (here -7.5%) and mass-transit public transport (here -6.7%). Effects which can be minimized or even turned into savings by using SAV as aRS services. Ride-sharing (or - in its high-volume form - mass transit) is one of the very few ways how an increasing travel demand can be served with decreasing vehicle kilometers. These recommendations might be general and have to be analyzed in more detail for a particular city or area, but they represent an indication of the upcoming challenge for society to integrate AVs and negotiate the future transport system.","genre":"Doctoral Thesis","language":"en","note":"Accepted: 2018-10-18T06:13:29Z\nDOI: 10.3929/ethz-b-000296870","publisher":"ETH Zurich","source":"www.research-collection.ethz.ch","title":"Autonomous Vehicles - The next Revolution in Mobility","URL":"https://www.research-collection.ethz.ch/handle/20.500.11850/296870","author":[{"family":"Bösch","given":"Patrick M."}],"accessed":{"date-parts":[["2021",8,12]]},"issued":{"date-parts":[["2018"]]}}}],"schema":"https://github.com/citation-style-language/schema/raw/master/csl-citation.json"} </w:instrText>
      </w:r>
      <w:r w:rsidR="00E0142A" w:rsidRPr="0064435F">
        <w:rPr>
          <w:rFonts w:ascii="Times New Roman" w:hAnsi="Times New Roman"/>
          <w:sz w:val="24"/>
          <w:szCs w:val="24"/>
          <w:lang w:val="en-US"/>
        </w:rPr>
        <w:fldChar w:fldCharType="separate"/>
      </w:r>
      <w:r w:rsidR="00E0142A" w:rsidRPr="0064435F">
        <w:rPr>
          <w:rFonts w:ascii="Times New Roman" w:hAnsi="Times New Roman"/>
          <w:sz w:val="24"/>
          <w:szCs w:val="24"/>
          <w:lang w:val="en-US"/>
        </w:rPr>
        <w:t>(Bösch, 2018)</w:t>
      </w:r>
      <w:r w:rsidR="00E0142A" w:rsidRPr="0064435F">
        <w:rPr>
          <w:rFonts w:ascii="Times New Roman" w:hAnsi="Times New Roman"/>
          <w:sz w:val="24"/>
          <w:szCs w:val="24"/>
          <w:lang w:val="en-US"/>
        </w:rPr>
        <w:fldChar w:fldCharType="end"/>
      </w:r>
      <w:r w:rsidR="00386180" w:rsidRPr="0064435F">
        <w:rPr>
          <w:rFonts w:ascii="Times New Roman" w:hAnsi="Times New Roman"/>
          <w:sz w:val="24"/>
          <w:szCs w:val="24"/>
          <w:lang w:val="en-US"/>
        </w:rPr>
        <w:t xml:space="preserve"> and lasts fifteen minutes. It requires less materials than the outside cleaning explaining that the average cost per cleaning is only </w:t>
      </w:r>
      <w:proofErr w:type="gramStart"/>
      <w:r w:rsidR="00386180" w:rsidRPr="0064435F">
        <w:rPr>
          <w:rFonts w:ascii="Times New Roman" w:hAnsi="Times New Roman"/>
          <w:sz w:val="24"/>
          <w:szCs w:val="24"/>
          <w:lang w:val="en-US"/>
        </w:rPr>
        <w:t>2</w:t>
      </w:r>
      <w:proofErr w:type="gramEnd"/>
      <w:r w:rsidR="00386180" w:rsidRPr="0064435F">
        <w:rPr>
          <w:rFonts w:ascii="Times New Roman" w:hAnsi="Times New Roman"/>
          <w:sz w:val="24"/>
          <w:szCs w:val="24"/>
          <w:lang w:val="en-US"/>
        </w:rPr>
        <w:t xml:space="preserve"> €.</w:t>
      </w:r>
      <w:r w:rsidR="008672E4" w:rsidRPr="0064435F">
        <w:rPr>
          <w:rFonts w:ascii="Times New Roman" w:hAnsi="Times New Roman"/>
          <w:sz w:val="24"/>
          <w:szCs w:val="24"/>
          <w:lang w:val="en-US"/>
        </w:rPr>
        <w:t xml:space="preserve"> The same hourly wage as for outside cleaning </w:t>
      </w:r>
      <w:proofErr w:type="gramStart"/>
      <w:r w:rsidR="008672E4" w:rsidRPr="0064435F">
        <w:rPr>
          <w:rFonts w:ascii="Times New Roman" w:hAnsi="Times New Roman"/>
          <w:sz w:val="24"/>
          <w:szCs w:val="24"/>
          <w:lang w:val="en-US"/>
        </w:rPr>
        <w:t>is used</w:t>
      </w:r>
      <w:proofErr w:type="gramEnd"/>
      <w:r w:rsidR="008672E4" w:rsidRPr="0064435F">
        <w:rPr>
          <w:rFonts w:ascii="Times New Roman" w:hAnsi="Times New Roman"/>
          <w:sz w:val="24"/>
          <w:szCs w:val="24"/>
          <w:lang w:val="en-US"/>
        </w:rPr>
        <w:t xml:space="preserve"> to compute the workforce costs associated to the inside cleaning. The aTaxis reali</w:t>
      </w:r>
      <w:r w:rsidR="00F75641" w:rsidRPr="0064435F">
        <w:rPr>
          <w:rFonts w:ascii="Times New Roman" w:hAnsi="Times New Roman"/>
          <w:sz w:val="24"/>
          <w:szCs w:val="24"/>
          <w:lang w:val="en-US"/>
        </w:rPr>
        <w:t>z</w:t>
      </w:r>
      <w:r w:rsidR="008672E4" w:rsidRPr="0064435F">
        <w:rPr>
          <w:rFonts w:ascii="Times New Roman" w:hAnsi="Times New Roman"/>
          <w:sz w:val="24"/>
          <w:szCs w:val="24"/>
          <w:lang w:val="en-US"/>
        </w:rPr>
        <w:t xml:space="preserve">e on average less than forty trips per day. Therefore, even the inside cleaning is a seldom event. It happens once every </w:t>
      </w:r>
      <w:r w:rsidR="00F75641" w:rsidRPr="0064435F">
        <w:rPr>
          <w:rFonts w:ascii="Times New Roman" w:hAnsi="Times New Roman"/>
          <w:sz w:val="24"/>
          <w:szCs w:val="24"/>
          <w:lang w:val="en-US"/>
        </w:rPr>
        <w:t xml:space="preserve">twelve days when empty rides </w:t>
      </w:r>
      <w:proofErr w:type="gramStart"/>
      <w:r w:rsidR="00F75641" w:rsidRPr="0064435F">
        <w:rPr>
          <w:rFonts w:ascii="Times New Roman" w:hAnsi="Times New Roman"/>
          <w:sz w:val="24"/>
          <w:szCs w:val="24"/>
          <w:lang w:val="en-US"/>
        </w:rPr>
        <w:t>are forbidden</w:t>
      </w:r>
      <w:proofErr w:type="gramEnd"/>
      <w:r w:rsidR="00F75641" w:rsidRPr="0064435F">
        <w:rPr>
          <w:rFonts w:ascii="Times New Roman" w:hAnsi="Times New Roman"/>
          <w:sz w:val="24"/>
          <w:szCs w:val="24"/>
          <w:lang w:val="en-US"/>
        </w:rPr>
        <w:t xml:space="preserve"> and every three days when they are allowed. Simply put, the whole cleaning costs represent </w:t>
      </w:r>
      <w:r w:rsidR="00135A04" w:rsidRPr="0064435F">
        <w:rPr>
          <w:rFonts w:ascii="Times New Roman" w:hAnsi="Times New Roman"/>
          <w:sz w:val="24"/>
          <w:szCs w:val="24"/>
          <w:lang w:val="en-US"/>
        </w:rPr>
        <w:t>0.017 € / km (no empty ride) and 0.003 € / km (with empty ride).</w:t>
      </w:r>
    </w:p>
    <w:p w14:paraId="0B23AC81" w14:textId="729D799F" w:rsidR="00386180" w:rsidRPr="0064435F" w:rsidRDefault="00386180" w:rsidP="00746FCF">
      <w:pPr>
        <w:spacing w:line="360" w:lineRule="auto"/>
        <w:jc w:val="both"/>
        <w:rPr>
          <w:rFonts w:ascii="Times New Roman" w:hAnsi="Times New Roman"/>
          <w:sz w:val="24"/>
          <w:szCs w:val="24"/>
          <w:lang w:val="en-US"/>
        </w:rPr>
      </w:pPr>
    </w:p>
    <w:p w14:paraId="1E4FC1C6" w14:textId="729FE9AD" w:rsidR="00386180" w:rsidRPr="0064435F" w:rsidRDefault="00386180" w:rsidP="00746FCF">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Finally, the administrative costs linked to the company </w:t>
      </w:r>
      <w:proofErr w:type="gramStart"/>
      <w:r w:rsidRPr="0064435F">
        <w:rPr>
          <w:rFonts w:ascii="Times New Roman" w:hAnsi="Times New Roman"/>
          <w:sz w:val="24"/>
          <w:szCs w:val="24"/>
          <w:lang w:val="en-US"/>
        </w:rPr>
        <w:t>in itself are</w:t>
      </w:r>
      <w:proofErr w:type="gramEnd"/>
      <w:r w:rsidRPr="0064435F">
        <w:rPr>
          <w:rFonts w:ascii="Times New Roman" w:hAnsi="Times New Roman"/>
          <w:sz w:val="24"/>
          <w:szCs w:val="24"/>
          <w:lang w:val="en-US"/>
        </w:rPr>
        <w:t xml:space="preserve"> tackled. In order to determine the number of employees needed, the ratio of employees per car in the fleet of the car sharing company Cambio in Brussels has been used (0.09 employees per car)</w:t>
      </w:r>
      <w:r w:rsidR="00A43E13" w:rsidRPr="0064435F">
        <w:rPr>
          <w:rFonts w:ascii="Times New Roman" w:hAnsi="Times New Roman"/>
          <w:sz w:val="24"/>
          <w:szCs w:val="24"/>
          <w:lang w:val="en-US"/>
        </w:rPr>
        <w:t xml:space="preserve"> </w:t>
      </w:r>
      <w:r w:rsidR="00A43E13" w:rsidRPr="0064435F">
        <w:rPr>
          <w:rFonts w:ascii="Times New Roman" w:hAnsi="Times New Roman"/>
          <w:sz w:val="24"/>
          <w:szCs w:val="24"/>
          <w:lang w:val="en-US"/>
        </w:rPr>
        <w:fldChar w:fldCharType="begin"/>
      </w:r>
      <w:r w:rsidR="00A43E13" w:rsidRPr="0064435F">
        <w:rPr>
          <w:rFonts w:ascii="Times New Roman" w:hAnsi="Times New Roman"/>
          <w:sz w:val="24"/>
          <w:szCs w:val="24"/>
          <w:lang w:val="en-US"/>
        </w:rPr>
        <w:instrText xml:space="preserve"> ADDIN ZOTERO_ITEM CSL_CITATION {"citationID":"A3LoORrY","properties":{"formattedCitation":"(Cambio Brussels, n.d.-a)","plainCitation":"(Cambio Brussels, n.d.-a)","noteIndex":0},"citationItems":[{"id":150,"uris":["http://zotero.org/users/8331578/items/37P99PEW"],"uri":["http://zotero.org/users/8331578/items/37P99PEW"],"itemData":{"id":150,"type":"webpage","abstract":"Cambio autodelen, jouw auto waar en wanneer je wil. Verschillende types wagens (van kleine stadswagens over elektrische modellen tot grote bestelwagens) staan voor jou klaar ... in jouw buurt, maar ook elders in België. Van familiebezoek tot kleine verhuis ... de gepaste auto staat voor je klaar.","language":"nl","title":"Cambio autodelen | Vlaanderen","URL":"https://www.cambio.be/nl-vla","author":[{"family":"Cambio Brussels","given":""}],"accessed":{"date-parts":[["2021",8,10]]}}}],"schema":"https://github.com/citation-style-language/schema/raw/master/csl-citation.json"} </w:instrText>
      </w:r>
      <w:r w:rsidR="00A43E13" w:rsidRPr="0064435F">
        <w:rPr>
          <w:rFonts w:ascii="Times New Roman" w:hAnsi="Times New Roman"/>
          <w:sz w:val="24"/>
          <w:szCs w:val="24"/>
          <w:lang w:val="en-US"/>
        </w:rPr>
        <w:fldChar w:fldCharType="separate"/>
      </w:r>
      <w:r w:rsidR="00A43E13" w:rsidRPr="0064435F">
        <w:rPr>
          <w:rFonts w:ascii="Times New Roman" w:hAnsi="Times New Roman"/>
          <w:sz w:val="24"/>
          <w:lang w:val="en-US"/>
        </w:rPr>
        <w:t>(Cambio Brussels, n.d.-a)</w:t>
      </w:r>
      <w:r w:rsidR="00A43E13" w:rsidRPr="0064435F">
        <w:rPr>
          <w:rFonts w:ascii="Times New Roman" w:hAnsi="Times New Roman"/>
          <w:sz w:val="24"/>
          <w:szCs w:val="24"/>
          <w:lang w:val="en-US"/>
        </w:rPr>
        <w:fldChar w:fldCharType="end"/>
      </w:r>
      <w:r w:rsidR="00A43E13" w:rsidRPr="0064435F">
        <w:rPr>
          <w:rFonts w:ascii="Times New Roman" w:hAnsi="Times New Roman"/>
          <w:sz w:val="24"/>
          <w:szCs w:val="24"/>
          <w:lang w:val="en-US"/>
        </w:rPr>
        <w:t xml:space="preserve">, </w:t>
      </w:r>
      <w:r w:rsidR="00A43E13" w:rsidRPr="0064435F">
        <w:rPr>
          <w:rFonts w:ascii="Times New Roman" w:hAnsi="Times New Roman"/>
          <w:sz w:val="24"/>
          <w:szCs w:val="24"/>
          <w:lang w:val="en-US"/>
        </w:rPr>
        <w:fldChar w:fldCharType="begin"/>
      </w:r>
      <w:r w:rsidR="00A43E13" w:rsidRPr="0064435F">
        <w:rPr>
          <w:rFonts w:ascii="Times New Roman" w:hAnsi="Times New Roman"/>
          <w:sz w:val="24"/>
          <w:szCs w:val="24"/>
          <w:lang w:val="en-US"/>
        </w:rPr>
        <w:instrText xml:space="preserve"> ADDIN ZOTERO_ITEM CSL_CITATION {"citationID":"2OpNFUGO","properties":{"formattedCitation":"(Cambio Brussels, n.d.-b)","plainCitation":"(Cambio Brussels, n.d.-b)","noteIndex":0},"citationItems":[{"id":604,"uris":["http://zotero.org/users/8331578/items/X2G5RDAH"],"uri":["http://zotero.org/users/8331578/items/X2G5RDAH"],"itemData":{"id":604,"type":"webpage","genre":"LinkedIn","language":"English (US)","title":"Cambio Brussels: About | LinkedIn","URL":"https://www.linkedin.com/company/cambio-brussels/about/","author":[{"family":"Cambio Brussels","given":""}],"accessed":{"date-parts":[["2021",8,14]]}}}],"schema":"https://github.com/citation-style-language/schema/raw/master/csl-citation.json"} </w:instrText>
      </w:r>
      <w:r w:rsidR="00A43E13" w:rsidRPr="0064435F">
        <w:rPr>
          <w:rFonts w:ascii="Times New Roman" w:hAnsi="Times New Roman"/>
          <w:sz w:val="24"/>
          <w:szCs w:val="24"/>
          <w:lang w:val="en-US"/>
        </w:rPr>
        <w:fldChar w:fldCharType="separate"/>
      </w:r>
      <w:r w:rsidR="00A43E13" w:rsidRPr="0064435F">
        <w:rPr>
          <w:rFonts w:ascii="Times New Roman" w:hAnsi="Times New Roman"/>
          <w:sz w:val="24"/>
          <w:lang w:val="en-US"/>
        </w:rPr>
        <w:t>(Cambio Brussels, n.d.-b)</w:t>
      </w:r>
      <w:r w:rsidR="00A43E13" w:rsidRPr="0064435F">
        <w:rPr>
          <w:rFonts w:ascii="Times New Roman" w:hAnsi="Times New Roman"/>
          <w:sz w:val="24"/>
          <w:szCs w:val="24"/>
          <w:lang w:val="en-US"/>
        </w:rPr>
        <w:fldChar w:fldCharType="end"/>
      </w:r>
      <w:r w:rsidRPr="0064435F">
        <w:rPr>
          <w:rFonts w:ascii="Times New Roman" w:hAnsi="Times New Roman"/>
          <w:sz w:val="24"/>
          <w:szCs w:val="24"/>
          <w:lang w:val="en-US"/>
        </w:rPr>
        <w:t>. Keeping the same gross average wage</w:t>
      </w:r>
      <w:r w:rsidR="00135A04" w:rsidRPr="0064435F">
        <w:rPr>
          <w:rFonts w:ascii="Times New Roman" w:hAnsi="Times New Roman"/>
          <w:sz w:val="24"/>
          <w:szCs w:val="24"/>
          <w:lang w:val="en-US"/>
        </w:rPr>
        <w:t xml:space="preserve"> in Brussels as for the cleaning costs </w:t>
      </w:r>
      <w:r w:rsidR="00660368" w:rsidRPr="0064435F">
        <w:rPr>
          <w:rFonts w:ascii="Times New Roman" w:hAnsi="Times New Roman"/>
          <w:sz w:val="24"/>
          <w:szCs w:val="24"/>
          <w:lang w:val="en-US"/>
        </w:rPr>
        <w:fldChar w:fldCharType="begin"/>
      </w:r>
      <w:r w:rsidR="00660368" w:rsidRPr="0064435F">
        <w:rPr>
          <w:rFonts w:ascii="Times New Roman" w:hAnsi="Times New Roman"/>
          <w:sz w:val="24"/>
          <w:szCs w:val="24"/>
          <w:lang w:val="en-US"/>
        </w:rPr>
        <w:instrText xml:space="preserve"> ADDIN ZOTERO_ITEM CSL_CITATION {"citationID":"jtRNbQWW","properties":{"formattedCitation":"(Service Public F\\uc0\\u233{}d\\uc0\\u233{}ral Belge, 2019c)","plainCitation":"(Service Public Fédéral Belge, 2019c)","noteIndex":0},"citationItems":[{"id":65,"uris":["http://zotero.org/users/8331578/items/S87QQCEQ"],"uri":["http://zotero.org/users/8331578/items/S87QQCEQ"],"itemData":{"id":65,"type":"webpage","title":"Salaires mensuels bruts moyens | Statbel","URL":"https://statbel.fgov.be/fr/themes/emploi-formation/salaires-et-cout-de-la-main-doeuvre/salaires-mensuels-bruts-moyens","author":[{"family":"Service Public Fédéral Belge","given":""}],"accessed":{"date-parts":[["2021",8,10]]},"issued":{"date-parts":[["2019"]]}}}],"schema":"https://github.com/citation-style-language/schema/raw/master/csl-citation.json"} </w:instrText>
      </w:r>
      <w:r w:rsidR="00660368" w:rsidRPr="0064435F">
        <w:rPr>
          <w:rFonts w:ascii="Times New Roman" w:hAnsi="Times New Roman"/>
          <w:sz w:val="24"/>
          <w:szCs w:val="24"/>
          <w:lang w:val="en-US"/>
        </w:rPr>
        <w:fldChar w:fldCharType="separate"/>
      </w:r>
      <w:r w:rsidR="00660368" w:rsidRPr="0064435F">
        <w:rPr>
          <w:rFonts w:ascii="Times New Roman" w:hAnsi="Times New Roman"/>
          <w:sz w:val="24"/>
          <w:szCs w:val="24"/>
          <w:lang w:val="en-US"/>
        </w:rPr>
        <w:t>(Service Public Fédéral Belge, 2019c)</w:t>
      </w:r>
      <w:r w:rsidR="00660368"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adding </w:t>
      </w:r>
      <w:r w:rsidR="00547ADE" w:rsidRPr="0064435F">
        <w:rPr>
          <w:rFonts w:ascii="Times New Roman" w:hAnsi="Times New Roman"/>
          <w:sz w:val="24"/>
          <w:szCs w:val="24"/>
          <w:lang w:val="en-US"/>
        </w:rPr>
        <w:t>laptop</w:t>
      </w:r>
      <w:r w:rsidR="00135A04" w:rsidRPr="0064435F">
        <w:rPr>
          <w:rFonts w:ascii="Times New Roman" w:hAnsi="Times New Roman"/>
          <w:sz w:val="24"/>
          <w:szCs w:val="24"/>
          <w:lang w:val="en-US"/>
        </w:rPr>
        <w:t>s</w:t>
      </w:r>
      <w:r w:rsidR="00547ADE" w:rsidRPr="0064435F">
        <w:rPr>
          <w:rFonts w:ascii="Times New Roman" w:hAnsi="Times New Roman"/>
          <w:sz w:val="24"/>
          <w:szCs w:val="24"/>
          <w:lang w:val="en-US"/>
        </w:rPr>
        <w:t>, phone</w:t>
      </w:r>
      <w:r w:rsidR="00135A04" w:rsidRPr="0064435F">
        <w:rPr>
          <w:rFonts w:ascii="Times New Roman" w:hAnsi="Times New Roman"/>
          <w:sz w:val="24"/>
          <w:szCs w:val="24"/>
          <w:lang w:val="en-US"/>
        </w:rPr>
        <w:t>s</w:t>
      </w:r>
      <w:r w:rsidR="00547ADE" w:rsidRPr="0064435F">
        <w:rPr>
          <w:rFonts w:ascii="Times New Roman" w:hAnsi="Times New Roman"/>
          <w:sz w:val="24"/>
          <w:szCs w:val="24"/>
          <w:lang w:val="en-US"/>
        </w:rPr>
        <w:t xml:space="preserve"> (</w:t>
      </w:r>
      <w:r w:rsidR="00135A04" w:rsidRPr="0064435F">
        <w:rPr>
          <w:rFonts w:ascii="Times New Roman" w:hAnsi="Times New Roman"/>
          <w:sz w:val="24"/>
          <w:szCs w:val="24"/>
          <w:lang w:val="en-US"/>
        </w:rPr>
        <w:t xml:space="preserve">with a </w:t>
      </w:r>
      <w:r w:rsidR="00547ADE" w:rsidRPr="0064435F">
        <w:rPr>
          <w:rFonts w:ascii="Times New Roman" w:hAnsi="Times New Roman"/>
          <w:sz w:val="24"/>
          <w:szCs w:val="24"/>
          <w:lang w:val="en-US"/>
        </w:rPr>
        <w:t xml:space="preserve">lifespan of 3 years) and </w:t>
      </w:r>
      <w:r w:rsidR="00135A04" w:rsidRPr="0064435F">
        <w:rPr>
          <w:rFonts w:ascii="Times New Roman" w:hAnsi="Times New Roman"/>
          <w:sz w:val="24"/>
          <w:szCs w:val="24"/>
          <w:lang w:val="en-US"/>
        </w:rPr>
        <w:t xml:space="preserve">phone </w:t>
      </w:r>
      <w:r w:rsidR="00547ADE" w:rsidRPr="0064435F">
        <w:rPr>
          <w:rFonts w:ascii="Times New Roman" w:hAnsi="Times New Roman"/>
          <w:sz w:val="24"/>
          <w:szCs w:val="24"/>
          <w:lang w:val="en-US"/>
        </w:rPr>
        <w:t xml:space="preserve">abonnement costs, this represents </w:t>
      </w:r>
      <w:r w:rsidR="00135A04" w:rsidRPr="0064435F">
        <w:rPr>
          <w:rFonts w:ascii="Times New Roman" w:hAnsi="Times New Roman"/>
          <w:sz w:val="24"/>
          <w:szCs w:val="24"/>
          <w:lang w:val="en-US"/>
        </w:rPr>
        <w:t>1,300 €</w:t>
      </w:r>
      <w:r w:rsidR="00547ADE" w:rsidRPr="0064435F">
        <w:rPr>
          <w:rFonts w:ascii="Times New Roman" w:hAnsi="Times New Roman"/>
          <w:sz w:val="24"/>
          <w:szCs w:val="24"/>
          <w:lang w:val="en-US"/>
        </w:rPr>
        <w:t xml:space="preserve"> per year </w:t>
      </w:r>
      <w:r w:rsidR="00135A04" w:rsidRPr="0064435F">
        <w:rPr>
          <w:rFonts w:ascii="Times New Roman" w:hAnsi="Times New Roman"/>
          <w:sz w:val="24"/>
          <w:szCs w:val="24"/>
          <w:lang w:val="en-US"/>
        </w:rPr>
        <w:t xml:space="preserve">per </w:t>
      </w:r>
      <w:r w:rsidR="00547ADE" w:rsidRPr="0064435F">
        <w:rPr>
          <w:rFonts w:ascii="Times New Roman" w:hAnsi="Times New Roman"/>
          <w:sz w:val="24"/>
          <w:szCs w:val="24"/>
          <w:lang w:val="en-US"/>
        </w:rPr>
        <w:t xml:space="preserve">employee. Even if there is more and more homeworking, an office is needed and costs </w:t>
      </w:r>
      <w:r w:rsidR="00135A04" w:rsidRPr="0064435F">
        <w:rPr>
          <w:rFonts w:ascii="Times New Roman" w:hAnsi="Times New Roman"/>
          <w:sz w:val="24"/>
          <w:szCs w:val="24"/>
          <w:lang w:val="en-US"/>
        </w:rPr>
        <w:t>175</w:t>
      </w:r>
      <w:r w:rsidR="00547ADE" w:rsidRPr="0064435F">
        <w:rPr>
          <w:rFonts w:ascii="Times New Roman" w:hAnsi="Times New Roman"/>
          <w:sz w:val="24"/>
          <w:szCs w:val="24"/>
          <w:lang w:val="en-US"/>
        </w:rPr>
        <w:t xml:space="preserve"> € </w:t>
      </w:r>
      <w:r w:rsidR="00501E95" w:rsidRPr="0064435F">
        <w:rPr>
          <w:rFonts w:ascii="Times New Roman" w:hAnsi="Times New Roman"/>
          <w:sz w:val="24"/>
          <w:szCs w:val="24"/>
          <w:lang w:val="en-US"/>
        </w:rPr>
        <w:t>per year per square meter</w:t>
      </w:r>
      <w:r w:rsidR="00135A04" w:rsidRPr="0064435F">
        <w:rPr>
          <w:rFonts w:ascii="Times New Roman" w:hAnsi="Times New Roman"/>
          <w:sz w:val="24"/>
          <w:szCs w:val="24"/>
          <w:lang w:val="en-US"/>
        </w:rPr>
        <w:t xml:space="preserve"> </w:t>
      </w:r>
      <w:r w:rsidR="00660368" w:rsidRPr="0064435F">
        <w:rPr>
          <w:rFonts w:ascii="Times New Roman" w:hAnsi="Times New Roman"/>
          <w:sz w:val="24"/>
          <w:szCs w:val="24"/>
          <w:lang w:val="en-US"/>
        </w:rPr>
        <w:fldChar w:fldCharType="begin"/>
      </w:r>
      <w:r w:rsidR="00660368" w:rsidRPr="0064435F">
        <w:rPr>
          <w:rFonts w:ascii="Times New Roman" w:hAnsi="Times New Roman"/>
          <w:sz w:val="24"/>
          <w:szCs w:val="24"/>
          <w:lang w:val="en-US"/>
        </w:rPr>
        <w:instrText xml:space="preserve"> ADDIN ZOTERO_ITEM CSL_CITATION {"citationID":"UzDXoDb5","properties":{"formattedCitation":"(RG Invest, n.d.)","plainCitation":"(RG Invest, n.d.)","noteIndex":0},"citationItems":[{"id":671,"uris":["http://zotero.org/users/8331578/items/49GBAQNC"],"uri":["http://zotero.org/users/8331578/items/49GBAQNC"],"itemData":{"id":671,"type":"webpage","title":"L'évolution des prix des bureaux à Bruxelles. RG INVEST vous conseil en immobilier","URL":"http://www.rginvest.be/page/evolution-prix-bureaux-bruxelles-fr_185.htm","author":[{"family":"RG Invest","given":""}],"accessed":{"date-parts":[["2021",8,16]]}}}],"schema":"https://github.com/citation-style-language/schema/raw/master/csl-citation.json"} </w:instrText>
      </w:r>
      <w:r w:rsidR="00660368" w:rsidRPr="0064435F">
        <w:rPr>
          <w:rFonts w:ascii="Times New Roman" w:hAnsi="Times New Roman"/>
          <w:sz w:val="24"/>
          <w:szCs w:val="24"/>
          <w:lang w:val="en-US"/>
        </w:rPr>
        <w:fldChar w:fldCharType="separate"/>
      </w:r>
      <w:r w:rsidR="00660368" w:rsidRPr="0064435F">
        <w:rPr>
          <w:rFonts w:ascii="Times New Roman" w:hAnsi="Times New Roman"/>
          <w:sz w:val="24"/>
          <w:lang w:val="en-US"/>
        </w:rPr>
        <w:t>(RG Invest, n.d.)</w:t>
      </w:r>
      <w:r w:rsidR="00660368" w:rsidRPr="0064435F">
        <w:rPr>
          <w:rFonts w:ascii="Times New Roman" w:hAnsi="Times New Roman"/>
          <w:sz w:val="24"/>
          <w:szCs w:val="24"/>
          <w:lang w:val="en-US"/>
        </w:rPr>
        <w:fldChar w:fldCharType="end"/>
      </w:r>
      <w:r w:rsidR="00547ADE" w:rsidRPr="0064435F">
        <w:rPr>
          <w:rFonts w:ascii="Times New Roman" w:hAnsi="Times New Roman"/>
          <w:sz w:val="24"/>
          <w:szCs w:val="24"/>
          <w:lang w:val="en-US"/>
        </w:rPr>
        <w:t xml:space="preserve">. </w:t>
      </w:r>
      <w:r w:rsidR="00135A04" w:rsidRPr="0064435F">
        <w:rPr>
          <w:rFonts w:ascii="Times New Roman" w:hAnsi="Times New Roman"/>
          <w:sz w:val="24"/>
          <w:szCs w:val="24"/>
          <w:lang w:val="en-US"/>
        </w:rPr>
        <w:t>According to</w:t>
      </w:r>
      <w:r w:rsidR="00814070" w:rsidRPr="0064435F">
        <w:rPr>
          <w:rFonts w:ascii="Times New Roman" w:hAnsi="Times New Roman"/>
          <w:sz w:val="24"/>
          <w:szCs w:val="24"/>
          <w:lang w:val="en-US"/>
        </w:rPr>
        <w:t xml:space="preserve"> </w:t>
      </w:r>
      <w:r w:rsidR="00814070" w:rsidRPr="0064435F">
        <w:rPr>
          <w:rFonts w:ascii="Times New Roman" w:hAnsi="Times New Roman"/>
          <w:sz w:val="24"/>
          <w:szCs w:val="24"/>
          <w:lang w:val="en-US"/>
        </w:rPr>
        <w:fldChar w:fldCharType="begin"/>
      </w:r>
      <w:r w:rsidR="00814070" w:rsidRPr="0064435F">
        <w:rPr>
          <w:rFonts w:ascii="Times New Roman" w:hAnsi="Times New Roman"/>
          <w:sz w:val="24"/>
          <w:szCs w:val="24"/>
          <w:lang w:val="en-US"/>
        </w:rPr>
        <w:instrText xml:space="preserve"> ADDIN ZOTERO_ITEM CSL_CITATION {"citationID":"W0E01cbd","properties":{"formattedCitation":"(Direction de l\\uc0\\u8217{}information l\\uc0\\u233{}gale et administrative (Premier ministre), 2020)","plainCitation":"(Direction de l’information légale et administrative (Premier ministre), 2020)","noteIndex":0},"citationItems":[{"id":673,"uris":["http://zotero.org/users/8331578/items/I4B4XP8X"],"uri":["http://zotero.org/users/8331578/items/I4B4XP8X"],"itemData":{"id":673,"type":"webpage","abstract":"Le code du travail ne fixe aucune surface minimale, mais impose des exigences de sécurité et d'hygiène.","language":"Fr","title":"Existe-t-il une surface minimale pour un poste de travail ?","URL":"https://www.service-public.fr/professionnels-entreprises/vosdroits/F24505","author":[{"family":"Direction de l'information légale et administrative (Premier ministre)","given":""}],"accessed":{"date-parts":[["2021",8,16]]},"issued":{"date-parts":[["2020",8,19]]}}}],"schema":"https://github.com/citation-style-language/schema/raw/master/csl-citation.json"} </w:instrText>
      </w:r>
      <w:r w:rsidR="00814070" w:rsidRPr="0064435F">
        <w:rPr>
          <w:rFonts w:ascii="Times New Roman" w:hAnsi="Times New Roman"/>
          <w:sz w:val="24"/>
          <w:szCs w:val="24"/>
          <w:lang w:val="en-US"/>
        </w:rPr>
        <w:fldChar w:fldCharType="separate"/>
      </w:r>
      <w:r w:rsidR="00814070" w:rsidRPr="0064435F">
        <w:rPr>
          <w:rFonts w:ascii="Times New Roman" w:hAnsi="Times New Roman"/>
          <w:sz w:val="24"/>
          <w:szCs w:val="24"/>
          <w:lang w:val="en-US"/>
        </w:rPr>
        <w:t>"Direction de l’information légale et administrative (Premier ministre)" (2020)</w:t>
      </w:r>
      <w:r w:rsidR="00814070" w:rsidRPr="0064435F">
        <w:rPr>
          <w:rFonts w:ascii="Times New Roman" w:hAnsi="Times New Roman"/>
          <w:sz w:val="24"/>
          <w:szCs w:val="24"/>
          <w:lang w:val="en-US"/>
        </w:rPr>
        <w:fldChar w:fldCharType="end"/>
      </w:r>
      <w:r w:rsidR="00135A04" w:rsidRPr="0064435F">
        <w:rPr>
          <w:rFonts w:ascii="Times New Roman" w:hAnsi="Times New Roman"/>
          <w:sz w:val="24"/>
          <w:szCs w:val="24"/>
          <w:lang w:val="en-US"/>
        </w:rPr>
        <w:t xml:space="preserve">, a space of 10 m² per employee is needed. This leads to office’s costs of </w:t>
      </w:r>
      <w:r w:rsidR="00501E95" w:rsidRPr="0064435F">
        <w:rPr>
          <w:rFonts w:ascii="Times New Roman" w:hAnsi="Times New Roman"/>
          <w:sz w:val="24"/>
          <w:szCs w:val="24"/>
          <w:lang w:val="en-US"/>
        </w:rPr>
        <w:t xml:space="preserve">58,076,010 € / year </w:t>
      </w:r>
      <w:r w:rsidR="00135A04" w:rsidRPr="0064435F">
        <w:rPr>
          <w:rFonts w:ascii="Times New Roman" w:hAnsi="Times New Roman"/>
          <w:sz w:val="24"/>
          <w:szCs w:val="24"/>
          <w:lang w:val="en-US"/>
        </w:rPr>
        <w:t xml:space="preserve">(no empty ride) and </w:t>
      </w:r>
      <w:r w:rsidR="00501E95" w:rsidRPr="0064435F">
        <w:rPr>
          <w:rFonts w:ascii="Times New Roman" w:hAnsi="Times New Roman"/>
          <w:sz w:val="24"/>
          <w:szCs w:val="24"/>
          <w:lang w:val="en-US"/>
        </w:rPr>
        <w:t xml:space="preserve">15,029,097 € / year </w:t>
      </w:r>
      <w:r w:rsidR="00135A04" w:rsidRPr="0064435F">
        <w:rPr>
          <w:rFonts w:ascii="Times New Roman" w:hAnsi="Times New Roman"/>
          <w:sz w:val="24"/>
          <w:szCs w:val="24"/>
          <w:lang w:val="en-US"/>
        </w:rPr>
        <w:t xml:space="preserve">(with empty rides). </w:t>
      </w:r>
      <w:r w:rsidR="00547ADE" w:rsidRPr="0064435F">
        <w:rPr>
          <w:rFonts w:ascii="Times New Roman" w:hAnsi="Times New Roman"/>
          <w:sz w:val="24"/>
          <w:szCs w:val="24"/>
          <w:lang w:val="en-US"/>
        </w:rPr>
        <w:t xml:space="preserve">The total administrative costs thus reach </w:t>
      </w:r>
      <w:r w:rsidR="00501E95" w:rsidRPr="0064435F">
        <w:rPr>
          <w:rFonts w:ascii="Times New Roman" w:hAnsi="Times New Roman"/>
          <w:sz w:val="24"/>
          <w:szCs w:val="24"/>
          <w:lang w:val="en-US"/>
        </w:rPr>
        <w:t>0.410</w:t>
      </w:r>
      <w:r w:rsidR="00547ADE" w:rsidRPr="0064435F">
        <w:rPr>
          <w:rFonts w:ascii="Times New Roman" w:hAnsi="Times New Roman"/>
          <w:sz w:val="24"/>
          <w:szCs w:val="24"/>
          <w:lang w:val="en-US"/>
        </w:rPr>
        <w:t xml:space="preserve"> € / km</w:t>
      </w:r>
      <w:r w:rsidR="00501E95" w:rsidRPr="0064435F">
        <w:rPr>
          <w:rFonts w:ascii="Times New Roman" w:hAnsi="Times New Roman"/>
          <w:sz w:val="24"/>
          <w:szCs w:val="24"/>
          <w:lang w:val="en-US"/>
        </w:rPr>
        <w:t xml:space="preserve"> (no empty rides) and 0.076 € / km (with empty rides)</w:t>
      </w:r>
      <w:r w:rsidR="00547ADE" w:rsidRPr="0064435F">
        <w:rPr>
          <w:rFonts w:ascii="Times New Roman" w:hAnsi="Times New Roman"/>
          <w:sz w:val="24"/>
          <w:szCs w:val="24"/>
          <w:lang w:val="en-US"/>
        </w:rPr>
        <w:t>.</w:t>
      </w:r>
    </w:p>
    <w:p w14:paraId="3C6F739E" w14:textId="1AB346BF" w:rsidR="00737608" w:rsidRPr="0064435F" w:rsidRDefault="00737608" w:rsidP="00746FCF">
      <w:pPr>
        <w:spacing w:line="360" w:lineRule="auto"/>
        <w:jc w:val="both"/>
        <w:rPr>
          <w:rFonts w:ascii="Times New Roman" w:hAnsi="Times New Roman"/>
          <w:sz w:val="24"/>
          <w:szCs w:val="24"/>
          <w:lang w:val="en-US"/>
        </w:rPr>
      </w:pPr>
    </w:p>
    <w:p w14:paraId="43CC536D" w14:textId="34F65609" w:rsidR="004971EC" w:rsidRPr="0064435F" w:rsidRDefault="00737608" w:rsidP="00DF5066">
      <w:pPr>
        <w:spacing w:line="360" w:lineRule="auto"/>
        <w:jc w:val="both"/>
        <w:rPr>
          <w:rFonts w:ascii="Times New Roman" w:hAnsi="Times New Roman"/>
          <w:color w:val="365F91"/>
          <w:sz w:val="26"/>
          <w:szCs w:val="26"/>
          <w:lang w:val="en-US" w:eastAsia="en-US"/>
        </w:rPr>
      </w:pPr>
      <w:r w:rsidRPr="0064435F">
        <w:rPr>
          <w:rFonts w:ascii="Times New Roman" w:hAnsi="Times New Roman"/>
          <w:sz w:val="24"/>
          <w:szCs w:val="24"/>
          <w:lang w:val="en-US"/>
        </w:rPr>
        <w:t xml:space="preserve">In summary, all costs considered, an aTaxi in Brussels costs in average </w:t>
      </w:r>
      <w:r w:rsidR="00501E95" w:rsidRPr="0064435F">
        <w:rPr>
          <w:rFonts w:ascii="Times New Roman" w:hAnsi="Times New Roman"/>
          <w:sz w:val="24"/>
          <w:szCs w:val="24"/>
          <w:lang w:val="en-US"/>
        </w:rPr>
        <w:t>1.262 €</w:t>
      </w:r>
      <w:r w:rsidRPr="0064435F">
        <w:rPr>
          <w:rFonts w:ascii="Times New Roman" w:hAnsi="Times New Roman"/>
          <w:sz w:val="24"/>
          <w:szCs w:val="24"/>
          <w:lang w:val="en-US"/>
        </w:rPr>
        <w:t xml:space="preserve"> / km </w:t>
      </w:r>
      <w:r w:rsidR="00501E95" w:rsidRPr="0064435F">
        <w:rPr>
          <w:rFonts w:ascii="Times New Roman" w:hAnsi="Times New Roman"/>
          <w:sz w:val="24"/>
          <w:szCs w:val="24"/>
          <w:lang w:val="en-US"/>
        </w:rPr>
        <w:t>in the scenario forbidding empty rides and 0.339 € in the scenario allowing them.</w:t>
      </w:r>
      <w:r w:rsidR="00B143E0" w:rsidRPr="0064435F">
        <w:rPr>
          <w:rFonts w:ascii="Times New Roman" w:hAnsi="Times New Roman"/>
          <w:sz w:val="24"/>
          <w:szCs w:val="24"/>
          <w:lang w:val="en-US"/>
        </w:rPr>
        <w:t xml:space="preserve"> It is higher than the costs found by </w:t>
      </w:r>
      <w:r w:rsidR="00814070" w:rsidRPr="0064435F">
        <w:rPr>
          <w:rFonts w:ascii="Times New Roman" w:hAnsi="Times New Roman"/>
          <w:sz w:val="24"/>
          <w:szCs w:val="24"/>
          <w:lang w:val="en-US"/>
        </w:rPr>
        <w:fldChar w:fldCharType="begin"/>
      </w:r>
      <w:r w:rsidR="00814070" w:rsidRPr="0064435F">
        <w:rPr>
          <w:rFonts w:ascii="Times New Roman" w:hAnsi="Times New Roman"/>
          <w:sz w:val="24"/>
          <w:szCs w:val="24"/>
          <w:lang w:val="en-US"/>
        </w:rPr>
        <w:instrText xml:space="preserve"> ADDIN ZOTERO_ITEM CSL_CITATION {"citationID":"EiHpmocV","properties":{"formattedCitation":"(Chen et al., 2016)","plainCitation":"(Chen et al., 2016)","noteIndex":0},"citationItems":[{"id":75,"uris":["http://zotero.org/users/8331578/items/B7LD37SD"],"uri":["http://zotero.org/users/8331578/items/B7LD37SD"],"itemData":{"id":75,"type":"article-journal","abstract":"There are natural synergies between shared autonomous vehicle (AV) fleets and electric vehicle (EV) technology, since fleets of AVs resolve the practical limitations of today’s non-autonomous EVs, including traveler range anxiety, access to charging infrastructure, and charging time management. Fleet-managed AVs relieve such concerns, managing range and charging activities based on real-time trip demand and established charging-station locations, as demonstrated in this paper. This work explores the management of a fleet of shared autonomous electric vehicles (SAEVs) in a regional, discrete-time, agent-based model. The simulation examines the operation of SAEVs under various vehicle range and charging infrastructure scenarios in a gridded city modeled roughly after the densities of Austin, Texas.","container-title":"Transportation Research Part A: Policy and Practice","issue":"C","language":"en","note":"publisher: Elsevier","page":"243-254","source":"ideas.repec.org","title":"Operations of a shared, autonomous, electric vehicle fleet: Implications of vehicle &amp; charging infrastructure decisions","title-short":"Operations of a shared, autonomous, electric vehicle fleet","volume":"94","author":[{"family":"Chen","given":"T. Donna"},{"family":"Kockelman","given":"Kara M."},{"family":"Hanna","given":"Josiah P."}],"issued":{"date-parts":[["2016"]]}}}],"schema":"https://github.com/citation-style-language/schema/raw/master/csl-citation.json"} </w:instrText>
      </w:r>
      <w:r w:rsidR="00814070" w:rsidRPr="0064435F">
        <w:rPr>
          <w:rFonts w:ascii="Times New Roman" w:hAnsi="Times New Roman"/>
          <w:sz w:val="24"/>
          <w:szCs w:val="24"/>
          <w:lang w:val="en-US"/>
        </w:rPr>
        <w:fldChar w:fldCharType="separate"/>
      </w:r>
      <w:r w:rsidR="00814070" w:rsidRPr="0064435F">
        <w:rPr>
          <w:rFonts w:ascii="Times New Roman" w:hAnsi="Times New Roman"/>
          <w:sz w:val="24"/>
          <w:lang w:val="en-US"/>
        </w:rPr>
        <w:t>Chen et al. (2016)</w:t>
      </w:r>
      <w:r w:rsidR="00814070" w:rsidRPr="0064435F">
        <w:rPr>
          <w:rFonts w:ascii="Times New Roman" w:hAnsi="Times New Roman"/>
          <w:sz w:val="24"/>
          <w:szCs w:val="24"/>
          <w:lang w:val="en-US"/>
        </w:rPr>
        <w:fldChar w:fldCharType="end"/>
      </w:r>
      <w:r w:rsidR="00B143E0" w:rsidRPr="0064435F">
        <w:rPr>
          <w:rFonts w:ascii="Times New Roman" w:hAnsi="Times New Roman"/>
          <w:sz w:val="24"/>
          <w:szCs w:val="24"/>
          <w:lang w:val="en-US"/>
        </w:rPr>
        <w:t xml:space="preserve"> (0.218 € /km). It is normal since new costs have been added compared to Chen et al.’s analysis. However, even while </w:t>
      </w:r>
      <w:r w:rsidR="00AD4654" w:rsidRPr="0064435F">
        <w:rPr>
          <w:rFonts w:ascii="Times New Roman" w:hAnsi="Times New Roman"/>
          <w:sz w:val="24"/>
          <w:szCs w:val="24"/>
          <w:lang w:val="en-US"/>
        </w:rPr>
        <w:t>subtracting</w:t>
      </w:r>
      <w:r w:rsidR="00B143E0" w:rsidRPr="0064435F">
        <w:rPr>
          <w:rFonts w:ascii="Times New Roman" w:hAnsi="Times New Roman"/>
          <w:sz w:val="24"/>
          <w:szCs w:val="24"/>
          <w:lang w:val="en-US"/>
        </w:rPr>
        <w:t xml:space="preserve"> those new costs, the costs remain higher. It is due to higher costs of insurance</w:t>
      </w:r>
      <w:r w:rsidR="00D11BAE" w:rsidRPr="0064435F">
        <w:rPr>
          <w:rFonts w:ascii="Times New Roman" w:hAnsi="Times New Roman"/>
          <w:sz w:val="24"/>
          <w:szCs w:val="24"/>
          <w:lang w:val="en-US"/>
        </w:rPr>
        <w:t xml:space="preserve">. As stated by </w:t>
      </w:r>
      <w:r w:rsidR="00AD4654" w:rsidRPr="0064435F">
        <w:rPr>
          <w:rFonts w:ascii="Times New Roman" w:hAnsi="Times New Roman"/>
          <w:sz w:val="24"/>
          <w:szCs w:val="24"/>
          <w:lang w:val="en-US"/>
        </w:rPr>
        <w:fldChar w:fldCharType="begin"/>
      </w:r>
      <w:r w:rsidR="00891810" w:rsidRPr="0064435F">
        <w:rPr>
          <w:rFonts w:ascii="Times New Roman" w:hAnsi="Times New Roman"/>
          <w:sz w:val="24"/>
          <w:szCs w:val="24"/>
          <w:lang w:val="en-US"/>
        </w:rPr>
        <w:instrText xml:space="preserve"> ADDIN ZOTERO_ITEM CSL_CITATION {"citationID":"zy1QWtTP","properties":{"formattedCitation":"(Loeb &amp; Kockelman, 2019)","plainCitation":"(Loeb &amp; Kockelman, 2019)","dontUpdate":true,"noteIndex":0},"citationItems":[{"id":640,"uris":["http://zotero.org/users/8331578/items/MHBTXGYV"],"uri":["http://zotero.org/users/8331578/items/MHBTXGYV"],"itemData":{"id":640,"type":"article-newspaper","container-title":"Transportation Research Part A","edition":"121","page":"374-385","title":"Fleet performance and cost evaluation of a shared autonomous electric vehicle fleet: a case study for Austin, Texas","author":[{"family":"Loeb","given":"Benjamin"},{"family":"Kockelman","given":"Kara"}],"issued":{"date-parts":[["2019"]]}}}],"schema":"https://github.com/citation-style-language/schema/raw/master/csl-citation.json"} </w:instrText>
      </w:r>
      <w:r w:rsidR="00AD4654" w:rsidRPr="0064435F">
        <w:rPr>
          <w:rFonts w:ascii="Times New Roman" w:hAnsi="Times New Roman"/>
          <w:sz w:val="24"/>
          <w:szCs w:val="24"/>
          <w:lang w:val="en-US"/>
        </w:rPr>
        <w:fldChar w:fldCharType="separate"/>
      </w:r>
      <w:r w:rsidR="00AD4654" w:rsidRPr="0064435F">
        <w:rPr>
          <w:rFonts w:ascii="Times New Roman" w:hAnsi="Times New Roman"/>
          <w:sz w:val="24"/>
          <w:lang w:val="en-US"/>
        </w:rPr>
        <w:t>Loeb &amp; Kockelman (2019)</w:t>
      </w:r>
      <w:r w:rsidR="00AD4654" w:rsidRPr="0064435F">
        <w:rPr>
          <w:rFonts w:ascii="Times New Roman" w:hAnsi="Times New Roman"/>
          <w:sz w:val="24"/>
          <w:szCs w:val="24"/>
          <w:lang w:val="en-US"/>
        </w:rPr>
        <w:fldChar w:fldCharType="end"/>
      </w:r>
      <w:r w:rsidR="00AD4654" w:rsidRPr="0064435F">
        <w:rPr>
          <w:rFonts w:ascii="Times New Roman" w:hAnsi="Times New Roman"/>
          <w:sz w:val="24"/>
          <w:szCs w:val="24"/>
          <w:lang w:val="en-US"/>
        </w:rPr>
        <w:t>, the insurance costs remain highly uncertain explaining this difference.</w:t>
      </w:r>
    </w:p>
    <w:p w14:paraId="651ABF7A" w14:textId="542E9EE4" w:rsidR="00746FCF" w:rsidRPr="0064435F" w:rsidRDefault="00746FCF" w:rsidP="00746FCF">
      <w:pPr>
        <w:rPr>
          <w:rFonts w:ascii="Times New Roman" w:hAnsi="Times New Roman"/>
          <w:lang w:val="en-US" w:eastAsia="en-US"/>
        </w:rPr>
      </w:pPr>
    </w:p>
    <w:p w14:paraId="20196483" w14:textId="16031555" w:rsidR="0060649A" w:rsidRDefault="0060649A" w:rsidP="00C92929">
      <w:pPr>
        <w:pStyle w:val="Heading1"/>
        <w:rPr>
          <w:rFonts w:ascii="Times New Roman" w:hAnsi="Times New Roman"/>
          <w:lang w:val="en-US"/>
        </w:rPr>
      </w:pPr>
      <w:bookmarkStart w:id="52" w:name="_Toc80021509"/>
      <w:r w:rsidRPr="0064435F">
        <w:rPr>
          <w:rFonts w:ascii="Times New Roman" w:hAnsi="Times New Roman"/>
          <w:lang w:val="en-US"/>
        </w:rPr>
        <w:lastRenderedPageBreak/>
        <w:t xml:space="preserve">Pricing </w:t>
      </w:r>
      <w:r w:rsidR="00485435" w:rsidRPr="0064435F">
        <w:rPr>
          <w:rFonts w:ascii="Times New Roman" w:hAnsi="Times New Roman"/>
          <w:lang w:val="en-US"/>
        </w:rPr>
        <w:t>and p</w:t>
      </w:r>
      <w:r w:rsidRPr="0064435F">
        <w:rPr>
          <w:rFonts w:ascii="Times New Roman" w:hAnsi="Times New Roman"/>
          <w:lang w:val="en-US"/>
        </w:rPr>
        <w:t>rofitability analysis</w:t>
      </w:r>
      <w:bookmarkEnd w:id="52"/>
    </w:p>
    <w:p w14:paraId="0F561DB9" w14:textId="77777777" w:rsidR="00096478" w:rsidRPr="00096478" w:rsidRDefault="00096478" w:rsidP="00096478">
      <w:pPr>
        <w:rPr>
          <w:lang w:val="en-US" w:eastAsia="en-US"/>
        </w:rPr>
      </w:pPr>
    </w:p>
    <w:p w14:paraId="39129FAF" w14:textId="2C1A4404" w:rsidR="00D628E3" w:rsidRPr="0064435F" w:rsidRDefault="00D628E3" w:rsidP="00D628E3">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costs are now known and can </w:t>
      </w:r>
      <w:proofErr w:type="gramStart"/>
      <w:r w:rsidRPr="0064435F">
        <w:rPr>
          <w:rFonts w:ascii="Times New Roman" w:hAnsi="Times New Roman"/>
          <w:sz w:val="24"/>
          <w:szCs w:val="24"/>
          <w:lang w:val="en-US"/>
        </w:rPr>
        <w:t>be used</w:t>
      </w:r>
      <w:proofErr w:type="gramEnd"/>
      <w:r w:rsidRPr="0064435F">
        <w:rPr>
          <w:rFonts w:ascii="Times New Roman" w:hAnsi="Times New Roman"/>
          <w:sz w:val="24"/>
          <w:szCs w:val="24"/>
          <w:lang w:val="en-US"/>
        </w:rPr>
        <w:t xml:space="preserve"> to determine the minimal price to ask to the users for the company to be at least </w:t>
      </w:r>
      <w:r w:rsidR="00DF5066" w:rsidRPr="0064435F">
        <w:rPr>
          <w:rFonts w:ascii="Times New Roman" w:hAnsi="Times New Roman"/>
          <w:sz w:val="24"/>
          <w:szCs w:val="24"/>
          <w:lang w:val="en-US"/>
        </w:rPr>
        <w:t>break even</w:t>
      </w:r>
      <w:r w:rsidRPr="0064435F">
        <w:rPr>
          <w:rFonts w:ascii="Times New Roman" w:hAnsi="Times New Roman"/>
          <w:sz w:val="24"/>
          <w:szCs w:val="24"/>
          <w:lang w:val="en-US"/>
        </w:rPr>
        <w:t xml:space="preserve">. Table </w:t>
      </w:r>
      <w:r w:rsidR="00AA3769" w:rsidRPr="0064435F">
        <w:rPr>
          <w:rFonts w:ascii="Times New Roman" w:hAnsi="Times New Roman"/>
          <w:sz w:val="24"/>
          <w:szCs w:val="24"/>
          <w:lang w:val="en-US"/>
        </w:rPr>
        <w:t>5</w:t>
      </w:r>
      <w:r w:rsidRPr="0064435F">
        <w:rPr>
          <w:rFonts w:ascii="Times New Roman" w:hAnsi="Times New Roman"/>
          <w:sz w:val="24"/>
          <w:szCs w:val="24"/>
          <w:lang w:val="en-US"/>
        </w:rPr>
        <w:t xml:space="preserve"> gathers all </w:t>
      </w:r>
      <w:r w:rsidR="00AA3769" w:rsidRPr="0064435F">
        <w:rPr>
          <w:rFonts w:ascii="Times New Roman" w:hAnsi="Times New Roman"/>
          <w:sz w:val="24"/>
          <w:szCs w:val="24"/>
          <w:lang w:val="en-US"/>
        </w:rPr>
        <w:t>pertinent</w:t>
      </w:r>
      <w:r w:rsidRPr="0064435F">
        <w:rPr>
          <w:rFonts w:ascii="Times New Roman" w:hAnsi="Times New Roman"/>
          <w:sz w:val="24"/>
          <w:szCs w:val="24"/>
          <w:lang w:val="en-US"/>
        </w:rPr>
        <w:t xml:space="preserve"> variables. Without any surprise, the scenario without empty ride requires a higher price. Besides the higher number of total </w:t>
      </w:r>
      <w:r w:rsidR="00DF5066" w:rsidRPr="0064435F">
        <w:rPr>
          <w:rFonts w:ascii="Times New Roman" w:hAnsi="Times New Roman"/>
          <w:sz w:val="24"/>
          <w:szCs w:val="24"/>
          <w:lang w:val="en-US"/>
        </w:rPr>
        <w:t>kilometers</w:t>
      </w:r>
      <w:r w:rsidRPr="0064435F">
        <w:rPr>
          <w:rFonts w:ascii="Times New Roman" w:hAnsi="Times New Roman"/>
          <w:sz w:val="24"/>
          <w:szCs w:val="24"/>
          <w:lang w:val="en-US"/>
        </w:rPr>
        <w:t xml:space="preserve"> travelled, the scenario with empty rides remains cheaper.</w:t>
      </w:r>
    </w:p>
    <w:tbl>
      <w:tblPr>
        <w:tblStyle w:val="TableSimple2"/>
        <w:tblpPr w:leftFromText="141" w:rightFromText="141" w:vertAnchor="text" w:horzAnchor="margin" w:tblpXSpec="center" w:tblpY="364"/>
        <w:tblW w:w="0" w:type="auto"/>
        <w:tblLook w:val="04A0" w:firstRow="1" w:lastRow="0" w:firstColumn="1" w:lastColumn="0" w:noHBand="0" w:noVBand="1"/>
      </w:tblPr>
      <w:tblGrid>
        <w:gridCol w:w="3296"/>
        <w:gridCol w:w="1561"/>
        <w:gridCol w:w="1854"/>
      </w:tblGrid>
      <w:tr w:rsidR="00096478" w:rsidRPr="0064435F" w14:paraId="31CD131E" w14:textId="77777777" w:rsidTr="00096478">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49B4F2" w14:textId="77777777" w:rsidR="00096478" w:rsidRPr="0064435F" w:rsidRDefault="00096478" w:rsidP="00096478">
            <w:pPr>
              <w:rPr>
                <w:rFonts w:ascii="Times New Roman" w:hAnsi="Times New Roman"/>
                <w:sz w:val="20"/>
                <w:szCs w:val="20"/>
                <w:lang w:val="en-US" w:eastAsia="fr-BE"/>
              </w:rPr>
            </w:pPr>
          </w:p>
        </w:tc>
        <w:tc>
          <w:tcPr>
            <w:tcW w:w="0" w:type="auto"/>
            <w:noWrap/>
            <w:hideMark/>
          </w:tcPr>
          <w:p w14:paraId="1EAF8820" w14:textId="77777777" w:rsidR="00096478" w:rsidRPr="0064435F" w:rsidRDefault="00096478" w:rsidP="00096478">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 xml:space="preserve">No </w:t>
            </w:r>
            <w:r w:rsidRPr="00672561">
              <w:rPr>
                <w:rFonts w:ascii="Times New Roman" w:hAnsi="Times New Roman"/>
                <w:color w:val="000000"/>
                <w:szCs w:val="22"/>
                <w:lang w:val="en-US" w:eastAsia="fr-BE"/>
              </w:rPr>
              <w:t>empty</w:t>
            </w:r>
            <w:r w:rsidRPr="0064435F">
              <w:rPr>
                <w:rFonts w:ascii="Times New Roman" w:hAnsi="Times New Roman"/>
                <w:color w:val="000000"/>
                <w:szCs w:val="22"/>
                <w:lang w:eastAsia="fr-BE"/>
              </w:rPr>
              <w:t xml:space="preserve"> ride</w:t>
            </w:r>
          </w:p>
        </w:tc>
        <w:tc>
          <w:tcPr>
            <w:tcW w:w="0" w:type="auto"/>
            <w:noWrap/>
            <w:hideMark/>
          </w:tcPr>
          <w:p w14:paraId="4F05EFCB" w14:textId="77777777" w:rsidR="00096478" w:rsidRPr="0064435F" w:rsidRDefault="00096478" w:rsidP="00096478">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72561">
              <w:rPr>
                <w:rFonts w:ascii="Times New Roman" w:hAnsi="Times New Roman"/>
                <w:color w:val="000000"/>
                <w:szCs w:val="22"/>
                <w:lang w:val="en-US" w:eastAsia="fr-BE"/>
              </w:rPr>
              <w:t>With</w:t>
            </w:r>
            <w:r w:rsidRPr="0064435F">
              <w:rPr>
                <w:rFonts w:ascii="Times New Roman" w:hAnsi="Times New Roman"/>
                <w:color w:val="000000"/>
                <w:szCs w:val="22"/>
                <w:lang w:eastAsia="fr-BE"/>
              </w:rPr>
              <w:t xml:space="preserve"> empty rides</w:t>
            </w:r>
          </w:p>
        </w:tc>
      </w:tr>
      <w:tr w:rsidR="00096478" w:rsidRPr="0064435F" w14:paraId="578C5139" w14:textId="77777777" w:rsidTr="00096478">
        <w:trPr>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632D9B" w14:textId="77777777" w:rsidR="00096478" w:rsidRPr="0064435F" w:rsidRDefault="00096478" w:rsidP="00096478">
            <w:pPr>
              <w:rPr>
                <w:rFonts w:ascii="Times New Roman" w:hAnsi="Times New Roman"/>
                <w:color w:val="000000"/>
                <w:szCs w:val="22"/>
                <w:lang w:eastAsia="fr-BE"/>
              </w:rPr>
            </w:pPr>
            <w:r w:rsidRPr="00672561">
              <w:rPr>
                <w:rFonts w:ascii="Times New Roman" w:hAnsi="Times New Roman"/>
                <w:color w:val="000000"/>
                <w:szCs w:val="22"/>
                <w:lang w:val="en-US" w:eastAsia="fr-BE"/>
              </w:rPr>
              <w:t>Costs</w:t>
            </w:r>
            <w:r w:rsidRPr="0064435F">
              <w:rPr>
                <w:rFonts w:ascii="Times New Roman" w:hAnsi="Times New Roman"/>
                <w:color w:val="000000"/>
                <w:szCs w:val="22"/>
                <w:lang w:eastAsia="fr-BE"/>
              </w:rPr>
              <w:t xml:space="preserve"> per km (€)</w:t>
            </w:r>
          </w:p>
        </w:tc>
        <w:tc>
          <w:tcPr>
            <w:tcW w:w="0" w:type="auto"/>
            <w:noWrap/>
            <w:hideMark/>
          </w:tcPr>
          <w:p w14:paraId="2ED966A1" w14:textId="77777777" w:rsidR="00096478" w:rsidRPr="0064435F" w:rsidRDefault="00096478" w:rsidP="0009647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1.262</w:t>
            </w:r>
          </w:p>
        </w:tc>
        <w:tc>
          <w:tcPr>
            <w:tcW w:w="0" w:type="auto"/>
            <w:noWrap/>
            <w:hideMark/>
          </w:tcPr>
          <w:p w14:paraId="654307BA" w14:textId="77777777" w:rsidR="00096478" w:rsidRPr="0064435F" w:rsidRDefault="00096478" w:rsidP="0009647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0.339</w:t>
            </w:r>
          </w:p>
        </w:tc>
      </w:tr>
      <w:tr w:rsidR="00096478" w:rsidRPr="0064435F" w14:paraId="106E4386" w14:textId="77777777" w:rsidTr="00096478">
        <w:trPr>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3D14CBB4" w14:textId="77777777" w:rsidR="00096478" w:rsidRPr="0064435F" w:rsidRDefault="00096478" w:rsidP="00096478">
            <w:pPr>
              <w:rPr>
                <w:rFonts w:ascii="Times New Roman" w:hAnsi="Times New Roman"/>
                <w:color w:val="000000"/>
                <w:szCs w:val="22"/>
                <w:lang w:val="en-US" w:eastAsia="fr-BE"/>
              </w:rPr>
            </w:pPr>
            <w:r w:rsidRPr="0064435F">
              <w:rPr>
                <w:rFonts w:ascii="Times New Roman" w:hAnsi="Times New Roman"/>
                <w:color w:val="000000"/>
                <w:szCs w:val="22"/>
                <w:lang w:val="en-US" w:eastAsia="fr-BE"/>
              </w:rPr>
              <w:t>Total travelled km per day (km)</w:t>
            </w:r>
          </w:p>
        </w:tc>
        <w:tc>
          <w:tcPr>
            <w:tcW w:w="0" w:type="auto"/>
            <w:noWrap/>
            <w:hideMark/>
          </w:tcPr>
          <w:p w14:paraId="61D7839E" w14:textId="77777777" w:rsidR="00096478" w:rsidRPr="0064435F" w:rsidRDefault="00096478" w:rsidP="0009647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12,514,495</w:t>
            </w:r>
          </w:p>
        </w:tc>
        <w:tc>
          <w:tcPr>
            <w:tcW w:w="0" w:type="auto"/>
            <w:noWrap/>
            <w:hideMark/>
          </w:tcPr>
          <w:p w14:paraId="23E12C53" w14:textId="77777777" w:rsidR="00096478" w:rsidRPr="0064435F" w:rsidRDefault="00096478" w:rsidP="0009647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17,562,469</w:t>
            </w:r>
          </w:p>
        </w:tc>
      </w:tr>
      <w:tr w:rsidR="00096478" w:rsidRPr="0064435F" w14:paraId="1C88E1E4" w14:textId="77777777" w:rsidTr="00096478">
        <w:trPr>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211736" w14:textId="77777777" w:rsidR="00096478" w:rsidRPr="0064435F" w:rsidRDefault="00096478" w:rsidP="00096478">
            <w:pPr>
              <w:rPr>
                <w:rFonts w:ascii="Times New Roman" w:hAnsi="Times New Roman"/>
                <w:color w:val="000000"/>
                <w:szCs w:val="22"/>
                <w:lang w:val="en-US" w:eastAsia="fr-BE"/>
              </w:rPr>
            </w:pPr>
            <w:r w:rsidRPr="0064435F">
              <w:rPr>
                <w:rFonts w:ascii="Times New Roman" w:hAnsi="Times New Roman"/>
                <w:color w:val="000000"/>
                <w:szCs w:val="22"/>
                <w:lang w:val="en-US" w:eastAsia="fr-BE"/>
              </w:rPr>
              <w:t>Total pers km per day (km)</w:t>
            </w:r>
          </w:p>
        </w:tc>
        <w:tc>
          <w:tcPr>
            <w:tcW w:w="0" w:type="auto"/>
            <w:noWrap/>
            <w:hideMark/>
          </w:tcPr>
          <w:p w14:paraId="1D8460EA" w14:textId="77777777" w:rsidR="00096478" w:rsidRPr="0064435F" w:rsidRDefault="00096478" w:rsidP="0009647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val="en-US" w:eastAsia="fr-BE"/>
              </w:rPr>
              <w:t>22,127,532</w:t>
            </w:r>
          </w:p>
        </w:tc>
        <w:tc>
          <w:tcPr>
            <w:tcW w:w="0" w:type="auto"/>
            <w:noWrap/>
            <w:hideMark/>
          </w:tcPr>
          <w:p w14:paraId="7A86B2DE" w14:textId="77777777" w:rsidR="00096478" w:rsidRPr="0064435F" w:rsidRDefault="00096478" w:rsidP="0009647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val="en-US" w:eastAsia="fr-BE"/>
              </w:rPr>
              <w:t>22,127,532</w:t>
            </w:r>
          </w:p>
        </w:tc>
      </w:tr>
      <w:tr w:rsidR="00096478" w:rsidRPr="0064435F" w14:paraId="48601A3E" w14:textId="77777777" w:rsidTr="00096478">
        <w:trPr>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4EA964" w14:textId="77777777" w:rsidR="00096478" w:rsidRPr="0064435F" w:rsidRDefault="00096478" w:rsidP="00096478">
            <w:pPr>
              <w:rPr>
                <w:rFonts w:ascii="Times New Roman" w:hAnsi="Times New Roman"/>
                <w:color w:val="000000"/>
                <w:szCs w:val="22"/>
                <w:lang w:val="en-US" w:eastAsia="fr-BE"/>
              </w:rPr>
            </w:pPr>
            <w:r w:rsidRPr="0064435F">
              <w:rPr>
                <w:rFonts w:ascii="Times New Roman" w:hAnsi="Times New Roman"/>
                <w:color w:val="000000"/>
                <w:szCs w:val="22"/>
                <w:lang w:val="en-US" w:eastAsia="fr-BE"/>
              </w:rPr>
              <w:t>Price per km to be breakeven (€)</w:t>
            </w:r>
          </w:p>
        </w:tc>
        <w:tc>
          <w:tcPr>
            <w:tcW w:w="0" w:type="auto"/>
            <w:noWrap/>
            <w:hideMark/>
          </w:tcPr>
          <w:p w14:paraId="46C538B2" w14:textId="77777777" w:rsidR="00096478" w:rsidRPr="0064435F" w:rsidRDefault="00096478" w:rsidP="0009647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0.714</w:t>
            </w:r>
          </w:p>
        </w:tc>
        <w:tc>
          <w:tcPr>
            <w:tcW w:w="0" w:type="auto"/>
            <w:noWrap/>
            <w:hideMark/>
          </w:tcPr>
          <w:p w14:paraId="171CD690" w14:textId="77777777" w:rsidR="00096478" w:rsidRPr="0064435F" w:rsidRDefault="00096478" w:rsidP="0009647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Cs w:val="22"/>
                <w:lang w:eastAsia="fr-BE"/>
              </w:rPr>
            </w:pPr>
            <w:r w:rsidRPr="0064435F">
              <w:rPr>
                <w:rFonts w:ascii="Times New Roman" w:hAnsi="Times New Roman"/>
                <w:color w:val="000000"/>
                <w:szCs w:val="22"/>
                <w:lang w:eastAsia="fr-BE"/>
              </w:rPr>
              <w:t>0.269</w:t>
            </w:r>
          </w:p>
        </w:tc>
      </w:tr>
    </w:tbl>
    <w:p w14:paraId="3B1D28BB" w14:textId="659AD799" w:rsidR="00D628E3" w:rsidRDefault="00D628E3" w:rsidP="00D628E3">
      <w:pPr>
        <w:spacing w:line="360" w:lineRule="auto"/>
        <w:jc w:val="both"/>
        <w:rPr>
          <w:rFonts w:ascii="Times New Roman" w:hAnsi="Times New Roman"/>
          <w:sz w:val="24"/>
          <w:szCs w:val="24"/>
          <w:lang w:val="en-US"/>
        </w:rPr>
      </w:pPr>
    </w:p>
    <w:p w14:paraId="004E01F8" w14:textId="4BAE4476" w:rsidR="00096478" w:rsidRDefault="00096478" w:rsidP="00D628E3">
      <w:pPr>
        <w:spacing w:line="360" w:lineRule="auto"/>
        <w:jc w:val="both"/>
        <w:rPr>
          <w:rFonts w:ascii="Times New Roman" w:hAnsi="Times New Roman"/>
          <w:sz w:val="24"/>
          <w:szCs w:val="24"/>
          <w:lang w:val="en-US"/>
        </w:rPr>
      </w:pPr>
    </w:p>
    <w:p w14:paraId="778533A3" w14:textId="4C1AFB76" w:rsidR="00096478" w:rsidRDefault="00096478" w:rsidP="00D628E3">
      <w:pPr>
        <w:spacing w:line="360" w:lineRule="auto"/>
        <w:jc w:val="both"/>
        <w:rPr>
          <w:rFonts w:ascii="Times New Roman" w:hAnsi="Times New Roman"/>
          <w:sz w:val="24"/>
          <w:szCs w:val="24"/>
          <w:lang w:val="en-US"/>
        </w:rPr>
      </w:pPr>
    </w:p>
    <w:p w14:paraId="422DB276" w14:textId="6E24357A" w:rsidR="00096478" w:rsidRDefault="00096478" w:rsidP="00D628E3">
      <w:pPr>
        <w:spacing w:line="360" w:lineRule="auto"/>
        <w:jc w:val="both"/>
        <w:rPr>
          <w:rFonts w:ascii="Times New Roman" w:hAnsi="Times New Roman"/>
          <w:sz w:val="24"/>
          <w:szCs w:val="24"/>
          <w:lang w:val="en-US"/>
        </w:rPr>
      </w:pPr>
    </w:p>
    <w:p w14:paraId="7E2476A3" w14:textId="77777777" w:rsidR="00096478" w:rsidRPr="0064435F" w:rsidRDefault="00096478" w:rsidP="00D628E3">
      <w:pPr>
        <w:spacing w:line="360" w:lineRule="auto"/>
        <w:jc w:val="both"/>
        <w:rPr>
          <w:rFonts w:ascii="Times New Roman" w:hAnsi="Times New Roman"/>
          <w:sz w:val="24"/>
          <w:szCs w:val="24"/>
          <w:lang w:val="en-US"/>
        </w:rPr>
      </w:pPr>
    </w:p>
    <w:p w14:paraId="182BF20C" w14:textId="367751D3" w:rsidR="00D628E3" w:rsidRPr="0064435F" w:rsidRDefault="00030DF5" w:rsidP="00096478">
      <w:pPr>
        <w:pStyle w:val="Caption"/>
        <w:jc w:val="center"/>
        <w:rPr>
          <w:rFonts w:ascii="Times New Roman" w:hAnsi="Times New Roman"/>
        </w:rPr>
      </w:pPr>
      <w:bookmarkStart w:id="53" w:name="_Toc80021550"/>
      <w:r w:rsidRPr="0064435F">
        <w:rPr>
          <w:rFonts w:ascii="Times New Roman" w:hAnsi="Times New Roman"/>
        </w:rPr>
        <w:t xml:space="preserve">Table </w:t>
      </w:r>
      <w:r w:rsidRPr="0064435F">
        <w:rPr>
          <w:rFonts w:ascii="Times New Roman" w:hAnsi="Times New Roman"/>
        </w:rPr>
        <w:fldChar w:fldCharType="begin"/>
      </w:r>
      <w:r w:rsidRPr="0064435F">
        <w:rPr>
          <w:rFonts w:ascii="Times New Roman" w:hAnsi="Times New Roman"/>
        </w:rPr>
        <w:instrText xml:space="preserve"> SEQ Table \* ARABIC </w:instrText>
      </w:r>
      <w:r w:rsidRPr="0064435F">
        <w:rPr>
          <w:rFonts w:ascii="Times New Roman" w:hAnsi="Times New Roman"/>
        </w:rPr>
        <w:fldChar w:fldCharType="separate"/>
      </w:r>
      <w:r w:rsidR="00E437A4" w:rsidRPr="0064435F">
        <w:rPr>
          <w:rFonts w:ascii="Times New Roman" w:hAnsi="Times New Roman"/>
          <w:noProof/>
        </w:rPr>
        <w:t>5</w:t>
      </w:r>
      <w:r w:rsidRPr="0064435F">
        <w:rPr>
          <w:rFonts w:ascii="Times New Roman" w:hAnsi="Times New Roman"/>
        </w:rPr>
        <w:fldChar w:fldCharType="end"/>
      </w:r>
      <w:r w:rsidRPr="0064435F">
        <w:rPr>
          <w:rFonts w:ascii="Times New Roman" w:hAnsi="Times New Roman"/>
        </w:rPr>
        <w:t xml:space="preserve"> </w:t>
      </w:r>
      <w:r w:rsidRPr="00672561">
        <w:rPr>
          <w:rFonts w:ascii="Times New Roman" w:hAnsi="Times New Roman"/>
          <w:lang w:val="en-US"/>
        </w:rPr>
        <w:t>Profitability</w:t>
      </w:r>
      <w:r w:rsidRPr="0064435F">
        <w:rPr>
          <w:rFonts w:ascii="Times New Roman" w:hAnsi="Times New Roman"/>
        </w:rPr>
        <w:t xml:space="preserve"> </w:t>
      </w:r>
      <w:r w:rsidRPr="00672561">
        <w:rPr>
          <w:rFonts w:ascii="Times New Roman" w:hAnsi="Times New Roman"/>
          <w:lang w:val="en-US"/>
        </w:rPr>
        <w:t>analysis</w:t>
      </w:r>
      <w:bookmarkEnd w:id="53"/>
    </w:p>
    <w:p w14:paraId="503123A1" w14:textId="0830C231" w:rsidR="00D628E3" w:rsidRPr="0064435F" w:rsidRDefault="00D628E3" w:rsidP="00485435">
      <w:pPr>
        <w:rPr>
          <w:rFonts w:ascii="Times New Roman" w:hAnsi="Times New Roman"/>
        </w:rPr>
      </w:pPr>
    </w:p>
    <w:p w14:paraId="51967817" w14:textId="1676F146" w:rsidR="00D628E3" w:rsidRPr="0064435F" w:rsidRDefault="00AD4654" w:rsidP="00814070">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When compared to the prices found in the literature, prices resulting from these simulations are higher (0.084</w:t>
      </w:r>
      <w:r w:rsidR="00814070" w:rsidRPr="0064435F">
        <w:rPr>
          <w:rFonts w:ascii="Times New Roman" w:hAnsi="Times New Roman"/>
          <w:sz w:val="24"/>
          <w:szCs w:val="24"/>
          <w:lang w:val="en-US"/>
        </w:rPr>
        <w:t xml:space="preserve"> € / km</w:t>
      </w:r>
      <w:r w:rsidRPr="0064435F">
        <w:rPr>
          <w:rFonts w:ascii="Times New Roman" w:hAnsi="Times New Roman"/>
          <w:sz w:val="24"/>
          <w:szCs w:val="24"/>
          <w:lang w:val="en-US"/>
        </w:rPr>
        <w:t xml:space="preserve"> </w:t>
      </w:r>
      <w:r w:rsidR="00814070" w:rsidRPr="0064435F">
        <w:rPr>
          <w:rFonts w:ascii="Times New Roman" w:hAnsi="Times New Roman"/>
          <w:sz w:val="24"/>
          <w:szCs w:val="24"/>
          <w:lang w:val="en-US"/>
        </w:rPr>
        <w:fldChar w:fldCharType="begin"/>
      </w:r>
      <w:r w:rsidR="00814070" w:rsidRPr="0064435F">
        <w:rPr>
          <w:rFonts w:ascii="Times New Roman" w:hAnsi="Times New Roman"/>
          <w:sz w:val="24"/>
          <w:szCs w:val="24"/>
          <w:lang w:val="en-US"/>
        </w:rPr>
        <w:instrText xml:space="preserve"> ADDIN ZOTERO_ITEM CSL_CITATION {"citationID":"2IiPJ0v8","properties":{"formattedCitation":"(Johnson, n.d.)","plainCitation":"(Johnson, n.d.)","noteIndex":0},"citationItems":[{"id":676,"uris":["http://zotero.org/users/8331578/items/N8HFERQJ"],"uri":["http://zotero.org/users/8331578/items/N8HFERQJ"],"itemData":{"id":676,"type":"report","event-place":"London","publisher":"Barclays","publisher-place":"London","title":"Disruptive mobility","URL":"https://www.investmentbank.barclays.com/content/dam/barclaysmicrosites/ibpublic/documents/investment-bank/global-insights/barclays-disruptive-mobility-pdf-120115-459kb.pdf","author":[{"family":"Johnson","given":"B"}],"accessed":{"date-parts":[["2021",8,16]]}}}],"schema":"https://github.com/citation-style-language/schema/raw/master/csl-citation.json"} </w:instrText>
      </w:r>
      <w:r w:rsidR="00814070" w:rsidRPr="0064435F">
        <w:rPr>
          <w:rFonts w:ascii="Times New Roman" w:hAnsi="Times New Roman"/>
          <w:sz w:val="24"/>
          <w:szCs w:val="24"/>
          <w:lang w:val="en-US"/>
        </w:rPr>
        <w:fldChar w:fldCharType="separate"/>
      </w:r>
      <w:r w:rsidR="00814070" w:rsidRPr="0064435F">
        <w:rPr>
          <w:rFonts w:ascii="Times New Roman" w:hAnsi="Times New Roman"/>
          <w:sz w:val="24"/>
          <w:lang w:val="en-US"/>
        </w:rPr>
        <w:t>(Johnson, n.d.)</w:t>
      </w:r>
      <w:r w:rsidR="00814070" w:rsidRPr="0064435F">
        <w:rPr>
          <w:rFonts w:ascii="Times New Roman" w:hAnsi="Times New Roman"/>
          <w:sz w:val="24"/>
          <w:szCs w:val="24"/>
          <w:lang w:val="en-US"/>
        </w:rPr>
        <w:fldChar w:fldCharType="end"/>
      </w:r>
      <w:r w:rsidRPr="0064435F">
        <w:rPr>
          <w:rFonts w:ascii="Times New Roman" w:hAnsi="Times New Roman"/>
          <w:sz w:val="24"/>
          <w:szCs w:val="24"/>
          <w:lang w:val="en-US"/>
        </w:rPr>
        <w:t>, 0.079</w:t>
      </w:r>
      <w:r w:rsidR="00814070" w:rsidRPr="0064435F">
        <w:rPr>
          <w:rFonts w:ascii="Times New Roman" w:hAnsi="Times New Roman"/>
          <w:sz w:val="24"/>
          <w:szCs w:val="24"/>
          <w:lang w:val="en-US"/>
        </w:rPr>
        <w:t xml:space="preserve"> € / km </w:t>
      </w:r>
      <w:r w:rsidR="00814070" w:rsidRPr="0064435F">
        <w:rPr>
          <w:rFonts w:ascii="Times New Roman" w:hAnsi="Times New Roman"/>
          <w:sz w:val="24"/>
          <w:szCs w:val="24"/>
          <w:lang w:val="en-US"/>
        </w:rPr>
        <w:fldChar w:fldCharType="begin"/>
      </w:r>
      <w:r w:rsidR="00814070" w:rsidRPr="0064435F">
        <w:rPr>
          <w:rFonts w:ascii="Times New Roman" w:hAnsi="Times New Roman"/>
          <w:sz w:val="24"/>
          <w:szCs w:val="24"/>
          <w:lang w:val="en-US"/>
        </w:rPr>
        <w:instrText xml:space="preserve"> ADDIN ZOTERO_ITEM CSL_CITATION {"citationID":"Y5idU1Jh","properties":{"formattedCitation":"(Burns, 2013)","plainCitation":"(Burns, 2013)","noteIndex":0},"citationItems":[{"id":251,"uris":["http://zotero.org/users/8331578/items/ESGY4RUI"],"uri":["http://zotero.org/users/8331578/items/ESGY4RUI"],"itemData":{"id":251,"type":"article-journal","container-title":"Nature","DOI":"10.1038/497181a","ISSN":"0028-0836, 1476-4687","issue":"7448","journalAbbreviation":"Nature","language":"en","page":"181-182","source":"DOI.org (Crossref)","title":"A vision of our transport future","volume":"497","author":[{"family":"Burns","given":"Lawrence D."}],"issued":{"date-parts":[["2013",5]]}}}],"schema":"https://github.com/citation-style-language/schema/raw/master/csl-citation.json"} </w:instrText>
      </w:r>
      <w:r w:rsidR="00814070" w:rsidRPr="0064435F">
        <w:rPr>
          <w:rFonts w:ascii="Times New Roman" w:hAnsi="Times New Roman"/>
          <w:sz w:val="24"/>
          <w:szCs w:val="24"/>
          <w:lang w:val="en-US"/>
        </w:rPr>
        <w:fldChar w:fldCharType="separate"/>
      </w:r>
      <w:r w:rsidR="00814070" w:rsidRPr="0064435F">
        <w:rPr>
          <w:rFonts w:ascii="Times New Roman" w:hAnsi="Times New Roman"/>
          <w:sz w:val="24"/>
          <w:lang w:val="en-US"/>
        </w:rPr>
        <w:t>(Burns, 2013)</w:t>
      </w:r>
      <w:r w:rsidR="00814070" w:rsidRPr="0064435F">
        <w:rPr>
          <w:rFonts w:ascii="Times New Roman" w:hAnsi="Times New Roman"/>
          <w:sz w:val="24"/>
          <w:szCs w:val="24"/>
          <w:lang w:val="en-US"/>
        </w:rPr>
        <w:fldChar w:fldCharType="end"/>
      </w:r>
      <w:r w:rsidR="00814070" w:rsidRPr="0064435F">
        <w:rPr>
          <w:rFonts w:ascii="Times New Roman" w:hAnsi="Times New Roman"/>
          <w:sz w:val="24"/>
          <w:szCs w:val="24"/>
          <w:lang w:val="en-US"/>
        </w:rPr>
        <w:t xml:space="preserve">, </w:t>
      </w:r>
      <w:r w:rsidRPr="0064435F">
        <w:rPr>
          <w:rFonts w:ascii="Times New Roman" w:hAnsi="Times New Roman"/>
          <w:sz w:val="24"/>
          <w:szCs w:val="24"/>
          <w:lang w:val="en-US"/>
        </w:rPr>
        <w:t>0.141</w:t>
      </w:r>
      <w:r w:rsidR="00814070" w:rsidRPr="0064435F">
        <w:rPr>
          <w:rFonts w:ascii="Times New Roman" w:hAnsi="Times New Roman"/>
          <w:sz w:val="24"/>
          <w:szCs w:val="24"/>
          <w:lang w:val="en-US"/>
        </w:rPr>
        <w:t xml:space="preserve"> € / km </w:t>
      </w:r>
      <w:r w:rsidR="00814070" w:rsidRPr="0064435F">
        <w:rPr>
          <w:rFonts w:ascii="Times New Roman" w:hAnsi="Times New Roman"/>
          <w:sz w:val="24"/>
          <w:szCs w:val="24"/>
          <w:lang w:val="en-US"/>
        </w:rPr>
        <w:fldChar w:fldCharType="begin"/>
      </w:r>
      <w:r w:rsidR="00814070" w:rsidRPr="0064435F">
        <w:rPr>
          <w:rFonts w:ascii="Times New Roman" w:hAnsi="Times New Roman"/>
          <w:sz w:val="24"/>
          <w:szCs w:val="24"/>
          <w:lang w:val="en-US"/>
        </w:rPr>
        <w:instrText xml:space="preserve"> ADDIN ZOTERO_ITEM CSL_CITATION {"citationID":"CmjiGABx","properties":{"formattedCitation":"(B\\uc0\\u246{}sch, 2018)","plainCitation":"(Bösch, 2018)","noteIndex":0},"citationItems":[{"id":245,"uris":["http://zotero.org/users/8331578/items/87GC4H9Q"],"uri":["http://zotero.org/users/8331578/items/87GC4H9Q"],"itemData":{"id":245,"type":"thesis","abstract":"Autonomous vehicles (AVs), also called driverless vehicles, according to SAE International (2016) levels 4 and 5 definitions, are the next revolution in transport. This thesis provides an overview of the technology and the effects of AVs on the future transport system. It results in recommendations on how to maximize the benefits of AVs while minimizing their negative effects. It consolidates work by the author and collaborators done over the past years and therefore approaches the topic from different angles. This work thus not only provides a solid background on the topic for interested readers, but also recommendations relevant for future political discussions and practice.  The first part of this thesis (Chapter 2) provides a general and qualitative overview of AVs. It investigates their effects on and potential benefits for the future transport system. This summary covers most aspects that have been topic of discussions on AVs in recent time. It presents the potential benefits of AVs, which are, for example, improved safety, fewer externalities, increased road capacity, productive drive time, and the potential for empty rides, which allow for new services and usage-patterns. But it also shows the remaining challenges for a successful release of the technology, which are, for example, technological problems, safety and security issues, data and privacy questions, as well as ethical and legal discussions. The second part (Chapter 3) approaches the topic from an economic point of view. It focuses on the future cost structure of a transport system with AVs. In a rigorous bottom-up approach, the cost and price of private, shared, and public modes are calculated. The resulting picture indicates that the reign of the private car might not yet end with the automation of transport. Shared AVs (SAVs) will likely be cheaper per passenger kilometer (PKM) and more comfortable to use. But the price difference (urban setting: private car 0.47 Swiss francs (CHF) per PKM versus SAV 0.43 CHF/PKM) might not be enough to offset the luxury of having a private mobility robot at one’s service at all times, the emotional connection to the private car, and its use as an extended part of home. The presented work also indicates that automation represents a challenge for mass transit. In dense urban cores, the limited road capacity will likely prevent alternative solutions to mass transit. Outside, where road capacity is less of an issue, however, SAVs will be a competitive alternative form of public transport. At lower prices (regional setting: SAV 0.34 CHF/PKM versus autonomous bus 0.42 CHF/PKM), SAVs enable direct on-demand door-to-door service without transfers and without strangers in the same vehicle. The third part (Chapter 4 to Chapter 7) combines the qualitative overview with the economic analysis in a simulation study of the future transport system. With a scenario-based approach using a MATSim (Horni et al., 2016) simulation of Zug, Switzerland, it approaches the topic from a policy-oriented angle. By analyzing different possible policy strategies in different scenarios and combined with the results of the previous chapters, it concludes in four policy suggestions to maximize the potential benefits of AVs and minimize their negative effects.  These recommendations are, first, to promote slow modes and public transport. At least in urban areas, harvesting automation for improving mass transit and thus a strengthening of these low-externality modes is a way to benefit sustainably from AVs. Second, an introduction of mobility pricing should be considered to control growth of traffic and to replace traffic control instruments lost to automation (like parking). Induced demand and empty rides of private and shared AVs have the potential to lead to another explosion of traffic, which should be controlled for the benefit of everyone. The third recommendation is the controlled support of automation of private transport. AVs are safer and produce less externalities than conventional vehicles, and they allow the users to be productive while on the road. These are substantial benefits for society, which should be harvested as soon as technologically possible. The fourth suggestion is, for SAVs, to actively favor dynamic ride-sharing (automated ride-sharing, aRS) over exclusive-access taxi services (automated taxis, aTaxis). Both the users and the suppliers have strong incentives for aTaxis, which might be only slightly more expensive to operate than aRS services (urban setting: aRS 0.29 CHF/PKM versus aTaxi 0.41 CHF/PKM). From a society and transport system perspective, however, aTaxis produce substantial additional traffic on each passenger trip compared to private vehicles (estimated +8% (Fagnant et al., 2015) to +15% (Bösch et al., 2016a) for passenger pick-ups alone, without redistribution, for example), represent challenges for the infrastructure (pick-up solutions at mobility hubs, such as city centers, train stations, or airports), and draw substantial modal shares from slow modes (here -7.5%) and mass-transit public transport (here -6.7%). Effects which can be minimized or even turned into savings by using SAV as aRS services. Ride-sharing (or - in its high-volume form - mass transit) is one of the very few ways how an increasing travel demand can be served with decreasing vehicle kilometers. These recommendations might be general and have to be analyzed in more detail for a particular city or area, but they represent an indication of the upcoming challenge for society to integrate AVs and negotiate the future transport system.","genre":"Doctoral Thesis","language":"en","note":"Accepted: 2018-10-18T06:13:29Z\nDOI: 10.3929/ethz-b-000296870","publisher":"ETH Zurich","source":"www.research-collection.ethz.ch","title":"Autonomous Vehicles - The next Revolution in Mobility","URL":"https://www.research-collection.ethz.ch/handle/20.500.11850/296870","author":[{"family":"Bösch","given":"Patrick M."}],"accessed":{"date-parts":[["2021",8,12]]},"issued":{"date-parts":[["2018"]]}}}],"schema":"https://github.com/citation-style-language/schema/raw/master/csl-citation.json"} </w:instrText>
      </w:r>
      <w:r w:rsidR="00814070" w:rsidRPr="0064435F">
        <w:rPr>
          <w:rFonts w:ascii="Times New Roman" w:hAnsi="Times New Roman"/>
          <w:sz w:val="24"/>
          <w:szCs w:val="24"/>
          <w:lang w:val="en-US"/>
        </w:rPr>
        <w:fldChar w:fldCharType="separate"/>
      </w:r>
      <w:r w:rsidR="00814070" w:rsidRPr="0064435F">
        <w:rPr>
          <w:rFonts w:ascii="Times New Roman" w:hAnsi="Times New Roman"/>
          <w:sz w:val="24"/>
          <w:szCs w:val="24"/>
          <w:lang w:val="en-US"/>
        </w:rPr>
        <w:t>(Bösch, 2018)</w:t>
      </w:r>
      <w:r w:rsidR="00814070" w:rsidRPr="0064435F">
        <w:rPr>
          <w:rFonts w:ascii="Times New Roman" w:hAnsi="Times New Roman"/>
          <w:sz w:val="24"/>
          <w:szCs w:val="24"/>
          <w:lang w:val="en-US"/>
        </w:rPr>
        <w:fldChar w:fldCharType="end"/>
      </w:r>
      <w:r w:rsidR="00814070" w:rsidRPr="0064435F">
        <w:rPr>
          <w:rFonts w:ascii="Times New Roman" w:hAnsi="Times New Roman"/>
          <w:sz w:val="24"/>
          <w:szCs w:val="24"/>
          <w:lang w:val="en-US"/>
        </w:rPr>
        <w:t>)</w:t>
      </w:r>
      <w:r w:rsidRPr="0064435F">
        <w:rPr>
          <w:rFonts w:ascii="Times New Roman" w:hAnsi="Times New Roman"/>
          <w:sz w:val="24"/>
          <w:szCs w:val="24"/>
          <w:lang w:val="en-US"/>
        </w:rPr>
        <w:t xml:space="preserve"> than the majority of then. Nevertheless, it is in the average fare raised by </w:t>
      </w:r>
      <w:r w:rsidR="00814070" w:rsidRPr="0064435F">
        <w:rPr>
          <w:rFonts w:ascii="Times New Roman" w:hAnsi="Times New Roman"/>
          <w:sz w:val="24"/>
          <w:szCs w:val="24"/>
          <w:lang w:val="en-US"/>
        </w:rPr>
        <w:fldChar w:fldCharType="begin"/>
      </w:r>
      <w:r w:rsidR="00814070" w:rsidRPr="0064435F">
        <w:rPr>
          <w:rFonts w:ascii="Times New Roman" w:hAnsi="Times New Roman"/>
          <w:sz w:val="24"/>
          <w:szCs w:val="24"/>
          <w:lang w:val="en-US"/>
        </w:rPr>
        <w:instrText xml:space="preserve"> ADDIN ZOTERO_ITEM CSL_CITATION {"citationID":"sTwW4j5t","properties":{"formattedCitation":"(Berrada, 2019)","plainCitation":"(Berrada, 2019)","noteIndex":0},"citationItems":[{"id":646,"uris":["http://zotero.org/users/8331578/items/QMEUN4GQ"],"uri":["http://zotero.org/users/8331578/items/QMEUN4GQ"],"itemData":{"id":646,"type":"thesis","language":"EN","number-of-pages":"254","publisher":"Paris-Est","title":"Technical-Economic Analysis of Services Based on Autonomous Vehicles","author":[{"family":"Berrada","given":"Jaâfar"}],"issued":{"date-parts":[["2019",2,12]]}}}],"schema":"https://github.com/citation-style-language/schema/raw/master/csl-citation.json"} </w:instrText>
      </w:r>
      <w:r w:rsidR="00814070" w:rsidRPr="0064435F">
        <w:rPr>
          <w:rFonts w:ascii="Times New Roman" w:hAnsi="Times New Roman"/>
          <w:sz w:val="24"/>
          <w:szCs w:val="24"/>
          <w:lang w:val="en-US"/>
        </w:rPr>
        <w:fldChar w:fldCharType="separate"/>
      </w:r>
      <w:r w:rsidR="00814070" w:rsidRPr="0064435F">
        <w:rPr>
          <w:rFonts w:ascii="Times New Roman" w:hAnsi="Times New Roman"/>
          <w:sz w:val="24"/>
          <w:lang w:val="en-US"/>
        </w:rPr>
        <w:t>Berrada (2019)</w:t>
      </w:r>
      <w:r w:rsidR="00814070"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These differences can notably </w:t>
      </w:r>
      <w:proofErr w:type="gramStart"/>
      <w:r w:rsidRPr="0064435F">
        <w:rPr>
          <w:rFonts w:ascii="Times New Roman" w:hAnsi="Times New Roman"/>
          <w:sz w:val="24"/>
          <w:szCs w:val="24"/>
          <w:lang w:val="en-US"/>
        </w:rPr>
        <w:t>be explained</w:t>
      </w:r>
      <w:proofErr w:type="gramEnd"/>
      <w:r w:rsidRPr="0064435F">
        <w:rPr>
          <w:rFonts w:ascii="Times New Roman" w:hAnsi="Times New Roman"/>
          <w:sz w:val="24"/>
          <w:szCs w:val="24"/>
          <w:lang w:val="en-US"/>
        </w:rPr>
        <w:t xml:space="preserve"> by the new costs included in the analysis.</w:t>
      </w:r>
    </w:p>
    <w:p w14:paraId="2C87E400" w14:textId="7442B03C" w:rsidR="00AD4654" w:rsidRPr="0064435F" w:rsidRDefault="00AD4654" w:rsidP="00814070">
      <w:pPr>
        <w:spacing w:line="360" w:lineRule="auto"/>
        <w:jc w:val="both"/>
        <w:rPr>
          <w:rFonts w:ascii="Times New Roman" w:hAnsi="Times New Roman"/>
          <w:sz w:val="24"/>
          <w:szCs w:val="24"/>
          <w:lang w:val="en-US"/>
        </w:rPr>
      </w:pPr>
    </w:p>
    <w:p w14:paraId="279FD279" w14:textId="504FEF3A" w:rsidR="004B34D3" w:rsidRPr="0064435F" w:rsidRDefault="00AD4654" w:rsidP="00944A76">
      <w:pPr>
        <w:spacing w:line="360" w:lineRule="auto"/>
        <w:jc w:val="both"/>
        <w:rPr>
          <w:rFonts w:ascii="Times New Roman" w:hAnsi="Times New Roman"/>
          <w:lang w:val="en-US"/>
        </w:rPr>
      </w:pPr>
      <w:r w:rsidRPr="0064435F">
        <w:rPr>
          <w:rFonts w:ascii="Times New Roman" w:hAnsi="Times New Roman"/>
          <w:sz w:val="24"/>
          <w:szCs w:val="24"/>
          <w:lang w:val="en-US"/>
        </w:rPr>
        <w:t xml:space="preserve">The current price for a classical taxi trip in Brussels is 1.8 € / km </w:t>
      </w:r>
      <w:r w:rsidR="00814070" w:rsidRPr="0064435F">
        <w:rPr>
          <w:rFonts w:ascii="Times New Roman" w:hAnsi="Times New Roman"/>
          <w:sz w:val="24"/>
          <w:szCs w:val="24"/>
          <w:lang w:val="en-US"/>
        </w:rPr>
        <w:fldChar w:fldCharType="begin"/>
      </w:r>
      <w:r w:rsidR="00337C5C" w:rsidRPr="0064435F">
        <w:rPr>
          <w:rFonts w:ascii="Times New Roman" w:hAnsi="Times New Roman"/>
          <w:sz w:val="24"/>
          <w:szCs w:val="24"/>
          <w:lang w:val="en-US"/>
        </w:rPr>
        <w:instrText xml:space="preserve"> ADDIN ZOTERO_ITEM CSL_CITATION {"citationID":"1FfnukN6","properties":{"formattedCitation":"(Taxis Verts, 2019)","plainCitation":"(Taxis Verts, 2019)","noteIndex":0},"citationItems":[{"id":677,"uris":["http://zotero.org/users/8331578/items/4XTB7TDS"],"uri":["http://zotero.org/users/8331578/items/4XTB7TDS"],"itemData":{"id":677,"type":"post-weblog","container-title":"Taxis Verts","language":"fr-FR","title":"Comment se calcule le prix d'une course de taxi à Bruxelles ?","URL":"https://taxisverts.be/fr/comment-se-calcule-le-prix-dune-course-de-taxi-a-bruxelles/","author":[{"family":"Taxis Verts","given":""}],"accessed":{"date-parts":[["2021",8,16]]},"issued":{"date-parts":[["2019",4,2]]}}}],"schema":"https://github.com/citation-style-language/schema/raw/master/csl-citation.json"} </w:instrText>
      </w:r>
      <w:r w:rsidR="00814070" w:rsidRPr="0064435F">
        <w:rPr>
          <w:rFonts w:ascii="Times New Roman" w:hAnsi="Times New Roman"/>
          <w:sz w:val="24"/>
          <w:szCs w:val="24"/>
          <w:lang w:val="en-US"/>
        </w:rPr>
        <w:fldChar w:fldCharType="separate"/>
      </w:r>
      <w:r w:rsidR="00337C5C" w:rsidRPr="0064435F">
        <w:rPr>
          <w:rFonts w:ascii="Times New Roman" w:hAnsi="Times New Roman"/>
          <w:sz w:val="24"/>
          <w:lang w:val="en-US"/>
        </w:rPr>
        <w:t>(Taxis Verts, 2019)</w:t>
      </w:r>
      <w:r w:rsidR="00814070"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hile with an uber it is approximately 1.25 € / km </w:t>
      </w:r>
      <w:r w:rsidR="00337C5C" w:rsidRPr="0064435F">
        <w:rPr>
          <w:rFonts w:ascii="Times New Roman" w:hAnsi="Times New Roman"/>
          <w:sz w:val="24"/>
          <w:szCs w:val="24"/>
          <w:lang w:val="en-US"/>
        </w:rPr>
        <w:fldChar w:fldCharType="begin"/>
      </w:r>
      <w:r w:rsidR="00337C5C" w:rsidRPr="0064435F">
        <w:rPr>
          <w:rFonts w:ascii="Times New Roman" w:hAnsi="Times New Roman"/>
          <w:sz w:val="24"/>
          <w:szCs w:val="24"/>
          <w:lang w:val="en-US"/>
        </w:rPr>
        <w:instrText xml:space="preserve"> ADDIN ZOTERO_ITEM CSL_CITATION {"citationID":"R8G1LLRA","properties":{"formattedCitation":"(Ubertarif, n.d.)","plainCitation":"(Ubertarif, n.d.)","noteIndex":0},"citationItems":[{"id":113,"uris":["http://zotero.org/users/8331578/items/53NIB4GB"],"uri":["http://zotero.org/users/8331578/items/53NIB4GB"],"itemData":{"id":113,"type":"webpage","abstract":"Taxi Prix UBER Bruxelles, Uber TarifsBruxelles","language":"en","title":"Taxi Prix UBER Bruxelles","URL":"http://uber-prix-brussels-be.ubertarif.com/","author":[{"family":"Ubertarif","given":""}],"accessed":{"date-parts":[["2021",8,10]]}}}],"schema":"https://github.com/citation-style-language/schema/raw/master/csl-citation.json"} </w:instrText>
      </w:r>
      <w:r w:rsidR="00337C5C" w:rsidRPr="0064435F">
        <w:rPr>
          <w:rFonts w:ascii="Times New Roman" w:hAnsi="Times New Roman"/>
          <w:sz w:val="24"/>
          <w:szCs w:val="24"/>
          <w:lang w:val="en-US"/>
        </w:rPr>
        <w:fldChar w:fldCharType="separate"/>
      </w:r>
      <w:r w:rsidR="00337C5C" w:rsidRPr="0064435F">
        <w:rPr>
          <w:rFonts w:ascii="Times New Roman" w:hAnsi="Times New Roman"/>
          <w:sz w:val="24"/>
          <w:lang w:val="en-US"/>
        </w:rPr>
        <w:t>(Ubertarif, n.d.)</w:t>
      </w:r>
      <w:r w:rsidR="00337C5C" w:rsidRPr="0064435F">
        <w:rPr>
          <w:rFonts w:ascii="Times New Roman" w:hAnsi="Times New Roman"/>
          <w:sz w:val="24"/>
          <w:szCs w:val="24"/>
          <w:lang w:val="en-US"/>
        </w:rPr>
        <w:fldChar w:fldCharType="end"/>
      </w:r>
      <w:r w:rsidR="00337C5C" w:rsidRPr="0064435F">
        <w:rPr>
          <w:rFonts w:ascii="Times New Roman" w:hAnsi="Times New Roman"/>
          <w:sz w:val="24"/>
          <w:szCs w:val="24"/>
          <w:lang w:val="en-US"/>
        </w:rPr>
        <w:t xml:space="preserve">, </w:t>
      </w:r>
      <w:r w:rsidR="00337C5C" w:rsidRPr="0064435F">
        <w:rPr>
          <w:rFonts w:ascii="Times New Roman" w:hAnsi="Times New Roman"/>
          <w:sz w:val="24"/>
          <w:szCs w:val="24"/>
          <w:lang w:val="en-US"/>
        </w:rPr>
        <w:fldChar w:fldCharType="begin"/>
      </w:r>
      <w:r w:rsidR="00337C5C" w:rsidRPr="0064435F">
        <w:rPr>
          <w:rFonts w:ascii="Times New Roman" w:hAnsi="Times New Roman"/>
          <w:sz w:val="24"/>
          <w:szCs w:val="24"/>
          <w:lang w:val="en-US"/>
        </w:rPr>
        <w:instrText xml:space="preserve"> ADDIN ZOTERO_ITEM CSL_CITATION {"citationID":"pEQENTfh","properties":{"formattedCitation":"(Lesage, 2019)","plainCitation":"(Lesage, 2019)","noteIndex":0},"citationItems":[{"id":115,"uris":["http://zotero.org/users/8331578/items/JDKYESME"],"uri":["http://zotero.org/users/8331578/items/JDKYESME"],"itemData":{"id":115,"type":"webpage","container-title":"Numerama","title":"Uber : comment est calculé le prix d'une course ?","URL":"https://www.numerama.com/vroom/478932-uber-comment-est-calcule-le-prix-dune-course.html","author":[{"family":"Lesage","given":"Nelly"}],"accessed":{"date-parts":[["2021",8,10]]},"issued":{"date-parts":[["2019",4,14]]}}}],"schema":"https://github.com/citation-style-language/schema/raw/master/csl-citation.json"} </w:instrText>
      </w:r>
      <w:r w:rsidR="00337C5C" w:rsidRPr="0064435F">
        <w:rPr>
          <w:rFonts w:ascii="Times New Roman" w:hAnsi="Times New Roman"/>
          <w:sz w:val="24"/>
          <w:szCs w:val="24"/>
          <w:lang w:val="en-US"/>
        </w:rPr>
        <w:fldChar w:fldCharType="separate"/>
      </w:r>
      <w:r w:rsidR="00337C5C" w:rsidRPr="0064435F">
        <w:rPr>
          <w:rFonts w:ascii="Times New Roman" w:hAnsi="Times New Roman"/>
          <w:sz w:val="24"/>
          <w:lang w:val="en-US"/>
        </w:rPr>
        <w:t>(Lesage, 2019)</w:t>
      </w:r>
      <w:r w:rsidR="00337C5C"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aTaxis are thus far cheaper than current taxis. However, in this scenario were aTaxis </w:t>
      </w:r>
      <w:proofErr w:type="gramStart"/>
      <w:r w:rsidR="00F54908" w:rsidRPr="0064435F">
        <w:rPr>
          <w:rFonts w:ascii="Times New Roman" w:hAnsi="Times New Roman"/>
          <w:sz w:val="24"/>
          <w:szCs w:val="24"/>
          <w:lang w:val="en-US"/>
        </w:rPr>
        <w:t>have to</w:t>
      </w:r>
      <w:proofErr w:type="gramEnd"/>
      <w:r w:rsidR="00F54908" w:rsidRPr="0064435F">
        <w:rPr>
          <w:rFonts w:ascii="Times New Roman" w:hAnsi="Times New Roman"/>
          <w:sz w:val="24"/>
          <w:szCs w:val="24"/>
          <w:lang w:val="en-US"/>
        </w:rPr>
        <w:t xml:space="preserve"> fulfill all travel needs in Brussels, the average cost per user per year </w:t>
      </w:r>
      <w:r w:rsidR="00672561" w:rsidRPr="0064435F">
        <w:rPr>
          <w:rFonts w:ascii="Times New Roman" w:hAnsi="Times New Roman"/>
          <w:sz w:val="24"/>
          <w:szCs w:val="24"/>
          <w:lang w:val="en-US"/>
        </w:rPr>
        <w:t>reaches</w:t>
      </w:r>
      <w:r w:rsidR="00F54908" w:rsidRPr="0064435F">
        <w:rPr>
          <w:rFonts w:ascii="Times New Roman" w:hAnsi="Times New Roman"/>
          <w:sz w:val="24"/>
          <w:szCs w:val="24"/>
          <w:lang w:val="en-US"/>
        </w:rPr>
        <w:t xml:space="preserve"> 3,511.64 € per year (no empty ride) and 1,322,51 € per year (with empty rides). Currently, the average yearly budget per person assigned to traveling expenses is 1,219.84 € </w:t>
      </w:r>
      <w:r w:rsidR="00944A76" w:rsidRPr="0064435F">
        <w:rPr>
          <w:rFonts w:ascii="Times New Roman" w:hAnsi="Times New Roman"/>
          <w:sz w:val="24"/>
          <w:szCs w:val="24"/>
          <w:lang w:val="en-US"/>
        </w:rPr>
        <w:fldChar w:fldCharType="begin"/>
      </w:r>
      <w:r w:rsidR="00944A76" w:rsidRPr="0064435F">
        <w:rPr>
          <w:rFonts w:ascii="Times New Roman" w:hAnsi="Times New Roman"/>
          <w:sz w:val="24"/>
          <w:szCs w:val="24"/>
          <w:lang w:val="en-US"/>
        </w:rPr>
        <w:instrText xml:space="preserve"> ADDIN ZOTERO_ITEM CSL_CITATION {"citationID":"fRTFSdn6","properties":{"formattedCitation":"(IBSA, 2019a)","plainCitation":"(IBSA, 2019a)","noteIndex":0},"citationItems":[{"id":679,"uris":["http://zotero.org/users/8331578/items/C9JYHTHW"],"uri":["http://zotero.org/users/8331578/items/C9JYHTHW"],"itemData":{"id":679,"type":"webpage","title":"Enquête sur le budget des ménages | IBSA | Tableau 2.2.2.1.","URL":"https://ibsa.brussels/themes/revenus-et-depenses-des-menages/enquete-sur-le-budget-des-menages","author":[{"family":"IBSA","given":""}],"accessed":{"date-parts":[["2021",8,16]]},"issued":{"date-parts":[["2019"]]}}}],"schema":"https://github.com/citation-style-language/schema/raw/master/csl-citation.json"} </w:instrText>
      </w:r>
      <w:r w:rsidR="00944A76" w:rsidRPr="0064435F">
        <w:rPr>
          <w:rFonts w:ascii="Times New Roman" w:hAnsi="Times New Roman"/>
          <w:sz w:val="24"/>
          <w:szCs w:val="24"/>
          <w:lang w:val="en-US"/>
        </w:rPr>
        <w:fldChar w:fldCharType="separate"/>
      </w:r>
      <w:r w:rsidR="00944A76" w:rsidRPr="0064435F">
        <w:rPr>
          <w:rFonts w:ascii="Times New Roman" w:hAnsi="Times New Roman"/>
          <w:sz w:val="24"/>
          <w:lang w:val="en-US"/>
        </w:rPr>
        <w:t>(IBSA, 2019a)</w:t>
      </w:r>
      <w:r w:rsidR="00944A76" w:rsidRPr="0064435F">
        <w:rPr>
          <w:rFonts w:ascii="Times New Roman" w:hAnsi="Times New Roman"/>
          <w:sz w:val="24"/>
          <w:szCs w:val="24"/>
          <w:lang w:val="en-US"/>
        </w:rPr>
        <w:fldChar w:fldCharType="end"/>
      </w:r>
      <w:r w:rsidR="00F54908" w:rsidRPr="0064435F">
        <w:rPr>
          <w:rFonts w:ascii="Times New Roman" w:hAnsi="Times New Roman"/>
          <w:sz w:val="24"/>
          <w:szCs w:val="24"/>
          <w:lang w:val="en-US"/>
        </w:rPr>
        <w:t xml:space="preserve">. The scenario without empty ride thus seems unrealistic. The scenario with empty ride represents an increase of 8.42%. This could </w:t>
      </w:r>
      <w:proofErr w:type="gramStart"/>
      <w:r w:rsidR="00F54908" w:rsidRPr="0064435F">
        <w:rPr>
          <w:rFonts w:ascii="Times New Roman" w:hAnsi="Times New Roman"/>
          <w:sz w:val="24"/>
          <w:szCs w:val="24"/>
          <w:lang w:val="en-US"/>
        </w:rPr>
        <w:t>maybe be</w:t>
      </w:r>
      <w:proofErr w:type="gramEnd"/>
      <w:r w:rsidR="00F54908" w:rsidRPr="0064435F">
        <w:rPr>
          <w:rFonts w:ascii="Times New Roman" w:hAnsi="Times New Roman"/>
          <w:sz w:val="24"/>
          <w:szCs w:val="24"/>
          <w:lang w:val="en-US"/>
        </w:rPr>
        <w:t xml:space="preserve"> accepted by the population given all others </w:t>
      </w:r>
      <w:r w:rsidR="00944A76" w:rsidRPr="0064435F">
        <w:rPr>
          <w:rFonts w:ascii="Times New Roman" w:hAnsi="Times New Roman"/>
          <w:sz w:val="24"/>
          <w:szCs w:val="24"/>
          <w:lang w:val="en-US"/>
        </w:rPr>
        <w:t>non-monetary</w:t>
      </w:r>
      <w:r w:rsidR="00F54908" w:rsidRPr="0064435F">
        <w:rPr>
          <w:rFonts w:ascii="Times New Roman" w:hAnsi="Times New Roman"/>
          <w:sz w:val="24"/>
          <w:szCs w:val="24"/>
          <w:lang w:val="en-US"/>
        </w:rPr>
        <w:t xml:space="preserve"> advantages resulting from SAEVs. It remains nevertheless to </w:t>
      </w:r>
      <w:proofErr w:type="gramStart"/>
      <w:r w:rsidR="00F54908" w:rsidRPr="0064435F">
        <w:rPr>
          <w:rFonts w:ascii="Times New Roman" w:hAnsi="Times New Roman"/>
          <w:sz w:val="24"/>
          <w:szCs w:val="24"/>
          <w:lang w:val="en-US"/>
        </w:rPr>
        <w:t>be verified</w:t>
      </w:r>
      <w:proofErr w:type="gramEnd"/>
      <w:r w:rsidR="00F54908" w:rsidRPr="0064435F">
        <w:rPr>
          <w:rFonts w:ascii="Times New Roman" w:hAnsi="Times New Roman"/>
          <w:sz w:val="24"/>
          <w:szCs w:val="24"/>
          <w:lang w:val="en-US"/>
        </w:rPr>
        <w:t>.</w:t>
      </w:r>
      <w:r w:rsidR="004B34D3" w:rsidRPr="0064435F">
        <w:rPr>
          <w:rFonts w:ascii="Times New Roman" w:hAnsi="Times New Roman"/>
          <w:lang w:val="en-US"/>
        </w:rPr>
        <w:br w:type="page"/>
      </w:r>
    </w:p>
    <w:p w14:paraId="3958D81D" w14:textId="260B4E64" w:rsidR="0060649A" w:rsidRDefault="0060649A" w:rsidP="0060649A">
      <w:pPr>
        <w:pStyle w:val="Heading1"/>
        <w:rPr>
          <w:rFonts w:ascii="Times New Roman" w:hAnsi="Times New Roman"/>
          <w:lang w:val="en-US"/>
        </w:rPr>
      </w:pPr>
      <w:bookmarkStart w:id="54" w:name="_Toc80021510"/>
      <w:r w:rsidRPr="0064435F">
        <w:rPr>
          <w:rFonts w:ascii="Times New Roman" w:hAnsi="Times New Roman"/>
          <w:lang w:val="en-US"/>
        </w:rPr>
        <w:lastRenderedPageBreak/>
        <w:t>Discussion and limitations</w:t>
      </w:r>
      <w:bookmarkEnd w:id="54"/>
    </w:p>
    <w:p w14:paraId="1ACB29FF" w14:textId="77777777" w:rsidR="00096478" w:rsidRPr="00096478" w:rsidRDefault="00096478" w:rsidP="00096478">
      <w:pPr>
        <w:rPr>
          <w:lang w:val="en-US" w:eastAsia="en-US"/>
        </w:rPr>
      </w:pPr>
    </w:p>
    <w:p w14:paraId="2067AA27" w14:textId="7EBA7E16" w:rsidR="0060649A" w:rsidRPr="0064435F" w:rsidRDefault="0060649A" w:rsidP="0060649A">
      <w:pPr>
        <w:pStyle w:val="Heading2"/>
        <w:numPr>
          <w:ilvl w:val="0"/>
          <w:numId w:val="18"/>
        </w:numPr>
        <w:rPr>
          <w:rFonts w:ascii="Times New Roman" w:hAnsi="Times New Roman"/>
          <w:lang w:val="en-US"/>
        </w:rPr>
      </w:pPr>
      <w:bookmarkStart w:id="55" w:name="_Toc80021511"/>
      <w:proofErr w:type="gramStart"/>
      <w:r w:rsidRPr="0064435F">
        <w:rPr>
          <w:rFonts w:ascii="Times New Roman" w:hAnsi="Times New Roman"/>
          <w:lang w:val="en-US"/>
        </w:rPr>
        <w:t>Possible improvements</w:t>
      </w:r>
      <w:bookmarkEnd w:id="55"/>
      <w:proofErr w:type="gramEnd"/>
    </w:p>
    <w:p w14:paraId="538400BC" w14:textId="0A1D181F" w:rsidR="00E7538C" w:rsidRPr="0064435F" w:rsidRDefault="00E7538C" w:rsidP="00E7538C">
      <w:pPr>
        <w:rPr>
          <w:rFonts w:ascii="Times New Roman" w:hAnsi="Times New Roman"/>
          <w:lang w:val="en-US" w:eastAsia="en-US"/>
        </w:rPr>
      </w:pPr>
    </w:p>
    <w:p w14:paraId="19331F5A" w14:textId="3FA96396" w:rsidR="00E7538C" w:rsidRPr="0064435F" w:rsidRDefault="00E7538C" w:rsidP="00E7538C">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quality of this work relies </w:t>
      </w:r>
      <w:proofErr w:type="gramStart"/>
      <w:r w:rsidRPr="0064435F">
        <w:rPr>
          <w:rFonts w:ascii="Times New Roman" w:hAnsi="Times New Roman"/>
          <w:sz w:val="24"/>
          <w:szCs w:val="24"/>
          <w:lang w:val="en-US"/>
        </w:rPr>
        <w:t>mainly on</w:t>
      </w:r>
      <w:proofErr w:type="gramEnd"/>
      <w:r w:rsidRPr="0064435F">
        <w:rPr>
          <w:rFonts w:ascii="Times New Roman" w:hAnsi="Times New Roman"/>
          <w:sz w:val="24"/>
          <w:szCs w:val="24"/>
          <w:lang w:val="en-US"/>
        </w:rPr>
        <w:t xml:space="preserve"> the data used. The more specific are the data the more accurate is the simulation. If sometimes the data available are really specific such has the flow of workers </w:t>
      </w:r>
      <w:r w:rsidR="00A43E13" w:rsidRPr="0064435F">
        <w:rPr>
          <w:rFonts w:ascii="Times New Roman" w:hAnsi="Times New Roman"/>
          <w:sz w:val="24"/>
          <w:szCs w:val="24"/>
          <w:lang w:val="en-US"/>
        </w:rPr>
        <w:fldChar w:fldCharType="begin"/>
      </w:r>
      <w:r w:rsidR="00A43E13" w:rsidRPr="0064435F">
        <w:rPr>
          <w:rFonts w:ascii="Times New Roman" w:hAnsi="Times New Roman"/>
          <w:sz w:val="24"/>
          <w:szCs w:val="24"/>
          <w:lang w:val="en-US"/>
        </w:rPr>
        <w:instrText xml:space="preserve"> ADDIN ZOTERO_ITEM CSL_CITATION {"citationID":"NDzVYJ0t","properties":{"formattedCitation":"(Service Public F\\uc0\\u233{}d\\uc0\\u233{}ral Belge, 2017a)","plainCitation":"(Service Public Fédéral Belge, 2017a)","noteIndex":0},"citationItems":[{"id":178,"uris":["http://zotero.org/users/8331578/items/WZXXH9BM"],"uri":["http://zotero.org/users/8331578/items/WZXXH9BM"],"itemData":{"id":178,"type":"webpage","title":"Census 2011 - Matrice des déplacements domicile-travail par secteur statistique | Statbel","URL":"https://statbel.fgov.be/fr/open-data/census-2011-matrice-des-deplacements-domicile-travail-par-secteur-statistique","author":[{"family":"Service Public Fédéral Belge","given":""}],"accessed":{"date-parts":[["2021",8,10]]},"issued":{"date-parts":[["2017"]]}}}],"schema":"https://github.com/citation-style-language/schema/raw/master/csl-citation.json"} </w:instrText>
      </w:r>
      <w:r w:rsidR="00A43E13" w:rsidRPr="0064435F">
        <w:rPr>
          <w:rFonts w:ascii="Times New Roman" w:hAnsi="Times New Roman"/>
          <w:sz w:val="24"/>
          <w:szCs w:val="24"/>
          <w:lang w:val="en-US"/>
        </w:rPr>
        <w:fldChar w:fldCharType="separate"/>
      </w:r>
      <w:r w:rsidR="00A43E13" w:rsidRPr="0064435F">
        <w:rPr>
          <w:rFonts w:ascii="Times New Roman" w:hAnsi="Times New Roman"/>
          <w:sz w:val="24"/>
          <w:szCs w:val="24"/>
          <w:lang w:val="en-US"/>
        </w:rPr>
        <w:t>(Service Public Fédéral Belge, 2017a)</w:t>
      </w:r>
      <w:r w:rsidR="00A43E13"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some parts of the simulation </w:t>
      </w:r>
      <w:r w:rsidR="00740B95" w:rsidRPr="0064435F">
        <w:rPr>
          <w:rFonts w:ascii="Times New Roman" w:hAnsi="Times New Roman"/>
          <w:sz w:val="24"/>
          <w:szCs w:val="24"/>
          <w:lang w:val="en-US"/>
        </w:rPr>
        <w:t xml:space="preserve">(notably data on students in the Dutch higher education) </w:t>
      </w:r>
      <w:r w:rsidRPr="0064435F">
        <w:rPr>
          <w:rFonts w:ascii="Times New Roman" w:hAnsi="Times New Roman"/>
          <w:sz w:val="24"/>
          <w:szCs w:val="24"/>
          <w:lang w:val="en-US"/>
        </w:rPr>
        <w:t xml:space="preserve">have required many hypotheses because of the lack of data. </w:t>
      </w:r>
      <w:r w:rsidR="00BA5A89" w:rsidRPr="0064435F">
        <w:rPr>
          <w:rFonts w:ascii="Times New Roman" w:hAnsi="Times New Roman"/>
          <w:sz w:val="24"/>
          <w:szCs w:val="24"/>
          <w:lang w:val="en-US"/>
        </w:rPr>
        <w:t xml:space="preserve">Also, all data were not available at a statistics sector level and had to </w:t>
      </w:r>
      <w:proofErr w:type="gramStart"/>
      <w:r w:rsidR="00BA5A89" w:rsidRPr="0064435F">
        <w:rPr>
          <w:rFonts w:ascii="Times New Roman" w:hAnsi="Times New Roman"/>
          <w:sz w:val="24"/>
          <w:szCs w:val="24"/>
          <w:lang w:val="en-US"/>
        </w:rPr>
        <w:t>be broken</w:t>
      </w:r>
      <w:proofErr w:type="gramEnd"/>
      <w:r w:rsidR="00BA5A89" w:rsidRPr="0064435F">
        <w:rPr>
          <w:rFonts w:ascii="Times New Roman" w:hAnsi="Times New Roman"/>
          <w:sz w:val="24"/>
          <w:szCs w:val="24"/>
          <w:lang w:val="en-US"/>
        </w:rPr>
        <w:t xml:space="preserve"> down </w:t>
      </w:r>
      <w:r w:rsidR="00F53713" w:rsidRPr="0064435F">
        <w:rPr>
          <w:rFonts w:ascii="Times New Roman" w:hAnsi="Times New Roman"/>
          <w:sz w:val="24"/>
          <w:szCs w:val="24"/>
          <w:lang w:val="en-US"/>
        </w:rPr>
        <w:t xml:space="preserve">using the population ratio </w:t>
      </w:r>
      <w:r w:rsidR="00BA5A89" w:rsidRPr="0064435F">
        <w:rPr>
          <w:rFonts w:ascii="Times New Roman" w:hAnsi="Times New Roman"/>
          <w:sz w:val="24"/>
          <w:szCs w:val="24"/>
          <w:lang w:val="en-US"/>
        </w:rPr>
        <w:t>losing some accuracy.</w:t>
      </w:r>
      <w:r w:rsidR="00F53713" w:rsidRPr="0064435F">
        <w:rPr>
          <w:rFonts w:ascii="Times New Roman" w:hAnsi="Times New Roman"/>
          <w:sz w:val="24"/>
          <w:szCs w:val="24"/>
          <w:lang w:val="en-US"/>
        </w:rPr>
        <w:t xml:space="preserve"> This population ratio could be more specific, adapted to the age category for example.</w:t>
      </w:r>
      <w:r w:rsidR="00740B95" w:rsidRPr="0064435F">
        <w:rPr>
          <w:rFonts w:ascii="Times New Roman" w:hAnsi="Times New Roman"/>
          <w:sz w:val="24"/>
          <w:szCs w:val="24"/>
          <w:lang w:val="en-US"/>
        </w:rPr>
        <w:t xml:space="preserve"> Furthermore, the random assignment reducing the accuracy </w:t>
      </w:r>
      <w:proofErr w:type="gramStart"/>
      <w:r w:rsidR="00740B95" w:rsidRPr="0064435F">
        <w:rPr>
          <w:rFonts w:ascii="Times New Roman" w:hAnsi="Times New Roman"/>
          <w:sz w:val="24"/>
          <w:szCs w:val="24"/>
          <w:lang w:val="en-US"/>
        </w:rPr>
        <w:t>was used</w:t>
      </w:r>
      <w:proofErr w:type="gramEnd"/>
      <w:r w:rsidR="00740B95" w:rsidRPr="0064435F">
        <w:rPr>
          <w:rFonts w:ascii="Times New Roman" w:hAnsi="Times New Roman"/>
          <w:sz w:val="24"/>
          <w:szCs w:val="24"/>
          <w:lang w:val="en-US"/>
        </w:rPr>
        <w:t xml:space="preserve"> a lot because of this lack of data.</w:t>
      </w:r>
    </w:p>
    <w:p w14:paraId="45F30F63" w14:textId="77777777" w:rsidR="00BA5A89" w:rsidRPr="0064435F" w:rsidRDefault="00BA5A89" w:rsidP="00E7538C">
      <w:pPr>
        <w:spacing w:line="360" w:lineRule="auto"/>
        <w:jc w:val="both"/>
        <w:rPr>
          <w:rFonts w:ascii="Times New Roman" w:hAnsi="Times New Roman"/>
          <w:sz w:val="24"/>
          <w:szCs w:val="24"/>
          <w:lang w:val="en-US"/>
        </w:rPr>
      </w:pPr>
    </w:p>
    <w:p w14:paraId="5CE93677" w14:textId="2259607C" w:rsidR="00E7538C" w:rsidRPr="0064435F" w:rsidRDefault="00E7538C" w:rsidP="00E7538C">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While determining the number of single fathers, the age has </w:t>
      </w:r>
      <w:proofErr w:type="gramStart"/>
      <w:r w:rsidRPr="0064435F">
        <w:rPr>
          <w:rFonts w:ascii="Times New Roman" w:hAnsi="Times New Roman"/>
          <w:sz w:val="24"/>
          <w:szCs w:val="24"/>
          <w:lang w:val="en-US"/>
        </w:rPr>
        <w:t>been assigned</w:t>
      </w:r>
      <w:proofErr w:type="gramEnd"/>
      <w:r w:rsidRPr="0064435F">
        <w:rPr>
          <w:rFonts w:ascii="Times New Roman" w:hAnsi="Times New Roman"/>
          <w:sz w:val="24"/>
          <w:szCs w:val="24"/>
          <w:lang w:val="en-US"/>
        </w:rPr>
        <w:t xml:space="preserve"> randomly. It could have been more accurate </w:t>
      </w:r>
      <w:r w:rsidR="006A5EAA" w:rsidRPr="0064435F">
        <w:rPr>
          <w:rFonts w:ascii="Times New Roman" w:hAnsi="Times New Roman"/>
          <w:sz w:val="24"/>
          <w:szCs w:val="24"/>
          <w:lang w:val="en-US"/>
        </w:rPr>
        <w:t xml:space="preserve">if the real probability distribution </w:t>
      </w:r>
      <w:proofErr w:type="gramStart"/>
      <w:r w:rsidR="006A5EAA" w:rsidRPr="0064435F">
        <w:rPr>
          <w:rFonts w:ascii="Times New Roman" w:hAnsi="Times New Roman"/>
          <w:sz w:val="24"/>
          <w:szCs w:val="24"/>
          <w:lang w:val="en-US"/>
        </w:rPr>
        <w:t>was</w:t>
      </w:r>
      <w:proofErr w:type="gramEnd"/>
      <w:r w:rsidR="006A5EAA" w:rsidRPr="0064435F">
        <w:rPr>
          <w:rFonts w:ascii="Times New Roman" w:hAnsi="Times New Roman"/>
          <w:sz w:val="24"/>
          <w:szCs w:val="24"/>
          <w:lang w:val="en-US"/>
        </w:rPr>
        <w:t xml:space="preserve"> accessible. A distribution could also have been created based on the known average age difference between a father and his child (36 years </w:t>
      </w:r>
      <w:r w:rsidR="00A43E13" w:rsidRPr="0064435F">
        <w:rPr>
          <w:rFonts w:ascii="Times New Roman" w:hAnsi="Times New Roman"/>
          <w:sz w:val="24"/>
          <w:szCs w:val="24"/>
          <w:lang w:val="en-US"/>
        </w:rPr>
        <w:fldChar w:fldCharType="begin"/>
      </w:r>
      <w:r w:rsidR="00A43E13" w:rsidRPr="0064435F">
        <w:rPr>
          <w:rFonts w:ascii="Times New Roman" w:hAnsi="Times New Roman"/>
          <w:sz w:val="24"/>
          <w:szCs w:val="24"/>
          <w:lang w:val="en-US"/>
        </w:rPr>
        <w:instrText xml:space="preserve"> ADDIN ZOTERO_ITEM CSL_CITATION {"citationID":"cZs74npi","properties":{"formattedCitation":"(Service Public F\\uc0\\u233{}d\\uc0\\u233{}ral Belge, 2019b)","plainCitation":"(Service Public Fédéral Belge, 2019b)","noteIndex":0},"citationItems":[{"id":505,"uris":["http://zotero.org/users/8331578/items/4HXTX5Z3"],"uri":["http://zotero.org/users/8331578/items/4HXTX5Z3"],"itemData":{"id":505,"type":"webpage","title":"Naissances et fécondité | Statbel | Tableau 12","URL":"https://statbel.fgov.be/fr/themes/population/naissances-et-fecondite#figures","author":[{"family":"Service Public Fédéral Belge","given":""}],"accessed":{"date-parts":[["2021",8,14]]},"issued":{"date-parts":[["2019"]]}}}],"schema":"https://github.com/citation-style-language/schema/raw/master/csl-citation.json"} </w:instrText>
      </w:r>
      <w:r w:rsidR="00A43E13" w:rsidRPr="0064435F">
        <w:rPr>
          <w:rFonts w:ascii="Times New Roman" w:hAnsi="Times New Roman"/>
          <w:sz w:val="24"/>
          <w:szCs w:val="24"/>
          <w:lang w:val="en-US"/>
        </w:rPr>
        <w:fldChar w:fldCharType="separate"/>
      </w:r>
      <w:r w:rsidR="00A43E13" w:rsidRPr="0064435F">
        <w:rPr>
          <w:rFonts w:ascii="Times New Roman" w:hAnsi="Times New Roman"/>
          <w:sz w:val="24"/>
          <w:szCs w:val="24"/>
          <w:lang w:val="en-US"/>
        </w:rPr>
        <w:t>(Service Public Fédéral Belge, 2019b)</w:t>
      </w:r>
      <w:r w:rsidR="00A43E13" w:rsidRPr="0064435F">
        <w:rPr>
          <w:rFonts w:ascii="Times New Roman" w:hAnsi="Times New Roman"/>
          <w:sz w:val="24"/>
          <w:szCs w:val="24"/>
          <w:lang w:val="en-US"/>
        </w:rPr>
        <w:fldChar w:fldCharType="end"/>
      </w:r>
      <w:r w:rsidR="006A5EAA" w:rsidRPr="0064435F">
        <w:rPr>
          <w:rFonts w:ascii="Times New Roman" w:hAnsi="Times New Roman"/>
          <w:sz w:val="24"/>
          <w:szCs w:val="24"/>
          <w:lang w:val="en-US"/>
        </w:rPr>
        <w:t xml:space="preserve">). On the other hand, when a child </w:t>
      </w:r>
      <w:proofErr w:type="gramStart"/>
      <w:r w:rsidR="006A5EAA" w:rsidRPr="0064435F">
        <w:rPr>
          <w:rFonts w:ascii="Times New Roman" w:hAnsi="Times New Roman"/>
          <w:sz w:val="24"/>
          <w:szCs w:val="24"/>
          <w:lang w:val="en-US"/>
        </w:rPr>
        <w:t>was assigned</w:t>
      </w:r>
      <w:proofErr w:type="gramEnd"/>
      <w:r w:rsidR="006A5EAA" w:rsidRPr="0064435F">
        <w:rPr>
          <w:rFonts w:ascii="Times New Roman" w:hAnsi="Times New Roman"/>
          <w:sz w:val="24"/>
          <w:szCs w:val="24"/>
          <w:lang w:val="en-US"/>
        </w:rPr>
        <w:t xml:space="preserve"> to a mother, the probability distribution of the age difference was available. However, only the distribution of 2019 has </w:t>
      </w:r>
      <w:proofErr w:type="gramStart"/>
      <w:r w:rsidR="006A5EAA" w:rsidRPr="0064435F">
        <w:rPr>
          <w:rFonts w:ascii="Times New Roman" w:hAnsi="Times New Roman"/>
          <w:sz w:val="24"/>
          <w:szCs w:val="24"/>
          <w:lang w:val="en-US"/>
        </w:rPr>
        <w:t>been used</w:t>
      </w:r>
      <w:proofErr w:type="gramEnd"/>
      <w:r w:rsidR="006A5EAA" w:rsidRPr="0064435F">
        <w:rPr>
          <w:rFonts w:ascii="Times New Roman" w:hAnsi="Times New Roman"/>
          <w:sz w:val="24"/>
          <w:szCs w:val="24"/>
          <w:lang w:val="en-US"/>
        </w:rPr>
        <w:t xml:space="preserve"> while the distribution used should have been dependent on the child’s birth year. Furthermore, the assignment of the gender to a child follows a </w:t>
      </w:r>
      <w:r w:rsidR="00241891" w:rsidRPr="0064435F">
        <w:rPr>
          <w:rFonts w:ascii="Times New Roman" w:hAnsi="Times New Roman"/>
          <w:sz w:val="24"/>
          <w:szCs w:val="24"/>
          <w:lang w:val="en-US"/>
        </w:rPr>
        <w:t>simple random rule</w:t>
      </w:r>
      <w:r w:rsidR="006A5EAA" w:rsidRPr="0064435F">
        <w:rPr>
          <w:rFonts w:ascii="Times New Roman" w:hAnsi="Times New Roman"/>
          <w:sz w:val="24"/>
          <w:szCs w:val="24"/>
          <w:lang w:val="en-US"/>
        </w:rPr>
        <w:t xml:space="preserve"> while it could have been based on the gender ratio in the concerned sector or at least in the whole territory of Brussels.</w:t>
      </w:r>
    </w:p>
    <w:p w14:paraId="3F8F3E88" w14:textId="77777777" w:rsidR="00713A00" w:rsidRPr="0064435F" w:rsidRDefault="00713A00" w:rsidP="006A5EAA">
      <w:pPr>
        <w:spacing w:line="360" w:lineRule="auto"/>
        <w:jc w:val="both"/>
        <w:rPr>
          <w:rFonts w:ascii="Times New Roman" w:hAnsi="Times New Roman"/>
          <w:sz w:val="24"/>
          <w:szCs w:val="24"/>
          <w:lang w:val="en-US"/>
        </w:rPr>
      </w:pPr>
    </w:p>
    <w:p w14:paraId="232159D0" w14:textId="0E50746D" w:rsidR="006A5EAA" w:rsidRPr="0064435F" w:rsidRDefault="006A5EAA" w:rsidP="006A5EAA">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In other to establish the number of students with </w:t>
      </w:r>
      <w:proofErr w:type="gramStart"/>
      <w:r w:rsidRPr="0064435F">
        <w:rPr>
          <w:rFonts w:ascii="Times New Roman" w:hAnsi="Times New Roman"/>
          <w:sz w:val="24"/>
          <w:szCs w:val="24"/>
          <w:lang w:val="en-US"/>
        </w:rPr>
        <w:t>some</w:t>
      </w:r>
      <w:proofErr w:type="gramEnd"/>
      <w:r w:rsidRPr="0064435F">
        <w:rPr>
          <w:rFonts w:ascii="Times New Roman" w:hAnsi="Times New Roman"/>
          <w:sz w:val="24"/>
          <w:szCs w:val="24"/>
          <w:lang w:val="en-US"/>
        </w:rPr>
        <w:t xml:space="preserve"> delay on their study path, the total number of children with delay in primary (resp. secondary) school has been divided by the six years of this part of the path. Nevertheless, it means that all people repeating a year, repeats the first year of the part in question and keep their delay for the rest of the section. </w:t>
      </w:r>
      <w:proofErr w:type="gramStart"/>
      <w:r w:rsidRPr="0064435F">
        <w:rPr>
          <w:rFonts w:ascii="Times New Roman" w:hAnsi="Times New Roman"/>
          <w:sz w:val="24"/>
          <w:szCs w:val="24"/>
          <w:lang w:val="en-US"/>
        </w:rPr>
        <w:t>In reality, there</w:t>
      </w:r>
      <w:proofErr w:type="gramEnd"/>
      <w:r w:rsidRPr="0064435F">
        <w:rPr>
          <w:rFonts w:ascii="Times New Roman" w:hAnsi="Times New Roman"/>
          <w:sz w:val="24"/>
          <w:szCs w:val="24"/>
          <w:lang w:val="en-US"/>
        </w:rPr>
        <w:t xml:space="preserve"> is kind of an accumulation with less students with delay in the beginning of the section and </w:t>
      </w:r>
      <w:r w:rsidR="004B34D3" w:rsidRPr="0064435F">
        <w:rPr>
          <w:rFonts w:ascii="Times New Roman" w:hAnsi="Times New Roman"/>
          <w:sz w:val="24"/>
          <w:szCs w:val="24"/>
          <w:lang w:val="en-US"/>
        </w:rPr>
        <w:t xml:space="preserve">with some different children repeating each year. Moreover, once in first year of secondary school, the number of children already having redoubled in primary school should be </w:t>
      </w:r>
      <w:proofErr w:type="gramStart"/>
      <w:r w:rsidR="004B34D3" w:rsidRPr="0064435F">
        <w:rPr>
          <w:rFonts w:ascii="Times New Roman" w:hAnsi="Times New Roman"/>
          <w:sz w:val="24"/>
          <w:szCs w:val="24"/>
          <w:lang w:val="en-US"/>
        </w:rPr>
        <w:t>taken into account</w:t>
      </w:r>
      <w:proofErr w:type="gramEnd"/>
      <w:r w:rsidR="004B34D3" w:rsidRPr="0064435F">
        <w:rPr>
          <w:rFonts w:ascii="Times New Roman" w:hAnsi="Times New Roman"/>
          <w:sz w:val="24"/>
          <w:szCs w:val="24"/>
          <w:lang w:val="en-US"/>
        </w:rPr>
        <w:t>.</w:t>
      </w:r>
    </w:p>
    <w:p w14:paraId="780EA80E" w14:textId="4234A53C" w:rsidR="004B34D3" w:rsidRPr="0064435F" w:rsidRDefault="004B34D3" w:rsidP="004B34D3">
      <w:pPr>
        <w:spacing w:line="360" w:lineRule="auto"/>
        <w:jc w:val="both"/>
        <w:rPr>
          <w:rFonts w:ascii="Times New Roman" w:hAnsi="Times New Roman"/>
          <w:sz w:val="24"/>
          <w:szCs w:val="24"/>
          <w:lang w:val="en-US"/>
        </w:rPr>
      </w:pPr>
    </w:p>
    <w:p w14:paraId="62F28486" w14:textId="77777777" w:rsidR="00A52796" w:rsidRPr="0064435F" w:rsidRDefault="00F53713" w:rsidP="00F53713">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For the sake of simplicity, all simulated couples are hetero couples. This does not have any impact on the fleet sizing since every household </w:t>
      </w:r>
      <w:proofErr w:type="gramStart"/>
      <w:r w:rsidRPr="0064435F">
        <w:rPr>
          <w:rFonts w:ascii="Times New Roman" w:hAnsi="Times New Roman"/>
          <w:sz w:val="24"/>
          <w:szCs w:val="24"/>
          <w:lang w:val="en-US"/>
        </w:rPr>
        <w:t>is created</w:t>
      </w:r>
      <w:proofErr w:type="gramEnd"/>
      <w:r w:rsidRPr="0064435F">
        <w:rPr>
          <w:rFonts w:ascii="Times New Roman" w:hAnsi="Times New Roman"/>
          <w:sz w:val="24"/>
          <w:szCs w:val="24"/>
          <w:lang w:val="en-US"/>
        </w:rPr>
        <w:t xml:space="preserve"> at a sector level and not at a real </w:t>
      </w:r>
      <w:r w:rsidRPr="0064435F">
        <w:rPr>
          <w:rFonts w:ascii="Times New Roman" w:hAnsi="Times New Roman"/>
          <w:sz w:val="24"/>
          <w:szCs w:val="24"/>
          <w:lang w:val="en-US"/>
        </w:rPr>
        <w:lastRenderedPageBreak/>
        <w:t xml:space="preserve">address level. It </w:t>
      </w:r>
      <w:proofErr w:type="gramStart"/>
      <w:r w:rsidRPr="0064435F">
        <w:rPr>
          <w:rFonts w:ascii="Times New Roman" w:hAnsi="Times New Roman"/>
          <w:sz w:val="24"/>
          <w:szCs w:val="24"/>
          <w:lang w:val="en-US"/>
        </w:rPr>
        <w:t>is thus aggregated</w:t>
      </w:r>
      <w:proofErr w:type="gramEnd"/>
      <w:r w:rsidRPr="0064435F">
        <w:rPr>
          <w:rFonts w:ascii="Times New Roman" w:hAnsi="Times New Roman"/>
          <w:sz w:val="24"/>
          <w:szCs w:val="24"/>
          <w:lang w:val="en-US"/>
        </w:rPr>
        <w:t xml:space="preserve">. However, it could </w:t>
      </w:r>
      <w:proofErr w:type="gramStart"/>
      <w:r w:rsidRPr="0064435F">
        <w:rPr>
          <w:rFonts w:ascii="Times New Roman" w:hAnsi="Times New Roman"/>
          <w:sz w:val="24"/>
          <w:szCs w:val="24"/>
          <w:lang w:val="en-US"/>
        </w:rPr>
        <w:t>be improved</w:t>
      </w:r>
      <w:proofErr w:type="gramEnd"/>
      <w:r w:rsidRPr="0064435F">
        <w:rPr>
          <w:rFonts w:ascii="Times New Roman" w:hAnsi="Times New Roman"/>
          <w:sz w:val="24"/>
          <w:szCs w:val="24"/>
          <w:lang w:val="en-US"/>
        </w:rPr>
        <w:t xml:space="preserve"> for readers interested in the household simulation. One could simply invert two household ids </w:t>
      </w:r>
      <w:proofErr w:type="gramStart"/>
      <w:r w:rsidRPr="0064435F">
        <w:rPr>
          <w:rFonts w:ascii="Times New Roman" w:hAnsi="Times New Roman"/>
          <w:sz w:val="24"/>
          <w:szCs w:val="24"/>
          <w:lang w:val="en-US"/>
        </w:rPr>
        <w:t>in order to</w:t>
      </w:r>
      <w:proofErr w:type="gramEnd"/>
      <w:r w:rsidRPr="0064435F">
        <w:rPr>
          <w:rFonts w:ascii="Times New Roman" w:hAnsi="Times New Roman"/>
          <w:sz w:val="24"/>
          <w:szCs w:val="24"/>
          <w:lang w:val="en-US"/>
        </w:rPr>
        <w:t xml:space="preserve"> create homo couples.</w:t>
      </w:r>
    </w:p>
    <w:p w14:paraId="15454C15" w14:textId="59B5C82E" w:rsidR="00A52796" w:rsidRPr="0064435F" w:rsidRDefault="00A52796" w:rsidP="00F53713">
      <w:pPr>
        <w:spacing w:line="360" w:lineRule="auto"/>
        <w:jc w:val="both"/>
        <w:rPr>
          <w:rFonts w:ascii="Times New Roman" w:hAnsi="Times New Roman"/>
          <w:sz w:val="24"/>
          <w:szCs w:val="24"/>
          <w:lang w:val="en-US"/>
        </w:rPr>
      </w:pPr>
    </w:p>
    <w:p w14:paraId="78B3D24C" w14:textId="0C925E0F" w:rsidR="00F53713" w:rsidRPr="0064435F" w:rsidRDefault="00F07930" w:rsidP="00F53713">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For the</w:t>
      </w:r>
      <w:r w:rsidR="00A52796" w:rsidRPr="0064435F">
        <w:rPr>
          <w:rFonts w:ascii="Times New Roman" w:hAnsi="Times New Roman"/>
          <w:sz w:val="24"/>
          <w:szCs w:val="24"/>
          <w:lang w:val="en-US"/>
        </w:rPr>
        <w:t xml:space="preserve"> </w:t>
      </w:r>
      <w:r w:rsidRPr="0064435F">
        <w:rPr>
          <w:rFonts w:ascii="Times New Roman" w:hAnsi="Times New Roman"/>
          <w:sz w:val="24"/>
          <w:szCs w:val="24"/>
          <w:lang w:val="en-US"/>
        </w:rPr>
        <w:t xml:space="preserve">reallocation of the too many children with a collective household type, the age difference between the new parents and the child is not </w:t>
      </w:r>
      <w:proofErr w:type="gramStart"/>
      <w:r w:rsidRPr="0064435F">
        <w:rPr>
          <w:rFonts w:ascii="Times New Roman" w:hAnsi="Times New Roman"/>
          <w:sz w:val="24"/>
          <w:szCs w:val="24"/>
          <w:lang w:val="en-US"/>
        </w:rPr>
        <w:t>taken into account</w:t>
      </w:r>
      <w:proofErr w:type="gramEnd"/>
      <w:r w:rsidRPr="0064435F">
        <w:rPr>
          <w:rFonts w:ascii="Times New Roman" w:hAnsi="Times New Roman"/>
          <w:sz w:val="24"/>
          <w:szCs w:val="24"/>
          <w:lang w:val="en-US"/>
        </w:rPr>
        <w:t>. This could be an improvement. For now, it could indeed result in unrealistic age difference.</w:t>
      </w:r>
    </w:p>
    <w:p w14:paraId="4835C7D3" w14:textId="77777777" w:rsidR="00F53713" w:rsidRPr="0064435F" w:rsidRDefault="00F53713" w:rsidP="004B34D3">
      <w:pPr>
        <w:spacing w:line="360" w:lineRule="auto"/>
        <w:jc w:val="both"/>
        <w:rPr>
          <w:rFonts w:ascii="Times New Roman" w:hAnsi="Times New Roman"/>
          <w:sz w:val="24"/>
          <w:szCs w:val="24"/>
          <w:lang w:val="en-US"/>
        </w:rPr>
      </w:pPr>
    </w:p>
    <w:p w14:paraId="0105A4AD" w14:textId="0C228D01" w:rsidR="004B34D3" w:rsidRPr="0064435F" w:rsidRDefault="004B34D3" w:rsidP="004B34D3">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For the workplace assignment of people living in Brussels but studying or working outside Brussels, the closest sector being on the periphery of Brussels to their sector of residence </w:t>
      </w:r>
      <w:proofErr w:type="gramStart"/>
      <w:r w:rsidRPr="0064435F">
        <w:rPr>
          <w:rFonts w:ascii="Times New Roman" w:hAnsi="Times New Roman"/>
          <w:sz w:val="24"/>
          <w:szCs w:val="24"/>
          <w:lang w:val="en-US"/>
        </w:rPr>
        <w:t>was selected</w:t>
      </w:r>
      <w:proofErr w:type="gramEnd"/>
      <w:r w:rsidRPr="0064435F">
        <w:rPr>
          <w:rFonts w:ascii="Times New Roman" w:hAnsi="Times New Roman"/>
          <w:sz w:val="24"/>
          <w:szCs w:val="24"/>
          <w:lang w:val="en-US"/>
        </w:rPr>
        <w:t xml:space="preserve">. The opposite </w:t>
      </w:r>
      <w:proofErr w:type="gramStart"/>
      <w:r w:rsidRPr="0064435F">
        <w:rPr>
          <w:rFonts w:ascii="Times New Roman" w:hAnsi="Times New Roman"/>
          <w:sz w:val="24"/>
          <w:szCs w:val="24"/>
          <w:lang w:val="en-US"/>
        </w:rPr>
        <w:t>was done</w:t>
      </w:r>
      <w:proofErr w:type="gramEnd"/>
      <w:r w:rsidRPr="0064435F">
        <w:rPr>
          <w:rFonts w:ascii="Times New Roman" w:hAnsi="Times New Roman"/>
          <w:sz w:val="24"/>
          <w:szCs w:val="24"/>
          <w:lang w:val="en-US"/>
        </w:rPr>
        <w:t xml:space="preserve"> for commuters living outside Brussels but studying or working in Brussels. However, the real direction to the </w:t>
      </w:r>
      <w:proofErr w:type="gramStart"/>
      <w:r w:rsidRPr="0064435F">
        <w:rPr>
          <w:rFonts w:ascii="Times New Roman" w:hAnsi="Times New Roman"/>
          <w:sz w:val="24"/>
          <w:szCs w:val="24"/>
          <w:lang w:val="en-US"/>
        </w:rPr>
        <w:t>final destination</w:t>
      </w:r>
      <w:proofErr w:type="gramEnd"/>
      <w:r w:rsidRPr="0064435F">
        <w:rPr>
          <w:rFonts w:ascii="Times New Roman" w:hAnsi="Times New Roman"/>
          <w:sz w:val="24"/>
          <w:szCs w:val="24"/>
          <w:lang w:val="en-US"/>
        </w:rPr>
        <w:t xml:space="preserve"> could have been used for more accurate itineraries.</w:t>
      </w:r>
    </w:p>
    <w:p w14:paraId="24881191" w14:textId="1316B5FB" w:rsidR="00BA5A89" w:rsidRPr="0064435F" w:rsidRDefault="00BA5A89" w:rsidP="004B34D3">
      <w:pPr>
        <w:spacing w:line="360" w:lineRule="auto"/>
        <w:jc w:val="both"/>
        <w:rPr>
          <w:rFonts w:ascii="Times New Roman" w:hAnsi="Times New Roman"/>
          <w:sz w:val="24"/>
          <w:szCs w:val="24"/>
          <w:lang w:val="en-US"/>
        </w:rPr>
      </w:pPr>
    </w:p>
    <w:p w14:paraId="69500A8A" w14:textId="46BCFEF3" w:rsidR="00BA5A89" w:rsidRPr="0064435F" w:rsidRDefault="00740B95" w:rsidP="004B34D3">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For the creation of commuters living outside Brussels but studying or working in Brussels, many personal attributes have been ignored because they had no impact on the rest of the simulation </w:t>
      </w:r>
      <w:proofErr w:type="gramStart"/>
      <w:r w:rsidRPr="0064435F">
        <w:rPr>
          <w:rFonts w:ascii="Times New Roman" w:hAnsi="Times New Roman"/>
          <w:sz w:val="24"/>
          <w:szCs w:val="24"/>
          <w:lang w:val="en-US"/>
        </w:rPr>
        <w:t>in order to</w:t>
      </w:r>
      <w:proofErr w:type="gramEnd"/>
      <w:r w:rsidRPr="0064435F">
        <w:rPr>
          <w:rFonts w:ascii="Times New Roman" w:hAnsi="Times New Roman"/>
          <w:sz w:val="24"/>
          <w:szCs w:val="24"/>
          <w:lang w:val="en-US"/>
        </w:rPr>
        <w:t xml:space="preserve"> generate the trips file. Nevertheless, it could have been </w:t>
      </w:r>
      <w:r w:rsidR="00241891" w:rsidRPr="0064435F">
        <w:rPr>
          <w:rFonts w:ascii="Times New Roman" w:hAnsi="Times New Roman"/>
          <w:sz w:val="24"/>
          <w:szCs w:val="24"/>
          <w:lang w:val="en-US"/>
        </w:rPr>
        <w:t>useful</w:t>
      </w:r>
      <w:r w:rsidRPr="0064435F">
        <w:rPr>
          <w:rFonts w:ascii="Times New Roman" w:hAnsi="Times New Roman"/>
          <w:sz w:val="24"/>
          <w:szCs w:val="24"/>
          <w:lang w:val="en-US"/>
        </w:rPr>
        <w:t xml:space="preserve"> for readers</w:t>
      </w:r>
      <w:r w:rsidR="00241891" w:rsidRPr="0064435F">
        <w:rPr>
          <w:rFonts w:ascii="Times New Roman" w:hAnsi="Times New Roman"/>
          <w:sz w:val="24"/>
          <w:szCs w:val="24"/>
          <w:lang w:val="en-US"/>
        </w:rPr>
        <w:t xml:space="preserve"> interested in the resulting simulated population.</w:t>
      </w:r>
    </w:p>
    <w:p w14:paraId="5B8D7848" w14:textId="5D4C5159" w:rsidR="00241891" w:rsidRPr="0064435F" w:rsidRDefault="00241891" w:rsidP="004B34D3">
      <w:pPr>
        <w:spacing w:line="360" w:lineRule="auto"/>
        <w:jc w:val="both"/>
        <w:rPr>
          <w:rFonts w:ascii="Times New Roman" w:hAnsi="Times New Roman"/>
          <w:sz w:val="24"/>
          <w:szCs w:val="24"/>
          <w:lang w:val="en-US"/>
        </w:rPr>
      </w:pPr>
    </w:p>
    <w:p w14:paraId="53D9B273" w14:textId="2B2EB94B" w:rsidR="00241891" w:rsidRPr="0064435F" w:rsidRDefault="00241891" w:rsidP="004B34D3">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Concerning the tourists, this </w:t>
      </w:r>
      <w:proofErr w:type="gramStart"/>
      <w:r w:rsidRPr="0064435F">
        <w:rPr>
          <w:rFonts w:ascii="Times New Roman" w:hAnsi="Times New Roman"/>
          <w:sz w:val="24"/>
          <w:szCs w:val="24"/>
          <w:lang w:val="en-US"/>
        </w:rPr>
        <w:t>was understood</w:t>
      </w:r>
      <w:proofErr w:type="gramEnd"/>
      <w:r w:rsidRPr="0064435F">
        <w:rPr>
          <w:rFonts w:ascii="Times New Roman" w:hAnsi="Times New Roman"/>
          <w:sz w:val="24"/>
          <w:szCs w:val="24"/>
          <w:lang w:val="en-US"/>
        </w:rPr>
        <w:t xml:space="preserve"> at a broad level gathering business trips and holiday together. However, it seems obvious that the daily trip of a holidaymaker and </w:t>
      </w:r>
      <w:proofErr w:type="gramStart"/>
      <w:r w:rsidRPr="0064435F">
        <w:rPr>
          <w:rFonts w:ascii="Times New Roman" w:hAnsi="Times New Roman"/>
          <w:sz w:val="24"/>
          <w:szCs w:val="24"/>
          <w:lang w:val="en-US"/>
        </w:rPr>
        <w:t>a businessman</w:t>
      </w:r>
      <w:proofErr w:type="gramEnd"/>
      <w:r w:rsidRPr="0064435F">
        <w:rPr>
          <w:rFonts w:ascii="Times New Roman" w:hAnsi="Times New Roman"/>
          <w:sz w:val="24"/>
          <w:szCs w:val="24"/>
          <w:lang w:val="en-US"/>
        </w:rPr>
        <w:t xml:space="preserve"> are not the same. A difference could thus have been done if the trip chain type allocation depended on the work id like in Pr. Kornhauser work </w:t>
      </w:r>
      <w:r w:rsidR="00A43E13" w:rsidRPr="0064435F">
        <w:rPr>
          <w:rFonts w:ascii="Times New Roman" w:hAnsi="Times New Roman"/>
          <w:sz w:val="24"/>
          <w:szCs w:val="24"/>
          <w:lang w:val="en-US"/>
        </w:rPr>
        <w:fldChar w:fldCharType="begin"/>
      </w:r>
      <w:r w:rsidR="00A43E13" w:rsidRPr="0064435F">
        <w:rPr>
          <w:rFonts w:ascii="Times New Roman" w:hAnsi="Times New Roman"/>
          <w:sz w:val="24"/>
          <w:szCs w:val="24"/>
          <w:lang w:val="en-US"/>
        </w:rPr>
        <w:instrText xml:space="preserve"> ADDIN ZOTERO_ITEM CSL_CITATION {"citationID":"S64O9zml","properties":{"formattedCitation":"(Kornhauser et al., 2012)","plainCitation":"(Kornhauser et al., 2012)","noteIndex":0},"citationItems":[{"id":214,"uris":["http://zotero.org/users/8331578/items/MQGKZJ62"],"uri":["http://zotero.org/users/8331578/items/MQGKZJ62"],"itemData":{"id":214,"type":"report","abstract":"In the state of New Jersey, there is a growing need for accurate travel demand data for use in transportation systems analysis. Traditional travel survey techniques are often too expensive and fail to capture key segments of the population. Instead, using data from the US Census and other sources, a population was synthesized that is demographically largely identical to that of New Jersey and forecast the travel needs and desires for each resident in this population on an average weekday. Each resident was assigned key defining features including an age, gender, place of residence, demographic description (i.e. student, worker, retired, etc.), place of employment, and place of education. Using various distributional assumptions on trip chains and behavioral needs and choices, a NJ Trip File was generated that contains an individualized record for every trip each resident makes, detailing precisely where and when each trip originates and where each trip ends. The end result of our project is a data driven, spatial, and temporal process that characterizes the individual demand for travel in New Jersey that can be used for a variety of applications from designing PRT (Personal Rapid Transit) networks to anticipating infrastructure overloads.","language":"en","page":"70","publisher":"Department of Operations Research &amp; Financial Engineering Princeton University","source":"Zotero","title":"Synthesizing Individual Travel Demand in New Jersey","author":[{"family":"Kornhauser","given":"Alain L."},{"family":"Acciarito","given":"Philip"},{"family":"Brownell","given":"Christopher"},{"family":"Clemens","given":"Blake"},{"family":"Fox","given":"Charles"},{"family":"Germain","given":"Sarah"},{"family":"Kumar","given":"Akshay"},{"family":"Markiewicz","given":"Michael"},{"family":"Wenzlau","given":"Tim"},{"family":"Quintero","given":"Luis"},{"family":"Stroeble","given":"Spencer"},{"family":"Webb","given":"Natalie"},{"family":"Delgado-Medrano GS","given":"Heber"},{"family":"Mufti GS","given":"Talal"},{"family":"Alamanda","given":"Bharath"}],"issued":{"date-parts":[["2012",1]]}}}],"schema":"https://github.com/citation-style-language/schema/raw/master/csl-citation.json"} </w:instrText>
      </w:r>
      <w:r w:rsidR="00A43E13" w:rsidRPr="0064435F">
        <w:rPr>
          <w:rFonts w:ascii="Times New Roman" w:hAnsi="Times New Roman"/>
          <w:sz w:val="24"/>
          <w:szCs w:val="24"/>
          <w:lang w:val="en-US"/>
        </w:rPr>
        <w:fldChar w:fldCharType="separate"/>
      </w:r>
      <w:r w:rsidR="00A43E13" w:rsidRPr="0064435F">
        <w:rPr>
          <w:rFonts w:ascii="Times New Roman" w:hAnsi="Times New Roman"/>
          <w:sz w:val="24"/>
          <w:lang w:val="en-US"/>
        </w:rPr>
        <w:t>(Kornhauser et al., 2012)</w:t>
      </w:r>
      <w:r w:rsidR="00A43E13" w:rsidRPr="0064435F">
        <w:rPr>
          <w:rFonts w:ascii="Times New Roman" w:hAnsi="Times New Roman"/>
          <w:sz w:val="24"/>
          <w:szCs w:val="24"/>
          <w:lang w:val="en-US"/>
        </w:rPr>
        <w:fldChar w:fldCharType="end"/>
      </w:r>
      <w:r w:rsidRPr="0064435F">
        <w:rPr>
          <w:rFonts w:ascii="Times New Roman" w:hAnsi="Times New Roman"/>
          <w:sz w:val="24"/>
          <w:szCs w:val="24"/>
          <w:lang w:val="en-US"/>
        </w:rPr>
        <w:t>. Nevertheless, this broken-down data was not available in Belgium. It would for sure improve the simulation’s quality for every person simulated. It is indeed logical to think that a baby or a young child does fewer daily trips than a higher education student.</w:t>
      </w:r>
    </w:p>
    <w:p w14:paraId="6C882F0F" w14:textId="3F8233DB" w:rsidR="00241891" w:rsidRPr="0064435F" w:rsidRDefault="00241891" w:rsidP="004B34D3">
      <w:pPr>
        <w:spacing w:line="360" w:lineRule="auto"/>
        <w:jc w:val="both"/>
        <w:rPr>
          <w:rFonts w:ascii="Times New Roman" w:hAnsi="Times New Roman"/>
          <w:sz w:val="24"/>
          <w:szCs w:val="24"/>
          <w:lang w:val="en-US"/>
        </w:rPr>
      </w:pPr>
    </w:p>
    <w:p w14:paraId="010C377F" w14:textId="7677D039" w:rsidR="00241891" w:rsidRPr="0064435F" w:rsidRDefault="00241891" w:rsidP="004B34D3">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tourists’ trips from and to a train station or an airport at the beginning and the end of their trip could also have been </w:t>
      </w:r>
      <w:proofErr w:type="gramStart"/>
      <w:r w:rsidRPr="0064435F">
        <w:rPr>
          <w:rFonts w:ascii="Times New Roman" w:hAnsi="Times New Roman"/>
          <w:sz w:val="24"/>
          <w:szCs w:val="24"/>
          <w:lang w:val="en-US"/>
        </w:rPr>
        <w:t>considered in itself</w:t>
      </w:r>
      <w:proofErr w:type="gramEnd"/>
      <w:r w:rsidRPr="0064435F">
        <w:rPr>
          <w:rFonts w:ascii="Times New Roman" w:hAnsi="Times New Roman"/>
          <w:sz w:val="24"/>
          <w:szCs w:val="24"/>
          <w:lang w:val="en-US"/>
        </w:rPr>
        <w:t>.</w:t>
      </w:r>
    </w:p>
    <w:p w14:paraId="186FA141" w14:textId="5E3EC87B" w:rsidR="004B34D3" w:rsidRPr="0064435F" w:rsidRDefault="004B34D3" w:rsidP="004B34D3">
      <w:pPr>
        <w:spacing w:line="360" w:lineRule="auto"/>
        <w:jc w:val="both"/>
        <w:rPr>
          <w:rFonts w:ascii="Times New Roman" w:hAnsi="Times New Roman"/>
          <w:sz w:val="24"/>
          <w:szCs w:val="24"/>
          <w:lang w:val="en-US"/>
        </w:rPr>
      </w:pPr>
    </w:p>
    <w:p w14:paraId="299DFAB7" w14:textId="040EBDBD" w:rsidR="00A52796" w:rsidRPr="0064435F" w:rsidRDefault="00A52796" w:rsidP="004B34D3">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With more specific data and more computing power, the analysis could </w:t>
      </w:r>
      <w:proofErr w:type="gramStart"/>
      <w:r w:rsidRPr="0064435F">
        <w:rPr>
          <w:rFonts w:ascii="Times New Roman" w:hAnsi="Times New Roman"/>
          <w:sz w:val="24"/>
          <w:szCs w:val="24"/>
          <w:lang w:val="en-US"/>
        </w:rPr>
        <w:t>be done</w:t>
      </w:r>
      <w:proofErr w:type="gramEnd"/>
      <w:r w:rsidRPr="0064435F">
        <w:rPr>
          <w:rFonts w:ascii="Times New Roman" w:hAnsi="Times New Roman"/>
          <w:sz w:val="24"/>
          <w:szCs w:val="24"/>
          <w:lang w:val="en-US"/>
        </w:rPr>
        <w:t xml:space="preserve"> at a more specific level even up to the household level. This would give even more realistic results and avoid the users to walk to a station.</w:t>
      </w:r>
    </w:p>
    <w:p w14:paraId="44CB9537" w14:textId="77777777" w:rsidR="00A52796" w:rsidRPr="0064435F" w:rsidRDefault="00A52796" w:rsidP="004B34D3">
      <w:pPr>
        <w:spacing w:line="360" w:lineRule="auto"/>
        <w:jc w:val="both"/>
        <w:rPr>
          <w:rFonts w:ascii="Times New Roman" w:hAnsi="Times New Roman"/>
          <w:sz w:val="24"/>
          <w:szCs w:val="24"/>
          <w:lang w:val="en-US"/>
        </w:rPr>
      </w:pPr>
    </w:p>
    <w:p w14:paraId="6BA16CE7" w14:textId="25D5225D" w:rsidR="00241891" w:rsidRPr="0064435F" w:rsidRDefault="009514F0" w:rsidP="004B34D3">
      <w:pPr>
        <w:spacing w:line="360" w:lineRule="auto"/>
        <w:jc w:val="both"/>
        <w:rPr>
          <w:rFonts w:ascii="Times New Roman" w:hAnsi="Times New Roman"/>
          <w:sz w:val="24"/>
          <w:szCs w:val="24"/>
          <w:lang w:val="en-US"/>
        </w:rPr>
      </w:pPr>
      <w:r w:rsidRPr="0064435F">
        <w:rPr>
          <w:rFonts w:ascii="Times New Roman" w:hAnsi="Times New Roman"/>
          <w:sz w:val="24"/>
          <w:szCs w:val="24"/>
          <w:lang w:val="en-US"/>
        </w:rPr>
        <w:lastRenderedPageBreak/>
        <w:t xml:space="preserve">During the trips simulation, the temporality </w:t>
      </w:r>
      <w:proofErr w:type="gramStart"/>
      <w:r w:rsidRPr="0064435F">
        <w:rPr>
          <w:rFonts w:ascii="Times New Roman" w:hAnsi="Times New Roman"/>
          <w:sz w:val="24"/>
          <w:szCs w:val="24"/>
          <w:lang w:val="en-US"/>
        </w:rPr>
        <w:t>is just considered</w:t>
      </w:r>
      <w:proofErr w:type="gramEnd"/>
      <w:r w:rsidRPr="0064435F">
        <w:rPr>
          <w:rFonts w:ascii="Times New Roman" w:hAnsi="Times New Roman"/>
          <w:sz w:val="24"/>
          <w:szCs w:val="24"/>
          <w:lang w:val="en-US"/>
        </w:rPr>
        <w:t xml:space="preserve"> for the trips to be in the right order according to the trip chain. However, it can result in some </w:t>
      </w:r>
      <w:proofErr w:type="gramStart"/>
      <w:r w:rsidRPr="0064435F">
        <w:rPr>
          <w:rFonts w:ascii="Times New Roman" w:hAnsi="Times New Roman"/>
          <w:sz w:val="24"/>
          <w:szCs w:val="24"/>
          <w:lang w:val="en-US"/>
        </w:rPr>
        <w:t>very short</w:t>
      </w:r>
      <w:proofErr w:type="gramEnd"/>
      <w:r w:rsidRPr="0064435F">
        <w:rPr>
          <w:rFonts w:ascii="Times New Roman" w:hAnsi="Times New Roman"/>
          <w:sz w:val="24"/>
          <w:szCs w:val="24"/>
          <w:lang w:val="en-US"/>
        </w:rPr>
        <w:t xml:space="preserve"> activities because two following trips are close. It could have </w:t>
      </w:r>
      <w:proofErr w:type="gramStart"/>
      <w:r w:rsidRPr="0064435F">
        <w:rPr>
          <w:rFonts w:ascii="Times New Roman" w:hAnsi="Times New Roman"/>
          <w:sz w:val="24"/>
          <w:szCs w:val="24"/>
          <w:lang w:val="en-US"/>
        </w:rPr>
        <w:t>been improved</w:t>
      </w:r>
      <w:proofErr w:type="gramEnd"/>
      <w:r w:rsidRPr="0064435F">
        <w:rPr>
          <w:rFonts w:ascii="Times New Roman" w:hAnsi="Times New Roman"/>
          <w:sz w:val="24"/>
          <w:szCs w:val="24"/>
          <w:lang w:val="en-US"/>
        </w:rPr>
        <w:t xml:space="preserve"> by incorporating information on the activities’ length per type of activity.</w:t>
      </w:r>
    </w:p>
    <w:p w14:paraId="7C9421D3" w14:textId="59E285E6" w:rsidR="009514F0" w:rsidRPr="0064435F" w:rsidRDefault="009514F0" w:rsidP="004B34D3">
      <w:pPr>
        <w:spacing w:line="360" w:lineRule="auto"/>
        <w:jc w:val="both"/>
        <w:rPr>
          <w:rFonts w:ascii="Times New Roman" w:hAnsi="Times New Roman"/>
          <w:sz w:val="24"/>
          <w:szCs w:val="24"/>
          <w:lang w:val="en-US"/>
        </w:rPr>
      </w:pPr>
    </w:p>
    <w:p w14:paraId="6237B845" w14:textId="2AB81933" w:rsidR="009514F0" w:rsidRPr="0064435F" w:rsidRDefault="009514F0" w:rsidP="004B34D3">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Moreover, the </w:t>
      </w:r>
      <w:r w:rsidR="00672561" w:rsidRPr="0064435F">
        <w:rPr>
          <w:rFonts w:ascii="Times New Roman" w:hAnsi="Times New Roman"/>
          <w:sz w:val="24"/>
          <w:szCs w:val="24"/>
          <w:lang w:val="en-US"/>
        </w:rPr>
        <w:t>leisure’s</w:t>
      </w:r>
      <w:r w:rsidRPr="0064435F">
        <w:rPr>
          <w:rFonts w:ascii="Times New Roman" w:hAnsi="Times New Roman"/>
          <w:sz w:val="24"/>
          <w:szCs w:val="24"/>
          <w:lang w:val="en-US"/>
        </w:rPr>
        <w:t xml:space="preserve">’ destinations are determined based on the travels’ length probability distribution. Nevertheless, this distribution concerns all types of trips not only the ones to a leisure place. In the absence of an own probability distribution for </w:t>
      </w:r>
      <w:r w:rsidR="00672561" w:rsidRPr="0064435F">
        <w:rPr>
          <w:rFonts w:ascii="Times New Roman" w:hAnsi="Times New Roman"/>
          <w:sz w:val="24"/>
          <w:szCs w:val="24"/>
          <w:lang w:val="en-US"/>
        </w:rPr>
        <w:t>leisure’s</w:t>
      </w:r>
      <w:r w:rsidRPr="0064435F">
        <w:rPr>
          <w:rFonts w:ascii="Times New Roman" w:hAnsi="Times New Roman"/>
          <w:sz w:val="24"/>
          <w:szCs w:val="24"/>
          <w:lang w:val="en-US"/>
        </w:rPr>
        <w:t xml:space="preserve">’ trips only, a probability distribution of the simulated trips to home and work should have been deduced from this probability for more accurate results. </w:t>
      </w:r>
    </w:p>
    <w:p w14:paraId="6C0BE559" w14:textId="63122FE0" w:rsidR="00E7538C" w:rsidRPr="0064435F" w:rsidRDefault="00E7538C" w:rsidP="00241891">
      <w:pPr>
        <w:rPr>
          <w:rFonts w:ascii="Times New Roman" w:hAnsi="Times New Roman"/>
          <w:lang w:val="en-US"/>
        </w:rPr>
      </w:pPr>
    </w:p>
    <w:p w14:paraId="4BC3882E" w14:textId="4A61CE3B" w:rsidR="009514F0" w:rsidRPr="0064435F" w:rsidRDefault="006161B5" w:rsidP="006161B5">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w:t>
      </w:r>
      <w:r w:rsidR="00672561" w:rsidRPr="0064435F">
        <w:rPr>
          <w:rFonts w:ascii="Times New Roman" w:hAnsi="Times New Roman"/>
          <w:sz w:val="24"/>
          <w:szCs w:val="24"/>
          <w:lang w:val="en-US"/>
        </w:rPr>
        <w:t>leisure’s</w:t>
      </w:r>
      <w:r w:rsidRPr="0064435F">
        <w:rPr>
          <w:rFonts w:ascii="Times New Roman" w:hAnsi="Times New Roman"/>
          <w:sz w:val="24"/>
          <w:szCs w:val="24"/>
          <w:lang w:val="en-US"/>
        </w:rPr>
        <w:t xml:space="preserve"> destinations could have </w:t>
      </w:r>
      <w:proofErr w:type="gramStart"/>
      <w:r w:rsidRPr="0064435F">
        <w:rPr>
          <w:rFonts w:ascii="Times New Roman" w:hAnsi="Times New Roman"/>
          <w:sz w:val="24"/>
          <w:szCs w:val="24"/>
          <w:lang w:val="en-US"/>
        </w:rPr>
        <w:t>been better defined</w:t>
      </w:r>
      <w:proofErr w:type="gramEnd"/>
      <w:r w:rsidRPr="0064435F">
        <w:rPr>
          <w:rFonts w:ascii="Times New Roman" w:hAnsi="Times New Roman"/>
          <w:sz w:val="24"/>
          <w:szCs w:val="24"/>
          <w:lang w:val="en-US"/>
        </w:rPr>
        <w:t xml:space="preserve"> if the same data as those used by Pr. Kornhauser were available. He indeed used the list of leisure places and defined patrons for the ratio of customers per employee per NACEBEL code. The exact position of the leisure places could have been determined with Open Street Map </w:t>
      </w:r>
      <w:r w:rsidR="00A43E13" w:rsidRPr="0064435F">
        <w:rPr>
          <w:rFonts w:ascii="Times New Roman" w:hAnsi="Times New Roman"/>
          <w:sz w:val="24"/>
          <w:szCs w:val="24"/>
          <w:lang w:val="en-US"/>
        </w:rPr>
        <w:fldChar w:fldCharType="begin"/>
      </w:r>
      <w:r w:rsidR="00A43E13" w:rsidRPr="0064435F">
        <w:rPr>
          <w:rFonts w:ascii="Times New Roman" w:hAnsi="Times New Roman"/>
          <w:sz w:val="24"/>
          <w:szCs w:val="24"/>
          <w:lang w:val="en-US"/>
        </w:rPr>
        <w:instrText xml:space="preserve"> ADDIN ZOTERO_ITEM CSL_CITATION {"citationID":"pSHnSLi6","properties":{"formattedCitation":"(OpenStreetMap, n.d.)","plainCitation":"(OpenStreetMap, n.d.)","noteIndex":0},"citationItems":[{"id":318,"uris":["http://zotero.org/users/8331578/items/DXU7ZXXP"],"uri":["http://zotero.org/users/8331578/items/DXU7ZXXP"],"itemData":{"id":318,"type":"webpage","abstract":"OpenStreetMap Belgium community website","container-title":"OpenStreetMap Belgium","language":"en","title":"OpenStreetMap","URL":"https://openstreetmap.be/en/","author":[{"family":"OpenStreetMap","given":""}],"accessed":{"date-parts":[["2021",8,13]]}}}],"schema":"https://github.com/citation-style-language/schema/raw/master/csl-citation.json"} </w:instrText>
      </w:r>
      <w:r w:rsidR="00A43E13" w:rsidRPr="0064435F">
        <w:rPr>
          <w:rFonts w:ascii="Times New Roman" w:hAnsi="Times New Roman"/>
          <w:sz w:val="24"/>
          <w:szCs w:val="24"/>
          <w:lang w:val="en-US"/>
        </w:rPr>
        <w:fldChar w:fldCharType="separate"/>
      </w:r>
      <w:r w:rsidR="00A43E13" w:rsidRPr="0064435F">
        <w:rPr>
          <w:rFonts w:ascii="Times New Roman" w:hAnsi="Times New Roman"/>
          <w:sz w:val="24"/>
          <w:lang w:val="en-US"/>
        </w:rPr>
        <w:t>(OpenStreetMap, n.d.)</w:t>
      </w:r>
      <w:r w:rsidR="00A43E13"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for example. However, being an open source and maintained by a community database, Open Street Map data for Brussels were not complete and cleaned enough. On another note, data on the number of clients per leisure place could have been determined based on the average daily revenue of the place. Unfortunately, this data was not accessible either.</w:t>
      </w:r>
    </w:p>
    <w:p w14:paraId="6AFFC938" w14:textId="71D7547D" w:rsidR="00F53713" w:rsidRPr="0064435F" w:rsidRDefault="00F53713" w:rsidP="006161B5">
      <w:pPr>
        <w:spacing w:line="360" w:lineRule="auto"/>
        <w:jc w:val="both"/>
        <w:rPr>
          <w:rFonts w:ascii="Times New Roman" w:hAnsi="Times New Roman"/>
          <w:sz w:val="24"/>
          <w:szCs w:val="24"/>
          <w:lang w:val="en-US"/>
        </w:rPr>
      </w:pPr>
    </w:p>
    <w:p w14:paraId="6CD13605" w14:textId="0AD337D4" w:rsidR="00F53713" w:rsidRPr="0064435F" w:rsidRDefault="00F53713" w:rsidP="006161B5">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rips’ distance </w:t>
      </w:r>
      <w:proofErr w:type="gramStart"/>
      <w:r w:rsidRPr="0064435F">
        <w:rPr>
          <w:rFonts w:ascii="Times New Roman" w:hAnsi="Times New Roman"/>
          <w:sz w:val="24"/>
          <w:szCs w:val="24"/>
          <w:lang w:val="en-US"/>
        </w:rPr>
        <w:t>is computed</w:t>
      </w:r>
      <w:proofErr w:type="gramEnd"/>
      <w:r w:rsidRPr="0064435F">
        <w:rPr>
          <w:rFonts w:ascii="Times New Roman" w:hAnsi="Times New Roman"/>
          <w:sz w:val="24"/>
          <w:szCs w:val="24"/>
          <w:lang w:val="en-US"/>
        </w:rPr>
        <w:t xml:space="preserve"> such as the crow flies. Using the actual roads with Google Maps </w:t>
      </w:r>
      <w:r w:rsidR="00AC42C2" w:rsidRPr="0064435F">
        <w:rPr>
          <w:rFonts w:ascii="Times New Roman" w:hAnsi="Times New Roman"/>
          <w:sz w:val="24"/>
          <w:szCs w:val="24"/>
          <w:lang w:val="en-US"/>
        </w:rPr>
        <w:fldChar w:fldCharType="begin"/>
      </w:r>
      <w:r w:rsidR="00AC42C2" w:rsidRPr="0064435F">
        <w:rPr>
          <w:rFonts w:ascii="Times New Roman" w:hAnsi="Times New Roman"/>
          <w:sz w:val="24"/>
          <w:szCs w:val="24"/>
          <w:lang w:val="en-US"/>
        </w:rPr>
        <w:instrText xml:space="preserve"> ADDIN ZOTERO_ITEM CSL_CITATION {"citationID":"0EI5jlgd","properties":{"formattedCitation":"(Google, 2021)","plainCitation":"(Google, 2021)","noteIndex":0},"citationItems":[{"id":657,"uris":["http://zotero.org/users/8331578/items/PAAZMW52"],"uri":["http://zotero.org/users/8331578/items/PAAZMW52"],"itemData":{"id":657,"type":"webpage","abstract":"Find local businesses, view maps and get driving directions in Google Maps.","container-title":"Google Maps","language":"en-BE","title":"Google Maps","URL":"https://www.google.be/maps/@50.817087,4.3413301,14z","author":[{"family":"Google","given":""}],"accessed":{"date-parts":[["2021",8,15]]},"issued":{"date-parts":[["2021"]]}}}],"schema":"https://github.com/citation-style-language/schema/raw/master/csl-citation.json"} </w:instrText>
      </w:r>
      <w:r w:rsidR="00AC42C2" w:rsidRPr="0064435F">
        <w:rPr>
          <w:rFonts w:ascii="Times New Roman" w:hAnsi="Times New Roman"/>
          <w:sz w:val="24"/>
          <w:szCs w:val="24"/>
          <w:lang w:val="en-US"/>
        </w:rPr>
        <w:fldChar w:fldCharType="separate"/>
      </w:r>
      <w:r w:rsidR="00AC42C2" w:rsidRPr="0064435F">
        <w:rPr>
          <w:rFonts w:ascii="Times New Roman" w:hAnsi="Times New Roman"/>
          <w:sz w:val="24"/>
          <w:lang w:val="en-US"/>
        </w:rPr>
        <w:t>(Google, 2021)</w:t>
      </w:r>
      <w:r w:rsidR="00AC42C2"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data for example would be more accurate. Same for the speed, only an average speed is used while</w:t>
      </w:r>
      <w:proofErr w:type="gramStart"/>
      <w:r w:rsidR="00102975" w:rsidRPr="0064435F">
        <w:rPr>
          <w:rFonts w:ascii="Times New Roman" w:hAnsi="Times New Roman"/>
          <w:sz w:val="24"/>
          <w:szCs w:val="24"/>
          <w:lang w:val="en-US"/>
        </w:rPr>
        <w:t>,</w:t>
      </w:r>
      <w:r w:rsidRPr="0064435F">
        <w:rPr>
          <w:rFonts w:ascii="Times New Roman" w:hAnsi="Times New Roman"/>
          <w:sz w:val="24"/>
          <w:szCs w:val="24"/>
          <w:lang w:val="en-US"/>
        </w:rPr>
        <w:t xml:space="preserve"> in reality, it</w:t>
      </w:r>
      <w:proofErr w:type="gramEnd"/>
      <w:r w:rsidRPr="0064435F">
        <w:rPr>
          <w:rFonts w:ascii="Times New Roman" w:hAnsi="Times New Roman"/>
          <w:sz w:val="24"/>
          <w:szCs w:val="24"/>
          <w:lang w:val="en-US"/>
        </w:rPr>
        <w:t xml:space="preserve"> varies from road to road.</w:t>
      </w:r>
      <w:r w:rsidR="0094401B" w:rsidRPr="0064435F">
        <w:rPr>
          <w:rFonts w:ascii="Times New Roman" w:hAnsi="Times New Roman"/>
          <w:sz w:val="24"/>
          <w:szCs w:val="24"/>
          <w:lang w:val="en-US"/>
        </w:rPr>
        <w:t xml:space="preserve"> The reduction of the number of cars on the road and the fact that all of them are autonomous will </w:t>
      </w:r>
      <w:proofErr w:type="gramStart"/>
      <w:r w:rsidR="0094401B" w:rsidRPr="0064435F">
        <w:rPr>
          <w:rFonts w:ascii="Times New Roman" w:hAnsi="Times New Roman"/>
          <w:sz w:val="24"/>
          <w:szCs w:val="24"/>
          <w:lang w:val="en-US"/>
        </w:rPr>
        <w:t>probably also</w:t>
      </w:r>
      <w:proofErr w:type="gramEnd"/>
      <w:r w:rsidR="0094401B" w:rsidRPr="0064435F">
        <w:rPr>
          <w:rFonts w:ascii="Times New Roman" w:hAnsi="Times New Roman"/>
          <w:sz w:val="24"/>
          <w:szCs w:val="24"/>
          <w:lang w:val="en-US"/>
        </w:rPr>
        <w:t xml:space="preserve"> impact the average speed.</w:t>
      </w:r>
    </w:p>
    <w:p w14:paraId="4A30843D" w14:textId="424DF299" w:rsidR="00A52796" w:rsidRPr="0064435F" w:rsidRDefault="00A52796" w:rsidP="006161B5">
      <w:pPr>
        <w:spacing w:line="360" w:lineRule="auto"/>
        <w:jc w:val="both"/>
        <w:rPr>
          <w:rFonts w:ascii="Times New Roman" w:hAnsi="Times New Roman"/>
          <w:sz w:val="24"/>
          <w:szCs w:val="24"/>
          <w:lang w:val="en-US"/>
        </w:rPr>
      </w:pPr>
    </w:p>
    <w:p w14:paraId="4360BAA3" w14:textId="535A80F9" w:rsidR="00A52796" w:rsidRPr="0064435F" w:rsidRDefault="00A52796" w:rsidP="006161B5">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Also, public transports are nonexistent in the scenario studied. However, it is </w:t>
      </w:r>
      <w:proofErr w:type="gramStart"/>
      <w:r w:rsidRPr="0064435F">
        <w:rPr>
          <w:rFonts w:ascii="Times New Roman" w:hAnsi="Times New Roman"/>
          <w:sz w:val="24"/>
          <w:szCs w:val="24"/>
          <w:lang w:val="en-US"/>
        </w:rPr>
        <w:t>probably more</w:t>
      </w:r>
      <w:proofErr w:type="gramEnd"/>
      <w:r w:rsidRPr="0064435F">
        <w:rPr>
          <w:rFonts w:ascii="Times New Roman" w:hAnsi="Times New Roman"/>
          <w:sz w:val="24"/>
          <w:szCs w:val="24"/>
          <w:lang w:val="en-US"/>
        </w:rPr>
        <w:t xml:space="preserve"> efficient to keep some autonomous public transport. This improvement can be tackled by including </w:t>
      </w:r>
      <w:proofErr w:type="gramStart"/>
      <w:r w:rsidRPr="0064435F">
        <w:rPr>
          <w:rFonts w:ascii="Times New Roman" w:hAnsi="Times New Roman"/>
          <w:sz w:val="24"/>
          <w:szCs w:val="24"/>
          <w:lang w:val="en-US"/>
        </w:rPr>
        <w:t>different sizes</w:t>
      </w:r>
      <w:proofErr w:type="gramEnd"/>
      <w:r w:rsidRPr="0064435F">
        <w:rPr>
          <w:rFonts w:ascii="Times New Roman" w:hAnsi="Times New Roman"/>
          <w:sz w:val="24"/>
          <w:szCs w:val="24"/>
          <w:lang w:val="en-US"/>
        </w:rPr>
        <w:t xml:space="preserve"> of vehicles. Nevertheless, multimodality must then </w:t>
      </w:r>
      <w:proofErr w:type="gramStart"/>
      <w:r w:rsidRPr="0064435F">
        <w:rPr>
          <w:rFonts w:ascii="Times New Roman" w:hAnsi="Times New Roman"/>
          <w:sz w:val="24"/>
          <w:szCs w:val="24"/>
          <w:lang w:val="en-US"/>
        </w:rPr>
        <w:t>be considered</w:t>
      </w:r>
      <w:proofErr w:type="gramEnd"/>
      <w:r w:rsidRPr="0064435F">
        <w:rPr>
          <w:rFonts w:ascii="Times New Roman" w:hAnsi="Times New Roman"/>
          <w:sz w:val="24"/>
          <w:szCs w:val="24"/>
          <w:lang w:val="en-US"/>
        </w:rPr>
        <w:t>.</w:t>
      </w:r>
    </w:p>
    <w:p w14:paraId="4237C4EF" w14:textId="708ACDBA" w:rsidR="00D05F0C" w:rsidRPr="0064435F" w:rsidRDefault="00D05F0C" w:rsidP="006161B5">
      <w:pPr>
        <w:spacing w:line="360" w:lineRule="auto"/>
        <w:jc w:val="both"/>
        <w:rPr>
          <w:rFonts w:ascii="Times New Roman" w:hAnsi="Times New Roman"/>
          <w:sz w:val="24"/>
          <w:szCs w:val="24"/>
          <w:lang w:val="en-US"/>
        </w:rPr>
      </w:pPr>
    </w:p>
    <w:p w14:paraId="18034EA9" w14:textId="39A23956" w:rsidR="00D05F0C" w:rsidRPr="0064435F" w:rsidRDefault="00D05F0C" w:rsidP="006161B5">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For the aTaxis fleet simulation to be more accurate, the drop off time could be proportional to the number of passengers who were onboard. It indeed takes more time for four users to get out of the car than it takes to only one. </w:t>
      </w:r>
    </w:p>
    <w:p w14:paraId="1F7E72AF" w14:textId="51026044" w:rsidR="00F07930" w:rsidRPr="0064435F" w:rsidRDefault="00F07930" w:rsidP="006161B5">
      <w:pPr>
        <w:spacing w:line="360" w:lineRule="auto"/>
        <w:jc w:val="both"/>
        <w:rPr>
          <w:rFonts w:ascii="Times New Roman" w:hAnsi="Times New Roman"/>
          <w:sz w:val="24"/>
          <w:szCs w:val="24"/>
          <w:lang w:val="en-US"/>
        </w:rPr>
      </w:pPr>
    </w:p>
    <w:p w14:paraId="6333EF7C" w14:textId="396F4AD4" w:rsidR="00F07930" w:rsidRPr="0064435F" w:rsidRDefault="00F07930" w:rsidP="006161B5">
      <w:pPr>
        <w:spacing w:line="360" w:lineRule="auto"/>
        <w:jc w:val="both"/>
        <w:rPr>
          <w:rFonts w:ascii="Times New Roman" w:hAnsi="Times New Roman"/>
          <w:sz w:val="24"/>
          <w:szCs w:val="24"/>
          <w:lang w:val="en-US"/>
        </w:rPr>
      </w:pPr>
      <w:r w:rsidRPr="0064435F">
        <w:rPr>
          <w:rFonts w:ascii="Times New Roman" w:hAnsi="Times New Roman"/>
          <w:sz w:val="24"/>
          <w:szCs w:val="24"/>
          <w:lang w:val="en-US"/>
        </w:rPr>
        <w:lastRenderedPageBreak/>
        <w:t>In this simulation, the charging speed of SAEVs is constant. However, like a phone, a car charges faster when the battery is emptier and takes much more time to reach 100% full. Implementing a charging speed dependent on the battery level would be more realistic.</w:t>
      </w:r>
    </w:p>
    <w:p w14:paraId="1E64644B" w14:textId="5212BAA1" w:rsidR="00A52796" w:rsidRPr="0064435F" w:rsidRDefault="00A52796" w:rsidP="006161B5">
      <w:pPr>
        <w:spacing w:line="360" w:lineRule="auto"/>
        <w:jc w:val="both"/>
        <w:rPr>
          <w:rFonts w:ascii="Times New Roman" w:hAnsi="Times New Roman"/>
          <w:sz w:val="24"/>
          <w:szCs w:val="24"/>
          <w:lang w:val="en-US"/>
        </w:rPr>
      </w:pPr>
    </w:p>
    <w:p w14:paraId="3A57E8C7" w14:textId="062175BE" w:rsidR="00F35F33" w:rsidRPr="0064435F" w:rsidRDefault="00F35F33" w:rsidP="00F35F33">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relocation method in the simulation is based on the anticipation with a time window of forty minutes. The results could </w:t>
      </w:r>
      <w:proofErr w:type="gramStart"/>
      <w:r w:rsidRPr="0064435F">
        <w:rPr>
          <w:rFonts w:ascii="Times New Roman" w:hAnsi="Times New Roman"/>
          <w:sz w:val="24"/>
          <w:szCs w:val="24"/>
          <w:lang w:val="en-US"/>
        </w:rPr>
        <w:t>maybe be</w:t>
      </w:r>
      <w:proofErr w:type="gramEnd"/>
      <w:r w:rsidRPr="0064435F">
        <w:rPr>
          <w:rFonts w:ascii="Times New Roman" w:hAnsi="Times New Roman"/>
          <w:sz w:val="24"/>
          <w:szCs w:val="24"/>
          <w:lang w:val="en-US"/>
        </w:rPr>
        <w:t xml:space="preserve"> improved if this time window was expanded.</w:t>
      </w:r>
      <w:r w:rsidR="00660A19" w:rsidRPr="0064435F">
        <w:rPr>
          <w:rFonts w:ascii="Times New Roman" w:hAnsi="Times New Roman"/>
          <w:sz w:val="24"/>
          <w:szCs w:val="24"/>
          <w:lang w:val="en-US"/>
        </w:rPr>
        <w:t xml:space="preserve"> Other relocation strategies could also </w:t>
      </w:r>
      <w:proofErr w:type="gramStart"/>
      <w:r w:rsidR="00660A19" w:rsidRPr="0064435F">
        <w:rPr>
          <w:rFonts w:ascii="Times New Roman" w:hAnsi="Times New Roman"/>
          <w:sz w:val="24"/>
          <w:szCs w:val="24"/>
          <w:lang w:val="en-US"/>
        </w:rPr>
        <w:t>be tried</w:t>
      </w:r>
      <w:proofErr w:type="gramEnd"/>
      <w:r w:rsidR="006F17E6" w:rsidRPr="0064435F">
        <w:rPr>
          <w:rFonts w:ascii="Times New Roman" w:hAnsi="Times New Roman"/>
          <w:sz w:val="24"/>
          <w:szCs w:val="24"/>
          <w:lang w:val="en-US"/>
        </w:rPr>
        <w:t xml:space="preserve"> and compared with this one.</w:t>
      </w:r>
    </w:p>
    <w:p w14:paraId="11EB2817" w14:textId="056DB301" w:rsidR="00F35F33" w:rsidRPr="0064435F" w:rsidRDefault="00F35F33" w:rsidP="00F35F33">
      <w:pPr>
        <w:spacing w:line="360" w:lineRule="auto"/>
        <w:jc w:val="both"/>
        <w:rPr>
          <w:rFonts w:ascii="Times New Roman" w:hAnsi="Times New Roman"/>
          <w:sz w:val="24"/>
          <w:szCs w:val="24"/>
          <w:lang w:val="en-US"/>
        </w:rPr>
      </w:pPr>
    </w:p>
    <w:p w14:paraId="5C78ED20" w14:textId="02E192CE" w:rsidR="00F35F33" w:rsidRPr="0064435F" w:rsidRDefault="00F35F33" w:rsidP="00F35F33">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results here </w:t>
      </w:r>
      <w:r w:rsidR="00660A19" w:rsidRPr="0064435F">
        <w:rPr>
          <w:rFonts w:ascii="Times New Roman" w:hAnsi="Times New Roman"/>
          <w:sz w:val="24"/>
          <w:szCs w:val="24"/>
          <w:lang w:val="en-US"/>
        </w:rPr>
        <w:t xml:space="preserve">probably overestimate the real number of aTaxis needed because all charging stations, cleaning stations and aTaxis have </w:t>
      </w:r>
      <w:proofErr w:type="gramStart"/>
      <w:r w:rsidR="00660A19" w:rsidRPr="0064435F">
        <w:rPr>
          <w:rFonts w:ascii="Times New Roman" w:hAnsi="Times New Roman"/>
          <w:sz w:val="24"/>
          <w:szCs w:val="24"/>
          <w:lang w:val="en-US"/>
        </w:rPr>
        <w:t>been created</w:t>
      </w:r>
      <w:proofErr w:type="gramEnd"/>
      <w:r w:rsidR="00660A19" w:rsidRPr="0064435F">
        <w:rPr>
          <w:rFonts w:ascii="Times New Roman" w:hAnsi="Times New Roman"/>
          <w:sz w:val="24"/>
          <w:szCs w:val="24"/>
          <w:lang w:val="en-US"/>
        </w:rPr>
        <w:t xml:space="preserve"> in one simulation of one day. To be more accurate stations should have </w:t>
      </w:r>
      <w:proofErr w:type="gramStart"/>
      <w:r w:rsidR="00660A19" w:rsidRPr="0064435F">
        <w:rPr>
          <w:rFonts w:ascii="Times New Roman" w:hAnsi="Times New Roman"/>
          <w:sz w:val="24"/>
          <w:szCs w:val="24"/>
          <w:lang w:val="en-US"/>
        </w:rPr>
        <w:t>been created</w:t>
      </w:r>
      <w:proofErr w:type="gramEnd"/>
      <w:r w:rsidR="00660A19" w:rsidRPr="0064435F">
        <w:rPr>
          <w:rFonts w:ascii="Times New Roman" w:hAnsi="Times New Roman"/>
          <w:sz w:val="24"/>
          <w:szCs w:val="24"/>
          <w:lang w:val="en-US"/>
        </w:rPr>
        <w:t xml:space="preserve"> thanks to a first simulation. Then aTaxis should have </w:t>
      </w:r>
      <w:proofErr w:type="gramStart"/>
      <w:r w:rsidR="00660A19" w:rsidRPr="0064435F">
        <w:rPr>
          <w:rFonts w:ascii="Times New Roman" w:hAnsi="Times New Roman"/>
          <w:sz w:val="24"/>
          <w:szCs w:val="24"/>
          <w:lang w:val="en-US"/>
        </w:rPr>
        <w:t>been generated</w:t>
      </w:r>
      <w:proofErr w:type="gramEnd"/>
      <w:r w:rsidR="00660A19" w:rsidRPr="0064435F">
        <w:rPr>
          <w:rFonts w:ascii="Times New Roman" w:hAnsi="Times New Roman"/>
          <w:sz w:val="24"/>
          <w:szCs w:val="24"/>
          <w:lang w:val="en-US"/>
        </w:rPr>
        <w:t xml:space="preserve">. Finally, the simulation should run during the equivalent of several days </w:t>
      </w:r>
      <w:proofErr w:type="gramStart"/>
      <w:r w:rsidR="00660A19" w:rsidRPr="0064435F">
        <w:rPr>
          <w:rFonts w:ascii="Times New Roman" w:hAnsi="Times New Roman"/>
          <w:sz w:val="24"/>
          <w:szCs w:val="24"/>
          <w:lang w:val="en-US"/>
        </w:rPr>
        <w:t>in order to</w:t>
      </w:r>
      <w:proofErr w:type="gramEnd"/>
      <w:r w:rsidR="00660A19" w:rsidRPr="0064435F">
        <w:rPr>
          <w:rFonts w:ascii="Times New Roman" w:hAnsi="Times New Roman"/>
          <w:sz w:val="24"/>
          <w:szCs w:val="24"/>
          <w:lang w:val="en-US"/>
        </w:rPr>
        <w:t xml:space="preserve"> get the characteristic numbers (mainly for the simulation with relocation). </w:t>
      </w:r>
    </w:p>
    <w:p w14:paraId="22C99F76" w14:textId="2BF7354E" w:rsidR="0094401B" w:rsidRPr="0064435F" w:rsidRDefault="0094401B" w:rsidP="00F35F33">
      <w:pPr>
        <w:spacing w:line="360" w:lineRule="auto"/>
        <w:jc w:val="both"/>
        <w:rPr>
          <w:rFonts w:ascii="Times New Roman" w:hAnsi="Times New Roman"/>
          <w:sz w:val="24"/>
          <w:szCs w:val="24"/>
          <w:lang w:val="en-US"/>
        </w:rPr>
      </w:pPr>
    </w:p>
    <w:p w14:paraId="45C4CE19" w14:textId="2FADEC36" w:rsidR="0094401B" w:rsidRPr="0064435F" w:rsidRDefault="0094401B" w:rsidP="00F35F33">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w:t>
      </w:r>
      <w:proofErr w:type="gramStart"/>
      <w:r w:rsidRPr="0064435F">
        <w:rPr>
          <w:rFonts w:ascii="Times New Roman" w:hAnsi="Times New Roman"/>
          <w:sz w:val="24"/>
          <w:szCs w:val="24"/>
          <w:lang w:val="en-US"/>
        </w:rPr>
        <w:t>whole process</w:t>
      </w:r>
      <w:proofErr w:type="gramEnd"/>
      <w:r w:rsidRPr="0064435F">
        <w:rPr>
          <w:rFonts w:ascii="Times New Roman" w:hAnsi="Times New Roman"/>
          <w:sz w:val="24"/>
          <w:szCs w:val="24"/>
          <w:lang w:val="en-US"/>
        </w:rPr>
        <w:t xml:space="preserve"> of simulation should have been repeated several times in order the aggregate the results and assess their stability. There are indeed </w:t>
      </w:r>
      <w:proofErr w:type="gramStart"/>
      <w:r w:rsidRPr="0064435F">
        <w:rPr>
          <w:rFonts w:ascii="Times New Roman" w:hAnsi="Times New Roman"/>
          <w:sz w:val="24"/>
          <w:szCs w:val="24"/>
          <w:lang w:val="en-US"/>
        </w:rPr>
        <w:t>many</w:t>
      </w:r>
      <w:proofErr w:type="gramEnd"/>
      <w:r w:rsidRPr="0064435F">
        <w:rPr>
          <w:rFonts w:ascii="Times New Roman" w:hAnsi="Times New Roman"/>
          <w:sz w:val="24"/>
          <w:szCs w:val="24"/>
          <w:lang w:val="en-US"/>
        </w:rPr>
        <w:t xml:space="preserve"> random allocations which should be demonstrated as stable.</w:t>
      </w:r>
    </w:p>
    <w:p w14:paraId="2867AE46" w14:textId="2C9576DE" w:rsidR="00335E2D" w:rsidRPr="0064435F" w:rsidRDefault="00335E2D" w:rsidP="006161B5">
      <w:pPr>
        <w:spacing w:line="360" w:lineRule="auto"/>
        <w:jc w:val="both"/>
        <w:rPr>
          <w:rFonts w:ascii="Times New Roman" w:hAnsi="Times New Roman"/>
          <w:sz w:val="24"/>
          <w:szCs w:val="24"/>
          <w:lang w:val="en-US"/>
        </w:rPr>
      </w:pPr>
    </w:p>
    <w:p w14:paraId="7CFDE867" w14:textId="1D0B282B" w:rsidR="00335E2D" w:rsidRPr="0064435F" w:rsidRDefault="00335E2D" w:rsidP="006161B5">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Another important improvement is to make the code run faster. </w:t>
      </w:r>
      <w:r w:rsidR="00505826" w:rsidRPr="0064435F">
        <w:rPr>
          <w:rFonts w:ascii="Times New Roman" w:hAnsi="Times New Roman"/>
          <w:sz w:val="24"/>
          <w:szCs w:val="24"/>
          <w:lang w:val="en-US"/>
        </w:rPr>
        <w:t xml:space="preserve">The whole simulation from the population creation to the fleet sizing indeed takes </w:t>
      </w:r>
      <w:r w:rsidR="0022623B" w:rsidRPr="0064435F">
        <w:rPr>
          <w:rFonts w:ascii="Times New Roman" w:hAnsi="Times New Roman"/>
          <w:sz w:val="24"/>
          <w:szCs w:val="24"/>
          <w:lang w:val="en-US"/>
        </w:rPr>
        <w:t>about ten</w:t>
      </w:r>
      <w:r w:rsidR="00505826" w:rsidRPr="0064435F">
        <w:rPr>
          <w:rFonts w:ascii="Times New Roman" w:hAnsi="Times New Roman"/>
          <w:sz w:val="24"/>
          <w:szCs w:val="24"/>
          <w:lang w:val="en-US"/>
        </w:rPr>
        <w:t xml:space="preserve"> days to run</w:t>
      </w:r>
      <w:r w:rsidR="00660A19" w:rsidRPr="0064435F">
        <w:rPr>
          <w:rFonts w:ascii="Times New Roman" w:hAnsi="Times New Roman"/>
          <w:sz w:val="24"/>
          <w:szCs w:val="24"/>
          <w:lang w:val="en-US"/>
        </w:rPr>
        <w:t xml:space="preserve"> and </w:t>
      </w:r>
      <w:proofErr w:type="gramStart"/>
      <w:r w:rsidR="00660A19" w:rsidRPr="0064435F">
        <w:rPr>
          <w:rFonts w:ascii="Times New Roman" w:hAnsi="Times New Roman"/>
          <w:sz w:val="24"/>
          <w:szCs w:val="24"/>
          <w:lang w:val="en-US"/>
        </w:rPr>
        <w:t>many</w:t>
      </w:r>
      <w:proofErr w:type="gramEnd"/>
      <w:r w:rsidR="00660A19" w:rsidRPr="0064435F">
        <w:rPr>
          <w:rFonts w:ascii="Times New Roman" w:hAnsi="Times New Roman"/>
          <w:sz w:val="24"/>
          <w:szCs w:val="24"/>
          <w:lang w:val="en-US"/>
        </w:rPr>
        <w:t xml:space="preserve"> limitations of the fleet simulation are due to this high computation time</w:t>
      </w:r>
      <w:r w:rsidR="00505826" w:rsidRPr="0064435F">
        <w:rPr>
          <w:rFonts w:ascii="Times New Roman" w:hAnsi="Times New Roman"/>
          <w:sz w:val="24"/>
          <w:szCs w:val="24"/>
          <w:lang w:val="en-US"/>
        </w:rPr>
        <w:t xml:space="preserve">. </w:t>
      </w:r>
      <w:r w:rsidRPr="0064435F">
        <w:rPr>
          <w:rFonts w:ascii="Times New Roman" w:hAnsi="Times New Roman"/>
          <w:sz w:val="24"/>
          <w:szCs w:val="24"/>
          <w:lang w:val="en-US"/>
        </w:rPr>
        <w:t xml:space="preserve">On one hand, improvements in the Python code are possible. On the other hand, Python is easy to use but </w:t>
      </w:r>
      <w:proofErr w:type="gramStart"/>
      <w:r w:rsidRPr="0064435F">
        <w:rPr>
          <w:rFonts w:ascii="Times New Roman" w:hAnsi="Times New Roman"/>
          <w:sz w:val="24"/>
          <w:szCs w:val="24"/>
          <w:lang w:val="en-US"/>
        </w:rPr>
        <w:t>maybe not</w:t>
      </w:r>
      <w:proofErr w:type="gramEnd"/>
      <w:r w:rsidRPr="0064435F">
        <w:rPr>
          <w:rFonts w:ascii="Times New Roman" w:hAnsi="Times New Roman"/>
          <w:sz w:val="24"/>
          <w:szCs w:val="24"/>
          <w:lang w:val="en-US"/>
        </w:rPr>
        <w:t xml:space="preserve"> the best programing language for simulations with so big databases. Translate the code to C++ or Java would </w:t>
      </w:r>
      <w:proofErr w:type="gramStart"/>
      <w:r w:rsidRPr="0064435F">
        <w:rPr>
          <w:rFonts w:ascii="Times New Roman" w:hAnsi="Times New Roman"/>
          <w:sz w:val="24"/>
          <w:szCs w:val="24"/>
          <w:lang w:val="en-US"/>
        </w:rPr>
        <w:t>probably make</w:t>
      </w:r>
      <w:proofErr w:type="gramEnd"/>
      <w:r w:rsidRPr="0064435F">
        <w:rPr>
          <w:rFonts w:ascii="Times New Roman" w:hAnsi="Times New Roman"/>
          <w:sz w:val="24"/>
          <w:szCs w:val="24"/>
          <w:lang w:val="en-US"/>
        </w:rPr>
        <w:t xml:space="preserve"> it more efficient.</w:t>
      </w:r>
    </w:p>
    <w:p w14:paraId="46A86060" w14:textId="77777777" w:rsidR="002523FD" w:rsidRPr="0064435F" w:rsidRDefault="002523FD" w:rsidP="00F35F33">
      <w:pPr>
        <w:rPr>
          <w:rFonts w:ascii="Times New Roman" w:hAnsi="Times New Roman"/>
          <w:lang w:val="en-US"/>
        </w:rPr>
      </w:pPr>
    </w:p>
    <w:p w14:paraId="6C908939" w14:textId="77777777" w:rsidR="000F0484" w:rsidRPr="0064435F" w:rsidRDefault="000F0484" w:rsidP="00E7538C">
      <w:pPr>
        <w:rPr>
          <w:rFonts w:ascii="Times New Roman" w:hAnsi="Times New Roman"/>
          <w:lang w:val="en-US"/>
        </w:rPr>
      </w:pPr>
    </w:p>
    <w:p w14:paraId="43F756EF" w14:textId="7F16E30A" w:rsidR="0060649A" w:rsidRDefault="0060649A" w:rsidP="0060649A">
      <w:pPr>
        <w:pStyle w:val="Heading2"/>
        <w:rPr>
          <w:rFonts w:ascii="Times New Roman" w:hAnsi="Times New Roman"/>
          <w:lang w:val="en-US"/>
        </w:rPr>
      </w:pPr>
      <w:bookmarkStart w:id="56" w:name="_Toc80021512"/>
      <w:r w:rsidRPr="0064435F">
        <w:rPr>
          <w:rFonts w:ascii="Times New Roman" w:hAnsi="Times New Roman"/>
          <w:lang w:val="en-US"/>
        </w:rPr>
        <w:t xml:space="preserve">Future </w:t>
      </w:r>
      <w:proofErr w:type="gramStart"/>
      <w:r w:rsidR="00651C4D" w:rsidRPr="0064435F">
        <w:rPr>
          <w:rFonts w:ascii="Times New Roman" w:hAnsi="Times New Roman"/>
          <w:lang w:val="en-US"/>
        </w:rPr>
        <w:t>researches</w:t>
      </w:r>
      <w:bookmarkEnd w:id="56"/>
      <w:proofErr w:type="gramEnd"/>
    </w:p>
    <w:p w14:paraId="2C10FACF" w14:textId="77777777" w:rsidR="00096478" w:rsidRPr="00096478" w:rsidRDefault="00096478" w:rsidP="00096478">
      <w:pPr>
        <w:rPr>
          <w:lang w:val="en-US" w:eastAsia="en-US"/>
        </w:rPr>
      </w:pPr>
    </w:p>
    <w:p w14:paraId="288352DE" w14:textId="58A16386" w:rsidR="005E007C" w:rsidRPr="0064435F" w:rsidRDefault="005E007C" w:rsidP="00102975">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autonomous vehicles </w:t>
      </w:r>
      <w:proofErr w:type="gramStart"/>
      <w:r w:rsidRPr="0064435F">
        <w:rPr>
          <w:rFonts w:ascii="Times New Roman" w:hAnsi="Times New Roman"/>
          <w:sz w:val="24"/>
          <w:szCs w:val="24"/>
          <w:lang w:val="en-US"/>
        </w:rPr>
        <w:t>are seen</w:t>
      </w:r>
      <w:proofErr w:type="gramEnd"/>
      <w:r w:rsidRPr="0064435F">
        <w:rPr>
          <w:rFonts w:ascii="Times New Roman" w:hAnsi="Times New Roman"/>
          <w:sz w:val="24"/>
          <w:szCs w:val="24"/>
          <w:lang w:val="en-US"/>
        </w:rPr>
        <w:t xml:space="preserve"> by many as the future and this paper is a first look on its implementation in Brussels. However, AVs impact </w:t>
      </w:r>
      <w:proofErr w:type="gramStart"/>
      <w:r w:rsidRPr="0064435F">
        <w:rPr>
          <w:rFonts w:ascii="Times New Roman" w:hAnsi="Times New Roman"/>
          <w:sz w:val="24"/>
          <w:szCs w:val="24"/>
          <w:lang w:val="en-US"/>
        </w:rPr>
        <w:t>many</w:t>
      </w:r>
      <w:proofErr w:type="gramEnd"/>
      <w:r w:rsidRPr="0064435F">
        <w:rPr>
          <w:rFonts w:ascii="Times New Roman" w:hAnsi="Times New Roman"/>
          <w:sz w:val="24"/>
          <w:szCs w:val="24"/>
          <w:lang w:val="en-US"/>
        </w:rPr>
        <w:t xml:space="preserve"> sectors and raise many questions. It can </w:t>
      </w:r>
      <w:proofErr w:type="gramStart"/>
      <w:r w:rsidRPr="0064435F">
        <w:rPr>
          <w:rFonts w:ascii="Times New Roman" w:hAnsi="Times New Roman"/>
          <w:sz w:val="24"/>
          <w:szCs w:val="24"/>
          <w:lang w:val="en-US"/>
        </w:rPr>
        <w:t>be attacked</w:t>
      </w:r>
      <w:proofErr w:type="gramEnd"/>
      <w:r w:rsidRPr="0064435F">
        <w:rPr>
          <w:rFonts w:ascii="Times New Roman" w:hAnsi="Times New Roman"/>
          <w:sz w:val="24"/>
          <w:szCs w:val="24"/>
          <w:lang w:val="en-US"/>
        </w:rPr>
        <w:t xml:space="preserve"> from so many </w:t>
      </w:r>
      <w:r w:rsidR="00DF5066" w:rsidRPr="0064435F">
        <w:rPr>
          <w:rFonts w:ascii="Times New Roman" w:hAnsi="Times New Roman"/>
          <w:sz w:val="24"/>
          <w:szCs w:val="24"/>
          <w:lang w:val="en-US"/>
        </w:rPr>
        <w:t>angles;</w:t>
      </w:r>
      <w:r w:rsidRPr="0064435F">
        <w:rPr>
          <w:rFonts w:ascii="Times New Roman" w:hAnsi="Times New Roman"/>
          <w:sz w:val="24"/>
          <w:szCs w:val="24"/>
          <w:lang w:val="en-US"/>
        </w:rPr>
        <w:t xml:space="preserve"> justifying was this section of further possible researches is so long.</w:t>
      </w:r>
    </w:p>
    <w:p w14:paraId="3FE38428" w14:textId="77777777" w:rsidR="005E007C" w:rsidRPr="0064435F" w:rsidRDefault="005E007C" w:rsidP="00102975">
      <w:pPr>
        <w:spacing w:line="360" w:lineRule="auto"/>
        <w:jc w:val="both"/>
        <w:rPr>
          <w:rFonts w:ascii="Times New Roman" w:hAnsi="Times New Roman"/>
          <w:sz w:val="24"/>
          <w:szCs w:val="24"/>
          <w:lang w:val="en-US"/>
        </w:rPr>
      </w:pPr>
    </w:p>
    <w:p w14:paraId="1F3AD739" w14:textId="510ECD36" w:rsidR="00E7538C" w:rsidRPr="0064435F" w:rsidRDefault="00102975" w:rsidP="00102975">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Now that the population simulation, the trips file and a first simulation of the behavior of an aTaxis fleet have </w:t>
      </w:r>
      <w:proofErr w:type="gramStart"/>
      <w:r w:rsidRPr="0064435F">
        <w:rPr>
          <w:rFonts w:ascii="Times New Roman" w:hAnsi="Times New Roman"/>
          <w:sz w:val="24"/>
          <w:szCs w:val="24"/>
          <w:lang w:val="en-US"/>
        </w:rPr>
        <w:t>been done</w:t>
      </w:r>
      <w:proofErr w:type="gramEnd"/>
      <w:r w:rsidRPr="0064435F">
        <w:rPr>
          <w:rFonts w:ascii="Times New Roman" w:hAnsi="Times New Roman"/>
          <w:sz w:val="24"/>
          <w:szCs w:val="24"/>
          <w:lang w:val="en-US"/>
        </w:rPr>
        <w:t xml:space="preserve">, those can be used for further studies. On the one hand, other </w:t>
      </w:r>
      <w:r w:rsidRPr="0064435F">
        <w:rPr>
          <w:rFonts w:ascii="Times New Roman" w:hAnsi="Times New Roman"/>
          <w:sz w:val="24"/>
          <w:szCs w:val="24"/>
          <w:lang w:val="en-US"/>
        </w:rPr>
        <w:lastRenderedPageBreak/>
        <w:t xml:space="preserve">analysis can </w:t>
      </w:r>
      <w:proofErr w:type="gramStart"/>
      <w:r w:rsidRPr="0064435F">
        <w:rPr>
          <w:rFonts w:ascii="Times New Roman" w:hAnsi="Times New Roman"/>
          <w:sz w:val="24"/>
          <w:szCs w:val="24"/>
          <w:lang w:val="en-US"/>
        </w:rPr>
        <w:t>be done</w:t>
      </w:r>
      <w:proofErr w:type="gramEnd"/>
      <w:r w:rsidRPr="0064435F">
        <w:rPr>
          <w:rFonts w:ascii="Times New Roman" w:hAnsi="Times New Roman"/>
          <w:sz w:val="24"/>
          <w:szCs w:val="24"/>
          <w:lang w:val="en-US"/>
        </w:rPr>
        <w:t xml:space="preserve"> on the simulated population. On the other hand, other simulation projects can use the trips file.</w:t>
      </w:r>
    </w:p>
    <w:p w14:paraId="26A7CADE" w14:textId="0E1E684A" w:rsidR="00102975" w:rsidRPr="0064435F" w:rsidRDefault="00102975" w:rsidP="00102975">
      <w:pPr>
        <w:spacing w:line="360" w:lineRule="auto"/>
        <w:jc w:val="both"/>
        <w:rPr>
          <w:rFonts w:ascii="Times New Roman" w:hAnsi="Times New Roman"/>
          <w:sz w:val="24"/>
          <w:szCs w:val="24"/>
          <w:lang w:val="en-US"/>
        </w:rPr>
      </w:pPr>
    </w:p>
    <w:p w14:paraId="3F9396DB" w14:textId="15450A17" w:rsidR="00102975" w:rsidRPr="0064435F" w:rsidRDefault="00102975" w:rsidP="00102975">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One could also work on the prediction of the </w:t>
      </w:r>
      <w:r w:rsidR="00861A72" w:rsidRPr="0064435F">
        <w:rPr>
          <w:rFonts w:ascii="Times New Roman" w:hAnsi="Times New Roman"/>
          <w:sz w:val="24"/>
          <w:szCs w:val="24"/>
          <w:lang w:val="en-US"/>
        </w:rPr>
        <w:t xml:space="preserve">population in 2030 and run the aTaxis simulation with those new data </w:t>
      </w:r>
      <w:proofErr w:type="gramStart"/>
      <w:r w:rsidR="00861A72" w:rsidRPr="0064435F">
        <w:rPr>
          <w:rFonts w:ascii="Times New Roman" w:hAnsi="Times New Roman"/>
          <w:sz w:val="24"/>
          <w:szCs w:val="24"/>
          <w:lang w:val="en-US"/>
        </w:rPr>
        <w:t>in order to</w:t>
      </w:r>
      <w:proofErr w:type="gramEnd"/>
      <w:r w:rsidR="00861A72" w:rsidRPr="0064435F">
        <w:rPr>
          <w:rFonts w:ascii="Times New Roman" w:hAnsi="Times New Roman"/>
          <w:sz w:val="24"/>
          <w:szCs w:val="24"/>
          <w:lang w:val="en-US"/>
        </w:rPr>
        <w:t xml:space="preserve"> compare the results obtained with those presented in this thesis.</w:t>
      </w:r>
    </w:p>
    <w:p w14:paraId="14A0C97C" w14:textId="775E4534" w:rsidR="00861A72" w:rsidRPr="0064435F" w:rsidRDefault="00861A72" w:rsidP="00102975">
      <w:pPr>
        <w:spacing w:line="360" w:lineRule="auto"/>
        <w:jc w:val="both"/>
        <w:rPr>
          <w:rFonts w:ascii="Times New Roman" w:hAnsi="Times New Roman"/>
          <w:sz w:val="24"/>
          <w:szCs w:val="24"/>
          <w:lang w:val="en-US"/>
        </w:rPr>
      </w:pPr>
    </w:p>
    <w:p w14:paraId="2175A461" w14:textId="0D210467" w:rsidR="008A10D2" w:rsidRPr="0064435F" w:rsidRDefault="008A10D2" w:rsidP="00102975">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Furthermore, one could want to visualize all trips from the trips File. Depending on the time, a dynamic visualization of the trips on a real map of Brussels would be useful.</w:t>
      </w:r>
      <w:r w:rsidR="009D790D" w:rsidRPr="0064435F">
        <w:rPr>
          <w:rFonts w:ascii="Times New Roman" w:hAnsi="Times New Roman"/>
          <w:sz w:val="24"/>
          <w:szCs w:val="24"/>
          <w:lang w:val="en-US"/>
        </w:rPr>
        <w:t xml:space="preserve"> This thesis affirms that the total number of vehicles needed </w:t>
      </w:r>
      <w:proofErr w:type="gramStart"/>
      <w:r w:rsidR="009D790D" w:rsidRPr="0064435F">
        <w:rPr>
          <w:rFonts w:ascii="Times New Roman" w:hAnsi="Times New Roman"/>
          <w:sz w:val="24"/>
          <w:szCs w:val="24"/>
          <w:lang w:val="en-US"/>
        </w:rPr>
        <w:t>in order to</w:t>
      </w:r>
      <w:proofErr w:type="gramEnd"/>
      <w:r w:rsidR="009D790D" w:rsidRPr="0064435F">
        <w:rPr>
          <w:rFonts w:ascii="Times New Roman" w:hAnsi="Times New Roman"/>
          <w:sz w:val="24"/>
          <w:szCs w:val="24"/>
          <w:lang w:val="en-US"/>
        </w:rPr>
        <w:t xml:space="preserve"> </w:t>
      </w:r>
      <w:r w:rsidR="004D4A8C" w:rsidRPr="0064435F">
        <w:rPr>
          <w:rFonts w:ascii="Times New Roman" w:hAnsi="Times New Roman"/>
          <w:sz w:val="24"/>
          <w:szCs w:val="24"/>
          <w:lang w:val="en-US"/>
        </w:rPr>
        <w:t>satisfy</w:t>
      </w:r>
      <w:r w:rsidR="009D790D" w:rsidRPr="0064435F">
        <w:rPr>
          <w:rFonts w:ascii="Times New Roman" w:hAnsi="Times New Roman"/>
          <w:sz w:val="24"/>
          <w:szCs w:val="24"/>
          <w:lang w:val="en-US"/>
        </w:rPr>
        <w:t xml:space="preserve"> all trips in Brussels is inferior to the current total number of cars riding and that it will thus result in less congestion. However, this dynamic visualization could shed light on </w:t>
      </w:r>
      <w:proofErr w:type="gramStart"/>
      <w:r w:rsidR="009D790D" w:rsidRPr="0064435F">
        <w:rPr>
          <w:rFonts w:ascii="Times New Roman" w:hAnsi="Times New Roman"/>
          <w:sz w:val="24"/>
          <w:szCs w:val="24"/>
          <w:lang w:val="en-US"/>
        </w:rPr>
        <w:t>some</w:t>
      </w:r>
      <w:proofErr w:type="gramEnd"/>
      <w:r w:rsidR="009D790D" w:rsidRPr="0064435F">
        <w:rPr>
          <w:rFonts w:ascii="Times New Roman" w:hAnsi="Times New Roman"/>
          <w:sz w:val="24"/>
          <w:szCs w:val="24"/>
          <w:lang w:val="en-US"/>
        </w:rPr>
        <w:t xml:space="preserve"> roads congested during peak hours. It could thus lead to other improvements of the simulation.</w:t>
      </w:r>
    </w:p>
    <w:p w14:paraId="1318D11A" w14:textId="77777777" w:rsidR="009D790D" w:rsidRPr="0064435F" w:rsidRDefault="009D790D" w:rsidP="00102975">
      <w:pPr>
        <w:spacing w:line="360" w:lineRule="auto"/>
        <w:jc w:val="both"/>
        <w:rPr>
          <w:rFonts w:ascii="Times New Roman" w:hAnsi="Times New Roman"/>
          <w:sz w:val="24"/>
          <w:szCs w:val="24"/>
          <w:lang w:val="en-US"/>
        </w:rPr>
      </w:pPr>
    </w:p>
    <w:p w14:paraId="42A6EF0B" w14:textId="2EDBBFA9" w:rsidR="00E31ADE" w:rsidRPr="0064435F" w:rsidRDefault="00E31ADE" w:rsidP="00102975">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One could analy</w:t>
      </w:r>
      <w:r w:rsidR="00A85CAF" w:rsidRPr="0064435F">
        <w:rPr>
          <w:rFonts w:ascii="Times New Roman" w:hAnsi="Times New Roman"/>
          <w:sz w:val="24"/>
          <w:szCs w:val="24"/>
          <w:lang w:val="en-US"/>
        </w:rPr>
        <w:t>z</w:t>
      </w:r>
      <w:r w:rsidRPr="0064435F">
        <w:rPr>
          <w:rFonts w:ascii="Times New Roman" w:hAnsi="Times New Roman"/>
          <w:sz w:val="24"/>
          <w:szCs w:val="24"/>
          <w:lang w:val="en-US"/>
        </w:rPr>
        <w:t>e the impact of allowing empty travels with different price penalties. Different parking scenarios could also be study. The inspection of a scenario where all charging and cleaning stations are outside the city could provide valuable conclusions.</w:t>
      </w:r>
    </w:p>
    <w:p w14:paraId="54095F2A" w14:textId="0694C2B3" w:rsidR="00E31ADE" w:rsidRPr="0064435F" w:rsidRDefault="00E31ADE" w:rsidP="00102975">
      <w:pPr>
        <w:spacing w:line="360" w:lineRule="auto"/>
        <w:jc w:val="both"/>
        <w:rPr>
          <w:rFonts w:ascii="Times New Roman" w:hAnsi="Times New Roman"/>
          <w:sz w:val="24"/>
          <w:szCs w:val="24"/>
          <w:lang w:val="en-US"/>
        </w:rPr>
      </w:pPr>
    </w:p>
    <w:p w14:paraId="13FE0AD9" w14:textId="71F7A58B" w:rsidR="00E31ADE" w:rsidRPr="0064435F" w:rsidRDefault="00E31ADE" w:rsidP="00102975">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Even if charging and cleaning stations are inside the city, far fewer parking spaces will </w:t>
      </w:r>
      <w:proofErr w:type="gramStart"/>
      <w:r w:rsidRPr="0064435F">
        <w:rPr>
          <w:rFonts w:ascii="Times New Roman" w:hAnsi="Times New Roman"/>
          <w:sz w:val="24"/>
          <w:szCs w:val="24"/>
          <w:lang w:val="en-US"/>
        </w:rPr>
        <w:t>be required</w:t>
      </w:r>
      <w:proofErr w:type="gramEnd"/>
      <w:r w:rsidRPr="0064435F">
        <w:rPr>
          <w:rFonts w:ascii="Times New Roman" w:hAnsi="Times New Roman"/>
          <w:sz w:val="24"/>
          <w:szCs w:val="24"/>
          <w:lang w:val="en-US"/>
        </w:rPr>
        <w:t xml:space="preserve"> since an autonomous taxi can simply drop off a passenger and leave with another one or to another one (if empty trips are allowed). There will also be less vehicles on the roads. Thus, the public space assigned to vehicle could </w:t>
      </w:r>
      <w:proofErr w:type="gramStart"/>
      <w:r w:rsidRPr="0064435F">
        <w:rPr>
          <w:rFonts w:ascii="Times New Roman" w:hAnsi="Times New Roman"/>
          <w:sz w:val="24"/>
          <w:szCs w:val="24"/>
          <w:lang w:val="en-US"/>
        </w:rPr>
        <w:t>be reduced</w:t>
      </w:r>
      <w:proofErr w:type="gramEnd"/>
      <w:r w:rsidRPr="0064435F">
        <w:rPr>
          <w:rFonts w:ascii="Times New Roman" w:hAnsi="Times New Roman"/>
          <w:sz w:val="24"/>
          <w:szCs w:val="24"/>
          <w:lang w:val="en-US"/>
        </w:rPr>
        <w:t xml:space="preserve"> and reallocated to other use. Our complete environment could </w:t>
      </w:r>
      <w:proofErr w:type="gramStart"/>
      <w:r w:rsidRPr="0064435F">
        <w:rPr>
          <w:rFonts w:ascii="Times New Roman" w:hAnsi="Times New Roman"/>
          <w:sz w:val="24"/>
          <w:szCs w:val="24"/>
          <w:lang w:val="en-US"/>
        </w:rPr>
        <w:t>be changed</w:t>
      </w:r>
      <w:proofErr w:type="gramEnd"/>
      <w:r w:rsidRPr="0064435F">
        <w:rPr>
          <w:rFonts w:ascii="Times New Roman" w:hAnsi="Times New Roman"/>
          <w:sz w:val="24"/>
          <w:szCs w:val="24"/>
          <w:lang w:val="en-US"/>
        </w:rPr>
        <w:t xml:space="preserve">. The question arising is how this </w:t>
      </w:r>
      <w:proofErr w:type="gramStart"/>
      <w:r w:rsidRPr="0064435F">
        <w:rPr>
          <w:rFonts w:ascii="Times New Roman" w:hAnsi="Times New Roman"/>
          <w:sz w:val="24"/>
          <w:szCs w:val="24"/>
          <w:lang w:val="en-US"/>
        </w:rPr>
        <w:t>new environment</w:t>
      </w:r>
      <w:proofErr w:type="gramEnd"/>
      <w:r w:rsidRPr="0064435F">
        <w:rPr>
          <w:rFonts w:ascii="Times New Roman" w:hAnsi="Times New Roman"/>
          <w:sz w:val="24"/>
          <w:szCs w:val="24"/>
          <w:lang w:val="en-US"/>
        </w:rPr>
        <w:t xml:space="preserve"> would be. That could be the topic of another study.</w:t>
      </w:r>
    </w:p>
    <w:p w14:paraId="4496C300" w14:textId="45A712B0" w:rsidR="009E0CA6" w:rsidRPr="0064435F" w:rsidRDefault="009E0CA6" w:rsidP="00102975">
      <w:pPr>
        <w:spacing w:line="360" w:lineRule="auto"/>
        <w:jc w:val="both"/>
        <w:rPr>
          <w:rFonts w:ascii="Times New Roman" w:hAnsi="Times New Roman"/>
          <w:sz w:val="24"/>
          <w:szCs w:val="24"/>
          <w:lang w:val="en-US"/>
        </w:rPr>
      </w:pPr>
    </w:p>
    <w:p w14:paraId="3584C1D4" w14:textId="2D4DBC33" w:rsidR="009E0CA6" w:rsidRPr="0064435F" w:rsidRDefault="009E0CA6" w:rsidP="00102975">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In this thesis, the cleaning </w:t>
      </w:r>
      <w:proofErr w:type="gramStart"/>
      <w:r w:rsidRPr="0064435F">
        <w:rPr>
          <w:rFonts w:ascii="Times New Roman" w:hAnsi="Times New Roman"/>
          <w:sz w:val="24"/>
          <w:szCs w:val="24"/>
          <w:lang w:val="en-US"/>
        </w:rPr>
        <w:t>is done</w:t>
      </w:r>
      <w:proofErr w:type="gramEnd"/>
      <w:r w:rsidRPr="0064435F">
        <w:rPr>
          <w:rFonts w:ascii="Times New Roman" w:hAnsi="Times New Roman"/>
          <w:sz w:val="24"/>
          <w:szCs w:val="24"/>
          <w:lang w:val="en-US"/>
        </w:rPr>
        <w:t xml:space="preserve"> by humans because automatic carwash would be far too expensive. However, th</w:t>
      </w:r>
      <w:r w:rsidR="004D4A8C" w:rsidRPr="0064435F">
        <w:rPr>
          <w:rFonts w:ascii="Times New Roman" w:hAnsi="Times New Roman"/>
          <w:sz w:val="24"/>
          <w:szCs w:val="24"/>
          <w:lang w:val="en-US"/>
        </w:rPr>
        <w:t>e</w:t>
      </w:r>
      <w:r w:rsidRPr="0064435F">
        <w:rPr>
          <w:rFonts w:ascii="Times New Roman" w:hAnsi="Times New Roman"/>
          <w:sz w:val="24"/>
          <w:szCs w:val="24"/>
          <w:lang w:val="en-US"/>
        </w:rPr>
        <w:t>s</w:t>
      </w:r>
      <w:r w:rsidR="004D4A8C" w:rsidRPr="0064435F">
        <w:rPr>
          <w:rFonts w:ascii="Times New Roman" w:hAnsi="Times New Roman"/>
          <w:sz w:val="24"/>
          <w:szCs w:val="24"/>
          <w:lang w:val="en-US"/>
        </w:rPr>
        <w:t>e</w:t>
      </w:r>
      <w:r w:rsidRPr="0064435F">
        <w:rPr>
          <w:rFonts w:ascii="Times New Roman" w:hAnsi="Times New Roman"/>
          <w:sz w:val="24"/>
          <w:szCs w:val="24"/>
          <w:lang w:val="en-US"/>
        </w:rPr>
        <w:t xml:space="preserve"> different hypotheses should </w:t>
      </w:r>
      <w:proofErr w:type="gramStart"/>
      <w:r w:rsidRPr="0064435F">
        <w:rPr>
          <w:rFonts w:ascii="Times New Roman" w:hAnsi="Times New Roman"/>
          <w:sz w:val="24"/>
          <w:szCs w:val="24"/>
          <w:lang w:val="en-US"/>
        </w:rPr>
        <w:t>be studied</w:t>
      </w:r>
      <w:proofErr w:type="gramEnd"/>
      <w:r w:rsidRPr="0064435F">
        <w:rPr>
          <w:rFonts w:ascii="Times New Roman" w:hAnsi="Times New Roman"/>
          <w:sz w:val="24"/>
          <w:szCs w:val="24"/>
          <w:lang w:val="en-US"/>
        </w:rPr>
        <w:t xml:space="preserve"> in a scenario where empty trips are allowed. Moreover, studies could be conducted </w:t>
      </w:r>
      <w:proofErr w:type="gramStart"/>
      <w:r w:rsidRPr="0064435F">
        <w:rPr>
          <w:rFonts w:ascii="Times New Roman" w:hAnsi="Times New Roman"/>
          <w:sz w:val="24"/>
          <w:szCs w:val="24"/>
          <w:lang w:val="en-US"/>
        </w:rPr>
        <w:t>in order to</w:t>
      </w:r>
      <w:proofErr w:type="gramEnd"/>
      <w:r w:rsidRPr="0064435F">
        <w:rPr>
          <w:rFonts w:ascii="Times New Roman" w:hAnsi="Times New Roman"/>
          <w:sz w:val="24"/>
          <w:szCs w:val="24"/>
          <w:lang w:val="en-US"/>
        </w:rPr>
        <w:t xml:space="preserve"> develop self-cleaning cars or cheaper autonomous cleaning stations.</w:t>
      </w:r>
    </w:p>
    <w:p w14:paraId="1A39B683" w14:textId="331B8C18" w:rsidR="00A52796" w:rsidRPr="0064435F" w:rsidRDefault="00A52796" w:rsidP="00102975">
      <w:pPr>
        <w:spacing w:line="360" w:lineRule="auto"/>
        <w:jc w:val="both"/>
        <w:rPr>
          <w:rFonts w:ascii="Times New Roman" w:hAnsi="Times New Roman"/>
          <w:sz w:val="24"/>
          <w:szCs w:val="24"/>
          <w:lang w:val="en-US"/>
        </w:rPr>
      </w:pPr>
    </w:p>
    <w:p w14:paraId="42DA39A7" w14:textId="24357E4F" w:rsidR="00A52796" w:rsidRPr="0064435F" w:rsidRDefault="00A52796" w:rsidP="00102975">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In this scenario, children and babies used the aTaxis alone. One of the advantages of AVs is indeed that it gives travel freedom to people unable to drive. However, even if it does not drive, it seems dangerous to let a child alone in a car. Solutions still </w:t>
      </w:r>
      <w:proofErr w:type="gramStart"/>
      <w:r w:rsidRPr="0064435F">
        <w:rPr>
          <w:rFonts w:ascii="Times New Roman" w:hAnsi="Times New Roman"/>
          <w:sz w:val="24"/>
          <w:szCs w:val="24"/>
          <w:lang w:val="en-US"/>
        </w:rPr>
        <w:t>have to</w:t>
      </w:r>
      <w:proofErr w:type="gramEnd"/>
      <w:r w:rsidRPr="0064435F">
        <w:rPr>
          <w:rFonts w:ascii="Times New Roman" w:hAnsi="Times New Roman"/>
          <w:sz w:val="24"/>
          <w:szCs w:val="24"/>
          <w:lang w:val="en-US"/>
        </w:rPr>
        <w:t xml:space="preserve"> be found in order to give the possibility to the parents not to go with their child but insuring the child is safe.</w:t>
      </w:r>
    </w:p>
    <w:p w14:paraId="333B6B9A" w14:textId="099BB0B1" w:rsidR="002A3A48" w:rsidRPr="0064435F" w:rsidRDefault="002A3A48" w:rsidP="00102975">
      <w:pPr>
        <w:spacing w:line="360" w:lineRule="auto"/>
        <w:jc w:val="both"/>
        <w:rPr>
          <w:rFonts w:ascii="Times New Roman" w:hAnsi="Times New Roman"/>
          <w:sz w:val="24"/>
          <w:szCs w:val="24"/>
          <w:lang w:val="en-US"/>
        </w:rPr>
      </w:pPr>
    </w:p>
    <w:p w14:paraId="34D61D31" w14:textId="6D2773EB" w:rsidR="002A3A48" w:rsidRPr="0064435F" w:rsidRDefault="002A3A48" w:rsidP="00102975">
      <w:pPr>
        <w:spacing w:line="360" w:lineRule="auto"/>
        <w:jc w:val="both"/>
        <w:rPr>
          <w:rFonts w:ascii="Times New Roman" w:hAnsi="Times New Roman"/>
          <w:sz w:val="24"/>
          <w:szCs w:val="24"/>
          <w:lang w:val="en-US"/>
        </w:rPr>
      </w:pPr>
      <w:r w:rsidRPr="0064435F">
        <w:rPr>
          <w:rFonts w:ascii="Times New Roman" w:hAnsi="Times New Roman"/>
          <w:sz w:val="24"/>
          <w:szCs w:val="24"/>
          <w:lang w:val="en-US"/>
        </w:rPr>
        <w:lastRenderedPageBreak/>
        <w:t xml:space="preserve">Brussels Mobility has conducted a </w:t>
      </w:r>
      <w:r w:rsidR="005D2618" w:rsidRPr="0064435F">
        <w:rPr>
          <w:rFonts w:ascii="Times New Roman" w:hAnsi="Times New Roman"/>
          <w:sz w:val="24"/>
          <w:szCs w:val="24"/>
          <w:lang w:val="en-US"/>
        </w:rPr>
        <w:t xml:space="preserve">multimodal strategic model of the </w:t>
      </w:r>
      <w:r w:rsidR="00672561">
        <w:rPr>
          <w:rFonts w:ascii="Times New Roman" w:hAnsi="Times New Roman"/>
          <w:sz w:val="24"/>
          <w:szCs w:val="24"/>
          <w:lang w:val="en-US"/>
        </w:rPr>
        <w:t>travel</w:t>
      </w:r>
      <w:r w:rsidR="005D2618" w:rsidRPr="0064435F">
        <w:rPr>
          <w:rFonts w:ascii="Times New Roman" w:hAnsi="Times New Roman"/>
          <w:sz w:val="24"/>
          <w:szCs w:val="24"/>
          <w:lang w:val="en-US"/>
        </w:rPr>
        <w:t xml:space="preserve"> for IRIS </w:t>
      </w:r>
      <w:r w:rsidRPr="0064435F">
        <w:rPr>
          <w:rFonts w:ascii="Times New Roman" w:hAnsi="Times New Roman"/>
          <w:sz w:val="24"/>
          <w:szCs w:val="24"/>
          <w:lang w:val="en-US"/>
        </w:rPr>
        <w:t xml:space="preserve">called MuSti </w:t>
      </w:r>
      <w:r w:rsidR="00AC42C2" w:rsidRPr="0064435F">
        <w:rPr>
          <w:rFonts w:ascii="Times New Roman" w:hAnsi="Times New Roman"/>
          <w:sz w:val="24"/>
          <w:szCs w:val="24"/>
          <w:lang w:val="en-US"/>
        </w:rPr>
        <w:fldChar w:fldCharType="begin"/>
      </w:r>
      <w:r w:rsidR="00AC42C2" w:rsidRPr="0064435F">
        <w:rPr>
          <w:rFonts w:ascii="Times New Roman" w:hAnsi="Times New Roman"/>
          <w:sz w:val="24"/>
          <w:szCs w:val="24"/>
          <w:lang w:val="en-US"/>
        </w:rPr>
        <w:instrText xml:space="preserve"> ADDIN ZOTERO_ITEM CSL_CITATION {"citationID":"J1DDLhJN","properties":{"formattedCitation":"(Camelbeeck, 2018)","plainCitation":"(Camelbeeck, 2018)","noteIndex":0},"citationItems":[{"id":615,"uris":["http://zotero.org/users/8331578/items/BIEVLP67"],"uri":["http://zotero.org/users/8331578/items/BIEVLP67"],"itemData":{"id":615,"type":"speech","event-place":"Journée quiet.transports","publisher-place":"Journée quiet.transports","title":"Modèle multimodal stratégique de déplacement pour IRIS (MuSti) : Description et enjeux","URL":"https://environnement.brussels/sites/default/files/user_files/02_pres_20181106-musti-quiet.brussels_nl.pdf","author":[{"family":"Camelbeeck","given":"Mathieu"}],"accessed":{"date-parts":[["2021",8,14]]},"issued":{"date-parts":[["2018",11,13]]}}}],"schema":"https://github.com/citation-style-language/schema/raw/master/csl-citation.json"} </w:instrText>
      </w:r>
      <w:r w:rsidR="00AC42C2" w:rsidRPr="0064435F">
        <w:rPr>
          <w:rFonts w:ascii="Times New Roman" w:hAnsi="Times New Roman"/>
          <w:sz w:val="24"/>
          <w:szCs w:val="24"/>
          <w:lang w:val="en-US"/>
        </w:rPr>
        <w:fldChar w:fldCharType="separate"/>
      </w:r>
      <w:r w:rsidR="00AC42C2" w:rsidRPr="0064435F">
        <w:rPr>
          <w:rFonts w:ascii="Times New Roman" w:hAnsi="Times New Roman"/>
          <w:sz w:val="24"/>
          <w:lang w:val="en-US"/>
        </w:rPr>
        <w:t>(Camelbeeck, 2018)</w:t>
      </w:r>
      <w:r w:rsidR="00AC42C2" w:rsidRPr="0064435F">
        <w:rPr>
          <w:rFonts w:ascii="Times New Roman" w:hAnsi="Times New Roman"/>
          <w:sz w:val="24"/>
          <w:szCs w:val="24"/>
          <w:lang w:val="en-US"/>
        </w:rPr>
        <w:fldChar w:fldCharType="end"/>
      </w:r>
      <w:r w:rsidRPr="0064435F">
        <w:rPr>
          <w:rFonts w:ascii="Times New Roman" w:hAnsi="Times New Roman"/>
          <w:sz w:val="24"/>
          <w:szCs w:val="24"/>
          <w:lang w:val="en-US"/>
        </w:rPr>
        <w:t>. Unfortunately, the author of this thesis has not been able to access it. However, it would be interesting to compare the results obtained in the Trip File with those of MuSti.</w:t>
      </w:r>
    </w:p>
    <w:p w14:paraId="7D7A6AB7" w14:textId="77777777" w:rsidR="008A10D2" w:rsidRPr="0064435F" w:rsidRDefault="008A10D2" w:rsidP="00102975">
      <w:pPr>
        <w:spacing w:line="360" w:lineRule="auto"/>
        <w:jc w:val="both"/>
        <w:rPr>
          <w:rFonts w:ascii="Times New Roman" w:hAnsi="Times New Roman"/>
          <w:sz w:val="24"/>
          <w:szCs w:val="24"/>
          <w:lang w:val="en-US"/>
        </w:rPr>
      </w:pPr>
    </w:p>
    <w:p w14:paraId="7691CDB4" w14:textId="692A3182" w:rsidR="00861A72" w:rsidRPr="0064435F" w:rsidRDefault="00861A72" w:rsidP="00102975">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aTaxis simulation allows now to try more exotic scenarios. One could try different pricing plan such as abonnements, a fix price per trip plus a variable part depending on the number of kilometers traveled, a regressive price depending on the number of people sharing the aTaxi, a pricing system where the passenger can pay more in order to have priority on the road and reach quicker his destinations, </w:t>
      </w:r>
      <w:r w:rsidR="00E31ADE" w:rsidRPr="0064435F">
        <w:rPr>
          <w:rFonts w:ascii="Times New Roman" w:hAnsi="Times New Roman"/>
          <w:sz w:val="24"/>
          <w:szCs w:val="24"/>
          <w:lang w:val="en-US"/>
        </w:rPr>
        <w:t xml:space="preserve">or as proposed by Chen </w:t>
      </w:r>
      <w:r w:rsidR="00977AD9" w:rsidRPr="0064435F">
        <w:rPr>
          <w:rFonts w:ascii="Times New Roman" w:hAnsi="Times New Roman"/>
          <w:sz w:val="24"/>
          <w:szCs w:val="24"/>
          <w:lang w:val="en-US"/>
        </w:rPr>
        <w:t xml:space="preserve">et al. </w:t>
      </w:r>
      <w:r w:rsidR="00977AD9" w:rsidRPr="0064435F">
        <w:rPr>
          <w:rFonts w:ascii="Times New Roman" w:hAnsi="Times New Roman"/>
          <w:sz w:val="24"/>
          <w:szCs w:val="24"/>
          <w:lang w:val="en-US"/>
        </w:rPr>
        <w:fldChar w:fldCharType="begin"/>
      </w:r>
      <w:r w:rsidR="0043441A" w:rsidRPr="0064435F">
        <w:rPr>
          <w:rFonts w:ascii="Times New Roman" w:hAnsi="Times New Roman"/>
          <w:sz w:val="24"/>
          <w:szCs w:val="24"/>
          <w:lang w:val="en-US"/>
        </w:rPr>
        <w:instrText xml:space="preserve"> ADDIN ZOTERO_ITEM CSL_CITATION {"citationID":"wOLHsWft","properties":{"formattedCitation":"(Chen et al., 2016)","plainCitation":"(Chen et al., 2016)","dontUpdate":true,"noteIndex":0},"citationItems":[{"id":75,"uris":["http://zotero.org/users/8331578/items/B7LD37SD"],"uri":["http://zotero.org/users/8331578/items/B7LD37SD"],"itemData":{"id":75,"type":"article-journal","abstract":"There are natural synergies between shared autonomous vehicle (AV) fleets and electric vehicle (EV) technology, since fleets of AVs resolve the practical limitations of today’s non-autonomous EVs, including traveler range anxiety, access to charging infrastructure, and charging time management. Fleet-managed AVs relieve such concerns, managing range and charging activities based on real-time trip demand and established charging-station locations, as demonstrated in this paper. This work explores the management of a fleet of shared autonomous electric vehicles (SAEVs) in a regional, discrete-time, agent-based model. The simulation examines the operation of SAEVs under various vehicle range and charging infrastructure scenarios in a gridded city modeled roughly after the densities of Austin, Texas.","container-title":"Transportation Research Part A: Policy and Practice","issue":"C","language":"en","note":"publisher: Elsevier","page":"243-254","source":"ideas.repec.org","title":"Operations of a shared, autonomous, electric vehicle fleet: Implications of vehicle &amp; charging infrastructure decisions","title-short":"Operations of a shared, autonomous, electric vehicle fleet","volume":"94","author":[{"family":"Chen","given":"T. Donna"},{"family":"Kockelman","given":"Kara M."},{"family":"Hanna","given":"Josiah P."}],"issued":{"date-parts":[["2016"]]}}}],"schema":"https://github.com/citation-style-language/schema/raw/master/csl-citation.json"} </w:instrText>
      </w:r>
      <w:r w:rsidR="00977AD9" w:rsidRPr="0064435F">
        <w:rPr>
          <w:rFonts w:ascii="Times New Roman" w:hAnsi="Times New Roman"/>
          <w:sz w:val="24"/>
          <w:szCs w:val="24"/>
          <w:lang w:val="en-US"/>
        </w:rPr>
        <w:fldChar w:fldCharType="separate"/>
      </w:r>
      <w:r w:rsidR="00977AD9" w:rsidRPr="0064435F">
        <w:rPr>
          <w:rFonts w:ascii="Times New Roman" w:hAnsi="Times New Roman"/>
          <w:sz w:val="24"/>
          <w:lang w:val="en-US"/>
        </w:rPr>
        <w:t>(2016)</w:t>
      </w:r>
      <w:r w:rsidR="00977AD9" w:rsidRPr="0064435F">
        <w:rPr>
          <w:rFonts w:ascii="Times New Roman" w:hAnsi="Times New Roman"/>
          <w:sz w:val="24"/>
          <w:szCs w:val="24"/>
          <w:lang w:val="en-US"/>
        </w:rPr>
        <w:fldChar w:fldCharType="end"/>
      </w:r>
      <w:r w:rsidR="00E31ADE" w:rsidRPr="0064435F">
        <w:rPr>
          <w:rFonts w:ascii="Times New Roman" w:hAnsi="Times New Roman"/>
          <w:sz w:val="24"/>
          <w:szCs w:val="24"/>
          <w:lang w:val="en-US"/>
        </w:rPr>
        <w:t xml:space="preserve">, a dynamic pricing penalizing trips resulting in longer relocation miles, </w:t>
      </w:r>
      <w:r w:rsidRPr="0064435F">
        <w:rPr>
          <w:rFonts w:ascii="Times New Roman" w:hAnsi="Times New Roman"/>
          <w:sz w:val="24"/>
          <w:szCs w:val="24"/>
          <w:lang w:val="en-US"/>
        </w:rPr>
        <w:t>… The scenarios are limitless. Nevertheless, it would be interesting to add a demand sensibility analysis dimension to those studies. It is not indeed because one can imagine an exotic scenario that customers will adopt it.</w:t>
      </w:r>
      <w:r w:rsidR="00D02779" w:rsidRPr="0064435F">
        <w:rPr>
          <w:rFonts w:ascii="Times New Roman" w:hAnsi="Times New Roman"/>
          <w:sz w:val="24"/>
          <w:szCs w:val="24"/>
          <w:lang w:val="en-US"/>
        </w:rPr>
        <w:t xml:space="preserve"> A pricing elasticity analysis could </w:t>
      </w:r>
      <w:proofErr w:type="gramStart"/>
      <w:r w:rsidR="00D02779" w:rsidRPr="0064435F">
        <w:rPr>
          <w:rFonts w:ascii="Times New Roman" w:hAnsi="Times New Roman"/>
          <w:sz w:val="24"/>
          <w:szCs w:val="24"/>
          <w:lang w:val="en-US"/>
        </w:rPr>
        <w:t>be conducted</w:t>
      </w:r>
      <w:proofErr w:type="gramEnd"/>
      <w:r w:rsidR="00D02779" w:rsidRPr="0064435F">
        <w:rPr>
          <w:rFonts w:ascii="Times New Roman" w:hAnsi="Times New Roman"/>
          <w:sz w:val="24"/>
          <w:szCs w:val="24"/>
          <w:lang w:val="en-US"/>
        </w:rPr>
        <w:t xml:space="preserve"> in this purpose.</w:t>
      </w:r>
    </w:p>
    <w:p w14:paraId="7FBCCCF3" w14:textId="090F7B05" w:rsidR="000C3C02" w:rsidRPr="0064435F" w:rsidRDefault="000C3C02" w:rsidP="00102975">
      <w:pPr>
        <w:spacing w:line="360" w:lineRule="auto"/>
        <w:jc w:val="both"/>
        <w:rPr>
          <w:rFonts w:ascii="Times New Roman" w:hAnsi="Times New Roman"/>
          <w:sz w:val="24"/>
          <w:szCs w:val="24"/>
          <w:lang w:val="en-US"/>
        </w:rPr>
      </w:pPr>
    </w:p>
    <w:p w14:paraId="021A9BB4" w14:textId="48EA0D32" w:rsidR="008A10D2" w:rsidRPr="0064435F" w:rsidRDefault="000C3C02" w:rsidP="00102975">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pricing plan is one of the economic </w:t>
      </w:r>
      <w:r w:rsidR="004C2D1B" w:rsidRPr="0064435F">
        <w:rPr>
          <w:rFonts w:ascii="Times New Roman" w:hAnsi="Times New Roman"/>
          <w:sz w:val="24"/>
          <w:szCs w:val="24"/>
          <w:lang w:val="en-US"/>
        </w:rPr>
        <w:t>aspects</w:t>
      </w:r>
      <w:r w:rsidRPr="0064435F">
        <w:rPr>
          <w:rFonts w:ascii="Times New Roman" w:hAnsi="Times New Roman"/>
          <w:sz w:val="24"/>
          <w:szCs w:val="24"/>
          <w:lang w:val="en-US"/>
        </w:rPr>
        <w:t xml:space="preserve"> of the study which can </w:t>
      </w:r>
      <w:proofErr w:type="gramStart"/>
      <w:r w:rsidRPr="0064435F">
        <w:rPr>
          <w:rFonts w:ascii="Times New Roman" w:hAnsi="Times New Roman"/>
          <w:sz w:val="24"/>
          <w:szCs w:val="24"/>
          <w:lang w:val="en-US"/>
        </w:rPr>
        <w:t>be further developed</w:t>
      </w:r>
      <w:proofErr w:type="gramEnd"/>
      <w:r w:rsidRPr="0064435F">
        <w:rPr>
          <w:rFonts w:ascii="Times New Roman" w:hAnsi="Times New Roman"/>
          <w:sz w:val="24"/>
          <w:szCs w:val="24"/>
          <w:lang w:val="en-US"/>
        </w:rPr>
        <w:t xml:space="preserve">. However, it is not the only one. </w:t>
      </w:r>
      <w:r w:rsidR="004C2D1B" w:rsidRPr="0064435F">
        <w:rPr>
          <w:rFonts w:ascii="Times New Roman" w:hAnsi="Times New Roman"/>
          <w:sz w:val="24"/>
          <w:szCs w:val="24"/>
          <w:lang w:val="en-US"/>
        </w:rPr>
        <w:t xml:space="preserve">The market type can also </w:t>
      </w:r>
      <w:proofErr w:type="gramStart"/>
      <w:r w:rsidR="004C2D1B" w:rsidRPr="0064435F">
        <w:rPr>
          <w:rFonts w:ascii="Times New Roman" w:hAnsi="Times New Roman"/>
          <w:sz w:val="24"/>
          <w:szCs w:val="24"/>
          <w:lang w:val="en-US"/>
        </w:rPr>
        <w:t>be simulated</w:t>
      </w:r>
      <w:proofErr w:type="gramEnd"/>
      <w:r w:rsidR="004C2D1B" w:rsidRPr="0064435F">
        <w:rPr>
          <w:rFonts w:ascii="Times New Roman" w:hAnsi="Times New Roman"/>
          <w:sz w:val="24"/>
          <w:szCs w:val="24"/>
          <w:lang w:val="en-US"/>
        </w:rPr>
        <w:t xml:space="preserve"> differently. Here only a monopoly has </w:t>
      </w:r>
      <w:proofErr w:type="gramStart"/>
      <w:r w:rsidR="004C2D1B" w:rsidRPr="0064435F">
        <w:rPr>
          <w:rFonts w:ascii="Times New Roman" w:hAnsi="Times New Roman"/>
          <w:sz w:val="24"/>
          <w:szCs w:val="24"/>
          <w:lang w:val="en-US"/>
        </w:rPr>
        <w:t>been considered</w:t>
      </w:r>
      <w:proofErr w:type="gramEnd"/>
      <w:r w:rsidR="004C2D1B" w:rsidRPr="0064435F">
        <w:rPr>
          <w:rFonts w:ascii="Times New Roman" w:hAnsi="Times New Roman"/>
          <w:sz w:val="24"/>
          <w:szCs w:val="24"/>
          <w:lang w:val="en-US"/>
        </w:rPr>
        <w:t>. It would be interesting to study the impact of have more than one aTaxis provider in Brussels.</w:t>
      </w:r>
    </w:p>
    <w:p w14:paraId="560912CD" w14:textId="352321EF" w:rsidR="008A10D2" w:rsidRPr="0064435F" w:rsidRDefault="008A10D2" w:rsidP="00102975">
      <w:pPr>
        <w:spacing w:line="360" w:lineRule="auto"/>
        <w:jc w:val="both"/>
        <w:rPr>
          <w:rFonts w:ascii="Times New Roman" w:hAnsi="Times New Roman"/>
          <w:sz w:val="24"/>
          <w:szCs w:val="24"/>
          <w:lang w:val="en-US"/>
        </w:rPr>
      </w:pPr>
    </w:p>
    <w:p w14:paraId="1FD9910A" w14:textId="32039A00" w:rsidR="008A10D2" w:rsidRPr="0064435F" w:rsidRDefault="008A10D2" w:rsidP="00102975">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One could inspect the impact of the introduction of autonomous vehicles on the overall welfare of all stakeholders including users and the company but also citizens and the government such as Berrada has done in his doctoral thesis on autonomous cars in Paris </w:t>
      </w:r>
      <w:r w:rsidR="008661AA" w:rsidRPr="0064435F">
        <w:rPr>
          <w:rFonts w:ascii="Times New Roman" w:hAnsi="Times New Roman"/>
          <w:sz w:val="24"/>
          <w:szCs w:val="24"/>
          <w:lang w:val="en-US"/>
        </w:rPr>
        <w:fldChar w:fldCharType="begin"/>
      </w:r>
      <w:r w:rsidR="008661AA" w:rsidRPr="0064435F">
        <w:rPr>
          <w:rFonts w:ascii="Times New Roman" w:hAnsi="Times New Roman"/>
          <w:sz w:val="24"/>
          <w:szCs w:val="24"/>
          <w:lang w:val="en-US"/>
        </w:rPr>
        <w:instrText xml:space="preserve"> ADDIN ZOTERO_ITEM CSL_CITATION {"citationID":"22oxr4Wf","properties":{"formattedCitation":"(Berrada, 2019)","plainCitation":"(Berrada, 2019)","noteIndex":0},"citationItems":[{"id":646,"uris":["http://zotero.org/users/8331578/items/QMEUN4GQ"],"uri":["http://zotero.org/users/8331578/items/QMEUN4GQ"],"itemData":{"id":646,"type":"thesis","language":"EN","number-of-pages":"254","publisher":"Paris-Est","title":"Technical-Economic Analysis of Services Based on Autonomous Vehicles","author":[{"family":"Berrada","given":"Jaâfar"}],"issued":{"date-parts":[["2019",2,12]]}}}],"schema":"https://github.com/citation-style-language/schema/raw/master/csl-citation.json"} </w:instrText>
      </w:r>
      <w:r w:rsidR="008661AA" w:rsidRPr="0064435F">
        <w:rPr>
          <w:rFonts w:ascii="Times New Roman" w:hAnsi="Times New Roman"/>
          <w:sz w:val="24"/>
          <w:szCs w:val="24"/>
          <w:lang w:val="en-US"/>
        </w:rPr>
        <w:fldChar w:fldCharType="separate"/>
      </w:r>
      <w:r w:rsidR="008661AA" w:rsidRPr="0064435F">
        <w:rPr>
          <w:rFonts w:ascii="Times New Roman" w:hAnsi="Times New Roman"/>
          <w:sz w:val="24"/>
          <w:lang w:val="en-US"/>
        </w:rPr>
        <w:t>(Berrada, 2019)</w:t>
      </w:r>
      <w:r w:rsidR="008661AA" w:rsidRPr="0064435F">
        <w:rPr>
          <w:rFonts w:ascii="Times New Roman" w:hAnsi="Times New Roman"/>
          <w:sz w:val="24"/>
          <w:szCs w:val="24"/>
          <w:lang w:val="en-US"/>
        </w:rPr>
        <w:fldChar w:fldCharType="end"/>
      </w:r>
      <w:r w:rsidRPr="0064435F">
        <w:rPr>
          <w:rFonts w:ascii="Times New Roman" w:hAnsi="Times New Roman"/>
          <w:sz w:val="24"/>
          <w:szCs w:val="24"/>
          <w:lang w:val="en-US"/>
        </w:rPr>
        <w:t>.</w:t>
      </w:r>
    </w:p>
    <w:p w14:paraId="717DCB72" w14:textId="01F2D751" w:rsidR="005E4542" w:rsidRPr="0064435F" w:rsidRDefault="005E4542" w:rsidP="00102975">
      <w:pPr>
        <w:spacing w:line="360" w:lineRule="auto"/>
        <w:jc w:val="both"/>
        <w:rPr>
          <w:rFonts w:ascii="Times New Roman" w:hAnsi="Times New Roman"/>
          <w:sz w:val="24"/>
          <w:szCs w:val="24"/>
          <w:lang w:val="en-US"/>
        </w:rPr>
      </w:pPr>
    </w:p>
    <w:p w14:paraId="5C3AFE7D" w14:textId="0DD35FBA" w:rsidR="005E4542" w:rsidRPr="0064435F" w:rsidRDefault="005E4542" w:rsidP="00102975">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insurance industry will </w:t>
      </w:r>
      <w:proofErr w:type="gramStart"/>
      <w:r w:rsidRPr="0064435F">
        <w:rPr>
          <w:rFonts w:ascii="Times New Roman" w:hAnsi="Times New Roman"/>
          <w:sz w:val="24"/>
          <w:szCs w:val="24"/>
          <w:lang w:val="en-US"/>
        </w:rPr>
        <w:t>be disrupted</w:t>
      </w:r>
      <w:proofErr w:type="gramEnd"/>
      <w:r w:rsidRPr="0064435F">
        <w:rPr>
          <w:rFonts w:ascii="Times New Roman" w:hAnsi="Times New Roman"/>
          <w:sz w:val="24"/>
          <w:szCs w:val="24"/>
          <w:lang w:val="en-US"/>
        </w:rPr>
        <w:t xml:space="preserve"> by the introduction of autonomous vehicles. A specific analysis on the impacts and </w:t>
      </w:r>
      <w:proofErr w:type="gramStart"/>
      <w:r w:rsidRPr="0064435F">
        <w:rPr>
          <w:rFonts w:ascii="Times New Roman" w:hAnsi="Times New Roman"/>
          <w:sz w:val="24"/>
          <w:szCs w:val="24"/>
          <w:lang w:val="en-US"/>
        </w:rPr>
        <w:t>possible adaptations</w:t>
      </w:r>
      <w:proofErr w:type="gramEnd"/>
      <w:r w:rsidRPr="0064435F">
        <w:rPr>
          <w:rFonts w:ascii="Times New Roman" w:hAnsi="Times New Roman"/>
          <w:sz w:val="24"/>
          <w:szCs w:val="24"/>
          <w:lang w:val="en-US"/>
        </w:rPr>
        <w:t xml:space="preserve"> of this sector to this disruption could be led.</w:t>
      </w:r>
      <w:r w:rsidR="005E007C" w:rsidRPr="0064435F">
        <w:rPr>
          <w:rFonts w:ascii="Times New Roman" w:hAnsi="Times New Roman"/>
          <w:sz w:val="24"/>
          <w:szCs w:val="24"/>
          <w:lang w:val="en-US"/>
        </w:rPr>
        <w:t xml:space="preserve"> Moreover, the well-known question of responsibility in case of accident can also </w:t>
      </w:r>
      <w:proofErr w:type="gramStart"/>
      <w:r w:rsidR="005E007C" w:rsidRPr="0064435F">
        <w:rPr>
          <w:rFonts w:ascii="Times New Roman" w:hAnsi="Times New Roman"/>
          <w:sz w:val="24"/>
          <w:szCs w:val="24"/>
          <w:lang w:val="en-US"/>
        </w:rPr>
        <w:t>be undertaken</w:t>
      </w:r>
      <w:proofErr w:type="gramEnd"/>
      <w:r w:rsidR="005E007C" w:rsidRPr="0064435F">
        <w:rPr>
          <w:rFonts w:ascii="Times New Roman" w:hAnsi="Times New Roman"/>
          <w:sz w:val="24"/>
          <w:szCs w:val="24"/>
          <w:lang w:val="en-US"/>
        </w:rPr>
        <w:t>.</w:t>
      </w:r>
    </w:p>
    <w:p w14:paraId="010C0F62" w14:textId="46B6C78B" w:rsidR="002523FD" w:rsidRPr="0064435F" w:rsidRDefault="002523FD" w:rsidP="00102975">
      <w:pPr>
        <w:spacing w:line="360" w:lineRule="auto"/>
        <w:jc w:val="both"/>
        <w:rPr>
          <w:rFonts w:ascii="Times New Roman" w:hAnsi="Times New Roman"/>
          <w:sz w:val="24"/>
          <w:szCs w:val="24"/>
          <w:lang w:val="en-US"/>
        </w:rPr>
      </w:pPr>
    </w:p>
    <w:p w14:paraId="6D11E807" w14:textId="170A3601" w:rsidR="002523FD" w:rsidRPr="0064435F" w:rsidRDefault="00030DF5" w:rsidP="00102975">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T</w:t>
      </w:r>
      <w:r w:rsidR="002523FD" w:rsidRPr="0064435F">
        <w:rPr>
          <w:rFonts w:ascii="Times New Roman" w:hAnsi="Times New Roman"/>
          <w:sz w:val="24"/>
          <w:szCs w:val="24"/>
          <w:lang w:val="en-US"/>
        </w:rPr>
        <w:t xml:space="preserve">he charge of SAEVs </w:t>
      </w:r>
      <w:r w:rsidRPr="0064435F">
        <w:rPr>
          <w:rFonts w:ascii="Times New Roman" w:hAnsi="Times New Roman"/>
          <w:sz w:val="24"/>
          <w:szCs w:val="24"/>
          <w:lang w:val="en-US"/>
        </w:rPr>
        <w:t xml:space="preserve">can </w:t>
      </w:r>
      <w:r w:rsidR="002523FD" w:rsidRPr="0064435F">
        <w:rPr>
          <w:rFonts w:ascii="Times New Roman" w:hAnsi="Times New Roman"/>
          <w:sz w:val="24"/>
          <w:szCs w:val="24"/>
          <w:lang w:val="en-US"/>
        </w:rPr>
        <w:t>le</w:t>
      </w:r>
      <w:r w:rsidRPr="0064435F">
        <w:rPr>
          <w:rFonts w:ascii="Times New Roman" w:hAnsi="Times New Roman"/>
          <w:sz w:val="24"/>
          <w:szCs w:val="24"/>
          <w:lang w:val="en-US"/>
        </w:rPr>
        <w:t>a</w:t>
      </w:r>
      <w:r w:rsidR="002523FD" w:rsidRPr="0064435F">
        <w:rPr>
          <w:rFonts w:ascii="Times New Roman" w:hAnsi="Times New Roman"/>
          <w:sz w:val="24"/>
          <w:szCs w:val="24"/>
          <w:lang w:val="en-US"/>
        </w:rPr>
        <w:t>d to overload on the power grid. This is a problem which needs to be tackle and is worth more analyses.</w:t>
      </w:r>
    </w:p>
    <w:p w14:paraId="4F631410" w14:textId="27059902" w:rsidR="008A10D2" w:rsidRPr="0064435F" w:rsidRDefault="008A10D2" w:rsidP="00102975">
      <w:pPr>
        <w:spacing w:line="360" w:lineRule="auto"/>
        <w:jc w:val="both"/>
        <w:rPr>
          <w:rFonts w:ascii="Times New Roman" w:hAnsi="Times New Roman"/>
          <w:sz w:val="24"/>
          <w:szCs w:val="24"/>
          <w:lang w:val="en-US"/>
        </w:rPr>
      </w:pPr>
    </w:p>
    <w:p w14:paraId="1CCBAA7C" w14:textId="56142EE4" w:rsidR="008A10D2" w:rsidRPr="0064435F" w:rsidRDefault="008A10D2" w:rsidP="00102975">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Another aspect which </w:t>
      </w:r>
      <w:proofErr w:type="gramStart"/>
      <w:r w:rsidRPr="0064435F">
        <w:rPr>
          <w:rFonts w:ascii="Times New Roman" w:hAnsi="Times New Roman"/>
          <w:sz w:val="24"/>
          <w:szCs w:val="24"/>
          <w:lang w:val="en-US"/>
        </w:rPr>
        <w:t>is not studied</w:t>
      </w:r>
      <w:proofErr w:type="gramEnd"/>
      <w:r w:rsidRPr="0064435F">
        <w:rPr>
          <w:rFonts w:ascii="Times New Roman" w:hAnsi="Times New Roman"/>
          <w:sz w:val="24"/>
          <w:szCs w:val="24"/>
          <w:lang w:val="en-US"/>
        </w:rPr>
        <w:t xml:space="preserve"> in this paper, is the opportunities of vehicle-to-vehicle (V2V) and vehicle-to-infrastructure (V2I) communication. In the exotic scenario proposed above where the price depends on the speed of the aTaxi, or simply for emergency vehicles, it </w:t>
      </w:r>
      <w:r w:rsidRPr="0064435F">
        <w:rPr>
          <w:rFonts w:ascii="Times New Roman" w:hAnsi="Times New Roman"/>
          <w:sz w:val="24"/>
          <w:szCs w:val="24"/>
          <w:lang w:val="en-US"/>
        </w:rPr>
        <w:lastRenderedPageBreak/>
        <w:t xml:space="preserve">could be imagined that vehicles communicate and adapt their itinerary </w:t>
      </w:r>
      <w:proofErr w:type="gramStart"/>
      <w:r w:rsidRPr="0064435F">
        <w:rPr>
          <w:rFonts w:ascii="Times New Roman" w:hAnsi="Times New Roman"/>
          <w:sz w:val="24"/>
          <w:szCs w:val="24"/>
          <w:lang w:val="en-US"/>
        </w:rPr>
        <w:t>in order to</w:t>
      </w:r>
      <w:proofErr w:type="gramEnd"/>
      <w:r w:rsidRPr="0064435F">
        <w:rPr>
          <w:rFonts w:ascii="Times New Roman" w:hAnsi="Times New Roman"/>
          <w:sz w:val="24"/>
          <w:szCs w:val="24"/>
          <w:lang w:val="en-US"/>
        </w:rPr>
        <w:t xml:space="preserve"> let the priority to such vehicles. On their side, infrastructures warned by the vehicles would make sure that all </w:t>
      </w:r>
      <w:r w:rsidR="00D02779" w:rsidRPr="0064435F">
        <w:rPr>
          <w:rFonts w:ascii="Times New Roman" w:hAnsi="Times New Roman"/>
          <w:sz w:val="24"/>
          <w:szCs w:val="24"/>
          <w:lang w:val="en-US"/>
        </w:rPr>
        <w:t>traffic lights are green when those vehicles arrive near them.</w:t>
      </w:r>
    </w:p>
    <w:p w14:paraId="4F7567A0" w14:textId="6A3034E6" w:rsidR="004C2D1B" w:rsidRPr="0064435F" w:rsidRDefault="004C2D1B" w:rsidP="00102975">
      <w:pPr>
        <w:spacing w:line="360" w:lineRule="auto"/>
        <w:jc w:val="both"/>
        <w:rPr>
          <w:rFonts w:ascii="Times New Roman" w:hAnsi="Times New Roman"/>
          <w:sz w:val="24"/>
          <w:szCs w:val="24"/>
          <w:lang w:val="en-US"/>
        </w:rPr>
      </w:pPr>
    </w:p>
    <w:p w14:paraId="42CCE13F" w14:textId="409DCBDD" w:rsidR="008A10D2" w:rsidRPr="0064435F" w:rsidRDefault="004C2D1B" w:rsidP="008A10D2">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Another simplifying assumption applied in this thesis is the unique aTaxis size (</w:t>
      </w:r>
      <w:r w:rsidR="005D2618" w:rsidRPr="0064435F">
        <w:rPr>
          <w:rFonts w:ascii="Times New Roman" w:hAnsi="Times New Roman"/>
          <w:sz w:val="24"/>
          <w:szCs w:val="24"/>
          <w:lang w:val="en-US"/>
        </w:rPr>
        <w:t>5</w:t>
      </w:r>
      <w:r w:rsidRPr="0064435F">
        <w:rPr>
          <w:rFonts w:ascii="Times New Roman" w:hAnsi="Times New Roman"/>
          <w:sz w:val="24"/>
          <w:szCs w:val="24"/>
          <w:lang w:val="en-US"/>
        </w:rPr>
        <w:t xml:space="preserve"> seats). The study of the impact of having </w:t>
      </w:r>
      <w:proofErr w:type="gramStart"/>
      <w:r w:rsidRPr="0064435F">
        <w:rPr>
          <w:rFonts w:ascii="Times New Roman" w:hAnsi="Times New Roman"/>
          <w:sz w:val="24"/>
          <w:szCs w:val="24"/>
          <w:lang w:val="en-US"/>
        </w:rPr>
        <w:t>different sizes</w:t>
      </w:r>
      <w:proofErr w:type="gramEnd"/>
      <w:r w:rsidRPr="0064435F">
        <w:rPr>
          <w:rFonts w:ascii="Times New Roman" w:hAnsi="Times New Roman"/>
          <w:sz w:val="24"/>
          <w:szCs w:val="24"/>
          <w:lang w:val="en-US"/>
        </w:rPr>
        <w:t xml:space="preserve"> of vehicles in the fleet would certainly result in a better profitability.</w:t>
      </w:r>
      <w:r w:rsidR="008A10D2" w:rsidRPr="0064435F">
        <w:rPr>
          <w:rFonts w:ascii="Times New Roman" w:hAnsi="Times New Roman"/>
          <w:sz w:val="24"/>
          <w:szCs w:val="24"/>
          <w:lang w:val="en-US"/>
        </w:rPr>
        <w:t xml:space="preserve"> Other parameters impact could </w:t>
      </w:r>
      <w:proofErr w:type="gramStart"/>
      <w:r w:rsidR="008A10D2" w:rsidRPr="0064435F">
        <w:rPr>
          <w:rFonts w:ascii="Times New Roman" w:hAnsi="Times New Roman"/>
          <w:sz w:val="24"/>
          <w:szCs w:val="24"/>
          <w:lang w:val="en-US"/>
        </w:rPr>
        <w:t>be examined</w:t>
      </w:r>
      <w:proofErr w:type="gramEnd"/>
      <w:r w:rsidR="008A10D2" w:rsidRPr="0064435F">
        <w:rPr>
          <w:rFonts w:ascii="Times New Roman" w:hAnsi="Times New Roman"/>
          <w:sz w:val="24"/>
          <w:szCs w:val="24"/>
          <w:lang w:val="en-US"/>
        </w:rPr>
        <w:t xml:space="preserve"> like the vehicles’ battery range and the charge speed.</w:t>
      </w:r>
    </w:p>
    <w:p w14:paraId="3F7C7AB6" w14:textId="257C6CDD" w:rsidR="009D790D" w:rsidRPr="0064435F" w:rsidRDefault="009D790D" w:rsidP="008A10D2">
      <w:pPr>
        <w:spacing w:line="360" w:lineRule="auto"/>
        <w:jc w:val="both"/>
        <w:rPr>
          <w:rFonts w:ascii="Times New Roman" w:hAnsi="Times New Roman"/>
          <w:sz w:val="24"/>
          <w:szCs w:val="24"/>
          <w:lang w:val="en-US"/>
        </w:rPr>
      </w:pPr>
    </w:p>
    <w:p w14:paraId="31691E79" w14:textId="09BB29EC" w:rsidR="009D790D" w:rsidRPr="0064435F" w:rsidRDefault="009D790D" w:rsidP="008A10D2">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To be even more futurist, one could reproduce the study with charging road</w:t>
      </w:r>
      <w:r w:rsidR="001A4F20" w:rsidRPr="0064435F">
        <w:rPr>
          <w:rFonts w:ascii="Times New Roman" w:hAnsi="Times New Roman"/>
          <w:sz w:val="24"/>
          <w:szCs w:val="24"/>
          <w:lang w:val="en-US"/>
        </w:rPr>
        <w:t>s</w:t>
      </w:r>
      <w:r w:rsidRPr="0064435F">
        <w:rPr>
          <w:rFonts w:ascii="Times New Roman" w:hAnsi="Times New Roman"/>
          <w:sz w:val="24"/>
          <w:szCs w:val="24"/>
          <w:lang w:val="en-US"/>
        </w:rPr>
        <w:t xml:space="preserve"> such as those currently developed by </w:t>
      </w:r>
      <w:r w:rsidR="001A4F20" w:rsidRPr="0064435F">
        <w:rPr>
          <w:rFonts w:ascii="Times New Roman" w:hAnsi="Times New Roman"/>
          <w:sz w:val="24"/>
          <w:szCs w:val="24"/>
          <w:lang w:val="en-US"/>
        </w:rPr>
        <w:t>Electreon</w:t>
      </w:r>
      <w:r w:rsidRPr="0064435F">
        <w:rPr>
          <w:rFonts w:ascii="Times New Roman" w:hAnsi="Times New Roman"/>
          <w:sz w:val="24"/>
          <w:szCs w:val="24"/>
          <w:lang w:val="en-US"/>
        </w:rPr>
        <w:t xml:space="preserve"> </w:t>
      </w:r>
      <w:r w:rsidR="00AC42C2" w:rsidRPr="0064435F">
        <w:rPr>
          <w:rFonts w:ascii="Times New Roman" w:hAnsi="Times New Roman"/>
          <w:sz w:val="24"/>
          <w:szCs w:val="24"/>
          <w:lang w:val="en-US"/>
        </w:rPr>
        <w:fldChar w:fldCharType="begin"/>
      </w:r>
      <w:r w:rsidR="00AC42C2" w:rsidRPr="0064435F">
        <w:rPr>
          <w:rFonts w:ascii="Times New Roman" w:hAnsi="Times New Roman"/>
          <w:sz w:val="24"/>
          <w:szCs w:val="24"/>
          <w:lang w:val="en-US"/>
        </w:rPr>
        <w:instrText xml:space="preserve"> ADDIN ZOTERO_ITEM CSL_CITATION {"citationID":"T5efWpwB","properties":{"formattedCitation":"(Huvelin, 2020)","plainCitation":"(Huvelin, 2020)","noteIndex":0},"citationItems":[{"id":607,"uris":["http://zotero.org/users/8331578/items/DND4QIB7"],"uri":["http://zotero.org/users/8331578/items/DND4QIB7"],"itemData":{"id":607,"type":"webpage","abstract":"Une start-up israélienne répondant au nom d’Electreon met actuellement en place plusieurs tronçons de route capables de recharger automatiquement votre voiture électrique. La Suède fait notamment partie des pays européens en avance sur le sujet, lui qui pourrait à l’avenir installer plus de 1000 kilomètres de voies électrifiées.","container-title":"Frandroid","language":"fr-FR","title":"Les routes qui rechargent votre voiture électrique, une technologie qui progresse à son allure","URL":"https://www.frandroid.com/produits-android/automobile/voitures-electriques/717557_les-routes-qui-rechargent-votre-voiture-electrique-une-technologie-qui-progresse-a-son-allure","author":[{"family":"Huvelin","given":"Grégoire"}],"accessed":{"date-parts":[["2021",8,14]]},"issued":{"date-parts":[["2020",6,2]]}}}],"schema":"https://github.com/citation-style-language/schema/raw/master/csl-citation.json"} </w:instrText>
      </w:r>
      <w:r w:rsidR="00AC42C2" w:rsidRPr="0064435F">
        <w:rPr>
          <w:rFonts w:ascii="Times New Roman" w:hAnsi="Times New Roman"/>
          <w:sz w:val="24"/>
          <w:szCs w:val="24"/>
          <w:lang w:val="en-US"/>
        </w:rPr>
        <w:fldChar w:fldCharType="separate"/>
      </w:r>
      <w:r w:rsidR="00AC42C2" w:rsidRPr="0064435F">
        <w:rPr>
          <w:rFonts w:ascii="Times New Roman" w:hAnsi="Times New Roman"/>
          <w:sz w:val="24"/>
          <w:lang w:val="en-US"/>
        </w:rPr>
        <w:t>(Huvelin, 2020)</w:t>
      </w:r>
      <w:r w:rsidR="00AC42C2"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This would </w:t>
      </w:r>
      <w:proofErr w:type="gramStart"/>
      <w:r w:rsidRPr="0064435F">
        <w:rPr>
          <w:rFonts w:ascii="Times New Roman" w:hAnsi="Times New Roman"/>
          <w:sz w:val="24"/>
          <w:szCs w:val="24"/>
          <w:lang w:val="en-US"/>
        </w:rPr>
        <w:t>probably reduce</w:t>
      </w:r>
      <w:proofErr w:type="gramEnd"/>
      <w:r w:rsidRPr="0064435F">
        <w:rPr>
          <w:rFonts w:ascii="Times New Roman" w:hAnsi="Times New Roman"/>
          <w:sz w:val="24"/>
          <w:szCs w:val="24"/>
          <w:lang w:val="en-US"/>
        </w:rPr>
        <w:t xml:space="preserve"> the costs and improve the profitability of aTaxis in Brussels.</w:t>
      </w:r>
    </w:p>
    <w:p w14:paraId="5CF2F27D" w14:textId="77777777" w:rsidR="008A10D2" w:rsidRPr="0064435F" w:rsidRDefault="008A10D2" w:rsidP="008A10D2">
      <w:pPr>
        <w:spacing w:line="360" w:lineRule="auto"/>
        <w:jc w:val="both"/>
        <w:rPr>
          <w:rFonts w:ascii="Times New Roman" w:hAnsi="Times New Roman"/>
          <w:sz w:val="24"/>
          <w:szCs w:val="24"/>
          <w:lang w:val="en-US"/>
        </w:rPr>
      </w:pPr>
    </w:p>
    <w:p w14:paraId="30F6FE14" w14:textId="20D09423" w:rsidR="00335E2D" w:rsidRPr="0064435F" w:rsidRDefault="00335E2D" w:rsidP="00102975">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is thesis focuses on </w:t>
      </w:r>
      <w:r w:rsidR="001221F6" w:rsidRPr="0064435F">
        <w:rPr>
          <w:rFonts w:ascii="Times New Roman" w:hAnsi="Times New Roman"/>
          <w:sz w:val="24"/>
          <w:szCs w:val="24"/>
          <w:lang w:val="en-US"/>
        </w:rPr>
        <w:t xml:space="preserve">trips inside Brussels. Nevertheless, it could be interesting to extend the analysis to all trips happening in Belgium. Such a study will </w:t>
      </w:r>
      <w:proofErr w:type="gramStart"/>
      <w:r w:rsidR="001221F6" w:rsidRPr="0064435F">
        <w:rPr>
          <w:rFonts w:ascii="Times New Roman" w:hAnsi="Times New Roman"/>
          <w:sz w:val="24"/>
          <w:szCs w:val="24"/>
          <w:lang w:val="en-US"/>
        </w:rPr>
        <w:t>probably highlight</w:t>
      </w:r>
      <w:proofErr w:type="gramEnd"/>
      <w:r w:rsidR="001221F6" w:rsidRPr="0064435F">
        <w:rPr>
          <w:rFonts w:ascii="Times New Roman" w:hAnsi="Times New Roman"/>
          <w:sz w:val="24"/>
          <w:szCs w:val="24"/>
          <w:lang w:val="en-US"/>
        </w:rPr>
        <w:t xml:space="preserve"> the differences between urban and rural areas.</w:t>
      </w:r>
    </w:p>
    <w:p w14:paraId="7CCFCE04" w14:textId="4B1F5E59" w:rsidR="001221F6" w:rsidRPr="0064435F" w:rsidRDefault="001221F6" w:rsidP="00102975">
      <w:pPr>
        <w:spacing w:line="360" w:lineRule="auto"/>
        <w:jc w:val="both"/>
        <w:rPr>
          <w:rFonts w:ascii="Times New Roman" w:hAnsi="Times New Roman"/>
          <w:sz w:val="24"/>
          <w:szCs w:val="24"/>
          <w:lang w:val="en-US"/>
        </w:rPr>
      </w:pPr>
    </w:p>
    <w:p w14:paraId="0D734F95" w14:textId="4169C4EA" w:rsidR="001221F6" w:rsidRPr="0064435F" w:rsidRDefault="001221F6" w:rsidP="00102975">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Moreover, this thesis jumps ten years ahead once the </w:t>
      </w:r>
      <w:proofErr w:type="gramStart"/>
      <w:r w:rsidRPr="0064435F">
        <w:rPr>
          <w:rFonts w:ascii="Times New Roman" w:hAnsi="Times New Roman"/>
          <w:sz w:val="24"/>
          <w:szCs w:val="24"/>
          <w:lang w:val="en-US"/>
        </w:rPr>
        <w:t>new environment</w:t>
      </w:r>
      <w:proofErr w:type="gramEnd"/>
      <w:r w:rsidRPr="0064435F">
        <w:rPr>
          <w:rFonts w:ascii="Times New Roman" w:hAnsi="Times New Roman"/>
          <w:sz w:val="24"/>
          <w:szCs w:val="24"/>
          <w:lang w:val="en-US"/>
        </w:rPr>
        <w:t xml:space="preserve"> is set up. However, the transition phase could </w:t>
      </w:r>
      <w:proofErr w:type="gramStart"/>
      <w:r w:rsidRPr="0064435F">
        <w:rPr>
          <w:rFonts w:ascii="Times New Roman" w:hAnsi="Times New Roman"/>
          <w:sz w:val="24"/>
          <w:szCs w:val="24"/>
          <w:lang w:val="en-US"/>
        </w:rPr>
        <w:t>be studied</w:t>
      </w:r>
      <w:proofErr w:type="gramEnd"/>
      <w:r w:rsidRPr="0064435F">
        <w:rPr>
          <w:rFonts w:ascii="Times New Roman" w:hAnsi="Times New Roman"/>
          <w:sz w:val="24"/>
          <w:szCs w:val="24"/>
          <w:lang w:val="en-US"/>
        </w:rPr>
        <w:t xml:space="preserve">. Autonomous cars and non-autonomous cars cohabitation is an interesting environment with different impacts on the traffic, the safety and the pollution than an environment where only autonomous vehicles ride </w:t>
      </w:r>
      <w:r w:rsidR="0043441A" w:rsidRPr="0064435F">
        <w:rPr>
          <w:rFonts w:ascii="Times New Roman" w:hAnsi="Times New Roman"/>
          <w:sz w:val="24"/>
          <w:szCs w:val="24"/>
          <w:lang w:val="en-US"/>
        </w:rPr>
        <w:fldChar w:fldCharType="begin"/>
      </w:r>
      <w:r w:rsidR="006D0AF8" w:rsidRPr="0064435F">
        <w:rPr>
          <w:rFonts w:ascii="Times New Roman" w:hAnsi="Times New Roman"/>
          <w:sz w:val="24"/>
          <w:szCs w:val="24"/>
          <w:lang w:val="en-US"/>
        </w:rPr>
        <w:instrText xml:space="preserve"> ADDIN ZOTERO_ITEM CSL_CITATION {"citationID":"q74BBfHM","properties":{"formattedCitation":"(Auld et al., 2017)","plainCitation":"(Auld et al., 2017)","noteIndex":0},"citationItems":[{"id":53,"uris":["http://zotero.org/users/8331578/items/USE8CFDH"],"uri":["http://zotero.org/users/8331578/items/USE8CFDH"],"itemData":{"id":53,"type":"article-journal","language":"en","page":"16","source":"Zotero","title":"Analysis of the impacts of CAV technologies on travel demand","author":[{"family":"Auld","given":"Joshua"},{"family":"Sokolov","given":"Vadim"},{"family":"Stephens","given":"Thomas"}],"issued":{"date-parts":[["2017"]]}}}],"schema":"https://github.com/citation-style-language/schema/raw/master/csl-citation.json"} </w:instrText>
      </w:r>
      <w:r w:rsidR="0043441A" w:rsidRPr="0064435F">
        <w:rPr>
          <w:rFonts w:ascii="Times New Roman" w:hAnsi="Times New Roman"/>
          <w:sz w:val="24"/>
          <w:szCs w:val="24"/>
          <w:lang w:val="en-US"/>
        </w:rPr>
        <w:fldChar w:fldCharType="separate"/>
      </w:r>
      <w:r w:rsidR="006D0AF8" w:rsidRPr="0064435F">
        <w:rPr>
          <w:rFonts w:ascii="Times New Roman" w:hAnsi="Times New Roman"/>
          <w:sz w:val="24"/>
          <w:lang w:val="en-US"/>
        </w:rPr>
        <w:t>(Auld et al., 2017)</w:t>
      </w:r>
      <w:r w:rsidR="0043441A" w:rsidRPr="0064435F">
        <w:rPr>
          <w:rFonts w:ascii="Times New Roman" w:hAnsi="Times New Roman"/>
          <w:sz w:val="24"/>
          <w:szCs w:val="24"/>
          <w:lang w:val="en-US"/>
        </w:rPr>
        <w:fldChar w:fldCharType="end"/>
      </w:r>
      <w:r w:rsidRPr="0064435F">
        <w:rPr>
          <w:rFonts w:ascii="Times New Roman" w:hAnsi="Times New Roman"/>
          <w:sz w:val="24"/>
          <w:szCs w:val="24"/>
          <w:lang w:val="en-US"/>
        </w:rPr>
        <w:t>.</w:t>
      </w:r>
      <w:r w:rsidR="00D456BA" w:rsidRPr="0064435F">
        <w:rPr>
          <w:rFonts w:ascii="Times New Roman" w:hAnsi="Times New Roman"/>
          <w:sz w:val="24"/>
          <w:szCs w:val="24"/>
          <w:lang w:val="en-US"/>
        </w:rPr>
        <w:t xml:space="preserve"> Also, the last years have seen ZipCar, DriveNow and other carsharing companies leaving Brussels because the Belgian were not ready to jump for the change from owning to sharing </w:t>
      </w:r>
      <w:r w:rsidR="00AC42C2" w:rsidRPr="0064435F">
        <w:rPr>
          <w:rFonts w:ascii="Times New Roman" w:hAnsi="Times New Roman"/>
          <w:sz w:val="24"/>
          <w:szCs w:val="24"/>
          <w:lang w:val="en-US"/>
        </w:rPr>
        <w:fldChar w:fldCharType="begin"/>
      </w:r>
      <w:r w:rsidR="00AC42C2" w:rsidRPr="0064435F">
        <w:rPr>
          <w:rFonts w:ascii="Times New Roman" w:hAnsi="Times New Roman"/>
          <w:sz w:val="24"/>
          <w:szCs w:val="24"/>
          <w:lang w:val="en-US"/>
        </w:rPr>
        <w:instrText xml:space="preserve"> ADDIN ZOTERO_ITEM CSL_CITATION {"citationID":"McfySXcL","properties":{"formattedCitation":"(Berckmans, 2019)","plainCitation":"(Berckmans, 2019)","noteIndex":0},"citationItems":[{"id":609,"uris":["http://zotero.org/users/8331578/items/99VQVVDY"],"uri":["http://zotero.org/users/8331578/items/99VQVVDY"],"itemData":{"id":609,"type":"webpage","container-title":"RTBF Info","language":"fr","note":"section: Info","title":"Pourquoi Zipcar quitte-t-il Bruxelles?","URL":"https://www.rtbf.be/info/economie/detail_pourquoi-est-ce-que-zipcar-quitte-bruxelles?id=10126549","author":[{"family":"Berckmans","given":"Milan"}],"accessed":{"date-parts":[["2021",8,14]]},"issued":{"date-parts":[["2019",1,23]]}}}],"schema":"https://github.com/citation-style-language/schema/raw/master/csl-citation.json"} </w:instrText>
      </w:r>
      <w:r w:rsidR="00AC42C2" w:rsidRPr="0064435F">
        <w:rPr>
          <w:rFonts w:ascii="Times New Roman" w:hAnsi="Times New Roman"/>
          <w:sz w:val="24"/>
          <w:szCs w:val="24"/>
          <w:lang w:val="en-US"/>
        </w:rPr>
        <w:fldChar w:fldCharType="separate"/>
      </w:r>
      <w:r w:rsidR="00AC42C2" w:rsidRPr="0064435F">
        <w:rPr>
          <w:rFonts w:ascii="Times New Roman" w:hAnsi="Times New Roman"/>
          <w:sz w:val="24"/>
          <w:lang w:val="en-US"/>
        </w:rPr>
        <w:t>(Berckmans, 2019)</w:t>
      </w:r>
      <w:r w:rsidR="00AC42C2" w:rsidRPr="0064435F">
        <w:rPr>
          <w:rFonts w:ascii="Times New Roman" w:hAnsi="Times New Roman"/>
          <w:sz w:val="24"/>
          <w:szCs w:val="24"/>
          <w:lang w:val="en-US"/>
        </w:rPr>
        <w:fldChar w:fldCharType="end"/>
      </w:r>
      <w:r w:rsidR="00AC42C2" w:rsidRPr="0064435F">
        <w:rPr>
          <w:rFonts w:ascii="Times New Roman" w:hAnsi="Times New Roman"/>
          <w:sz w:val="24"/>
          <w:szCs w:val="24"/>
          <w:lang w:val="en-US"/>
        </w:rPr>
        <w:t xml:space="preserve">, </w:t>
      </w:r>
      <w:r w:rsidR="00AC42C2" w:rsidRPr="0064435F">
        <w:rPr>
          <w:rFonts w:ascii="Times New Roman" w:hAnsi="Times New Roman"/>
          <w:sz w:val="24"/>
          <w:szCs w:val="24"/>
          <w:lang w:val="en-US"/>
        </w:rPr>
        <w:fldChar w:fldCharType="begin"/>
      </w:r>
      <w:r w:rsidR="00AC42C2" w:rsidRPr="0064435F">
        <w:rPr>
          <w:rFonts w:ascii="Times New Roman" w:hAnsi="Times New Roman"/>
          <w:sz w:val="24"/>
          <w:szCs w:val="24"/>
          <w:lang w:val="en-US"/>
        </w:rPr>
        <w:instrText xml:space="preserve"> ADDIN ZOTERO_ITEM CSL_CITATION {"citationID":"AvvdKQ65","properties":{"formattedCitation":"(RTBF, 2020)","plainCitation":"(RTBF, 2020)","noteIndex":0},"citationItems":[{"id":611,"uris":["http://zotero.org/users/8331578/items/SLXW893D"],"uri":["http://zotero.org/users/8331578/items/SLXW893D"],"itemData":{"id":611,"type":"webpage","container-title":"RTBF Info","language":"fr","note":"section: Info","title":"DriveNow s'en va, Cambio et Poppy restent : s'y retrouver dans les voitures partagées à Bruxelles","title-short":"DriveNow s'en va, Cambio et Poppy restent","URL":"https://www.rtbf.be/info/economie/detail_drive-now-s-en-va-cambio-et-poppy-restent-s-y-retrouver-dans-les-voitures-partagees-a-bruxelles?id=10399927","author":[{"family":"RTBF","given":""}],"accessed":{"date-parts":[["2021",8,14]]},"issued":{"date-parts":[["2020",1,4]]}}}],"schema":"https://github.com/citation-style-language/schema/raw/master/csl-citation.json"} </w:instrText>
      </w:r>
      <w:r w:rsidR="00AC42C2" w:rsidRPr="0064435F">
        <w:rPr>
          <w:rFonts w:ascii="Times New Roman" w:hAnsi="Times New Roman"/>
          <w:sz w:val="24"/>
          <w:szCs w:val="24"/>
          <w:lang w:val="en-US"/>
        </w:rPr>
        <w:fldChar w:fldCharType="separate"/>
      </w:r>
      <w:r w:rsidR="00AC42C2" w:rsidRPr="0064435F">
        <w:rPr>
          <w:rFonts w:ascii="Times New Roman" w:hAnsi="Times New Roman"/>
          <w:sz w:val="24"/>
          <w:lang w:val="en-US"/>
        </w:rPr>
        <w:t>(RTBF, 2020)</w:t>
      </w:r>
      <w:r w:rsidR="00AC42C2" w:rsidRPr="0064435F">
        <w:rPr>
          <w:rFonts w:ascii="Times New Roman" w:hAnsi="Times New Roman"/>
          <w:sz w:val="24"/>
          <w:szCs w:val="24"/>
          <w:lang w:val="en-US"/>
        </w:rPr>
        <w:fldChar w:fldCharType="end"/>
      </w:r>
      <w:r w:rsidR="00D456BA" w:rsidRPr="0064435F">
        <w:rPr>
          <w:rFonts w:ascii="Times New Roman" w:hAnsi="Times New Roman"/>
          <w:sz w:val="24"/>
          <w:szCs w:val="24"/>
          <w:lang w:val="en-US"/>
        </w:rPr>
        <w:t xml:space="preserve">. One could look deeper in this topic and </w:t>
      </w:r>
      <w:r w:rsidR="00672561" w:rsidRPr="0064435F">
        <w:rPr>
          <w:rFonts w:ascii="Times New Roman" w:hAnsi="Times New Roman"/>
          <w:sz w:val="24"/>
          <w:szCs w:val="24"/>
          <w:lang w:val="en-US"/>
        </w:rPr>
        <w:t>analyze</w:t>
      </w:r>
      <w:r w:rsidR="00D456BA" w:rsidRPr="0064435F">
        <w:rPr>
          <w:rFonts w:ascii="Times New Roman" w:hAnsi="Times New Roman"/>
          <w:sz w:val="24"/>
          <w:szCs w:val="24"/>
          <w:lang w:val="en-US"/>
        </w:rPr>
        <w:t xml:space="preserve"> why and the solution to this obstacle to aTaxis.</w:t>
      </w:r>
    </w:p>
    <w:p w14:paraId="47F22137" w14:textId="2EF10A42" w:rsidR="000C3C02" w:rsidRPr="0064435F" w:rsidRDefault="000C3C02" w:rsidP="00102975">
      <w:pPr>
        <w:spacing w:line="360" w:lineRule="auto"/>
        <w:jc w:val="both"/>
        <w:rPr>
          <w:rFonts w:ascii="Times New Roman" w:hAnsi="Times New Roman"/>
          <w:sz w:val="24"/>
          <w:szCs w:val="24"/>
          <w:lang w:val="en-US"/>
        </w:rPr>
      </w:pPr>
    </w:p>
    <w:p w14:paraId="70234031" w14:textId="79C75EA8" w:rsidR="000C3C02" w:rsidRPr="0064435F" w:rsidRDefault="000C3C02" w:rsidP="00102975">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Furthermore, this thesis only takes people transport into consideration. Another study could focus on the freight transport by autonomous trucks. Then, both studies could </w:t>
      </w:r>
      <w:proofErr w:type="gramStart"/>
      <w:r w:rsidRPr="0064435F">
        <w:rPr>
          <w:rFonts w:ascii="Times New Roman" w:hAnsi="Times New Roman"/>
          <w:sz w:val="24"/>
          <w:szCs w:val="24"/>
          <w:lang w:val="en-US"/>
        </w:rPr>
        <w:t>be gathered</w:t>
      </w:r>
      <w:proofErr w:type="gramEnd"/>
      <w:r w:rsidRPr="0064435F">
        <w:rPr>
          <w:rFonts w:ascii="Times New Roman" w:hAnsi="Times New Roman"/>
          <w:sz w:val="24"/>
          <w:szCs w:val="24"/>
          <w:lang w:val="en-US"/>
        </w:rPr>
        <w:t xml:space="preserve">. More specific analyses on the congestion and pollution resulting from those autonomous vehicles in Brussels could then </w:t>
      </w:r>
      <w:proofErr w:type="gramStart"/>
      <w:r w:rsidRPr="0064435F">
        <w:rPr>
          <w:rFonts w:ascii="Times New Roman" w:hAnsi="Times New Roman"/>
          <w:sz w:val="24"/>
          <w:szCs w:val="24"/>
          <w:lang w:val="en-US"/>
        </w:rPr>
        <w:t>be conducted</w:t>
      </w:r>
      <w:proofErr w:type="gramEnd"/>
      <w:r w:rsidRPr="0064435F">
        <w:rPr>
          <w:rFonts w:ascii="Times New Roman" w:hAnsi="Times New Roman"/>
          <w:sz w:val="24"/>
          <w:szCs w:val="24"/>
          <w:lang w:val="en-US"/>
        </w:rPr>
        <w:t>.</w:t>
      </w:r>
    </w:p>
    <w:p w14:paraId="70875C99" w14:textId="13F8464E" w:rsidR="004C2412" w:rsidRPr="0064435F" w:rsidRDefault="004C2412" w:rsidP="00102975">
      <w:pPr>
        <w:spacing w:line="360" w:lineRule="auto"/>
        <w:jc w:val="both"/>
        <w:rPr>
          <w:rFonts w:ascii="Times New Roman" w:hAnsi="Times New Roman"/>
          <w:sz w:val="24"/>
          <w:szCs w:val="24"/>
          <w:lang w:val="en-US"/>
        </w:rPr>
      </w:pPr>
    </w:p>
    <w:p w14:paraId="08E38E2E" w14:textId="78D3D1DA" w:rsidR="00D02779" w:rsidRPr="0064435F" w:rsidRDefault="004C2412" w:rsidP="009E0CA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Finally, after all those studies, one could want to launch a company to manage this whole new transport system. Then new questions arise. One could focus on how to set up this environment, studying if a new player can start this project or whether existing players in the vehicle industry </w:t>
      </w:r>
      <w:proofErr w:type="gramStart"/>
      <w:r w:rsidRPr="0064435F">
        <w:rPr>
          <w:rFonts w:ascii="Times New Roman" w:hAnsi="Times New Roman"/>
          <w:sz w:val="24"/>
          <w:szCs w:val="24"/>
          <w:lang w:val="en-US"/>
        </w:rPr>
        <w:lastRenderedPageBreak/>
        <w:t>are better placed</w:t>
      </w:r>
      <w:proofErr w:type="gramEnd"/>
      <w:r w:rsidRPr="0064435F">
        <w:rPr>
          <w:rFonts w:ascii="Times New Roman" w:hAnsi="Times New Roman"/>
          <w:sz w:val="24"/>
          <w:szCs w:val="24"/>
          <w:lang w:val="en-US"/>
        </w:rPr>
        <w:t xml:space="preserve">. A comparison between a public company and a private company can be conducted including the investigation of </w:t>
      </w:r>
      <w:proofErr w:type="gramStart"/>
      <w:r w:rsidRPr="0064435F">
        <w:rPr>
          <w:rFonts w:ascii="Times New Roman" w:hAnsi="Times New Roman"/>
          <w:sz w:val="24"/>
          <w:szCs w:val="24"/>
          <w:lang w:val="en-US"/>
        </w:rPr>
        <w:t>possible subsidies</w:t>
      </w:r>
      <w:proofErr w:type="gramEnd"/>
      <w:r w:rsidRPr="0064435F">
        <w:rPr>
          <w:rFonts w:ascii="Times New Roman" w:hAnsi="Times New Roman"/>
          <w:sz w:val="24"/>
          <w:szCs w:val="24"/>
          <w:lang w:val="en-US"/>
        </w:rPr>
        <w:t>.</w:t>
      </w:r>
      <w:r w:rsidR="00D02779" w:rsidRPr="0064435F">
        <w:rPr>
          <w:rFonts w:ascii="Times New Roman" w:hAnsi="Times New Roman"/>
          <w:lang w:val="en-US"/>
        </w:rPr>
        <w:br w:type="page"/>
      </w:r>
    </w:p>
    <w:p w14:paraId="58899EDE" w14:textId="4239AC7F" w:rsidR="0060649A" w:rsidRDefault="0060649A" w:rsidP="0060649A">
      <w:pPr>
        <w:pStyle w:val="Heading1"/>
        <w:rPr>
          <w:rFonts w:ascii="Times New Roman" w:hAnsi="Times New Roman"/>
          <w:lang w:val="en-US"/>
        </w:rPr>
      </w:pPr>
      <w:bookmarkStart w:id="57" w:name="_Toc80021513"/>
      <w:r w:rsidRPr="0064435F">
        <w:rPr>
          <w:rFonts w:ascii="Times New Roman" w:hAnsi="Times New Roman"/>
          <w:lang w:val="en-US"/>
        </w:rPr>
        <w:lastRenderedPageBreak/>
        <w:t>Conclusion</w:t>
      </w:r>
      <w:bookmarkEnd w:id="57"/>
    </w:p>
    <w:p w14:paraId="399B5B6E" w14:textId="77777777" w:rsidR="00096478" w:rsidRPr="00096478" w:rsidRDefault="00096478" w:rsidP="00096478">
      <w:pPr>
        <w:rPr>
          <w:lang w:val="en-US" w:eastAsia="en-US"/>
        </w:rPr>
      </w:pPr>
    </w:p>
    <w:p w14:paraId="3FD5B789" w14:textId="4366FB27" w:rsidR="00356FD8" w:rsidRPr="0064435F" w:rsidRDefault="00356FD8" w:rsidP="00356FD8">
      <w:pPr>
        <w:spacing w:line="360" w:lineRule="auto"/>
        <w:jc w:val="both"/>
        <w:rPr>
          <w:rFonts w:ascii="Times New Roman" w:hAnsi="Times New Roman"/>
          <w:sz w:val="24"/>
          <w:szCs w:val="24"/>
          <w:lang w:val="en-US" w:eastAsia="en-US"/>
        </w:rPr>
      </w:pPr>
      <w:r w:rsidRPr="0064435F">
        <w:rPr>
          <w:rFonts w:ascii="Times New Roman" w:hAnsi="Times New Roman"/>
          <w:sz w:val="24"/>
          <w:szCs w:val="24"/>
          <w:lang w:val="en-US" w:eastAsia="en-US"/>
        </w:rPr>
        <w:t xml:space="preserve">The goal of this thesis is to assess the profitability of a service provider managing a fleet of shared electric autonomous vehicles with ride sharing (SAEVs) fulfilling all motorized travel needs in the region of Brussels, Belgium. In the scenario depicted in this paper, </w:t>
      </w:r>
      <w:r w:rsidR="00672561" w:rsidRPr="0064435F">
        <w:rPr>
          <w:rFonts w:ascii="Times New Roman" w:hAnsi="Times New Roman"/>
          <w:sz w:val="24"/>
          <w:szCs w:val="24"/>
          <w:lang w:val="en-US" w:eastAsia="en-US"/>
        </w:rPr>
        <w:t>autonomous</w:t>
      </w:r>
      <w:r w:rsidRPr="0064435F">
        <w:rPr>
          <w:rFonts w:ascii="Times New Roman" w:hAnsi="Times New Roman"/>
          <w:sz w:val="24"/>
          <w:szCs w:val="24"/>
          <w:lang w:val="en-US" w:eastAsia="en-US"/>
        </w:rPr>
        <w:t xml:space="preserve"> taxis (aTaxis) are the only motorized means of transport: no more private cars and no more public transports.</w:t>
      </w:r>
    </w:p>
    <w:p w14:paraId="5A91A445" w14:textId="04EEE634" w:rsidR="00651C4D" w:rsidRPr="0064435F" w:rsidRDefault="00651C4D" w:rsidP="00651C4D">
      <w:pPr>
        <w:spacing w:line="360" w:lineRule="auto"/>
        <w:jc w:val="both"/>
        <w:rPr>
          <w:rFonts w:ascii="Times New Roman" w:hAnsi="Times New Roman"/>
          <w:sz w:val="24"/>
          <w:szCs w:val="24"/>
          <w:lang w:val="en-US" w:eastAsia="en-US"/>
        </w:rPr>
      </w:pPr>
    </w:p>
    <w:p w14:paraId="7ACA9623" w14:textId="4C706DA0" w:rsidR="00356FD8" w:rsidRPr="0064435F" w:rsidRDefault="00356FD8" w:rsidP="00356FD8">
      <w:pPr>
        <w:spacing w:line="360" w:lineRule="auto"/>
        <w:jc w:val="both"/>
        <w:rPr>
          <w:rFonts w:ascii="Times New Roman" w:hAnsi="Times New Roman"/>
          <w:sz w:val="24"/>
          <w:szCs w:val="24"/>
          <w:lang w:val="en-US" w:eastAsia="en-US"/>
        </w:rPr>
      </w:pPr>
      <w:r w:rsidRPr="0064435F">
        <w:rPr>
          <w:rFonts w:ascii="Times New Roman" w:hAnsi="Times New Roman"/>
          <w:sz w:val="24"/>
          <w:szCs w:val="24"/>
          <w:lang w:val="en-US" w:eastAsia="en-US"/>
        </w:rPr>
        <w:t>To begin, a literature review has demonstrated the advantages of AVs. AVs will r</w:t>
      </w:r>
      <w:r w:rsidR="00651C4D" w:rsidRPr="0064435F">
        <w:rPr>
          <w:rFonts w:ascii="Times New Roman" w:hAnsi="Times New Roman"/>
          <w:sz w:val="24"/>
          <w:szCs w:val="24"/>
          <w:lang w:val="en-US" w:eastAsia="en-US"/>
        </w:rPr>
        <w:t>emove accident caused by human error</w:t>
      </w:r>
      <w:r w:rsidRPr="0064435F">
        <w:rPr>
          <w:rFonts w:ascii="Times New Roman" w:hAnsi="Times New Roman"/>
          <w:sz w:val="24"/>
          <w:szCs w:val="24"/>
          <w:lang w:val="en-US" w:eastAsia="en-US"/>
        </w:rPr>
        <w:t xml:space="preserve"> meaning </w:t>
      </w:r>
      <w:r w:rsidR="00651C4D" w:rsidRPr="0064435F">
        <w:rPr>
          <w:rFonts w:ascii="Times New Roman" w:hAnsi="Times New Roman"/>
          <w:sz w:val="24"/>
          <w:szCs w:val="24"/>
          <w:lang w:val="en-US" w:eastAsia="en-US"/>
        </w:rPr>
        <w:t>95% of the</w:t>
      </w:r>
      <w:r w:rsidRPr="0064435F">
        <w:rPr>
          <w:rFonts w:ascii="Times New Roman" w:hAnsi="Times New Roman"/>
          <w:sz w:val="24"/>
          <w:szCs w:val="24"/>
          <w:lang w:val="en-US" w:eastAsia="en-US"/>
        </w:rPr>
        <w:t xml:space="preserve"> current number of</w:t>
      </w:r>
      <w:r w:rsidR="00651C4D" w:rsidRPr="0064435F">
        <w:rPr>
          <w:rFonts w:ascii="Times New Roman" w:hAnsi="Times New Roman"/>
          <w:sz w:val="24"/>
          <w:szCs w:val="24"/>
          <w:lang w:val="en-US" w:eastAsia="en-US"/>
        </w:rPr>
        <w:t xml:space="preserve"> accidents. </w:t>
      </w:r>
      <w:r w:rsidRPr="0064435F">
        <w:rPr>
          <w:rFonts w:ascii="Times New Roman" w:hAnsi="Times New Roman"/>
          <w:sz w:val="24"/>
          <w:szCs w:val="24"/>
          <w:lang w:val="en-US" w:eastAsia="en-US"/>
        </w:rPr>
        <w:t>The AVs are thus safer. They also allow the passengers to kind of time since the travel time henceforth becomes e</w:t>
      </w:r>
      <w:r w:rsidR="00651C4D" w:rsidRPr="0064435F">
        <w:rPr>
          <w:rFonts w:ascii="Times New Roman" w:hAnsi="Times New Roman"/>
          <w:sz w:val="24"/>
          <w:szCs w:val="24"/>
          <w:lang w:val="en-US" w:eastAsia="en-US"/>
        </w:rPr>
        <w:t>fficient time</w:t>
      </w:r>
      <w:r w:rsidRPr="0064435F">
        <w:rPr>
          <w:rFonts w:ascii="Times New Roman" w:hAnsi="Times New Roman"/>
          <w:sz w:val="24"/>
          <w:szCs w:val="24"/>
          <w:lang w:val="en-US" w:eastAsia="en-US"/>
        </w:rPr>
        <w:t xml:space="preserve">. Moreover, the trips last less time because SAEVs decrease traffic jams. However, </w:t>
      </w:r>
      <w:proofErr w:type="gramStart"/>
      <w:r w:rsidRPr="0064435F">
        <w:rPr>
          <w:rFonts w:ascii="Times New Roman" w:hAnsi="Times New Roman"/>
          <w:sz w:val="24"/>
          <w:szCs w:val="24"/>
          <w:lang w:val="en-US" w:eastAsia="en-US"/>
        </w:rPr>
        <w:t>some</w:t>
      </w:r>
      <w:proofErr w:type="gramEnd"/>
      <w:r w:rsidRPr="0064435F">
        <w:rPr>
          <w:rFonts w:ascii="Times New Roman" w:hAnsi="Times New Roman"/>
          <w:sz w:val="24"/>
          <w:szCs w:val="24"/>
          <w:lang w:val="en-US" w:eastAsia="en-US"/>
        </w:rPr>
        <w:t xml:space="preserve"> searches do not agree with this last statement. Furthermore, the congestion reduction and AVs’ better way of driving result in a reduction of fuel consumption and greenhouse gas emissions. SAEVs are thus cleaner. They can be even more green if the electricity </w:t>
      </w:r>
      <w:proofErr w:type="gramStart"/>
      <w:r w:rsidRPr="0064435F">
        <w:rPr>
          <w:rFonts w:ascii="Times New Roman" w:hAnsi="Times New Roman"/>
          <w:sz w:val="24"/>
          <w:szCs w:val="24"/>
          <w:lang w:val="en-US" w:eastAsia="en-US"/>
        </w:rPr>
        <w:t>is produced</w:t>
      </w:r>
      <w:proofErr w:type="gramEnd"/>
      <w:r w:rsidRPr="0064435F">
        <w:rPr>
          <w:rFonts w:ascii="Times New Roman" w:hAnsi="Times New Roman"/>
          <w:sz w:val="24"/>
          <w:szCs w:val="24"/>
          <w:lang w:val="en-US" w:eastAsia="en-US"/>
        </w:rPr>
        <w:t xml:space="preserve"> thanks to renewable energies. Finally, city space will </w:t>
      </w:r>
      <w:proofErr w:type="gramStart"/>
      <w:r w:rsidRPr="0064435F">
        <w:rPr>
          <w:rFonts w:ascii="Times New Roman" w:hAnsi="Times New Roman"/>
          <w:sz w:val="24"/>
          <w:szCs w:val="24"/>
          <w:lang w:val="en-US" w:eastAsia="en-US"/>
        </w:rPr>
        <w:t>be transformed</w:t>
      </w:r>
      <w:proofErr w:type="gramEnd"/>
      <w:r w:rsidRPr="0064435F">
        <w:rPr>
          <w:rFonts w:ascii="Times New Roman" w:hAnsi="Times New Roman"/>
          <w:sz w:val="24"/>
          <w:szCs w:val="24"/>
          <w:lang w:val="en-US" w:eastAsia="en-US"/>
        </w:rPr>
        <w:t xml:space="preserve"> by the introduction of AVs. It will indeed reduce the need for parking spot by 85% </w:t>
      </w:r>
      <w:r w:rsidR="004E33C2" w:rsidRPr="0064435F">
        <w:rPr>
          <w:rFonts w:ascii="Times New Roman" w:hAnsi="Times New Roman"/>
          <w:sz w:val="24"/>
          <w:szCs w:val="24"/>
          <w:lang w:val="en-US" w:eastAsia="en-US"/>
        </w:rPr>
        <w:t xml:space="preserve">freeing </w:t>
      </w:r>
      <w:proofErr w:type="gramStart"/>
      <w:r w:rsidR="004E33C2" w:rsidRPr="0064435F">
        <w:rPr>
          <w:rFonts w:ascii="Times New Roman" w:hAnsi="Times New Roman"/>
          <w:sz w:val="24"/>
          <w:szCs w:val="24"/>
          <w:lang w:val="en-US" w:eastAsia="en-US"/>
        </w:rPr>
        <w:t>some</w:t>
      </w:r>
      <w:proofErr w:type="gramEnd"/>
      <w:r w:rsidR="004E33C2" w:rsidRPr="0064435F">
        <w:rPr>
          <w:rFonts w:ascii="Times New Roman" w:hAnsi="Times New Roman"/>
          <w:sz w:val="24"/>
          <w:szCs w:val="24"/>
          <w:lang w:val="en-US" w:eastAsia="en-US"/>
        </w:rPr>
        <w:t xml:space="preserve"> space for new allocations.</w:t>
      </w:r>
    </w:p>
    <w:p w14:paraId="65D5BFA9" w14:textId="77777777" w:rsidR="00651C4D" w:rsidRPr="0064435F" w:rsidRDefault="00651C4D" w:rsidP="00651C4D">
      <w:pPr>
        <w:spacing w:line="360" w:lineRule="auto"/>
        <w:jc w:val="both"/>
        <w:rPr>
          <w:rFonts w:ascii="Times New Roman" w:hAnsi="Times New Roman"/>
          <w:sz w:val="24"/>
          <w:szCs w:val="24"/>
          <w:lang w:val="en-US" w:eastAsia="en-US"/>
        </w:rPr>
      </w:pPr>
    </w:p>
    <w:p w14:paraId="00215A58" w14:textId="3E262EB2" w:rsidR="00651C4D" w:rsidRPr="0064435F" w:rsidRDefault="004E33C2" w:rsidP="00651C4D">
      <w:pPr>
        <w:spacing w:line="360" w:lineRule="auto"/>
        <w:jc w:val="both"/>
        <w:rPr>
          <w:rFonts w:ascii="Times New Roman" w:hAnsi="Times New Roman"/>
          <w:sz w:val="24"/>
          <w:szCs w:val="24"/>
          <w:lang w:val="en-US" w:eastAsia="en-US"/>
        </w:rPr>
      </w:pPr>
      <w:r w:rsidRPr="0064435F">
        <w:rPr>
          <w:rFonts w:ascii="Times New Roman" w:hAnsi="Times New Roman"/>
          <w:sz w:val="24"/>
          <w:szCs w:val="24"/>
          <w:lang w:val="en-US" w:eastAsia="en-US"/>
        </w:rPr>
        <w:t>This thesis then presents the creation of the population file gathering personal attributes of all residents, commuters and tourists traveling in Brussels. This population file has confirmed depicting well the population while underestimating the number of commuters by 7.7 %.</w:t>
      </w:r>
    </w:p>
    <w:p w14:paraId="2A263923" w14:textId="176AC756" w:rsidR="004E33C2" w:rsidRPr="0064435F" w:rsidRDefault="004E33C2" w:rsidP="00651C4D">
      <w:pPr>
        <w:spacing w:line="360" w:lineRule="auto"/>
        <w:jc w:val="both"/>
        <w:rPr>
          <w:rFonts w:ascii="Times New Roman" w:hAnsi="Times New Roman"/>
          <w:sz w:val="24"/>
          <w:szCs w:val="24"/>
          <w:lang w:val="en-US" w:eastAsia="en-US"/>
        </w:rPr>
      </w:pPr>
    </w:p>
    <w:p w14:paraId="766DFCFD" w14:textId="62B66C55" w:rsidR="004E33C2" w:rsidRPr="0064435F" w:rsidRDefault="004E33C2" w:rsidP="00651C4D">
      <w:pPr>
        <w:spacing w:line="360" w:lineRule="auto"/>
        <w:jc w:val="both"/>
        <w:rPr>
          <w:rFonts w:ascii="Times New Roman" w:hAnsi="Times New Roman"/>
          <w:sz w:val="24"/>
          <w:szCs w:val="24"/>
          <w:lang w:val="en-US" w:eastAsia="en-US"/>
        </w:rPr>
      </w:pPr>
      <w:r w:rsidRPr="0064435F">
        <w:rPr>
          <w:rFonts w:ascii="Times New Roman" w:hAnsi="Times New Roman"/>
          <w:sz w:val="24"/>
          <w:szCs w:val="24"/>
          <w:lang w:val="en-US" w:eastAsia="en-US"/>
        </w:rPr>
        <w:t>From this population simulation ensues the trip file. This file gathers all average daily trips happening in Brussels. Comparisons with literature results have highlighted an underestimation of the total number of daily trips while confirmed their right spatial repartition.</w:t>
      </w:r>
    </w:p>
    <w:p w14:paraId="0B66E9A6" w14:textId="061E46F2" w:rsidR="004E33C2" w:rsidRPr="0064435F" w:rsidRDefault="004E33C2" w:rsidP="00651C4D">
      <w:pPr>
        <w:spacing w:line="360" w:lineRule="auto"/>
        <w:jc w:val="both"/>
        <w:rPr>
          <w:rFonts w:ascii="Times New Roman" w:hAnsi="Times New Roman"/>
          <w:sz w:val="24"/>
          <w:szCs w:val="24"/>
          <w:lang w:val="en-US" w:eastAsia="en-US"/>
        </w:rPr>
      </w:pPr>
    </w:p>
    <w:p w14:paraId="40565F33" w14:textId="3E8D169E" w:rsidR="00DE2AE7" w:rsidRPr="0064435F" w:rsidRDefault="004E33C2" w:rsidP="00DE2AE7">
      <w:pPr>
        <w:spacing w:line="360" w:lineRule="auto"/>
        <w:jc w:val="both"/>
        <w:rPr>
          <w:rFonts w:ascii="Times New Roman" w:hAnsi="Times New Roman"/>
          <w:sz w:val="24"/>
          <w:szCs w:val="24"/>
          <w:lang w:val="en-US"/>
        </w:rPr>
      </w:pPr>
      <w:r w:rsidRPr="0064435F">
        <w:rPr>
          <w:rFonts w:ascii="Times New Roman" w:hAnsi="Times New Roman"/>
          <w:sz w:val="24"/>
          <w:szCs w:val="24"/>
          <w:lang w:val="en-US" w:eastAsia="en-US"/>
        </w:rPr>
        <w:t>The simulations of the aTaxis fleet needed to fulfill the needs of travels in the municipalities has permitted to investigate the impact of allowing empty rides. Without any surprise, authorizing empty rides increases the efficiency of the fleet.</w:t>
      </w:r>
      <w:r w:rsidR="00DE2AE7" w:rsidRPr="0064435F">
        <w:rPr>
          <w:rFonts w:ascii="Times New Roman" w:hAnsi="Times New Roman"/>
          <w:sz w:val="24"/>
          <w:szCs w:val="24"/>
          <w:lang w:val="en-US" w:eastAsia="en-US"/>
        </w:rPr>
        <w:t xml:space="preserve"> </w:t>
      </w:r>
      <w:r w:rsidR="00DE2AE7" w:rsidRPr="0064435F">
        <w:rPr>
          <w:rFonts w:ascii="Times New Roman" w:hAnsi="Times New Roman"/>
          <w:sz w:val="24"/>
          <w:szCs w:val="24"/>
          <w:lang w:val="en-US"/>
        </w:rPr>
        <w:t>It indeed</w:t>
      </w:r>
      <w:r w:rsidR="00DE2AE7" w:rsidRPr="0064435F">
        <w:rPr>
          <w:rFonts w:ascii="Times New Roman" w:hAnsi="Times New Roman"/>
          <w:sz w:val="24"/>
          <w:szCs w:val="24"/>
          <w:lang w:val="en-US"/>
        </w:rPr>
        <w:t xml:space="preserve"> reduc</w:t>
      </w:r>
      <w:r w:rsidR="00DE2AE7" w:rsidRPr="0064435F">
        <w:rPr>
          <w:rFonts w:ascii="Times New Roman" w:hAnsi="Times New Roman"/>
          <w:sz w:val="24"/>
          <w:szCs w:val="24"/>
          <w:lang w:val="en-US"/>
        </w:rPr>
        <w:t xml:space="preserve">es </w:t>
      </w:r>
      <w:r w:rsidR="00DE2AE7" w:rsidRPr="0064435F">
        <w:rPr>
          <w:rFonts w:ascii="Times New Roman" w:hAnsi="Times New Roman"/>
          <w:sz w:val="24"/>
          <w:szCs w:val="24"/>
          <w:lang w:val="en-US"/>
        </w:rPr>
        <w:t>the number of aTaxis by 74.12%</w:t>
      </w:r>
      <w:r w:rsidR="00DE2AE7" w:rsidRPr="0064435F">
        <w:rPr>
          <w:rFonts w:ascii="Times New Roman" w:hAnsi="Times New Roman"/>
          <w:sz w:val="24"/>
          <w:szCs w:val="24"/>
          <w:lang w:val="en-US"/>
        </w:rPr>
        <w:t xml:space="preserve"> and </w:t>
      </w:r>
      <w:r w:rsidR="00DE2AE7" w:rsidRPr="0064435F">
        <w:rPr>
          <w:rFonts w:ascii="Times New Roman" w:hAnsi="Times New Roman"/>
          <w:sz w:val="24"/>
          <w:szCs w:val="24"/>
          <w:lang w:val="en-US"/>
        </w:rPr>
        <w:t>the number of charging stations by 19.68%</w:t>
      </w:r>
      <w:r w:rsidR="00DE2AE7" w:rsidRPr="0064435F">
        <w:rPr>
          <w:rFonts w:ascii="Times New Roman" w:hAnsi="Times New Roman"/>
          <w:sz w:val="24"/>
          <w:szCs w:val="24"/>
          <w:lang w:val="en-US"/>
        </w:rPr>
        <w:t xml:space="preserve">. Nevertheless, it </w:t>
      </w:r>
      <w:r w:rsidR="00DE2AE7" w:rsidRPr="0064435F">
        <w:rPr>
          <w:rFonts w:ascii="Times New Roman" w:hAnsi="Times New Roman"/>
          <w:sz w:val="24"/>
          <w:szCs w:val="24"/>
          <w:lang w:val="en-US"/>
        </w:rPr>
        <w:t>increas</w:t>
      </w:r>
      <w:r w:rsidR="00DE2AE7" w:rsidRPr="0064435F">
        <w:rPr>
          <w:rFonts w:ascii="Times New Roman" w:hAnsi="Times New Roman"/>
          <w:sz w:val="24"/>
          <w:szCs w:val="24"/>
          <w:lang w:val="en-US"/>
        </w:rPr>
        <w:t xml:space="preserve">es </w:t>
      </w:r>
      <w:r w:rsidR="00DE2AE7" w:rsidRPr="0064435F">
        <w:rPr>
          <w:rFonts w:ascii="Times New Roman" w:hAnsi="Times New Roman"/>
          <w:sz w:val="24"/>
          <w:szCs w:val="24"/>
          <w:lang w:val="en-US"/>
        </w:rPr>
        <w:t>the total travelled kilometer by 40.34%.</w:t>
      </w:r>
    </w:p>
    <w:p w14:paraId="38A71DFE" w14:textId="4C8EF6A7" w:rsidR="00651C4D" w:rsidRPr="0064435F" w:rsidRDefault="00651C4D" w:rsidP="00651C4D">
      <w:pPr>
        <w:spacing w:line="360" w:lineRule="auto"/>
        <w:jc w:val="both"/>
        <w:rPr>
          <w:rFonts w:ascii="Times New Roman" w:hAnsi="Times New Roman"/>
          <w:sz w:val="24"/>
          <w:szCs w:val="24"/>
          <w:lang w:val="en-US" w:eastAsia="en-US"/>
        </w:rPr>
      </w:pPr>
    </w:p>
    <w:p w14:paraId="4BC7F117" w14:textId="5078E02A" w:rsidR="004E33C2" w:rsidRPr="0064435F" w:rsidRDefault="004E33C2" w:rsidP="00651C4D">
      <w:pPr>
        <w:spacing w:line="360" w:lineRule="auto"/>
        <w:jc w:val="both"/>
        <w:rPr>
          <w:rFonts w:ascii="Times New Roman" w:hAnsi="Times New Roman"/>
          <w:sz w:val="24"/>
          <w:szCs w:val="24"/>
          <w:lang w:val="en-US" w:eastAsia="en-US"/>
        </w:rPr>
      </w:pPr>
    </w:p>
    <w:p w14:paraId="0B6555EB" w14:textId="442DC35E" w:rsidR="004E33C2" w:rsidRPr="0064435F" w:rsidRDefault="00651C4D" w:rsidP="004E33C2">
      <w:pPr>
        <w:spacing w:line="360" w:lineRule="auto"/>
        <w:jc w:val="both"/>
        <w:rPr>
          <w:rFonts w:ascii="Times New Roman" w:hAnsi="Times New Roman"/>
          <w:sz w:val="24"/>
          <w:szCs w:val="24"/>
          <w:lang w:val="en-US"/>
        </w:rPr>
      </w:pPr>
      <w:r w:rsidRPr="0064435F">
        <w:rPr>
          <w:rFonts w:ascii="Times New Roman" w:hAnsi="Times New Roman"/>
          <w:sz w:val="24"/>
          <w:szCs w:val="24"/>
          <w:lang w:val="en-US"/>
        </w:rPr>
        <w:lastRenderedPageBreak/>
        <w:t xml:space="preserve">Results for a shorter </w:t>
      </w:r>
      <w:proofErr w:type="gramStart"/>
      <w:r w:rsidRPr="0064435F">
        <w:rPr>
          <w:rFonts w:ascii="Times New Roman" w:hAnsi="Times New Roman"/>
          <w:sz w:val="24"/>
          <w:szCs w:val="24"/>
          <w:lang w:val="en-US"/>
        </w:rPr>
        <w:t>period of time</w:t>
      </w:r>
      <w:proofErr w:type="gramEnd"/>
      <w:r w:rsidRPr="0064435F">
        <w:rPr>
          <w:rFonts w:ascii="Times New Roman" w:hAnsi="Times New Roman"/>
          <w:sz w:val="24"/>
          <w:szCs w:val="24"/>
          <w:lang w:val="en-US"/>
        </w:rPr>
        <w:t xml:space="preserve"> (423 simulated minutes) have been studied for the whole territory of Brussels. Using results from the Ganshoren’s simulations, the values of pertinent variables (number of aTaxis, number of charging stations, the number of kilometers traveled, …) have been extrapolated to get values for </w:t>
      </w:r>
      <w:proofErr w:type="gramStart"/>
      <w:r w:rsidRPr="0064435F">
        <w:rPr>
          <w:rFonts w:ascii="Times New Roman" w:hAnsi="Times New Roman"/>
          <w:sz w:val="24"/>
          <w:szCs w:val="24"/>
          <w:lang w:val="en-US"/>
        </w:rPr>
        <w:t>a whole day</w:t>
      </w:r>
      <w:proofErr w:type="gramEnd"/>
      <w:r w:rsidRPr="0064435F">
        <w:rPr>
          <w:rFonts w:ascii="Times New Roman" w:hAnsi="Times New Roman"/>
          <w:sz w:val="24"/>
          <w:szCs w:val="24"/>
          <w:lang w:val="en-US"/>
        </w:rPr>
        <w:t xml:space="preserve"> in the whole territory of Brussels.</w:t>
      </w:r>
      <w:r w:rsidR="004E33C2" w:rsidRPr="0064435F">
        <w:rPr>
          <w:rFonts w:ascii="Times New Roman" w:hAnsi="Times New Roman"/>
          <w:sz w:val="24"/>
          <w:szCs w:val="24"/>
          <w:lang w:val="en-US"/>
        </w:rPr>
        <w:t xml:space="preserve"> </w:t>
      </w:r>
      <w:r w:rsidR="004E33C2" w:rsidRPr="0064435F">
        <w:rPr>
          <w:rFonts w:ascii="Times New Roman" w:hAnsi="Times New Roman"/>
          <w:sz w:val="24"/>
          <w:szCs w:val="24"/>
          <w:lang w:val="en-US" w:eastAsia="en-US"/>
        </w:rPr>
        <w:t xml:space="preserve">The conclusions on </w:t>
      </w:r>
      <w:r w:rsidR="00DF5066" w:rsidRPr="0064435F">
        <w:rPr>
          <w:rFonts w:ascii="Times New Roman" w:hAnsi="Times New Roman"/>
          <w:sz w:val="24"/>
          <w:szCs w:val="24"/>
          <w:lang w:val="en-US" w:eastAsia="en-US"/>
        </w:rPr>
        <w:t>this</w:t>
      </w:r>
      <w:r w:rsidR="004E33C2" w:rsidRPr="0064435F">
        <w:rPr>
          <w:rFonts w:ascii="Times New Roman" w:hAnsi="Times New Roman"/>
          <w:sz w:val="24"/>
          <w:szCs w:val="24"/>
          <w:lang w:val="en-US" w:eastAsia="en-US"/>
        </w:rPr>
        <w:t xml:space="preserve"> </w:t>
      </w:r>
      <w:r w:rsidR="004E33C2" w:rsidRPr="0064435F">
        <w:rPr>
          <w:rFonts w:ascii="Times New Roman" w:hAnsi="Times New Roman"/>
          <w:sz w:val="24"/>
          <w:szCs w:val="24"/>
          <w:lang w:val="en-US" w:eastAsia="en-US"/>
        </w:rPr>
        <w:t xml:space="preserve">simulation </w:t>
      </w:r>
      <w:proofErr w:type="gramStart"/>
      <w:r w:rsidR="004E33C2" w:rsidRPr="0064435F">
        <w:rPr>
          <w:rFonts w:ascii="Times New Roman" w:hAnsi="Times New Roman"/>
          <w:sz w:val="24"/>
          <w:szCs w:val="24"/>
          <w:lang w:val="en-US" w:eastAsia="en-US"/>
        </w:rPr>
        <w:t>are aligned</w:t>
      </w:r>
      <w:proofErr w:type="gramEnd"/>
      <w:r w:rsidR="004E33C2" w:rsidRPr="0064435F">
        <w:rPr>
          <w:rFonts w:ascii="Times New Roman" w:hAnsi="Times New Roman"/>
          <w:sz w:val="24"/>
          <w:szCs w:val="24"/>
          <w:lang w:val="en-US" w:eastAsia="en-US"/>
        </w:rPr>
        <w:t xml:space="preserve"> with the literature. A </w:t>
      </w:r>
      <w:r w:rsidR="004E33C2" w:rsidRPr="0064435F">
        <w:rPr>
          <w:rFonts w:ascii="Times New Roman" w:hAnsi="Times New Roman"/>
          <w:sz w:val="24"/>
          <w:szCs w:val="24"/>
          <w:lang w:val="en-US"/>
        </w:rPr>
        <w:t>total number of 358,412 aTaxis</w:t>
      </w:r>
      <w:r w:rsidR="004E33C2" w:rsidRPr="0064435F">
        <w:rPr>
          <w:rFonts w:ascii="Times New Roman" w:hAnsi="Times New Roman"/>
          <w:sz w:val="24"/>
          <w:szCs w:val="24"/>
          <w:lang w:val="en-US"/>
        </w:rPr>
        <w:t xml:space="preserve"> and </w:t>
      </w:r>
      <w:r w:rsidR="0022623B" w:rsidRPr="0064435F">
        <w:rPr>
          <w:rFonts w:ascii="Times New Roman" w:hAnsi="Times New Roman"/>
          <w:sz w:val="24"/>
          <w:szCs w:val="24"/>
          <w:lang w:val="en-US"/>
        </w:rPr>
        <w:t>115,588</w:t>
      </w:r>
      <w:r w:rsidR="0022623B" w:rsidRPr="0064435F">
        <w:rPr>
          <w:rFonts w:ascii="Times New Roman" w:hAnsi="Times New Roman"/>
          <w:sz w:val="24"/>
          <w:szCs w:val="24"/>
          <w:lang w:val="en-US"/>
        </w:rPr>
        <w:t xml:space="preserve"> </w:t>
      </w:r>
      <w:r w:rsidR="004E33C2" w:rsidRPr="0064435F">
        <w:rPr>
          <w:rFonts w:ascii="Times New Roman" w:hAnsi="Times New Roman"/>
          <w:sz w:val="24"/>
          <w:szCs w:val="24"/>
          <w:lang w:val="en-US"/>
        </w:rPr>
        <w:t xml:space="preserve">charging stations </w:t>
      </w:r>
      <w:proofErr w:type="gramStart"/>
      <w:r w:rsidR="004E33C2" w:rsidRPr="0064435F">
        <w:rPr>
          <w:rFonts w:ascii="Times New Roman" w:hAnsi="Times New Roman"/>
          <w:sz w:val="24"/>
          <w:szCs w:val="24"/>
          <w:lang w:val="en-US"/>
        </w:rPr>
        <w:t>are</w:t>
      </w:r>
      <w:r w:rsidR="004E33C2" w:rsidRPr="0064435F">
        <w:rPr>
          <w:rFonts w:ascii="Times New Roman" w:hAnsi="Times New Roman"/>
          <w:sz w:val="24"/>
          <w:szCs w:val="24"/>
          <w:lang w:val="en-US"/>
        </w:rPr>
        <w:t xml:space="preserve"> needed</w:t>
      </w:r>
      <w:proofErr w:type="gramEnd"/>
      <w:r w:rsidR="004E33C2" w:rsidRPr="0064435F">
        <w:rPr>
          <w:rFonts w:ascii="Times New Roman" w:hAnsi="Times New Roman"/>
          <w:sz w:val="24"/>
          <w:szCs w:val="24"/>
          <w:lang w:val="en-US"/>
        </w:rPr>
        <w:t xml:space="preserve"> to fulfill the needs of the people traveling in Brussels in the scenario forbidding empty rides. This </w:t>
      </w:r>
      <w:r w:rsidR="00DF5066" w:rsidRPr="0064435F">
        <w:rPr>
          <w:rFonts w:ascii="Times New Roman" w:hAnsi="Times New Roman"/>
          <w:sz w:val="24"/>
          <w:szCs w:val="24"/>
          <w:lang w:val="en-US"/>
        </w:rPr>
        <w:t>represents</w:t>
      </w:r>
      <w:r w:rsidR="004E33C2" w:rsidRPr="0064435F">
        <w:rPr>
          <w:rFonts w:ascii="Times New Roman" w:hAnsi="Times New Roman"/>
          <w:sz w:val="24"/>
          <w:szCs w:val="24"/>
          <w:lang w:val="en-US"/>
        </w:rPr>
        <w:t xml:space="preserve"> a decrease of 1.8% of the current vehicle fleet size. Furthermore, only 92,751 aTaxis </w:t>
      </w:r>
      <w:r w:rsidR="004E33C2" w:rsidRPr="0064435F">
        <w:rPr>
          <w:rFonts w:ascii="Times New Roman" w:hAnsi="Times New Roman"/>
          <w:sz w:val="24"/>
          <w:szCs w:val="24"/>
          <w:lang w:val="en-US"/>
        </w:rPr>
        <w:t xml:space="preserve">and </w:t>
      </w:r>
      <w:r w:rsidR="0022623B" w:rsidRPr="0064435F">
        <w:rPr>
          <w:rFonts w:ascii="Times New Roman" w:hAnsi="Times New Roman"/>
          <w:sz w:val="24"/>
          <w:szCs w:val="24"/>
          <w:lang w:val="en-US"/>
        </w:rPr>
        <w:t>92,844</w:t>
      </w:r>
      <w:r w:rsidR="0022623B" w:rsidRPr="0064435F">
        <w:rPr>
          <w:rFonts w:ascii="Times New Roman" w:hAnsi="Times New Roman"/>
          <w:sz w:val="24"/>
          <w:szCs w:val="24"/>
          <w:lang w:val="en-US"/>
        </w:rPr>
        <w:t xml:space="preserve"> </w:t>
      </w:r>
      <w:r w:rsidR="004E33C2" w:rsidRPr="0064435F">
        <w:rPr>
          <w:rFonts w:ascii="Times New Roman" w:hAnsi="Times New Roman"/>
          <w:sz w:val="24"/>
          <w:szCs w:val="24"/>
          <w:lang w:val="en-US"/>
        </w:rPr>
        <w:t xml:space="preserve">charging stations </w:t>
      </w:r>
      <w:proofErr w:type="gramStart"/>
      <w:r w:rsidR="004E33C2" w:rsidRPr="0064435F">
        <w:rPr>
          <w:rFonts w:ascii="Times New Roman" w:hAnsi="Times New Roman"/>
          <w:sz w:val="24"/>
          <w:szCs w:val="24"/>
          <w:lang w:val="en-US"/>
        </w:rPr>
        <w:t>are needed</w:t>
      </w:r>
      <w:proofErr w:type="gramEnd"/>
      <w:r w:rsidR="004E33C2" w:rsidRPr="0064435F">
        <w:rPr>
          <w:rFonts w:ascii="Times New Roman" w:hAnsi="Times New Roman"/>
          <w:sz w:val="24"/>
          <w:szCs w:val="24"/>
          <w:lang w:val="en-US"/>
        </w:rPr>
        <w:t xml:space="preserve"> if empty rides are allowed reaching a fleet size reduction of 74.59%. This reduction is </w:t>
      </w:r>
      <w:proofErr w:type="gramStart"/>
      <w:r w:rsidR="004E33C2" w:rsidRPr="0064435F">
        <w:rPr>
          <w:rFonts w:ascii="Times New Roman" w:hAnsi="Times New Roman"/>
          <w:sz w:val="24"/>
          <w:szCs w:val="24"/>
          <w:lang w:val="en-US"/>
        </w:rPr>
        <w:t>similar to</w:t>
      </w:r>
      <w:proofErr w:type="gramEnd"/>
      <w:r w:rsidR="004E33C2" w:rsidRPr="0064435F">
        <w:rPr>
          <w:rFonts w:ascii="Times New Roman" w:hAnsi="Times New Roman"/>
          <w:sz w:val="24"/>
          <w:szCs w:val="24"/>
          <w:lang w:val="en-US"/>
        </w:rPr>
        <w:t xml:space="preserve"> the observations from the literature.</w:t>
      </w:r>
    </w:p>
    <w:p w14:paraId="15E6ABD4" w14:textId="4D5A9E29" w:rsidR="00DE2AE7" w:rsidRPr="0064435F" w:rsidRDefault="00DE2AE7" w:rsidP="004E33C2">
      <w:pPr>
        <w:spacing w:line="360" w:lineRule="auto"/>
        <w:jc w:val="both"/>
        <w:rPr>
          <w:rFonts w:ascii="Times New Roman" w:hAnsi="Times New Roman"/>
          <w:sz w:val="24"/>
          <w:szCs w:val="24"/>
          <w:lang w:val="en-US"/>
        </w:rPr>
      </w:pPr>
    </w:p>
    <w:p w14:paraId="474A5513" w14:textId="3C6C479D" w:rsidR="00DE2AE7" w:rsidRPr="0064435F" w:rsidRDefault="00DE2AE7" w:rsidP="00DE2AE7">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Next to that, t</w:t>
      </w:r>
      <w:r w:rsidRPr="0064435F">
        <w:rPr>
          <w:rFonts w:ascii="Times New Roman" w:hAnsi="Times New Roman"/>
          <w:sz w:val="24"/>
          <w:szCs w:val="24"/>
          <w:lang w:val="en-US"/>
        </w:rPr>
        <w:t xml:space="preserve">he service simulated in this thesis proposes </w:t>
      </w:r>
      <w:proofErr w:type="gramStart"/>
      <w:r w:rsidRPr="0064435F">
        <w:rPr>
          <w:rFonts w:ascii="Times New Roman" w:hAnsi="Times New Roman"/>
          <w:sz w:val="24"/>
          <w:szCs w:val="24"/>
          <w:lang w:val="en-US"/>
        </w:rPr>
        <w:t>a high level</w:t>
      </w:r>
      <w:proofErr w:type="gramEnd"/>
      <w:r w:rsidRPr="0064435F">
        <w:rPr>
          <w:rFonts w:ascii="Times New Roman" w:hAnsi="Times New Roman"/>
          <w:sz w:val="24"/>
          <w:szCs w:val="24"/>
          <w:lang w:val="en-US"/>
        </w:rPr>
        <w:t xml:space="preserve"> of co</w:t>
      </w:r>
      <w:r w:rsidRPr="0064435F">
        <w:rPr>
          <w:rFonts w:ascii="Times New Roman" w:hAnsi="Times New Roman"/>
          <w:sz w:val="24"/>
          <w:szCs w:val="24"/>
          <w:lang w:val="en-US"/>
        </w:rPr>
        <w:t>m</w:t>
      </w:r>
      <w:r w:rsidRPr="0064435F">
        <w:rPr>
          <w:rFonts w:ascii="Times New Roman" w:hAnsi="Times New Roman"/>
          <w:sz w:val="24"/>
          <w:szCs w:val="24"/>
          <w:lang w:val="en-US"/>
        </w:rPr>
        <w:t>fort since a user only has to wait 6 to 9 seconds in average before living with his aTaxi to his destination. Moreover, users have seldom to share their trips with strangers since the average number of passengers per trip is 1.08 in both cases.</w:t>
      </w:r>
    </w:p>
    <w:p w14:paraId="287262F0" w14:textId="7FD3B5A0" w:rsidR="00DE2AE7" w:rsidRPr="0064435F" w:rsidRDefault="00DE2AE7" w:rsidP="004E33C2">
      <w:pPr>
        <w:spacing w:line="360" w:lineRule="auto"/>
        <w:jc w:val="both"/>
        <w:rPr>
          <w:rFonts w:ascii="Times New Roman" w:hAnsi="Times New Roman"/>
          <w:sz w:val="24"/>
          <w:szCs w:val="24"/>
          <w:lang w:val="en-US"/>
        </w:rPr>
      </w:pPr>
    </w:p>
    <w:p w14:paraId="05FBFFA3" w14:textId="16CEB10C" w:rsidR="00DE2AE7" w:rsidRPr="0064435F" w:rsidRDefault="00DE2AE7" w:rsidP="00DE2AE7">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However, this comfort is not cheap. T</w:t>
      </w:r>
      <w:r w:rsidRPr="0064435F">
        <w:rPr>
          <w:rFonts w:ascii="Times New Roman" w:hAnsi="Times New Roman"/>
          <w:sz w:val="24"/>
          <w:szCs w:val="24"/>
          <w:lang w:val="en-US"/>
        </w:rPr>
        <w:t xml:space="preserve">o be breakeven, the company </w:t>
      </w:r>
      <w:proofErr w:type="gramStart"/>
      <w:r w:rsidRPr="0064435F">
        <w:rPr>
          <w:rFonts w:ascii="Times New Roman" w:hAnsi="Times New Roman"/>
          <w:sz w:val="24"/>
          <w:szCs w:val="24"/>
          <w:lang w:val="en-US"/>
        </w:rPr>
        <w:t>is forced</w:t>
      </w:r>
      <w:proofErr w:type="gramEnd"/>
      <w:r w:rsidRPr="0064435F">
        <w:rPr>
          <w:rFonts w:ascii="Times New Roman" w:hAnsi="Times New Roman"/>
          <w:sz w:val="24"/>
          <w:szCs w:val="24"/>
          <w:lang w:val="en-US"/>
        </w:rPr>
        <w:t xml:space="preserve"> to request a price (0.269 € / km) increasing the annual travel spending per person by 8.42%.</w:t>
      </w:r>
      <w:r w:rsidRPr="0064435F">
        <w:rPr>
          <w:rFonts w:ascii="Times New Roman" w:hAnsi="Times New Roman"/>
          <w:sz w:val="24"/>
          <w:szCs w:val="24"/>
          <w:lang w:val="en-US"/>
        </w:rPr>
        <w:t xml:space="preserve"> The costs indeed reach </w:t>
      </w:r>
      <w:r w:rsidRPr="0064435F">
        <w:rPr>
          <w:rFonts w:ascii="Times New Roman" w:hAnsi="Times New Roman"/>
          <w:sz w:val="24"/>
          <w:szCs w:val="24"/>
          <w:lang w:val="en-US"/>
        </w:rPr>
        <w:t>1.262 € / km in the scenario forbidding empty rides and 0.339 € in the scenario allowing them</w:t>
      </w:r>
      <w:r w:rsidRPr="0064435F">
        <w:rPr>
          <w:rFonts w:ascii="Times New Roman" w:hAnsi="Times New Roman"/>
          <w:sz w:val="24"/>
          <w:szCs w:val="24"/>
          <w:lang w:val="en-US"/>
        </w:rPr>
        <w:t xml:space="preserve">. </w:t>
      </w:r>
      <w:r w:rsidRPr="0064435F">
        <w:rPr>
          <w:rFonts w:ascii="Times New Roman" w:hAnsi="Times New Roman"/>
          <w:sz w:val="24"/>
          <w:szCs w:val="24"/>
          <w:lang w:val="en-US"/>
        </w:rPr>
        <w:t xml:space="preserve">Those results are higher than the literature’s results </w:t>
      </w:r>
      <w:r w:rsidRPr="0064435F">
        <w:rPr>
          <w:rFonts w:ascii="Times New Roman" w:hAnsi="Times New Roman"/>
          <w:sz w:val="24"/>
          <w:szCs w:val="24"/>
          <w:lang w:val="en-US"/>
        </w:rPr>
        <w:t xml:space="preserve">notably </w:t>
      </w:r>
      <w:r w:rsidRPr="0064435F">
        <w:rPr>
          <w:rFonts w:ascii="Times New Roman" w:hAnsi="Times New Roman"/>
          <w:sz w:val="24"/>
          <w:szCs w:val="24"/>
          <w:lang w:val="en-US"/>
        </w:rPr>
        <w:t>due to the new costs considered and the incertitude on the insurance costs.</w:t>
      </w:r>
    </w:p>
    <w:p w14:paraId="2247A102" w14:textId="2F8ACA36" w:rsidR="00DE2AE7" w:rsidRPr="0064435F" w:rsidRDefault="00DE2AE7" w:rsidP="00DE2AE7">
      <w:pPr>
        <w:spacing w:line="360" w:lineRule="auto"/>
        <w:jc w:val="both"/>
        <w:rPr>
          <w:rFonts w:ascii="Times New Roman" w:hAnsi="Times New Roman"/>
          <w:sz w:val="24"/>
          <w:szCs w:val="24"/>
          <w:lang w:val="en-US"/>
        </w:rPr>
      </w:pPr>
    </w:p>
    <w:p w14:paraId="185528E3" w14:textId="014E470E" w:rsidR="00651C4D" w:rsidRPr="0064435F" w:rsidRDefault="00DE2AE7" w:rsidP="00DE2AE7">
      <w:pPr>
        <w:spacing w:line="360" w:lineRule="auto"/>
        <w:jc w:val="both"/>
        <w:rPr>
          <w:rFonts w:ascii="Times New Roman" w:hAnsi="Times New Roman"/>
          <w:sz w:val="24"/>
          <w:szCs w:val="24"/>
          <w:lang w:val="en-US" w:eastAsia="en-US"/>
        </w:rPr>
      </w:pPr>
      <w:r w:rsidRPr="0064435F">
        <w:rPr>
          <w:rFonts w:ascii="Times New Roman" w:hAnsi="Times New Roman"/>
          <w:sz w:val="24"/>
          <w:szCs w:val="24"/>
          <w:lang w:val="en-US"/>
        </w:rPr>
        <w:t xml:space="preserve">This thesis has thus not yet found a promising project in terms of profitability. Nevertheless, </w:t>
      </w:r>
      <w:r w:rsidRPr="0064435F">
        <w:rPr>
          <w:rFonts w:ascii="Times New Roman" w:hAnsi="Times New Roman"/>
          <w:sz w:val="24"/>
          <w:szCs w:val="24"/>
          <w:lang w:val="en-US"/>
        </w:rPr>
        <w:t xml:space="preserve">SAEVs bring </w:t>
      </w:r>
      <w:proofErr w:type="gramStart"/>
      <w:r w:rsidRPr="0064435F">
        <w:rPr>
          <w:rFonts w:ascii="Times New Roman" w:hAnsi="Times New Roman"/>
          <w:sz w:val="24"/>
          <w:szCs w:val="24"/>
          <w:lang w:val="en-US"/>
        </w:rPr>
        <w:t>many</w:t>
      </w:r>
      <w:proofErr w:type="gramEnd"/>
      <w:r w:rsidRPr="0064435F">
        <w:rPr>
          <w:rFonts w:ascii="Times New Roman" w:hAnsi="Times New Roman"/>
          <w:sz w:val="24"/>
          <w:szCs w:val="24"/>
          <w:lang w:val="en-US"/>
        </w:rPr>
        <w:t xml:space="preserve"> </w:t>
      </w:r>
      <w:r w:rsidRPr="0064435F">
        <w:rPr>
          <w:rFonts w:ascii="Times New Roman" w:hAnsi="Times New Roman"/>
          <w:sz w:val="24"/>
          <w:szCs w:val="24"/>
          <w:lang w:val="en-US"/>
        </w:rPr>
        <w:t xml:space="preserve">other </w:t>
      </w:r>
      <w:r w:rsidRPr="0064435F">
        <w:rPr>
          <w:rFonts w:ascii="Times New Roman" w:hAnsi="Times New Roman"/>
          <w:sz w:val="24"/>
          <w:szCs w:val="24"/>
          <w:lang w:val="en-US"/>
        </w:rPr>
        <w:t>non-monetary</w:t>
      </w:r>
      <w:r w:rsidRPr="0064435F">
        <w:rPr>
          <w:rFonts w:ascii="Times New Roman" w:hAnsi="Times New Roman"/>
          <w:sz w:val="24"/>
          <w:szCs w:val="24"/>
          <w:lang w:val="en-US"/>
        </w:rPr>
        <w:t xml:space="preserve"> advantages</w:t>
      </w:r>
      <w:r w:rsidRPr="0064435F">
        <w:rPr>
          <w:rFonts w:ascii="Times New Roman" w:hAnsi="Times New Roman"/>
          <w:sz w:val="24"/>
          <w:szCs w:val="24"/>
          <w:lang w:val="en-US"/>
        </w:rPr>
        <w:t xml:space="preserve"> as stated in the literature review. Those impacts will </w:t>
      </w:r>
      <w:proofErr w:type="gramStart"/>
      <w:r w:rsidRPr="0064435F">
        <w:rPr>
          <w:rFonts w:ascii="Times New Roman" w:hAnsi="Times New Roman"/>
          <w:sz w:val="24"/>
          <w:szCs w:val="24"/>
          <w:lang w:val="en-US"/>
        </w:rPr>
        <w:t>maybe increase</w:t>
      </w:r>
      <w:proofErr w:type="gramEnd"/>
      <w:r w:rsidRPr="0064435F">
        <w:rPr>
          <w:rFonts w:ascii="Times New Roman" w:hAnsi="Times New Roman"/>
          <w:sz w:val="24"/>
          <w:szCs w:val="24"/>
          <w:lang w:val="en-US"/>
        </w:rPr>
        <w:t xml:space="preserve"> the willingness to pay of the users or attract subsidies from the state. This paper is a first analysis of the implementation of AVs in Brussels. It opens the door to many </w:t>
      </w:r>
      <w:proofErr w:type="gramStart"/>
      <w:r w:rsidRPr="0064435F">
        <w:rPr>
          <w:rFonts w:ascii="Times New Roman" w:hAnsi="Times New Roman"/>
          <w:sz w:val="24"/>
          <w:szCs w:val="24"/>
          <w:lang w:val="en-US"/>
        </w:rPr>
        <w:t>possible improvements</w:t>
      </w:r>
      <w:proofErr w:type="gramEnd"/>
      <w:r w:rsidRPr="0064435F">
        <w:rPr>
          <w:rFonts w:ascii="Times New Roman" w:hAnsi="Times New Roman"/>
          <w:sz w:val="24"/>
          <w:szCs w:val="24"/>
          <w:lang w:val="en-US"/>
        </w:rPr>
        <w:t xml:space="preserve"> and further studies needed to finally succeed in defining a sustainable, profitable service answering to the </w:t>
      </w:r>
      <w:r w:rsidR="00DF5066" w:rsidRPr="0064435F">
        <w:rPr>
          <w:rFonts w:ascii="Times New Roman" w:hAnsi="Times New Roman"/>
          <w:sz w:val="24"/>
          <w:szCs w:val="24"/>
          <w:lang w:val="en-US"/>
        </w:rPr>
        <w:t>users’</w:t>
      </w:r>
      <w:r w:rsidRPr="0064435F">
        <w:rPr>
          <w:rFonts w:ascii="Times New Roman" w:hAnsi="Times New Roman"/>
          <w:sz w:val="24"/>
          <w:szCs w:val="24"/>
          <w:lang w:val="en-US"/>
        </w:rPr>
        <w:t xml:space="preserve"> needs.</w:t>
      </w:r>
    </w:p>
    <w:p w14:paraId="3F21AAE8" w14:textId="77777777" w:rsidR="00651C4D" w:rsidRPr="0064435F" w:rsidRDefault="00651C4D" w:rsidP="00651C4D">
      <w:pPr>
        <w:spacing w:line="360" w:lineRule="auto"/>
        <w:jc w:val="both"/>
        <w:rPr>
          <w:rFonts w:ascii="Times New Roman" w:hAnsi="Times New Roman"/>
          <w:sz w:val="24"/>
          <w:szCs w:val="24"/>
          <w:lang w:val="en-US"/>
        </w:rPr>
      </w:pPr>
    </w:p>
    <w:p w14:paraId="50AB00F3" w14:textId="77777777" w:rsidR="00651C4D" w:rsidRPr="0064435F" w:rsidRDefault="00651C4D" w:rsidP="00651C4D">
      <w:pPr>
        <w:spacing w:line="360" w:lineRule="auto"/>
        <w:jc w:val="both"/>
        <w:rPr>
          <w:rFonts w:ascii="Times New Roman" w:hAnsi="Times New Roman"/>
          <w:sz w:val="24"/>
          <w:szCs w:val="24"/>
          <w:lang w:val="en-US"/>
        </w:rPr>
      </w:pPr>
    </w:p>
    <w:p w14:paraId="32A080F8" w14:textId="77777777" w:rsidR="0060649A" w:rsidRPr="0064435F" w:rsidRDefault="0060649A" w:rsidP="0060649A">
      <w:pPr>
        <w:rPr>
          <w:rFonts w:ascii="Times New Roman" w:hAnsi="Times New Roman"/>
          <w:color w:val="2F5496"/>
          <w:sz w:val="32"/>
          <w:szCs w:val="32"/>
          <w:lang w:val="en-US"/>
        </w:rPr>
      </w:pPr>
      <w:r w:rsidRPr="0064435F">
        <w:rPr>
          <w:rFonts w:ascii="Times New Roman" w:hAnsi="Times New Roman"/>
          <w:lang w:val="en-US"/>
        </w:rPr>
        <w:br w:type="page"/>
      </w:r>
    </w:p>
    <w:p w14:paraId="52807E2A" w14:textId="180F55E4" w:rsidR="0060649A" w:rsidRDefault="0060649A" w:rsidP="0060649A">
      <w:pPr>
        <w:pStyle w:val="Heading1"/>
        <w:rPr>
          <w:rFonts w:ascii="Times New Roman" w:hAnsi="Times New Roman"/>
          <w:lang w:val="en-US"/>
        </w:rPr>
      </w:pPr>
      <w:bookmarkStart w:id="58" w:name="_Toc80021514"/>
      <w:r w:rsidRPr="0064435F">
        <w:rPr>
          <w:rFonts w:ascii="Times New Roman" w:hAnsi="Times New Roman"/>
          <w:lang w:val="en-US"/>
        </w:rPr>
        <w:lastRenderedPageBreak/>
        <w:t>Bibliography</w:t>
      </w:r>
      <w:bookmarkEnd w:id="58"/>
    </w:p>
    <w:p w14:paraId="1F5ED7E2" w14:textId="77777777" w:rsidR="00096478" w:rsidRPr="00096478" w:rsidRDefault="00096478" w:rsidP="00096478">
      <w:pPr>
        <w:rPr>
          <w:lang w:val="en-US" w:eastAsia="en-US"/>
        </w:rPr>
      </w:pPr>
    </w:p>
    <w:p w14:paraId="136B99EB" w14:textId="77777777" w:rsidR="00E437A4" w:rsidRPr="0064435F" w:rsidRDefault="00FA51FB" w:rsidP="00E437A4">
      <w:pPr>
        <w:pStyle w:val="Bibliography"/>
        <w:rPr>
          <w:rFonts w:ascii="Times New Roman" w:hAnsi="Times New Roman"/>
          <w:lang w:val="en-US"/>
        </w:rPr>
      </w:pPr>
      <w:r w:rsidRPr="0064435F">
        <w:rPr>
          <w:rFonts w:ascii="Times New Roman" w:hAnsi="Times New Roman"/>
          <w:lang w:val="en-US"/>
        </w:rPr>
        <w:fldChar w:fldCharType="begin"/>
      </w:r>
      <w:r w:rsidR="00FB3DB0" w:rsidRPr="0064435F">
        <w:rPr>
          <w:rFonts w:ascii="Times New Roman" w:hAnsi="Times New Roman"/>
        </w:rPr>
        <w:instrText xml:space="preserve"> ADDIN ZOTERO_BIBL {"uncited":[],"omitted":[],"custom":[]} CSL_BIBLIOGRAPHY </w:instrText>
      </w:r>
      <w:r w:rsidRPr="0064435F">
        <w:rPr>
          <w:rFonts w:ascii="Times New Roman" w:hAnsi="Times New Roman"/>
          <w:lang w:val="en-US"/>
        </w:rPr>
        <w:fldChar w:fldCharType="separate"/>
      </w:r>
      <w:r w:rsidR="00E437A4" w:rsidRPr="0064435F">
        <w:rPr>
          <w:rFonts w:ascii="Times New Roman" w:hAnsi="Times New Roman"/>
        </w:rPr>
        <w:t xml:space="preserve">Académie de recherche et d’enseignement supérieur. (n.d.-a). </w:t>
      </w:r>
      <w:r w:rsidR="00E437A4" w:rsidRPr="0064435F">
        <w:rPr>
          <w:rFonts w:ascii="Times New Roman" w:hAnsi="Times New Roman"/>
          <w:i/>
          <w:iCs/>
        </w:rPr>
        <w:t>ARES - Inscriptions dans l’enseignement supérieur 2014-15 à 2019-20 (Paysage)</w:t>
      </w:r>
      <w:r w:rsidR="00E437A4" w:rsidRPr="0064435F">
        <w:rPr>
          <w:rFonts w:ascii="Times New Roman" w:hAnsi="Times New Roman"/>
        </w:rPr>
        <w:t xml:space="preserve">. </w:t>
      </w:r>
      <w:r w:rsidR="00E437A4" w:rsidRPr="0064435F">
        <w:rPr>
          <w:rFonts w:ascii="Times New Roman" w:hAnsi="Times New Roman"/>
          <w:lang w:val="en-US"/>
        </w:rPr>
        <w:t>Retrieved 10 August 2021, from https://ares-digitalwallonia.opendatasoft.com/explore/dataset/ares-saturn-2/table/?disjunctive.periode&amp;disjunctive.co_type_etab&amp;disjunctive.zone_bassin&amp;disjunctive.co_type&amp;disjunctive.co_categorie&amp;disjunctive.lib_section&amp;disjunctive.co_cycle&amp;disjunctive.co_annee_etudes&amp;disjunctive.co_insmult&amp;disjunctive.co_finalite&amp;disjunctive.te_domaine&amp;disjunctive.lib_etudes_ares&amp;disjunctive.lib_pays_nationalite&amp;disjunctive.lib_pays_naissance&amp;disjunctive.lib_commune&amp;disjunctive.lib_domicile_etr&amp;disjunctive.no_mobilite&amp;disjunctive.typ_mob&amp;disjunctive.co_type_secondaire&amp;disjunctive.no_acces_autres_annees&amp;disjunctive.co_premiere_generation&amp;disjunctive.co_diplome&amp;disjunctive.co_resultat&amp;sort=periode</w:t>
      </w:r>
    </w:p>
    <w:p w14:paraId="21FC75A9" w14:textId="77777777" w:rsidR="00E437A4" w:rsidRPr="0064435F" w:rsidRDefault="00E437A4" w:rsidP="00E437A4">
      <w:pPr>
        <w:pStyle w:val="Bibliography"/>
        <w:rPr>
          <w:rFonts w:ascii="Times New Roman" w:hAnsi="Times New Roman"/>
          <w:lang w:val="en-US"/>
        </w:rPr>
      </w:pPr>
      <w:r w:rsidRPr="0064435F">
        <w:rPr>
          <w:rFonts w:ascii="Times New Roman" w:hAnsi="Times New Roman"/>
        </w:rPr>
        <w:t xml:space="preserve">Académie de recherche et d’enseignement supérieur. (n.d.-b). </w:t>
      </w:r>
      <w:r w:rsidRPr="0064435F">
        <w:rPr>
          <w:rFonts w:ascii="Times New Roman" w:hAnsi="Times New Roman"/>
          <w:i/>
          <w:iCs/>
        </w:rPr>
        <w:t>ARES - Référentiel des établissements et des campus</w:t>
      </w:r>
      <w:r w:rsidRPr="0064435F">
        <w:rPr>
          <w:rFonts w:ascii="Times New Roman" w:hAnsi="Times New Roman"/>
        </w:rPr>
        <w:t xml:space="preserve">. </w:t>
      </w:r>
      <w:r w:rsidRPr="0064435F">
        <w:rPr>
          <w:rFonts w:ascii="Times New Roman" w:hAnsi="Times New Roman"/>
          <w:lang w:val="en-US"/>
        </w:rPr>
        <w:t>Retrieved 10 August 2021, from https://ares-digitalwallonia.opendatasoft.com/explore/dataset/carte-campus/table/?disjunctive.libelle_de_l_unite&amp;disjunctive.localite_de_l_etablissement</w:t>
      </w:r>
    </w:p>
    <w:p w14:paraId="6D3A8B17" w14:textId="77777777" w:rsidR="00E437A4" w:rsidRPr="0064435F" w:rsidRDefault="00E437A4" w:rsidP="00E437A4">
      <w:pPr>
        <w:pStyle w:val="Bibliography"/>
        <w:rPr>
          <w:rFonts w:ascii="Times New Roman" w:hAnsi="Times New Roman"/>
          <w:lang w:val="en-US"/>
        </w:rPr>
      </w:pPr>
      <w:r w:rsidRPr="0064435F">
        <w:rPr>
          <w:rFonts w:ascii="Times New Roman" w:hAnsi="Times New Roman"/>
        </w:rPr>
        <w:t xml:space="preserve">Académie de recherche et d’enseignement supérieur. </w:t>
      </w:r>
      <w:r w:rsidRPr="0064435F">
        <w:rPr>
          <w:rFonts w:ascii="Times New Roman" w:hAnsi="Times New Roman"/>
          <w:lang w:val="en-US"/>
        </w:rPr>
        <w:t xml:space="preserve">(n.d.-c). </w:t>
      </w:r>
      <w:r w:rsidRPr="0064435F">
        <w:rPr>
          <w:rFonts w:ascii="Times New Roman" w:hAnsi="Times New Roman"/>
          <w:i/>
          <w:iCs/>
          <w:lang w:val="en-US"/>
        </w:rPr>
        <w:t>Portail Open Data de l’ARES — ARES</w:t>
      </w:r>
      <w:r w:rsidRPr="0064435F">
        <w:rPr>
          <w:rFonts w:ascii="Times New Roman" w:hAnsi="Times New Roman"/>
          <w:lang w:val="en-US"/>
        </w:rPr>
        <w:t>. Retrieved 12 August 2021, from https://ares-digitalwallonia.opendatasoft.com/pages/home/</w:t>
      </w:r>
    </w:p>
    <w:p w14:paraId="79F6E21F"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ADT ATO.brussels. (2015). </w:t>
      </w:r>
      <w:r w:rsidRPr="0064435F">
        <w:rPr>
          <w:rFonts w:ascii="Times New Roman" w:hAnsi="Times New Roman"/>
          <w:i/>
          <w:iCs/>
        </w:rPr>
        <w:t>Panorama de la vie étudiante à Bruxelles: Pratiques urbaines et rapport à la ville—Phase 1—Les universtiés—Juillet 2014 / Décembre 2015</w:t>
      </w:r>
      <w:r w:rsidRPr="0064435F">
        <w:rPr>
          <w:rFonts w:ascii="Times New Roman" w:hAnsi="Times New Roman"/>
        </w:rPr>
        <w:t>. Agence de Développement Territorial ASBL. https://perspective.brussels/sites/default/files/ADT_Synt_Etudiant_FR_Ed-02_v05.pdf</w:t>
      </w:r>
    </w:p>
    <w:p w14:paraId="0F4DA757"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Almroth, A., Berglund, S., Canella, O., Engelson, L., Flötteröd, G., Jonsson, D., Kristoffersson, I., &amp; West, J. (2014). </w:t>
      </w:r>
      <w:r w:rsidRPr="0064435F">
        <w:rPr>
          <w:rFonts w:ascii="Times New Roman" w:hAnsi="Times New Roman"/>
          <w:i/>
          <w:iCs/>
          <w:lang w:val="en-US"/>
        </w:rPr>
        <w:t>Further development of SAMPERS and modeling of urban congestion</w:t>
      </w:r>
      <w:r w:rsidRPr="0064435F">
        <w:rPr>
          <w:rFonts w:ascii="Times New Roman" w:hAnsi="Times New Roman"/>
          <w:lang w:val="en-US"/>
        </w:rPr>
        <w:t>. Centre for Transport Studies Stockholm. https://www.transportportal.se/swopec/CTS2014-10.pdf</w:t>
      </w:r>
    </w:p>
    <w:p w14:paraId="3119739F"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Anderson, J. M., Kalra, N., Stanley, K. D., Sorensen, P., Samaras, C., &amp; Oluwatola, T. A. (2016). </w:t>
      </w:r>
      <w:r w:rsidRPr="0064435F">
        <w:rPr>
          <w:rFonts w:ascii="Times New Roman" w:hAnsi="Times New Roman"/>
          <w:i/>
          <w:iCs/>
          <w:lang w:val="en-US"/>
        </w:rPr>
        <w:t>Autonomous Vehicle Technology: A Guide for Policymakers</w:t>
      </w:r>
      <w:r w:rsidRPr="0064435F">
        <w:rPr>
          <w:rFonts w:ascii="Times New Roman" w:hAnsi="Times New Roman"/>
          <w:lang w:val="en-US"/>
        </w:rPr>
        <w:t>. https://www.rand.org/pubs/research_reports/RR443-2.html</w:t>
      </w:r>
    </w:p>
    <w:p w14:paraId="38756B63" w14:textId="77777777" w:rsidR="00E437A4" w:rsidRPr="0064435F" w:rsidRDefault="00E437A4" w:rsidP="00E437A4">
      <w:pPr>
        <w:pStyle w:val="Bibliography"/>
        <w:rPr>
          <w:rFonts w:ascii="Times New Roman" w:hAnsi="Times New Roman"/>
        </w:rPr>
      </w:pPr>
      <w:r w:rsidRPr="0064435F">
        <w:rPr>
          <w:rFonts w:ascii="Times New Roman" w:hAnsi="Times New Roman"/>
        </w:rPr>
        <w:lastRenderedPageBreak/>
        <w:t xml:space="preserve">assurance.be. (2021). </w:t>
      </w:r>
      <w:r w:rsidRPr="0064435F">
        <w:rPr>
          <w:rFonts w:ascii="Times New Roman" w:hAnsi="Times New Roman"/>
          <w:i/>
          <w:iCs/>
        </w:rPr>
        <w:t>Simulation de prix de l’assurance auto en Belgique</w:t>
      </w:r>
      <w:r w:rsidRPr="0064435F">
        <w:rPr>
          <w:rFonts w:ascii="Times New Roman" w:hAnsi="Times New Roman"/>
        </w:rPr>
        <w:t>. Assurance Belgique. https://www.assurance.be/prix-assurance-auto/</w:t>
      </w:r>
    </w:p>
    <w:p w14:paraId="0BA57987"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Auld, J., Sokolov, V., &amp; Stephens, T. (2017). </w:t>
      </w:r>
      <w:r w:rsidRPr="0064435F">
        <w:rPr>
          <w:rFonts w:ascii="Times New Roman" w:hAnsi="Times New Roman"/>
          <w:i/>
          <w:iCs/>
          <w:lang w:val="en-US"/>
        </w:rPr>
        <w:t>Analysis of the impacts of CAV technologies on travel demand</w:t>
      </w:r>
      <w:r w:rsidRPr="0064435F">
        <w:rPr>
          <w:rFonts w:ascii="Times New Roman" w:hAnsi="Times New Roman"/>
          <w:lang w:val="en-US"/>
        </w:rPr>
        <w:t xml:space="preserve">. </w:t>
      </w:r>
      <w:r w:rsidRPr="0064435F">
        <w:rPr>
          <w:rFonts w:ascii="Times New Roman" w:hAnsi="Times New Roman"/>
        </w:rPr>
        <w:t>16.</w:t>
      </w:r>
    </w:p>
    <w:p w14:paraId="6633EB3C"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Automobile Propre. (2021). </w:t>
      </w:r>
      <w:r w:rsidRPr="0064435F">
        <w:rPr>
          <w:rFonts w:ascii="Times New Roman" w:hAnsi="Times New Roman"/>
          <w:i/>
          <w:iCs/>
        </w:rPr>
        <w:t>Ford Focus Electric: Prix, autonomie et fiche technique</w:t>
      </w:r>
      <w:r w:rsidRPr="0064435F">
        <w:rPr>
          <w:rFonts w:ascii="Times New Roman" w:hAnsi="Times New Roman"/>
        </w:rPr>
        <w:t>. https://www.automobile-propre.com/voitures/ford-focus-electric/</w:t>
      </w:r>
    </w:p>
    <w:p w14:paraId="70D449AA" w14:textId="77777777" w:rsidR="00E437A4" w:rsidRPr="0064435F" w:rsidRDefault="00E437A4" w:rsidP="00E437A4">
      <w:pPr>
        <w:pStyle w:val="Bibliography"/>
        <w:rPr>
          <w:rFonts w:ascii="Times New Roman" w:hAnsi="Times New Roman"/>
          <w:lang w:val="en-US"/>
        </w:rPr>
      </w:pPr>
      <w:r w:rsidRPr="0064435F">
        <w:rPr>
          <w:rFonts w:ascii="Times New Roman" w:hAnsi="Times New Roman"/>
        </w:rPr>
        <w:t xml:space="preserve">Azevedo, C. L., Marczuk, K., Raveau, S., Soh, H., Adnan, M., Basak, K., Loganathan, H., Deshmunkh, N., Lee, D.-H., Frazzoli, E., &amp; Ben-Akiva, M. (2016). </w:t>
      </w:r>
      <w:r w:rsidRPr="0064435F">
        <w:rPr>
          <w:rFonts w:ascii="Times New Roman" w:hAnsi="Times New Roman"/>
          <w:lang w:val="en-US"/>
        </w:rPr>
        <w:t xml:space="preserve">Microsimulation of Demand and Supply of Autonomous Mobility On Demand. </w:t>
      </w:r>
      <w:r w:rsidRPr="0064435F">
        <w:rPr>
          <w:rFonts w:ascii="Times New Roman" w:hAnsi="Times New Roman"/>
          <w:i/>
          <w:iCs/>
          <w:lang w:val="en-US"/>
        </w:rPr>
        <w:t>Transportation Research Record: Journal of the Transportation Research Board</w:t>
      </w:r>
      <w:r w:rsidRPr="0064435F">
        <w:rPr>
          <w:rFonts w:ascii="Times New Roman" w:hAnsi="Times New Roman"/>
          <w:lang w:val="en-US"/>
        </w:rPr>
        <w:t xml:space="preserve">, </w:t>
      </w:r>
      <w:r w:rsidRPr="0064435F">
        <w:rPr>
          <w:rFonts w:ascii="Times New Roman" w:hAnsi="Times New Roman"/>
          <w:i/>
          <w:iCs/>
          <w:lang w:val="en-US"/>
        </w:rPr>
        <w:t>2564</w:t>
      </w:r>
      <w:r w:rsidRPr="0064435F">
        <w:rPr>
          <w:rFonts w:ascii="Times New Roman" w:hAnsi="Times New Roman"/>
          <w:lang w:val="en-US"/>
        </w:rPr>
        <w:t>(1), 21–30. https://doi.org/10.3141/2564-03</w:t>
      </w:r>
    </w:p>
    <w:p w14:paraId="1B1AFC0A" w14:textId="77777777" w:rsidR="00E437A4" w:rsidRPr="0064435F" w:rsidRDefault="00E437A4" w:rsidP="00E437A4">
      <w:pPr>
        <w:pStyle w:val="Bibliography"/>
        <w:rPr>
          <w:rFonts w:ascii="Times New Roman" w:hAnsi="Times New Roman"/>
        </w:rPr>
      </w:pPr>
      <w:r w:rsidRPr="0064435F">
        <w:rPr>
          <w:rFonts w:ascii="Times New Roman" w:hAnsi="Times New Roman"/>
          <w:lang w:val="en-US"/>
        </w:rPr>
        <w:t xml:space="preserve">Babicheva, T., Burghout, W., Andréasson, I., &amp; Faul, N. (2019, June 10). The matching problem of empty vehicle redistribution in autonomous taxi systems. </w:t>
      </w:r>
      <w:r w:rsidRPr="0064435F">
        <w:rPr>
          <w:rFonts w:ascii="Times New Roman" w:hAnsi="Times New Roman"/>
          <w:i/>
          <w:iCs/>
        </w:rPr>
        <w:t>International Journal of Traffic and Transportation Management</w:t>
      </w:r>
      <w:r w:rsidRPr="0064435F">
        <w:rPr>
          <w:rFonts w:ascii="Times New Roman" w:hAnsi="Times New Roman"/>
        </w:rPr>
        <w:t>, 1–8.</w:t>
      </w:r>
    </w:p>
    <w:p w14:paraId="7543DA14"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Bartlett, J. (2012, January 30). </w:t>
      </w:r>
      <w:r w:rsidRPr="0064435F">
        <w:rPr>
          <w:rFonts w:ascii="Times New Roman" w:hAnsi="Times New Roman"/>
          <w:i/>
          <w:iCs/>
          <w:lang w:val="en-US"/>
        </w:rPr>
        <w:t>Survey: Consumers express concerns about electric, plug-in hybrid cars</w:t>
      </w:r>
      <w:r w:rsidRPr="0064435F">
        <w:rPr>
          <w:rFonts w:ascii="Times New Roman" w:hAnsi="Times New Roman"/>
          <w:lang w:val="en-US"/>
        </w:rPr>
        <w:t>. https://www.consumerreports.org/cro/news/2012/01/survey-consumers-express-concerns-about-electric-plug-in-hybrid-cars/index.htm</w:t>
      </w:r>
    </w:p>
    <w:p w14:paraId="47123849"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BCSS. (2019, December 31). </w:t>
      </w:r>
      <w:r w:rsidRPr="0064435F">
        <w:rPr>
          <w:rFonts w:ascii="Times New Roman" w:hAnsi="Times New Roman"/>
          <w:i/>
          <w:iCs/>
        </w:rPr>
        <w:t>Chiffres locaux—Résultats—BCSS</w:t>
      </w:r>
      <w:r w:rsidRPr="0064435F">
        <w:rPr>
          <w:rFonts w:ascii="Times New Roman" w:hAnsi="Times New Roman"/>
        </w:rPr>
        <w:t>. https://www.bcss.fgov.be/samilc/resultPage.xhtml</w:t>
      </w:r>
    </w:p>
    <w:p w14:paraId="21062EA6" w14:textId="77777777" w:rsidR="00E437A4" w:rsidRPr="0064435F" w:rsidRDefault="00E437A4" w:rsidP="00E437A4">
      <w:pPr>
        <w:pStyle w:val="Bibliography"/>
        <w:rPr>
          <w:rFonts w:ascii="Times New Roman" w:hAnsi="Times New Roman"/>
          <w:lang w:val="en-US"/>
        </w:rPr>
      </w:pPr>
      <w:r w:rsidRPr="0064435F">
        <w:rPr>
          <w:rFonts w:ascii="Times New Roman" w:hAnsi="Times New Roman"/>
        </w:rPr>
        <w:t xml:space="preserve">Berckmans, M. (2019, January 23). </w:t>
      </w:r>
      <w:r w:rsidRPr="0064435F">
        <w:rPr>
          <w:rFonts w:ascii="Times New Roman" w:hAnsi="Times New Roman"/>
          <w:i/>
          <w:iCs/>
        </w:rPr>
        <w:t>Pourquoi Zipcar quitte-t-il Bruxelles?</w:t>
      </w:r>
      <w:r w:rsidRPr="0064435F">
        <w:rPr>
          <w:rFonts w:ascii="Times New Roman" w:hAnsi="Times New Roman"/>
        </w:rPr>
        <w:t xml:space="preserve"> </w:t>
      </w:r>
      <w:r w:rsidRPr="0064435F">
        <w:rPr>
          <w:rFonts w:ascii="Times New Roman" w:hAnsi="Times New Roman"/>
          <w:lang w:val="en-US"/>
        </w:rPr>
        <w:t>RTBF Info. https://www.rtbf.be/info/economie/detail_pourquoi-est-ce-que-zipcar-quitte-bruxelles?id=10126549</w:t>
      </w:r>
    </w:p>
    <w:p w14:paraId="05385FE3"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Berrada, J. (2019). </w:t>
      </w:r>
      <w:r w:rsidRPr="0064435F">
        <w:rPr>
          <w:rFonts w:ascii="Times New Roman" w:hAnsi="Times New Roman"/>
          <w:i/>
          <w:iCs/>
          <w:lang w:val="en-US"/>
        </w:rPr>
        <w:t>Technical-Economic Analysis of Services Based on Autonomous Vehicles</w:t>
      </w:r>
      <w:r w:rsidRPr="0064435F">
        <w:rPr>
          <w:rFonts w:ascii="Times New Roman" w:hAnsi="Times New Roman"/>
          <w:lang w:val="en-US"/>
        </w:rPr>
        <w:t>. Paris-Est.</w:t>
      </w:r>
    </w:p>
    <w:p w14:paraId="5EC3492D"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Bischoff, J., Maciejewski, M., &amp; Nagel, K. (2017). City-wide shared taxis: A simulation study in Berlin. </w:t>
      </w:r>
      <w:r w:rsidRPr="0064435F">
        <w:rPr>
          <w:rFonts w:ascii="Times New Roman" w:hAnsi="Times New Roman"/>
          <w:i/>
          <w:iCs/>
          <w:lang w:val="en-US"/>
        </w:rPr>
        <w:t>2017 IEEE 20th International Conference on Intelligent Transportation Systems (ITSC)</w:t>
      </w:r>
      <w:r w:rsidRPr="0064435F">
        <w:rPr>
          <w:rFonts w:ascii="Times New Roman" w:hAnsi="Times New Roman"/>
          <w:lang w:val="en-US"/>
        </w:rPr>
        <w:t>, 275–280. https://doi.org/10.1109/ITSC.2017.8317926</w:t>
      </w:r>
    </w:p>
    <w:p w14:paraId="04DB28A8"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lastRenderedPageBreak/>
        <w:t xml:space="preserve">Bösch, P. M. (2018). </w:t>
      </w:r>
      <w:r w:rsidRPr="0064435F">
        <w:rPr>
          <w:rFonts w:ascii="Times New Roman" w:hAnsi="Times New Roman"/>
          <w:i/>
          <w:iCs/>
          <w:lang w:val="en-US"/>
        </w:rPr>
        <w:t>Autonomous Vehicles—The next Revolution in Mobility</w:t>
      </w:r>
      <w:r w:rsidRPr="0064435F">
        <w:rPr>
          <w:rFonts w:ascii="Times New Roman" w:hAnsi="Times New Roman"/>
          <w:lang w:val="en-US"/>
        </w:rPr>
        <w:t xml:space="preserve"> [Doctoral Thesis, ETH Zurich]. https://doi.org/10.3929/ethz-b-000296870</w:t>
      </w:r>
    </w:p>
    <w:p w14:paraId="66B35852" w14:textId="77777777" w:rsidR="00E437A4" w:rsidRPr="0064435F" w:rsidRDefault="00E437A4" w:rsidP="00E437A4">
      <w:pPr>
        <w:pStyle w:val="Bibliography"/>
        <w:rPr>
          <w:rFonts w:ascii="Times New Roman" w:hAnsi="Times New Roman"/>
          <w:lang w:val="en-US"/>
        </w:rPr>
      </w:pPr>
      <w:r w:rsidRPr="0064435F">
        <w:rPr>
          <w:rFonts w:ascii="Times New Roman" w:hAnsi="Times New Roman"/>
        </w:rPr>
        <w:t xml:space="preserve">Brimont, L., Saujot, M., &amp; Sartor, O. (2017). </w:t>
      </w:r>
      <w:r w:rsidRPr="0064435F">
        <w:rPr>
          <w:rFonts w:ascii="Times New Roman" w:hAnsi="Times New Roman"/>
          <w:lang w:val="en-US"/>
        </w:rPr>
        <w:t xml:space="preserve">Accelerating Sustainable Mobility with Autonomous Vehicles. </w:t>
      </w:r>
      <w:r w:rsidRPr="0064435F">
        <w:rPr>
          <w:rFonts w:ascii="Times New Roman" w:hAnsi="Times New Roman"/>
          <w:i/>
          <w:iCs/>
          <w:lang w:val="en-US"/>
        </w:rPr>
        <w:t>Field Actions Science Reports. The Journal of Field Actions</w:t>
      </w:r>
      <w:r w:rsidRPr="0064435F">
        <w:rPr>
          <w:rFonts w:ascii="Times New Roman" w:hAnsi="Times New Roman"/>
          <w:lang w:val="en-US"/>
        </w:rPr>
        <w:t xml:space="preserve">, </w:t>
      </w:r>
      <w:r w:rsidRPr="0064435F">
        <w:rPr>
          <w:rFonts w:ascii="Times New Roman" w:hAnsi="Times New Roman"/>
          <w:i/>
          <w:iCs/>
          <w:lang w:val="en-US"/>
        </w:rPr>
        <w:t>Special Issue 17</w:t>
      </w:r>
      <w:r w:rsidRPr="0064435F">
        <w:rPr>
          <w:rFonts w:ascii="Times New Roman" w:hAnsi="Times New Roman"/>
          <w:lang w:val="en-US"/>
        </w:rPr>
        <w:t>, 22–25.</w:t>
      </w:r>
    </w:p>
    <w:p w14:paraId="095030D6"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Bullis, K. (2011, October 24). </w:t>
      </w:r>
      <w:r w:rsidRPr="0064435F">
        <w:rPr>
          <w:rFonts w:ascii="Times New Roman" w:hAnsi="Times New Roman"/>
          <w:i/>
          <w:iCs/>
          <w:lang w:val="en-US"/>
        </w:rPr>
        <w:t>How Vehicle Automation Will Cut Fuel Consumption</w:t>
      </w:r>
      <w:r w:rsidRPr="0064435F">
        <w:rPr>
          <w:rFonts w:ascii="Times New Roman" w:hAnsi="Times New Roman"/>
          <w:lang w:val="en-US"/>
        </w:rPr>
        <w:t>. MIT Technology Review. https://www.technologyreview.com/2011/10/24/190538/how-vehicle-automation-will-cut-fuel-consumption/</w:t>
      </w:r>
    </w:p>
    <w:p w14:paraId="646E3C8F"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Burghout, W., &amp; Andréasson, I. (2015). </w:t>
      </w:r>
      <w:r w:rsidRPr="0064435F">
        <w:rPr>
          <w:rFonts w:ascii="Times New Roman" w:hAnsi="Times New Roman"/>
          <w:i/>
          <w:iCs/>
          <w:lang w:val="en-US"/>
        </w:rPr>
        <w:t>Impacts of Shared Autonomous Taxis in a Metropolitan Area</w:t>
      </w:r>
      <w:r w:rsidRPr="0064435F">
        <w:rPr>
          <w:rFonts w:ascii="Times New Roman" w:hAnsi="Times New Roman"/>
          <w:lang w:val="en-US"/>
        </w:rPr>
        <w:t>. . Proceedings of the 94th annual meeting of the Transportation Research Board. https://www.researchgate.net/publication/298346251_Impacts_of_Shared_Autonomous_Taxis_in_a_Metropolitan_Area</w:t>
      </w:r>
    </w:p>
    <w:p w14:paraId="74162A57"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Burns, L. D. (2013). A vision of our transport future. </w:t>
      </w:r>
      <w:r w:rsidRPr="0064435F">
        <w:rPr>
          <w:rFonts w:ascii="Times New Roman" w:hAnsi="Times New Roman"/>
          <w:i/>
          <w:iCs/>
          <w:lang w:val="en-US"/>
        </w:rPr>
        <w:t>Nature</w:t>
      </w:r>
      <w:r w:rsidRPr="0064435F">
        <w:rPr>
          <w:rFonts w:ascii="Times New Roman" w:hAnsi="Times New Roman"/>
          <w:lang w:val="en-US"/>
        </w:rPr>
        <w:t xml:space="preserve">, </w:t>
      </w:r>
      <w:r w:rsidRPr="0064435F">
        <w:rPr>
          <w:rFonts w:ascii="Times New Roman" w:hAnsi="Times New Roman"/>
          <w:i/>
          <w:iCs/>
          <w:lang w:val="en-US"/>
        </w:rPr>
        <w:t>497</w:t>
      </w:r>
      <w:r w:rsidRPr="0064435F">
        <w:rPr>
          <w:rFonts w:ascii="Times New Roman" w:hAnsi="Times New Roman"/>
          <w:lang w:val="en-US"/>
        </w:rPr>
        <w:t>(7448), 181–182. https://doi.org/10.1038/497181a</w:t>
      </w:r>
    </w:p>
    <w:p w14:paraId="11633721"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Burns, L. D., Jordan, W. C., &amp; Scarborough, B. A. (2012). Transforming Personal Mobility. </w:t>
      </w:r>
      <w:r w:rsidRPr="0064435F">
        <w:rPr>
          <w:rFonts w:ascii="Times New Roman" w:hAnsi="Times New Roman"/>
          <w:i/>
          <w:iCs/>
          <w:lang w:val="en-US"/>
        </w:rPr>
        <w:t>The Earth Institute, Columbia University</w:t>
      </w:r>
      <w:r w:rsidRPr="0064435F">
        <w:rPr>
          <w:rFonts w:ascii="Times New Roman" w:hAnsi="Times New Roman"/>
          <w:lang w:val="en-US"/>
        </w:rPr>
        <w:t>, 42.</w:t>
      </w:r>
    </w:p>
    <w:p w14:paraId="2646B9A4" w14:textId="77777777" w:rsidR="00E437A4" w:rsidRPr="0064435F" w:rsidRDefault="00E437A4" w:rsidP="00E437A4">
      <w:pPr>
        <w:pStyle w:val="Bibliography"/>
        <w:rPr>
          <w:rFonts w:ascii="Times New Roman" w:hAnsi="Times New Roman"/>
          <w:lang w:val="en-US"/>
        </w:rPr>
      </w:pPr>
      <w:r w:rsidRPr="0064435F">
        <w:rPr>
          <w:rFonts w:ascii="Times New Roman" w:hAnsi="Times New Roman"/>
        </w:rPr>
        <w:t xml:space="preserve">Calendrier 365.be. (n.d.). </w:t>
      </w:r>
      <w:r w:rsidRPr="0064435F">
        <w:rPr>
          <w:rFonts w:ascii="Times New Roman" w:hAnsi="Times New Roman"/>
          <w:i/>
          <w:iCs/>
        </w:rPr>
        <w:t>Les années bissextiles</w:t>
      </w:r>
      <w:r w:rsidRPr="0064435F">
        <w:rPr>
          <w:rFonts w:ascii="Times New Roman" w:hAnsi="Times New Roman"/>
        </w:rPr>
        <w:t xml:space="preserve">. </w:t>
      </w:r>
      <w:r w:rsidRPr="0064435F">
        <w:rPr>
          <w:rFonts w:ascii="Times New Roman" w:hAnsi="Times New Roman"/>
          <w:lang w:val="en-US"/>
        </w:rPr>
        <w:t>Retrieved 14 August 2021, from https://www.calendrier-365.be/annees-bissextiles.html</w:t>
      </w:r>
    </w:p>
    <w:p w14:paraId="024C9B74" w14:textId="77777777" w:rsidR="00E437A4" w:rsidRPr="0064435F" w:rsidRDefault="00E437A4" w:rsidP="00E437A4">
      <w:pPr>
        <w:pStyle w:val="Bibliography"/>
        <w:rPr>
          <w:rFonts w:ascii="Times New Roman" w:hAnsi="Times New Roman"/>
          <w:lang w:val="en-US"/>
        </w:rPr>
      </w:pPr>
      <w:r w:rsidRPr="0064435F">
        <w:rPr>
          <w:rFonts w:ascii="Times New Roman" w:hAnsi="Times New Roman"/>
        </w:rPr>
        <w:t xml:space="preserve">Cambier. (2018, June 12). Qui va payer cette voiture autonome à Bruxelles ? </w:t>
      </w:r>
      <w:r w:rsidRPr="0064435F">
        <w:rPr>
          <w:rFonts w:ascii="Times New Roman" w:hAnsi="Times New Roman"/>
          <w:i/>
          <w:iCs/>
          <w:lang w:val="en-US"/>
        </w:rPr>
        <w:t>BECI</w:t>
      </w:r>
      <w:r w:rsidRPr="0064435F">
        <w:rPr>
          <w:rFonts w:ascii="Times New Roman" w:hAnsi="Times New Roman"/>
          <w:lang w:val="en-US"/>
        </w:rPr>
        <w:t>. https://www.beci.be/qui-va-payer-cette-voiture-autonome-a-bruxelles/</w:t>
      </w:r>
    </w:p>
    <w:p w14:paraId="4FF46092"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Cambio Brussels. (n.d.-a). </w:t>
      </w:r>
      <w:r w:rsidRPr="0064435F">
        <w:rPr>
          <w:rFonts w:ascii="Times New Roman" w:hAnsi="Times New Roman"/>
          <w:i/>
          <w:iCs/>
          <w:lang w:val="en-US"/>
        </w:rPr>
        <w:t>Cambio autodelen | Vlaanderen</w:t>
      </w:r>
      <w:r w:rsidRPr="0064435F">
        <w:rPr>
          <w:rFonts w:ascii="Times New Roman" w:hAnsi="Times New Roman"/>
          <w:lang w:val="en-US"/>
        </w:rPr>
        <w:t>. Retrieved 10 August 2021, from https://www.cambio.be/nl-vla</w:t>
      </w:r>
    </w:p>
    <w:p w14:paraId="6D299A0E" w14:textId="77777777" w:rsidR="00E437A4" w:rsidRPr="0064435F" w:rsidRDefault="00E437A4" w:rsidP="00E437A4">
      <w:pPr>
        <w:pStyle w:val="Bibliography"/>
        <w:rPr>
          <w:rFonts w:ascii="Times New Roman" w:hAnsi="Times New Roman"/>
          <w:lang w:val="en-US"/>
        </w:rPr>
      </w:pPr>
      <w:r w:rsidRPr="0064435F">
        <w:rPr>
          <w:rFonts w:ascii="Times New Roman" w:hAnsi="Times New Roman"/>
        </w:rPr>
        <w:t xml:space="preserve">Cambio Brussels. (n.d.-b). </w:t>
      </w:r>
      <w:r w:rsidRPr="0064435F">
        <w:rPr>
          <w:rFonts w:ascii="Times New Roman" w:hAnsi="Times New Roman"/>
          <w:i/>
          <w:iCs/>
          <w:lang w:val="en-US"/>
        </w:rPr>
        <w:t>Cambio Brussels: About | LinkedIn</w:t>
      </w:r>
      <w:r w:rsidRPr="0064435F">
        <w:rPr>
          <w:rFonts w:ascii="Times New Roman" w:hAnsi="Times New Roman"/>
          <w:lang w:val="en-US"/>
        </w:rPr>
        <w:t xml:space="preserve"> [LinkedIn]. Retrieved 14 August 2021, from https://www.linkedin.com/company/cambio-brussels/about/</w:t>
      </w:r>
    </w:p>
    <w:p w14:paraId="7007F3D5"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Camelbeeck, M. (2018, November 13). </w:t>
      </w:r>
      <w:r w:rsidRPr="0064435F">
        <w:rPr>
          <w:rFonts w:ascii="Times New Roman" w:hAnsi="Times New Roman"/>
          <w:i/>
          <w:iCs/>
        </w:rPr>
        <w:t>Modèle multimodal stratégique de déplacement pour IRIS (MuSti): Description et enjeux</w:t>
      </w:r>
      <w:r w:rsidRPr="0064435F">
        <w:rPr>
          <w:rFonts w:ascii="Times New Roman" w:hAnsi="Times New Roman"/>
        </w:rPr>
        <w:t>. https://environnement.brussels/sites/default/files/user_files/02_pres_20181106-musti-quiet.brussels_nl.pdf</w:t>
      </w:r>
    </w:p>
    <w:p w14:paraId="7C22302E" w14:textId="77777777" w:rsidR="00E437A4" w:rsidRPr="0064435F" w:rsidRDefault="00E437A4" w:rsidP="00E437A4">
      <w:pPr>
        <w:pStyle w:val="Bibliography"/>
        <w:rPr>
          <w:rFonts w:ascii="Times New Roman" w:hAnsi="Times New Roman"/>
        </w:rPr>
      </w:pPr>
      <w:r w:rsidRPr="0064435F">
        <w:rPr>
          <w:rFonts w:ascii="Times New Roman" w:hAnsi="Times New Roman"/>
        </w:rPr>
        <w:lastRenderedPageBreak/>
        <w:t xml:space="preserve">CAMPO. (2021). </w:t>
      </w:r>
      <w:r w:rsidRPr="0064435F">
        <w:rPr>
          <w:rFonts w:ascii="Times New Roman" w:hAnsi="Times New Roman"/>
          <w:i/>
          <w:iCs/>
        </w:rPr>
        <w:t>CAMPO</w:t>
      </w:r>
      <w:r w:rsidRPr="0064435F">
        <w:rPr>
          <w:rFonts w:ascii="Times New Roman" w:hAnsi="Times New Roman"/>
        </w:rPr>
        <w:t>. CAMPO. https://www.campotexas.org/</w:t>
      </w:r>
    </w:p>
    <w:p w14:paraId="469F5404"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Centre des Liaisons Européennes et Internationales de Sécurité Sociale. (2019). </w:t>
      </w:r>
      <w:r w:rsidRPr="0064435F">
        <w:rPr>
          <w:rFonts w:ascii="Times New Roman" w:hAnsi="Times New Roman"/>
          <w:i/>
          <w:iCs/>
        </w:rPr>
        <w:t>Le régime belge de sécurité sociale (salariés) 6—Pensions de vieillesse et de survivants</w:t>
      </w:r>
      <w:r w:rsidRPr="0064435F">
        <w:rPr>
          <w:rFonts w:ascii="Times New Roman" w:hAnsi="Times New Roman"/>
        </w:rPr>
        <w:t>. https://www.cleiss.fr/docs/regimes/regime_belgique_s6.html</w:t>
      </w:r>
    </w:p>
    <w:p w14:paraId="6966E84E"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Chang, D., Erstad, D., Lin, E., Falken Rice, A., Goh, C. T., Tsao, A.-A. (Angel), &amp; Snyder, J. (2012). </w:t>
      </w:r>
      <w:r w:rsidRPr="0064435F">
        <w:rPr>
          <w:rFonts w:ascii="Times New Roman" w:hAnsi="Times New Roman"/>
          <w:i/>
          <w:iCs/>
          <w:lang w:val="en-US"/>
        </w:rPr>
        <w:t>Financial Viability Of Non-Residential Electric Vehicle Charging Stations</w:t>
      </w:r>
      <w:r w:rsidRPr="0064435F">
        <w:rPr>
          <w:rFonts w:ascii="Times New Roman" w:hAnsi="Times New Roman"/>
          <w:lang w:val="en-US"/>
        </w:rPr>
        <w:t>. UCLA Luskin School of Public Affairs, Luskin Center for Innovation, UCLAAnderson School of Management. https://innovation.luskin.ucla.edu/wp-content/uploads/2019/03/Financial_Viability_of_Non-Residential_EV_Charging_Stations.pdf</w:t>
      </w:r>
    </w:p>
    <w:p w14:paraId="2BEAE3C9"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Chen, T. D., Kockelman, K. M., &amp; Hanna, J. P. (2016). Operations of a shared, autonomous, electric vehicle fleet: Implications of vehicle &amp; charging infrastructure decisions. </w:t>
      </w:r>
      <w:r w:rsidRPr="0064435F">
        <w:rPr>
          <w:rFonts w:ascii="Times New Roman" w:hAnsi="Times New Roman"/>
          <w:i/>
          <w:iCs/>
          <w:lang w:val="en-US"/>
        </w:rPr>
        <w:t>Transportation Research Part A: Policy and Practice</w:t>
      </w:r>
      <w:r w:rsidRPr="0064435F">
        <w:rPr>
          <w:rFonts w:ascii="Times New Roman" w:hAnsi="Times New Roman"/>
          <w:lang w:val="en-US"/>
        </w:rPr>
        <w:t xml:space="preserve">, </w:t>
      </w:r>
      <w:r w:rsidRPr="0064435F">
        <w:rPr>
          <w:rFonts w:ascii="Times New Roman" w:hAnsi="Times New Roman"/>
          <w:i/>
          <w:iCs/>
          <w:lang w:val="en-US"/>
        </w:rPr>
        <w:t>94</w:t>
      </w:r>
      <w:r w:rsidRPr="0064435F">
        <w:rPr>
          <w:rFonts w:ascii="Times New Roman" w:hAnsi="Times New Roman"/>
          <w:lang w:val="en-US"/>
        </w:rPr>
        <w:t>(C), 243–254.</w:t>
      </w:r>
    </w:p>
    <w:p w14:paraId="6D315BA0" w14:textId="77777777" w:rsidR="00E437A4" w:rsidRPr="0064435F" w:rsidRDefault="00E437A4" w:rsidP="00E437A4">
      <w:pPr>
        <w:pStyle w:val="Bibliography"/>
        <w:rPr>
          <w:rFonts w:ascii="Times New Roman" w:hAnsi="Times New Roman"/>
        </w:rPr>
      </w:pPr>
      <w:r w:rsidRPr="0064435F">
        <w:rPr>
          <w:rFonts w:ascii="Times New Roman" w:hAnsi="Times New Roman"/>
          <w:lang w:val="en-US"/>
        </w:rPr>
        <w:t xml:space="preserve">CIRB-CIBG. </w:t>
      </w:r>
      <w:r w:rsidRPr="0064435F">
        <w:rPr>
          <w:rFonts w:ascii="Times New Roman" w:hAnsi="Times New Roman"/>
        </w:rPr>
        <w:t xml:space="preserve">(2021). </w:t>
      </w:r>
      <w:r w:rsidRPr="0064435F">
        <w:rPr>
          <w:rFonts w:ascii="Times New Roman" w:hAnsi="Times New Roman"/>
          <w:i/>
          <w:iCs/>
        </w:rPr>
        <w:t>Les institutions européennes à Bruxelles</w:t>
      </w:r>
      <w:r w:rsidRPr="0064435F">
        <w:rPr>
          <w:rFonts w:ascii="Times New Roman" w:hAnsi="Times New Roman"/>
        </w:rPr>
        <w:t>. be.brussels. https://catalogue.be.brussels/fr/search-standalone/be.brussels</w:t>
      </w:r>
    </w:p>
    <w:p w14:paraId="1994FF84"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Clean cities, U. S. D. of E. (2021). </w:t>
      </w:r>
      <w:r w:rsidRPr="0064435F">
        <w:rPr>
          <w:rFonts w:ascii="Times New Roman" w:hAnsi="Times New Roman"/>
          <w:i/>
          <w:iCs/>
          <w:lang w:val="en-US"/>
        </w:rPr>
        <w:t>Plug-In Electric Vehicle Handbook for Public Charging Station Hosts</w:t>
      </w:r>
      <w:r w:rsidRPr="0064435F">
        <w:rPr>
          <w:rFonts w:ascii="Times New Roman" w:hAnsi="Times New Roman"/>
          <w:lang w:val="en-US"/>
        </w:rPr>
        <w:t>. https://afdc.energy.gov/files/pdfs/51227.pdf</w:t>
      </w:r>
    </w:p>
    <w:p w14:paraId="041B1E22"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Cornelis, E., Hubert, M., Huynen, P., Lebrun, K., Patriarche, G., De Witte, A., Creemers, L., Declercq, K., Janssens, D., Castaigne, M., Hollaert, L., &amp; Walle, F. (2012). </w:t>
      </w:r>
      <w:r w:rsidRPr="0064435F">
        <w:rPr>
          <w:rFonts w:ascii="Times New Roman" w:hAnsi="Times New Roman"/>
          <w:i/>
          <w:iCs/>
          <w:lang w:val="en-US"/>
        </w:rPr>
        <w:t>Belgian Daily Mobility 2012—BELdam Rapport</w:t>
      </w:r>
      <w:r w:rsidRPr="0064435F">
        <w:rPr>
          <w:rFonts w:ascii="Times New Roman" w:hAnsi="Times New Roman"/>
          <w:lang w:val="en-US"/>
        </w:rPr>
        <w:t>. https://mobilit.belgium.be/sites/default/files/downloads/Rapport_final_beldamfr.pdf</w:t>
      </w:r>
    </w:p>
    <w:p w14:paraId="1F5FB427"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Creatests.com, E. de marché en ligne. (2015). </w:t>
      </w:r>
      <w:r w:rsidRPr="0064435F">
        <w:rPr>
          <w:rFonts w:ascii="Times New Roman" w:hAnsi="Times New Roman"/>
          <w:i/>
          <w:iCs/>
        </w:rPr>
        <w:t>Résultats d’étude—Station de lavage automobile</w:t>
      </w:r>
      <w:r w:rsidRPr="0064435F">
        <w:rPr>
          <w:rFonts w:ascii="Times New Roman" w:hAnsi="Times New Roman"/>
        </w:rPr>
        <w:t xml:space="preserve"> (Résultat d’étude No. 2001; pp. 1–35). https://www.creatests.com/reseau/include/resultats/1990.pdf</w:t>
      </w:r>
    </w:p>
    <w:p w14:paraId="358EFFAE" w14:textId="77777777" w:rsidR="00E437A4" w:rsidRPr="0064435F" w:rsidRDefault="00E437A4" w:rsidP="00E437A4">
      <w:pPr>
        <w:pStyle w:val="Bibliography"/>
        <w:rPr>
          <w:rFonts w:ascii="Times New Roman" w:hAnsi="Times New Roman"/>
          <w:lang w:val="en-US"/>
        </w:rPr>
      </w:pPr>
      <w:r w:rsidRPr="0064435F">
        <w:rPr>
          <w:rFonts w:ascii="Times New Roman" w:hAnsi="Times New Roman"/>
        </w:rPr>
        <w:t xml:space="preserve">De Bleser, P. (2016, September 14). </w:t>
      </w:r>
      <w:r w:rsidRPr="0064435F">
        <w:rPr>
          <w:rFonts w:ascii="Times New Roman" w:hAnsi="Times New Roman"/>
          <w:i/>
          <w:iCs/>
        </w:rPr>
        <w:t>Le premier test national de conduite en peloton pour les véhicules à haut degré d’autonomie s’est déroulé avec succès</w:t>
      </w:r>
      <w:r w:rsidRPr="0064435F">
        <w:rPr>
          <w:rFonts w:ascii="Times New Roman" w:hAnsi="Times New Roman"/>
        </w:rPr>
        <w:t xml:space="preserve">. </w:t>
      </w:r>
      <w:r w:rsidRPr="0064435F">
        <w:rPr>
          <w:rFonts w:ascii="Times New Roman" w:hAnsi="Times New Roman"/>
          <w:lang w:val="en-US"/>
        </w:rPr>
        <w:t>AON Empower Results. https://www.aon.com/belgium/fr/newsroom/communiques-de-presse/le-premier-test-national-de-conduite-en-peloton.jsp</w:t>
      </w:r>
    </w:p>
    <w:p w14:paraId="49F382F0" w14:textId="77777777" w:rsidR="00E437A4" w:rsidRPr="0064435F" w:rsidRDefault="00E437A4" w:rsidP="00E437A4">
      <w:pPr>
        <w:pStyle w:val="Bibliography"/>
        <w:rPr>
          <w:rFonts w:ascii="Times New Roman" w:hAnsi="Times New Roman"/>
        </w:rPr>
      </w:pPr>
      <w:r w:rsidRPr="0064435F">
        <w:rPr>
          <w:rFonts w:ascii="Times New Roman" w:hAnsi="Times New Roman"/>
        </w:rPr>
        <w:lastRenderedPageBreak/>
        <w:t xml:space="preserve">Derauw, S., Gelaes, S., &amp; Pauwels, C. (2019). </w:t>
      </w:r>
      <w:r w:rsidRPr="0064435F">
        <w:rPr>
          <w:rFonts w:ascii="Times New Roman" w:hAnsi="Times New Roman"/>
          <w:i/>
          <w:iCs/>
        </w:rPr>
        <w:t>Enquête MONITOR sur la mobilité des Belges</w:t>
      </w:r>
      <w:r w:rsidRPr="0064435F">
        <w:rPr>
          <w:rFonts w:ascii="Times New Roman" w:hAnsi="Times New Roman"/>
        </w:rPr>
        <w:t xml:space="preserve"> (D/2019/13.831/10). Service public fédéral Mobilité et Transports, Direction générale Politique de Mobilité durable et ferroviaire, Direction Mobilité - Service Études et Enquêtes. https://mobilit.belgium.be/sites/default/files/partie_mobilite_novembre_2019_final.pdf</w:t>
      </w:r>
    </w:p>
    <w:p w14:paraId="1DF30B07"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Direction de l’information légale et administrative (Premier ministre). (2020, August 19). </w:t>
      </w:r>
      <w:r w:rsidRPr="0064435F">
        <w:rPr>
          <w:rFonts w:ascii="Times New Roman" w:hAnsi="Times New Roman"/>
          <w:i/>
          <w:iCs/>
        </w:rPr>
        <w:t>Existe-t-il une surface minimale pour un poste de travail ?</w:t>
      </w:r>
      <w:r w:rsidRPr="0064435F">
        <w:rPr>
          <w:rFonts w:ascii="Times New Roman" w:hAnsi="Times New Roman"/>
        </w:rPr>
        <w:t xml:space="preserve"> https://www.service-public.fr/professionnels-entreprises/vosdroits/F24505</w:t>
      </w:r>
    </w:p>
    <w:p w14:paraId="0FFADD38" w14:textId="77777777" w:rsidR="00E437A4" w:rsidRPr="0064435F" w:rsidRDefault="00E437A4" w:rsidP="00E437A4">
      <w:pPr>
        <w:pStyle w:val="Bibliography"/>
        <w:rPr>
          <w:rFonts w:ascii="Times New Roman" w:hAnsi="Times New Roman"/>
          <w:lang w:val="en-US"/>
        </w:rPr>
      </w:pPr>
      <w:r w:rsidRPr="0064435F">
        <w:rPr>
          <w:rFonts w:ascii="Times New Roman" w:hAnsi="Times New Roman"/>
        </w:rPr>
        <w:t xml:space="preserve">Du Brulle, C. (2014, May 12). Bruxelles est la principale ville étudiante de Belgique. </w:t>
      </w:r>
      <w:r w:rsidRPr="0064435F">
        <w:rPr>
          <w:rFonts w:ascii="Times New Roman" w:hAnsi="Times New Roman"/>
          <w:i/>
          <w:iCs/>
          <w:lang w:val="en-US"/>
        </w:rPr>
        <w:t>Daily Science</w:t>
      </w:r>
      <w:r w:rsidRPr="0064435F">
        <w:rPr>
          <w:rFonts w:ascii="Times New Roman" w:hAnsi="Times New Roman"/>
          <w:lang w:val="en-US"/>
        </w:rPr>
        <w:t>. https://dailyscience.be/12/05/2014/bruxelles-est-la-principale-ville-etudiante-de-belgique/</w:t>
      </w:r>
    </w:p>
    <w:p w14:paraId="2605605F"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Environnement, durabilité et bien-être. (2021). </w:t>
      </w:r>
      <w:r w:rsidRPr="0064435F">
        <w:rPr>
          <w:rFonts w:ascii="Times New Roman" w:hAnsi="Times New Roman"/>
          <w:i/>
          <w:iCs/>
        </w:rPr>
        <w:t>Circonférence de la Terre et rayon: Mesure - Recherches - 2021</w:t>
      </w:r>
      <w:r w:rsidRPr="0064435F">
        <w:rPr>
          <w:rFonts w:ascii="Times New Roman" w:hAnsi="Times New Roman"/>
        </w:rPr>
        <w:t>. https://fr.clubdeportivoazuqueca.com/3769-circumference-of-the-earth-and-radius-measure.html</w:t>
      </w:r>
    </w:p>
    <w:p w14:paraId="374EEABD" w14:textId="77777777" w:rsidR="00E437A4" w:rsidRPr="0064435F" w:rsidRDefault="00E437A4" w:rsidP="00E437A4">
      <w:pPr>
        <w:pStyle w:val="Bibliography"/>
        <w:rPr>
          <w:rFonts w:ascii="Times New Roman" w:hAnsi="Times New Roman"/>
          <w:lang w:val="en-US"/>
        </w:rPr>
      </w:pPr>
      <w:r w:rsidRPr="0064435F">
        <w:rPr>
          <w:rFonts w:ascii="Times New Roman" w:hAnsi="Times New Roman"/>
        </w:rPr>
        <w:t xml:space="preserve">Exchange-Rates.org. (n.d.). </w:t>
      </w:r>
      <w:r w:rsidRPr="0064435F">
        <w:rPr>
          <w:rFonts w:ascii="Times New Roman" w:hAnsi="Times New Roman"/>
          <w:i/>
          <w:iCs/>
        </w:rPr>
        <w:t>Dollar américain—Euro—Historique des Taux de Change</w:t>
      </w:r>
      <w:r w:rsidRPr="0064435F">
        <w:rPr>
          <w:rFonts w:ascii="Times New Roman" w:hAnsi="Times New Roman"/>
        </w:rPr>
        <w:t xml:space="preserve">. </w:t>
      </w:r>
      <w:r w:rsidRPr="0064435F">
        <w:rPr>
          <w:rFonts w:ascii="Times New Roman" w:hAnsi="Times New Roman"/>
          <w:lang w:val="en-US"/>
        </w:rPr>
        <w:t>Retrieved 16 August 2021, from https://fr.exchange-rates.org/history/USD/EUR/T</w:t>
      </w:r>
    </w:p>
    <w:p w14:paraId="69902069" w14:textId="77777777" w:rsidR="00E437A4" w:rsidRPr="0064435F" w:rsidRDefault="00E437A4" w:rsidP="00E437A4">
      <w:pPr>
        <w:pStyle w:val="Bibliography"/>
        <w:rPr>
          <w:rFonts w:ascii="Times New Roman" w:hAnsi="Times New Roman"/>
          <w:lang w:val="en-US"/>
        </w:rPr>
      </w:pPr>
      <w:r w:rsidRPr="0064435F">
        <w:rPr>
          <w:rFonts w:ascii="Times New Roman" w:hAnsi="Times New Roman"/>
        </w:rPr>
        <w:t xml:space="preserve">Fagnant, D. J., &amp; Kockelman, K. M. (2014). </w:t>
      </w:r>
      <w:r w:rsidRPr="0064435F">
        <w:rPr>
          <w:rFonts w:ascii="Times New Roman" w:hAnsi="Times New Roman"/>
          <w:lang w:val="en-US"/>
        </w:rPr>
        <w:t xml:space="preserve">The travel and environmental implications of shared autonomous vehicles, using agent-based model scenarios. </w:t>
      </w:r>
      <w:r w:rsidRPr="0064435F">
        <w:rPr>
          <w:rFonts w:ascii="Times New Roman" w:hAnsi="Times New Roman"/>
          <w:i/>
          <w:iCs/>
          <w:lang w:val="en-US"/>
        </w:rPr>
        <w:t>Transportation Research Part C: Emerging Technologies</w:t>
      </w:r>
      <w:r w:rsidRPr="0064435F">
        <w:rPr>
          <w:rFonts w:ascii="Times New Roman" w:hAnsi="Times New Roman"/>
          <w:lang w:val="en-US"/>
        </w:rPr>
        <w:t xml:space="preserve">, </w:t>
      </w:r>
      <w:r w:rsidRPr="0064435F">
        <w:rPr>
          <w:rFonts w:ascii="Times New Roman" w:hAnsi="Times New Roman"/>
          <w:i/>
          <w:iCs/>
          <w:lang w:val="en-US"/>
        </w:rPr>
        <w:t>40</w:t>
      </w:r>
      <w:r w:rsidRPr="0064435F">
        <w:rPr>
          <w:rFonts w:ascii="Times New Roman" w:hAnsi="Times New Roman"/>
          <w:lang w:val="en-US"/>
        </w:rPr>
        <w:t>, 1–13. https://doi.org/10.1016/j.trc.2013.12.001</w:t>
      </w:r>
    </w:p>
    <w:p w14:paraId="59384E7C"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Fagnant, D., &amp; Kockelman, K. (2015). Preparing a nation for autonomous vehicles: Opportunities, </w:t>
      </w:r>
      <w:proofErr w:type="gramStart"/>
      <w:r w:rsidRPr="0064435F">
        <w:rPr>
          <w:rFonts w:ascii="Times New Roman" w:hAnsi="Times New Roman"/>
          <w:lang w:val="en-US"/>
        </w:rPr>
        <w:t>barriers</w:t>
      </w:r>
      <w:proofErr w:type="gramEnd"/>
      <w:r w:rsidRPr="0064435F">
        <w:rPr>
          <w:rFonts w:ascii="Times New Roman" w:hAnsi="Times New Roman"/>
          <w:lang w:val="en-US"/>
        </w:rPr>
        <w:t xml:space="preserve"> and policy recommendations. </w:t>
      </w:r>
      <w:r w:rsidRPr="0064435F">
        <w:rPr>
          <w:rFonts w:ascii="Times New Roman" w:hAnsi="Times New Roman"/>
          <w:i/>
          <w:iCs/>
          <w:lang w:val="en-US"/>
        </w:rPr>
        <w:t>Transportation Research Part A: Policy and Practice</w:t>
      </w:r>
      <w:r w:rsidRPr="0064435F">
        <w:rPr>
          <w:rFonts w:ascii="Times New Roman" w:hAnsi="Times New Roman"/>
          <w:lang w:val="en-US"/>
        </w:rPr>
        <w:t xml:space="preserve">, </w:t>
      </w:r>
      <w:r w:rsidRPr="0064435F">
        <w:rPr>
          <w:rFonts w:ascii="Times New Roman" w:hAnsi="Times New Roman"/>
          <w:i/>
          <w:iCs/>
          <w:lang w:val="en-US"/>
        </w:rPr>
        <w:t>77</w:t>
      </w:r>
      <w:r w:rsidRPr="0064435F">
        <w:rPr>
          <w:rFonts w:ascii="Times New Roman" w:hAnsi="Times New Roman"/>
          <w:lang w:val="en-US"/>
        </w:rPr>
        <w:t>. https://doi.org/10.1016/j.tra.2015.04.003</w:t>
      </w:r>
    </w:p>
    <w:p w14:paraId="6027CBED"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Fagnant, D., &amp; Kockelman, K. (2016). Dynamic ride-sharing and fleet sizing for a system of shared autonomous vehicles in Austin, Texas. </w:t>
      </w:r>
      <w:r w:rsidRPr="0064435F">
        <w:rPr>
          <w:rFonts w:ascii="Times New Roman" w:hAnsi="Times New Roman"/>
          <w:i/>
          <w:iCs/>
          <w:lang w:val="en-US"/>
        </w:rPr>
        <w:t>Transportation</w:t>
      </w:r>
      <w:r w:rsidRPr="0064435F">
        <w:rPr>
          <w:rFonts w:ascii="Times New Roman" w:hAnsi="Times New Roman"/>
          <w:lang w:val="en-US"/>
        </w:rPr>
        <w:t>, 1–16.</w:t>
      </w:r>
    </w:p>
    <w:p w14:paraId="71C73DFA"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Fagnant, D., Kockelman, K., &amp; Bansal, P. (2015). Operations of Shared Autonomous Vehicle Fleet for Austin, Texas, Market. </w:t>
      </w:r>
      <w:r w:rsidRPr="0064435F">
        <w:rPr>
          <w:rFonts w:ascii="Times New Roman" w:hAnsi="Times New Roman"/>
          <w:i/>
          <w:iCs/>
          <w:lang w:val="en-US"/>
        </w:rPr>
        <w:t>Transportation Research Record: Journal of the Transportation Research Board</w:t>
      </w:r>
      <w:r w:rsidRPr="0064435F">
        <w:rPr>
          <w:rFonts w:ascii="Times New Roman" w:hAnsi="Times New Roman"/>
          <w:lang w:val="en-US"/>
        </w:rPr>
        <w:t xml:space="preserve">, </w:t>
      </w:r>
      <w:r w:rsidRPr="0064435F">
        <w:rPr>
          <w:rFonts w:ascii="Times New Roman" w:hAnsi="Times New Roman"/>
          <w:i/>
          <w:iCs/>
          <w:lang w:val="en-US"/>
        </w:rPr>
        <w:t>2536</w:t>
      </w:r>
      <w:r w:rsidRPr="0064435F">
        <w:rPr>
          <w:rFonts w:ascii="Times New Roman" w:hAnsi="Times New Roman"/>
          <w:lang w:val="en-US"/>
        </w:rPr>
        <w:t>, 98–106. https://doi.org/10.3141/2536-12</w:t>
      </w:r>
    </w:p>
    <w:p w14:paraId="03A19BD5"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Famifed. (2019). </w:t>
      </w:r>
      <w:r w:rsidRPr="0064435F">
        <w:rPr>
          <w:rFonts w:ascii="Times New Roman" w:hAnsi="Times New Roman"/>
          <w:i/>
          <w:iCs/>
        </w:rPr>
        <w:t>Par région | Famifed</w:t>
      </w:r>
      <w:r w:rsidRPr="0064435F">
        <w:rPr>
          <w:rFonts w:ascii="Times New Roman" w:hAnsi="Times New Roman"/>
        </w:rPr>
        <w:t>. https://bruxelles.famifed.be/fr/statistics/263?year=2014</w:t>
      </w:r>
    </w:p>
    <w:p w14:paraId="69E3DF2B"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Fédération Belge et Luxembourgeoise de l’Automobile et du Cycle. (2020). </w:t>
      </w:r>
      <w:r w:rsidRPr="0064435F">
        <w:rPr>
          <w:rFonts w:ascii="Times New Roman" w:hAnsi="Times New Roman"/>
          <w:i/>
          <w:iCs/>
        </w:rPr>
        <w:t>Datadigest 2020</w:t>
      </w:r>
      <w:r w:rsidRPr="0064435F">
        <w:rPr>
          <w:rFonts w:ascii="Times New Roman" w:hAnsi="Times New Roman"/>
        </w:rPr>
        <w:t>. https://www.febiac.be/public/statistics.aspx?FID=23&amp;lang=FR</w:t>
      </w:r>
    </w:p>
    <w:p w14:paraId="65F55594" w14:textId="77777777" w:rsidR="00E437A4" w:rsidRPr="0064435F" w:rsidRDefault="00E437A4" w:rsidP="00E437A4">
      <w:pPr>
        <w:pStyle w:val="Bibliography"/>
        <w:rPr>
          <w:rFonts w:ascii="Times New Roman" w:hAnsi="Times New Roman"/>
          <w:lang w:val="en-US"/>
        </w:rPr>
      </w:pPr>
      <w:r w:rsidRPr="0064435F">
        <w:rPr>
          <w:rFonts w:ascii="Times New Roman" w:hAnsi="Times New Roman"/>
        </w:rPr>
        <w:lastRenderedPageBreak/>
        <w:t xml:space="preserve">Fédération Wallonie-Bruxelles. (n.d.). </w:t>
      </w:r>
      <w:r w:rsidRPr="0064435F">
        <w:rPr>
          <w:rFonts w:ascii="Times New Roman" w:hAnsi="Times New Roman"/>
          <w:i/>
          <w:iCs/>
        </w:rPr>
        <w:t>Enseignement.be—L’enseignement à domicile et assimilé</w:t>
      </w:r>
      <w:r w:rsidRPr="0064435F">
        <w:rPr>
          <w:rFonts w:ascii="Times New Roman" w:hAnsi="Times New Roman"/>
        </w:rPr>
        <w:t xml:space="preserve">. </w:t>
      </w:r>
      <w:r w:rsidRPr="0064435F">
        <w:rPr>
          <w:rFonts w:ascii="Times New Roman" w:hAnsi="Times New Roman"/>
          <w:lang w:val="en-US"/>
        </w:rPr>
        <w:t>Enseignement.be. Retrieved 14 August 2021, from http://www.enseignement.be/index.php?page=28188&amp;navi=4580</w:t>
      </w:r>
    </w:p>
    <w:p w14:paraId="0FE0EA42"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Fédération Wallonie-Bruxelles. (2018, May 9). </w:t>
      </w:r>
      <w:r w:rsidRPr="0064435F">
        <w:rPr>
          <w:rFonts w:ascii="Times New Roman" w:hAnsi="Times New Roman"/>
          <w:i/>
          <w:iCs/>
        </w:rPr>
        <w:t>École Nationale Supérieure des Arts Visuels de La Cambre</w:t>
      </w:r>
      <w:r w:rsidRPr="0064435F">
        <w:rPr>
          <w:rFonts w:ascii="Times New Roman" w:hAnsi="Times New Roman"/>
        </w:rPr>
        <w:t>. http://www.artsplastiques.cfwb.be/index.php?id=16690</w:t>
      </w:r>
    </w:p>
    <w:p w14:paraId="42879123"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Gaudy, G. (2021, July 1). </w:t>
      </w:r>
      <w:r w:rsidRPr="0064435F">
        <w:rPr>
          <w:rFonts w:ascii="Times New Roman" w:hAnsi="Times New Roman"/>
          <w:i/>
          <w:iCs/>
        </w:rPr>
        <w:t>Europe. 70 % des bornes de recharge concentrées dans seulement 3 pays</w:t>
      </w:r>
      <w:r w:rsidRPr="0064435F">
        <w:rPr>
          <w:rFonts w:ascii="Times New Roman" w:hAnsi="Times New Roman"/>
        </w:rPr>
        <w:t>. www.largus.fr. https://www.largus.fr/actualite-automobile/europe-70-des-bornes-de-recharge-concentrees-dans-seulement-3-pays-10660410.html</w:t>
      </w:r>
    </w:p>
    <w:p w14:paraId="65D7B72A" w14:textId="77777777" w:rsidR="00E437A4" w:rsidRPr="0064435F" w:rsidRDefault="00E437A4" w:rsidP="00E437A4">
      <w:pPr>
        <w:pStyle w:val="Bibliography"/>
        <w:rPr>
          <w:rFonts w:ascii="Times New Roman" w:hAnsi="Times New Roman"/>
        </w:rPr>
      </w:pPr>
      <w:r w:rsidRPr="0064435F">
        <w:rPr>
          <w:rFonts w:ascii="Times New Roman" w:hAnsi="Times New Roman"/>
          <w:lang w:val="en-US"/>
        </w:rPr>
        <w:t xml:space="preserve">Ginckel, L. V. (2018, May 9). </w:t>
      </w:r>
      <w:r w:rsidRPr="0064435F">
        <w:rPr>
          <w:rFonts w:ascii="Times New Roman" w:hAnsi="Times New Roman"/>
          <w:i/>
          <w:iCs/>
          <w:lang w:val="en-US"/>
        </w:rPr>
        <w:t>Campus Bloemenhof bij het Bloemenhofplein</w:t>
      </w:r>
      <w:r w:rsidRPr="0064435F">
        <w:rPr>
          <w:rFonts w:ascii="Times New Roman" w:hAnsi="Times New Roman"/>
          <w:lang w:val="en-US"/>
        </w:rPr>
        <w:t xml:space="preserve">. </w:t>
      </w:r>
      <w:r w:rsidRPr="0064435F">
        <w:rPr>
          <w:rFonts w:ascii="Times New Roman" w:hAnsi="Times New Roman"/>
        </w:rPr>
        <w:t>Office Management Blogt. http://blogs.management-media-maatschappij.be/om/campus-bloemenhof-bij-het-bloemenhofplein/</w:t>
      </w:r>
    </w:p>
    <w:p w14:paraId="1F9AC317" w14:textId="77777777" w:rsidR="00E437A4" w:rsidRPr="0064435F" w:rsidRDefault="00E437A4" w:rsidP="00E437A4">
      <w:pPr>
        <w:pStyle w:val="Bibliography"/>
        <w:rPr>
          <w:rFonts w:ascii="Times New Roman" w:hAnsi="Times New Roman"/>
          <w:lang w:val="en-US"/>
        </w:rPr>
      </w:pPr>
      <w:r w:rsidRPr="0064435F">
        <w:rPr>
          <w:rFonts w:ascii="Times New Roman" w:hAnsi="Times New Roman"/>
        </w:rPr>
        <w:t xml:space="preserve">GitHub Inc. </w:t>
      </w:r>
      <w:r w:rsidRPr="0064435F">
        <w:rPr>
          <w:rFonts w:ascii="Times New Roman" w:hAnsi="Times New Roman"/>
          <w:lang w:val="en-US"/>
        </w:rPr>
        <w:t xml:space="preserve">(n.d.). </w:t>
      </w:r>
      <w:r w:rsidRPr="0064435F">
        <w:rPr>
          <w:rFonts w:ascii="Times New Roman" w:hAnsi="Times New Roman"/>
          <w:i/>
          <w:iCs/>
          <w:lang w:val="en-US"/>
        </w:rPr>
        <w:t>GitHub: Where the world builds software</w:t>
      </w:r>
      <w:r w:rsidRPr="0064435F">
        <w:rPr>
          <w:rFonts w:ascii="Times New Roman" w:hAnsi="Times New Roman"/>
          <w:lang w:val="en-US"/>
        </w:rPr>
        <w:t>. GitHub. Retrieved 14 August 2021, from https://github.com/</w:t>
      </w:r>
    </w:p>
    <w:p w14:paraId="0F3B145D"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Google. (2021). </w:t>
      </w:r>
      <w:r w:rsidRPr="0064435F">
        <w:rPr>
          <w:rFonts w:ascii="Times New Roman" w:hAnsi="Times New Roman"/>
          <w:i/>
          <w:iCs/>
          <w:lang w:val="en-US"/>
        </w:rPr>
        <w:t>Google Maps</w:t>
      </w:r>
      <w:r w:rsidRPr="0064435F">
        <w:rPr>
          <w:rFonts w:ascii="Times New Roman" w:hAnsi="Times New Roman"/>
          <w:lang w:val="en-US"/>
        </w:rPr>
        <w:t>. Google Maps. https://www.google.be/maps/@50.817087,4.3413301,14z</w:t>
      </w:r>
    </w:p>
    <w:p w14:paraId="6888E071"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Gurumurthy, K. M., &amp; Kockelman, K. M. (2018). Analyzing the dynamic ride-sharing potential for shared autonomous vehicle fleets using cellphone data from Orlando, Florida. </w:t>
      </w:r>
      <w:r w:rsidRPr="0064435F">
        <w:rPr>
          <w:rFonts w:ascii="Times New Roman" w:hAnsi="Times New Roman"/>
          <w:i/>
          <w:iCs/>
          <w:lang w:val="en-US"/>
        </w:rPr>
        <w:t>Computers, Environment and Urban Systems</w:t>
      </w:r>
      <w:r w:rsidRPr="0064435F">
        <w:rPr>
          <w:rFonts w:ascii="Times New Roman" w:hAnsi="Times New Roman"/>
          <w:lang w:val="en-US"/>
        </w:rPr>
        <w:t xml:space="preserve">, </w:t>
      </w:r>
      <w:r w:rsidRPr="0064435F">
        <w:rPr>
          <w:rFonts w:ascii="Times New Roman" w:hAnsi="Times New Roman"/>
          <w:i/>
          <w:iCs/>
          <w:lang w:val="en-US"/>
        </w:rPr>
        <w:t>71</w:t>
      </w:r>
      <w:r w:rsidRPr="0064435F">
        <w:rPr>
          <w:rFonts w:ascii="Times New Roman" w:hAnsi="Times New Roman"/>
          <w:lang w:val="en-US"/>
        </w:rPr>
        <w:t>, 177–185. https://doi.org/10.1016/j.compenvurbsys.2018.05.008</w:t>
      </w:r>
    </w:p>
    <w:p w14:paraId="661732C7"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Heilig, M., Hilgert, T., Mallig, N., Kagerbauer, M., &amp; Vortisch, P. (2017). Potentials of Autonomous Vehicles in a Changing Private Transportation System – a Case Study in the Stuttgart Region. </w:t>
      </w:r>
      <w:r w:rsidRPr="0064435F">
        <w:rPr>
          <w:rFonts w:ascii="Times New Roman" w:hAnsi="Times New Roman"/>
          <w:i/>
          <w:iCs/>
          <w:lang w:val="en-US"/>
        </w:rPr>
        <w:t>Transportation Research Procedia</w:t>
      </w:r>
      <w:r w:rsidRPr="0064435F">
        <w:rPr>
          <w:rFonts w:ascii="Times New Roman" w:hAnsi="Times New Roman"/>
          <w:lang w:val="en-US"/>
        </w:rPr>
        <w:t xml:space="preserve">, </w:t>
      </w:r>
      <w:r w:rsidRPr="0064435F">
        <w:rPr>
          <w:rFonts w:ascii="Times New Roman" w:hAnsi="Times New Roman"/>
          <w:i/>
          <w:iCs/>
          <w:lang w:val="en-US"/>
        </w:rPr>
        <w:t>26</w:t>
      </w:r>
      <w:r w:rsidRPr="0064435F">
        <w:rPr>
          <w:rFonts w:ascii="Times New Roman" w:hAnsi="Times New Roman"/>
          <w:lang w:val="en-US"/>
        </w:rPr>
        <w:t>, 13–21. https://doi.org/10.1016/j.trpro.2017.07.004</w:t>
      </w:r>
    </w:p>
    <w:p w14:paraId="2303F36E"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Hope, A. (2019, July 12). </w:t>
      </w:r>
      <w:r w:rsidRPr="0064435F">
        <w:rPr>
          <w:rFonts w:ascii="Times New Roman" w:hAnsi="Times New Roman"/>
          <w:i/>
          <w:iCs/>
          <w:lang w:val="en-US"/>
        </w:rPr>
        <w:t xml:space="preserve">Toyota to </w:t>
      </w:r>
      <w:proofErr w:type="gramStart"/>
      <w:r w:rsidRPr="0064435F">
        <w:rPr>
          <w:rFonts w:ascii="Times New Roman" w:hAnsi="Times New Roman"/>
          <w:i/>
          <w:iCs/>
          <w:lang w:val="en-US"/>
        </w:rPr>
        <w:t>test</w:t>
      </w:r>
      <w:proofErr w:type="gramEnd"/>
      <w:r w:rsidRPr="0064435F">
        <w:rPr>
          <w:rFonts w:ascii="Times New Roman" w:hAnsi="Times New Roman"/>
          <w:i/>
          <w:iCs/>
          <w:lang w:val="en-US"/>
        </w:rPr>
        <w:t xml:space="preserve"> autonomous cars on Brussels roads</w:t>
      </w:r>
      <w:r w:rsidRPr="0064435F">
        <w:rPr>
          <w:rFonts w:ascii="Times New Roman" w:hAnsi="Times New Roman"/>
          <w:lang w:val="en-US"/>
        </w:rPr>
        <w:t>. The Brussels Times. https://www.brusselstimes.com/news/business/60548/toyota-to-test-autonomous-cars-on-brussels-roads/</w:t>
      </w:r>
    </w:p>
    <w:p w14:paraId="699E9574"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Hörl, S. (2018). </w:t>
      </w:r>
      <w:r w:rsidRPr="0064435F">
        <w:rPr>
          <w:rFonts w:ascii="Times New Roman" w:hAnsi="Times New Roman"/>
          <w:i/>
          <w:iCs/>
          <w:lang w:val="en-US"/>
        </w:rPr>
        <w:t>An integrated simulation environment for autonomous mobility on demand in Zurich</w:t>
      </w:r>
      <w:r w:rsidRPr="0064435F">
        <w:rPr>
          <w:rFonts w:ascii="Times New Roman" w:hAnsi="Times New Roman"/>
          <w:lang w:val="en-US"/>
        </w:rPr>
        <w:t xml:space="preserve"> [Application/pdf]. 1 p. https://doi.org/10.3929/ETHZ-B-000264643</w:t>
      </w:r>
    </w:p>
    <w:p w14:paraId="03D882D3" w14:textId="77777777" w:rsidR="00E437A4" w:rsidRPr="0064435F" w:rsidRDefault="00E437A4" w:rsidP="00E437A4">
      <w:pPr>
        <w:pStyle w:val="Bibliography"/>
        <w:rPr>
          <w:rFonts w:ascii="Times New Roman" w:hAnsi="Times New Roman"/>
        </w:rPr>
      </w:pPr>
      <w:r w:rsidRPr="0064435F">
        <w:rPr>
          <w:rFonts w:ascii="Times New Roman" w:hAnsi="Times New Roman"/>
        </w:rPr>
        <w:lastRenderedPageBreak/>
        <w:t xml:space="preserve">Huvelin, G. (2020, June 2). </w:t>
      </w:r>
      <w:r w:rsidRPr="0064435F">
        <w:rPr>
          <w:rFonts w:ascii="Times New Roman" w:hAnsi="Times New Roman"/>
          <w:i/>
          <w:iCs/>
        </w:rPr>
        <w:t>Les routes qui rechargent votre voiture électrique, une technologie qui progresse à son allure</w:t>
      </w:r>
      <w:r w:rsidRPr="0064435F">
        <w:rPr>
          <w:rFonts w:ascii="Times New Roman" w:hAnsi="Times New Roman"/>
        </w:rPr>
        <w:t>. Frandroid. https://www.frandroid.com/produits-android/automobile/voitures-electriques/717557_les-routes-qui-rechargent-votre-voiture-electrique-une-technologie-qui-progresse-a-son-allure</w:t>
      </w:r>
    </w:p>
    <w:p w14:paraId="241F798C"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Hyland, M., &amp; Mahmassani, H. S. (2018). Dynamic autonomous vehicle fleet operations: Optimization-based strategies to assign AVs to immediate traveler demand requests. </w:t>
      </w:r>
      <w:r w:rsidRPr="0064435F">
        <w:rPr>
          <w:rFonts w:ascii="Times New Roman" w:hAnsi="Times New Roman"/>
          <w:i/>
          <w:iCs/>
          <w:lang w:val="en-US"/>
        </w:rPr>
        <w:t>Transportation Research Part C: Emerging Technologies</w:t>
      </w:r>
      <w:r w:rsidRPr="0064435F">
        <w:rPr>
          <w:rFonts w:ascii="Times New Roman" w:hAnsi="Times New Roman"/>
          <w:lang w:val="en-US"/>
        </w:rPr>
        <w:t xml:space="preserve">, </w:t>
      </w:r>
      <w:r w:rsidRPr="0064435F">
        <w:rPr>
          <w:rFonts w:ascii="Times New Roman" w:hAnsi="Times New Roman"/>
          <w:i/>
          <w:iCs/>
          <w:lang w:val="en-US"/>
        </w:rPr>
        <w:t>92</w:t>
      </w:r>
      <w:r w:rsidRPr="0064435F">
        <w:rPr>
          <w:rFonts w:ascii="Times New Roman" w:hAnsi="Times New Roman"/>
          <w:lang w:val="en-US"/>
        </w:rPr>
        <w:t>, 278–297. https://doi.org/10.1016/j.trc.2018.05.003</w:t>
      </w:r>
    </w:p>
    <w:p w14:paraId="6686BFBB"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IBSA. (n.d.). </w:t>
      </w:r>
      <w:r w:rsidRPr="0064435F">
        <w:rPr>
          <w:rFonts w:ascii="Times New Roman" w:hAnsi="Times New Roman"/>
          <w:i/>
          <w:iCs/>
        </w:rPr>
        <w:t>Institut Bruxellois de Statistique et d’Analyse | IBSA</w:t>
      </w:r>
      <w:r w:rsidRPr="0064435F">
        <w:rPr>
          <w:rFonts w:ascii="Times New Roman" w:hAnsi="Times New Roman"/>
        </w:rPr>
        <w:t>. Retrieved 12 August 2021, from https://ibsa.brussels/</w:t>
      </w:r>
    </w:p>
    <w:p w14:paraId="5A765AE6"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IBSA. (2018). </w:t>
      </w:r>
      <w:r w:rsidRPr="0064435F">
        <w:rPr>
          <w:rFonts w:ascii="Times New Roman" w:hAnsi="Times New Roman"/>
          <w:i/>
          <w:iCs/>
        </w:rPr>
        <w:t>Méthodologie—Ménages</w:t>
      </w:r>
      <w:r w:rsidRPr="0064435F">
        <w:rPr>
          <w:rFonts w:ascii="Times New Roman" w:hAnsi="Times New Roman"/>
        </w:rPr>
        <w:t xml:space="preserve"> (p. 16).</w:t>
      </w:r>
    </w:p>
    <w:p w14:paraId="098A0DF6"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IBSA. (2019a). </w:t>
      </w:r>
      <w:r w:rsidRPr="0064435F">
        <w:rPr>
          <w:rFonts w:ascii="Times New Roman" w:hAnsi="Times New Roman"/>
          <w:i/>
          <w:iCs/>
        </w:rPr>
        <w:t>Enquête sur le budget des ménages | IBSA | Tableau 2.2.2.1.</w:t>
      </w:r>
      <w:r w:rsidRPr="0064435F">
        <w:rPr>
          <w:rFonts w:ascii="Times New Roman" w:hAnsi="Times New Roman"/>
        </w:rPr>
        <w:t xml:space="preserve"> https://ibsa.brussels/themes/revenus-et-depenses-des-menages/enquete-sur-le-budget-des-menages</w:t>
      </w:r>
    </w:p>
    <w:p w14:paraId="10465922"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IBSA. (2019b). </w:t>
      </w:r>
      <w:r w:rsidRPr="0064435F">
        <w:rPr>
          <w:rFonts w:ascii="Times New Roman" w:hAnsi="Times New Roman"/>
          <w:i/>
          <w:iCs/>
        </w:rPr>
        <w:t>Ménages | IBSA | Tableaux 1.4.4.1, 1.4.3.4. &amp; 1.4.3.5</w:t>
      </w:r>
      <w:r w:rsidRPr="0064435F">
        <w:rPr>
          <w:rFonts w:ascii="Times New Roman" w:hAnsi="Times New Roman"/>
        </w:rPr>
        <w:t>. https://ibsa.brussels/themes/population/menages</w:t>
      </w:r>
    </w:p>
    <w:p w14:paraId="75D61AC1"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IBSA. (2019c). </w:t>
      </w:r>
      <w:r w:rsidRPr="0064435F">
        <w:rPr>
          <w:rFonts w:ascii="Times New Roman" w:hAnsi="Times New Roman"/>
          <w:i/>
          <w:iCs/>
        </w:rPr>
        <w:t>Offre de soins de santé et offre d’hébergement pour personnes âgées | IBSA | Tableau 4.2.1.3.</w:t>
      </w:r>
      <w:r w:rsidRPr="0064435F">
        <w:rPr>
          <w:rFonts w:ascii="Times New Roman" w:hAnsi="Times New Roman"/>
        </w:rPr>
        <w:t xml:space="preserve"> https://ibsa.brussels/themes/sante/offre-de-soins-de-sante-et-offre-d-hebergement-pour-personnes-agees</w:t>
      </w:r>
    </w:p>
    <w:p w14:paraId="31CD612A"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IBSA. (2019d). </w:t>
      </w:r>
      <w:r w:rsidRPr="0064435F">
        <w:rPr>
          <w:rFonts w:ascii="Times New Roman" w:hAnsi="Times New Roman"/>
          <w:i/>
          <w:iCs/>
        </w:rPr>
        <w:t>Origine-destination des élèves | IBSA | Tableaux 6.3.2.2., 6.3.2.3. &amp; 6.3.2.4.</w:t>
      </w:r>
      <w:r w:rsidRPr="0064435F">
        <w:rPr>
          <w:rFonts w:ascii="Times New Roman" w:hAnsi="Times New Roman"/>
        </w:rPr>
        <w:t xml:space="preserve"> https://ibsa.brussels/themes/enseignement/origine-destination-des-eleves</w:t>
      </w:r>
    </w:p>
    <w:p w14:paraId="2F155642"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IBSA. (2019e). </w:t>
      </w:r>
      <w:r w:rsidRPr="0064435F">
        <w:rPr>
          <w:rFonts w:ascii="Times New Roman" w:hAnsi="Times New Roman"/>
          <w:i/>
          <w:iCs/>
        </w:rPr>
        <w:t>Parcours scolaires | IBSA | Tableaux 6.4.3.3. &amp; 6.4.3.7.</w:t>
      </w:r>
      <w:r w:rsidRPr="0064435F">
        <w:rPr>
          <w:rFonts w:ascii="Times New Roman" w:hAnsi="Times New Roman"/>
        </w:rPr>
        <w:t xml:space="preserve"> https://ibsa.brussels/themes/enseignement/parcours-scolaires</w:t>
      </w:r>
    </w:p>
    <w:p w14:paraId="609AFF30"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IBSA. (2019f). </w:t>
      </w:r>
      <w:r w:rsidRPr="0064435F">
        <w:rPr>
          <w:rFonts w:ascii="Times New Roman" w:hAnsi="Times New Roman"/>
          <w:i/>
          <w:iCs/>
        </w:rPr>
        <w:t>Population scolaire | IBSA | Tableaux 6.1.2.4. &amp; 6.1.5.1.</w:t>
      </w:r>
      <w:r w:rsidRPr="0064435F">
        <w:rPr>
          <w:rFonts w:ascii="Times New Roman" w:hAnsi="Times New Roman"/>
        </w:rPr>
        <w:t xml:space="preserve"> https://ibsa.brussels/themes/enseignement/population-scolaire</w:t>
      </w:r>
    </w:p>
    <w:p w14:paraId="353CACC7"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IBSA. (2019g). </w:t>
      </w:r>
      <w:r w:rsidRPr="0064435F">
        <w:rPr>
          <w:rFonts w:ascii="Times New Roman" w:hAnsi="Times New Roman"/>
          <w:i/>
          <w:iCs/>
        </w:rPr>
        <w:t>Sécurité routière | IBSA | Tableau 14.2.1.2</w:t>
      </w:r>
      <w:r w:rsidRPr="0064435F">
        <w:rPr>
          <w:rFonts w:ascii="Times New Roman" w:hAnsi="Times New Roman"/>
        </w:rPr>
        <w:t>. https://ibsa.brussels/themes/securite/securite-routiere</w:t>
      </w:r>
    </w:p>
    <w:p w14:paraId="73BD2E0C" w14:textId="77777777" w:rsidR="00E437A4" w:rsidRPr="0064435F" w:rsidRDefault="00E437A4" w:rsidP="00E437A4">
      <w:pPr>
        <w:pStyle w:val="Bibliography"/>
        <w:rPr>
          <w:rFonts w:ascii="Times New Roman" w:hAnsi="Times New Roman"/>
        </w:rPr>
      </w:pPr>
      <w:r w:rsidRPr="0064435F">
        <w:rPr>
          <w:rFonts w:ascii="Times New Roman" w:hAnsi="Times New Roman"/>
        </w:rPr>
        <w:lastRenderedPageBreak/>
        <w:t xml:space="preserve">IBSA. (2019h). </w:t>
      </w:r>
      <w:r w:rsidRPr="0064435F">
        <w:rPr>
          <w:rFonts w:ascii="Times New Roman" w:hAnsi="Times New Roman"/>
          <w:i/>
          <w:iCs/>
        </w:rPr>
        <w:t>Structure par âge | IBSA | Tableaux 1.2.1.2 &amp; 1.2.1.3</w:t>
      </w:r>
      <w:r w:rsidRPr="0064435F">
        <w:rPr>
          <w:rFonts w:ascii="Times New Roman" w:hAnsi="Times New Roman"/>
        </w:rPr>
        <w:t>. https://ibsa.brussels/themes/population/structure-par-age</w:t>
      </w:r>
    </w:p>
    <w:p w14:paraId="3B9C87CF"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IBSA. (2019i). </w:t>
      </w:r>
      <w:r w:rsidRPr="0064435F">
        <w:rPr>
          <w:rFonts w:ascii="Times New Roman" w:hAnsi="Times New Roman"/>
          <w:i/>
          <w:iCs/>
        </w:rPr>
        <w:t>Tourisme | IBSA | Tableau 15.1.1.6.</w:t>
      </w:r>
      <w:r w:rsidRPr="0064435F">
        <w:rPr>
          <w:rFonts w:ascii="Times New Roman" w:hAnsi="Times New Roman"/>
        </w:rPr>
        <w:t xml:space="preserve"> https://ibsa.brussels/themes/tourisme-et-culture/tourisme</w:t>
      </w:r>
    </w:p>
    <w:p w14:paraId="7F12D701"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INASTI. (2021). </w:t>
      </w:r>
      <w:r w:rsidRPr="0064435F">
        <w:rPr>
          <w:rFonts w:ascii="Times New Roman" w:hAnsi="Times New Roman"/>
          <w:i/>
          <w:iCs/>
        </w:rPr>
        <w:t>Nomenclature et codes des professions | INASTI</w:t>
      </w:r>
      <w:r w:rsidRPr="0064435F">
        <w:rPr>
          <w:rFonts w:ascii="Times New Roman" w:hAnsi="Times New Roman"/>
        </w:rPr>
        <w:t>. https://www.inasti.be/fr/nomenclature-et-codes-des-professions</w:t>
      </w:r>
    </w:p>
    <w:p w14:paraId="10CF3428"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INASTI - Service Statistiques. (2019, December 31). </w:t>
      </w:r>
      <w:r w:rsidRPr="0064435F">
        <w:rPr>
          <w:rFonts w:ascii="Times New Roman" w:hAnsi="Times New Roman"/>
          <w:i/>
          <w:iCs/>
        </w:rPr>
        <w:t>Statistiques de base et tableaux de détail Indépendant—RSVZ</w:t>
      </w:r>
      <w:r w:rsidRPr="0064435F">
        <w:rPr>
          <w:rFonts w:ascii="Times New Roman" w:hAnsi="Times New Roman"/>
        </w:rPr>
        <w:t>. https://websta.rsvz-inasti.fgov.be/fr/statistical/insured</w:t>
      </w:r>
    </w:p>
    <w:p w14:paraId="7810A07E"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ITF. (2015). </w:t>
      </w:r>
      <w:r w:rsidRPr="0064435F">
        <w:rPr>
          <w:rFonts w:ascii="Times New Roman" w:hAnsi="Times New Roman"/>
          <w:i/>
          <w:iCs/>
          <w:lang w:val="en-US"/>
        </w:rPr>
        <w:t>Urban Mobility System Upgrade: How shared self-driving cars could change city traffic</w:t>
      </w:r>
      <w:r w:rsidRPr="0064435F">
        <w:rPr>
          <w:rFonts w:ascii="Times New Roman" w:hAnsi="Times New Roman"/>
          <w:lang w:val="en-US"/>
        </w:rPr>
        <w:t>. OECD. https://www.itf-oecd.org/sites/default/files/docs/15cpb_self-drivingcars.pdf</w:t>
      </w:r>
    </w:p>
    <w:p w14:paraId="30EA0A4B"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Johnson, B. (n.d.). </w:t>
      </w:r>
      <w:r w:rsidRPr="0064435F">
        <w:rPr>
          <w:rFonts w:ascii="Times New Roman" w:hAnsi="Times New Roman"/>
          <w:i/>
          <w:iCs/>
          <w:lang w:val="en-US"/>
        </w:rPr>
        <w:t>Disruptive mobility</w:t>
      </w:r>
      <w:r w:rsidRPr="0064435F">
        <w:rPr>
          <w:rFonts w:ascii="Times New Roman" w:hAnsi="Times New Roman"/>
          <w:lang w:val="en-US"/>
        </w:rPr>
        <w:t>. Barclays. Retrieved 16 August 2021, from https://www.investmentbank.barclays.com/content/dam/barclaysmicrosites/ibpublic/documents/investment-bank/global-insights/barclays-disruptive-mobility-pdf-120115-459kb.pdf</w:t>
      </w:r>
    </w:p>
    <w:p w14:paraId="1D99B74A" w14:textId="77777777" w:rsidR="00E437A4" w:rsidRPr="0064435F" w:rsidRDefault="00E437A4" w:rsidP="00E437A4">
      <w:pPr>
        <w:pStyle w:val="Bibliography"/>
        <w:rPr>
          <w:rFonts w:ascii="Times New Roman" w:hAnsi="Times New Roman"/>
          <w:lang w:val="en-US"/>
        </w:rPr>
      </w:pPr>
      <w:r w:rsidRPr="0064435F">
        <w:rPr>
          <w:rFonts w:ascii="Times New Roman" w:hAnsi="Times New Roman"/>
        </w:rPr>
        <w:t xml:space="preserve">Julien. (2021, April 26). </w:t>
      </w:r>
      <w:r w:rsidRPr="0064435F">
        <w:rPr>
          <w:rFonts w:ascii="Times New Roman" w:hAnsi="Times New Roman"/>
          <w:i/>
          <w:iCs/>
        </w:rPr>
        <w:t>Marche Normale: Quelle Est la Vitesse Moyenne ?</w:t>
      </w:r>
      <w:r w:rsidRPr="0064435F">
        <w:rPr>
          <w:rFonts w:ascii="Times New Roman" w:hAnsi="Times New Roman"/>
        </w:rPr>
        <w:t xml:space="preserve"> </w:t>
      </w:r>
      <w:r w:rsidRPr="0064435F">
        <w:rPr>
          <w:rFonts w:ascii="Times New Roman" w:hAnsi="Times New Roman"/>
          <w:lang w:val="en-US"/>
        </w:rPr>
        <w:t>IronTimePieces. https://www.irontimepieces.fr/blog/course-et-marche/marche-normale-vitesse-moyenne.html</w:t>
      </w:r>
    </w:p>
    <w:p w14:paraId="2D1955C5"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Jursch, S. (2021). </w:t>
      </w:r>
      <w:r w:rsidRPr="0064435F">
        <w:rPr>
          <w:rFonts w:ascii="Times New Roman" w:hAnsi="Times New Roman"/>
          <w:i/>
          <w:iCs/>
          <w:lang w:val="en-US"/>
        </w:rPr>
        <w:t>Sustainability in the automotive industry</w:t>
      </w:r>
      <w:r w:rsidRPr="0064435F">
        <w:rPr>
          <w:rFonts w:ascii="Times New Roman" w:hAnsi="Times New Roman"/>
          <w:lang w:val="en-US"/>
        </w:rPr>
        <w:t>. PwC. https://www.pwc.de/en/sustainability/sustainability-in-the-automotive-industry.html</w:t>
      </w:r>
    </w:p>
    <w:p w14:paraId="3FFC2FC6"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Kockelman, K., Boyles, S., Stone, P., Fagnant, D., Patel, R., Levin, M. W., Sharon, G., Simoni, M., Albert, M., Fritz, H., Hutchinson, R., Bansal, P., Domnenko, G., Bujanovic, P., Kim, B., Pourrahmani, E., Agrawal, S., Li, T., Hanna, J., … Li, J. (2017). </w:t>
      </w:r>
      <w:r w:rsidRPr="0064435F">
        <w:rPr>
          <w:rFonts w:ascii="Times New Roman" w:hAnsi="Times New Roman"/>
          <w:i/>
          <w:iCs/>
          <w:lang w:val="en-US"/>
        </w:rPr>
        <w:t>An Assessment of Autonomous Vehicles: Traffic Impacts and Infrastructure Needs—Final Report</w:t>
      </w:r>
      <w:r w:rsidRPr="0064435F">
        <w:rPr>
          <w:rFonts w:ascii="Times New Roman" w:hAnsi="Times New Roman"/>
          <w:lang w:val="en-US"/>
        </w:rPr>
        <w:t xml:space="preserve"> (FHWA/TX-17/0-6847-1; pp. 1–184). Center for Transportation Research The University of Texas at Austin. https://library.ctr.utexas.edu/ctr-publications/0-6847-1.pdf</w:t>
      </w:r>
    </w:p>
    <w:p w14:paraId="48C1842A" w14:textId="77777777" w:rsidR="00E437A4" w:rsidRPr="0064435F" w:rsidRDefault="00E437A4" w:rsidP="00E437A4">
      <w:pPr>
        <w:pStyle w:val="Bibliography"/>
        <w:rPr>
          <w:rFonts w:ascii="Times New Roman" w:hAnsi="Times New Roman"/>
          <w:lang w:val="en-US"/>
        </w:rPr>
      </w:pPr>
      <w:r w:rsidRPr="0064435F">
        <w:rPr>
          <w:rFonts w:ascii="Times New Roman" w:hAnsi="Times New Roman"/>
        </w:rPr>
        <w:t xml:space="preserve">Kok, I., Zou, S. Y., Gordon, J., &amp; Mercer, B. (2017). </w:t>
      </w:r>
      <w:r w:rsidRPr="0064435F">
        <w:rPr>
          <w:rFonts w:ascii="Times New Roman" w:hAnsi="Times New Roman"/>
          <w:i/>
          <w:iCs/>
          <w:lang w:val="en-US"/>
        </w:rPr>
        <w:t>RethinkX Disruption, Implications and Choices—Rethinking Transportation 2020-2030—The Disruption of Transportation and the Collapse of the Internal-Combustion Vehicle and Oil Industries</w:t>
      </w:r>
      <w:r w:rsidRPr="0064435F">
        <w:rPr>
          <w:rFonts w:ascii="Times New Roman" w:hAnsi="Times New Roman"/>
          <w:lang w:val="en-US"/>
        </w:rPr>
        <w:t>. https://static1.squarespace.com/static/585c3439be65942f022bbf9b/t/591a2e4be6f2e1c13df930c5/1494888038959/RethinkX+Report_051517.pdf</w:t>
      </w:r>
    </w:p>
    <w:p w14:paraId="42F812CE"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lastRenderedPageBreak/>
        <w:t xml:space="preserve">Kornhauser, A. L., Acciarito, P., Brownell, C., Clemens, B., Fox, C., Germain, S., Kumar, A., Markiewicz, M., Wenzlau, T., Quintero, L., Stroeble, S., Webb, N., Delgado-Medrano GS, H., Mufti GS, T., &amp; Alamanda, B. (2012). </w:t>
      </w:r>
      <w:r w:rsidRPr="0064435F">
        <w:rPr>
          <w:rFonts w:ascii="Times New Roman" w:hAnsi="Times New Roman"/>
          <w:i/>
          <w:iCs/>
          <w:lang w:val="en-US"/>
        </w:rPr>
        <w:t>Synthesizing Individual Travel Demand in New Jersey</w:t>
      </w:r>
      <w:r w:rsidRPr="0064435F">
        <w:rPr>
          <w:rFonts w:ascii="Times New Roman" w:hAnsi="Times New Roman"/>
          <w:lang w:val="en-US"/>
        </w:rPr>
        <w:t xml:space="preserve"> (p. 70). Department of Operations Research &amp; Financial Engineering Princeton University.</w:t>
      </w:r>
    </w:p>
    <w:p w14:paraId="41F6309E"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Kornhauser, A. L., Chang, I., Clark, C., Gao, J., Korac, D., Leibowitz, B., Oasis, P., Xu, Z., Zachariah, J., Harpalani, N., Lee, E., Lin, A., Miles, A., Rajeshwar, H., Wang, L., Wright, C., Bergeson, K., Darnis, F., Shackleford, M., … Swoboda, A. (2013). </w:t>
      </w:r>
      <w:r w:rsidRPr="0064435F">
        <w:rPr>
          <w:rFonts w:ascii="Times New Roman" w:hAnsi="Times New Roman"/>
          <w:i/>
          <w:iCs/>
          <w:lang w:val="en-US"/>
        </w:rPr>
        <w:t>Uncongested Mobility for All—New Jersey’s Area-wide aTaxi System—ORF467F12 Report</w:t>
      </w:r>
      <w:r w:rsidRPr="0064435F">
        <w:rPr>
          <w:rFonts w:ascii="Times New Roman" w:hAnsi="Times New Roman"/>
          <w:lang w:val="en-US"/>
        </w:rPr>
        <w:t>. Department of Operations Research &amp; Financial Engineering Princeton University.</w:t>
      </w:r>
    </w:p>
    <w:p w14:paraId="1CB3F7B1"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Kornhauser, A. L., Marocchini, K., Roth, T., Zhu, S., Bressler, M., Byrne, T., Filipowicz, A., Gladstone, K., Jian, N., Jones, K., Ju, K., Kinn, I., Lamb, A., Manyara, K., McDonald, E., Osborne, T., Oslin, B., Quansah, E., Radke, J., … Zou, J. (2016). </w:t>
      </w:r>
      <w:r w:rsidRPr="0064435F">
        <w:rPr>
          <w:rFonts w:ascii="Times New Roman" w:hAnsi="Times New Roman"/>
          <w:i/>
          <w:iCs/>
          <w:lang w:val="en-US"/>
        </w:rPr>
        <w:t>ORF467F15 Final Report: Fleet Management of Area-Wide Ride-Sharing: A first look at what it would take to serve New Jersey’s Mobility Needs</w:t>
      </w:r>
      <w:r w:rsidRPr="0064435F">
        <w:rPr>
          <w:rFonts w:ascii="Times New Roman" w:hAnsi="Times New Roman"/>
          <w:lang w:val="en-US"/>
        </w:rPr>
        <w:t>. Department of Operations Research &amp; Financial Engineering Princeton University.</w:t>
      </w:r>
    </w:p>
    <w:p w14:paraId="3F31F00E" w14:textId="77777777" w:rsidR="00E437A4" w:rsidRPr="0064435F" w:rsidRDefault="00E437A4" w:rsidP="00E437A4">
      <w:pPr>
        <w:pStyle w:val="Bibliography"/>
        <w:rPr>
          <w:rFonts w:ascii="Times New Roman" w:hAnsi="Times New Roman"/>
        </w:rPr>
      </w:pPr>
      <w:r w:rsidRPr="0064435F">
        <w:rPr>
          <w:rFonts w:ascii="Times New Roman" w:hAnsi="Times New Roman"/>
          <w:lang w:val="en-US"/>
        </w:rPr>
        <w:t xml:space="preserve">Kwanten, M. (2017). </w:t>
      </w:r>
      <w:r w:rsidRPr="0064435F">
        <w:rPr>
          <w:rFonts w:ascii="Times New Roman" w:hAnsi="Times New Roman"/>
          <w:i/>
          <w:iCs/>
        </w:rPr>
        <w:t>Kilomètres parcourus par les véhicules belges en 2017</w:t>
      </w:r>
      <w:r w:rsidRPr="0064435F">
        <w:rPr>
          <w:rFonts w:ascii="Times New Roman" w:hAnsi="Times New Roman"/>
        </w:rPr>
        <w:t xml:space="preserve"> (p. 37). Service public fédéral Mobilité et Transports.</w:t>
      </w:r>
    </w:p>
    <w:p w14:paraId="79D3301C"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La Redaction. (2014, April 27). L’emplacement de l’hôtel reste le critère de choix n°1 des voyageurs d’affaires. </w:t>
      </w:r>
      <w:r w:rsidRPr="0064435F">
        <w:rPr>
          <w:rFonts w:ascii="Times New Roman" w:hAnsi="Times New Roman"/>
          <w:i/>
          <w:iCs/>
        </w:rPr>
        <w:t>Déplacements Pros</w:t>
      </w:r>
      <w:r w:rsidRPr="0064435F">
        <w:rPr>
          <w:rFonts w:ascii="Times New Roman" w:hAnsi="Times New Roman"/>
        </w:rPr>
        <w:t>. https://www.deplacementspros.com/L-emplacement-de-l-hotel-reste-le-critere-de-choix-n-1-des-voyageurs-d-affaires_a27052.html</w:t>
      </w:r>
    </w:p>
    <w:p w14:paraId="35E99902"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Lafon, L. (2020, August 10). </w:t>
      </w:r>
      <w:r w:rsidRPr="0064435F">
        <w:rPr>
          <w:rFonts w:ascii="Times New Roman" w:hAnsi="Times New Roman"/>
          <w:i/>
          <w:iCs/>
        </w:rPr>
        <w:t>Calcul de distance avec latitudes et longitudes</w:t>
      </w:r>
      <w:r w:rsidRPr="0064435F">
        <w:rPr>
          <w:rFonts w:ascii="Times New Roman" w:hAnsi="Times New Roman"/>
        </w:rPr>
        <w:t>. http://villemin.gerard.free.fr/aGeograp/Distance.htm#bilan</w:t>
      </w:r>
    </w:p>
    <w:p w14:paraId="5D9FBEDC"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Lebrun, K., Hubert, M., Huynen, P., De Witte, A., &amp; Macharis, C. (2013). </w:t>
      </w:r>
      <w:r w:rsidRPr="0064435F">
        <w:rPr>
          <w:rFonts w:ascii="Times New Roman" w:hAnsi="Times New Roman"/>
          <w:i/>
          <w:iCs/>
        </w:rPr>
        <w:t>Cahiers de l’Observatoire de la mobilité de la Région de Bruxelles-Capitale—Cahier 2</w:t>
      </w:r>
      <w:r w:rsidRPr="0064435F">
        <w:rPr>
          <w:rFonts w:ascii="Times New Roman" w:hAnsi="Times New Roman"/>
        </w:rPr>
        <w:t>. Brussels UrbIS CIRB. https://mobilite-mobiliteit.brussels/sites/default/files/cahiers_mobilite-2_.pdf</w:t>
      </w:r>
    </w:p>
    <w:p w14:paraId="5469F5A8"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Lebrun, K., Hubert, M., Huynen, P., &amp; Patriarche, G. (2014). </w:t>
      </w:r>
      <w:r w:rsidRPr="0064435F">
        <w:rPr>
          <w:rFonts w:ascii="Times New Roman" w:hAnsi="Times New Roman"/>
          <w:i/>
          <w:iCs/>
        </w:rPr>
        <w:t>Cahiers de l’Observatoire de la mobilité de la Région de Bruxelles-Capitale—Cahier 3</w:t>
      </w:r>
      <w:r w:rsidRPr="0064435F">
        <w:rPr>
          <w:rFonts w:ascii="Times New Roman" w:hAnsi="Times New Roman"/>
        </w:rPr>
        <w:t>. Brussels UrbIS CIRB. https://mobilite-</w:t>
      </w:r>
      <w:r w:rsidRPr="0064435F">
        <w:rPr>
          <w:rFonts w:ascii="Times New Roman" w:hAnsi="Times New Roman"/>
        </w:rPr>
        <w:lastRenderedPageBreak/>
        <w:t>mobiliteit.brussels/sites/default/files/les_pratiques_de_deplacement_a_bruxelles_analyses_approfondies.pdf</w:t>
      </w:r>
    </w:p>
    <w:p w14:paraId="000211EA" w14:textId="77777777" w:rsidR="00E437A4" w:rsidRPr="0064435F" w:rsidRDefault="00E437A4" w:rsidP="00E437A4">
      <w:pPr>
        <w:pStyle w:val="Bibliography"/>
        <w:rPr>
          <w:rFonts w:ascii="Times New Roman" w:hAnsi="Times New Roman"/>
          <w:lang w:val="en-US"/>
        </w:rPr>
      </w:pPr>
      <w:r w:rsidRPr="0064435F">
        <w:rPr>
          <w:rFonts w:ascii="Times New Roman" w:hAnsi="Times New Roman"/>
        </w:rPr>
        <w:t xml:space="preserve">Lesage, N. (2019, April 14). </w:t>
      </w:r>
      <w:r w:rsidRPr="0064435F">
        <w:rPr>
          <w:rFonts w:ascii="Times New Roman" w:hAnsi="Times New Roman"/>
          <w:i/>
          <w:iCs/>
        </w:rPr>
        <w:t>Uber: Comment est calculé le prix d’une course ?</w:t>
      </w:r>
      <w:r w:rsidRPr="0064435F">
        <w:rPr>
          <w:rFonts w:ascii="Times New Roman" w:hAnsi="Times New Roman"/>
        </w:rPr>
        <w:t xml:space="preserve"> </w:t>
      </w:r>
      <w:r w:rsidRPr="0064435F">
        <w:rPr>
          <w:rFonts w:ascii="Times New Roman" w:hAnsi="Times New Roman"/>
          <w:lang w:val="en-US"/>
        </w:rPr>
        <w:t>Numerama. https://www.numerama.com/vroom/478932-uber-comment-est-calcule-le-prix-dune-course.html</w:t>
      </w:r>
    </w:p>
    <w:p w14:paraId="6A75F65A"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Leurent, F. (2019). </w:t>
      </w:r>
      <w:r w:rsidRPr="0064435F">
        <w:rPr>
          <w:rFonts w:ascii="Times New Roman" w:hAnsi="Times New Roman"/>
          <w:i/>
          <w:iCs/>
          <w:lang w:val="en-US"/>
        </w:rPr>
        <w:t>Microeconomics of a taxi service in a ring-shaped city</w:t>
      </w:r>
      <w:r w:rsidRPr="0064435F">
        <w:rPr>
          <w:rFonts w:ascii="Times New Roman" w:hAnsi="Times New Roman"/>
          <w:lang w:val="en-US"/>
        </w:rPr>
        <w:t>. https://hal.archives-ouvertes.fr/hal-02047269</w:t>
      </w:r>
    </w:p>
    <w:p w14:paraId="4A78CB50"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Levin, M. W., Kockelman, K. M., Boyles, S. D., &amp; Li, T. (2017). A general framework for modeling shared autonomous vehicles with dynamic network-loading and dynamic ride-sharing application. </w:t>
      </w:r>
      <w:r w:rsidRPr="0064435F">
        <w:rPr>
          <w:rFonts w:ascii="Times New Roman" w:hAnsi="Times New Roman"/>
          <w:i/>
          <w:iCs/>
          <w:lang w:val="en-US"/>
        </w:rPr>
        <w:t>Computers, Environment and Urban Systems</w:t>
      </w:r>
      <w:r w:rsidRPr="0064435F">
        <w:rPr>
          <w:rFonts w:ascii="Times New Roman" w:hAnsi="Times New Roman"/>
          <w:lang w:val="en-US"/>
        </w:rPr>
        <w:t xml:space="preserve">, </w:t>
      </w:r>
      <w:r w:rsidRPr="0064435F">
        <w:rPr>
          <w:rFonts w:ascii="Times New Roman" w:hAnsi="Times New Roman"/>
          <w:i/>
          <w:iCs/>
          <w:lang w:val="en-US"/>
        </w:rPr>
        <w:t>64</w:t>
      </w:r>
      <w:r w:rsidRPr="0064435F">
        <w:rPr>
          <w:rFonts w:ascii="Times New Roman" w:hAnsi="Times New Roman"/>
          <w:lang w:val="en-US"/>
        </w:rPr>
        <w:t>, 373–383. https://doi.org/10.1016/j.compenvurbsys.2017.04.006</w:t>
      </w:r>
    </w:p>
    <w:p w14:paraId="171CA3FE"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Litman, T. (2021). Implications for Transport Planning. </w:t>
      </w:r>
      <w:r w:rsidRPr="0064435F">
        <w:rPr>
          <w:rFonts w:ascii="Times New Roman" w:hAnsi="Times New Roman"/>
          <w:i/>
          <w:iCs/>
          <w:lang w:val="en-US"/>
        </w:rPr>
        <w:t>Victoria Transport Policy Institute</w:t>
      </w:r>
      <w:r w:rsidRPr="0064435F">
        <w:rPr>
          <w:rFonts w:ascii="Times New Roman" w:hAnsi="Times New Roman"/>
          <w:lang w:val="en-US"/>
        </w:rPr>
        <w:t>, 46.</w:t>
      </w:r>
    </w:p>
    <w:p w14:paraId="40CBF847"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Liu, J., Kockelman, K., Boesch, P., &amp; Ciari, F. (2017). Tracking a system of shared autonomous vehicles across the Austin, Texas network using agent-based simulation. </w:t>
      </w:r>
      <w:r w:rsidRPr="0064435F">
        <w:rPr>
          <w:rFonts w:ascii="Times New Roman" w:hAnsi="Times New Roman"/>
          <w:i/>
          <w:iCs/>
          <w:lang w:val="en-US"/>
        </w:rPr>
        <w:t>Transportation</w:t>
      </w:r>
      <w:r w:rsidRPr="0064435F">
        <w:rPr>
          <w:rFonts w:ascii="Times New Roman" w:hAnsi="Times New Roman"/>
          <w:lang w:val="en-US"/>
        </w:rPr>
        <w:t>, 1261–1278.</w:t>
      </w:r>
    </w:p>
    <w:p w14:paraId="6C008DB0"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Loeb, B., &amp; Kockelman, K. (2019). Fleet performance and cost evaluation of a shared autonomous electric vehicle fleet: A case study for Austin, Texas. </w:t>
      </w:r>
      <w:r w:rsidRPr="0064435F">
        <w:rPr>
          <w:rFonts w:ascii="Times New Roman" w:hAnsi="Times New Roman"/>
          <w:i/>
          <w:iCs/>
          <w:lang w:val="en-US"/>
        </w:rPr>
        <w:t>Transportation Research Part A</w:t>
      </w:r>
      <w:r w:rsidRPr="0064435F">
        <w:rPr>
          <w:rFonts w:ascii="Times New Roman" w:hAnsi="Times New Roman"/>
          <w:lang w:val="en-US"/>
        </w:rPr>
        <w:t>, 374–385.</w:t>
      </w:r>
    </w:p>
    <w:p w14:paraId="6C48873B"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Loeb, B., Kockelman, K., &amp; Liu, J. (2018). Shared autonomous electric vehicle (SEAV) operations across the Austin, Texas network with a focus on charging infrastructure decisions. </w:t>
      </w:r>
      <w:r w:rsidRPr="0064435F">
        <w:rPr>
          <w:rFonts w:ascii="Times New Roman" w:hAnsi="Times New Roman"/>
          <w:i/>
          <w:iCs/>
          <w:lang w:val="en-US"/>
        </w:rPr>
        <w:t>Transportation Research Part C: Emerging Technologies</w:t>
      </w:r>
      <w:r w:rsidRPr="0064435F">
        <w:rPr>
          <w:rFonts w:ascii="Times New Roman" w:hAnsi="Times New Roman"/>
          <w:lang w:val="en-US"/>
        </w:rPr>
        <w:t>, 222–233.</w:t>
      </w:r>
    </w:p>
    <w:p w14:paraId="3578CAA9"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Ma, J., Li, X., Zhou, F., &amp; Hao, W. (2017). Designing Optimal Autonomous Vehicle Sharing and Reservation Systems: A Linear Programming Approach. </w:t>
      </w:r>
      <w:r w:rsidRPr="0064435F">
        <w:rPr>
          <w:rFonts w:ascii="Times New Roman" w:hAnsi="Times New Roman"/>
          <w:i/>
          <w:iCs/>
          <w:lang w:val="en-US"/>
        </w:rPr>
        <w:t>Transportation Research Part C Emerging Technologies</w:t>
      </w:r>
      <w:r w:rsidRPr="0064435F">
        <w:rPr>
          <w:rFonts w:ascii="Times New Roman" w:hAnsi="Times New Roman"/>
          <w:lang w:val="en-US"/>
        </w:rPr>
        <w:t xml:space="preserve">, </w:t>
      </w:r>
      <w:r w:rsidRPr="0064435F">
        <w:rPr>
          <w:rFonts w:ascii="Times New Roman" w:hAnsi="Times New Roman"/>
          <w:i/>
          <w:iCs/>
          <w:lang w:val="en-US"/>
        </w:rPr>
        <w:t>84</w:t>
      </w:r>
      <w:r w:rsidRPr="0064435F">
        <w:rPr>
          <w:rFonts w:ascii="Times New Roman" w:hAnsi="Times New Roman"/>
          <w:lang w:val="en-US"/>
        </w:rPr>
        <w:t>. https://doi.org/10.1016/j.trc.2017.08.022</w:t>
      </w:r>
    </w:p>
    <w:p w14:paraId="76038258" w14:textId="77777777" w:rsidR="00E437A4" w:rsidRPr="0064435F" w:rsidRDefault="00E437A4" w:rsidP="00E437A4">
      <w:pPr>
        <w:pStyle w:val="Bibliography"/>
        <w:rPr>
          <w:rFonts w:ascii="Times New Roman" w:hAnsi="Times New Roman"/>
          <w:lang w:val="en-US"/>
        </w:rPr>
      </w:pPr>
      <w:r w:rsidRPr="0064435F">
        <w:rPr>
          <w:rFonts w:ascii="Times New Roman" w:hAnsi="Times New Roman"/>
        </w:rPr>
        <w:t xml:space="preserve">Martinez, L. M., &amp; Viegas, J. (2016). </w:t>
      </w:r>
      <w:r w:rsidRPr="0064435F">
        <w:rPr>
          <w:rFonts w:ascii="Times New Roman" w:hAnsi="Times New Roman"/>
          <w:i/>
          <w:iCs/>
          <w:lang w:val="en-US"/>
        </w:rPr>
        <w:t>Shared Mobility Innovation for Liveable Cities</w:t>
      </w:r>
      <w:r w:rsidRPr="0064435F">
        <w:rPr>
          <w:rFonts w:ascii="Times New Roman" w:hAnsi="Times New Roman"/>
          <w:lang w:val="en-US"/>
        </w:rPr>
        <w:t>. https://doi.org/10.1787/5jlwvz8bd4mx-en</w:t>
      </w:r>
    </w:p>
    <w:p w14:paraId="7FAC58B6" w14:textId="77777777" w:rsidR="00E437A4" w:rsidRPr="0064435F" w:rsidRDefault="00E437A4" w:rsidP="00E437A4">
      <w:pPr>
        <w:pStyle w:val="Bibliography"/>
        <w:rPr>
          <w:rFonts w:ascii="Times New Roman" w:hAnsi="Times New Roman"/>
          <w:lang w:val="en-US"/>
        </w:rPr>
      </w:pPr>
      <w:r w:rsidRPr="0064435F">
        <w:rPr>
          <w:rFonts w:ascii="Times New Roman" w:hAnsi="Times New Roman"/>
        </w:rPr>
        <w:t xml:space="preserve">Martinez, L. M., &amp; Viegas, J. M. (2017). </w:t>
      </w:r>
      <w:r w:rsidRPr="0064435F">
        <w:rPr>
          <w:rFonts w:ascii="Times New Roman" w:hAnsi="Times New Roman"/>
          <w:lang w:val="en-US"/>
        </w:rPr>
        <w:t xml:space="preserve">Assessing the impacts of deploying a shared self-driving urban mobility system: An agent-based model applied to the city of Lisbon, Portugal. </w:t>
      </w:r>
      <w:r w:rsidRPr="0064435F">
        <w:rPr>
          <w:rFonts w:ascii="Times New Roman" w:hAnsi="Times New Roman"/>
          <w:i/>
          <w:iCs/>
          <w:lang w:val="en-US"/>
        </w:rPr>
        <w:lastRenderedPageBreak/>
        <w:t>International Journal of Transportation Science and Technology</w:t>
      </w:r>
      <w:r w:rsidRPr="0064435F">
        <w:rPr>
          <w:rFonts w:ascii="Times New Roman" w:hAnsi="Times New Roman"/>
          <w:lang w:val="en-US"/>
        </w:rPr>
        <w:t xml:space="preserve">, </w:t>
      </w:r>
      <w:r w:rsidRPr="0064435F">
        <w:rPr>
          <w:rFonts w:ascii="Times New Roman" w:hAnsi="Times New Roman"/>
          <w:i/>
          <w:iCs/>
          <w:lang w:val="en-US"/>
        </w:rPr>
        <w:t>6</w:t>
      </w:r>
      <w:r w:rsidRPr="0064435F">
        <w:rPr>
          <w:rFonts w:ascii="Times New Roman" w:hAnsi="Times New Roman"/>
          <w:lang w:val="en-US"/>
        </w:rPr>
        <w:t>(1), 13–27. https://doi.org/10.1016/j.ijtst.2017.05.005</w:t>
      </w:r>
    </w:p>
    <w:p w14:paraId="11D429F1"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B. (2018, December 8). </w:t>
      </w:r>
      <w:r w:rsidRPr="0064435F">
        <w:rPr>
          <w:rFonts w:ascii="Times New Roman" w:hAnsi="Times New Roman"/>
          <w:i/>
          <w:iCs/>
        </w:rPr>
        <w:t>La création de crèches à Bruxelles a pris du retard—Édition digitale de Bruxelles</w:t>
      </w:r>
      <w:r w:rsidRPr="0064435F">
        <w:rPr>
          <w:rFonts w:ascii="Times New Roman" w:hAnsi="Times New Roman"/>
        </w:rPr>
        <w:t>. La Capital. https://lacapitale.sudinfo.be/318381/article/2018-12-08/la-creation-de-creches-bruxelles-pris-du-retard</w:t>
      </w:r>
    </w:p>
    <w:p w14:paraId="1359C4B7"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Microsoft. (2021a). </w:t>
      </w:r>
      <w:r w:rsidRPr="0064435F">
        <w:rPr>
          <w:rFonts w:ascii="Times New Roman" w:hAnsi="Times New Roman"/>
          <w:i/>
          <w:iCs/>
          <w:lang w:val="en-US"/>
        </w:rPr>
        <w:t>Create &amp; Edit Word Docs with Microsoft 365 | Microsoft Word</w:t>
      </w:r>
      <w:r w:rsidRPr="0064435F">
        <w:rPr>
          <w:rFonts w:ascii="Times New Roman" w:hAnsi="Times New Roman"/>
          <w:lang w:val="en-US"/>
        </w:rPr>
        <w:t>. https://www.microsoft.com/en-gb/microsoft-365/word</w:t>
      </w:r>
    </w:p>
    <w:p w14:paraId="75DC62DD"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Microsoft. (2021b). </w:t>
      </w:r>
      <w:r w:rsidRPr="0064435F">
        <w:rPr>
          <w:rFonts w:ascii="Times New Roman" w:hAnsi="Times New Roman"/>
          <w:i/>
          <w:iCs/>
          <w:lang w:val="en-US"/>
        </w:rPr>
        <w:t>Microsoft Access Database &amp; Application Software</w:t>
      </w:r>
      <w:r w:rsidRPr="0064435F">
        <w:rPr>
          <w:rFonts w:ascii="Times New Roman" w:hAnsi="Times New Roman"/>
          <w:lang w:val="en-US"/>
        </w:rPr>
        <w:t>. https://www.microsoft.com/en-gb/microsoft-365/access</w:t>
      </w:r>
    </w:p>
    <w:p w14:paraId="22C9B5F1"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Microsoft. (2021c). </w:t>
      </w:r>
      <w:r w:rsidRPr="0064435F">
        <w:rPr>
          <w:rFonts w:ascii="Times New Roman" w:hAnsi="Times New Roman"/>
          <w:i/>
          <w:iCs/>
          <w:lang w:val="en-US"/>
        </w:rPr>
        <w:t>PowerPoint—Free Download | PowerPoint</w:t>
      </w:r>
      <w:r w:rsidRPr="0064435F">
        <w:rPr>
          <w:rFonts w:ascii="Times New Roman" w:hAnsi="Times New Roman"/>
          <w:lang w:val="en-US"/>
        </w:rPr>
        <w:t>. https://www.microsoft.com/en-gb/microsoft-365/powerpoint</w:t>
      </w:r>
    </w:p>
    <w:p w14:paraId="2F55A98E"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Microsoft. (2021d). </w:t>
      </w:r>
      <w:r w:rsidRPr="0064435F">
        <w:rPr>
          <w:rFonts w:ascii="Times New Roman" w:hAnsi="Times New Roman"/>
          <w:i/>
          <w:iCs/>
          <w:lang w:val="en-US"/>
        </w:rPr>
        <w:t>Spreadsheet Software | Microsoft Excel</w:t>
      </w:r>
      <w:r w:rsidRPr="0064435F">
        <w:rPr>
          <w:rFonts w:ascii="Times New Roman" w:hAnsi="Times New Roman"/>
          <w:lang w:val="en-US"/>
        </w:rPr>
        <w:t>. https://www.microsoft.com/en-gb/microsoft-365/excel</w:t>
      </w:r>
    </w:p>
    <w:p w14:paraId="04567F9C"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8). </w:t>
      </w:r>
      <w:r w:rsidRPr="0064435F">
        <w:rPr>
          <w:rFonts w:ascii="Times New Roman" w:hAnsi="Times New Roman"/>
          <w:i/>
          <w:iCs/>
        </w:rPr>
        <w:t>Nombre de places en milieu d’accueil par enfant de moins de trois ans</w:t>
      </w:r>
      <w:r w:rsidRPr="0064435F">
        <w:rPr>
          <w:rFonts w:ascii="Times New Roman" w:hAnsi="Times New Roman"/>
        </w:rPr>
        <w:t>. https://monitoringdesquartiers.brussels/indicators/nombre-de-places-en-milieux-daccueil-par-enfant/</w:t>
      </w:r>
    </w:p>
    <w:p w14:paraId="056A410B"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a). </w:t>
      </w:r>
      <w:r w:rsidRPr="0064435F">
        <w:rPr>
          <w:rFonts w:ascii="Times New Roman" w:hAnsi="Times New Roman"/>
          <w:i/>
          <w:iCs/>
        </w:rPr>
        <w:t>Capacité d’accueil scolaire relative du territoire (maternel)</w:t>
      </w:r>
      <w:r w:rsidRPr="0064435F">
        <w:rPr>
          <w:rFonts w:ascii="Times New Roman" w:hAnsi="Times New Roman"/>
        </w:rPr>
        <w:t>. https://monitoringdesquartiers.brussels/indicators/capacite-daccueil-scolaire-relative-maternel/</w:t>
      </w:r>
    </w:p>
    <w:p w14:paraId="584DED68"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b). </w:t>
      </w:r>
      <w:r w:rsidRPr="0064435F">
        <w:rPr>
          <w:rFonts w:ascii="Times New Roman" w:hAnsi="Times New Roman"/>
          <w:i/>
          <w:iCs/>
        </w:rPr>
        <w:t>Capacité d’accueil scolaire relative du territoire (primaire)</w:t>
      </w:r>
      <w:r w:rsidRPr="0064435F">
        <w:rPr>
          <w:rFonts w:ascii="Times New Roman" w:hAnsi="Times New Roman"/>
        </w:rPr>
        <w:t>. https://monitoringdesquartiers.brussels/indicators/enseignement-capacite-daccueil-relative-primaire/</w:t>
      </w:r>
    </w:p>
    <w:p w14:paraId="40998147"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c). </w:t>
      </w:r>
      <w:r w:rsidRPr="0064435F">
        <w:rPr>
          <w:rFonts w:ascii="Times New Roman" w:hAnsi="Times New Roman"/>
          <w:i/>
          <w:iCs/>
        </w:rPr>
        <w:t>Monitoring des Quartiers de la Région de Bruxelles Capitale</w:t>
      </w:r>
      <w:r w:rsidRPr="0064435F">
        <w:rPr>
          <w:rFonts w:ascii="Times New Roman" w:hAnsi="Times New Roman"/>
        </w:rPr>
        <w:t>. https://monitoringdesquartiers.brussels/</w:t>
      </w:r>
    </w:p>
    <w:p w14:paraId="5C015A1B"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d). </w:t>
      </w:r>
      <w:r w:rsidRPr="0064435F">
        <w:rPr>
          <w:rFonts w:ascii="Times New Roman" w:hAnsi="Times New Roman"/>
          <w:i/>
          <w:iCs/>
        </w:rPr>
        <w:t>Part des 5-9 ans de sexe féminin dans la population totale</w:t>
      </w:r>
      <w:r w:rsidRPr="0064435F">
        <w:rPr>
          <w:rFonts w:ascii="Times New Roman" w:hAnsi="Times New Roman"/>
        </w:rPr>
        <w:t>. https://monitoringdesquartiers.brussels/indicators/part-des-5-9-ans-sexe-feminin-dans-population-totale/</w:t>
      </w:r>
    </w:p>
    <w:p w14:paraId="3AEAAB6E" w14:textId="77777777" w:rsidR="00E437A4" w:rsidRPr="0064435F" w:rsidRDefault="00E437A4" w:rsidP="00E437A4">
      <w:pPr>
        <w:pStyle w:val="Bibliography"/>
        <w:rPr>
          <w:rFonts w:ascii="Times New Roman" w:hAnsi="Times New Roman"/>
        </w:rPr>
      </w:pPr>
      <w:r w:rsidRPr="0064435F">
        <w:rPr>
          <w:rFonts w:ascii="Times New Roman" w:hAnsi="Times New Roman"/>
        </w:rPr>
        <w:lastRenderedPageBreak/>
        <w:t xml:space="preserve">Monitoring des quartiers. (2019e). </w:t>
      </w:r>
      <w:r w:rsidRPr="0064435F">
        <w:rPr>
          <w:rFonts w:ascii="Times New Roman" w:hAnsi="Times New Roman"/>
          <w:i/>
          <w:iCs/>
        </w:rPr>
        <w:t>Part des 5-9 ans de sexe masculin dans la population totale</w:t>
      </w:r>
      <w:r w:rsidRPr="0064435F">
        <w:rPr>
          <w:rFonts w:ascii="Times New Roman" w:hAnsi="Times New Roman"/>
        </w:rPr>
        <w:t>. https://monitoringdesquartiers.brussels/indicators/part-des-5-9-ans-de-sexe-masculin-dans-population-totale/</w:t>
      </w:r>
    </w:p>
    <w:p w14:paraId="57BF6AD5"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f). </w:t>
      </w:r>
      <w:r w:rsidRPr="0064435F">
        <w:rPr>
          <w:rFonts w:ascii="Times New Roman" w:hAnsi="Times New Roman"/>
          <w:i/>
          <w:iCs/>
        </w:rPr>
        <w:t>Part des 10-14 ans de sexe féminin dans la population totale</w:t>
      </w:r>
      <w:r w:rsidRPr="0064435F">
        <w:rPr>
          <w:rFonts w:ascii="Times New Roman" w:hAnsi="Times New Roman"/>
        </w:rPr>
        <w:t>. https://monitoringdesquartiers.brussels/indicators/part-des-10-14-ans-sexe-feminin-dans-population-totale/</w:t>
      </w:r>
    </w:p>
    <w:p w14:paraId="65725F58"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g). </w:t>
      </w:r>
      <w:r w:rsidRPr="0064435F">
        <w:rPr>
          <w:rFonts w:ascii="Times New Roman" w:hAnsi="Times New Roman"/>
          <w:i/>
          <w:iCs/>
        </w:rPr>
        <w:t>Part des 10-14 ans de sexe masculin dans la population totale</w:t>
      </w:r>
      <w:r w:rsidRPr="0064435F">
        <w:rPr>
          <w:rFonts w:ascii="Times New Roman" w:hAnsi="Times New Roman"/>
        </w:rPr>
        <w:t>. https://monitoringdesquartiers.brussels/indicators/part-des-10-14-ans-de-sexe-masculin-dans-population-totale/</w:t>
      </w:r>
    </w:p>
    <w:p w14:paraId="6FC0975F"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h). </w:t>
      </w:r>
      <w:r w:rsidRPr="0064435F">
        <w:rPr>
          <w:rFonts w:ascii="Times New Roman" w:hAnsi="Times New Roman"/>
          <w:i/>
          <w:iCs/>
        </w:rPr>
        <w:t>Part des 15-19 ans de sexe féminin dans la population totale</w:t>
      </w:r>
      <w:r w:rsidRPr="0064435F">
        <w:rPr>
          <w:rFonts w:ascii="Times New Roman" w:hAnsi="Times New Roman"/>
        </w:rPr>
        <w:t>. https://monitoringdesquartiers.brussels/indicators/part-des-15-19-ans-sexe-feminin-dans-population-totale/</w:t>
      </w:r>
    </w:p>
    <w:p w14:paraId="4A7C00A3"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i). </w:t>
      </w:r>
      <w:r w:rsidRPr="0064435F">
        <w:rPr>
          <w:rFonts w:ascii="Times New Roman" w:hAnsi="Times New Roman"/>
          <w:i/>
          <w:iCs/>
        </w:rPr>
        <w:t>Part des 15-19 ans de sexe masculin dans la population totale</w:t>
      </w:r>
      <w:r w:rsidRPr="0064435F">
        <w:rPr>
          <w:rFonts w:ascii="Times New Roman" w:hAnsi="Times New Roman"/>
        </w:rPr>
        <w:t>. https://monitoringdesquartiers.brussels/indicators/part-des-15-19-ans-de-sexe-masculin-dans-population-totale/</w:t>
      </w:r>
    </w:p>
    <w:p w14:paraId="12314110"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j). </w:t>
      </w:r>
      <w:r w:rsidRPr="0064435F">
        <w:rPr>
          <w:rFonts w:ascii="Times New Roman" w:hAnsi="Times New Roman"/>
          <w:i/>
          <w:iCs/>
        </w:rPr>
        <w:t>Part des 20-24 ans de sexe féminin dans la population totale</w:t>
      </w:r>
      <w:r w:rsidRPr="0064435F">
        <w:rPr>
          <w:rFonts w:ascii="Times New Roman" w:hAnsi="Times New Roman"/>
        </w:rPr>
        <w:t>. https://monitoringdesquartiers.brussels/indicators/part-des-20-24-ans-de-sexe-feminin-dans-population-totale/</w:t>
      </w:r>
    </w:p>
    <w:p w14:paraId="0699C01C"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k). </w:t>
      </w:r>
      <w:r w:rsidRPr="0064435F">
        <w:rPr>
          <w:rFonts w:ascii="Times New Roman" w:hAnsi="Times New Roman"/>
          <w:i/>
          <w:iCs/>
        </w:rPr>
        <w:t>Part des 20-24 ans de sexe masculin dans la population totale</w:t>
      </w:r>
      <w:r w:rsidRPr="0064435F">
        <w:rPr>
          <w:rFonts w:ascii="Times New Roman" w:hAnsi="Times New Roman"/>
        </w:rPr>
        <w:t>. https://monitoringdesquartiers.brussels/indicators/part-des-20-24-ans-de-sexe-masculin-dans-population-totale/</w:t>
      </w:r>
    </w:p>
    <w:p w14:paraId="536B959D"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l). </w:t>
      </w:r>
      <w:r w:rsidRPr="0064435F">
        <w:rPr>
          <w:rFonts w:ascii="Times New Roman" w:hAnsi="Times New Roman"/>
          <w:i/>
          <w:iCs/>
        </w:rPr>
        <w:t>Part des 25-29 ans de sexe féminin dans la population totale</w:t>
      </w:r>
      <w:r w:rsidRPr="0064435F">
        <w:rPr>
          <w:rFonts w:ascii="Times New Roman" w:hAnsi="Times New Roman"/>
        </w:rPr>
        <w:t>. https://monitoringdesquartiers.brussels/indicators/part-des-25-29-ans-de-sexe-feminin-dans-population-totale/</w:t>
      </w:r>
    </w:p>
    <w:p w14:paraId="61577EA7"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m). </w:t>
      </w:r>
      <w:r w:rsidRPr="0064435F">
        <w:rPr>
          <w:rFonts w:ascii="Times New Roman" w:hAnsi="Times New Roman"/>
          <w:i/>
          <w:iCs/>
        </w:rPr>
        <w:t>Part des 25-29 ans de sexe masculin dans la population totale</w:t>
      </w:r>
      <w:r w:rsidRPr="0064435F">
        <w:rPr>
          <w:rFonts w:ascii="Times New Roman" w:hAnsi="Times New Roman"/>
        </w:rPr>
        <w:t>. https://monitoringdesquartiers.brussels/indicators/part-des-25-29-ans-de-sexe-masculin-dans-population-totale/</w:t>
      </w:r>
    </w:p>
    <w:p w14:paraId="74A2A59B" w14:textId="77777777" w:rsidR="00E437A4" w:rsidRPr="0064435F" w:rsidRDefault="00E437A4" w:rsidP="00E437A4">
      <w:pPr>
        <w:pStyle w:val="Bibliography"/>
        <w:rPr>
          <w:rFonts w:ascii="Times New Roman" w:hAnsi="Times New Roman"/>
        </w:rPr>
      </w:pPr>
      <w:r w:rsidRPr="0064435F">
        <w:rPr>
          <w:rFonts w:ascii="Times New Roman" w:hAnsi="Times New Roman"/>
        </w:rPr>
        <w:lastRenderedPageBreak/>
        <w:t xml:space="preserve">Monitoring des quartiers. (2019n). </w:t>
      </w:r>
      <w:r w:rsidRPr="0064435F">
        <w:rPr>
          <w:rFonts w:ascii="Times New Roman" w:hAnsi="Times New Roman"/>
          <w:i/>
          <w:iCs/>
        </w:rPr>
        <w:t>Part des 30-34 ans de sexe féminin dans la population totale</w:t>
      </w:r>
      <w:r w:rsidRPr="0064435F">
        <w:rPr>
          <w:rFonts w:ascii="Times New Roman" w:hAnsi="Times New Roman"/>
        </w:rPr>
        <w:t>. https://monitoringdesquartiers.brussels/indicators/part-des-30-34-ans-de-sexe-feminin-dans-population-totale/</w:t>
      </w:r>
    </w:p>
    <w:p w14:paraId="1EB81C74"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o). </w:t>
      </w:r>
      <w:r w:rsidRPr="0064435F">
        <w:rPr>
          <w:rFonts w:ascii="Times New Roman" w:hAnsi="Times New Roman"/>
          <w:i/>
          <w:iCs/>
        </w:rPr>
        <w:t>Part des 30-34 ans de sexe masculin dans la population totale</w:t>
      </w:r>
      <w:r w:rsidRPr="0064435F">
        <w:rPr>
          <w:rFonts w:ascii="Times New Roman" w:hAnsi="Times New Roman"/>
        </w:rPr>
        <w:t>. https://monitoringdesquartiers.brussels/indicators/part-des-30-34-ans-de-sexe-masculin-dans-population-totale/</w:t>
      </w:r>
    </w:p>
    <w:p w14:paraId="18284C69"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p). </w:t>
      </w:r>
      <w:r w:rsidRPr="0064435F">
        <w:rPr>
          <w:rFonts w:ascii="Times New Roman" w:hAnsi="Times New Roman"/>
          <w:i/>
          <w:iCs/>
        </w:rPr>
        <w:t>Part des 35-39 ans de sexe féminin dans la population totale</w:t>
      </w:r>
      <w:r w:rsidRPr="0064435F">
        <w:rPr>
          <w:rFonts w:ascii="Times New Roman" w:hAnsi="Times New Roman"/>
        </w:rPr>
        <w:t>. https://monitoringdesquartiers.brussels/indicators/part-des-35-39-ans-de-sexe-feminin-dans-population-totale/</w:t>
      </w:r>
    </w:p>
    <w:p w14:paraId="5D080972"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q). </w:t>
      </w:r>
      <w:r w:rsidRPr="0064435F">
        <w:rPr>
          <w:rFonts w:ascii="Times New Roman" w:hAnsi="Times New Roman"/>
          <w:i/>
          <w:iCs/>
        </w:rPr>
        <w:t>Part des 35-39 ans de sexe masculin dans la population totale</w:t>
      </w:r>
      <w:r w:rsidRPr="0064435F">
        <w:rPr>
          <w:rFonts w:ascii="Times New Roman" w:hAnsi="Times New Roman"/>
        </w:rPr>
        <w:t>. https://monitoringdesquartiers.brussels/indicators/part-des-35-39-ans-de-sexe-masculin-dans-population-totale/</w:t>
      </w:r>
    </w:p>
    <w:p w14:paraId="185F4830"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r). </w:t>
      </w:r>
      <w:r w:rsidRPr="0064435F">
        <w:rPr>
          <w:rFonts w:ascii="Times New Roman" w:hAnsi="Times New Roman"/>
          <w:i/>
          <w:iCs/>
        </w:rPr>
        <w:t>Part des 40-44 ans de sexe féminin dans la population totale</w:t>
      </w:r>
      <w:r w:rsidRPr="0064435F">
        <w:rPr>
          <w:rFonts w:ascii="Times New Roman" w:hAnsi="Times New Roman"/>
        </w:rPr>
        <w:t>. https://monitoringdesquartiers.brussels/indicators/part-des-40-44-ans-de-sexe-feminin-dans-population-totale/</w:t>
      </w:r>
    </w:p>
    <w:p w14:paraId="1A6110E3"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s). </w:t>
      </w:r>
      <w:r w:rsidRPr="0064435F">
        <w:rPr>
          <w:rFonts w:ascii="Times New Roman" w:hAnsi="Times New Roman"/>
          <w:i/>
          <w:iCs/>
        </w:rPr>
        <w:t>Part des 40-44 ans de sexe masculin dans la population totale</w:t>
      </w:r>
      <w:r w:rsidRPr="0064435F">
        <w:rPr>
          <w:rFonts w:ascii="Times New Roman" w:hAnsi="Times New Roman"/>
        </w:rPr>
        <w:t>. https://monitoringdesquartiers.brussels/indicators/part-des-40-44-ans-de-sexe-masculin-dans-population-totale/</w:t>
      </w:r>
    </w:p>
    <w:p w14:paraId="18D197D4"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t). </w:t>
      </w:r>
      <w:r w:rsidRPr="0064435F">
        <w:rPr>
          <w:rFonts w:ascii="Times New Roman" w:hAnsi="Times New Roman"/>
          <w:i/>
          <w:iCs/>
        </w:rPr>
        <w:t>Part des 45-49 ans de sexe féminin dans la population totale</w:t>
      </w:r>
      <w:r w:rsidRPr="0064435F">
        <w:rPr>
          <w:rFonts w:ascii="Times New Roman" w:hAnsi="Times New Roman"/>
        </w:rPr>
        <w:t>. https://monitoringdesquartiers.brussels/indicators/part-des-45-49-ans-de-sexe-feminin-dans-population-totale/</w:t>
      </w:r>
    </w:p>
    <w:p w14:paraId="3BBA5ECE"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u). </w:t>
      </w:r>
      <w:r w:rsidRPr="0064435F">
        <w:rPr>
          <w:rFonts w:ascii="Times New Roman" w:hAnsi="Times New Roman"/>
          <w:i/>
          <w:iCs/>
        </w:rPr>
        <w:t>Part des 45-49 ans de sexe masculin dans la population totale</w:t>
      </w:r>
      <w:r w:rsidRPr="0064435F">
        <w:rPr>
          <w:rFonts w:ascii="Times New Roman" w:hAnsi="Times New Roman"/>
        </w:rPr>
        <w:t>. https://monitoringdesquartiers.brussels/indicators/part-des-45-49-ans-de-sexe-masculin-dans-population-totale/</w:t>
      </w:r>
    </w:p>
    <w:p w14:paraId="77D3E6EA"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v). </w:t>
      </w:r>
      <w:r w:rsidRPr="0064435F">
        <w:rPr>
          <w:rFonts w:ascii="Times New Roman" w:hAnsi="Times New Roman"/>
          <w:i/>
          <w:iCs/>
        </w:rPr>
        <w:t>Part des 50-54 ans de sexe féminin dans la population totale</w:t>
      </w:r>
      <w:r w:rsidRPr="0064435F">
        <w:rPr>
          <w:rFonts w:ascii="Times New Roman" w:hAnsi="Times New Roman"/>
        </w:rPr>
        <w:t>. https://monitoringdesquartiers.brussels/indicators/part-des-50-54-ans-de-sexe-feminin-dans-population-totale/</w:t>
      </w:r>
    </w:p>
    <w:p w14:paraId="174E964C" w14:textId="77777777" w:rsidR="00E437A4" w:rsidRPr="0064435F" w:rsidRDefault="00E437A4" w:rsidP="00E437A4">
      <w:pPr>
        <w:pStyle w:val="Bibliography"/>
        <w:rPr>
          <w:rFonts w:ascii="Times New Roman" w:hAnsi="Times New Roman"/>
        </w:rPr>
      </w:pPr>
      <w:r w:rsidRPr="0064435F">
        <w:rPr>
          <w:rFonts w:ascii="Times New Roman" w:hAnsi="Times New Roman"/>
        </w:rPr>
        <w:lastRenderedPageBreak/>
        <w:t xml:space="preserve">Monitoring des quartiers. (2019w). </w:t>
      </w:r>
      <w:r w:rsidRPr="0064435F">
        <w:rPr>
          <w:rFonts w:ascii="Times New Roman" w:hAnsi="Times New Roman"/>
          <w:i/>
          <w:iCs/>
        </w:rPr>
        <w:t>Part des 50-54 ans de sexe masculin dans la population totale</w:t>
      </w:r>
      <w:r w:rsidRPr="0064435F">
        <w:rPr>
          <w:rFonts w:ascii="Times New Roman" w:hAnsi="Times New Roman"/>
        </w:rPr>
        <w:t>. https://monitoringdesquartiers.brussels/indicators/part-des-50-54-ans-de-sexe-masculin-dans-population-totale/</w:t>
      </w:r>
    </w:p>
    <w:p w14:paraId="3CE89BAE"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x). </w:t>
      </w:r>
      <w:r w:rsidRPr="0064435F">
        <w:rPr>
          <w:rFonts w:ascii="Times New Roman" w:hAnsi="Times New Roman"/>
          <w:i/>
          <w:iCs/>
        </w:rPr>
        <w:t>Part des 55-59 ans de sexe féminin dans la population totale</w:t>
      </w:r>
      <w:r w:rsidRPr="0064435F">
        <w:rPr>
          <w:rFonts w:ascii="Times New Roman" w:hAnsi="Times New Roman"/>
        </w:rPr>
        <w:t>. https://monitoringdesquartiers.brussels/indicators/part-des-55-59-ans-de-sexe-feminin-dans-population-totale/</w:t>
      </w:r>
    </w:p>
    <w:p w14:paraId="42A93349"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y). </w:t>
      </w:r>
      <w:r w:rsidRPr="0064435F">
        <w:rPr>
          <w:rFonts w:ascii="Times New Roman" w:hAnsi="Times New Roman"/>
          <w:i/>
          <w:iCs/>
        </w:rPr>
        <w:t>Part des 55-59 ans de sexe masculin dans la population totale</w:t>
      </w:r>
      <w:r w:rsidRPr="0064435F">
        <w:rPr>
          <w:rFonts w:ascii="Times New Roman" w:hAnsi="Times New Roman"/>
        </w:rPr>
        <w:t>. https://monitoringdesquartiers.brussels/indicators/part-des-55-59-ans-de-sexe-masculin-dans-population-totale/</w:t>
      </w:r>
    </w:p>
    <w:p w14:paraId="70213F86"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z). </w:t>
      </w:r>
      <w:r w:rsidRPr="0064435F">
        <w:rPr>
          <w:rFonts w:ascii="Times New Roman" w:hAnsi="Times New Roman"/>
          <w:i/>
          <w:iCs/>
        </w:rPr>
        <w:t>Part des 60-64 ans de sexe féminin dans la population totale</w:t>
      </w:r>
      <w:r w:rsidRPr="0064435F">
        <w:rPr>
          <w:rFonts w:ascii="Times New Roman" w:hAnsi="Times New Roman"/>
        </w:rPr>
        <w:t>. https://monitoringdesquartiers.brussels/indicators/part-des-60-64-ans-de-sexe-feminin-dans-population-totale/</w:t>
      </w:r>
    </w:p>
    <w:p w14:paraId="468EE6E0"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aa). </w:t>
      </w:r>
      <w:r w:rsidRPr="0064435F">
        <w:rPr>
          <w:rFonts w:ascii="Times New Roman" w:hAnsi="Times New Roman"/>
          <w:i/>
          <w:iCs/>
        </w:rPr>
        <w:t>Part des 60-64 ans de sexe masculin dans la population totale</w:t>
      </w:r>
      <w:r w:rsidRPr="0064435F">
        <w:rPr>
          <w:rFonts w:ascii="Times New Roman" w:hAnsi="Times New Roman"/>
        </w:rPr>
        <w:t>. https://monitoringdesquartiers.brussels/indicators/part-des-60-64-ans-de-sexe-masculin-dans-population-totale/</w:t>
      </w:r>
    </w:p>
    <w:p w14:paraId="733BE821"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ab). </w:t>
      </w:r>
      <w:r w:rsidRPr="0064435F">
        <w:rPr>
          <w:rFonts w:ascii="Times New Roman" w:hAnsi="Times New Roman"/>
          <w:i/>
          <w:iCs/>
        </w:rPr>
        <w:t>Part des 65-69 ans de sexe féminin dans la population totale</w:t>
      </w:r>
      <w:r w:rsidRPr="0064435F">
        <w:rPr>
          <w:rFonts w:ascii="Times New Roman" w:hAnsi="Times New Roman"/>
        </w:rPr>
        <w:t>. https://monitoringdesquartiers.brussels/indicators/part-des-65-69-ans-de-sexe-feminin-dans-population-totale/</w:t>
      </w:r>
    </w:p>
    <w:p w14:paraId="5C452223"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ac). </w:t>
      </w:r>
      <w:r w:rsidRPr="0064435F">
        <w:rPr>
          <w:rFonts w:ascii="Times New Roman" w:hAnsi="Times New Roman"/>
          <w:i/>
          <w:iCs/>
        </w:rPr>
        <w:t>Part des 65-69 ans de sexe masculin dans la population totale</w:t>
      </w:r>
      <w:r w:rsidRPr="0064435F">
        <w:rPr>
          <w:rFonts w:ascii="Times New Roman" w:hAnsi="Times New Roman"/>
        </w:rPr>
        <w:t>. https://monitoringdesquartiers.brussels/indicators/part-des-65-69-ans-de-sexe-masculin-dans-population-totale/</w:t>
      </w:r>
    </w:p>
    <w:p w14:paraId="633B8522"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ad). </w:t>
      </w:r>
      <w:r w:rsidRPr="0064435F">
        <w:rPr>
          <w:rFonts w:ascii="Times New Roman" w:hAnsi="Times New Roman"/>
          <w:i/>
          <w:iCs/>
        </w:rPr>
        <w:t>Part des 70-74 ans de sexe féminin dans la population totale</w:t>
      </w:r>
      <w:r w:rsidRPr="0064435F">
        <w:rPr>
          <w:rFonts w:ascii="Times New Roman" w:hAnsi="Times New Roman"/>
        </w:rPr>
        <w:t>. https://monitoringdesquartiers.brussels/indicators/part-des-70-74-ans-de-sexe-feminin-dans-population-totale/</w:t>
      </w:r>
    </w:p>
    <w:p w14:paraId="7D6F632E"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ae). </w:t>
      </w:r>
      <w:r w:rsidRPr="0064435F">
        <w:rPr>
          <w:rFonts w:ascii="Times New Roman" w:hAnsi="Times New Roman"/>
          <w:i/>
          <w:iCs/>
        </w:rPr>
        <w:t>Part des 70-74 ans de sexe masculin dans la population totale</w:t>
      </w:r>
      <w:r w:rsidRPr="0064435F">
        <w:rPr>
          <w:rFonts w:ascii="Times New Roman" w:hAnsi="Times New Roman"/>
        </w:rPr>
        <w:t>. https://monitoringdesquartiers.brussels/indicators/part-des-70-74-ans-de-sexe-masculin-dans-population-totale/</w:t>
      </w:r>
    </w:p>
    <w:p w14:paraId="353CE940" w14:textId="77777777" w:rsidR="00E437A4" w:rsidRPr="0064435F" w:rsidRDefault="00E437A4" w:rsidP="00E437A4">
      <w:pPr>
        <w:pStyle w:val="Bibliography"/>
        <w:rPr>
          <w:rFonts w:ascii="Times New Roman" w:hAnsi="Times New Roman"/>
        </w:rPr>
      </w:pPr>
      <w:r w:rsidRPr="0064435F">
        <w:rPr>
          <w:rFonts w:ascii="Times New Roman" w:hAnsi="Times New Roman"/>
        </w:rPr>
        <w:lastRenderedPageBreak/>
        <w:t xml:space="preserve">Monitoring des quartiers. (2019af). </w:t>
      </w:r>
      <w:r w:rsidRPr="0064435F">
        <w:rPr>
          <w:rFonts w:ascii="Times New Roman" w:hAnsi="Times New Roman"/>
          <w:i/>
          <w:iCs/>
        </w:rPr>
        <w:t>Part des 75-79 ans de sexe féminin dans la population totale</w:t>
      </w:r>
      <w:r w:rsidRPr="0064435F">
        <w:rPr>
          <w:rFonts w:ascii="Times New Roman" w:hAnsi="Times New Roman"/>
        </w:rPr>
        <w:t>. https://monitoringdesquartiers.brussels/indicators/part-des-75-79-ans-de-sexe-feminin-dans-population-totale/</w:t>
      </w:r>
    </w:p>
    <w:p w14:paraId="7CCD1ABB"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ag). </w:t>
      </w:r>
      <w:r w:rsidRPr="0064435F">
        <w:rPr>
          <w:rFonts w:ascii="Times New Roman" w:hAnsi="Times New Roman"/>
          <w:i/>
          <w:iCs/>
        </w:rPr>
        <w:t>Part des 75-79 ans de sexe masculin dans la population totale</w:t>
      </w:r>
      <w:r w:rsidRPr="0064435F">
        <w:rPr>
          <w:rFonts w:ascii="Times New Roman" w:hAnsi="Times New Roman"/>
        </w:rPr>
        <w:t>. https://monitoringdesquartiers.brussels/indicators/part-des-75-79-ans-de-sexe-masculin-dans-population-totale/</w:t>
      </w:r>
    </w:p>
    <w:p w14:paraId="63877A02"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ah). </w:t>
      </w:r>
      <w:r w:rsidRPr="0064435F">
        <w:rPr>
          <w:rFonts w:ascii="Times New Roman" w:hAnsi="Times New Roman"/>
          <w:i/>
          <w:iCs/>
        </w:rPr>
        <w:t>Part des 80-84 ans de sexe féminin dans la population totale</w:t>
      </w:r>
      <w:r w:rsidRPr="0064435F">
        <w:rPr>
          <w:rFonts w:ascii="Times New Roman" w:hAnsi="Times New Roman"/>
        </w:rPr>
        <w:t>. https://monitoringdesquartiers.brussels/indicators/part-des-80-84-ans-de-sexe-feminin-dans-population-totale/</w:t>
      </w:r>
    </w:p>
    <w:p w14:paraId="5F608527"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ai). </w:t>
      </w:r>
      <w:r w:rsidRPr="0064435F">
        <w:rPr>
          <w:rFonts w:ascii="Times New Roman" w:hAnsi="Times New Roman"/>
          <w:i/>
          <w:iCs/>
        </w:rPr>
        <w:t>Part des 80-84 ans de sexe masculin dans la population totale</w:t>
      </w:r>
      <w:r w:rsidRPr="0064435F">
        <w:rPr>
          <w:rFonts w:ascii="Times New Roman" w:hAnsi="Times New Roman"/>
        </w:rPr>
        <w:t>. https://monitoringdesquartiers.brussels/indicators/part-des-80-84-ans-de-sexe-masculin-dans-population-totale/</w:t>
      </w:r>
    </w:p>
    <w:p w14:paraId="14E10EA0"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aj). </w:t>
      </w:r>
      <w:r w:rsidRPr="0064435F">
        <w:rPr>
          <w:rFonts w:ascii="Times New Roman" w:hAnsi="Times New Roman"/>
          <w:i/>
          <w:iCs/>
        </w:rPr>
        <w:t>Part des 85-89 ans de sexe féminin dans la population totale</w:t>
      </w:r>
      <w:r w:rsidRPr="0064435F">
        <w:rPr>
          <w:rFonts w:ascii="Times New Roman" w:hAnsi="Times New Roman"/>
        </w:rPr>
        <w:t>. https://monitoringdesquartiers.brussels/indicators/part-des-85-89-ans-de-sexe-feminin-dans-population-totale/</w:t>
      </w:r>
    </w:p>
    <w:p w14:paraId="18FAC15B"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ak). </w:t>
      </w:r>
      <w:r w:rsidRPr="0064435F">
        <w:rPr>
          <w:rFonts w:ascii="Times New Roman" w:hAnsi="Times New Roman"/>
          <w:i/>
          <w:iCs/>
        </w:rPr>
        <w:t>Part des 85-89 ans de sexe masculin dans la population totale</w:t>
      </w:r>
      <w:r w:rsidRPr="0064435F">
        <w:rPr>
          <w:rFonts w:ascii="Times New Roman" w:hAnsi="Times New Roman"/>
        </w:rPr>
        <w:t>. https://monitoringdesquartiers.brussels/indicators/part-des-85-89-ans-de-sexe-masculin-dans-population-totale/</w:t>
      </w:r>
    </w:p>
    <w:p w14:paraId="66D8807F"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al). </w:t>
      </w:r>
      <w:r w:rsidRPr="0064435F">
        <w:rPr>
          <w:rFonts w:ascii="Times New Roman" w:hAnsi="Times New Roman"/>
          <w:i/>
          <w:iCs/>
        </w:rPr>
        <w:t>Part des 90-94 ans de sexe féminin dans la population totale</w:t>
      </w:r>
      <w:r w:rsidRPr="0064435F">
        <w:rPr>
          <w:rFonts w:ascii="Times New Roman" w:hAnsi="Times New Roman"/>
        </w:rPr>
        <w:t>. https://monitoringdesquartiers.brussels/indicators/part-des-90-94-ans-de-sexe-feminin-dans-population-totale/</w:t>
      </w:r>
    </w:p>
    <w:p w14:paraId="1AC66A12"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am). </w:t>
      </w:r>
      <w:r w:rsidRPr="0064435F">
        <w:rPr>
          <w:rFonts w:ascii="Times New Roman" w:hAnsi="Times New Roman"/>
          <w:i/>
          <w:iCs/>
        </w:rPr>
        <w:t>Part des 90-94 ans de sexe masculin dans la population totale</w:t>
      </w:r>
      <w:r w:rsidRPr="0064435F">
        <w:rPr>
          <w:rFonts w:ascii="Times New Roman" w:hAnsi="Times New Roman"/>
        </w:rPr>
        <w:t>. https://monitoringdesquartiers.brussels/indicators/part-des-90-94-ans-de-sexe-masculin-dans-population-totale/</w:t>
      </w:r>
    </w:p>
    <w:p w14:paraId="48DFF786"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an). </w:t>
      </w:r>
      <w:r w:rsidRPr="0064435F">
        <w:rPr>
          <w:rFonts w:ascii="Times New Roman" w:hAnsi="Times New Roman"/>
          <w:i/>
          <w:iCs/>
        </w:rPr>
        <w:t>Part des 95 ans et plus de sexe féminin dans la population totale</w:t>
      </w:r>
      <w:r w:rsidRPr="0064435F">
        <w:rPr>
          <w:rFonts w:ascii="Times New Roman" w:hAnsi="Times New Roman"/>
        </w:rPr>
        <w:t>. https://monitoringdesquartiers.brussels/indicators/part-des-95-ans-et-plus-de-sexe-feminin-dans-population-totale/</w:t>
      </w:r>
    </w:p>
    <w:p w14:paraId="5327B85B" w14:textId="77777777" w:rsidR="00E437A4" w:rsidRPr="0064435F" w:rsidRDefault="00E437A4" w:rsidP="00E437A4">
      <w:pPr>
        <w:pStyle w:val="Bibliography"/>
        <w:rPr>
          <w:rFonts w:ascii="Times New Roman" w:hAnsi="Times New Roman"/>
        </w:rPr>
      </w:pPr>
      <w:r w:rsidRPr="0064435F">
        <w:rPr>
          <w:rFonts w:ascii="Times New Roman" w:hAnsi="Times New Roman"/>
        </w:rPr>
        <w:lastRenderedPageBreak/>
        <w:t xml:space="preserve">Monitoring des quartiers. (2019ao). </w:t>
      </w:r>
      <w:r w:rsidRPr="0064435F">
        <w:rPr>
          <w:rFonts w:ascii="Times New Roman" w:hAnsi="Times New Roman"/>
          <w:i/>
          <w:iCs/>
        </w:rPr>
        <w:t>Part des 95 ans et plus de sexe masculin dans la population totale</w:t>
      </w:r>
      <w:r w:rsidRPr="0064435F">
        <w:rPr>
          <w:rFonts w:ascii="Times New Roman" w:hAnsi="Times New Roman"/>
        </w:rPr>
        <w:t>. https://monitoringdesquartiers.brussels/indicators/part-des-95-ans-et-plus-de-sexe-masculin-dans-population-totale/</w:t>
      </w:r>
    </w:p>
    <w:p w14:paraId="35D84B62"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ap). </w:t>
      </w:r>
      <w:r w:rsidRPr="0064435F">
        <w:rPr>
          <w:rFonts w:ascii="Times New Roman" w:hAnsi="Times New Roman"/>
          <w:i/>
          <w:iCs/>
        </w:rPr>
        <w:t>Part des couples avec enfants dans le total des ménages privés</w:t>
      </w:r>
      <w:r w:rsidRPr="0064435F">
        <w:rPr>
          <w:rFonts w:ascii="Times New Roman" w:hAnsi="Times New Roman"/>
        </w:rPr>
        <w:t>. https://monitoringdesquartiers.brussels/indicators/part-des-couples-avec-enfants-dans-le-total-des-menages-prives/</w:t>
      </w:r>
    </w:p>
    <w:p w14:paraId="45D0BDA7"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aq). </w:t>
      </w:r>
      <w:r w:rsidRPr="0064435F">
        <w:rPr>
          <w:rFonts w:ascii="Times New Roman" w:hAnsi="Times New Roman"/>
          <w:i/>
          <w:iCs/>
        </w:rPr>
        <w:t>Part des couples sans enfants dans le total des ménages privés</w:t>
      </w:r>
      <w:r w:rsidRPr="0064435F">
        <w:rPr>
          <w:rFonts w:ascii="Times New Roman" w:hAnsi="Times New Roman"/>
        </w:rPr>
        <w:t>. https://monitoringdesquartiers.brussels/indicators/part-des-couples-sans-enfants-sans-le-total-des-menages-prives/</w:t>
      </w:r>
    </w:p>
    <w:p w14:paraId="74087B58"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ar). </w:t>
      </w:r>
      <w:r w:rsidRPr="0064435F">
        <w:rPr>
          <w:rFonts w:ascii="Times New Roman" w:hAnsi="Times New Roman"/>
          <w:i/>
          <w:iCs/>
        </w:rPr>
        <w:t>Part des enfants du quartier scolarisés en maternel à proximité de leur résidence</w:t>
      </w:r>
      <w:r w:rsidRPr="0064435F">
        <w:rPr>
          <w:rFonts w:ascii="Times New Roman" w:hAnsi="Times New Roman"/>
        </w:rPr>
        <w:t>. https://monitoringdesquartiers.brussels/indicators/analysis/Part-des-enfants-du-quartier-scolarises-en-maternel-proximite-de-leur-residence/</w:t>
      </w:r>
    </w:p>
    <w:p w14:paraId="0470CA58"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as). </w:t>
      </w:r>
      <w:r w:rsidRPr="0064435F">
        <w:rPr>
          <w:rFonts w:ascii="Times New Roman" w:hAnsi="Times New Roman"/>
          <w:i/>
          <w:iCs/>
        </w:rPr>
        <w:t>Part des enfants du quartier scolarisés en primaire à proximité de leur résidence</w:t>
      </w:r>
      <w:r w:rsidRPr="0064435F">
        <w:rPr>
          <w:rFonts w:ascii="Times New Roman" w:hAnsi="Times New Roman"/>
        </w:rPr>
        <w:t>. https://monitoringdesquartiers.brussels/indicators/Part-des-enfants-du-quartier-scolarises-en-primaire-proximite-de-leur-residence/</w:t>
      </w:r>
    </w:p>
    <w:p w14:paraId="760F50AE"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at). </w:t>
      </w:r>
      <w:r w:rsidRPr="0064435F">
        <w:rPr>
          <w:rFonts w:ascii="Times New Roman" w:hAnsi="Times New Roman"/>
          <w:i/>
          <w:iCs/>
        </w:rPr>
        <w:t>Part des enfants du quartier scolarisés en secondaire à proximité de leur résidence</w:t>
      </w:r>
      <w:r w:rsidRPr="0064435F">
        <w:rPr>
          <w:rFonts w:ascii="Times New Roman" w:hAnsi="Times New Roman"/>
        </w:rPr>
        <w:t>. https://monitoringdesquartiers.brussels/indicators/Part-des-enfants-du-quartier-scolarises-en-secondaire-proximite-de-leur-residence/</w:t>
      </w:r>
    </w:p>
    <w:p w14:paraId="449724B0"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au). </w:t>
      </w:r>
      <w:r w:rsidRPr="0064435F">
        <w:rPr>
          <w:rFonts w:ascii="Times New Roman" w:hAnsi="Times New Roman"/>
          <w:i/>
          <w:iCs/>
        </w:rPr>
        <w:t>Part des enfants du territoire (quartier ou commune) inscrits dans une école maternelle située en dehors de la Région</w:t>
      </w:r>
      <w:r w:rsidRPr="0064435F">
        <w:rPr>
          <w:rFonts w:ascii="Times New Roman" w:hAnsi="Times New Roman"/>
        </w:rPr>
        <w:t>. https://monitoringdesquartiers.brussels/indicators/Part-eleves-du-quartier-inscrits-dans-ecole-maternelle-en-dehors-de-la-RBC/</w:t>
      </w:r>
    </w:p>
    <w:p w14:paraId="756748FA"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av). </w:t>
      </w:r>
      <w:r w:rsidRPr="0064435F">
        <w:rPr>
          <w:rFonts w:ascii="Times New Roman" w:hAnsi="Times New Roman"/>
          <w:i/>
          <w:iCs/>
        </w:rPr>
        <w:t>Part des enfants du territoire (quartier ou commune) inscrits dans une école primaire située en dehors de la Région</w:t>
      </w:r>
      <w:r w:rsidRPr="0064435F">
        <w:rPr>
          <w:rFonts w:ascii="Times New Roman" w:hAnsi="Times New Roman"/>
        </w:rPr>
        <w:t>. https://monitoringdesquartiers.brussels/indicators/Part-eleves-du-quartier-inscrits-dans-ecole-primaire-en-dehors-de-la-RBC/</w:t>
      </w:r>
    </w:p>
    <w:p w14:paraId="1667A53F"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aw). </w:t>
      </w:r>
      <w:r w:rsidRPr="0064435F">
        <w:rPr>
          <w:rFonts w:ascii="Times New Roman" w:hAnsi="Times New Roman"/>
          <w:i/>
          <w:iCs/>
        </w:rPr>
        <w:t>Part des enfants du territoire (quartier ou commune) inscrits dans une école secondaire située en dehors de la Région</w:t>
      </w:r>
      <w:r w:rsidRPr="0064435F">
        <w:rPr>
          <w:rFonts w:ascii="Times New Roman" w:hAnsi="Times New Roman"/>
        </w:rPr>
        <w:t xml:space="preserve">. </w:t>
      </w:r>
      <w:r w:rsidRPr="0064435F">
        <w:rPr>
          <w:rFonts w:ascii="Times New Roman" w:hAnsi="Times New Roman"/>
        </w:rPr>
        <w:lastRenderedPageBreak/>
        <w:t>https://monitoringdesquartiers.brussels/indicators/Part-eleves-du-quartier-inscrits-dans-ecole-secondaire-en-dehors-de-la-RBC/</w:t>
      </w:r>
    </w:p>
    <w:p w14:paraId="213B1045"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ax). </w:t>
      </w:r>
      <w:r w:rsidRPr="0064435F">
        <w:rPr>
          <w:rFonts w:ascii="Times New Roman" w:hAnsi="Times New Roman"/>
          <w:i/>
          <w:iCs/>
        </w:rPr>
        <w:t>Part des femmes de 20-49 ans en couple sans enfant (sur les femmes de 20-49 ans)</w:t>
      </w:r>
      <w:r w:rsidRPr="0064435F">
        <w:rPr>
          <w:rFonts w:ascii="Times New Roman" w:hAnsi="Times New Roman"/>
        </w:rPr>
        <w:t>. https://monitoringdesquartiers.brussels/indicators/part-des-femmes-de-20-49-ans-en-couple-sans-enfant-sur-femme-20-49-ans/</w:t>
      </w:r>
    </w:p>
    <w:p w14:paraId="71EBEB40"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ay). </w:t>
      </w:r>
      <w:r w:rsidRPr="0064435F">
        <w:rPr>
          <w:rFonts w:ascii="Times New Roman" w:hAnsi="Times New Roman"/>
          <w:i/>
          <w:iCs/>
        </w:rPr>
        <w:t>Part des femmes de 20-59 ans en couple avec enfant (sur les femmes de 20-59 ans)</w:t>
      </w:r>
      <w:r w:rsidRPr="0064435F">
        <w:rPr>
          <w:rFonts w:ascii="Times New Roman" w:hAnsi="Times New Roman"/>
        </w:rPr>
        <w:t>. https://monitoringdesquartiers.brussels/indicators/part-des-femmes-de-20-59-ans-en-couple-avec-enfant-sur-femme-20-59-ans/</w:t>
      </w:r>
    </w:p>
    <w:p w14:paraId="02ACDB55"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az). </w:t>
      </w:r>
      <w:r w:rsidRPr="0064435F">
        <w:rPr>
          <w:rFonts w:ascii="Times New Roman" w:hAnsi="Times New Roman"/>
          <w:i/>
          <w:iCs/>
        </w:rPr>
        <w:t>Part des femmes de 60 ans et plus en couple sans enfant (sur les femmes de 60 ans et plus)</w:t>
      </w:r>
      <w:r w:rsidRPr="0064435F">
        <w:rPr>
          <w:rFonts w:ascii="Times New Roman" w:hAnsi="Times New Roman"/>
        </w:rPr>
        <w:t>. https://monitoringdesquartiers.brussels/indicators/part-des-femmes-de-60-ans-et-plus-en-couple-sans-enfant-sur-femme-de-60-ans-et-plus/</w:t>
      </w:r>
    </w:p>
    <w:p w14:paraId="3C6700B4"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ba). </w:t>
      </w:r>
      <w:r w:rsidRPr="0064435F">
        <w:rPr>
          <w:rFonts w:ascii="Times New Roman" w:hAnsi="Times New Roman"/>
          <w:i/>
          <w:iCs/>
        </w:rPr>
        <w:t>Part des isolés de 30 ans et plus dans le total des ménages privés</w:t>
      </w:r>
      <w:r w:rsidRPr="0064435F">
        <w:rPr>
          <w:rFonts w:ascii="Times New Roman" w:hAnsi="Times New Roman"/>
        </w:rPr>
        <w:t>. https://monitoringdesquartiers.brussels/indicators/part-des-isoles-de-30-ans-et-plus-dans-le-total-des-menages-prives/</w:t>
      </w:r>
    </w:p>
    <w:p w14:paraId="5692D567"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bb). </w:t>
      </w:r>
      <w:r w:rsidRPr="0064435F">
        <w:rPr>
          <w:rFonts w:ascii="Times New Roman" w:hAnsi="Times New Roman"/>
          <w:i/>
          <w:iCs/>
        </w:rPr>
        <w:t>Part des isolés de 65 ans et plus dans le total des ménages privés</w:t>
      </w:r>
      <w:r w:rsidRPr="0064435F">
        <w:rPr>
          <w:rFonts w:ascii="Times New Roman" w:hAnsi="Times New Roman"/>
        </w:rPr>
        <w:t>. https://monitoringdesquartiers.brussels/indicators/part-des-isoles-de-65-ans-et-plus-dans-le-total-des-menages-prives/</w:t>
      </w:r>
    </w:p>
    <w:p w14:paraId="5A11C35B"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bc). </w:t>
      </w:r>
      <w:r w:rsidRPr="0064435F">
        <w:rPr>
          <w:rFonts w:ascii="Times New Roman" w:hAnsi="Times New Roman"/>
          <w:i/>
          <w:iCs/>
        </w:rPr>
        <w:t>Part des isolés parmi les 18-29 ans</w:t>
      </w:r>
      <w:r w:rsidRPr="0064435F">
        <w:rPr>
          <w:rFonts w:ascii="Times New Roman" w:hAnsi="Times New Roman"/>
        </w:rPr>
        <w:t>. https://monitoringdesquartiers.brussels/indicators/part-des-isoles-parmi-les-18-29-ans/</w:t>
      </w:r>
    </w:p>
    <w:p w14:paraId="76806C52"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bd). </w:t>
      </w:r>
      <w:r w:rsidRPr="0064435F">
        <w:rPr>
          <w:rFonts w:ascii="Times New Roman" w:hAnsi="Times New Roman"/>
          <w:i/>
          <w:iCs/>
        </w:rPr>
        <w:t>Part des ménages monoparentaux dans le total des ménages privés</w:t>
      </w:r>
      <w:r w:rsidRPr="0064435F">
        <w:rPr>
          <w:rFonts w:ascii="Times New Roman" w:hAnsi="Times New Roman"/>
        </w:rPr>
        <w:t>. https://monitoringdesquartiers.brussels/indicators/part-des-menages-monoparentaux-dans-le-total-des-menages-prives/</w:t>
      </w:r>
    </w:p>
    <w:p w14:paraId="37C88611"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be). </w:t>
      </w:r>
      <w:r w:rsidRPr="0064435F">
        <w:rPr>
          <w:rFonts w:ascii="Times New Roman" w:hAnsi="Times New Roman"/>
          <w:i/>
          <w:iCs/>
        </w:rPr>
        <w:t>Part des mères seules de 20-49 ans (sur les femmes de 20-49 ans)</w:t>
      </w:r>
      <w:r w:rsidRPr="0064435F">
        <w:rPr>
          <w:rFonts w:ascii="Times New Roman" w:hAnsi="Times New Roman"/>
        </w:rPr>
        <w:t>. https://monitoringdesquartiers.brussels/indicators/part-des-meres-seules-de-20-49-ans-sur-les-femmes-20-49-ans/</w:t>
      </w:r>
    </w:p>
    <w:p w14:paraId="22CC12D1"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bf). </w:t>
      </w:r>
      <w:r w:rsidRPr="0064435F">
        <w:rPr>
          <w:rFonts w:ascii="Times New Roman" w:hAnsi="Times New Roman"/>
          <w:i/>
          <w:iCs/>
        </w:rPr>
        <w:t>Part des moins de 5 ans de sexe féminin dans la population totale</w:t>
      </w:r>
      <w:r w:rsidRPr="0064435F">
        <w:rPr>
          <w:rFonts w:ascii="Times New Roman" w:hAnsi="Times New Roman"/>
        </w:rPr>
        <w:t>. https://monitoringdesquartiers.brussels/indicators/part-moins-5-ans-sexe-feminin-dans-population-totalepop/</w:t>
      </w:r>
    </w:p>
    <w:p w14:paraId="09FAB133" w14:textId="77777777" w:rsidR="00E437A4" w:rsidRPr="0064435F" w:rsidRDefault="00E437A4" w:rsidP="00E437A4">
      <w:pPr>
        <w:pStyle w:val="Bibliography"/>
        <w:rPr>
          <w:rFonts w:ascii="Times New Roman" w:hAnsi="Times New Roman"/>
        </w:rPr>
      </w:pPr>
      <w:r w:rsidRPr="0064435F">
        <w:rPr>
          <w:rFonts w:ascii="Times New Roman" w:hAnsi="Times New Roman"/>
        </w:rPr>
        <w:lastRenderedPageBreak/>
        <w:t xml:space="preserve">Monitoring des quartiers. (2019bg). </w:t>
      </w:r>
      <w:r w:rsidRPr="0064435F">
        <w:rPr>
          <w:rFonts w:ascii="Times New Roman" w:hAnsi="Times New Roman"/>
          <w:i/>
          <w:iCs/>
        </w:rPr>
        <w:t>Part des moins de 5 ans de sexe masculin dans la population totale</w:t>
      </w:r>
      <w:r w:rsidRPr="0064435F">
        <w:rPr>
          <w:rFonts w:ascii="Times New Roman" w:hAnsi="Times New Roman"/>
        </w:rPr>
        <w:t>. https://monitoringdesquartiers.brussels/indicators/part-des-moins-de-5-ans-de-sexe-masculin-dans-population-totale/</w:t>
      </w:r>
    </w:p>
    <w:p w14:paraId="716C99C3"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Monitoring des quartiers. (2019bh). </w:t>
      </w:r>
      <w:r w:rsidRPr="0064435F">
        <w:rPr>
          <w:rFonts w:ascii="Times New Roman" w:hAnsi="Times New Roman"/>
          <w:i/>
          <w:iCs/>
        </w:rPr>
        <w:t>Tableaux Statistiques en Région Bruxelles Capitale</w:t>
      </w:r>
      <w:r w:rsidRPr="0064435F">
        <w:rPr>
          <w:rFonts w:ascii="Times New Roman" w:hAnsi="Times New Roman"/>
        </w:rPr>
        <w:t>. https://monitoringdesquartiers.brussels/tables/</w:t>
      </w:r>
    </w:p>
    <w:p w14:paraId="6E53BC6E"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Monitor@Vias. (2016). </w:t>
      </w:r>
      <w:r w:rsidRPr="0064435F">
        <w:rPr>
          <w:rFonts w:ascii="Times New Roman" w:hAnsi="Times New Roman"/>
          <w:i/>
          <w:iCs/>
          <w:lang w:val="en-US"/>
        </w:rPr>
        <w:t>MONITOR Data</w:t>
      </w:r>
      <w:r w:rsidRPr="0064435F">
        <w:rPr>
          <w:rFonts w:ascii="Times New Roman" w:hAnsi="Times New Roman"/>
          <w:lang w:val="en-US"/>
        </w:rPr>
        <w:t>. https://mobility.vias.be/fr/monitor/</w:t>
      </w:r>
    </w:p>
    <w:p w14:paraId="1D70CC10"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Nissan. (2021). </w:t>
      </w:r>
      <w:r w:rsidRPr="0064435F">
        <w:rPr>
          <w:rFonts w:ascii="Times New Roman" w:hAnsi="Times New Roman"/>
          <w:i/>
          <w:iCs/>
        </w:rPr>
        <w:t>Nissan LEAF - Voiture familiale 100 % électrique | Nissan</w:t>
      </w:r>
      <w:r w:rsidRPr="0064435F">
        <w:rPr>
          <w:rFonts w:ascii="Times New Roman" w:hAnsi="Times New Roman"/>
        </w:rPr>
        <w:t>. https://fr.nissan.be/vehicules/neufs/leaf.html?&amp;cid=psm6qxATc95_dc|D|pgrid|94776000170|ptaid|kwd-7695905545|pcrid|427707911233|slid||intent=EV</w:t>
      </w:r>
    </w:p>
    <w:p w14:paraId="0B513E48"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Odile. (2014, June 12). </w:t>
      </w:r>
      <w:r w:rsidRPr="0064435F">
        <w:rPr>
          <w:rFonts w:ascii="Times New Roman" w:hAnsi="Times New Roman"/>
          <w:i/>
          <w:iCs/>
        </w:rPr>
        <w:t>Chiffres à Bruxelles</w:t>
      </w:r>
      <w:r w:rsidRPr="0064435F">
        <w:rPr>
          <w:rFonts w:ascii="Times New Roman" w:hAnsi="Times New Roman"/>
        </w:rPr>
        <w:t xml:space="preserve"> [Text]. Bruxelles Environnement. https://environnement.brussels/thematiques/mobilite/la-mobilite-bruxelles/chiffres</w:t>
      </w:r>
    </w:p>
    <w:p w14:paraId="46CF1A09"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OpenStreetMap. (n.d.). </w:t>
      </w:r>
      <w:r w:rsidRPr="0064435F">
        <w:rPr>
          <w:rFonts w:ascii="Times New Roman" w:hAnsi="Times New Roman"/>
          <w:i/>
          <w:iCs/>
          <w:lang w:val="en-US"/>
        </w:rPr>
        <w:t>OpenStreetMap</w:t>
      </w:r>
      <w:r w:rsidRPr="0064435F">
        <w:rPr>
          <w:rFonts w:ascii="Times New Roman" w:hAnsi="Times New Roman"/>
          <w:lang w:val="en-US"/>
        </w:rPr>
        <w:t>. OpenStreetMap Belgium. Retrieved 13 August 2021, from https://openstreetmap.be/en/</w:t>
      </w:r>
    </w:p>
    <w:p w14:paraId="1226A8DC"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Parlement européen. (2019, April 16). </w:t>
      </w:r>
      <w:r w:rsidRPr="0064435F">
        <w:rPr>
          <w:rFonts w:ascii="Times New Roman" w:hAnsi="Times New Roman"/>
          <w:i/>
          <w:iCs/>
        </w:rPr>
        <w:t>Décès sur les routes en Europe: Les chiffres (infographie) | Actualité | Parlement européen</w:t>
      </w:r>
      <w:r w:rsidRPr="0064435F">
        <w:rPr>
          <w:rFonts w:ascii="Times New Roman" w:hAnsi="Times New Roman"/>
        </w:rPr>
        <w:t>. https://www.europarl.europa.eu/news/fr/headlines/society/20190410STO36615/deces-sur-les-routes-en-europe-les-chiffres-infographie</w:t>
      </w:r>
    </w:p>
    <w:p w14:paraId="7028AE60" w14:textId="77777777" w:rsidR="00E437A4" w:rsidRPr="0064435F" w:rsidRDefault="00E437A4" w:rsidP="00E437A4">
      <w:pPr>
        <w:pStyle w:val="Bibliography"/>
        <w:rPr>
          <w:rFonts w:ascii="Times New Roman" w:hAnsi="Times New Roman"/>
        </w:rPr>
      </w:pPr>
      <w:r w:rsidRPr="0064435F">
        <w:rPr>
          <w:rFonts w:ascii="Times New Roman" w:hAnsi="Times New Roman"/>
          <w:lang w:val="en-US"/>
        </w:rPr>
        <w:t xml:space="preserve">Poulhès, A., &amp; Berrada, J. (2019). Single Vehicle Network Versus Dispatcher: User Assignment in an Agent-Based Model. </w:t>
      </w:r>
      <w:r w:rsidRPr="0064435F">
        <w:rPr>
          <w:rFonts w:ascii="Times New Roman" w:hAnsi="Times New Roman"/>
          <w:i/>
          <w:iCs/>
        </w:rPr>
        <w:t>Transportmetrica A: Transport Science</w:t>
      </w:r>
      <w:r w:rsidRPr="0064435F">
        <w:rPr>
          <w:rFonts w:ascii="Times New Roman" w:hAnsi="Times New Roman"/>
        </w:rPr>
        <w:t xml:space="preserve">, </w:t>
      </w:r>
      <w:r w:rsidRPr="0064435F">
        <w:rPr>
          <w:rFonts w:ascii="Times New Roman" w:hAnsi="Times New Roman"/>
          <w:i/>
          <w:iCs/>
        </w:rPr>
        <w:t>16</w:t>
      </w:r>
      <w:r w:rsidRPr="0064435F">
        <w:rPr>
          <w:rFonts w:ascii="Times New Roman" w:hAnsi="Times New Roman"/>
        </w:rPr>
        <w:t>, 1–43. https://doi.org/10.1080/23249935.2019.1570383</w:t>
      </w:r>
    </w:p>
    <w:p w14:paraId="63B68A64" w14:textId="6B7D430D" w:rsidR="00E437A4" w:rsidRPr="0064435F" w:rsidRDefault="00E437A4" w:rsidP="00E437A4">
      <w:pPr>
        <w:pStyle w:val="Bibliography"/>
        <w:rPr>
          <w:rFonts w:ascii="Times New Roman" w:hAnsi="Times New Roman"/>
        </w:rPr>
      </w:pPr>
      <w:r w:rsidRPr="0064435F">
        <w:rPr>
          <w:rFonts w:ascii="Times New Roman" w:hAnsi="Times New Roman"/>
        </w:rPr>
        <w:t xml:space="preserve">29 MARS 2007. - Arrêté du Gouvernement de la Région de Bruxelles-Capitale relatif </w:t>
      </w:r>
      <w:r w:rsidR="00DF5066" w:rsidRPr="0064435F">
        <w:rPr>
          <w:rFonts w:ascii="Times New Roman" w:hAnsi="Times New Roman"/>
        </w:rPr>
        <w:t>aux services</w:t>
      </w:r>
      <w:r w:rsidRPr="0064435F">
        <w:rPr>
          <w:rFonts w:ascii="Times New Roman" w:hAnsi="Times New Roman"/>
        </w:rPr>
        <w:t xml:space="preserve"> de taxis et aux services de location de voitures avec chauffeur., Pub. L. No. 2007031181, 23526 (2007).</w:t>
      </w:r>
    </w:p>
    <w:p w14:paraId="6CE7FF5C" w14:textId="0464EA6F" w:rsidR="00E437A4" w:rsidRPr="0064435F" w:rsidRDefault="00E437A4" w:rsidP="00E437A4">
      <w:pPr>
        <w:pStyle w:val="Bibliography"/>
        <w:rPr>
          <w:rFonts w:ascii="Times New Roman" w:hAnsi="Times New Roman"/>
        </w:rPr>
      </w:pPr>
      <w:r w:rsidRPr="0064435F">
        <w:rPr>
          <w:rFonts w:ascii="Times New Roman" w:hAnsi="Times New Roman"/>
          <w:lang w:val="en-US"/>
        </w:rPr>
        <w:t xml:space="preserve">Reiter, M., &amp; Kockelman, K. (2017). Emissions and exposure costs of electric versus conventional vehicles: A case study for Texas. </w:t>
      </w:r>
      <w:r w:rsidRPr="0064435F">
        <w:rPr>
          <w:rFonts w:ascii="Times New Roman" w:hAnsi="Times New Roman"/>
          <w:i/>
          <w:iCs/>
        </w:rPr>
        <w:t xml:space="preserve">International </w:t>
      </w:r>
      <w:r w:rsidR="00DF5066" w:rsidRPr="0064435F">
        <w:rPr>
          <w:rFonts w:ascii="Times New Roman" w:hAnsi="Times New Roman"/>
          <w:i/>
          <w:iCs/>
        </w:rPr>
        <w:t>Journal of</w:t>
      </w:r>
      <w:r w:rsidRPr="0064435F">
        <w:rPr>
          <w:rFonts w:ascii="Times New Roman" w:hAnsi="Times New Roman"/>
          <w:i/>
          <w:iCs/>
        </w:rPr>
        <w:t xml:space="preserve"> Sustainable Transportation</w:t>
      </w:r>
      <w:r w:rsidRPr="0064435F">
        <w:rPr>
          <w:rFonts w:ascii="Times New Roman" w:hAnsi="Times New Roman"/>
        </w:rPr>
        <w:t>, 486–492.</w:t>
      </w:r>
    </w:p>
    <w:p w14:paraId="1B3C4EE1" w14:textId="77777777" w:rsidR="00E437A4" w:rsidRPr="0064435F" w:rsidRDefault="00E437A4" w:rsidP="00E437A4">
      <w:pPr>
        <w:pStyle w:val="Bibliography"/>
        <w:rPr>
          <w:rFonts w:ascii="Times New Roman" w:hAnsi="Times New Roman"/>
        </w:rPr>
      </w:pPr>
      <w:r w:rsidRPr="0064435F">
        <w:rPr>
          <w:rFonts w:ascii="Times New Roman" w:hAnsi="Times New Roman"/>
        </w:rPr>
        <w:lastRenderedPageBreak/>
        <w:t xml:space="preserve">RG Invest. (n.d.). </w:t>
      </w:r>
      <w:r w:rsidRPr="0064435F">
        <w:rPr>
          <w:rFonts w:ascii="Times New Roman" w:hAnsi="Times New Roman"/>
          <w:i/>
          <w:iCs/>
        </w:rPr>
        <w:t>L’évolution des prix des bureaux à Bruxelles. RG INVEST vous conseil en immobilier</w:t>
      </w:r>
      <w:r w:rsidRPr="0064435F">
        <w:rPr>
          <w:rFonts w:ascii="Times New Roman" w:hAnsi="Times New Roman"/>
        </w:rPr>
        <w:t>. Retrieved 16 August 2021, from http://www.rginvest.be/page/evolution-prix-bureaux-bruxelles-fr_185.htm</w:t>
      </w:r>
    </w:p>
    <w:p w14:paraId="73AADB49"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Rossel &amp; Cie. (2015, June 4). </w:t>
      </w:r>
      <w:r w:rsidRPr="0064435F">
        <w:rPr>
          <w:rFonts w:ascii="Times New Roman" w:hAnsi="Times New Roman"/>
          <w:i/>
          <w:iCs/>
        </w:rPr>
        <w:t>Redoubler en 3e maternelle sera bientôt (quasi) impossible</w:t>
      </w:r>
      <w:r w:rsidRPr="0064435F">
        <w:rPr>
          <w:rFonts w:ascii="Times New Roman" w:hAnsi="Times New Roman"/>
        </w:rPr>
        <w:t>. Le Soir. https://www.lesoir.be/345/article/2015-06-04/redoubler-en-3e-maternelle-sera-bientot-quasi-impossible</w:t>
      </w:r>
    </w:p>
    <w:p w14:paraId="7CAB7FA5" w14:textId="77777777" w:rsidR="00E437A4" w:rsidRPr="0064435F" w:rsidRDefault="00E437A4" w:rsidP="00E437A4">
      <w:pPr>
        <w:pStyle w:val="Bibliography"/>
        <w:rPr>
          <w:rFonts w:ascii="Times New Roman" w:hAnsi="Times New Roman"/>
          <w:lang w:val="en-US"/>
        </w:rPr>
      </w:pPr>
      <w:r w:rsidRPr="0064435F">
        <w:rPr>
          <w:rFonts w:ascii="Times New Roman" w:hAnsi="Times New Roman"/>
        </w:rPr>
        <w:t xml:space="preserve">RTBF. (2020, January 4). </w:t>
      </w:r>
      <w:r w:rsidRPr="0064435F">
        <w:rPr>
          <w:rFonts w:ascii="Times New Roman" w:hAnsi="Times New Roman"/>
          <w:i/>
          <w:iCs/>
        </w:rPr>
        <w:t>DriveNow s’en va, Cambio et Poppy restent: S’y retrouver dans les voitures partagées à Bruxelles</w:t>
      </w:r>
      <w:r w:rsidRPr="0064435F">
        <w:rPr>
          <w:rFonts w:ascii="Times New Roman" w:hAnsi="Times New Roman"/>
        </w:rPr>
        <w:t xml:space="preserve">. </w:t>
      </w:r>
      <w:r w:rsidRPr="0064435F">
        <w:rPr>
          <w:rFonts w:ascii="Times New Roman" w:hAnsi="Times New Roman"/>
          <w:lang w:val="en-US"/>
        </w:rPr>
        <w:t>RTBF Info. https://www.rtbf.be/info/economie/detail_drive-now-s-en-va-cambio-et-poppy-restent-s-y-retrouver-dans-les-voitures-partagees-a-bruxelles?id=10399927</w:t>
      </w:r>
    </w:p>
    <w:p w14:paraId="5A4CCE28" w14:textId="77777777" w:rsidR="00E437A4" w:rsidRPr="0064435F" w:rsidRDefault="00E437A4" w:rsidP="00E437A4">
      <w:pPr>
        <w:pStyle w:val="Bibliography"/>
        <w:rPr>
          <w:rFonts w:ascii="Times New Roman" w:hAnsi="Times New Roman"/>
          <w:lang w:val="en-US"/>
        </w:rPr>
      </w:pPr>
      <w:r w:rsidRPr="0064435F">
        <w:rPr>
          <w:rFonts w:ascii="Times New Roman" w:hAnsi="Times New Roman"/>
        </w:rPr>
        <w:t xml:space="preserve">RTBF. (2021, June 25). </w:t>
      </w:r>
      <w:r w:rsidRPr="0064435F">
        <w:rPr>
          <w:rFonts w:ascii="Times New Roman" w:hAnsi="Times New Roman"/>
          <w:i/>
          <w:iCs/>
        </w:rPr>
        <w:t>Plus de véhicules diesel en 2030 et essence en 2035 à Bruxelles: Que feront les navetteurs ?</w:t>
      </w:r>
      <w:r w:rsidRPr="0064435F">
        <w:rPr>
          <w:rFonts w:ascii="Times New Roman" w:hAnsi="Times New Roman"/>
        </w:rPr>
        <w:t xml:space="preserve"> </w:t>
      </w:r>
      <w:r w:rsidRPr="0064435F">
        <w:rPr>
          <w:rFonts w:ascii="Times New Roman" w:hAnsi="Times New Roman"/>
          <w:lang w:val="en-US"/>
        </w:rPr>
        <w:t>RTBF Info. https://www.rtbf.be/info/belgique/detail_plus-de-vehicules-diesel-en-2030-et-essence-en-2035-a-bruxelles-que-feront-les-navetteurs?id=10791595</w:t>
      </w:r>
    </w:p>
    <w:p w14:paraId="4F8DC00D"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SAE International. (2018). </w:t>
      </w:r>
      <w:r w:rsidRPr="0064435F">
        <w:rPr>
          <w:rFonts w:ascii="Times New Roman" w:hAnsi="Times New Roman"/>
          <w:i/>
          <w:iCs/>
          <w:lang w:val="en-US"/>
        </w:rPr>
        <w:t>J3016B: Taxonomy and Definitions for Terms Related to Driving Automation Systems for On-Road Motor Vehicles - SAE International</w:t>
      </w:r>
      <w:r w:rsidRPr="0064435F">
        <w:rPr>
          <w:rFonts w:ascii="Times New Roman" w:hAnsi="Times New Roman"/>
          <w:lang w:val="en-US"/>
        </w:rPr>
        <w:t>. https://www.sae.org/standards/content/j3016_201806/</w:t>
      </w:r>
    </w:p>
    <w:p w14:paraId="0C0DA5AB" w14:textId="77777777" w:rsidR="00E437A4" w:rsidRPr="0064435F" w:rsidRDefault="00E437A4" w:rsidP="00E437A4">
      <w:pPr>
        <w:pStyle w:val="Bibliography"/>
        <w:rPr>
          <w:rFonts w:ascii="Times New Roman" w:hAnsi="Times New Roman"/>
        </w:rPr>
      </w:pPr>
      <w:r w:rsidRPr="0064435F">
        <w:rPr>
          <w:rFonts w:ascii="Times New Roman" w:hAnsi="Times New Roman"/>
          <w:lang w:val="en-US"/>
        </w:rPr>
        <w:t xml:space="preserve">Schultz, C., Salas, O., &amp; Holm, L. (2014). </w:t>
      </w:r>
      <w:r w:rsidRPr="0064435F">
        <w:rPr>
          <w:rFonts w:ascii="Times New Roman" w:hAnsi="Times New Roman"/>
          <w:i/>
          <w:iCs/>
          <w:lang w:val="en-US"/>
        </w:rPr>
        <w:t>Let the Cars Drive Themselves.</w:t>
      </w:r>
      <w:r w:rsidRPr="0064435F">
        <w:rPr>
          <w:rFonts w:ascii="Times New Roman" w:hAnsi="Times New Roman"/>
          <w:lang w:val="en-US"/>
        </w:rPr>
        <w:t xml:space="preserve"> </w:t>
      </w:r>
      <w:r w:rsidRPr="0064435F">
        <w:rPr>
          <w:rFonts w:ascii="Times New Roman" w:hAnsi="Times New Roman"/>
        </w:rPr>
        <w:t>38.</w:t>
      </w:r>
    </w:p>
    <w:p w14:paraId="029936AA"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Selectra. (2019, August 13). </w:t>
      </w:r>
      <w:r w:rsidRPr="0064435F">
        <w:rPr>
          <w:rFonts w:ascii="Times New Roman" w:hAnsi="Times New Roman"/>
          <w:i/>
          <w:iCs/>
        </w:rPr>
        <w:t>Voiture électrique: Prix, autonomie, bornes de recharge</w:t>
      </w:r>
      <w:r w:rsidRPr="0064435F">
        <w:rPr>
          <w:rFonts w:ascii="Times New Roman" w:hAnsi="Times New Roman"/>
        </w:rPr>
        <w:t>. Kelwatt.fr. https://www.kelwatt.fr/guide/conso/voiture-electrique</w:t>
      </w:r>
    </w:p>
    <w:p w14:paraId="4AD2CB4F" w14:textId="77777777" w:rsidR="00E437A4" w:rsidRPr="0064435F" w:rsidRDefault="00E437A4" w:rsidP="00E437A4">
      <w:pPr>
        <w:pStyle w:val="Bibliography"/>
        <w:rPr>
          <w:rFonts w:ascii="Times New Roman" w:hAnsi="Times New Roman"/>
        </w:rPr>
      </w:pPr>
      <w:r w:rsidRPr="0064435F">
        <w:rPr>
          <w:rFonts w:ascii="Times New Roman" w:hAnsi="Times New Roman"/>
          <w:lang w:val="en-US"/>
        </w:rPr>
        <w:t xml:space="preserve">Seow, K. T., Dang, N. H., &amp; Lee, D.-H. (2010, August). </w:t>
      </w:r>
      <w:r w:rsidRPr="0064435F">
        <w:rPr>
          <w:rFonts w:ascii="Times New Roman" w:hAnsi="Times New Roman"/>
          <w:i/>
          <w:iCs/>
          <w:lang w:val="en-US"/>
        </w:rPr>
        <w:t>A Collaborative Multiagent Taxi-Dispatch System</w:t>
      </w:r>
      <w:r w:rsidRPr="0064435F">
        <w:rPr>
          <w:rFonts w:ascii="Times New Roman" w:hAnsi="Times New Roman"/>
          <w:lang w:val="en-US"/>
        </w:rPr>
        <w:t xml:space="preserve">. </w:t>
      </w:r>
      <w:r w:rsidRPr="0064435F">
        <w:rPr>
          <w:rFonts w:ascii="Times New Roman" w:hAnsi="Times New Roman"/>
        </w:rPr>
        <w:t>607–616.</w:t>
      </w:r>
    </w:p>
    <w:p w14:paraId="13CE6E58"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Service Public Fédéral Belge. (2017a). </w:t>
      </w:r>
      <w:r w:rsidRPr="0064435F">
        <w:rPr>
          <w:rFonts w:ascii="Times New Roman" w:hAnsi="Times New Roman"/>
          <w:i/>
          <w:iCs/>
        </w:rPr>
        <w:t>Census 2011—Matrice des déplacements domicile-travail par secteur statistique | Statbel</w:t>
      </w:r>
      <w:r w:rsidRPr="0064435F">
        <w:rPr>
          <w:rFonts w:ascii="Times New Roman" w:hAnsi="Times New Roman"/>
        </w:rPr>
        <w:t>. https://statbel.fgov.be/fr/open-data/census-2011-matrice-des-deplacements-domicile-travail-par-secteur-statistique</w:t>
      </w:r>
    </w:p>
    <w:p w14:paraId="716BEBE0"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Service Public Fédéral Belge. (2017b). </w:t>
      </w:r>
      <w:r w:rsidRPr="0064435F">
        <w:rPr>
          <w:rFonts w:ascii="Times New Roman" w:hAnsi="Times New Roman"/>
          <w:i/>
          <w:iCs/>
        </w:rPr>
        <w:t>Secteurs statistiques | Statbel</w:t>
      </w:r>
      <w:r w:rsidRPr="0064435F">
        <w:rPr>
          <w:rFonts w:ascii="Times New Roman" w:hAnsi="Times New Roman"/>
        </w:rPr>
        <w:t>. https://statbel.fgov.be/fr/propos-de-statbel/methodologie/classifications/secteurs-statistiques</w:t>
      </w:r>
    </w:p>
    <w:p w14:paraId="5444DC45"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Service Public Fédéral Belge. (2019a). </w:t>
      </w:r>
      <w:r w:rsidRPr="0064435F">
        <w:rPr>
          <w:rFonts w:ascii="Times New Roman" w:hAnsi="Times New Roman"/>
          <w:i/>
          <w:iCs/>
        </w:rPr>
        <w:t>Mariages | Statbel | Tableau 11</w:t>
      </w:r>
      <w:r w:rsidRPr="0064435F">
        <w:rPr>
          <w:rFonts w:ascii="Times New Roman" w:hAnsi="Times New Roman"/>
        </w:rPr>
        <w:t>. https://statbel.fgov.be/fr/themes/population/partenariat/mariages#figures</w:t>
      </w:r>
    </w:p>
    <w:p w14:paraId="70C3327B" w14:textId="77777777" w:rsidR="00E437A4" w:rsidRPr="0064435F" w:rsidRDefault="00E437A4" w:rsidP="00E437A4">
      <w:pPr>
        <w:pStyle w:val="Bibliography"/>
        <w:rPr>
          <w:rFonts w:ascii="Times New Roman" w:hAnsi="Times New Roman"/>
        </w:rPr>
      </w:pPr>
      <w:r w:rsidRPr="0064435F">
        <w:rPr>
          <w:rFonts w:ascii="Times New Roman" w:hAnsi="Times New Roman"/>
        </w:rPr>
        <w:lastRenderedPageBreak/>
        <w:t xml:space="preserve">Service Public Fédéral Belge. (2019b). </w:t>
      </w:r>
      <w:r w:rsidRPr="0064435F">
        <w:rPr>
          <w:rFonts w:ascii="Times New Roman" w:hAnsi="Times New Roman"/>
          <w:i/>
          <w:iCs/>
        </w:rPr>
        <w:t>Naissances et fécondité | Statbel | Tableau 12</w:t>
      </w:r>
      <w:r w:rsidRPr="0064435F">
        <w:rPr>
          <w:rFonts w:ascii="Times New Roman" w:hAnsi="Times New Roman"/>
        </w:rPr>
        <w:t>. https://statbel.fgov.be/fr/themes/population/naissances-et-fecondite#figures</w:t>
      </w:r>
    </w:p>
    <w:p w14:paraId="0B749CB6"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Service Public Fédéral Belge. (2019c). </w:t>
      </w:r>
      <w:r w:rsidRPr="0064435F">
        <w:rPr>
          <w:rFonts w:ascii="Times New Roman" w:hAnsi="Times New Roman"/>
          <w:i/>
          <w:iCs/>
        </w:rPr>
        <w:t>Salaires mensuels bruts moyens | Statbel</w:t>
      </w:r>
      <w:r w:rsidRPr="0064435F">
        <w:rPr>
          <w:rFonts w:ascii="Times New Roman" w:hAnsi="Times New Roman"/>
        </w:rPr>
        <w:t>. https://statbel.fgov.be/fr/themes/emploi-formation/salaires-et-cout-de-la-main-doeuvre/salaires-mensuels-bruts-moyens</w:t>
      </w:r>
    </w:p>
    <w:p w14:paraId="13ACA7B2"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Service Public Fédéral Belge. (2021a). </w:t>
      </w:r>
      <w:r w:rsidRPr="0064435F">
        <w:rPr>
          <w:rFonts w:ascii="Times New Roman" w:hAnsi="Times New Roman"/>
          <w:i/>
          <w:iCs/>
        </w:rPr>
        <w:t>Obligation scolaire | Belgium.be</w:t>
      </w:r>
      <w:r w:rsidRPr="0064435F">
        <w:rPr>
          <w:rFonts w:ascii="Times New Roman" w:hAnsi="Times New Roman"/>
        </w:rPr>
        <w:t>. https://www.belgium.be/fr/formation/enseignement/droits_et_devoirs/obligation_scolaire</w:t>
      </w:r>
    </w:p>
    <w:p w14:paraId="61AA0645"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Service Public Fédéral Belge. (2021b). </w:t>
      </w:r>
      <w:r w:rsidRPr="0064435F">
        <w:rPr>
          <w:rFonts w:ascii="Times New Roman" w:hAnsi="Times New Roman"/>
          <w:i/>
          <w:iCs/>
        </w:rPr>
        <w:t>Offre d’enseignement supérieur | Belgium.be</w:t>
      </w:r>
      <w:r w:rsidRPr="0064435F">
        <w:rPr>
          <w:rFonts w:ascii="Times New Roman" w:hAnsi="Times New Roman"/>
        </w:rPr>
        <w:t>. https://www.belgium.be/fr/formation/enseignement/superieur/offre_d_enseignement</w:t>
      </w:r>
    </w:p>
    <w:p w14:paraId="52BF5E28"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Spieser, K., Treleaven, K., Zhang, R., Frazzoli, E., Morton, D., &amp; Pavone, M. (2014). Toward a Systematic Approach to the Design and Evaluation of Automated Mobility-on-Demand Systems: A Case Study in Singapore. In G. Meyer &amp; S. Beiker (Eds.), </w:t>
      </w:r>
      <w:r w:rsidRPr="0064435F">
        <w:rPr>
          <w:rFonts w:ascii="Times New Roman" w:hAnsi="Times New Roman"/>
          <w:i/>
          <w:iCs/>
          <w:lang w:val="en-US"/>
        </w:rPr>
        <w:t>Road Vehicle Automation</w:t>
      </w:r>
      <w:r w:rsidRPr="0064435F">
        <w:rPr>
          <w:rFonts w:ascii="Times New Roman" w:hAnsi="Times New Roman"/>
          <w:lang w:val="en-US"/>
        </w:rPr>
        <w:t xml:space="preserve"> (pp. 229–245). Springer International Publishing. https://doi.org/10.1007/978-3-319-05990-7_20</w:t>
      </w:r>
    </w:p>
    <w:p w14:paraId="128BFD40"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Spyder. (2020). </w:t>
      </w:r>
      <w:r w:rsidRPr="0064435F">
        <w:rPr>
          <w:rFonts w:ascii="Times New Roman" w:hAnsi="Times New Roman"/>
          <w:i/>
          <w:iCs/>
          <w:lang w:val="en-US"/>
        </w:rPr>
        <w:t>Home—Spyder IDE</w:t>
      </w:r>
      <w:r w:rsidRPr="0064435F">
        <w:rPr>
          <w:rFonts w:ascii="Times New Roman" w:hAnsi="Times New Roman"/>
          <w:lang w:val="en-US"/>
        </w:rPr>
        <w:t>. https://www.spyder-ide.org/</w:t>
      </w:r>
    </w:p>
    <w:p w14:paraId="1F7F3620"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Sudinfo. (2020, September 11). </w:t>
      </w:r>
      <w:r w:rsidRPr="0064435F">
        <w:rPr>
          <w:rFonts w:ascii="Times New Roman" w:hAnsi="Times New Roman"/>
          <w:i/>
          <w:iCs/>
        </w:rPr>
        <w:t>Coronavirus en Belgique: Chronologie de sept mois de crise</w:t>
      </w:r>
      <w:r w:rsidRPr="0064435F">
        <w:rPr>
          <w:rFonts w:ascii="Times New Roman" w:hAnsi="Times New Roman"/>
        </w:rPr>
        <w:t>. sudinfo.be. https://www.sudinfo.be/id249069/article/2020-09-11/coronavirus-en-belgique-chronologie-de-sept-mois-de-crise</w:t>
      </w:r>
    </w:p>
    <w:p w14:paraId="6E4C341A" w14:textId="77777777" w:rsidR="00E437A4" w:rsidRPr="0064435F" w:rsidRDefault="00E437A4" w:rsidP="00E437A4">
      <w:pPr>
        <w:pStyle w:val="Bibliography"/>
        <w:rPr>
          <w:rFonts w:ascii="Times New Roman" w:hAnsi="Times New Roman"/>
          <w:lang w:val="en-US"/>
        </w:rPr>
      </w:pPr>
      <w:r w:rsidRPr="0064435F">
        <w:rPr>
          <w:rFonts w:ascii="Times New Roman" w:hAnsi="Times New Roman"/>
        </w:rPr>
        <w:t xml:space="preserve">T, C. (2019, July 11). </w:t>
      </w:r>
      <w:r w:rsidRPr="0064435F">
        <w:rPr>
          <w:rFonts w:ascii="Times New Roman" w:hAnsi="Times New Roman"/>
          <w:i/>
          <w:iCs/>
        </w:rPr>
        <w:t>Toyota teste une voiture autonome dans le quartier européen de Bruxelles</w:t>
      </w:r>
      <w:r w:rsidRPr="0064435F">
        <w:rPr>
          <w:rFonts w:ascii="Times New Roman" w:hAnsi="Times New Roman"/>
        </w:rPr>
        <w:t xml:space="preserve">. </w:t>
      </w:r>
      <w:r w:rsidRPr="0064435F">
        <w:rPr>
          <w:rFonts w:ascii="Times New Roman" w:hAnsi="Times New Roman"/>
          <w:lang w:val="en-US"/>
        </w:rPr>
        <w:t>RTBF Info. https://www.rtbf.be/info/regions/bruxelles/detail_toyota-va-tester-la-conduite-autonome-sur-des-routes-bruxelloises-ouvertes-au-public?id=10268551</w:t>
      </w:r>
    </w:p>
    <w:p w14:paraId="7C77B869"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Taxis Verts. (2019, April 2). Comment se calcule le prix d’une course de taxi à Bruxelles ? </w:t>
      </w:r>
      <w:r w:rsidRPr="0064435F">
        <w:rPr>
          <w:rFonts w:ascii="Times New Roman" w:hAnsi="Times New Roman"/>
          <w:i/>
          <w:iCs/>
        </w:rPr>
        <w:t>Taxis Verts</w:t>
      </w:r>
      <w:r w:rsidRPr="0064435F">
        <w:rPr>
          <w:rFonts w:ascii="Times New Roman" w:hAnsi="Times New Roman"/>
        </w:rPr>
        <w:t>. https://taxisverts.be/fr/comment-se-calcule-le-prix-dune-course-de-taxi-a-bruxelles/</w:t>
      </w:r>
    </w:p>
    <w:p w14:paraId="17EA94CD" w14:textId="77777777" w:rsidR="00E437A4" w:rsidRPr="0064435F" w:rsidRDefault="00E437A4" w:rsidP="00E437A4">
      <w:pPr>
        <w:pStyle w:val="Bibliography"/>
        <w:rPr>
          <w:rFonts w:ascii="Times New Roman" w:hAnsi="Times New Roman"/>
          <w:lang w:val="en-US"/>
        </w:rPr>
      </w:pPr>
      <w:r w:rsidRPr="0064435F">
        <w:rPr>
          <w:rFonts w:ascii="Times New Roman" w:hAnsi="Times New Roman"/>
        </w:rPr>
        <w:t xml:space="preserve">Taylor, N. B. (2003). </w:t>
      </w:r>
      <w:r w:rsidRPr="0064435F">
        <w:rPr>
          <w:rFonts w:ascii="Times New Roman" w:hAnsi="Times New Roman"/>
          <w:lang w:val="en-US"/>
        </w:rPr>
        <w:t xml:space="preserve">The CONTRAM Dynamic Traffic Assignment Model. </w:t>
      </w:r>
      <w:r w:rsidRPr="0064435F">
        <w:rPr>
          <w:rFonts w:ascii="Times New Roman" w:hAnsi="Times New Roman"/>
          <w:i/>
          <w:iCs/>
          <w:lang w:val="en-US"/>
        </w:rPr>
        <w:t>Networks and Spatial Economics</w:t>
      </w:r>
      <w:r w:rsidRPr="0064435F">
        <w:rPr>
          <w:rFonts w:ascii="Times New Roman" w:hAnsi="Times New Roman"/>
          <w:lang w:val="en-US"/>
        </w:rPr>
        <w:t xml:space="preserve">, </w:t>
      </w:r>
      <w:r w:rsidRPr="0064435F">
        <w:rPr>
          <w:rFonts w:ascii="Times New Roman" w:hAnsi="Times New Roman"/>
          <w:i/>
          <w:iCs/>
          <w:lang w:val="en-US"/>
        </w:rPr>
        <w:t>3</w:t>
      </w:r>
      <w:r w:rsidRPr="0064435F">
        <w:rPr>
          <w:rFonts w:ascii="Times New Roman" w:hAnsi="Times New Roman"/>
          <w:lang w:val="en-US"/>
        </w:rPr>
        <w:t>, 297–322.</w:t>
      </w:r>
    </w:p>
    <w:p w14:paraId="1D5B2B4E" w14:textId="77777777" w:rsidR="00E437A4" w:rsidRPr="0064435F" w:rsidRDefault="00E437A4" w:rsidP="00E437A4">
      <w:pPr>
        <w:pStyle w:val="Bibliography"/>
        <w:rPr>
          <w:rFonts w:ascii="Times New Roman" w:hAnsi="Times New Roman"/>
          <w:lang w:val="en-US"/>
        </w:rPr>
      </w:pPr>
      <w:r w:rsidRPr="0064435F">
        <w:rPr>
          <w:rFonts w:ascii="Times New Roman" w:hAnsi="Times New Roman"/>
          <w:i/>
          <w:iCs/>
          <w:lang w:val="en-US"/>
        </w:rPr>
        <w:t>Taylor—The CONTRAM Dynamic Traffic Assignment Model.pdf</w:t>
      </w:r>
      <w:r w:rsidRPr="0064435F">
        <w:rPr>
          <w:rFonts w:ascii="Times New Roman" w:hAnsi="Times New Roman"/>
          <w:lang w:val="en-US"/>
        </w:rPr>
        <w:t>. (n.d.). Retrieved 14 August 2021, from https://link.springer.com/content/pdf/10.1023/A:1025394201651.pdf</w:t>
      </w:r>
    </w:p>
    <w:p w14:paraId="4D9916F8" w14:textId="77777777" w:rsidR="00E437A4" w:rsidRPr="0064435F" w:rsidRDefault="00E437A4" w:rsidP="00E437A4">
      <w:pPr>
        <w:pStyle w:val="Bibliography"/>
        <w:rPr>
          <w:rFonts w:ascii="Times New Roman" w:hAnsi="Times New Roman"/>
        </w:rPr>
      </w:pPr>
      <w:r w:rsidRPr="0064435F">
        <w:rPr>
          <w:rFonts w:ascii="Times New Roman" w:hAnsi="Times New Roman"/>
        </w:rPr>
        <w:t xml:space="preserve">Toint, P. (1999). </w:t>
      </w:r>
      <w:r w:rsidRPr="0064435F">
        <w:rPr>
          <w:rFonts w:ascii="Times New Roman" w:hAnsi="Times New Roman"/>
          <w:i/>
          <w:iCs/>
        </w:rPr>
        <w:t>Mobilité quotidienne en Belgique</w:t>
      </w:r>
      <w:r w:rsidRPr="0064435F">
        <w:rPr>
          <w:rFonts w:ascii="Times New Roman" w:hAnsi="Times New Roman"/>
        </w:rPr>
        <w:t>.</w:t>
      </w:r>
    </w:p>
    <w:p w14:paraId="0512F473" w14:textId="77777777" w:rsidR="00E437A4" w:rsidRPr="0064435F" w:rsidRDefault="00E437A4" w:rsidP="00E437A4">
      <w:pPr>
        <w:pStyle w:val="Bibliography"/>
        <w:rPr>
          <w:rFonts w:ascii="Times New Roman" w:hAnsi="Times New Roman"/>
        </w:rPr>
      </w:pPr>
      <w:r w:rsidRPr="0064435F">
        <w:rPr>
          <w:rFonts w:ascii="Times New Roman" w:hAnsi="Times New Roman"/>
        </w:rPr>
        <w:lastRenderedPageBreak/>
        <w:t xml:space="preserve">Touzot. (2021, July 2). Énergie: Une voiture électrique sera toujours plus propre qu’une thermique. </w:t>
      </w:r>
      <w:r w:rsidRPr="0064435F">
        <w:rPr>
          <w:rFonts w:ascii="Times New Roman" w:hAnsi="Times New Roman"/>
          <w:i/>
          <w:iCs/>
        </w:rPr>
        <w:t>Automobile Propre</w:t>
      </w:r>
      <w:r w:rsidRPr="0064435F">
        <w:rPr>
          <w:rFonts w:ascii="Times New Roman" w:hAnsi="Times New Roman"/>
        </w:rPr>
        <w:t>. https://www.automobile-propre.com/energie-une-voiture-electrique-sera-toujours-plus-propre-quune-thermique/</w:t>
      </w:r>
    </w:p>
    <w:p w14:paraId="433896C6"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Treiber, M., Kesting, A., &amp; Thiemann, C. (2007). </w:t>
      </w:r>
      <w:r w:rsidRPr="0064435F">
        <w:rPr>
          <w:rFonts w:ascii="Times New Roman" w:hAnsi="Times New Roman"/>
          <w:i/>
          <w:iCs/>
          <w:lang w:val="en-US"/>
        </w:rPr>
        <w:t>How Much does Tra</w:t>
      </w:r>
      <w:r w:rsidRPr="0064435F">
        <w:rPr>
          <w:rFonts w:ascii="Times New Roman" w:hAnsi="Times New Roman"/>
          <w:i/>
          <w:iCs/>
        </w:rPr>
        <w:t>ﬃ</w:t>
      </w:r>
      <w:r w:rsidRPr="0064435F">
        <w:rPr>
          <w:rFonts w:ascii="Times New Roman" w:hAnsi="Times New Roman"/>
          <w:i/>
          <w:iCs/>
          <w:lang w:val="en-US"/>
        </w:rPr>
        <w:t>c Congestion Increase Fuel Consumption and Emissions? Applying a Fuel Consumption Model to the NGSIM Trajectory Data</w:t>
      </w:r>
      <w:r w:rsidRPr="0064435F">
        <w:rPr>
          <w:rFonts w:ascii="Times New Roman" w:hAnsi="Times New Roman"/>
          <w:lang w:val="en-US"/>
        </w:rPr>
        <w:t>. 17.</w:t>
      </w:r>
    </w:p>
    <w:p w14:paraId="6CFD1034"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Ubertarif. (n.d.). </w:t>
      </w:r>
      <w:r w:rsidRPr="0064435F">
        <w:rPr>
          <w:rFonts w:ascii="Times New Roman" w:hAnsi="Times New Roman"/>
          <w:i/>
          <w:iCs/>
          <w:lang w:val="en-US"/>
        </w:rPr>
        <w:t>Taxi Prix UBER Bruxelles</w:t>
      </w:r>
      <w:r w:rsidRPr="0064435F">
        <w:rPr>
          <w:rFonts w:ascii="Times New Roman" w:hAnsi="Times New Roman"/>
          <w:lang w:val="en-US"/>
        </w:rPr>
        <w:t>. Retrieved 10 August 2021, from http://uber-prix-brussels-be.ubertarif.com/</w:t>
      </w:r>
    </w:p>
    <w:p w14:paraId="436398C5"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United States Census Bureau. (n.d.). </w:t>
      </w:r>
      <w:r w:rsidRPr="0064435F">
        <w:rPr>
          <w:rFonts w:ascii="Times New Roman" w:hAnsi="Times New Roman"/>
          <w:i/>
          <w:iCs/>
          <w:lang w:val="en-US"/>
        </w:rPr>
        <w:t>Explore Census Data</w:t>
      </w:r>
      <w:r w:rsidRPr="0064435F">
        <w:rPr>
          <w:rFonts w:ascii="Times New Roman" w:hAnsi="Times New Roman"/>
          <w:lang w:val="en-US"/>
        </w:rPr>
        <w:t>. Retrieved 14 August 2021, from https://data.census.gov/cedsci/</w:t>
      </w:r>
    </w:p>
    <w:p w14:paraId="5EE89D66" w14:textId="77777777" w:rsidR="00E437A4" w:rsidRPr="0064435F" w:rsidRDefault="00E437A4" w:rsidP="00E437A4">
      <w:pPr>
        <w:pStyle w:val="Bibliography"/>
        <w:rPr>
          <w:rFonts w:ascii="Times New Roman" w:hAnsi="Times New Roman"/>
          <w:lang w:val="en-US"/>
        </w:rPr>
      </w:pPr>
      <w:r w:rsidRPr="0064435F">
        <w:rPr>
          <w:rFonts w:ascii="Times New Roman" w:hAnsi="Times New Roman"/>
        </w:rPr>
        <w:t xml:space="preserve">Université Catholique de Louvain. (2021). </w:t>
      </w:r>
      <w:r w:rsidRPr="0064435F">
        <w:rPr>
          <w:rFonts w:ascii="Times New Roman" w:hAnsi="Times New Roman"/>
          <w:i/>
          <w:iCs/>
        </w:rPr>
        <w:t>Rapport Annuel—Les étudiants</w:t>
      </w:r>
      <w:r w:rsidRPr="0064435F">
        <w:rPr>
          <w:rFonts w:ascii="Times New Roman" w:hAnsi="Times New Roman"/>
        </w:rPr>
        <w:t xml:space="preserve">. </w:t>
      </w:r>
      <w:r w:rsidRPr="0064435F">
        <w:rPr>
          <w:rFonts w:ascii="Times New Roman" w:hAnsi="Times New Roman"/>
          <w:lang w:val="en-US"/>
        </w:rPr>
        <w:t>UCLouvain. https://uclouvain.be/fr/rapport-annuel/les-etudiants.html</w:t>
      </w:r>
    </w:p>
    <w:p w14:paraId="1CEB381C"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U.S. Department of Transportation Federal Highway Administration. (2017). </w:t>
      </w:r>
      <w:r w:rsidRPr="0064435F">
        <w:rPr>
          <w:rFonts w:ascii="Times New Roman" w:hAnsi="Times New Roman"/>
          <w:i/>
          <w:iCs/>
          <w:lang w:val="en-US"/>
        </w:rPr>
        <w:t>National Household Travel Survey</w:t>
      </w:r>
      <w:r w:rsidRPr="0064435F">
        <w:rPr>
          <w:rFonts w:ascii="Times New Roman" w:hAnsi="Times New Roman"/>
          <w:lang w:val="en-US"/>
        </w:rPr>
        <w:t>. https://nhts.ornl.gov/</w:t>
      </w:r>
    </w:p>
    <w:p w14:paraId="06D44CC9" w14:textId="77777777" w:rsidR="00E437A4" w:rsidRPr="0064435F" w:rsidRDefault="00E437A4" w:rsidP="00E437A4">
      <w:pPr>
        <w:pStyle w:val="Bibliography"/>
        <w:rPr>
          <w:rFonts w:ascii="Times New Roman" w:hAnsi="Times New Roman"/>
        </w:rPr>
      </w:pPr>
      <w:r w:rsidRPr="0064435F">
        <w:rPr>
          <w:rFonts w:ascii="Times New Roman" w:hAnsi="Times New Roman"/>
          <w:lang w:val="en-US"/>
        </w:rPr>
        <w:t xml:space="preserve">Van Leeuw, V., &amp; Leroy, C. (2020). </w:t>
      </w:r>
      <w:r w:rsidRPr="0064435F">
        <w:rPr>
          <w:rFonts w:ascii="Times New Roman" w:hAnsi="Times New Roman"/>
          <w:i/>
          <w:iCs/>
        </w:rPr>
        <w:t>Santé périnatale en Région bruxelloise—Année 2019</w:t>
      </w:r>
      <w:r w:rsidRPr="0064435F">
        <w:rPr>
          <w:rFonts w:ascii="Times New Roman" w:hAnsi="Times New Roman"/>
        </w:rPr>
        <w:t>. Centre d’Épidémiologie Périnatale. https://www.cepip.be/pdf/rapport_CEPIP_Bxl2019_FR_2tma.pdf</w:t>
      </w:r>
    </w:p>
    <w:p w14:paraId="199280DB"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Vlaanderen is onderwijs &amp; vorming. (2018, 2019). </w:t>
      </w:r>
      <w:r w:rsidRPr="0064435F">
        <w:rPr>
          <w:rFonts w:ascii="Times New Roman" w:hAnsi="Times New Roman"/>
          <w:i/>
          <w:iCs/>
          <w:lang w:val="en-US"/>
        </w:rPr>
        <w:t>Dataloep mobiliteit en aantrekkingskracht BaO en SO</w:t>
      </w:r>
      <w:r w:rsidRPr="0064435F">
        <w:rPr>
          <w:rFonts w:ascii="Times New Roman" w:hAnsi="Times New Roman"/>
          <w:lang w:val="en-US"/>
        </w:rPr>
        <w:t>. https://dataloep-publiek.vlaanderen.be/QvAJAXZfc/notoolbar.htm?document=LP-Publiek%2FPubliek_AantrekkingMobiliteit.qvw&amp;host=PubliekQVS%40cwv100163&amp;anonymous=true</w:t>
      </w:r>
    </w:p>
    <w:p w14:paraId="24661020" w14:textId="77777777" w:rsidR="00E437A4" w:rsidRPr="0064435F" w:rsidRDefault="00E437A4" w:rsidP="00E437A4">
      <w:pPr>
        <w:pStyle w:val="Bibliography"/>
        <w:rPr>
          <w:rFonts w:ascii="Times New Roman" w:hAnsi="Times New Roman"/>
          <w:lang w:val="en-US"/>
        </w:rPr>
      </w:pPr>
      <w:r w:rsidRPr="0064435F">
        <w:rPr>
          <w:rFonts w:ascii="Times New Roman" w:hAnsi="Times New Roman"/>
        </w:rPr>
        <w:t xml:space="preserve">Volvo Car Group, Affaires publiques, SE-405 31 Göteborg. </w:t>
      </w:r>
      <w:r w:rsidRPr="0064435F">
        <w:rPr>
          <w:rFonts w:ascii="Times New Roman" w:hAnsi="Times New Roman"/>
          <w:lang w:val="en-US"/>
        </w:rPr>
        <w:t xml:space="preserve">(2018). </w:t>
      </w:r>
      <w:r w:rsidRPr="0064435F">
        <w:rPr>
          <w:rFonts w:ascii="Times New Roman" w:hAnsi="Times New Roman"/>
          <w:i/>
          <w:iCs/>
          <w:lang w:val="en-US"/>
        </w:rPr>
        <w:t>Volvo 360c Concept foto| Motor1.com France</w:t>
      </w:r>
      <w:r w:rsidRPr="0064435F">
        <w:rPr>
          <w:rFonts w:ascii="Times New Roman" w:hAnsi="Times New Roman"/>
          <w:lang w:val="en-US"/>
        </w:rPr>
        <w:t>. https://fr.motor1.com/photo/3240235/volvo-360c-concept/</w:t>
      </w:r>
    </w:p>
    <w:p w14:paraId="7A8568CC" w14:textId="77777777" w:rsidR="00E437A4" w:rsidRPr="0064435F" w:rsidRDefault="00E437A4" w:rsidP="00E437A4">
      <w:pPr>
        <w:pStyle w:val="Bibliography"/>
        <w:rPr>
          <w:rFonts w:ascii="Times New Roman" w:hAnsi="Times New Roman"/>
          <w:lang w:val="en-US"/>
        </w:rPr>
      </w:pPr>
      <w:r w:rsidRPr="0064435F">
        <w:rPr>
          <w:rFonts w:ascii="Times New Roman" w:hAnsi="Times New Roman"/>
        </w:rPr>
        <w:t xml:space="preserve">Volvo Car Group, Affaires publiques, SE-405 31 Göteborg. </w:t>
      </w:r>
      <w:r w:rsidRPr="0064435F">
        <w:rPr>
          <w:rFonts w:ascii="Times New Roman" w:hAnsi="Times New Roman"/>
          <w:lang w:val="en-US"/>
        </w:rPr>
        <w:t xml:space="preserve">(2021). </w:t>
      </w:r>
      <w:r w:rsidRPr="0064435F">
        <w:rPr>
          <w:rFonts w:ascii="Times New Roman" w:hAnsi="Times New Roman"/>
          <w:i/>
          <w:iCs/>
          <w:lang w:val="en-US"/>
        </w:rPr>
        <w:t>Volvo 360c Interior Office</w:t>
      </w:r>
      <w:r w:rsidRPr="0064435F">
        <w:rPr>
          <w:rFonts w:ascii="Times New Roman" w:hAnsi="Times New Roman"/>
          <w:lang w:val="en-US"/>
        </w:rPr>
        <w:t>. https://www.media.volvocars.com/be/fr-be/media/photos/237052/volvo-360c-interior9</w:t>
      </w:r>
    </w:p>
    <w:p w14:paraId="6B125DC2" w14:textId="77777777" w:rsidR="00E437A4" w:rsidRPr="0064435F" w:rsidRDefault="00E437A4" w:rsidP="00E437A4">
      <w:pPr>
        <w:pStyle w:val="Bibliography"/>
        <w:rPr>
          <w:rFonts w:ascii="Times New Roman" w:hAnsi="Times New Roman"/>
          <w:lang w:val="en-US"/>
        </w:rPr>
      </w:pPr>
      <w:r w:rsidRPr="0064435F">
        <w:rPr>
          <w:rFonts w:ascii="Times New Roman" w:hAnsi="Times New Roman"/>
        </w:rPr>
        <w:t xml:space="preserve">Vosooghi, R., Puchinger, J., Jankovic, M., &amp; Vouillon, A. (2019, June 18). </w:t>
      </w:r>
      <w:r w:rsidRPr="0064435F">
        <w:rPr>
          <w:rFonts w:ascii="Times New Roman" w:hAnsi="Times New Roman"/>
          <w:i/>
          <w:iCs/>
          <w:lang w:val="en-US"/>
        </w:rPr>
        <w:t>Shared Autonomous Vehicle Simulation and Service Design</w:t>
      </w:r>
      <w:r w:rsidRPr="0064435F">
        <w:rPr>
          <w:rFonts w:ascii="Times New Roman" w:hAnsi="Times New Roman"/>
          <w:lang w:val="en-US"/>
        </w:rPr>
        <w:t>. https://www.researchgate.net/publication/333865752_Shared_Autonomous_Vehicle_Simulation_and_Service_Design</w:t>
      </w:r>
    </w:p>
    <w:p w14:paraId="3AA3BADC"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lastRenderedPageBreak/>
        <w:t xml:space="preserve">Wadud, Z. (2017). Fully automated vehicles: A cost of ownership analysis to inform early adoption. </w:t>
      </w:r>
      <w:r w:rsidRPr="0064435F">
        <w:rPr>
          <w:rFonts w:ascii="Times New Roman" w:hAnsi="Times New Roman"/>
          <w:i/>
          <w:iCs/>
          <w:lang w:val="en-US"/>
        </w:rPr>
        <w:t>Transportation Research Part A: Policy and Practice</w:t>
      </w:r>
      <w:r w:rsidRPr="0064435F">
        <w:rPr>
          <w:rFonts w:ascii="Times New Roman" w:hAnsi="Times New Roman"/>
          <w:lang w:val="en-US"/>
        </w:rPr>
        <w:t xml:space="preserve">, </w:t>
      </w:r>
      <w:r w:rsidRPr="0064435F">
        <w:rPr>
          <w:rFonts w:ascii="Times New Roman" w:hAnsi="Times New Roman"/>
          <w:i/>
          <w:iCs/>
          <w:lang w:val="en-US"/>
        </w:rPr>
        <w:t>101</w:t>
      </w:r>
      <w:r w:rsidRPr="0064435F">
        <w:rPr>
          <w:rFonts w:ascii="Times New Roman" w:hAnsi="Times New Roman"/>
          <w:lang w:val="en-US"/>
        </w:rPr>
        <w:t>, 163–176. https://doi.org/10.1016/j.tra.2017.05.005</w:t>
      </w:r>
    </w:p>
    <w:p w14:paraId="36446C9A"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Wen, J., Chen, Y. X., Nassir, N., &amp; Zhao, J. (2018). Transit-oriented autonomous vehicle operation with integrated demand-supply interaction. </w:t>
      </w:r>
      <w:r w:rsidRPr="0064435F">
        <w:rPr>
          <w:rFonts w:ascii="Times New Roman" w:hAnsi="Times New Roman"/>
          <w:i/>
          <w:iCs/>
          <w:lang w:val="en-US"/>
        </w:rPr>
        <w:t>Transportation Research Part C: Emerging Technologies</w:t>
      </w:r>
      <w:r w:rsidRPr="0064435F">
        <w:rPr>
          <w:rFonts w:ascii="Times New Roman" w:hAnsi="Times New Roman"/>
          <w:lang w:val="en-US"/>
        </w:rPr>
        <w:t xml:space="preserve">, </w:t>
      </w:r>
      <w:r w:rsidRPr="0064435F">
        <w:rPr>
          <w:rFonts w:ascii="Times New Roman" w:hAnsi="Times New Roman"/>
          <w:i/>
          <w:iCs/>
          <w:lang w:val="en-US"/>
        </w:rPr>
        <w:t>97</w:t>
      </w:r>
      <w:r w:rsidRPr="0064435F">
        <w:rPr>
          <w:rFonts w:ascii="Times New Roman" w:hAnsi="Times New Roman"/>
          <w:lang w:val="en-US"/>
        </w:rPr>
        <w:t>, 216–234. https://doi.org/10.1016/j.trc.2018.10.018</w:t>
      </w:r>
    </w:p>
    <w:p w14:paraId="7A07323F"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Wikipedia. (2021). ICHEC Brussels Management School. In </w:t>
      </w:r>
      <w:r w:rsidRPr="0064435F">
        <w:rPr>
          <w:rFonts w:ascii="Times New Roman" w:hAnsi="Times New Roman"/>
          <w:i/>
          <w:iCs/>
          <w:lang w:val="en-US"/>
        </w:rPr>
        <w:t>Wikipedia</w:t>
      </w:r>
      <w:r w:rsidRPr="0064435F">
        <w:rPr>
          <w:rFonts w:ascii="Times New Roman" w:hAnsi="Times New Roman"/>
          <w:lang w:val="en-US"/>
        </w:rPr>
        <w:t>. https://en.wikipedia.org/w/index.php?title=ICHEC_Brussels_Management_School&amp;oldid=1001263394</w:t>
      </w:r>
    </w:p>
    <w:p w14:paraId="011FA715"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Zachariah, J. J. (2013). </w:t>
      </w:r>
      <w:r w:rsidRPr="0064435F">
        <w:rPr>
          <w:rFonts w:ascii="Times New Roman" w:hAnsi="Times New Roman"/>
          <w:i/>
          <w:iCs/>
          <w:lang w:val="en-US"/>
        </w:rPr>
        <w:t>Are We There Yet? A Proposal for an Autonomous Taxi System in New Jersey and a Preliminary Foundation for Empty Vehicle Routing</w:t>
      </w:r>
      <w:r w:rsidRPr="0064435F">
        <w:rPr>
          <w:rFonts w:ascii="Times New Roman" w:hAnsi="Times New Roman"/>
          <w:lang w:val="en-US"/>
        </w:rPr>
        <w:t>. Princeton University.</w:t>
      </w:r>
    </w:p>
    <w:p w14:paraId="36597E69" w14:textId="77777777" w:rsidR="00E437A4" w:rsidRPr="0064435F" w:rsidRDefault="00E437A4" w:rsidP="00E437A4">
      <w:pPr>
        <w:pStyle w:val="Bibliography"/>
        <w:rPr>
          <w:rFonts w:ascii="Times New Roman" w:hAnsi="Times New Roman"/>
          <w:lang w:val="en-US"/>
        </w:rPr>
      </w:pPr>
      <w:r w:rsidRPr="0064435F">
        <w:rPr>
          <w:rFonts w:ascii="Times New Roman" w:hAnsi="Times New Roman"/>
          <w:lang w:val="en-US"/>
        </w:rPr>
        <w:t xml:space="preserve">Zhang, W., Guhathakurta, S., Fang, J., &amp; Zhang, G. (2014). The Performance and Benefits of a Shared Autonomous Vehicles Based Dynamic Ridesharing System: An Agent-Based Simulation Approach. </w:t>
      </w:r>
      <w:r w:rsidRPr="0064435F">
        <w:rPr>
          <w:rFonts w:ascii="Times New Roman" w:hAnsi="Times New Roman"/>
          <w:i/>
          <w:iCs/>
          <w:lang w:val="en-US"/>
        </w:rPr>
        <w:t>Transportation Research Board 94th Annual Meeting</w:t>
      </w:r>
      <w:r w:rsidRPr="0064435F">
        <w:rPr>
          <w:rFonts w:ascii="Times New Roman" w:hAnsi="Times New Roman"/>
          <w:lang w:val="en-US"/>
        </w:rPr>
        <w:t>, 15.</w:t>
      </w:r>
    </w:p>
    <w:p w14:paraId="22535B50" w14:textId="77777777" w:rsidR="00E437A4" w:rsidRPr="0064435F" w:rsidRDefault="00E437A4" w:rsidP="00E437A4">
      <w:pPr>
        <w:pStyle w:val="Bibliography"/>
        <w:rPr>
          <w:rFonts w:ascii="Times New Roman" w:hAnsi="Times New Roman"/>
        </w:rPr>
      </w:pPr>
      <w:r w:rsidRPr="0064435F">
        <w:rPr>
          <w:rFonts w:ascii="Times New Roman" w:hAnsi="Times New Roman"/>
          <w:lang w:val="en-US"/>
        </w:rPr>
        <w:t xml:space="preserve">Zhu, S. (2016). </w:t>
      </w:r>
      <w:r w:rsidRPr="0064435F">
        <w:rPr>
          <w:rFonts w:ascii="Times New Roman" w:hAnsi="Times New Roman"/>
          <w:i/>
          <w:iCs/>
          <w:lang w:val="en-US"/>
        </w:rPr>
        <w:t>Make American Transportation Great Again: Autonomous Taxi Fleet Management Strategies</w:t>
      </w:r>
      <w:r w:rsidRPr="0064435F">
        <w:rPr>
          <w:rFonts w:ascii="Times New Roman" w:hAnsi="Times New Roman"/>
          <w:lang w:val="en-US"/>
        </w:rPr>
        <w:t xml:space="preserve">. </w:t>
      </w:r>
      <w:r w:rsidRPr="0064435F">
        <w:rPr>
          <w:rFonts w:ascii="Times New Roman" w:hAnsi="Times New Roman"/>
        </w:rPr>
        <w:t>Princeton University.</w:t>
      </w:r>
    </w:p>
    <w:p w14:paraId="2674E375" w14:textId="0CC55F0C" w:rsidR="0060649A" w:rsidRPr="0064435F" w:rsidRDefault="00FA51FB" w:rsidP="001033CB">
      <w:pPr>
        <w:pStyle w:val="Bibliography"/>
        <w:spacing w:line="276" w:lineRule="auto"/>
        <w:ind w:left="0" w:firstLine="0"/>
        <w:jc w:val="both"/>
        <w:rPr>
          <w:rFonts w:ascii="Times New Roman" w:hAnsi="Times New Roman"/>
          <w:color w:val="2F5496"/>
          <w:sz w:val="24"/>
          <w:szCs w:val="24"/>
        </w:rPr>
      </w:pPr>
      <w:r w:rsidRPr="0064435F">
        <w:rPr>
          <w:rFonts w:ascii="Times New Roman" w:hAnsi="Times New Roman"/>
          <w:sz w:val="24"/>
          <w:szCs w:val="24"/>
          <w:lang w:val="en-US"/>
        </w:rPr>
        <w:fldChar w:fldCharType="end"/>
      </w:r>
      <w:r w:rsidR="0060649A" w:rsidRPr="0064435F">
        <w:rPr>
          <w:rFonts w:ascii="Times New Roman" w:hAnsi="Times New Roman"/>
          <w:sz w:val="24"/>
          <w:szCs w:val="24"/>
        </w:rPr>
        <w:br w:type="page"/>
      </w:r>
    </w:p>
    <w:p w14:paraId="6D46BCF1" w14:textId="148CBA98" w:rsidR="0060649A" w:rsidRDefault="0060649A" w:rsidP="0060649A">
      <w:pPr>
        <w:pStyle w:val="Heading1"/>
        <w:rPr>
          <w:rFonts w:ascii="Times New Roman" w:hAnsi="Times New Roman"/>
          <w:lang w:val="en-US"/>
        </w:rPr>
      </w:pPr>
      <w:bookmarkStart w:id="59" w:name="_Toc80021515"/>
      <w:r w:rsidRPr="0064435F">
        <w:rPr>
          <w:rFonts w:ascii="Times New Roman" w:hAnsi="Times New Roman"/>
          <w:lang w:val="en-US"/>
        </w:rPr>
        <w:lastRenderedPageBreak/>
        <w:t>Appendix</w:t>
      </w:r>
      <w:bookmarkEnd w:id="59"/>
    </w:p>
    <w:p w14:paraId="75DF0340" w14:textId="77777777" w:rsidR="00096478" w:rsidRPr="00096478" w:rsidRDefault="00096478" w:rsidP="00096478">
      <w:pPr>
        <w:rPr>
          <w:lang w:val="en-US" w:eastAsia="en-US"/>
        </w:rPr>
      </w:pPr>
    </w:p>
    <w:p w14:paraId="5AA9092F" w14:textId="078CAAA2" w:rsidR="002A756C" w:rsidRDefault="0060649A" w:rsidP="002A756C">
      <w:pPr>
        <w:pStyle w:val="Heading2"/>
        <w:numPr>
          <w:ilvl w:val="0"/>
          <w:numId w:val="19"/>
        </w:numPr>
        <w:rPr>
          <w:rFonts w:ascii="Times New Roman" w:hAnsi="Times New Roman"/>
          <w:lang w:val="en-US"/>
        </w:rPr>
      </w:pPr>
      <w:bookmarkStart w:id="60" w:name="_Toc80021516"/>
      <w:r w:rsidRPr="0064435F">
        <w:rPr>
          <w:rFonts w:ascii="Times New Roman" w:hAnsi="Times New Roman"/>
          <w:lang w:val="en-US"/>
        </w:rPr>
        <w:t>Figures</w:t>
      </w:r>
      <w:bookmarkEnd w:id="60"/>
    </w:p>
    <w:p w14:paraId="3A7AD069" w14:textId="77777777" w:rsidR="00096478" w:rsidRPr="00096478" w:rsidRDefault="00096478" w:rsidP="00096478">
      <w:pPr>
        <w:rPr>
          <w:lang w:val="en-US" w:eastAsia="en-US"/>
        </w:rPr>
      </w:pPr>
    </w:p>
    <w:p w14:paraId="27E4C556" w14:textId="149A1188" w:rsidR="00E437A4" w:rsidRDefault="00E437A4" w:rsidP="00E437A4">
      <w:pPr>
        <w:pStyle w:val="Heading3"/>
        <w:numPr>
          <w:ilvl w:val="0"/>
          <w:numId w:val="37"/>
        </w:numPr>
        <w:rPr>
          <w:rFonts w:ascii="Times New Roman" w:hAnsi="Times New Roman"/>
          <w:lang w:val="en-US"/>
        </w:rPr>
      </w:pPr>
      <w:bookmarkStart w:id="61" w:name="_Toc80021517"/>
      <w:r w:rsidRPr="0064435F">
        <w:rPr>
          <w:rFonts w:ascii="Times New Roman" w:hAnsi="Times New Roman"/>
          <w:lang w:val="en-US"/>
        </w:rPr>
        <w:t>Appendix 1: Distribution of trips through time per category of destination</w:t>
      </w:r>
      <w:bookmarkEnd w:id="61"/>
    </w:p>
    <w:p w14:paraId="759F4986" w14:textId="25F1446E" w:rsidR="00096478" w:rsidRPr="00096478" w:rsidRDefault="00096478" w:rsidP="00096478">
      <w:pPr>
        <w:rPr>
          <w:lang w:val="en-US" w:eastAsia="en-US"/>
        </w:rPr>
      </w:pPr>
      <w:r w:rsidRPr="0064435F">
        <w:rPr>
          <w:rFonts w:ascii="Times New Roman" w:hAnsi="Times New Roman"/>
          <w:noProof/>
        </w:rPr>
        <w:drawing>
          <wp:inline distT="0" distB="0" distL="0" distR="0" wp14:anchorId="33DAF44C" wp14:editId="1C57167C">
            <wp:extent cx="5750452" cy="3197955"/>
            <wp:effectExtent l="0" t="0" r="3175" b="2540"/>
            <wp:docPr id="34" name="Chart 34">
              <a:extLst xmlns:a="http://schemas.openxmlformats.org/drawingml/2006/main">
                <a:ext uri="{FF2B5EF4-FFF2-40B4-BE49-F238E27FC236}">
                  <a16:creationId xmlns:a16="http://schemas.microsoft.com/office/drawing/2014/main" id="{3F7098EB-55DD-4639-A4F3-99D852C720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80E03A7" w14:textId="1DC88A9F" w:rsidR="00811028" w:rsidRPr="0064435F" w:rsidRDefault="00811028" w:rsidP="00811028">
      <w:pPr>
        <w:keepNext/>
        <w:rPr>
          <w:rFonts w:ascii="Times New Roman" w:hAnsi="Times New Roman"/>
        </w:rPr>
      </w:pPr>
    </w:p>
    <w:p w14:paraId="68D66F53" w14:textId="78A5F99F" w:rsidR="00811028" w:rsidRPr="0064435F" w:rsidRDefault="00811028" w:rsidP="00811028">
      <w:pPr>
        <w:pStyle w:val="Caption"/>
        <w:rPr>
          <w:rFonts w:ascii="Times New Roman" w:hAnsi="Times New Roman"/>
          <w:lang w:val="en-US"/>
        </w:rPr>
      </w:pPr>
      <w:bookmarkStart w:id="62" w:name="_Toc80021540"/>
      <w:r w:rsidRPr="0064435F">
        <w:rPr>
          <w:rFonts w:ascii="Times New Roman" w:hAnsi="Times New Roman"/>
          <w:lang w:val="en-US"/>
        </w:rPr>
        <w:t xml:space="preserve">Figure </w:t>
      </w:r>
      <w:r w:rsidRPr="0064435F">
        <w:rPr>
          <w:rFonts w:ascii="Times New Roman" w:hAnsi="Times New Roman"/>
        </w:rPr>
        <w:fldChar w:fldCharType="begin"/>
      </w:r>
      <w:r w:rsidRPr="0064435F">
        <w:rPr>
          <w:rFonts w:ascii="Times New Roman" w:hAnsi="Times New Roman"/>
          <w:lang w:val="en-US"/>
        </w:rPr>
        <w:instrText xml:space="preserve"> SEQ Figure \* ARABIC </w:instrText>
      </w:r>
      <w:r w:rsidRPr="0064435F">
        <w:rPr>
          <w:rFonts w:ascii="Times New Roman" w:hAnsi="Times New Roman"/>
        </w:rPr>
        <w:fldChar w:fldCharType="separate"/>
      </w:r>
      <w:r w:rsidR="00AA3769" w:rsidRPr="0064435F">
        <w:rPr>
          <w:rFonts w:ascii="Times New Roman" w:hAnsi="Times New Roman"/>
          <w:noProof/>
          <w:lang w:val="en-US"/>
        </w:rPr>
        <w:t>16</w:t>
      </w:r>
      <w:r w:rsidRPr="0064435F">
        <w:rPr>
          <w:rFonts w:ascii="Times New Roman" w:hAnsi="Times New Roman"/>
        </w:rPr>
        <w:fldChar w:fldCharType="end"/>
      </w:r>
      <w:r w:rsidRPr="0064435F">
        <w:rPr>
          <w:rFonts w:ascii="Times New Roman" w:hAnsi="Times New Roman"/>
          <w:lang w:val="en-US"/>
        </w:rPr>
        <w:t xml:space="preserve"> Distribution of the trips to a leisure place through time</w:t>
      </w:r>
      <w:bookmarkEnd w:id="62"/>
    </w:p>
    <w:p w14:paraId="4A68E9D6" w14:textId="35DF9082" w:rsidR="00811028" w:rsidRPr="0064435F" w:rsidRDefault="00811028" w:rsidP="00811028">
      <w:pPr>
        <w:rPr>
          <w:rFonts w:ascii="Times New Roman" w:hAnsi="Times New Roman"/>
          <w:lang w:val="en-US" w:eastAsia="en-US"/>
        </w:rPr>
      </w:pPr>
    </w:p>
    <w:p w14:paraId="5CB795EE" w14:textId="3459325F" w:rsidR="00811028" w:rsidRPr="0064435F" w:rsidRDefault="002A756C" w:rsidP="00811028">
      <w:pPr>
        <w:rPr>
          <w:rFonts w:ascii="Times New Roman" w:hAnsi="Times New Roman"/>
          <w:lang w:val="en-US" w:eastAsia="en-US"/>
        </w:rPr>
      </w:pPr>
      <w:r w:rsidRPr="0064435F">
        <w:rPr>
          <w:rFonts w:ascii="Times New Roman" w:hAnsi="Times New Roman"/>
          <w:noProof/>
        </w:rPr>
        <w:drawing>
          <wp:inline distT="0" distB="0" distL="0" distR="0" wp14:anchorId="1E846447" wp14:editId="2C6BCEB1">
            <wp:extent cx="5749925" cy="3168616"/>
            <wp:effectExtent l="0" t="0" r="3175" b="13335"/>
            <wp:docPr id="35" name="Chart 35">
              <a:extLst xmlns:a="http://schemas.openxmlformats.org/drawingml/2006/main">
                <a:ext uri="{FF2B5EF4-FFF2-40B4-BE49-F238E27FC236}">
                  <a16:creationId xmlns:a16="http://schemas.microsoft.com/office/drawing/2014/main" id="{48C0CD97-549A-4B5B-8273-97A62608AF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5CEE4811" w14:textId="1D5D656D" w:rsidR="002A756C" w:rsidRPr="0064435F" w:rsidRDefault="002A756C" w:rsidP="002A756C">
      <w:pPr>
        <w:pStyle w:val="Caption"/>
        <w:rPr>
          <w:rFonts w:ascii="Times New Roman" w:hAnsi="Times New Roman"/>
          <w:lang w:val="en-US"/>
        </w:rPr>
      </w:pPr>
      <w:bookmarkStart w:id="63" w:name="_Toc80021541"/>
      <w:r w:rsidRPr="0064435F">
        <w:rPr>
          <w:rFonts w:ascii="Times New Roman" w:hAnsi="Times New Roman"/>
          <w:lang w:val="en-US"/>
        </w:rPr>
        <w:t xml:space="preserve">Figure </w:t>
      </w:r>
      <w:r w:rsidRPr="0064435F">
        <w:rPr>
          <w:rFonts w:ascii="Times New Roman" w:hAnsi="Times New Roman"/>
        </w:rPr>
        <w:fldChar w:fldCharType="begin"/>
      </w:r>
      <w:r w:rsidRPr="0064435F">
        <w:rPr>
          <w:rFonts w:ascii="Times New Roman" w:hAnsi="Times New Roman"/>
          <w:lang w:val="en-US"/>
        </w:rPr>
        <w:instrText xml:space="preserve"> SEQ Figure \* ARABIC </w:instrText>
      </w:r>
      <w:r w:rsidRPr="0064435F">
        <w:rPr>
          <w:rFonts w:ascii="Times New Roman" w:hAnsi="Times New Roman"/>
        </w:rPr>
        <w:fldChar w:fldCharType="separate"/>
      </w:r>
      <w:r w:rsidR="00AA3769" w:rsidRPr="0064435F">
        <w:rPr>
          <w:rFonts w:ascii="Times New Roman" w:hAnsi="Times New Roman"/>
          <w:noProof/>
          <w:lang w:val="en-US"/>
        </w:rPr>
        <w:t>17</w:t>
      </w:r>
      <w:r w:rsidRPr="0064435F">
        <w:rPr>
          <w:rFonts w:ascii="Times New Roman" w:hAnsi="Times New Roman"/>
        </w:rPr>
        <w:fldChar w:fldCharType="end"/>
      </w:r>
      <w:r w:rsidRPr="0064435F">
        <w:rPr>
          <w:rFonts w:ascii="Times New Roman" w:hAnsi="Times New Roman"/>
          <w:lang w:val="en-US"/>
        </w:rPr>
        <w:t xml:space="preserve"> Distribution of the trips to home through time </w:t>
      </w:r>
      <w:r w:rsidRPr="0064435F">
        <w:rPr>
          <w:rFonts w:ascii="Times New Roman" w:hAnsi="Times New Roman"/>
        </w:rPr>
        <w:fldChar w:fldCharType="begin"/>
      </w:r>
      <w:r w:rsidRPr="0064435F">
        <w:rPr>
          <w:rFonts w:ascii="Times New Roman" w:hAnsi="Times New Roman"/>
          <w:lang w:val="en-US"/>
        </w:rPr>
        <w:instrText xml:space="preserve"> ADDIN ZOTERO_ITEM CSL_CITATION {"citationID":"hh4fxAeG","properties":{"formattedCitation":"(Cornelis et al., 2012)","plainCitation":"(Cornelis et al., 2012)","noteIndex":0},"citationItems":[{"id":632,"uris":["http://zotero.org/users/8331578/items/VVWF8RU5"],"uri":["http://zotero.org/users/8331578/items/VVWF8RU5"],"itemData":{"id":632,"type":"report","title":"Belgian Daily Mobility 2012 - BELdam Rapport","URL":"https://mobilit.belgium.be/sites/default/files/downloads/Rapport_final_beldamfr.pdf","author":[{"family":"Cornelis","given":"Eric"},{"family":"Hubert","given":"Michel"},{"family":"Huynen","given":"Philippe"},{"family":"Lebrun","given":"Kevin"},{"family":"Patriarche","given":"Geoffroy"},{"family":"De Witte","given":"Astrid"},{"family":"Creemers","given":"Lieve"},{"family":"Declercq","given":"Katrien"},{"family":"Janssens","given":"Davy"},{"family":"Castaigne","given":"Marie"},{"family":"Hollaert","given":"Laurie"},{"family":"Walle","given":"Fabien"}],"accessed":{"date-parts":[["2021",8,10]]},"issued":{"date-parts":[["2012"]]}}}],"schema":"https://github.com/citation-style-language/schema/raw/master/csl-citation.json"} </w:instrText>
      </w:r>
      <w:r w:rsidRPr="0064435F">
        <w:rPr>
          <w:rFonts w:ascii="Times New Roman" w:hAnsi="Times New Roman"/>
        </w:rPr>
        <w:fldChar w:fldCharType="separate"/>
      </w:r>
      <w:r w:rsidRPr="0064435F">
        <w:rPr>
          <w:rFonts w:ascii="Times New Roman" w:hAnsi="Times New Roman"/>
          <w:lang w:val="en-US"/>
        </w:rPr>
        <w:t>(Cornelis et al., 2012)</w:t>
      </w:r>
      <w:bookmarkEnd w:id="63"/>
      <w:r w:rsidRPr="0064435F">
        <w:rPr>
          <w:rFonts w:ascii="Times New Roman" w:hAnsi="Times New Roman"/>
        </w:rPr>
        <w:fldChar w:fldCharType="end"/>
      </w:r>
    </w:p>
    <w:p w14:paraId="7F3A8400" w14:textId="77777777" w:rsidR="00FD3602" w:rsidRPr="0064435F" w:rsidRDefault="00FD3602" w:rsidP="00FD3602">
      <w:pPr>
        <w:keepNext/>
        <w:rPr>
          <w:rFonts w:ascii="Times New Roman" w:hAnsi="Times New Roman"/>
        </w:rPr>
      </w:pPr>
      <w:r w:rsidRPr="0064435F">
        <w:rPr>
          <w:rFonts w:ascii="Times New Roman" w:hAnsi="Times New Roman"/>
          <w:noProof/>
        </w:rPr>
        <w:lastRenderedPageBreak/>
        <w:drawing>
          <wp:inline distT="0" distB="0" distL="0" distR="0" wp14:anchorId="1304895B" wp14:editId="50786145">
            <wp:extent cx="5750452" cy="2831218"/>
            <wp:effectExtent l="0" t="0" r="3175" b="7620"/>
            <wp:docPr id="36" name="Chart 36">
              <a:extLst xmlns:a="http://schemas.openxmlformats.org/drawingml/2006/main">
                <a:ext uri="{FF2B5EF4-FFF2-40B4-BE49-F238E27FC236}">
                  <a16:creationId xmlns:a16="http://schemas.microsoft.com/office/drawing/2014/main" id="{29AD2543-291F-4F44-87F2-FDD1A581C8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3A3B2836" w14:textId="643BEAA2" w:rsidR="002A756C" w:rsidRPr="0064435F" w:rsidRDefault="00FD3602" w:rsidP="00FD3602">
      <w:pPr>
        <w:pStyle w:val="Caption"/>
        <w:rPr>
          <w:rFonts w:ascii="Times New Roman" w:hAnsi="Times New Roman"/>
          <w:lang w:val="en-US"/>
        </w:rPr>
      </w:pPr>
      <w:bookmarkStart w:id="64" w:name="_Toc80021542"/>
      <w:r w:rsidRPr="0064435F">
        <w:rPr>
          <w:rFonts w:ascii="Times New Roman" w:hAnsi="Times New Roman"/>
          <w:lang w:val="en-US"/>
        </w:rPr>
        <w:t xml:space="preserve">Figure </w:t>
      </w:r>
      <w:r w:rsidRPr="0064435F">
        <w:rPr>
          <w:rFonts w:ascii="Times New Roman" w:hAnsi="Times New Roman"/>
        </w:rPr>
        <w:fldChar w:fldCharType="begin"/>
      </w:r>
      <w:r w:rsidRPr="0064435F">
        <w:rPr>
          <w:rFonts w:ascii="Times New Roman" w:hAnsi="Times New Roman"/>
          <w:lang w:val="en-US"/>
        </w:rPr>
        <w:instrText xml:space="preserve"> SEQ Figure \* ARABIC </w:instrText>
      </w:r>
      <w:r w:rsidRPr="0064435F">
        <w:rPr>
          <w:rFonts w:ascii="Times New Roman" w:hAnsi="Times New Roman"/>
        </w:rPr>
        <w:fldChar w:fldCharType="separate"/>
      </w:r>
      <w:r w:rsidR="00AA3769" w:rsidRPr="0064435F">
        <w:rPr>
          <w:rFonts w:ascii="Times New Roman" w:hAnsi="Times New Roman"/>
          <w:noProof/>
          <w:lang w:val="en-US"/>
        </w:rPr>
        <w:t>18</w:t>
      </w:r>
      <w:r w:rsidRPr="0064435F">
        <w:rPr>
          <w:rFonts w:ascii="Times New Roman" w:hAnsi="Times New Roman"/>
        </w:rPr>
        <w:fldChar w:fldCharType="end"/>
      </w:r>
      <w:r w:rsidRPr="0064435F">
        <w:rPr>
          <w:rFonts w:ascii="Times New Roman" w:hAnsi="Times New Roman"/>
          <w:lang w:val="en-US"/>
        </w:rPr>
        <w:t xml:space="preserve"> Distribution of the trips to a study place through time </w:t>
      </w:r>
      <w:r w:rsidRPr="0064435F">
        <w:rPr>
          <w:rFonts w:ascii="Times New Roman" w:hAnsi="Times New Roman"/>
        </w:rPr>
        <w:fldChar w:fldCharType="begin"/>
      </w:r>
      <w:r w:rsidRPr="0064435F">
        <w:rPr>
          <w:rFonts w:ascii="Times New Roman" w:hAnsi="Times New Roman"/>
          <w:lang w:val="en-US"/>
        </w:rPr>
        <w:instrText xml:space="preserve"> ADDIN ZOTERO_ITEM CSL_CITATION {"citationID":"hYg4y4wf","properties":{"formattedCitation":"(Cornelis et al., 2012)","plainCitation":"(Cornelis et al., 2012)","noteIndex":0},"citationItems":[{"id":632,"uris":["http://zotero.org/users/8331578/items/VVWF8RU5"],"uri":["http://zotero.org/users/8331578/items/VVWF8RU5"],"itemData":{"id":632,"type":"report","title":"Belgian Daily Mobility 2012 - BELdam Rapport","URL":"https://mobilit.belgium.be/sites/default/files/downloads/Rapport_final_beldamfr.pdf","author":[{"family":"Cornelis","given":"Eric"},{"family":"Hubert","given":"Michel"},{"family":"Huynen","given":"Philippe"},{"family":"Lebrun","given":"Kevin"},{"family":"Patriarche","given":"Geoffroy"},{"family":"De Witte","given":"Astrid"},{"family":"Creemers","given":"Lieve"},{"family":"Declercq","given":"Katrien"},{"family":"Janssens","given":"Davy"},{"family":"Castaigne","given":"Marie"},{"family":"Hollaert","given":"Laurie"},{"family":"Walle","given":"Fabien"}],"accessed":{"date-parts":[["2021",8,10]]},"issued":{"date-parts":[["2012"]]}}}],"schema":"https://github.com/citation-style-language/schema/raw/master/csl-citation.json"} </w:instrText>
      </w:r>
      <w:r w:rsidRPr="0064435F">
        <w:rPr>
          <w:rFonts w:ascii="Times New Roman" w:hAnsi="Times New Roman"/>
        </w:rPr>
        <w:fldChar w:fldCharType="separate"/>
      </w:r>
      <w:r w:rsidRPr="0064435F">
        <w:rPr>
          <w:rFonts w:ascii="Times New Roman" w:hAnsi="Times New Roman"/>
          <w:lang w:val="en-US"/>
        </w:rPr>
        <w:t>(Cornelis et al., 2012)</w:t>
      </w:r>
      <w:bookmarkEnd w:id="64"/>
      <w:r w:rsidRPr="0064435F">
        <w:rPr>
          <w:rFonts w:ascii="Times New Roman" w:hAnsi="Times New Roman"/>
        </w:rPr>
        <w:fldChar w:fldCharType="end"/>
      </w:r>
    </w:p>
    <w:p w14:paraId="33EC5D58" w14:textId="260A63A1" w:rsidR="0060649A" w:rsidRPr="0064435F" w:rsidRDefault="00E437A4" w:rsidP="0060649A">
      <w:pPr>
        <w:rPr>
          <w:rFonts w:ascii="Times New Roman" w:hAnsi="Times New Roman"/>
          <w:lang w:val="en-US"/>
        </w:rPr>
      </w:pPr>
      <w:r w:rsidRPr="0064435F">
        <w:rPr>
          <w:rFonts w:ascii="Times New Roman" w:hAnsi="Times New Roman"/>
          <w:noProof/>
        </w:rPr>
        <w:drawing>
          <wp:inline distT="0" distB="0" distL="0" distR="0" wp14:anchorId="7BE7AD50" wp14:editId="6F9C3C82">
            <wp:extent cx="5770011" cy="3144167"/>
            <wp:effectExtent l="0" t="0" r="2540" b="18415"/>
            <wp:docPr id="37" name="Chart 37">
              <a:extLst xmlns:a="http://schemas.openxmlformats.org/drawingml/2006/main">
                <a:ext uri="{FF2B5EF4-FFF2-40B4-BE49-F238E27FC236}">
                  <a16:creationId xmlns:a16="http://schemas.microsoft.com/office/drawing/2014/main" id="{4F77BA9D-3646-4D73-A0C8-F28DB2DBB0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779CD4A0" w14:textId="3DFBD733" w:rsidR="00E437A4" w:rsidRPr="0064435F" w:rsidRDefault="00E437A4" w:rsidP="00E437A4">
      <w:pPr>
        <w:pStyle w:val="Caption"/>
        <w:rPr>
          <w:rFonts w:ascii="Times New Roman" w:hAnsi="Times New Roman"/>
          <w:lang w:val="en-US"/>
        </w:rPr>
      </w:pPr>
      <w:bookmarkStart w:id="65" w:name="_Toc80021543"/>
      <w:r w:rsidRPr="0064435F">
        <w:rPr>
          <w:rFonts w:ascii="Times New Roman" w:hAnsi="Times New Roman"/>
          <w:lang w:val="en-US"/>
        </w:rPr>
        <w:t xml:space="preserve">Figure </w:t>
      </w:r>
      <w:r w:rsidRPr="0064435F">
        <w:rPr>
          <w:rFonts w:ascii="Times New Roman" w:hAnsi="Times New Roman"/>
        </w:rPr>
        <w:fldChar w:fldCharType="begin"/>
      </w:r>
      <w:r w:rsidRPr="0064435F">
        <w:rPr>
          <w:rFonts w:ascii="Times New Roman" w:hAnsi="Times New Roman"/>
          <w:lang w:val="en-US"/>
        </w:rPr>
        <w:instrText xml:space="preserve"> SEQ Figure \* ARABIC </w:instrText>
      </w:r>
      <w:r w:rsidRPr="0064435F">
        <w:rPr>
          <w:rFonts w:ascii="Times New Roman" w:hAnsi="Times New Roman"/>
        </w:rPr>
        <w:fldChar w:fldCharType="separate"/>
      </w:r>
      <w:r w:rsidR="00AA3769" w:rsidRPr="0064435F">
        <w:rPr>
          <w:rFonts w:ascii="Times New Roman" w:hAnsi="Times New Roman"/>
          <w:noProof/>
          <w:lang w:val="en-US"/>
        </w:rPr>
        <w:t>19</w:t>
      </w:r>
      <w:r w:rsidRPr="0064435F">
        <w:rPr>
          <w:rFonts w:ascii="Times New Roman" w:hAnsi="Times New Roman"/>
        </w:rPr>
        <w:fldChar w:fldCharType="end"/>
      </w:r>
      <w:r w:rsidRPr="0064435F">
        <w:rPr>
          <w:rFonts w:ascii="Times New Roman" w:hAnsi="Times New Roman"/>
          <w:lang w:val="en-US"/>
        </w:rPr>
        <w:t xml:space="preserve"> Distribution of the trips to a workplace through time </w:t>
      </w:r>
      <w:r w:rsidRPr="0064435F">
        <w:rPr>
          <w:rFonts w:ascii="Times New Roman" w:hAnsi="Times New Roman"/>
        </w:rPr>
        <w:fldChar w:fldCharType="begin"/>
      </w:r>
      <w:r w:rsidRPr="0064435F">
        <w:rPr>
          <w:rFonts w:ascii="Times New Roman" w:hAnsi="Times New Roman"/>
          <w:lang w:val="en-US"/>
        </w:rPr>
        <w:instrText xml:space="preserve"> ADDIN ZOTERO_ITEM CSL_CITATION {"citationID":"oY0Qe6tJ","properties":{"formattedCitation":"(Cornelis et al., 2012)","plainCitation":"(Cornelis et al., 2012)","noteIndex":0},"citationItems":[{"id":632,"uris":["http://zotero.org/users/8331578/items/VVWF8RU5"],"uri":["http://zotero.org/users/8331578/items/VVWF8RU5"],"itemData":{"id":632,"type":"report","title":"Belgian Daily Mobility 2012 - BELdam Rapport","URL":"https://mobilit.belgium.be/sites/default/files/downloads/Rapport_final_beldamfr.pdf","author":[{"family":"Cornelis","given":"Eric"},{"family":"Hubert","given":"Michel"},{"family":"Huynen","given":"Philippe"},{"family":"Lebrun","given":"Kevin"},{"family":"Patriarche","given":"Geoffroy"},{"family":"De Witte","given":"Astrid"},{"family":"Creemers","given":"Lieve"},{"family":"Declercq","given":"Katrien"},{"family":"Janssens","given":"Davy"},{"family":"Castaigne","given":"Marie"},{"family":"Hollaert","given":"Laurie"},{"family":"Walle","given":"Fabien"}],"accessed":{"date-parts":[["2021",8,10]]},"issued":{"date-parts":[["2012"]]}}}],"schema":"https://github.com/citation-style-language/schema/raw/master/csl-citation.json"} </w:instrText>
      </w:r>
      <w:r w:rsidRPr="0064435F">
        <w:rPr>
          <w:rFonts w:ascii="Times New Roman" w:hAnsi="Times New Roman"/>
        </w:rPr>
        <w:fldChar w:fldCharType="separate"/>
      </w:r>
      <w:r w:rsidRPr="0064435F">
        <w:rPr>
          <w:rFonts w:ascii="Times New Roman" w:hAnsi="Times New Roman"/>
          <w:lang w:val="en-US"/>
        </w:rPr>
        <w:t>(Cornelis et al., 2012)</w:t>
      </w:r>
      <w:bookmarkEnd w:id="65"/>
      <w:r w:rsidRPr="0064435F">
        <w:rPr>
          <w:rFonts w:ascii="Times New Roman" w:hAnsi="Times New Roman"/>
        </w:rPr>
        <w:fldChar w:fldCharType="end"/>
      </w:r>
    </w:p>
    <w:p w14:paraId="5852C4BF" w14:textId="747BF140" w:rsidR="00E437A4" w:rsidRPr="0064435F" w:rsidRDefault="00E437A4" w:rsidP="00E437A4">
      <w:pPr>
        <w:pStyle w:val="Heading3"/>
        <w:rPr>
          <w:rFonts w:ascii="Times New Roman" w:hAnsi="Times New Roman"/>
          <w:lang w:val="en-US"/>
        </w:rPr>
      </w:pPr>
      <w:bookmarkStart w:id="66" w:name="_Toc80021518"/>
      <w:r w:rsidRPr="0064435F">
        <w:rPr>
          <w:rFonts w:ascii="Times New Roman" w:hAnsi="Times New Roman"/>
          <w:noProof/>
          <w:lang w:val="en-US"/>
        </w:rPr>
        <w:lastRenderedPageBreak/>
        <mc:AlternateContent>
          <mc:Choice Requires="wps">
            <w:drawing>
              <wp:anchor distT="0" distB="0" distL="114300" distR="114300" simplePos="0" relativeHeight="251658240" behindDoc="0" locked="0" layoutInCell="1" allowOverlap="1" wp14:anchorId="66A0E058" wp14:editId="534ACC77">
                <wp:simplePos x="0" y="0"/>
                <wp:positionH relativeFrom="column">
                  <wp:posOffset>-10479</wp:posOffset>
                </wp:positionH>
                <wp:positionV relativeFrom="paragraph">
                  <wp:posOffset>205455</wp:posOffset>
                </wp:positionV>
                <wp:extent cx="4508432" cy="293390"/>
                <wp:effectExtent l="0" t="0" r="6985" b="0"/>
                <wp:wrapNone/>
                <wp:docPr id="32" name="Rectangle 32"/>
                <wp:cNvGraphicFramePr/>
                <a:graphic xmlns:a="http://schemas.openxmlformats.org/drawingml/2006/main">
                  <a:graphicData uri="http://schemas.microsoft.com/office/word/2010/wordprocessingShape">
                    <wps:wsp>
                      <wps:cNvSpPr/>
                      <wps:spPr>
                        <a:xfrm>
                          <a:off x="0" y="0"/>
                          <a:ext cx="4508432" cy="2933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9B299CF" id="Rectangle 32" o:spid="_x0000_s1026" style="position:absolute;margin-left:-.85pt;margin-top:16.2pt;width:355pt;height:23.1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" fillcolor="white [3212]" stroked="f" strokeweight="1pt"/>
            </w:pict>
          </mc:Fallback>
        </mc:AlternateContent>
      </w:r>
      <w:r w:rsidRPr="0064435F">
        <w:rPr>
          <w:rFonts w:ascii="Times New Roman" w:hAnsi="Times New Roman"/>
          <w:lang w:val="en-US"/>
        </w:rPr>
        <w:t xml:space="preserve">Appendix </w:t>
      </w:r>
      <w:r w:rsidR="005C5556" w:rsidRPr="0064435F">
        <w:rPr>
          <w:rFonts w:ascii="Times New Roman" w:hAnsi="Times New Roman"/>
          <w:lang w:val="en-US"/>
        </w:rPr>
        <w:t>2</w:t>
      </w:r>
      <w:r w:rsidRPr="0064435F">
        <w:rPr>
          <w:rFonts w:ascii="Times New Roman" w:hAnsi="Times New Roman"/>
          <w:lang w:val="en-US"/>
        </w:rPr>
        <w:t>: Modal share according to the trip length</w:t>
      </w:r>
      <w:bookmarkEnd w:id="66"/>
    </w:p>
    <w:p w14:paraId="7A52A727" w14:textId="77777777" w:rsidR="00E437A4" w:rsidRPr="0064435F" w:rsidRDefault="00E437A4" w:rsidP="00E437A4">
      <w:pPr>
        <w:rPr>
          <w:rFonts w:ascii="Times New Roman" w:hAnsi="Times New Roman"/>
          <w:lang w:val="en-US" w:eastAsia="en-US"/>
        </w:rPr>
      </w:pPr>
      <w:r w:rsidRPr="0064435F">
        <w:rPr>
          <w:rFonts w:ascii="Times New Roman" w:hAnsi="Times New Roman"/>
          <w:noProof/>
        </w:rPr>
        <w:drawing>
          <wp:inline distT="0" distB="0" distL="0" distR="0" wp14:anchorId="4B28560D" wp14:editId="657A107B">
            <wp:extent cx="5759450" cy="3002915"/>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59450" cy="3002915"/>
                    </a:xfrm>
                    <a:prstGeom prst="rect">
                      <a:avLst/>
                    </a:prstGeom>
                  </pic:spPr>
                </pic:pic>
              </a:graphicData>
            </a:graphic>
          </wp:inline>
        </w:drawing>
      </w:r>
    </w:p>
    <w:p w14:paraId="4FE38638" w14:textId="698E3941" w:rsidR="00E437A4" w:rsidRPr="0064435F" w:rsidRDefault="00AA3769" w:rsidP="00AA3769">
      <w:pPr>
        <w:pStyle w:val="Caption"/>
        <w:rPr>
          <w:rFonts w:ascii="Times New Roman" w:hAnsi="Times New Roman"/>
          <w:lang w:val="en-US"/>
        </w:rPr>
      </w:pPr>
      <w:bookmarkStart w:id="67" w:name="_Toc80021544"/>
      <w:r w:rsidRPr="0064435F">
        <w:rPr>
          <w:rFonts w:ascii="Times New Roman" w:hAnsi="Times New Roman"/>
          <w:lang w:val="en-US"/>
        </w:rPr>
        <w:t xml:space="preserve">Figure </w:t>
      </w:r>
      <w:r w:rsidRPr="0064435F">
        <w:rPr>
          <w:rFonts w:ascii="Times New Roman" w:hAnsi="Times New Roman"/>
        </w:rPr>
        <w:fldChar w:fldCharType="begin"/>
      </w:r>
      <w:r w:rsidRPr="0064435F">
        <w:rPr>
          <w:rFonts w:ascii="Times New Roman" w:hAnsi="Times New Roman"/>
          <w:lang w:val="en-US"/>
        </w:rPr>
        <w:instrText xml:space="preserve"> SEQ Figure \* ARABIC </w:instrText>
      </w:r>
      <w:r w:rsidRPr="0064435F">
        <w:rPr>
          <w:rFonts w:ascii="Times New Roman" w:hAnsi="Times New Roman"/>
        </w:rPr>
        <w:fldChar w:fldCharType="separate"/>
      </w:r>
      <w:r w:rsidRPr="0064435F">
        <w:rPr>
          <w:rFonts w:ascii="Times New Roman" w:hAnsi="Times New Roman"/>
          <w:noProof/>
          <w:lang w:val="en-US"/>
        </w:rPr>
        <w:t>20</w:t>
      </w:r>
      <w:r w:rsidRPr="0064435F">
        <w:rPr>
          <w:rFonts w:ascii="Times New Roman" w:hAnsi="Times New Roman"/>
        </w:rPr>
        <w:fldChar w:fldCharType="end"/>
      </w:r>
      <w:r w:rsidRPr="0064435F">
        <w:rPr>
          <w:rFonts w:ascii="Times New Roman" w:hAnsi="Times New Roman"/>
          <w:lang w:val="en-US"/>
        </w:rPr>
        <w:t xml:space="preserve"> Modal share according to the trip length (Derauw et al., 2019)</w:t>
      </w:r>
      <w:bookmarkEnd w:id="67"/>
    </w:p>
    <w:p w14:paraId="0632722C" w14:textId="0A417F76" w:rsidR="00096478" w:rsidRDefault="00096478">
      <w:pPr>
        <w:rPr>
          <w:rFonts w:ascii="Times New Roman" w:hAnsi="Times New Roman"/>
          <w:lang w:val="en-US" w:eastAsia="en-US"/>
        </w:rPr>
      </w:pPr>
      <w:r>
        <w:rPr>
          <w:rFonts w:ascii="Times New Roman" w:hAnsi="Times New Roman"/>
          <w:lang w:val="en-US" w:eastAsia="en-US"/>
        </w:rPr>
        <w:br w:type="page"/>
      </w:r>
    </w:p>
    <w:p w14:paraId="06281EC0" w14:textId="14C4F81F" w:rsidR="00522A25" w:rsidRPr="00096478" w:rsidRDefault="00522A25" w:rsidP="00096478">
      <w:pPr>
        <w:pStyle w:val="Heading2"/>
        <w:numPr>
          <w:ilvl w:val="0"/>
          <w:numId w:val="0"/>
        </w:numPr>
        <w:ind w:left="720"/>
        <w:rPr>
          <w:rFonts w:ascii="Times New Roman" w:hAnsi="Times New Roman"/>
          <w:lang w:val="en-US"/>
        </w:rPr>
        <w:sectPr w:rsidR="00522A25" w:rsidRPr="00096478" w:rsidSect="00FE193F">
          <w:footerReference w:type="default" r:id="rId36"/>
          <w:headerReference w:type="first" r:id="rId37"/>
          <w:footerReference w:type="first" r:id="rId38"/>
          <w:type w:val="continuous"/>
          <w:pgSz w:w="11906" w:h="16838"/>
          <w:pgMar w:top="1417" w:right="1417" w:bottom="1417" w:left="1417" w:header="708" w:footer="708" w:gutter="0"/>
          <w:cols w:space="708"/>
          <w:titlePg/>
          <w:docGrid w:linePitch="360"/>
        </w:sectPr>
      </w:pPr>
    </w:p>
    <w:p w14:paraId="1F583554" w14:textId="4D990C1A" w:rsidR="00096478" w:rsidRDefault="00096478" w:rsidP="00096478">
      <w:pPr>
        <w:pStyle w:val="Heading2"/>
        <w:rPr>
          <w:lang w:val="en-US"/>
        </w:rPr>
      </w:pPr>
      <w:bookmarkStart w:id="68" w:name="_Toc80021519"/>
      <w:r>
        <w:rPr>
          <w:lang w:val="en-US"/>
        </w:rPr>
        <w:lastRenderedPageBreak/>
        <w:t>Tables</w:t>
      </w:r>
      <w:bookmarkEnd w:id="68"/>
    </w:p>
    <w:p w14:paraId="28332C2E" w14:textId="662B1F2F" w:rsidR="00522A25" w:rsidRPr="0064435F" w:rsidRDefault="00522A25" w:rsidP="0060649A">
      <w:pPr>
        <w:pStyle w:val="Heading3"/>
        <w:numPr>
          <w:ilvl w:val="0"/>
          <w:numId w:val="24"/>
        </w:numPr>
        <w:rPr>
          <w:rFonts w:ascii="Times New Roman" w:hAnsi="Times New Roman"/>
          <w:lang w:val="en-US"/>
        </w:rPr>
      </w:pPr>
      <w:bookmarkStart w:id="69" w:name="_Toc80021520"/>
      <w:r w:rsidRPr="0064435F">
        <w:rPr>
          <w:rFonts w:ascii="Times New Roman" w:hAnsi="Times New Roman"/>
          <w:lang w:val="en-US"/>
        </w:rPr>
        <w:t xml:space="preserve">Appendix </w:t>
      </w:r>
      <w:r w:rsidR="005C5556" w:rsidRPr="0064435F">
        <w:rPr>
          <w:rFonts w:ascii="Times New Roman" w:hAnsi="Times New Roman"/>
          <w:lang w:val="en-US"/>
        </w:rPr>
        <w:t>3</w:t>
      </w:r>
      <w:r w:rsidRPr="0064435F">
        <w:rPr>
          <w:rFonts w:ascii="Times New Roman" w:hAnsi="Times New Roman"/>
          <w:lang w:val="en-US"/>
        </w:rPr>
        <w:t xml:space="preserve">: Literature review </w:t>
      </w:r>
      <w:r w:rsidR="007E0C78" w:rsidRPr="0064435F">
        <w:rPr>
          <w:rFonts w:ascii="Times New Roman" w:hAnsi="Times New Roman"/>
          <w:lang w:val="en-US"/>
        </w:rPr>
        <w:t>comparison table</w:t>
      </w:r>
      <w:bookmarkEnd w:id="69"/>
    </w:p>
    <w:tbl>
      <w:tblPr>
        <w:tblStyle w:val="GridTable1Light"/>
        <w:tblW w:w="5000" w:type="pct"/>
        <w:tblLayout w:type="fixed"/>
        <w:tblLook w:val="04A0" w:firstRow="1" w:lastRow="0" w:firstColumn="1" w:lastColumn="0" w:noHBand="0" w:noVBand="1"/>
      </w:tblPr>
      <w:tblGrid>
        <w:gridCol w:w="1414"/>
        <w:gridCol w:w="1134"/>
        <w:gridCol w:w="992"/>
        <w:gridCol w:w="992"/>
        <w:gridCol w:w="1559"/>
        <w:gridCol w:w="708"/>
        <w:gridCol w:w="851"/>
        <w:gridCol w:w="991"/>
        <w:gridCol w:w="991"/>
        <w:gridCol w:w="1136"/>
        <w:gridCol w:w="708"/>
        <w:gridCol w:w="613"/>
        <w:gridCol w:w="1089"/>
        <w:gridCol w:w="814"/>
      </w:tblGrid>
      <w:tr w:rsidR="00953247" w:rsidRPr="0064435F" w14:paraId="04AB9961" w14:textId="77777777" w:rsidTr="00774C3A">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05" w:type="pct"/>
            <w:noWrap/>
            <w:hideMark/>
          </w:tcPr>
          <w:p w14:paraId="69F27916" w14:textId="77777777" w:rsidR="00522A25" w:rsidRPr="0064435F" w:rsidRDefault="00522A25" w:rsidP="00522A25">
            <w:pPr>
              <w:rPr>
                <w:rFonts w:ascii="Times New Roman" w:hAnsi="Times New Roman"/>
                <w:color w:val="000000"/>
                <w:sz w:val="20"/>
                <w:szCs w:val="20"/>
                <w:lang w:eastAsia="fr-BE"/>
              </w:rPr>
            </w:pPr>
            <w:r w:rsidRPr="0064435F">
              <w:rPr>
                <w:rFonts w:ascii="Times New Roman" w:hAnsi="Times New Roman"/>
                <w:color w:val="000000"/>
                <w:sz w:val="20"/>
                <w:szCs w:val="20"/>
                <w:lang w:eastAsia="fr-BE"/>
              </w:rPr>
              <w:t>Paper</w:t>
            </w:r>
          </w:p>
        </w:tc>
        <w:tc>
          <w:tcPr>
            <w:tcW w:w="405" w:type="pct"/>
            <w:noWrap/>
            <w:hideMark/>
          </w:tcPr>
          <w:p w14:paraId="161C361C" w14:textId="09836A69" w:rsidR="00522A25" w:rsidRPr="0064435F" w:rsidRDefault="00672561" w:rsidP="00522A25">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72561">
              <w:rPr>
                <w:rFonts w:ascii="Times New Roman" w:hAnsi="Times New Roman"/>
                <w:color w:val="000000"/>
                <w:sz w:val="20"/>
                <w:szCs w:val="20"/>
                <w:lang w:val="en-US" w:eastAsia="fr-BE"/>
              </w:rPr>
              <w:t>Geographic</w:t>
            </w:r>
            <w:r w:rsidR="00522A25" w:rsidRPr="0064435F">
              <w:rPr>
                <w:rFonts w:ascii="Times New Roman" w:hAnsi="Times New Roman"/>
                <w:color w:val="000000"/>
                <w:sz w:val="20"/>
                <w:szCs w:val="20"/>
                <w:lang w:eastAsia="fr-BE"/>
              </w:rPr>
              <w:t xml:space="preserve"> </w:t>
            </w:r>
            <w:r w:rsidR="00522A25" w:rsidRPr="00672561">
              <w:rPr>
                <w:rFonts w:ascii="Times New Roman" w:hAnsi="Times New Roman"/>
                <w:color w:val="000000"/>
                <w:sz w:val="20"/>
                <w:szCs w:val="20"/>
                <w:lang w:val="en-US" w:eastAsia="fr-BE"/>
              </w:rPr>
              <w:t>region</w:t>
            </w:r>
          </w:p>
        </w:tc>
        <w:tc>
          <w:tcPr>
            <w:tcW w:w="354" w:type="pct"/>
            <w:noWrap/>
            <w:hideMark/>
          </w:tcPr>
          <w:p w14:paraId="53547FFA" w14:textId="77777777" w:rsidR="00522A25" w:rsidRPr="0064435F" w:rsidRDefault="00522A25" w:rsidP="00522A25">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72561">
              <w:rPr>
                <w:rFonts w:ascii="Times New Roman" w:hAnsi="Times New Roman"/>
                <w:color w:val="000000"/>
                <w:sz w:val="20"/>
                <w:szCs w:val="20"/>
                <w:lang w:val="en-US" w:eastAsia="fr-BE"/>
              </w:rPr>
              <w:t>Travel</w:t>
            </w:r>
            <w:r w:rsidRPr="0064435F">
              <w:rPr>
                <w:rFonts w:ascii="Times New Roman" w:hAnsi="Times New Roman"/>
                <w:color w:val="000000"/>
                <w:sz w:val="20"/>
                <w:szCs w:val="20"/>
                <w:lang w:eastAsia="fr-BE"/>
              </w:rPr>
              <w:t xml:space="preserve"> </w:t>
            </w:r>
            <w:r w:rsidRPr="00672561">
              <w:rPr>
                <w:rFonts w:ascii="Times New Roman" w:hAnsi="Times New Roman"/>
                <w:color w:val="000000"/>
                <w:sz w:val="20"/>
                <w:szCs w:val="20"/>
                <w:lang w:val="en-US" w:eastAsia="fr-BE"/>
              </w:rPr>
              <w:t>demand</w:t>
            </w:r>
            <w:r w:rsidRPr="0064435F">
              <w:rPr>
                <w:rFonts w:ascii="Times New Roman" w:hAnsi="Times New Roman"/>
                <w:color w:val="000000"/>
                <w:sz w:val="20"/>
                <w:szCs w:val="20"/>
                <w:lang w:eastAsia="fr-BE"/>
              </w:rPr>
              <w:t xml:space="preserve"> data</w:t>
            </w:r>
          </w:p>
        </w:tc>
        <w:tc>
          <w:tcPr>
            <w:tcW w:w="354" w:type="pct"/>
            <w:noWrap/>
            <w:hideMark/>
          </w:tcPr>
          <w:p w14:paraId="6BBE6F50" w14:textId="77777777" w:rsidR="00522A25" w:rsidRPr="0064435F" w:rsidRDefault="00522A25" w:rsidP="00522A25">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Tool</w:t>
            </w:r>
          </w:p>
        </w:tc>
        <w:tc>
          <w:tcPr>
            <w:tcW w:w="557" w:type="pct"/>
            <w:noWrap/>
            <w:hideMark/>
          </w:tcPr>
          <w:p w14:paraId="03C13392" w14:textId="77777777" w:rsidR="00522A25" w:rsidRPr="0064435F" w:rsidRDefault="00522A25" w:rsidP="00522A25">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72561">
              <w:rPr>
                <w:rFonts w:ascii="Times New Roman" w:hAnsi="Times New Roman"/>
                <w:color w:val="000000"/>
                <w:sz w:val="20"/>
                <w:szCs w:val="20"/>
                <w:lang w:val="en-US" w:eastAsia="fr-BE"/>
              </w:rPr>
              <w:t>Roads</w:t>
            </w:r>
            <w:r w:rsidRPr="0064435F">
              <w:rPr>
                <w:rFonts w:ascii="Times New Roman" w:hAnsi="Times New Roman"/>
                <w:color w:val="000000"/>
                <w:sz w:val="20"/>
                <w:szCs w:val="20"/>
                <w:lang w:eastAsia="fr-BE"/>
              </w:rPr>
              <w:t xml:space="preserve"> / stations </w:t>
            </w:r>
            <w:r w:rsidRPr="00672561">
              <w:rPr>
                <w:rFonts w:ascii="Times New Roman" w:hAnsi="Times New Roman"/>
                <w:color w:val="000000"/>
                <w:sz w:val="20"/>
                <w:szCs w:val="20"/>
                <w:lang w:val="en-US" w:eastAsia="fr-BE"/>
              </w:rPr>
              <w:t>representation</w:t>
            </w:r>
          </w:p>
        </w:tc>
        <w:tc>
          <w:tcPr>
            <w:tcW w:w="253" w:type="pct"/>
            <w:noWrap/>
            <w:hideMark/>
          </w:tcPr>
          <w:p w14:paraId="25E423E9" w14:textId="6C9618E7" w:rsidR="00522A25" w:rsidRPr="0064435F" w:rsidRDefault="00522A25" w:rsidP="00522A25">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Mar</w:t>
            </w:r>
            <w:r w:rsidR="00774C3A" w:rsidRPr="0064435F">
              <w:rPr>
                <w:rFonts w:ascii="Times New Roman" w:hAnsi="Times New Roman"/>
                <w:color w:val="000000"/>
                <w:sz w:val="20"/>
                <w:szCs w:val="20"/>
                <w:lang w:val="en-US" w:eastAsia="fr-BE"/>
              </w:rPr>
              <w:t>-</w:t>
            </w:r>
            <w:r w:rsidRPr="0064435F">
              <w:rPr>
                <w:rFonts w:ascii="Times New Roman" w:hAnsi="Times New Roman"/>
                <w:color w:val="000000"/>
                <w:sz w:val="20"/>
                <w:szCs w:val="20"/>
                <w:lang w:val="en-US" w:eastAsia="fr-BE"/>
              </w:rPr>
              <w:t>ket Pene</w:t>
            </w:r>
            <w:r w:rsidR="00774C3A" w:rsidRPr="0064435F">
              <w:rPr>
                <w:rFonts w:ascii="Times New Roman" w:hAnsi="Times New Roman"/>
                <w:color w:val="000000"/>
                <w:sz w:val="20"/>
                <w:szCs w:val="20"/>
                <w:lang w:val="en-US" w:eastAsia="fr-BE"/>
              </w:rPr>
              <w:t>-</w:t>
            </w:r>
            <w:r w:rsidRPr="0064435F">
              <w:rPr>
                <w:rFonts w:ascii="Times New Roman" w:hAnsi="Times New Roman"/>
                <w:color w:val="000000"/>
                <w:sz w:val="20"/>
                <w:szCs w:val="20"/>
                <w:lang w:val="en-US" w:eastAsia="fr-BE"/>
              </w:rPr>
              <w:t>tra</w:t>
            </w:r>
            <w:r w:rsidR="00774C3A" w:rsidRPr="0064435F">
              <w:rPr>
                <w:rFonts w:ascii="Times New Roman" w:hAnsi="Times New Roman"/>
                <w:color w:val="000000"/>
                <w:sz w:val="20"/>
                <w:szCs w:val="20"/>
                <w:lang w:val="en-US" w:eastAsia="fr-BE"/>
              </w:rPr>
              <w:t>-</w:t>
            </w:r>
            <w:r w:rsidRPr="0064435F">
              <w:rPr>
                <w:rFonts w:ascii="Times New Roman" w:hAnsi="Times New Roman"/>
                <w:color w:val="000000"/>
                <w:sz w:val="20"/>
                <w:szCs w:val="20"/>
                <w:lang w:val="en-US" w:eastAsia="fr-BE"/>
              </w:rPr>
              <w:t>tion</w:t>
            </w:r>
          </w:p>
        </w:tc>
        <w:tc>
          <w:tcPr>
            <w:tcW w:w="304" w:type="pct"/>
            <w:noWrap/>
            <w:hideMark/>
          </w:tcPr>
          <w:p w14:paraId="3C425A24" w14:textId="251F6DA6" w:rsidR="00522A25" w:rsidRPr="0064435F" w:rsidRDefault="00522A25" w:rsidP="00522A25">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72561">
              <w:rPr>
                <w:rFonts w:ascii="Times New Roman" w:hAnsi="Times New Roman"/>
                <w:color w:val="000000"/>
                <w:sz w:val="20"/>
                <w:szCs w:val="20"/>
                <w:lang w:val="en-US" w:eastAsia="fr-BE"/>
              </w:rPr>
              <w:t>Imple</w:t>
            </w:r>
            <w:r w:rsidR="00774C3A" w:rsidRPr="00672561">
              <w:rPr>
                <w:rFonts w:ascii="Times New Roman" w:hAnsi="Times New Roman"/>
                <w:color w:val="000000"/>
                <w:sz w:val="20"/>
                <w:szCs w:val="20"/>
                <w:lang w:val="en-US" w:eastAsia="fr-BE"/>
              </w:rPr>
              <w:t>-</w:t>
            </w:r>
            <w:r w:rsidRPr="00672561">
              <w:rPr>
                <w:rFonts w:ascii="Times New Roman" w:hAnsi="Times New Roman"/>
                <w:color w:val="000000"/>
                <w:sz w:val="20"/>
                <w:szCs w:val="20"/>
                <w:lang w:val="en-US" w:eastAsia="fr-BE"/>
              </w:rPr>
              <w:t>menta</w:t>
            </w:r>
            <w:r w:rsidR="00774C3A" w:rsidRPr="00672561">
              <w:rPr>
                <w:rFonts w:ascii="Times New Roman" w:hAnsi="Times New Roman"/>
                <w:color w:val="000000"/>
                <w:sz w:val="20"/>
                <w:szCs w:val="20"/>
                <w:lang w:val="en-US" w:eastAsia="fr-BE"/>
              </w:rPr>
              <w:t>-</w:t>
            </w:r>
            <w:r w:rsidRPr="00672561">
              <w:rPr>
                <w:rFonts w:ascii="Times New Roman" w:hAnsi="Times New Roman"/>
                <w:color w:val="000000"/>
                <w:sz w:val="20"/>
                <w:szCs w:val="20"/>
                <w:lang w:val="en-US" w:eastAsia="fr-BE"/>
              </w:rPr>
              <w:t>tion</w:t>
            </w:r>
            <w:r w:rsidRPr="0064435F">
              <w:rPr>
                <w:rFonts w:ascii="Times New Roman" w:hAnsi="Times New Roman"/>
                <w:color w:val="000000"/>
                <w:sz w:val="20"/>
                <w:szCs w:val="20"/>
                <w:lang w:eastAsia="fr-BE"/>
              </w:rPr>
              <w:t xml:space="preserve"> model</w:t>
            </w:r>
          </w:p>
        </w:tc>
        <w:tc>
          <w:tcPr>
            <w:tcW w:w="354" w:type="pct"/>
            <w:noWrap/>
            <w:hideMark/>
          </w:tcPr>
          <w:p w14:paraId="5888EF44" w14:textId="77777777" w:rsidR="00522A25" w:rsidRPr="0064435F" w:rsidRDefault="00522A25" w:rsidP="00522A25">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Fuel</w:t>
            </w:r>
          </w:p>
        </w:tc>
        <w:tc>
          <w:tcPr>
            <w:tcW w:w="354" w:type="pct"/>
            <w:noWrap/>
            <w:hideMark/>
          </w:tcPr>
          <w:p w14:paraId="184FFBE4" w14:textId="77777777" w:rsidR="00522A25" w:rsidRPr="00672561" w:rsidRDefault="00522A25" w:rsidP="00522A25">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72561">
              <w:rPr>
                <w:rFonts w:ascii="Times New Roman" w:hAnsi="Times New Roman"/>
                <w:color w:val="000000"/>
                <w:sz w:val="20"/>
                <w:szCs w:val="20"/>
                <w:lang w:val="en-US" w:eastAsia="fr-BE"/>
              </w:rPr>
              <w:t>Detour</w:t>
            </w:r>
          </w:p>
        </w:tc>
        <w:tc>
          <w:tcPr>
            <w:tcW w:w="406" w:type="pct"/>
            <w:noWrap/>
            <w:hideMark/>
          </w:tcPr>
          <w:p w14:paraId="4F7F1ACA" w14:textId="77777777" w:rsidR="00522A25" w:rsidRPr="0064435F" w:rsidRDefault="00522A25" w:rsidP="00522A25">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 xml:space="preserve">Maximum </w:t>
            </w:r>
            <w:r w:rsidRPr="00672561">
              <w:rPr>
                <w:rFonts w:ascii="Times New Roman" w:hAnsi="Times New Roman"/>
                <w:color w:val="000000"/>
                <w:sz w:val="20"/>
                <w:szCs w:val="20"/>
                <w:lang w:val="en-US" w:eastAsia="fr-BE"/>
              </w:rPr>
              <w:t>waiting</w:t>
            </w:r>
            <w:r w:rsidRPr="0064435F">
              <w:rPr>
                <w:rFonts w:ascii="Times New Roman" w:hAnsi="Times New Roman"/>
                <w:color w:val="000000"/>
                <w:sz w:val="20"/>
                <w:szCs w:val="20"/>
                <w:lang w:eastAsia="fr-BE"/>
              </w:rPr>
              <w:t xml:space="preserve"> time</w:t>
            </w:r>
          </w:p>
        </w:tc>
        <w:tc>
          <w:tcPr>
            <w:tcW w:w="253" w:type="pct"/>
            <w:noWrap/>
            <w:hideMark/>
          </w:tcPr>
          <w:p w14:paraId="5A33A3BA" w14:textId="77777777" w:rsidR="00522A25" w:rsidRPr="0064435F" w:rsidRDefault="00522A25" w:rsidP="00522A25">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Pre-order</w:t>
            </w:r>
          </w:p>
        </w:tc>
        <w:tc>
          <w:tcPr>
            <w:tcW w:w="219" w:type="pct"/>
            <w:noWrap/>
            <w:hideMark/>
          </w:tcPr>
          <w:p w14:paraId="0A1D0970" w14:textId="39EDCDA1" w:rsidR="00522A25" w:rsidRPr="0064435F" w:rsidRDefault="00522A25" w:rsidP="00522A25">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Nea</w:t>
            </w:r>
            <w:r w:rsidR="00774C3A" w:rsidRPr="0064435F">
              <w:rPr>
                <w:rFonts w:ascii="Times New Roman" w:hAnsi="Times New Roman"/>
                <w:color w:val="000000"/>
                <w:sz w:val="20"/>
                <w:szCs w:val="20"/>
                <w:lang w:eastAsia="fr-BE"/>
              </w:rPr>
              <w:t>-</w:t>
            </w:r>
            <w:r w:rsidRPr="0064435F">
              <w:rPr>
                <w:rFonts w:ascii="Times New Roman" w:hAnsi="Times New Roman"/>
                <w:color w:val="000000"/>
                <w:sz w:val="20"/>
                <w:szCs w:val="20"/>
                <w:lang w:eastAsia="fr-BE"/>
              </w:rPr>
              <w:t>rest vehi</w:t>
            </w:r>
            <w:r w:rsidR="00774C3A" w:rsidRPr="0064435F">
              <w:rPr>
                <w:rFonts w:ascii="Times New Roman" w:hAnsi="Times New Roman"/>
                <w:color w:val="000000"/>
                <w:sz w:val="20"/>
                <w:szCs w:val="20"/>
                <w:lang w:eastAsia="fr-BE"/>
              </w:rPr>
              <w:t>-</w:t>
            </w:r>
            <w:r w:rsidRPr="0064435F">
              <w:rPr>
                <w:rFonts w:ascii="Times New Roman" w:hAnsi="Times New Roman"/>
                <w:color w:val="000000"/>
                <w:sz w:val="20"/>
                <w:szCs w:val="20"/>
                <w:lang w:eastAsia="fr-BE"/>
              </w:rPr>
              <w:t>cle</w:t>
            </w:r>
          </w:p>
        </w:tc>
        <w:tc>
          <w:tcPr>
            <w:tcW w:w="389" w:type="pct"/>
            <w:noWrap/>
            <w:hideMark/>
          </w:tcPr>
          <w:p w14:paraId="16FFD2A0" w14:textId="77777777" w:rsidR="00522A25" w:rsidRPr="0064435F" w:rsidRDefault="00522A25" w:rsidP="00522A25">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72561">
              <w:rPr>
                <w:rFonts w:ascii="Times New Roman" w:hAnsi="Times New Roman"/>
                <w:color w:val="000000"/>
                <w:sz w:val="20"/>
                <w:szCs w:val="20"/>
                <w:lang w:val="en-US" w:eastAsia="fr-BE"/>
              </w:rPr>
              <w:t>Request</w:t>
            </w:r>
            <w:r w:rsidRPr="0064435F">
              <w:rPr>
                <w:rFonts w:ascii="Times New Roman" w:hAnsi="Times New Roman"/>
                <w:color w:val="000000"/>
                <w:sz w:val="20"/>
                <w:szCs w:val="20"/>
                <w:lang w:eastAsia="fr-BE"/>
              </w:rPr>
              <w:t xml:space="preserve"> rejection</w:t>
            </w:r>
          </w:p>
        </w:tc>
        <w:tc>
          <w:tcPr>
            <w:tcW w:w="291" w:type="pct"/>
            <w:noWrap/>
            <w:hideMark/>
          </w:tcPr>
          <w:p w14:paraId="6F3FFBCB" w14:textId="77777777" w:rsidR="00522A25" w:rsidRPr="0064435F" w:rsidRDefault="00522A25" w:rsidP="00522A25">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72561">
              <w:rPr>
                <w:rFonts w:ascii="Times New Roman" w:hAnsi="Times New Roman"/>
                <w:color w:val="000000"/>
                <w:sz w:val="20"/>
                <w:szCs w:val="20"/>
                <w:lang w:val="en-US" w:eastAsia="fr-BE"/>
              </w:rPr>
              <w:t>Vehicle</w:t>
            </w:r>
            <w:r w:rsidRPr="0064435F">
              <w:rPr>
                <w:rFonts w:ascii="Times New Roman" w:hAnsi="Times New Roman"/>
                <w:color w:val="000000"/>
                <w:sz w:val="20"/>
                <w:szCs w:val="20"/>
                <w:lang w:eastAsia="fr-BE"/>
              </w:rPr>
              <w:t xml:space="preserve"> size</w:t>
            </w:r>
          </w:p>
        </w:tc>
      </w:tr>
      <w:bookmarkStart w:id="70" w:name="_Hlk80009155"/>
      <w:tr w:rsidR="00953247" w:rsidRPr="0064435F" w14:paraId="19573A78" w14:textId="77777777" w:rsidTr="00774C3A">
        <w:trPr>
          <w:trHeight w:val="290"/>
        </w:trPr>
        <w:tc>
          <w:tcPr>
            <w:cnfStyle w:val="001000000000" w:firstRow="0" w:lastRow="0" w:firstColumn="1" w:lastColumn="0" w:oddVBand="0" w:evenVBand="0" w:oddHBand="0" w:evenHBand="0" w:firstRowFirstColumn="0" w:firstRowLastColumn="0" w:lastRowFirstColumn="0" w:lastRowLastColumn="0"/>
            <w:tcW w:w="505" w:type="pct"/>
            <w:noWrap/>
            <w:hideMark/>
          </w:tcPr>
          <w:p w14:paraId="4627D0D1" w14:textId="01F1C9A5" w:rsidR="00522A25" w:rsidRPr="0064435F" w:rsidRDefault="004E2064" w:rsidP="00522A25">
            <w:pPr>
              <w:jc w:val="right"/>
              <w:rPr>
                <w:rFonts w:ascii="Times New Roman" w:hAnsi="Times New Roman"/>
                <w:color w:val="000000"/>
                <w:sz w:val="20"/>
                <w:szCs w:val="20"/>
                <w:lang w:eastAsia="fr-BE"/>
              </w:rPr>
            </w:pPr>
            <w:r w:rsidRPr="0064435F">
              <w:rPr>
                <w:rFonts w:ascii="Times New Roman" w:hAnsi="Times New Roman"/>
                <w:color w:val="000000"/>
                <w:sz w:val="20"/>
                <w:szCs w:val="20"/>
                <w:lang w:eastAsia="fr-BE"/>
              </w:rPr>
              <w:fldChar w:fldCharType="begin"/>
            </w:r>
            <w:r w:rsidR="00B125CE" w:rsidRPr="0064435F">
              <w:rPr>
                <w:rFonts w:ascii="Times New Roman" w:hAnsi="Times New Roman"/>
                <w:color w:val="000000"/>
                <w:sz w:val="20"/>
                <w:szCs w:val="20"/>
                <w:lang w:eastAsia="fr-BE"/>
              </w:rPr>
              <w:instrText xml:space="preserve"> ADDIN ZOTERO_ITEM CSL_CITATION {"citationID":"gmAm7FfG","properties":{"formattedCitation":"(Kornhauser et al., 2016)","plainCitation":"(Kornhauser et al., 2016)","dontUpdate":true,"noteIndex":0},"citationItems":[{"id":642,"uris":["http://zotero.org/users/8331578/items/BAAWK28L"],"uri":["http://zotero.org/users/8331578/items/BAAWK28L"],"itemData":{"id":642,"type":"report","publisher":"Department of Operations Research &amp; Financial Engineering Princeton University","title":"ORF467F15 Final Report: Fleet Management of Area-Wide Ride-Sharing: A first look at what it would take to serve New Jersey's Mobility Needs","author":[{"family":"Kornhauser","given":"Alain L."},{"family":"Marocchini","given":"Kyle"},{"family":"Roth","given":"Tyler"},{"family":"Zhu","given":"Shriley"},{"family":"Bressler","given":"Max"},{"family":"Byrne","given":"Thomas"},{"family":"Filipowicz","given":"Arthur"},{"family":"Gladstone","given":"Keith"},{"family":"Jian","given":"Naman"},{"family":"Jones","given":"Kathryn"},{"family":"Ju","given":"Kate"},{"family":"Kinn","given":"Ian"},{"family":"Lamb","given":"Alicia"},{"family":"Manyara","given":"Kevin"},{"family":"McDonald","given":"Ellie"},{"family":"Osborne","given":"Trevor"},{"family":"Oslin","given":"Bryan"},{"family":"Quansah","given":"Ebo"},{"family":"Radke","given":"Jordan"},{"family":"Rogers","given":"Jack"},{"family":"Rudolph","given":"Tyler"},{"family":"Sabo","given":"Marlon"},{"family":"Schwartz","given":"Aaron"},{"family":"Slattery","given":"Ryan"},{"family":"Siiro","given":"Rayan"},{"family":"Singleton","given":"Alex"},{"family":"Toro","given":"Daniel"},{"family":"Yates","given":"Joe"},{"family":"Zou","given":"Jessica"}],"issued":{"date-parts":[["2016",1,12]]}}}],"schema":"https://github.com/citation-style-language/schema/raw/master/csl-citation.json"} </w:instrText>
            </w:r>
            <w:r w:rsidRPr="0064435F">
              <w:rPr>
                <w:rFonts w:ascii="Times New Roman" w:hAnsi="Times New Roman"/>
                <w:color w:val="000000"/>
                <w:sz w:val="20"/>
                <w:szCs w:val="20"/>
                <w:lang w:eastAsia="fr-BE"/>
              </w:rPr>
              <w:fldChar w:fldCharType="separate"/>
            </w:r>
            <w:r w:rsidRPr="0064435F">
              <w:rPr>
                <w:rFonts w:ascii="Times New Roman" w:hAnsi="Times New Roman"/>
                <w:sz w:val="20"/>
              </w:rPr>
              <w:t>Kornhauser et al., 2016</w:t>
            </w:r>
            <w:r w:rsidRPr="0064435F">
              <w:rPr>
                <w:rFonts w:ascii="Times New Roman" w:hAnsi="Times New Roman"/>
                <w:color w:val="000000"/>
                <w:sz w:val="20"/>
                <w:szCs w:val="20"/>
                <w:lang w:eastAsia="fr-BE"/>
              </w:rPr>
              <w:fldChar w:fldCharType="end"/>
            </w:r>
            <w:r w:rsidRPr="0064435F">
              <w:rPr>
                <w:rFonts w:ascii="Times New Roman" w:hAnsi="Times New Roman"/>
                <w:color w:val="000000"/>
                <w:sz w:val="20"/>
                <w:szCs w:val="20"/>
                <w:lang w:eastAsia="fr-BE"/>
              </w:rPr>
              <w:t xml:space="preserve"> &amp; </w:t>
            </w:r>
            <w:r w:rsidRPr="0064435F">
              <w:rPr>
                <w:rFonts w:ascii="Times New Roman" w:hAnsi="Times New Roman"/>
                <w:color w:val="000000"/>
                <w:sz w:val="20"/>
                <w:szCs w:val="20"/>
                <w:lang w:eastAsia="fr-BE"/>
              </w:rPr>
              <w:fldChar w:fldCharType="begin"/>
            </w:r>
            <w:r w:rsidR="00B125CE" w:rsidRPr="0064435F">
              <w:rPr>
                <w:rFonts w:ascii="Times New Roman" w:hAnsi="Times New Roman"/>
                <w:color w:val="000000"/>
                <w:sz w:val="20"/>
                <w:szCs w:val="20"/>
                <w:lang w:eastAsia="fr-BE"/>
              </w:rPr>
              <w:instrText xml:space="preserve"> ADDIN ZOTERO_ITEM CSL_CITATION {"citationID":"Kh8ip7Oy","properties":{"formattedCitation":"(Kornhauser et al., 2013)","plainCitation":"(Kornhauser et al., 2013)","dontUpdate":true,"noteIndex":0},"citationItems":[{"id":643,"uris":["http://zotero.org/users/8331578/items/BVURBSJB"],"uri":["http://zotero.org/users/8331578/items/BVURBSJB"],"itemData":{"id":643,"type":"report","publisher":"Department of Operations Research &amp; Financial Engineering Princeton University","title":"Uncongested Mobility for All - New Jersey's Area-wide aTaxi System - ORF467F12 Report","author":[{"family":"Kornhauser","given":"Alain L."},{"family":"Chang","given":"Iris"},{"family":"Clark","given":"Christina"},{"family":"Gao","given":"JingKang"},{"family":"Korac","given":"Damjan"},{"family":"Leibowitz","given":"Brett"},{"family":"Oasis","given":"Philip"},{"family":"Xu","given":"Zixi"},{"family":"Zachariah","given":"Jaison"},{"family":"Harpalani","given":"Natasha"},{"family":"Lee","given":"Eileen"},{"family":"Lin","given":"Alice"},{"family":"Miles","given":"Aria"},{"family":"Rajeshwar","given":"Hannah"},{"family":"Wang","given":"Lucia"},{"family":"Wright","given":"Charquia"},{"family":"Bergeson","given":"Kristin"},{"family":"Darnis","given":"Franklyn"},{"family":"Shackleford","given":"Matthew"},{"family":"Skoularikis","given":"Sonia"},{"family":"Sperry","given":"Roger"},{"family":"Swoboda","given":"Andrew"}],"issued":{"date-parts":[["2013",1]]}}}],"schema":"https://github.com/citation-style-language/schema/raw/master/csl-citation.json"} </w:instrText>
            </w:r>
            <w:r w:rsidRPr="0064435F">
              <w:rPr>
                <w:rFonts w:ascii="Times New Roman" w:hAnsi="Times New Roman"/>
                <w:color w:val="000000"/>
                <w:sz w:val="20"/>
                <w:szCs w:val="20"/>
                <w:lang w:eastAsia="fr-BE"/>
              </w:rPr>
              <w:fldChar w:fldCharType="separate"/>
            </w:r>
            <w:r w:rsidRPr="0064435F">
              <w:rPr>
                <w:rFonts w:ascii="Times New Roman" w:hAnsi="Times New Roman"/>
                <w:sz w:val="20"/>
              </w:rPr>
              <w:t>Kornhauser et al., 2013</w:t>
            </w:r>
            <w:r w:rsidRPr="0064435F">
              <w:rPr>
                <w:rFonts w:ascii="Times New Roman" w:hAnsi="Times New Roman"/>
                <w:color w:val="000000"/>
                <w:sz w:val="20"/>
                <w:szCs w:val="20"/>
                <w:lang w:eastAsia="fr-BE"/>
              </w:rPr>
              <w:fldChar w:fldCharType="end"/>
            </w:r>
          </w:p>
        </w:tc>
        <w:tc>
          <w:tcPr>
            <w:tcW w:w="405" w:type="pct"/>
            <w:noWrap/>
            <w:hideMark/>
          </w:tcPr>
          <w:p w14:paraId="0082ACB5"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New Jersey (USA)</w:t>
            </w:r>
          </w:p>
        </w:tc>
        <w:tc>
          <w:tcPr>
            <w:tcW w:w="354" w:type="pct"/>
            <w:noWrap/>
            <w:hideMark/>
          </w:tcPr>
          <w:p w14:paraId="302859DF"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U.S. Census data</w:t>
            </w:r>
          </w:p>
        </w:tc>
        <w:tc>
          <w:tcPr>
            <w:tcW w:w="354" w:type="pct"/>
            <w:noWrap/>
            <w:hideMark/>
          </w:tcPr>
          <w:p w14:paraId="170C89BF"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w:t>
            </w:r>
          </w:p>
        </w:tc>
        <w:tc>
          <w:tcPr>
            <w:tcW w:w="557" w:type="pct"/>
            <w:noWrap/>
            <w:hideMark/>
          </w:tcPr>
          <w:p w14:paraId="570D192C"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Grid of squares of 0.5 miles (805 m) x 0.5 miles and Manhattan distance</w:t>
            </w:r>
          </w:p>
        </w:tc>
        <w:tc>
          <w:tcPr>
            <w:tcW w:w="253" w:type="pct"/>
            <w:noWrap/>
            <w:hideMark/>
          </w:tcPr>
          <w:p w14:paraId="2C8B98B2" w14:textId="43E7D778"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 xml:space="preserve">Not full </w:t>
            </w:r>
            <w:r w:rsidR="00774C3A" w:rsidRPr="0064435F">
              <w:rPr>
                <w:rFonts w:ascii="Times New Roman" w:hAnsi="Times New Roman"/>
                <w:color w:val="000000"/>
                <w:sz w:val="20"/>
                <w:szCs w:val="20"/>
                <w:lang w:val="en-US" w:eastAsia="fr-BE"/>
              </w:rPr>
              <w:t>–</w:t>
            </w:r>
            <w:r w:rsidRPr="0064435F">
              <w:rPr>
                <w:rFonts w:ascii="Times New Roman" w:hAnsi="Times New Roman"/>
                <w:color w:val="000000"/>
                <w:sz w:val="20"/>
                <w:szCs w:val="20"/>
                <w:lang w:val="en-US" w:eastAsia="fr-BE"/>
              </w:rPr>
              <w:t xml:space="preserve"> Multi</w:t>
            </w:r>
            <w:r w:rsidR="00774C3A" w:rsidRPr="0064435F">
              <w:rPr>
                <w:rFonts w:ascii="Times New Roman" w:hAnsi="Times New Roman"/>
                <w:color w:val="000000"/>
                <w:sz w:val="20"/>
                <w:szCs w:val="20"/>
                <w:lang w:val="en-US" w:eastAsia="fr-BE"/>
              </w:rPr>
              <w:t>-</w:t>
            </w:r>
            <w:r w:rsidRPr="0064435F">
              <w:rPr>
                <w:rFonts w:ascii="Times New Roman" w:hAnsi="Times New Roman"/>
                <w:color w:val="000000"/>
                <w:sz w:val="20"/>
                <w:szCs w:val="20"/>
                <w:lang w:val="en-US" w:eastAsia="fr-BE"/>
              </w:rPr>
              <w:t>mo</w:t>
            </w:r>
            <w:r w:rsidR="00774C3A" w:rsidRPr="0064435F">
              <w:rPr>
                <w:rFonts w:ascii="Times New Roman" w:hAnsi="Times New Roman"/>
                <w:color w:val="000000"/>
                <w:sz w:val="20"/>
                <w:szCs w:val="20"/>
                <w:lang w:val="en-US" w:eastAsia="fr-BE"/>
              </w:rPr>
              <w:t>-</w:t>
            </w:r>
            <w:r w:rsidRPr="0064435F">
              <w:rPr>
                <w:rFonts w:ascii="Times New Roman" w:hAnsi="Times New Roman"/>
                <w:color w:val="000000"/>
                <w:sz w:val="20"/>
                <w:szCs w:val="20"/>
                <w:lang w:val="en-US" w:eastAsia="fr-BE"/>
              </w:rPr>
              <w:t>dal</w:t>
            </w:r>
          </w:p>
        </w:tc>
        <w:tc>
          <w:tcPr>
            <w:tcW w:w="304" w:type="pct"/>
            <w:noWrap/>
            <w:hideMark/>
          </w:tcPr>
          <w:p w14:paraId="026DAF72"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Car and ride sharing</w:t>
            </w:r>
          </w:p>
        </w:tc>
        <w:tc>
          <w:tcPr>
            <w:tcW w:w="354" w:type="pct"/>
            <w:noWrap/>
            <w:hideMark/>
          </w:tcPr>
          <w:p w14:paraId="44F06688"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Gasoline</w:t>
            </w:r>
          </w:p>
        </w:tc>
        <w:tc>
          <w:tcPr>
            <w:tcW w:w="354" w:type="pct"/>
            <w:noWrap/>
            <w:hideMark/>
          </w:tcPr>
          <w:p w14:paraId="559A3923"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roofErr w:type="gramStart"/>
            <w:r w:rsidRPr="0064435F">
              <w:rPr>
                <w:rFonts w:ascii="Times New Roman" w:hAnsi="Times New Roman"/>
                <w:color w:val="000000"/>
                <w:sz w:val="20"/>
                <w:szCs w:val="20"/>
                <w:lang w:val="en-US" w:eastAsia="fr-BE"/>
              </w:rPr>
              <w:t>20%</w:t>
            </w:r>
            <w:proofErr w:type="gramEnd"/>
            <w:r w:rsidRPr="0064435F">
              <w:rPr>
                <w:rFonts w:ascii="Times New Roman" w:hAnsi="Times New Roman"/>
                <w:color w:val="000000"/>
                <w:sz w:val="20"/>
                <w:szCs w:val="20"/>
                <w:lang w:val="en-US" w:eastAsia="fr-BE"/>
              </w:rPr>
              <w:t xml:space="preserve"> increase of the travel time allowed</w:t>
            </w:r>
          </w:p>
        </w:tc>
        <w:tc>
          <w:tcPr>
            <w:tcW w:w="406" w:type="pct"/>
            <w:noWrap/>
            <w:hideMark/>
          </w:tcPr>
          <w:p w14:paraId="188EDA5F"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w:t>
            </w:r>
          </w:p>
        </w:tc>
        <w:tc>
          <w:tcPr>
            <w:tcW w:w="253" w:type="pct"/>
            <w:noWrap/>
            <w:hideMark/>
          </w:tcPr>
          <w:p w14:paraId="3B5C1C25"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No</w:t>
            </w:r>
          </w:p>
        </w:tc>
        <w:tc>
          <w:tcPr>
            <w:tcW w:w="219" w:type="pct"/>
            <w:noWrap/>
            <w:hideMark/>
          </w:tcPr>
          <w:p w14:paraId="57B082AB"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Yes</w:t>
            </w:r>
          </w:p>
        </w:tc>
        <w:tc>
          <w:tcPr>
            <w:tcW w:w="389" w:type="pct"/>
            <w:noWrap/>
            <w:hideMark/>
          </w:tcPr>
          <w:p w14:paraId="2991C20C"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No</w:t>
            </w:r>
          </w:p>
        </w:tc>
        <w:tc>
          <w:tcPr>
            <w:tcW w:w="291" w:type="pct"/>
            <w:noWrap/>
            <w:hideMark/>
          </w:tcPr>
          <w:p w14:paraId="57CE1DBA"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 xml:space="preserve">5 </w:t>
            </w:r>
            <w:r w:rsidRPr="00672561">
              <w:rPr>
                <w:rFonts w:ascii="Times New Roman" w:hAnsi="Times New Roman"/>
                <w:color w:val="000000"/>
                <w:sz w:val="20"/>
                <w:szCs w:val="20"/>
                <w:lang w:val="en-US" w:eastAsia="fr-BE"/>
              </w:rPr>
              <w:t>seats</w:t>
            </w:r>
          </w:p>
        </w:tc>
      </w:tr>
      <w:tr w:rsidR="00953247" w:rsidRPr="0064435F" w14:paraId="08C78519" w14:textId="77777777" w:rsidTr="00774C3A">
        <w:trPr>
          <w:trHeight w:val="290"/>
        </w:trPr>
        <w:tc>
          <w:tcPr>
            <w:cnfStyle w:val="001000000000" w:firstRow="0" w:lastRow="0" w:firstColumn="1" w:lastColumn="0" w:oddVBand="0" w:evenVBand="0" w:oddHBand="0" w:evenHBand="0" w:firstRowFirstColumn="0" w:firstRowLastColumn="0" w:lastRowFirstColumn="0" w:lastRowLastColumn="0"/>
            <w:tcW w:w="505" w:type="pct"/>
            <w:noWrap/>
            <w:hideMark/>
          </w:tcPr>
          <w:p w14:paraId="426AD586" w14:textId="6FD6878E" w:rsidR="00522A25" w:rsidRPr="0064435F" w:rsidRDefault="004E2064" w:rsidP="00522A25">
            <w:pPr>
              <w:jc w:val="right"/>
              <w:rPr>
                <w:rFonts w:ascii="Times New Roman" w:hAnsi="Times New Roman"/>
                <w:color w:val="000000"/>
                <w:sz w:val="20"/>
                <w:szCs w:val="20"/>
                <w:lang w:eastAsia="fr-BE"/>
              </w:rPr>
            </w:pPr>
            <w:r w:rsidRPr="0064435F">
              <w:rPr>
                <w:rFonts w:ascii="Times New Roman" w:hAnsi="Times New Roman"/>
                <w:color w:val="000000"/>
                <w:sz w:val="20"/>
                <w:szCs w:val="20"/>
                <w:lang w:eastAsia="fr-BE"/>
              </w:rPr>
              <w:fldChar w:fldCharType="begin"/>
            </w:r>
            <w:r w:rsidR="00B125CE" w:rsidRPr="0064435F">
              <w:rPr>
                <w:rFonts w:ascii="Times New Roman" w:hAnsi="Times New Roman"/>
                <w:color w:val="000000"/>
                <w:sz w:val="20"/>
                <w:szCs w:val="20"/>
                <w:lang w:eastAsia="fr-BE"/>
              </w:rPr>
              <w:instrText xml:space="preserve"> ADDIN ZOTERO_ITEM CSL_CITATION {"citationID":"taZCXNec","properties":{"formattedCitation":"(Zachariah, 2013)","plainCitation":"(Zachariah, 2013)","dontUpdate":true,"noteIndex":0},"citationItems":[{"id":644,"uris":["http://zotero.org/users/8331578/items/MQ99BCP7"],"uri":["http://zotero.org/users/8331578/items/MQ99BCP7"],"itemData":{"id":644,"type":"thesis","language":"EN","number-of-pages":"79","publisher":"Princeton University","title":"Are We There Yet? A Proposal for an Autonomous Taxi System in New Jersey and a Preliminary Foundation for Empty Vehicle Routing","author":[{"family":"Zachariah","given":"Jaison J."}],"issued":{"date-parts":[["2013",6]]}}}],"schema":"https://github.com/citation-style-language/schema/raw/master/csl-citation.json"} </w:instrText>
            </w:r>
            <w:r w:rsidRPr="0064435F">
              <w:rPr>
                <w:rFonts w:ascii="Times New Roman" w:hAnsi="Times New Roman"/>
                <w:color w:val="000000"/>
                <w:sz w:val="20"/>
                <w:szCs w:val="20"/>
                <w:lang w:eastAsia="fr-BE"/>
              </w:rPr>
              <w:fldChar w:fldCharType="separate"/>
            </w:r>
            <w:r w:rsidRPr="0064435F">
              <w:rPr>
                <w:rFonts w:ascii="Times New Roman" w:hAnsi="Times New Roman"/>
                <w:sz w:val="20"/>
              </w:rPr>
              <w:t>Zachariah, 2013</w:t>
            </w:r>
            <w:r w:rsidRPr="0064435F">
              <w:rPr>
                <w:rFonts w:ascii="Times New Roman" w:hAnsi="Times New Roman"/>
                <w:color w:val="000000"/>
                <w:sz w:val="20"/>
                <w:szCs w:val="20"/>
                <w:lang w:eastAsia="fr-BE"/>
              </w:rPr>
              <w:fldChar w:fldCharType="end"/>
            </w:r>
          </w:p>
        </w:tc>
        <w:tc>
          <w:tcPr>
            <w:tcW w:w="405" w:type="pct"/>
            <w:noWrap/>
            <w:hideMark/>
          </w:tcPr>
          <w:p w14:paraId="178E5DE8"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New Jersey (USA)</w:t>
            </w:r>
          </w:p>
        </w:tc>
        <w:tc>
          <w:tcPr>
            <w:tcW w:w="354" w:type="pct"/>
            <w:noWrap/>
            <w:hideMark/>
          </w:tcPr>
          <w:p w14:paraId="4BB55A28"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U.S. Census data</w:t>
            </w:r>
          </w:p>
        </w:tc>
        <w:tc>
          <w:tcPr>
            <w:tcW w:w="354" w:type="pct"/>
            <w:noWrap/>
            <w:hideMark/>
          </w:tcPr>
          <w:p w14:paraId="07509850"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w:t>
            </w:r>
          </w:p>
        </w:tc>
        <w:tc>
          <w:tcPr>
            <w:tcW w:w="557" w:type="pct"/>
            <w:noWrap/>
            <w:hideMark/>
          </w:tcPr>
          <w:p w14:paraId="39EFD821"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Grid of squares of 0.5 miles (805 m) x 0.5 miles and Manhattan distance</w:t>
            </w:r>
          </w:p>
        </w:tc>
        <w:tc>
          <w:tcPr>
            <w:tcW w:w="253" w:type="pct"/>
            <w:noWrap/>
            <w:hideMark/>
          </w:tcPr>
          <w:p w14:paraId="41434421" w14:textId="5DB587A4" w:rsidR="00522A25" w:rsidRPr="0064435F" w:rsidRDefault="00774C3A"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Not full – Multi-mo-dal</w:t>
            </w:r>
          </w:p>
        </w:tc>
        <w:tc>
          <w:tcPr>
            <w:tcW w:w="304" w:type="pct"/>
            <w:noWrap/>
            <w:hideMark/>
          </w:tcPr>
          <w:p w14:paraId="4C996D2B"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Car and ride sharing</w:t>
            </w:r>
          </w:p>
        </w:tc>
        <w:tc>
          <w:tcPr>
            <w:tcW w:w="354" w:type="pct"/>
            <w:noWrap/>
            <w:hideMark/>
          </w:tcPr>
          <w:p w14:paraId="34FDF9E4"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Gasoline</w:t>
            </w:r>
          </w:p>
        </w:tc>
        <w:tc>
          <w:tcPr>
            <w:tcW w:w="354" w:type="pct"/>
            <w:noWrap/>
            <w:hideMark/>
          </w:tcPr>
          <w:p w14:paraId="0E686F8E"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roofErr w:type="gramStart"/>
            <w:r w:rsidRPr="0064435F">
              <w:rPr>
                <w:rFonts w:ascii="Times New Roman" w:hAnsi="Times New Roman"/>
                <w:color w:val="000000"/>
                <w:sz w:val="20"/>
                <w:szCs w:val="20"/>
                <w:lang w:val="en-US" w:eastAsia="fr-BE"/>
              </w:rPr>
              <w:t>20%</w:t>
            </w:r>
            <w:proofErr w:type="gramEnd"/>
            <w:r w:rsidRPr="0064435F">
              <w:rPr>
                <w:rFonts w:ascii="Times New Roman" w:hAnsi="Times New Roman"/>
                <w:color w:val="000000"/>
                <w:sz w:val="20"/>
                <w:szCs w:val="20"/>
                <w:lang w:val="en-US" w:eastAsia="fr-BE"/>
              </w:rPr>
              <w:t xml:space="preserve"> increase of the travel time allowed</w:t>
            </w:r>
          </w:p>
        </w:tc>
        <w:tc>
          <w:tcPr>
            <w:tcW w:w="406" w:type="pct"/>
            <w:noWrap/>
            <w:hideMark/>
          </w:tcPr>
          <w:p w14:paraId="578C5840"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w:t>
            </w:r>
          </w:p>
        </w:tc>
        <w:tc>
          <w:tcPr>
            <w:tcW w:w="253" w:type="pct"/>
            <w:noWrap/>
            <w:hideMark/>
          </w:tcPr>
          <w:p w14:paraId="3E227BE5"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No</w:t>
            </w:r>
          </w:p>
        </w:tc>
        <w:tc>
          <w:tcPr>
            <w:tcW w:w="219" w:type="pct"/>
            <w:noWrap/>
            <w:hideMark/>
          </w:tcPr>
          <w:p w14:paraId="4BF7E891"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Yes</w:t>
            </w:r>
          </w:p>
        </w:tc>
        <w:tc>
          <w:tcPr>
            <w:tcW w:w="389" w:type="pct"/>
            <w:noWrap/>
            <w:hideMark/>
          </w:tcPr>
          <w:p w14:paraId="00A1DD7E"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No</w:t>
            </w:r>
          </w:p>
        </w:tc>
        <w:tc>
          <w:tcPr>
            <w:tcW w:w="291" w:type="pct"/>
            <w:noWrap/>
            <w:hideMark/>
          </w:tcPr>
          <w:p w14:paraId="5CBAE3F1"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5 seats</w:t>
            </w:r>
          </w:p>
        </w:tc>
      </w:tr>
      <w:tr w:rsidR="00953247" w:rsidRPr="0064435F" w14:paraId="42D744C3" w14:textId="77777777" w:rsidTr="00774C3A">
        <w:trPr>
          <w:trHeight w:val="290"/>
        </w:trPr>
        <w:tc>
          <w:tcPr>
            <w:cnfStyle w:val="001000000000" w:firstRow="0" w:lastRow="0" w:firstColumn="1" w:lastColumn="0" w:oddVBand="0" w:evenVBand="0" w:oddHBand="0" w:evenHBand="0" w:firstRowFirstColumn="0" w:firstRowLastColumn="0" w:lastRowFirstColumn="0" w:lastRowLastColumn="0"/>
            <w:tcW w:w="505" w:type="pct"/>
            <w:noWrap/>
            <w:hideMark/>
          </w:tcPr>
          <w:p w14:paraId="6949C847" w14:textId="11B6348E" w:rsidR="00522A25" w:rsidRPr="0064435F" w:rsidRDefault="004E2064" w:rsidP="00522A25">
            <w:pPr>
              <w:jc w:val="right"/>
              <w:rPr>
                <w:rFonts w:ascii="Times New Roman" w:hAnsi="Times New Roman"/>
                <w:color w:val="000000"/>
                <w:sz w:val="20"/>
                <w:szCs w:val="20"/>
                <w:lang w:eastAsia="fr-BE"/>
              </w:rPr>
            </w:pPr>
            <w:r w:rsidRPr="0064435F">
              <w:rPr>
                <w:rFonts w:ascii="Times New Roman" w:hAnsi="Times New Roman"/>
                <w:color w:val="000000"/>
                <w:sz w:val="20"/>
                <w:szCs w:val="20"/>
                <w:lang w:eastAsia="fr-BE"/>
              </w:rPr>
              <w:fldChar w:fldCharType="begin"/>
            </w:r>
            <w:r w:rsidR="00B125CE" w:rsidRPr="0064435F">
              <w:rPr>
                <w:rFonts w:ascii="Times New Roman" w:hAnsi="Times New Roman"/>
                <w:color w:val="000000"/>
                <w:sz w:val="20"/>
                <w:szCs w:val="20"/>
                <w:lang w:eastAsia="fr-BE"/>
              </w:rPr>
              <w:instrText xml:space="preserve"> ADDIN ZOTERO_ITEM CSL_CITATION {"citationID":"vxfGwPql","properties":{"formattedCitation":"(Zhu, 2016)","plainCitation":"(Zhu, 2016)","dontUpdate":true,"noteIndex":0},"citationItems":[{"id":645,"uris":["http://zotero.org/users/8331578/items/TP56FGMA"],"uri":["http://zotero.org/users/8331578/items/TP56FGMA"],"itemData":{"id":645,"type":"thesis","language":"EN","number-of-pages":"82","publisher":"Princeton University","title":"Make American Transportation Great Again: Autonomous Taxi Fleet Management Strategies","author":[{"family":"Zhu","given":"Shriley"}],"issued":{"date-parts":[["2016",5]]}}}],"schema":"https://github.com/citation-style-language/schema/raw/master/csl-citation.json"} </w:instrText>
            </w:r>
            <w:r w:rsidRPr="0064435F">
              <w:rPr>
                <w:rFonts w:ascii="Times New Roman" w:hAnsi="Times New Roman"/>
                <w:color w:val="000000"/>
                <w:sz w:val="20"/>
                <w:szCs w:val="20"/>
                <w:lang w:eastAsia="fr-BE"/>
              </w:rPr>
              <w:fldChar w:fldCharType="separate"/>
            </w:r>
            <w:r w:rsidRPr="0064435F">
              <w:rPr>
                <w:rFonts w:ascii="Times New Roman" w:hAnsi="Times New Roman"/>
                <w:sz w:val="20"/>
              </w:rPr>
              <w:t>Zhu, 2016</w:t>
            </w:r>
            <w:r w:rsidRPr="0064435F">
              <w:rPr>
                <w:rFonts w:ascii="Times New Roman" w:hAnsi="Times New Roman"/>
                <w:color w:val="000000"/>
                <w:sz w:val="20"/>
                <w:szCs w:val="20"/>
                <w:lang w:eastAsia="fr-BE"/>
              </w:rPr>
              <w:fldChar w:fldCharType="end"/>
            </w:r>
          </w:p>
        </w:tc>
        <w:tc>
          <w:tcPr>
            <w:tcW w:w="405" w:type="pct"/>
            <w:noWrap/>
            <w:hideMark/>
          </w:tcPr>
          <w:p w14:paraId="4E952E79"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New Jersey (USA)</w:t>
            </w:r>
          </w:p>
        </w:tc>
        <w:tc>
          <w:tcPr>
            <w:tcW w:w="354" w:type="pct"/>
            <w:noWrap/>
            <w:hideMark/>
          </w:tcPr>
          <w:p w14:paraId="4C24BA43"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U.S. Census data</w:t>
            </w:r>
          </w:p>
        </w:tc>
        <w:tc>
          <w:tcPr>
            <w:tcW w:w="354" w:type="pct"/>
            <w:noWrap/>
            <w:hideMark/>
          </w:tcPr>
          <w:p w14:paraId="380A822B"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w:t>
            </w:r>
          </w:p>
        </w:tc>
        <w:tc>
          <w:tcPr>
            <w:tcW w:w="557" w:type="pct"/>
            <w:noWrap/>
            <w:hideMark/>
          </w:tcPr>
          <w:p w14:paraId="06307FB2"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Grid of squares of 0.5 miles (805 m) x 0.5 miles and Manhattan distance</w:t>
            </w:r>
          </w:p>
        </w:tc>
        <w:tc>
          <w:tcPr>
            <w:tcW w:w="253" w:type="pct"/>
            <w:noWrap/>
            <w:hideMark/>
          </w:tcPr>
          <w:p w14:paraId="0D9F7B80" w14:textId="5B2323DB" w:rsidR="00522A25" w:rsidRPr="0064435F" w:rsidRDefault="00774C3A"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Not full – Multi-mo-dal</w:t>
            </w:r>
          </w:p>
        </w:tc>
        <w:tc>
          <w:tcPr>
            <w:tcW w:w="304" w:type="pct"/>
            <w:noWrap/>
            <w:hideMark/>
          </w:tcPr>
          <w:p w14:paraId="3A519AF1"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Car and ride sharing</w:t>
            </w:r>
          </w:p>
        </w:tc>
        <w:tc>
          <w:tcPr>
            <w:tcW w:w="354" w:type="pct"/>
            <w:noWrap/>
            <w:hideMark/>
          </w:tcPr>
          <w:p w14:paraId="67B1E74A"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Gasoline</w:t>
            </w:r>
          </w:p>
        </w:tc>
        <w:tc>
          <w:tcPr>
            <w:tcW w:w="354" w:type="pct"/>
            <w:noWrap/>
            <w:hideMark/>
          </w:tcPr>
          <w:p w14:paraId="2F02F69F"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roofErr w:type="gramStart"/>
            <w:r w:rsidRPr="0064435F">
              <w:rPr>
                <w:rFonts w:ascii="Times New Roman" w:hAnsi="Times New Roman"/>
                <w:color w:val="000000"/>
                <w:sz w:val="20"/>
                <w:szCs w:val="20"/>
                <w:lang w:val="en-US" w:eastAsia="fr-BE"/>
              </w:rPr>
              <w:t>20%</w:t>
            </w:r>
            <w:proofErr w:type="gramEnd"/>
            <w:r w:rsidRPr="0064435F">
              <w:rPr>
                <w:rFonts w:ascii="Times New Roman" w:hAnsi="Times New Roman"/>
                <w:color w:val="000000"/>
                <w:sz w:val="20"/>
                <w:szCs w:val="20"/>
                <w:lang w:val="en-US" w:eastAsia="fr-BE"/>
              </w:rPr>
              <w:t xml:space="preserve"> increase of the travel time allowed</w:t>
            </w:r>
          </w:p>
        </w:tc>
        <w:tc>
          <w:tcPr>
            <w:tcW w:w="406" w:type="pct"/>
            <w:noWrap/>
            <w:hideMark/>
          </w:tcPr>
          <w:p w14:paraId="1FBC0B74"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w:t>
            </w:r>
          </w:p>
        </w:tc>
        <w:tc>
          <w:tcPr>
            <w:tcW w:w="253" w:type="pct"/>
            <w:noWrap/>
            <w:hideMark/>
          </w:tcPr>
          <w:p w14:paraId="0C1024E1"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No</w:t>
            </w:r>
          </w:p>
        </w:tc>
        <w:tc>
          <w:tcPr>
            <w:tcW w:w="219" w:type="pct"/>
            <w:noWrap/>
            <w:hideMark/>
          </w:tcPr>
          <w:p w14:paraId="62638701"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Yes</w:t>
            </w:r>
          </w:p>
        </w:tc>
        <w:tc>
          <w:tcPr>
            <w:tcW w:w="389" w:type="pct"/>
            <w:noWrap/>
            <w:hideMark/>
          </w:tcPr>
          <w:p w14:paraId="1F3F2534" w14:textId="77777777"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No</w:t>
            </w:r>
          </w:p>
        </w:tc>
        <w:tc>
          <w:tcPr>
            <w:tcW w:w="291" w:type="pct"/>
            <w:noWrap/>
            <w:hideMark/>
          </w:tcPr>
          <w:p w14:paraId="54830EAF" w14:textId="6E236A6A" w:rsidR="00522A25" w:rsidRPr="0064435F" w:rsidRDefault="00522A25"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3; 6; 15 and 50 seats scena</w:t>
            </w:r>
            <w:r w:rsidR="00774C3A" w:rsidRPr="0064435F">
              <w:rPr>
                <w:rFonts w:ascii="Times New Roman" w:hAnsi="Times New Roman"/>
                <w:color w:val="000000"/>
                <w:sz w:val="20"/>
                <w:szCs w:val="20"/>
                <w:lang w:eastAsia="fr-BE"/>
              </w:rPr>
              <w:t>-</w:t>
            </w:r>
            <w:r w:rsidRPr="0064435F">
              <w:rPr>
                <w:rFonts w:ascii="Times New Roman" w:hAnsi="Times New Roman"/>
                <w:color w:val="000000"/>
                <w:sz w:val="20"/>
                <w:szCs w:val="20"/>
                <w:lang w:eastAsia="fr-BE"/>
              </w:rPr>
              <w:t>rios</w:t>
            </w:r>
          </w:p>
        </w:tc>
      </w:tr>
      <w:tr w:rsidR="00953247" w:rsidRPr="0064435F" w14:paraId="1AEA7568" w14:textId="77777777" w:rsidTr="00774C3A">
        <w:trPr>
          <w:trHeight w:val="290"/>
        </w:trPr>
        <w:tc>
          <w:tcPr>
            <w:cnfStyle w:val="001000000000" w:firstRow="0" w:lastRow="0" w:firstColumn="1" w:lastColumn="0" w:oddVBand="0" w:evenVBand="0" w:oddHBand="0" w:evenHBand="0" w:firstRowFirstColumn="0" w:firstRowLastColumn="0" w:lastRowFirstColumn="0" w:lastRowLastColumn="0"/>
            <w:tcW w:w="505" w:type="pct"/>
            <w:noWrap/>
            <w:hideMark/>
          </w:tcPr>
          <w:p w14:paraId="5775C9F9" w14:textId="5A22C717" w:rsidR="00456951" w:rsidRPr="0064435F" w:rsidRDefault="004E2064" w:rsidP="00522A25">
            <w:pPr>
              <w:jc w:val="right"/>
              <w:rPr>
                <w:rFonts w:ascii="Times New Roman" w:hAnsi="Times New Roman"/>
                <w:color w:val="000000"/>
                <w:sz w:val="20"/>
                <w:szCs w:val="20"/>
                <w:lang w:val="en-US" w:eastAsia="fr-BE"/>
              </w:rPr>
            </w:pPr>
            <w:r w:rsidRPr="0064435F">
              <w:rPr>
                <w:rFonts w:ascii="Times New Roman" w:hAnsi="Times New Roman"/>
                <w:color w:val="000000"/>
                <w:sz w:val="20"/>
                <w:szCs w:val="20"/>
                <w:lang w:eastAsia="fr-BE"/>
              </w:rPr>
              <w:fldChar w:fldCharType="begin"/>
            </w:r>
            <w:r w:rsidR="00B125CE" w:rsidRPr="0064435F">
              <w:rPr>
                <w:rFonts w:ascii="Times New Roman" w:hAnsi="Times New Roman"/>
                <w:color w:val="000000"/>
                <w:sz w:val="20"/>
                <w:szCs w:val="20"/>
                <w:lang w:eastAsia="fr-BE"/>
              </w:rPr>
              <w:instrText xml:space="preserve"> ADDIN ZOTERO_ITEM CSL_CITATION {"citationID":"MkwSKLSh","properties":{"formattedCitation":"(B\\uc0\\u246{}sch, 2018)","plainCitation":"(Bösch, 2018)","dontUpdate":true,"noteIndex":0},"citationItems":[{"id":245,"uris":["http://zotero.org/users/8331578/items/87GC4H9Q"],"uri":["http://zotero.org/users/8331578/items/87GC4H9Q"],"itemData":{"id":245,"type":"thesis","abstract":"Autonomous vehicles (AVs), also called driverless vehicles, according to SAE International (2016) levels 4 and 5 definitions, are the next revolution in transport. This thesis provides an overview of the technology and the effects of AVs on the future transport system. It results in recommendations on how to maximize the benefits of AVs while minimizing their negative effects. It consolidates work by the author and collaborators done over the past years and therefore approaches the topic from different angles. This work thus not only provides a solid background on the topic for interested readers, but also recommendations relevant for future political discussions and practice.  The first part of this thesis (Chapter 2) provides a general and qualitative overview of AVs. It investigates their effects on and potential benefits for the future transport system. This summary covers most aspects that have been topic of discussions on AVs in recent time. It presents the potential benefits of AVs, which are, for example, improved safety, fewer externalities, increased road capacity, productive drive time, and the potential for empty rides, which allow for new services and usage-patterns. But it also shows the remaining challenges for a successful release of the technology, which are, for example, technological problems, safety and security issues, data and privacy questions, as well as ethical and legal discussions. The second part (Chapter 3) approaches the topic from an economic point of view. It focuses on the future cost structure of a transport system with AVs. In a rigorous bottom-up approach, the cost and price of private, shared, and public modes are calculated. The resulting picture indicates that the reign of the private car might not yet end with the automation of transport. Shared AVs (SAVs) will likely be cheaper per passenger kilometer (PKM) and more comfortable to use. But the price difference (urban setting: private car 0.47 Swiss francs (CHF) per PKM versus SAV 0.43 CHF/PKM) might not be enough to offset the luxury of having a private mobility robot at one’s service at all times, the emotional connection to the private car, and its use as an extended part of home. The presented work also indicates that automation represents a challenge for mass transit. In dense urban cores, the limited road capacity will likely prevent alternative solutions to mass transit. Outside, where road capacity is less of an issue, however, SAVs will be a competitive alternative form of public transport. At lower prices (regional setting: SAV 0.34 CHF/PKM versus autonomous bus 0.42 CHF/PKM), SAVs enable direct on-demand door-to-door service without transfers and without strangers in the same vehicle. The third part (Chapter 4 to Chapter 7) combines the qualitative overview with the economic analysis in a simulation study of the future transport system. With a scenario-based approach using a MATSim (Horni et al., 2016) simulation of Zug, Switzerland, it approaches the topic from a policy-oriented angle. By analyzing different possible policy strategies in different scenarios and combined with the results of the previous chapters, it concludes in four policy suggestions to maximize the potential benefits of AVs and minimize their negative effects.  These recommendations are, first, to promote slow modes and public transport. At least in urban areas, harvesting automation for improving mass transit and thus a strengthening of these low-externality modes is a way to benefit sustainably from AVs. Second, an introduction of mobility pricing should be considered to control growth of traffic and to replace traffic control instruments lost to automation (like parking). Induced demand and empty rides of private and shared AVs have the potential to lead to another explosion of traffic, which should be controlled for the benefit of everyone. The third recommendation is the controlled support of automation of private transport. AVs are safer and produce less externalities than conventional vehicles, and they allow the users to be productive while on the road. These are substantial benefits for society, which should be harvested as soon as technologically possible. The fourth suggestion is, for SAVs, to actively favor dynamic ride-sharing (automated ride-sharing, aRS) over exclusive-access taxi services (automated taxis, aTaxis). Both the users and the suppliers have strong incentives for aTaxis, which might be only slightly more expensive to operate than aRS services (urban setting: aRS 0.29 CHF/PKM versus aTaxi 0.41 CHF/PKM). From a society and transport system perspective, however, aTaxis produce substantial additional traffic on each passenger trip compared to private vehicles (estimated +8% (Fagnant et al., 2015) to +15% (Bösch et al., 2016a) for passenger pick-ups alone, without redistribution, for example), represent challenges for the infrastructure (pick-up solutions at mobility hubs, such as city centers, train stations, or airports), and draw substantial modal shares from slow modes (here -7.5%) and mass-transit public transport (here -6.7%). Effects which can be minimized or even turned into savings by using SAV as aRS services. Ride-sharing (or - in its high-volume form - mass transit) is one of the very few ways how an increasing travel demand can be served with decreasing vehicle kilometers. These recommendations might be general and have to be analyzed in more detail for a particular city or area, but they represent an indication of the upcoming challenge for society to integrate AVs and negotiate the future transport system.","genre":"Doctoral Thesis","language":"en","note":"Accepted: 2018-10-18T06:13:29Z\nDOI: 10.3929/ethz-b-000296870","publisher":"ETH Zurich","source":"www.research-collection.ethz.ch","title":"Autonomous Vehicles - The next Revolution in Mobility","URL":"https://www.research-collection.ethz.ch/handle/20.500.11850/296870","author":[{"family":"Bösch","given":"Patrick M."}],"accessed":{"date-parts":[["2021",8,12]]},"issued":{"date-parts":[["2018"]]}}}],"schema":"https://github.com/citation-style-language/schema/raw/master/csl-citation.json"} </w:instrText>
            </w:r>
            <w:r w:rsidRPr="0064435F">
              <w:rPr>
                <w:rFonts w:ascii="Times New Roman" w:hAnsi="Times New Roman"/>
                <w:color w:val="000000"/>
                <w:sz w:val="20"/>
                <w:szCs w:val="20"/>
                <w:lang w:eastAsia="fr-BE"/>
              </w:rPr>
              <w:fldChar w:fldCharType="separate"/>
            </w:r>
            <w:r w:rsidRPr="0064435F">
              <w:rPr>
                <w:rFonts w:ascii="Times New Roman" w:hAnsi="Times New Roman"/>
                <w:sz w:val="20"/>
                <w:szCs w:val="24"/>
                <w:lang w:val="en-US"/>
              </w:rPr>
              <w:t>Bösch, 2018</w:t>
            </w:r>
            <w:r w:rsidRPr="0064435F">
              <w:rPr>
                <w:rFonts w:ascii="Times New Roman" w:hAnsi="Times New Roman"/>
                <w:color w:val="000000"/>
                <w:sz w:val="20"/>
                <w:szCs w:val="20"/>
                <w:lang w:eastAsia="fr-BE"/>
              </w:rPr>
              <w:fldChar w:fldCharType="end"/>
            </w:r>
          </w:p>
        </w:tc>
        <w:tc>
          <w:tcPr>
            <w:tcW w:w="405" w:type="pct"/>
            <w:noWrap/>
            <w:hideMark/>
          </w:tcPr>
          <w:p w14:paraId="6C50537B" w14:textId="5FB646E3" w:rsidR="00456951" w:rsidRPr="0064435F" w:rsidRDefault="00456951"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Zurich (Switzer</w:t>
            </w:r>
            <w:r w:rsidR="00774C3A" w:rsidRPr="0064435F">
              <w:rPr>
                <w:rFonts w:ascii="Times New Roman" w:hAnsi="Times New Roman"/>
                <w:color w:val="000000"/>
                <w:sz w:val="20"/>
                <w:szCs w:val="20"/>
                <w:lang w:val="en-US" w:eastAsia="fr-BE"/>
              </w:rPr>
              <w:t>-</w:t>
            </w:r>
            <w:r w:rsidRPr="0064435F">
              <w:rPr>
                <w:rFonts w:ascii="Times New Roman" w:hAnsi="Times New Roman"/>
                <w:color w:val="000000"/>
                <w:sz w:val="20"/>
                <w:szCs w:val="20"/>
                <w:lang w:val="en-US" w:eastAsia="fr-BE"/>
              </w:rPr>
              <w:t>land)</w:t>
            </w:r>
          </w:p>
        </w:tc>
        <w:tc>
          <w:tcPr>
            <w:tcW w:w="354" w:type="pct"/>
          </w:tcPr>
          <w:p w14:paraId="5CD24D31" w14:textId="75D7A135" w:rsidR="00456951" w:rsidRPr="0064435F" w:rsidRDefault="00456951"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354" w:type="pct"/>
            <w:noWrap/>
            <w:hideMark/>
          </w:tcPr>
          <w:p w14:paraId="0AE834AF" w14:textId="77777777" w:rsidR="00456951" w:rsidRPr="0064435F" w:rsidRDefault="00456951"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MatSim</w:t>
            </w:r>
          </w:p>
        </w:tc>
        <w:tc>
          <w:tcPr>
            <w:tcW w:w="557" w:type="pct"/>
            <w:noWrap/>
            <w:hideMark/>
          </w:tcPr>
          <w:p w14:paraId="0939D5ED" w14:textId="77777777" w:rsidR="00456951" w:rsidRPr="0064435F" w:rsidRDefault="00456951"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Roads and speed characteristics from OpenStreetMap</w:t>
            </w:r>
          </w:p>
        </w:tc>
        <w:tc>
          <w:tcPr>
            <w:tcW w:w="253" w:type="pct"/>
            <w:noWrap/>
            <w:hideMark/>
          </w:tcPr>
          <w:p w14:paraId="0AD088FE" w14:textId="77777777" w:rsidR="00456951" w:rsidRPr="0064435F" w:rsidRDefault="00456951" w:rsidP="00522A2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10%</w:t>
            </w:r>
          </w:p>
        </w:tc>
        <w:tc>
          <w:tcPr>
            <w:tcW w:w="304" w:type="pct"/>
            <w:noWrap/>
            <w:hideMark/>
          </w:tcPr>
          <w:p w14:paraId="7D242BF8" w14:textId="77777777" w:rsidR="00456951" w:rsidRPr="0064435F" w:rsidRDefault="00456951"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Private AV, car sharing only and car and ride sharing</w:t>
            </w:r>
          </w:p>
        </w:tc>
        <w:tc>
          <w:tcPr>
            <w:tcW w:w="354" w:type="pct"/>
            <w:noWrap/>
            <w:hideMark/>
          </w:tcPr>
          <w:p w14:paraId="4CC3189F" w14:textId="77777777" w:rsidR="00456951" w:rsidRPr="0064435F" w:rsidRDefault="00456951"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Gasoline</w:t>
            </w:r>
          </w:p>
        </w:tc>
        <w:tc>
          <w:tcPr>
            <w:tcW w:w="354" w:type="pct"/>
          </w:tcPr>
          <w:p w14:paraId="6FB7D608" w14:textId="25B5DBEF" w:rsidR="00456951" w:rsidRPr="0064435F" w:rsidRDefault="00456951"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406" w:type="pct"/>
            <w:noWrap/>
            <w:hideMark/>
          </w:tcPr>
          <w:p w14:paraId="7A9AE45E" w14:textId="77777777" w:rsidR="00456951" w:rsidRPr="0064435F" w:rsidRDefault="00456951"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w:t>
            </w:r>
          </w:p>
        </w:tc>
        <w:tc>
          <w:tcPr>
            <w:tcW w:w="253" w:type="pct"/>
            <w:noWrap/>
            <w:hideMark/>
          </w:tcPr>
          <w:p w14:paraId="2337E6E8" w14:textId="77777777" w:rsidR="00456951" w:rsidRPr="0064435F" w:rsidRDefault="00456951"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No</w:t>
            </w:r>
          </w:p>
        </w:tc>
        <w:tc>
          <w:tcPr>
            <w:tcW w:w="219" w:type="pct"/>
            <w:noWrap/>
            <w:hideMark/>
          </w:tcPr>
          <w:p w14:paraId="32A21664" w14:textId="77777777" w:rsidR="00456951" w:rsidRPr="0064435F" w:rsidRDefault="00456951"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Yes</w:t>
            </w:r>
          </w:p>
        </w:tc>
        <w:tc>
          <w:tcPr>
            <w:tcW w:w="389" w:type="pct"/>
            <w:noWrap/>
            <w:hideMark/>
          </w:tcPr>
          <w:p w14:paraId="0F41D871" w14:textId="77777777" w:rsidR="00456951" w:rsidRPr="0064435F" w:rsidRDefault="00456951"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If waiting time superior to 10 minutes</w:t>
            </w:r>
          </w:p>
        </w:tc>
        <w:tc>
          <w:tcPr>
            <w:tcW w:w="291" w:type="pct"/>
            <w:noWrap/>
            <w:hideMark/>
          </w:tcPr>
          <w:p w14:paraId="6C191FEB" w14:textId="64B83D28" w:rsidR="00456951" w:rsidRPr="0064435F" w:rsidRDefault="00456951" w:rsidP="00522A2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one-seater, midsi</w:t>
            </w:r>
            <w:r w:rsidR="00774C3A" w:rsidRPr="0064435F">
              <w:rPr>
                <w:rFonts w:ascii="Times New Roman" w:hAnsi="Times New Roman"/>
                <w:color w:val="000000"/>
                <w:sz w:val="20"/>
                <w:szCs w:val="20"/>
                <w:lang w:val="en-US" w:eastAsia="fr-BE"/>
              </w:rPr>
              <w:t>-</w:t>
            </w:r>
            <w:r w:rsidRPr="0064435F">
              <w:rPr>
                <w:rFonts w:ascii="Times New Roman" w:hAnsi="Times New Roman"/>
                <w:color w:val="000000"/>
                <w:sz w:val="20"/>
                <w:szCs w:val="20"/>
                <w:lang w:val="en-US" w:eastAsia="fr-BE"/>
              </w:rPr>
              <w:t>ze, van and mini</w:t>
            </w:r>
            <w:r w:rsidR="00774C3A" w:rsidRPr="0064435F">
              <w:rPr>
                <w:rFonts w:ascii="Times New Roman" w:hAnsi="Times New Roman"/>
                <w:color w:val="000000"/>
                <w:sz w:val="20"/>
                <w:szCs w:val="20"/>
                <w:lang w:val="en-US" w:eastAsia="fr-BE"/>
              </w:rPr>
              <w:t>-</w:t>
            </w:r>
            <w:r w:rsidRPr="0064435F">
              <w:rPr>
                <w:rFonts w:ascii="Times New Roman" w:hAnsi="Times New Roman"/>
                <w:color w:val="000000"/>
                <w:sz w:val="20"/>
                <w:szCs w:val="20"/>
                <w:lang w:val="en-US" w:eastAsia="fr-BE"/>
              </w:rPr>
              <w:t>bus</w:t>
            </w:r>
          </w:p>
        </w:tc>
      </w:tr>
    </w:tbl>
    <w:p w14:paraId="0C85AC1B" w14:textId="7F4B1DEE" w:rsidR="00774C3A" w:rsidRPr="0064435F" w:rsidRDefault="00E437A4" w:rsidP="007D542C">
      <w:pPr>
        <w:pStyle w:val="Caption"/>
        <w:rPr>
          <w:lang w:val="en-US"/>
        </w:rPr>
      </w:pPr>
      <w:bookmarkStart w:id="71" w:name="_Toc80021551"/>
      <w:bookmarkEnd w:id="70"/>
      <w:r w:rsidRPr="0064435F">
        <w:rPr>
          <w:lang w:val="en-US"/>
        </w:rPr>
        <w:t xml:space="preserve">Table </w:t>
      </w:r>
      <w:r w:rsidRPr="0064435F">
        <w:fldChar w:fldCharType="begin"/>
      </w:r>
      <w:r w:rsidRPr="0064435F">
        <w:rPr>
          <w:lang w:val="en-US"/>
        </w:rPr>
        <w:instrText xml:space="preserve"> SEQ Table \* ARABIC </w:instrText>
      </w:r>
      <w:r w:rsidRPr="0064435F">
        <w:fldChar w:fldCharType="separate"/>
      </w:r>
      <w:r w:rsidRPr="0064435F">
        <w:rPr>
          <w:noProof/>
          <w:lang w:val="en-US"/>
        </w:rPr>
        <w:t>6</w:t>
      </w:r>
      <w:r w:rsidRPr="0064435F">
        <w:fldChar w:fldCharType="end"/>
      </w:r>
      <w:r w:rsidRPr="0064435F">
        <w:rPr>
          <w:lang w:val="en-US"/>
        </w:rPr>
        <w:t xml:space="preserve"> Literature review comparison table</w:t>
      </w:r>
      <w:bookmarkEnd w:id="71"/>
    </w:p>
    <w:tbl>
      <w:tblPr>
        <w:tblStyle w:val="GridTable1Light"/>
        <w:tblW w:w="5000" w:type="pct"/>
        <w:tblLayout w:type="fixed"/>
        <w:tblLook w:val="04A0" w:firstRow="1" w:lastRow="0" w:firstColumn="1" w:lastColumn="0" w:noHBand="0" w:noVBand="1"/>
      </w:tblPr>
      <w:tblGrid>
        <w:gridCol w:w="1414"/>
        <w:gridCol w:w="1134"/>
        <w:gridCol w:w="992"/>
        <w:gridCol w:w="992"/>
        <w:gridCol w:w="1559"/>
        <w:gridCol w:w="708"/>
        <w:gridCol w:w="851"/>
        <w:gridCol w:w="991"/>
        <w:gridCol w:w="851"/>
        <w:gridCol w:w="1136"/>
        <w:gridCol w:w="708"/>
        <w:gridCol w:w="708"/>
        <w:gridCol w:w="991"/>
        <w:gridCol w:w="957"/>
      </w:tblGrid>
      <w:tr w:rsidR="00774C3A" w:rsidRPr="0064435F" w14:paraId="79034E89" w14:textId="77777777" w:rsidTr="00774C3A">
        <w:trPr>
          <w:cnfStyle w:val="100000000000" w:firstRow="1" w:lastRow="0" w:firstColumn="0" w:lastColumn="0" w:oddVBand="0" w:evenVBand="0" w:oddHBand="0" w:evenHBand="0" w:firstRowFirstColumn="0" w:firstRowLastColumn="0" w:lastRowFirstColumn="0" w:lastRowLastColumn="0"/>
          <w:trHeight w:val="1260"/>
        </w:trPr>
        <w:tc>
          <w:tcPr>
            <w:cnfStyle w:val="001000000000" w:firstRow="0" w:lastRow="0" w:firstColumn="1" w:lastColumn="0" w:oddVBand="0" w:evenVBand="0" w:oddHBand="0" w:evenHBand="0" w:firstRowFirstColumn="0" w:firstRowLastColumn="0" w:lastRowFirstColumn="0" w:lastRowLastColumn="0"/>
            <w:tcW w:w="505" w:type="pct"/>
            <w:noWrap/>
          </w:tcPr>
          <w:p w14:paraId="68C829FF" w14:textId="09B4C975" w:rsidR="00774C3A" w:rsidRPr="0064435F" w:rsidRDefault="00774C3A" w:rsidP="00774C3A">
            <w:pPr>
              <w:jc w:val="right"/>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lastRenderedPageBreak/>
              <w:t>Paper</w:t>
            </w:r>
          </w:p>
        </w:tc>
        <w:tc>
          <w:tcPr>
            <w:tcW w:w="405" w:type="pct"/>
          </w:tcPr>
          <w:p w14:paraId="61FFFE04" w14:textId="09906DAB" w:rsidR="00774C3A" w:rsidRPr="0064435F" w:rsidRDefault="00DF5066"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Geographic</w:t>
            </w:r>
            <w:r w:rsidR="00774C3A" w:rsidRPr="0064435F">
              <w:rPr>
                <w:rFonts w:ascii="Times New Roman" w:hAnsi="Times New Roman"/>
                <w:color w:val="000000"/>
                <w:sz w:val="20"/>
                <w:szCs w:val="20"/>
                <w:lang w:val="en-US" w:eastAsia="fr-BE"/>
              </w:rPr>
              <w:t xml:space="preserve"> region</w:t>
            </w:r>
          </w:p>
        </w:tc>
        <w:tc>
          <w:tcPr>
            <w:tcW w:w="354" w:type="pct"/>
            <w:noWrap/>
          </w:tcPr>
          <w:p w14:paraId="34C0CC40" w14:textId="002FAFE5"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Travel demand data</w:t>
            </w:r>
          </w:p>
        </w:tc>
        <w:tc>
          <w:tcPr>
            <w:tcW w:w="354" w:type="pct"/>
            <w:noWrap/>
          </w:tcPr>
          <w:p w14:paraId="63688332" w14:textId="407B91F9"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Tool</w:t>
            </w:r>
          </w:p>
        </w:tc>
        <w:tc>
          <w:tcPr>
            <w:tcW w:w="557" w:type="pct"/>
            <w:noWrap/>
          </w:tcPr>
          <w:p w14:paraId="3B7E0E19" w14:textId="5F9BD69F"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Roads / stations representation</w:t>
            </w:r>
          </w:p>
        </w:tc>
        <w:tc>
          <w:tcPr>
            <w:tcW w:w="253" w:type="pct"/>
            <w:noWrap/>
          </w:tcPr>
          <w:p w14:paraId="6DEFB55D" w14:textId="78857FD4"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Mar-ket Pene-tra-tion</w:t>
            </w:r>
          </w:p>
        </w:tc>
        <w:tc>
          <w:tcPr>
            <w:tcW w:w="304" w:type="pct"/>
            <w:noWrap/>
          </w:tcPr>
          <w:p w14:paraId="200D9A49" w14:textId="3485E1B3"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Imple-menta-tion model</w:t>
            </w:r>
          </w:p>
        </w:tc>
        <w:tc>
          <w:tcPr>
            <w:tcW w:w="354" w:type="pct"/>
            <w:noWrap/>
          </w:tcPr>
          <w:p w14:paraId="44E4B2C5" w14:textId="0F306945"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Fuel</w:t>
            </w:r>
          </w:p>
        </w:tc>
        <w:tc>
          <w:tcPr>
            <w:tcW w:w="304" w:type="pct"/>
            <w:noWrap/>
          </w:tcPr>
          <w:p w14:paraId="14AAF7A7" w14:textId="4F433C5B"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Detour</w:t>
            </w:r>
          </w:p>
        </w:tc>
        <w:tc>
          <w:tcPr>
            <w:tcW w:w="406" w:type="pct"/>
            <w:noWrap/>
          </w:tcPr>
          <w:p w14:paraId="7DEB6B1A" w14:textId="616F430D"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Maximum waiting time</w:t>
            </w:r>
          </w:p>
        </w:tc>
        <w:tc>
          <w:tcPr>
            <w:tcW w:w="253" w:type="pct"/>
            <w:noWrap/>
          </w:tcPr>
          <w:p w14:paraId="4B78AF71" w14:textId="046C3B51"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Pre-order</w:t>
            </w:r>
          </w:p>
        </w:tc>
        <w:tc>
          <w:tcPr>
            <w:tcW w:w="253" w:type="pct"/>
            <w:noWrap/>
          </w:tcPr>
          <w:p w14:paraId="6FEF6A93" w14:textId="472C53FD"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Nea-rest vehi-cle</w:t>
            </w:r>
          </w:p>
        </w:tc>
        <w:tc>
          <w:tcPr>
            <w:tcW w:w="354" w:type="pct"/>
            <w:noWrap/>
          </w:tcPr>
          <w:p w14:paraId="4ED87227" w14:textId="0A9EE848"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Request rejection</w:t>
            </w:r>
          </w:p>
        </w:tc>
        <w:tc>
          <w:tcPr>
            <w:tcW w:w="342" w:type="pct"/>
            <w:noWrap/>
          </w:tcPr>
          <w:p w14:paraId="60A0199C" w14:textId="0D41BDB1"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Vehicle size</w:t>
            </w:r>
          </w:p>
        </w:tc>
      </w:tr>
      <w:tr w:rsidR="00774C3A" w:rsidRPr="0064435F" w14:paraId="4235DB84" w14:textId="77777777" w:rsidTr="00774C3A">
        <w:trPr>
          <w:trHeight w:val="2900"/>
        </w:trPr>
        <w:tc>
          <w:tcPr>
            <w:cnfStyle w:val="001000000000" w:firstRow="0" w:lastRow="0" w:firstColumn="1" w:lastColumn="0" w:oddVBand="0" w:evenVBand="0" w:oddHBand="0" w:evenHBand="0" w:firstRowFirstColumn="0" w:firstRowLastColumn="0" w:lastRowFirstColumn="0" w:lastRowLastColumn="0"/>
            <w:tcW w:w="505" w:type="pct"/>
            <w:noWrap/>
            <w:hideMark/>
          </w:tcPr>
          <w:p w14:paraId="2FA6D426" w14:textId="5615D403" w:rsidR="00774C3A" w:rsidRPr="0064435F" w:rsidRDefault="00774C3A" w:rsidP="00774C3A">
            <w:pPr>
              <w:jc w:val="right"/>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fldChar w:fldCharType="begin"/>
            </w:r>
            <w:r w:rsidR="00891810" w:rsidRPr="0064435F">
              <w:rPr>
                <w:rFonts w:ascii="Times New Roman" w:hAnsi="Times New Roman"/>
                <w:color w:val="000000"/>
                <w:sz w:val="20"/>
                <w:szCs w:val="20"/>
                <w:lang w:val="en-US" w:eastAsia="fr-BE"/>
              </w:rPr>
              <w:instrText xml:space="preserve"> ADDIN ZOTERO_ITEM CSL_CITATION {"citationID":"bhOPTXZp","properties":{"formattedCitation":"(Burns, 2013)","plainCitation":"(Burns, 2013)","dontUpdate":true,"noteIndex":0},"citationItems":[{"id":251,"uris":["http://zotero.org/users/8331578/items/ESGY4RUI"],"uri":["http://zotero.org/users/8331578/items/ESGY4RUI"],"itemData":{"id":251,"type":"article-journal","container-title":"Nature","DOI":"10.1038/497181a","ISSN":"0028-0836, 1476-4687","issue":"7448","journalAbbreviation":"Nature","language":"en","page":"181-182","source":"DOI.org (Crossref)","title":"A vision of our transport future","volume":"497","author":[{"family":"Burns","given":"Lawrence D."}],"issued":{"date-parts":[["2013",5]]}}}],"schema":"https://github.com/citation-style-language/schema/raw/master/csl-citation.json"} </w:instrText>
            </w:r>
            <w:r w:rsidRPr="0064435F">
              <w:rPr>
                <w:rFonts w:ascii="Times New Roman" w:hAnsi="Times New Roman"/>
                <w:color w:val="000000"/>
                <w:sz w:val="20"/>
                <w:szCs w:val="20"/>
                <w:lang w:val="en-US" w:eastAsia="fr-BE"/>
              </w:rPr>
              <w:fldChar w:fldCharType="separate"/>
            </w:r>
            <w:r w:rsidRPr="0064435F">
              <w:rPr>
                <w:rFonts w:ascii="Times New Roman" w:hAnsi="Times New Roman"/>
                <w:sz w:val="20"/>
                <w:lang w:val="en-US"/>
              </w:rPr>
              <w:t>Burns, 2013</w:t>
            </w:r>
            <w:r w:rsidRPr="0064435F">
              <w:rPr>
                <w:rFonts w:ascii="Times New Roman" w:hAnsi="Times New Roman"/>
                <w:color w:val="000000"/>
                <w:sz w:val="20"/>
                <w:szCs w:val="20"/>
                <w:lang w:val="en-US" w:eastAsia="fr-BE"/>
              </w:rPr>
              <w:fldChar w:fldCharType="end"/>
            </w:r>
          </w:p>
        </w:tc>
        <w:tc>
          <w:tcPr>
            <w:tcW w:w="405" w:type="pct"/>
            <w:hideMark/>
          </w:tcPr>
          <w:p w14:paraId="2E258694"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Small to medium town: Ann Arbor, Michigan (USA)</w:t>
            </w:r>
            <w:r w:rsidRPr="0064435F">
              <w:rPr>
                <w:rFonts w:ascii="Times New Roman" w:hAnsi="Times New Roman"/>
                <w:color w:val="000000"/>
                <w:sz w:val="20"/>
                <w:szCs w:val="20"/>
                <w:lang w:val="en-US" w:eastAsia="fr-BE"/>
              </w:rPr>
              <w:br/>
              <w:t>Suburban: Babcock Ranch, Florida (USA)</w:t>
            </w:r>
            <w:r w:rsidRPr="0064435F">
              <w:rPr>
                <w:rFonts w:ascii="Times New Roman" w:hAnsi="Times New Roman"/>
                <w:color w:val="000000"/>
                <w:sz w:val="20"/>
                <w:szCs w:val="20"/>
                <w:lang w:val="en-US" w:eastAsia="fr-BE"/>
              </w:rPr>
              <w:br/>
              <w:t>Urban: Manhattan, New York (USA)</w:t>
            </w:r>
          </w:p>
        </w:tc>
        <w:tc>
          <w:tcPr>
            <w:tcW w:w="354" w:type="pct"/>
            <w:noWrap/>
            <w:hideMark/>
          </w:tcPr>
          <w:p w14:paraId="70A8AE42" w14:textId="0CFA1E02"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Attrac-tion model propor-tional to the popula-tion density</w:t>
            </w:r>
          </w:p>
        </w:tc>
        <w:tc>
          <w:tcPr>
            <w:tcW w:w="354" w:type="pct"/>
            <w:noWrap/>
            <w:hideMark/>
          </w:tcPr>
          <w:p w14:paraId="123219A8"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w:t>
            </w:r>
          </w:p>
        </w:tc>
        <w:tc>
          <w:tcPr>
            <w:tcW w:w="557" w:type="pct"/>
            <w:noWrap/>
            <w:hideMark/>
          </w:tcPr>
          <w:p w14:paraId="270F094A"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beelines for distances</w:t>
            </w:r>
          </w:p>
        </w:tc>
        <w:tc>
          <w:tcPr>
            <w:tcW w:w="253" w:type="pct"/>
            <w:noWrap/>
            <w:hideMark/>
          </w:tcPr>
          <w:p w14:paraId="06E42BC3"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Full</w:t>
            </w:r>
          </w:p>
        </w:tc>
        <w:tc>
          <w:tcPr>
            <w:tcW w:w="304" w:type="pct"/>
            <w:noWrap/>
            <w:hideMark/>
          </w:tcPr>
          <w:p w14:paraId="7A6F7D13"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Car sharing</w:t>
            </w:r>
          </w:p>
        </w:tc>
        <w:tc>
          <w:tcPr>
            <w:tcW w:w="354" w:type="pct"/>
            <w:noWrap/>
            <w:hideMark/>
          </w:tcPr>
          <w:p w14:paraId="221E4CAC"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Gasoline and electric vehicles</w:t>
            </w:r>
          </w:p>
        </w:tc>
        <w:tc>
          <w:tcPr>
            <w:tcW w:w="304" w:type="pct"/>
            <w:noWrap/>
            <w:hideMark/>
          </w:tcPr>
          <w:p w14:paraId="7F70253E"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No</w:t>
            </w:r>
          </w:p>
        </w:tc>
        <w:tc>
          <w:tcPr>
            <w:tcW w:w="406" w:type="pct"/>
            <w:noWrap/>
            <w:hideMark/>
          </w:tcPr>
          <w:p w14:paraId="0C51B5A9"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253" w:type="pct"/>
            <w:noWrap/>
            <w:hideMark/>
          </w:tcPr>
          <w:p w14:paraId="35B2CADE"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No</w:t>
            </w:r>
          </w:p>
        </w:tc>
        <w:tc>
          <w:tcPr>
            <w:tcW w:w="253" w:type="pct"/>
            <w:noWrap/>
            <w:hideMark/>
          </w:tcPr>
          <w:p w14:paraId="271D8283"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Yes</w:t>
            </w:r>
          </w:p>
        </w:tc>
        <w:tc>
          <w:tcPr>
            <w:tcW w:w="354" w:type="pct"/>
            <w:noWrap/>
            <w:hideMark/>
          </w:tcPr>
          <w:p w14:paraId="3224A997"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342" w:type="pct"/>
            <w:noWrap/>
            <w:hideMark/>
          </w:tcPr>
          <w:p w14:paraId="438AE311"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Medium sedans for 1 or 2 people</w:t>
            </w:r>
          </w:p>
        </w:tc>
      </w:tr>
      <w:bookmarkStart w:id="72" w:name="_Hlk80009199"/>
      <w:tr w:rsidR="00774C3A" w:rsidRPr="0064435F" w14:paraId="1785ED8A" w14:textId="77777777" w:rsidTr="00774C3A">
        <w:trPr>
          <w:trHeight w:val="290"/>
        </w:trPr>
        <w:tc>
          <w:tcPr>
            <w:cnfStyle w:val="001000000000" w:firstRow="0" w:lastRow="0" w:firstColumn="1" w:lastColumn="0" w:oddVBand="0" w:evenVBand="0" w:oddHBand="0" w:evenHBand="0" w:firstRowFirstColumn="0" w:firstRowLastColumn="0" w:lastRowFirstColumn="0" w:lastRowLastColumn="0"/>
            <w:tcW w:w="505" w:type="pct"/>
            <w:noWrap/>
            <w:hideMark/>
          </w:tcPr>
          <w:p w14:paraId="273336B7" w14:textId="44C82B17" w:rsidR="00774C3A" w:rsidRPr="0064435F" w:rsidRDefault="00774C3A" w:rsidP="00774C3A">
            <w:pPr>
              <w:jc w:val="right"/>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fldChar w:fldCharType="begin"/>
            </w:r>
            <w:r w:rsidR="00B125CE" w:rsidRPr="0064435F">
              <w:rPr>
                <w:rFonts w:ascii="Times New Roman" w:hAnsi="Times New Roman"/>
                <w:color w:val="000000"/>
                <w:sz w:val="20"/>
                <w:szCs w:val="20"/>
                <w:lang w:val="en-US" w:eastAsia="fr-BE"/>
              </w:rPr>
              <w:instrText xml:space="preserve"> ADDIN ZOTERO_ITEM CSL_CITATION {"citationID":"X9tIuP6v","properties":{"formattedCitation":"(D. Fagnant &amp; Kockelman, 2015)","plainCitation":"(D. Fagnant &amp; Kockelman, 2015)","dontUpdate":true,"noteIndex":0},"citationItems":[{"id":133,"uris":["http://zotero.org/users/8331578/items/ZXFN3KE3"],"uri":["http://zotero.org/users/8331578/items/ZXFN3KE3"],"itemData":{"id":133,"type":"article-journal","abstract":"Autonomous vehicles (AVs) represent a potentially disruptive yet beneficial change to our transportation system. This new technology has the potential to impact vehicle safety, congestion, and travel behavior. All told, major social AV impacts in the form of crash savings, travel time reduction, fuel efficiency and parking benefits are estimated to approach $2000 to per year per AV, and may eventually approach nearly $4000 when comprehensive crash costs are accounted for. Yet barriers to implementation and mass-market penetration remain. Initial costs will likely be unaffordable. Licensing and testing standards in the U.S. are being developed at the state level, rather than nationally, which may lead to inconsistencies across states. Liability details remain undefined, security concerns linger, and without new privacy standards, a default lack of privacy for personal travel may become the norm. The impacts and interactions with other components of the transportation system, as well as implementation details, remain uncertain. To address these concerns, the federal government should expand research in these areas and create a nationally recognized licensing framework for AVs, determining appropriate standards for liability, security, and data privacy.","container-title":"Transportation Research Part A: Policy and Practice","DOI":"10.1016/j.tra.2015.04.003","journalAbbreviation":"Transportation Research Part A: Policy and Practice","source":"ResearchGate","title":"Preparing a nation for autonomous vehicles: Opportunities, barriers and policy recommendations","title-short":"Preparing a nation for autonomous vehicles","volume":"77","author":[{"family":"Fagnant","given":"Daniel"},{"family":"Kockelman","given":"Kara"}],"issued":{"date-parts":[["2015",7,31]]}}}],"schema":"https://github.com/citation-style-language/schema/raw/master/csl-citation.json"} </w:instrText>
            </w:r>
            <w:r w:rsidRPr="0064435F">
              <w:rPr>
                <w:rFonts w:ascii="Times New Roman" w:hAnsi="Times New Roman"/>
                <w:color w:val="000000"/>
                <w:sz w:val="20"/>
                <w:szCs w:val="20"/>
                <w:lang w:val="en-US" w:eastAsia="fr-BE"/>
              </w:rPr>
              <w:fldChar w:fldCharType="separate"/>
            </w:r>
            <w:r w:rsidRPr="0064435F">
              <w:rPr>
                <w:rFonts w:ascii="Times New Roman" w:hAnsi="Times New Roman"/>
                <w:sz w:val="20"/>
              </w:rPr>
              <w:t>D. Fagnant &amp; Kockelman, 2015</w:t>
            </w:r>
            <w:r w:rsidRPr="0064435F">
              <w:rPr>
                <w:rFonts w:ascii="Times New Roman" w:hAnsi="Times New Roman"/>
                <w:color w:val="000000"/>
                <w:sz w:val="20"/>
                <w:szCs w:val="20"/>
                <w:lang w:val="en-US" w:eastAsia="fr-BE"/>
              </w:rPr>
              <w:fldChar w:fldCharType="end"/>
            </w:r>
          </w:p>
        </w:tc>
        <w:tc>
          <w:tcPr>
            <w:tcW w:w="405" w:type="pct"/>
            <w:noWrap/>
            <w:hideMark/>
          </w:tcPr>
          <w:p w14:paraId="6BA88689"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Literature review focusing on USA</w:t>
            </w:r>
          </w:p>
        </w:tc>
        <w:tc>
          <w:tcPr>
            <w:tcW w:w="354" w:type="pct"/>
          </w:tcPr>
          <w:p w14:paraId="72C6C333" w14:textId="6C93581F"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354" w:type="pct"/>
            <w:noWrap/>
            <w:hideMark/>
          </w:tcPr>
          <w:p w14:paraId="4E3B689F"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w:t>
            </w:r>
          </w:p>
        </w:tc>
        <w:tc>
          <w:tcPr>
            <w:tcW w:w="557" w:type="pct"/>
            <w:noWrap/>
            <w:hideMark/>
          </w:tcPr>
          <w:p w14:paraId="58298795"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253" w:type="pct"/>
            <w:noWrap/>
            <w:hideMark/>
          </w:tcPr>
          <w:p w14:paraId="4C434794" w14:textId="3342A6CA"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roofErr w:type="gramStart"/>
            <w:r w:rsidRPr="0064435F">
              <w:rPr>
                <w:rFonts w:ascii="Times New Roman" w:hAnsi="Times New Roman"/>
                <w:color w:val="000000"/>
                <w:sz w:val="20"/>
                <w:szCs w:val="20"/>
                <w:lang w:val="en-US" w:eastAsia="fr-BE"/>
              </w:rPr>
              <w:t>10%</w:t>
            </w:r>
            <w:proofErr w:type="gramEnd"/>
            <w:r w:rsidRPr="0064435F">
              <w:rPr>
                <w:rFonts w:ascii="Times New Roman" w:hAnsi="Times New Roman"/>
                <w:color w:val="000000"/>
                <w:sz w:val="20"/>
                <w:szCs w:val="20"/>
                <w:lang w:val="en-US" w:eastAsia="fr-BE"/>
              </w:rPr>
              <w:t>; 50% and 90% scena-rios</w:t>
            </w:r>
          </w:p>
        </w:tc>
        <w:tc>
          <w:tcPr>
            <w:tcW w:w="304" w:type="pct"/>
            <w:noWrap/>
            <w:hideMark/>
          </w:tcPr>
          <w:p w14:paraId="4C1DDA8C"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Private AV, car sharing only and car and ride sharing</w:t>
            </w:r>
          </w:p>
        </w:tc>
        <w:tc>
          <w:tcPr>
            <w:tcW w:w="354" w:type="pct"/>
            <w:noWrap/>
            <w:hideMark/>
          </w:tcPr>
          <w:p w14:paraId="1EAB45ED"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Gasoline and electric vehicles</w:t>
            </w:r>
          </w:p>
        </w:tc>
        <w:tc>
          <w:tcPr>
            <w:tcW w:w="304" w:type="pct"/>
          </w:tcPr>
          <w:p w14:paraId="2DA4C6B9"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406" w:type="pct"/>
          </w:tcPr>
          <w:p w14:paraId="30560846" w14:textId="7C56EBE6"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253" w:type="pct"/>
            <w:noWrap/>
            <w:hideMark/>
          </w:tcPr>
          <w:p w14:paraId="6F882FFB"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253" w:type="pct"/>
            <w:noWrap/>
            <w:hideMark/>
          </w:tcPr>
          <w:p w14:paraId="56A5A61F"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354" w:type="pct"/>
            <w:noWrap/>
            <w:hideMark/>
          </w:tcPr>
          <w:p w14:paraId="2BE2C981"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342" w:type="pct"/>
            <w:noWrap/>
            <w:hideMark/>
          </w:tcPr>
          <w:p w14:paraId="36593653"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r>
      <w:tr w:rsidR="00774C3A" w:rsidRPr="0064435F" w14:paraId="6AD07EDD" w14:textId="77777777" w:rsidTr="00774C3A">
        <w:trPr>
          <w:trHeight w:val="580"/>
        </w:trPr>
        <w:tc>
          <w:tcPr>
            <w:cnfStyle w:val="001000000000" w:firstRow="0" w:lastRow="0" w:firstColumn="1" w:lastColumn="0" w:oddVBand="0" w:evenVBand="0" w:oddHBand="0" w:evenHBand="0" w:firstRowFirstColumn="0" w:firstRowLastColumn="0" w:lastRowFirstColumn="0" w:lastRowLastColumn="0"/>
            <w:tcW w:w="505" w:type="pct"/>
            <w:noWrap/>
            <w:hideMark/>
          </w:tcPr>
          <w:p w14:paraId="07F68361" w14:textId="25D41C41" w:rsidR="00774C3A" w:rsidRPr="0064435F" w:rsidRDefault="00774C3A" w:rsidP="00774C3A">
            <w:pPr>
              <w:jc w:val="right"/>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fldChar w:fldCharType="begin"/>
            </w:r>
            <w:r w:rsidR="00B125CE" w:rsidRPr="0064435F">
              <w:rPr>
                <w:rFonts w:ascii="Times New Roman" w:hAnsi="Times New Roman"/>
                <w:color w:val="000000"/>
                <w:sz w:val="20"/>
                <w:szCs w:val="20"/>
                <w:lang w:val="en-US" w:eastAsia="fr-BE"/>
              </w:rPr>
              <w:instrText xml:space="preserve"> ADDIN ZOTERO_ITEM CSL_CITATION {"citationID":"bWcclvou","properties":{"formattedCitation":"(D. Fagnant &amp; Kockelman, 2016)","plainCitation":"(D. Fagnant &amp; Kockelman, 2016)","dontUpdate":true,"noteIndex":0},"citationItems":[{"id":636,"uris":["http://zotero.org/users/8331578/items/DXHU9THF"],"uri":["http://zotero.org/users/8331578/items/DXHU9THF"],"itemData":{"id":636,"type":"article-newspaper","container-title":"Transportation","edition":"45","page":"1-16","title":"Dynamic ride-sharing and fleet sizing for a system of shared autonomous vehicles in Austin, Texas","author":[{"family":"Fagnant","given":"Daniel"},{"family":"Kockelman","given":"Kara"}],"issued":{"date-parts":[["2016"]]}}}],"schema":"https://github.com/citation-style-language/schema/raw/master/csl-citation.json"} </w:instrText>
            </w:r>
            <w:r w:rsidRPr="0064435F">
              <w:rPr>
                <w:rFonts w:ascii="Times New Roman" w:hAnsi="Times New Roman"/>
                <w:color w:val="000000"/>
                <w:sz w:val="20"/>
                <w:szCs w:val="20"/>
                <w:lang w:val="en-US" w:eastAsia="fr-BE"/>
              </w:rPr>
              <w:fldChar w:fldCharType="separate"/>
            </w:r>
            <w:r w:rsidRPr="0064435F">
              <w:rPr>
                <w:rFonts w:ascii="Times New Roman" w:hAnsi="Times New Roman"/>
                <w:sz w:val="20"/>
              </w:rPr>
              <w:t>D. Fagnant &amp; Kockelman, 2016</w:t>
            </w:r>
            <w:r w:rsidRPr="0064435F">
              <w:rPr>
                <w:rFonts w:ascii="Times New Roman" w:hAnsi="Times New Roman"/>
                <w:color w:val="000000"/>
                <w:sz w:val="20"/>
                <w:szCs w:val="20"/>
                <w:lang w:val="en-US" w:eastAsia="fr-BE"/>
              </w:rPr>
              <w:fldChar w:fldCharType="end"/>
            </w:r>
          </w:p>
        </w:tc>
        <w:tc>
          <w:tcPr>
            <w:tcW w:w="405" w:type="pct"/>
            <w:noWrap/>
            <w:hideMark/>
          </w:tcPr>
          <w:p w14:paraId="171AD537"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Austin, Texas (USA)</w:t>
            </w:r>
          </w:p>
        </w:tc>
        <w:tc>
          <w:tcPr>
            <w:tcW w:w="354" w:type="pct"/>
            <w:hideMark/>
          </w:tcPr>
          <w:p w14:paraId="7B726290"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NHTS and U.S. Census data</w:t>
            </w:r>
          </w:p>
        </w:tc>
        <w:tc>
          <w:tcPr>
            <w:tcW w:w="354" w:type="pct"/>
            <w:noWrap/>
            <w:hideMark/>
          </w:tcPr>
          <w:p w14:paraId="6E3C285E"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MatSim</w:t>
            </w:r>
          </w:p>
        </w:tc>
        <w:tc>
          <w:tcPr>
            <w:tcW w:w="557" w:type="pct"/>
            <w:noWrap/>
            <w:hideMark/>
          </w:tcPr>
          <w:p w14:paraId="14E59A4F"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Roads and speed characteristics from OpenStreetMap</w:t>
            </w:r>
          </w:p>
        </w:tc>
        <w:tc>
          <w:tcPr>
            <w:tcW w:w="253" w:type="pct"/>
            <w:noWrap/>
            <w:hideMark/>
          </w:tcPr>
          <w:p w14:paraId="475D7B6D"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 xml:space="preserve">Less than 10% </w:t>
            </w:r>
          </w:p>
        </w:tc>
        <w:tc>
          <w:tcPr>
            <w:tcW w:w="304" w:type="pct"/>
            <w:noWrap/>
            <w:hideMark/>
          </w:tcPr>
          <w:p w14:paraId="6854DD50"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Car and ride sharing</w:t>
            </w:r>
          </w:p>
        </w:tc>
        <w:tc>
          <w:tcPr>
            <w:tcW w:w="354" w:type="pct"/>
            <w:noWrap/>
            <w:hideMark/>
          </w:tcPr>
          <w:p w14:paraId="20AB1354"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Gasoline and electric vehicles</w:t>
            </w:r>
          </w:p>
        </w:tc>
        <w:tc>
          <w:tcPr>
            <w:tcW w:w="304" w:type="pct"/>
          </w:tcPr>
          <w:p w14:paraId="6BFEAB74"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406" w:type="pct"/>
          </w:tcPr>
          <w:p w14:paraId="1ABB224D" w14:textId="09786D1D"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253" w:type="pct"/>
            <w:noWrap/>
            <w:hideMark/>
          </w:tcPr>
          <w:p w14:paraId="181FAE74"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253" w:type="pct"/>
            <w:noWrap/>
            <w:hideMark/>
          </w:tcPr>
          <w:p w14:paraId="127460C0"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Yes</w:t>
            </w:r>
          </w:p>
        </w:tc>
        <w:tc>
          <w:tcPr>
            <w:tcW w:w="354" w:type="pct"/>
            <w:noWrap/>
            <w:hideMark/>
          </w:tcPr>
          <w:p w14:paraId="15B0599A"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342" w:type="pct"/>
            <w:noWrap/>
            <w:hideMark/>
          </w:tcPr>
          <w:p w14:paraId="296A3719"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roofErr w:type="gramStart"/>
            <w:r w:rsidRPr="0064435F">
              <w:rPr>
                <w:rFonts w:ascii="Times New Roman" w:hAnsi="Times New Roman"/>
                <w:color w:val="000000"/>
                <w:sz w:val="20"/>
                <w:szCs w:val="20"/>
                <w:lang w:val="en-US" w:eastAsia="fr-BE"/>
              </w:rPr>
              <w:t>4</w:t>
            </w:r>
            <w:proofErr w:type="gramEnd"/>
            <w:r w:rsidRPr="0064435F">
              <w:rPr>
                <w:rFonts w:ascii="Times New Roman" w:hAnsi="Times New Roman"/>
                <w:color w:val="000000"/>
                <w:sz w:val="20"/>
                <w:szCs w:val="20"/>
                <w:lang w:val="en-US" w:eastAsia="fr-BE"/>
              </w:rPr>
              <w:t xml:space="preserve"> seats</w:t>
            </w:r>
          </w:p>
        </w:tc>
      </w:tr>
    </w:tbl>
    <w:p w14:paraId="4FBACCF8" w14:textId="2444D278" w:rsidR="00774C3A" w:rsidRPr="0064435F" w:rsidRDefault="00E437A4" w:rsidP="007D542C">
      <w:pPr>
        <w:pStyle w:val="Caption"/>
        <w:rPr>
          <w:lang w:val="en-US"/>
        </w:rPr>
      </w:pPr>
      <w:bookmarkStart w:id="73" w:name="_Toc80021552"/>
      <w:bookmarkEnd w:id="72"/>
      <w:r w:rsidRPr="0064435F">
        <w:rPr>
          <w:lang w:val="en-US"/>
        </w:rPr>
        <w:t xml:space="preserve">Table </w:t>
      </w:r>
      <w:r w:rsidRPr="0064435F">
        <w:fldChar w:fldCharType="begin"/>
      </w:r>
      <w:r w:rsidRPr="0064435F">
        <w:rPr>
          <w:lang w:val="en-US"/>
        </w:rPr>
        <w:instrText xml:space="preserve"> SEQ Table \* ARABIC </w:instrText>
      </w:r>
      <w:r w:rsidRPr="0064435F">
        <w:fldChar w:fldCharType="separate"/>
      </w:r>
      <w:r w:rsidRPr="0064435F">
        <w:rPr>
          <w:noProof/>
          <w:lang w:val="en-US"/>
        </w:rPr>
        <w:t>6</w:t>
      </w:r>
      <w:r w:rsidRPr="0064435F">
        <w:fldChar w:fldCharType="end"/>
      </w:r>
      <w:r w:rsidRPr="0064435F">
        <w:rPr>
          <w:lang w:val="en-US"/>
        </w:rPr>
        <w:t xml:space="preserve"> Literature review comparison table</w:t>
      </w:r>
      <w:bookmarkEnd w:id="73"/>
    </w:p>
    <w:p w14:paraId="4E2AD861" w14:textId="77777777" w:rsidR="00774C3A" w:rsidRPr="0064435F" w:rsidRDefault="00774C3A">
      <w:pPr>
        <w:rPr>
          <w:rFonts w:ascii="Times New Roman" w:hAnsi="Times New Roman"/>
          <w:lang w:val="en-US"/>
        </w:rPr>
      </w:pPr>
      <w:r w:rsidRPr="0064435F">
        <w:rPr>
          <w:rFonts w:ascii="Times New Roman" w:hAnsi="Times New Roman"/>
          <w:lang w:val="en-US"/>
        </w:rPr>
        <w:br w:type="page"/>
      </w:r>
    </w:p>
    <w:tbl>
      <w:tblPr>
        <w:tblStyle w:val="GridTable1Light"/>
        <w:tblW w:w="5000" w:type="pct"/>
        <w:tblLayout w:type="fixed"/>
        <w:tblLook w:val="04A0" w:firstRow="1" w:lastRow="0" w:firstColumn="1" w:lastColumn="0" w:noHBand="0" w:noVBand="1"/>
      </w:tblPr>
      <w:tblGrid>
        <w:gridCol w:w="1414"/>
        <w:gridCol w:w="1134"/>
        <w:gridCol w:w="992"/>
        <w:gridCol w:w="992"/>
        <w:gridCol w:w="1559"/>
        <w:gridCol w:w="1133"/>
        <w:gridCol w:w="851"/>
        <w:gridCol w:w="991"/>
        <w:gridCol w:w="711"/>
        <w:gridCol w:w="851"/>
        <w:gridCol w:w="708"/>
        <w:gridCol w:w="708"/>
        <w:gridCol w:w="991"/>
        <w:gridCol w:w="957"/>
      </w:tblGrid>
      <w:tr w:rsidR="00774C3A" w:rsidRPr="0064435F" w14:paraId="5BF25C6E" w14:textId="77777777" w:rsidTr="00774C3A">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05" w:type="pct"/>
            <w:noWrap/>
          </w:tcPr>
          <w:p w14:paraId="297E2ECA" w14:textId="1DEBD373" w:rsidR="00774C3A" w:rsidRPr="0064435F" w:rsidRDefault="00774C3A" w:rsidP="00774C3A">
            <w:pPr>
              <w:jc w:val="right"/>
              <w:rPr>
                <w:rFonts w:ascii="Times New Roman" w:hAnsi="Times New Roman"/>
                <w:color w:val="000000"/>
                <w:sz w:val="20"/>
                <w:szCs w:val="20"/>
                <w:lang w:val="en-US" w:eastAsia="fr-BE"/>
              </w:rPr>
            </w:pPr>
            <w:r w:rsidRPr="0064435F">
              <w:rPr>
                <w:rFonts w:ascii="Times New Roman" w:hAnsi="Times New Roman"/>
                <w:color w:val="000000"/>
                <w:sz w:val="20"/>
                <w:szCs w:val="20"/>
                <w:lang w:eastAsia="fr-BE"/>
              </w:rPr>
              <w:lastRenderedPageBreak/>
              <w:t>Paper</w:t>
            </w:r>
          </w:p>
        </w:tc>
        <w:tc>
          <w:tcPr>
            <w:tcW w:w="405" w:type="pct"/>
            <w:noWrap/>
          </w:tcPr>
          <w:p w14:paraId="68D5BF31" w14:textId="3A055202" w:rsidR="00774C3A" w:rsidRPr="0064435F" w:rsidRDefault="00DF5066"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DF5066">
              <w:rPr>
                <w:rFonts w:ascii="Times New Roman" w:hAnsi="Times New Roman"/>
                <w:color w:val="000000"/>
                <w:sz w:val="20"/>
                <w:szCs w:val="20"/>
                <w:lang w:val="en-US" w:eastAsia="fr-BE"/>
              </w:rPr>
              <w:t>Geographic</w:t>
            </w:r>
            <w:r w:rsidR="00774C3A" w:rsidRPr="0064435F">
              <w:rPr>
                <w:rFonts w:ascii="Times New Roman" w:hAnsi="Times New Roman"/>
                <w:color w:val="000000"/>
                <w:sz w:val="20"/>
                <w:szCs w:val="20"/>
                <w:lang w:eastAsia="fr-BE"/>
              </w:rPr>
              <w:t xml:space="preserve"> region</w:t>
            </w:r>
          </w:p>
        </w:tc>
        <w:tc>
          <w:tcPr>
            <w:tcW w:w="354" w:type="pct"/>
            <w:noWrap/>
          </w:tcPr>
          <w:p w14:paraId="6B14A366" w14:textId="6D65A184"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eastAsia="fr-BE"/>
              </w:rPr>
              <w:t>Travel demand data</w:t>
            </w:r>
          </w:p>
        </w:tc>
        <w:tc>
          <w:tcPr>
            <w:tcW w:w="354" w:type="pct"/>
            <w:noWrap/>
          </w:tcPr>
          <w:p w14:paraId="11CD6FC7" w14:textId="6EF22708"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eastAsia="fr-BE"/>
              </w:rPr>
              <w:t>Tool</w:t>
            </w:r>
          </w:p>
        </w:tc>
        <w:tc>
          <w:tcPr>
            <w:tcW w:w="557" w:type="pct"/>
            <w:noWrap/>
          </w:tcPr>
          <w:p w14:paraId="1145D22E" w14:textId="5AD05544"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eastAsia="fr-BE"/>
              </w:rPr>
              <w:t>Roads / stations representation</w:t>
            </w:r>
          </w:p>
        </w:tc>
        <w:tc>
          <w:tcPr>
            <w:tcW w:w="405" w:type="pct"/>
            <w:noWrap/>
          </w:tcPr>
          <w:p w14:paraId="3E9CDA9F" w14:textId="0563F92F"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Mar-ket Pene-tra-tion</w:t>
            </w:r>
          </w:p>
        </w:tc>
        <w:tc>
          <w:tcPr>
            <w:tcW w:w="304" w:type="pct"/>
            <w:noWrap/>
          </w:tcPr>
          <w:p w14:paraId="227BCA2C" w14:textId="675B2DA1"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eastAsia="fr-BE"/>
              </w:rPr>
              <w:t>Imple-menta-tion model</w:t>
            </w:r>
          </w:p>
        </w:tc>
        <w:tc>
          <w:tcPr>
            <w:tcW w:w="354" w:type="pct"/>
            <w:noWrap/>
          </w:tcPr>
          <w:p w14:paraId="0207CD9C" w14:textId="2FF2641D"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eastAsia="fr-BE"/>
              </w:rPr>
              <w:t>Fuel</w:t>
            </w:r>
          </w:p>
        </w:tc>
        <w:tc>
          <w:tcPr>
            <w:tcW w:w="254" w:type="pct"/>
          </w:tcPr>
          <w:p w14:paraId="00678210" w14:textId="20C27365"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eastAsia="fr-BE"/>
              </w:rPr>
              <w:t>De-tour</w:t>
            </w:r>
          </w:p>
        </w:tc>
        <w:tc>
          <w:tcPr>
            <w:tcW w:w="304" w:type="pct"/>
          </w:tcPr>
          <w:p w14:paraId="1DF54F9F" w14:textId="52D1EC79"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eastAsia="fr-BE"/>
              </w:rPr>
              <w:t>Maxi-mum waiting time</w:t>
            </w:r>
          </w:p>
        </w:tc>
        <w:tc>
          <w:tcPr>
            <w:tcW w:w="253" w:type="pct"/>
            <w:noWrap/>
          </w:tcPr>
          <w:p w14:paraId="66FC4CE3" w14:textId="1804A9AA"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eastAsia="fr-BE"/>
              </w:rPr>
              <w:t>Pre-order</w:t>
            </w:r>
          </w:p>
        </w:tc>
        <w:tc>
          <w:tcPr>
            <w:tcW w:w="253" w:type="pct"/>
            <w:noWrap/>
          </w:tcPr>
          <w:p w14:paraId="781E9101" w14:textId="05EDA070"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r w:rsidRPr="0064435F">
              <w:rPr>
                <w:rFonts w:ascii="Times New Roman" w:hAnsi="Times New Roman"/>
                <w:color w:val="000000"/>
                <w:sz w:val="20"/>
                <w:szCs w:val="20"/>
                <w:lang w:eastAsia="fr-BE"/>
              </w:rPr>
              <w:t>Nea-rest vehi-cle</w:t>
            </w:r>
          </w:p>
        </w:tc>
        <w:tc>
          <w:tcPr>
            <w:tcW w:w="354" w:type="pct"/>
            <w:noWrap/>
          </w:tcPr>
          <w:p w14:paraId="47ADCCD2" w14:textId="083090F7"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r w:rsidRPr="0064435F">
              <w:rPr>
                <w:rFonts w:ascii="Times New Roman" w:hAnsi="Times New Roman"/>
                <w:color w:val="000000"/>
                <w:sz w:val="20"/>
                <w:szCs w:val="20"/>
                <w:lang w:eastAsia="fr-BE"/>
              </w:rPr>
              <w:t>Request rejection</w:t>
            </w:r>
          </w:p>
        </w:tc>
        <w:tc>
          <w:tcPr>
            <w:tcW w:w="342" w:type="pct"/>
            <w:noWrap/>
          </w:tcPr>
          <w:p w14:paraId="71977F0F" w14:textId="4A360C43"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r w:rsidRPr="0064435F">
              <w:rPr>
                <w:rFonts w:ascii="Times New Roman" w:hAnsi="Times New Roman"/>
                <w:color w:val="000000"/>
                <w:sz w:val="20"/>
                <w:szCs w:val="20"/>
                <w:lang w:eastAsia="fr-BE"/>
              </w:rPr>
              <w:t>Vehicle size</w:t>
            </w:r>
          </w:p>
        </w:tc>
      </w:tr>
      <w:bookmarkStart w:id="74" w:name="_Hlk80009222"/>
      <w:tr w:rsidR="00774C3A" w:rsidRPr="0064435F" w14:paraId="13D5714B" w14:textId="77777777" w:rsidTr="00774C3A">
        <w:trPr>
          <w:trHeight w:val="290"/>
        </w:trPr>
        <w:tc>
          <w:tcPr>
            <w:cnfStyle w:val="001000000000" w:firstRow="0" w:lastRow="0" w:firstColumn="1" w:lastColumn="0" w:oddVBand="0" w:evenVBand="0" w:oddHBand="0" w:evenHBand="0" w:firstRowFirstColumn="0" w:firstRowLastColumn="0" w:lastRowFirstColumn="0" w:lastRowLastColumn="0"/>
            <w:tcW w:w="505" w:type="pct"/>
            <w:noWrap/>
            <w:hideMark/>
          </w:tcPr>
          <w:p w14:paraId="5B9FDABF" w14:textId="5619DB15" w:rsidR="00774C3A" w:rsidRPr="0064435F" w:rsidRDefault="00774C3A" w:rsidP="00774C3A">
            <w:pPr>
              <w:jc w:val="right"/>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fldChar w:fldCharType="begin"/>
            </w:r>
            <w:r w:rsidR="00B125CE" w:rsidRPr="0064435F">
              <w:rPr>
                <w:rFonts w:ascii="Times New Roman" w:hAnsi="Times New Roman"/>
                <w:color w:val="000000"/>
                <w:sz w:val="20"/>
                <w:szCs w:val="20"/>
                <w:lang w:val="en-US" w:eastAsia="fr-BE"/>
              </w:rPr>
              <w:instrText xml:space="preserve"> ADDIN ZOTERO_ITEM CSL_CITATION {"citationID":"JusMpqA8","properties":{"formattedCitation":"(Litman, 2021)","plainCitation":"(Litman, 2021)","dontUpdate":true,"noteIndex":0},"citationItems":[{"id":42,"uris":["http://zotero.org/users/8331578/items/2BFLKCKA"],"uri":["http://zotero.org/users/8331578/items/2BFLKCKA"],"itemData":{"id":42,"type":"article-journal","abstract":"This report explores the impacts of autonomous (also called self-driving, driverless or robotic) vehicles, and their implications for transportation planning. It investigates how quickly such vehicles are likely to develop and be deployed based on experience with previous vehicle technologies; their likely benefits and costs; how they will affect travel activity; and their impacts on planning decisions such as optimal road, parking and public transit supply. This analysis indicates that Level 5 autonomous vehicles, able to operate without a driver, may be commercially available and legal to use in some jurisdictions by the late 2020s, but will initially have high costs and limited performance. Some benefits, such as independent mobility for affluent non-drivers, may begin in the 2030s or 2040s, but most impacts, including reduced traffic and parking congestion, independent mobility for low-income people (and therefore reduced need for public transit), increased safety, energy conservation and pollution reductions, will only be significant when autonomous vehicles become common and affordable, probably in the 2050s to 2060s, and some benefits may require prohibiting human-driven vehicles on certain roadways, which could take even longer.","container-title":"Victoria Transport Policy Institute","language":"en","page":"46","source":"Zotero","title":"Implications for Transport Planning","author":[{"family":"Litman","given":"Todd"}],"issued":{"date-parts":[["2021",6,25]]}}}],"schema":"https://github.com/citation-style-language/schema/raw/master/csl-citation.json"} </w:instrText>
            </w:r>
            <w:r w:rsidRPr="0064435F">
              <w:rPr>
                <w:rFonts w:ascii="Times New Roman" w:hAnsi="Times New Roman"/>
                <w:color w:val="000000"/>
                <w:sz w:val="20"/>
                <w:szCs w:val="20"/>
                <w:lang w:val="en-US" w:eastAsia="fr-BE"/>
              </w:rPr>
              <w:fldChar w:fldCharType="separate"/>
            </w:r>
            <w:r w:rsidRPr="0064435F">
              <w:rPr>
                <w:rFonts w:ascii="Times New Roman" w:hAnsi="Times New Roman"/>
                <w:sz w:val="20"/>
              </w:rPr>
              <w:t>Litman, 2021</w:t>
            </w:r>
            <w:r w:rsidRPr="0064435F">
              <w:rPr>
                <w:rFonts w:ascii="Times New Roman" w:hAnsi="Times New Roman"/>
                <w:color w:val="000000"/>
                <w:sz w:val="20"/>
                <w:szCs w:val="20"/>
                <w:lang w:val="en-US" w:eastAsia="fr-BE"/>
              </w:rPr>
              <w:fldChar w:fldCharType="end"/>
            </w:r>
          </w:p>
        </w:tc>
        <w:tc>
          <w:tcPr>
            <w:tcW w:w="405" w:type="pct"/>
            <w:noWrap/>
            <w:hideMark/>
          </w:tcPr>
          <w:p w14:paraId="1E97B1F9"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Literature review</w:t>
            </w:r>
          </w:p>
        </w:tc>
        <w:tc>
          <w:tcPr>
            <w:tcW w:w="354" w:type="pct"/>
            <w:noWrap/>
            <w:hideMark/>
          </w:tcPr>
          <w:p w14:paraId="3C93561A"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354" w:type="pct"/>
            <w:noWrap/>
            <w:hideMark/>
          </w:tcPr>
          <w:p w14:paraId="7B5B0992"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w:t>
            </w:r>
          </w:p>
        </w:tc>
        <w:tc>
          <w:tcPr>
            <w:tcW w:w="557" w:type="pct"/>
            <w:noWrap/>
            <w:hideMark/>
          </w:tcPr>
          <w:p w14:paraId="6E8B15FB"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405" w:type="pct"/>
            <w:noWrap/>
            <w:hideMark/>
          </w:tcPr>
          <w:p w14:paraId="68D72668" w14:textId="03194AA6"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Not full – Multimo-dal</w:t>
            </w:r>
          </w:p>
        </w:tc>
        <w:tc>
          <w:tcPr>
            <w:tcW w:w="304" w:type="pct"/>
            <w:noWrap/>
            <w:hideMark/>
          </w:tcPr>
          <w:p w14:paraId="20E95719"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Car sharing and car and ride sharing</w:t>
            </w:r>
          </w:p>
        </w:tc>
        <w:tc>
          <w:tcPr>
            <w:tcW w:w="354" w:type="pct"/>
            <w:noWrap/>
            <w:hideMark/>
          </w:tcPr>
          <w:p w14:paraId="35FF11CD"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Gasoline and electric vehicles</w:t>
            </w:r>
          </w:p>
        </w:tc>
        <w:tc>
          <w:tcPr>
            <w:tcW w:w="254" w:type="pct"/>
          </w:tcPr>
          <w:p w14:paraId="6D21DD95"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304" w:type="pct"/>
          </w:tcPr>
          <w:p w14:paraId="32BF2277" w14:textId="522B95E2"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253" w:type="pct"/>
            <w:noWrap/>
            <w:hideMark/>
          </w:tcPr>
          <w:p w14:paraId="6999F489"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253" w:type="pct"/>
            <w:noWrap/>
            <w:hideMark/>
          </w:tcPr>
          <w:p w14:paraId="52472CA5"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354" w:type="pct"/>
            <w:noWrap/>
            <w:hideMark/>
          </w:tcPr>
          <w:p w14:paraId="0F889FF8"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342" w:type="pct"/>
            <w:noWrap/>
            <w:hideMark/>
          </w:tcPr>
          <w:p w14:paraId="076DA166"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r>
      <w:tr w:rsidR="00774C3A" w:rsidRPr="0064435F" w14:paraId="311716A2" w14:textId="77777777" w:rsidTr="00774C3A">
        <w:trPr>
          <w:trHeight w:val="290"/>
        </w:trPr>
        <w:tc>
          <w:tcPr>
            <w:cnfStyle w:val="001000000000" w:firstRow="0" w:lastRow="0" w:firstColumn="1" w:lastColumn="0" w:oddVBand="0" w:evenVBand="0" w:oddHBand="0" w:evenHBand="0" w:firstRowFirstColumn="0" w:firstRowLastColumn="0" w:lastRowFirstColumn="0" w:lastRowLastColumn="0"/>
            <w:tcW w:w="505" w:type="pct"/>
            <w:noWrap/>
            <w:hideMark/>
          </w:tcPr>
          <w:p w14:paraId="7E67F64D" w14:textId="558123CF" w:rsidR="00774C3A" w:rsidRPr="0064435F" w:rsidRDefault="00774C3A" w:rsidP="00774C3A">
            <w:pPr>
              <w:jc w:val="right"/>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fldChar w:fldCharType="begin"/>
            </w:r>
            <w:r w:rsidR="00B125CE" w:rsidRPr="0064435F">
              <w:rPr>
                <w:rFonts w:ascii="Times New Roman" w:hAnsi="Times New Roman"/>
                <w:color w:val="000000"/>
                <w:sz w:val="20"/>
                <w:szCs w:val="20"/>
                <w:lang w:val="en-US" w:eastAsia="fr-BE"/>
              </w:rPr>
              <w:instrText xml:space="preserve"> ADDIN ZOTERO_ITEM CSL_CITATION {"citationID":"Zs7LUm0T","properties":{"formattedCitation":"(Wadud, 2017)","plainCitation":"(Wadud, 2017)","dontUpdate":true,"noteIndex":0},"citationItems":[{"id":43,"uris":["http://zotero.org/users/8331578/items/LBT9GHPT"],"uri":["http://zotero.org/users/8331578/items/LBT9GHPT"],"itemData":{"id":43,"type":"article-journal","abstract":"Vehicle automation and its adoption by the vehicle purchasers is an active area of research among transportation academics. So far, most of the interest in the adoption of fully automated, driverless vehicles has focussed on private vehicles alone, yet full automation could be beneficial for commercial vehicles too. This paper identifies the vehicle sectors that will likely be the earliest adopters of full automation. Total cost of ownership analysis is used to compare the costs (and benefits) of vehicle automation for private vehicles among different income groups and commercial vehicles in the taxi and freight sectors in the UK. Commercial operations clearly benefit more from automation because the driver costs can be reduced substantially through automation. Among private users, households with the highest income will benefit more from automation because of their higher driving distances and higher perceived value of time, which can be used more productively through full automation.","container-title":"Transportation Research Part A: Policy and Practice","DOI":"10.1016/j.tra.2017.05.005","ISSN":"0965-8564","journalAbbreviation":"Transportation Research Part A: Policy and Practice","language":"en","page":"163-176","source":"ScienceDirect","title":"Fully automated vehicles: A cost of ownership analysis to inform early adoption","title-short":"Fully automated vehicles","volume":"101","author":[{"family":"Wadud","given":"Zia"}],"issued":{"date-parts":[["2017",7,1]]}}}],"schema":"https://github.com/citation-style-language/schema/raw/master/csl-citation.json"} </w:instrText>
            </w:r>
            <w:r w:rsidRPr="0064435F">
              <w:rPr>
                <w:rFonts w:ascii="Times New Roman" w:hAnsi="Times New Roman"/>
                <w:color w:val="000000"/>
                <w:sz w:val="20"/>
                <w:szCs w:val="20"/>
                <w:lang w:val="en-US" w:eastAsia="fr-BE"/>
              </w:rPr>
              <w:fldChar w:fldCharType="separate"/>
            </w:r>
            <w:r w:rsidRPr="0064435F">
              <w:rPr>
                <w:rFonts w:ascii="Times New Roman" w:hAnsi="Times New Roman"/>
                <w:sz w:val="20"/>
              </w:rPr>
              <w:t>Wadud, 2017</w:t>
            </w:r>
            <w:r w:rsidRPr="0064435F">
              <w:rPr>
                <w:rFonts w:ascii="Times New Roman" w:hAnsi="Times New Roman"/>
                <w:color w:val="000000"/>
                <w:sz w:val="20"/>
                <w:szCs w:val="20"/>
                <w:lang w:val="en-US" w:eastAsia="fr-BE"/>
              </w:rPr>
              <w:fldChar w:fldCharType="end"/>
            </w:r>
          </w:p>
        </w:tc>
        <w:tc>
          <w:tcPr>
            <w:tcW w:w="405" w:type="pct"/>
            <w:noWrap/>
            <w:hideMark/>
          </w:tcPr>
          <w:p w14:paraId="7560E0AE"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UK</w:t>
            </w:r>
          </w:p>
        </w:tc>
        <w:tc>
          <w:tcPr>
            <w:tcW w:w="354" w:type="pct"/>
            <w:noWrap/>
            <w:hideMark/>
          </w:tcPr>
          <w:p w14:paraId="20986507"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354" w:type="pct"/>
            <w:noWrap/>
            <w:hideMark/>
          </w:tcPr>
          <w:p w14:paraId="11689417"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w:t>
            </w:r>
          </w:p>
        </w:tc>
        <w:tc>
          <w:tcPr>
            <w:tcW w:w="557" w:type="pct"/>
            <w:noWrap/>
            <w:hideMark/>
          </w:tcPr>
          <w:p w14:paraId="7405E1F6"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405" w:type="pct"/>
            <w:noWrap/>
            <w:hideMark/>
          </w:tcPr>
          <w:p w14:paraId="20BA8FA2" w14:textId="67B77484"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Not full – Multimo-dal</w:t>
            </w:r>
          </w:p>
        </w:tc>
        <w:tc>
          <w:tcPr>
            <w:tcW w:w="304" w:type="pct"/>
            <w:noWrap/>
            <w:hideMark/>
          </w:tcPr>
          <w:p w14:paraId="3024F7AB"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Private AV</w:t>
            </w:r>
          </w:p>
        </w:tc>
        <w:tc>
          <w:tcPr>
            <w:tcW w:w="354" w:type="pct"/>
            <w:noWrap/>
            <w:hideMark/>
          </w:tcPr>
          <w:p w14:paraId="153E2F58"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Gasoline</w:t>
            </w:r>
          </w:p>
        </w:tc>
        <w:tc>
          <w:tcPr>
            <w:tcW w:w="254" w:type="pct"/>
            <w:noWrap/>
            <w:hideMark/>
          </w:tcPr>
          <w:p w14:paraId="0DAAFCBE"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No</w:t>
            </w:r>
          </w:p>
        </w:tc>
        <w:tc>
          <w:tcPr>
            <w:tcW w:w="304" w:type="pct"/>
            <w:noWrap/>
            <w:hideMark/>
          </w:tcPr>
          <w:p w14:paraId="73AEBA38"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253" w:type="pct"/>
            <w:noWrap/>
            <w:hideMark/>
          </w:tcPr>
          <w:p w14:paraId="112AF533"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253" w:type="pct"/>
            <w:noWrap/>
            <w:hideMark/>
          </w:tcPr>
          <w:p w14:paraId="380D6CEF"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354" w:type="pct"/>
            <w:noWrap/>
            <w:hideMark/>
          </w:tcPr>
          <w:p w14:paraId="7618EAA2"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342" w:type="pct"/>
            <w:noWrap/>
            <w:hideMark/>
          </w:tcPr>
          <w:p w14:paraId="34EE3294"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 xml:space="preserve">Cars; SUVs; taxis and </w:t>
            </w:r>
            <w:proofErr w:type="gramStart"/>
            <w:r w:rsidRPr="0064435F">
              <w:rPr>
                <w:rFonts w:ascii="Times New Roman" w:hAnsi="Times New Roman"/>
                <w:color w:val="000000"/>
                <w:sz w:val="20"/>
                <w:szCs w:val="20"/>
                <w:lang w:val="en-US" w:eastAsia="fr-BE"/>
              </w:rPr>
              <w:t>3</w:t>
            </w:r>
            <w:proofErr w:type="gramEnd"/>
            <w:r w:rsidRPr="0064435F">
              <w:rPr>
                <w:rFonts w:ascii="Times New Roman" w:hAnsi="Times New Roman"/>
                <w:color w:val="000000"/>
                <w:sz w:val="20"/>
                <w:szCs w:val="20"/>
                <w:lang w:val="en-US" w:eastAsia="fr-BE"/>
              </w:rPr>
              <w:t xml:space="preserve"> types of trucks</w:t>
            </w:r>
          </w:p>
        </w:tc>
      </w:tr>
      <w:bookmarkStart w:id="75" w:name="_Hlk80005222"/>
      <w:tr w:rsidR="00774C3A" w:rsidRPr="0064435F" w14:paraId="03089BE6" w14:textId="77777777" w:rsidTr="00774C3A">
        <w:trPr>
          <w:trHeight w:val="580"/>
        </w:trPr>
        <w:tc>
          <w:tcPr>
            <w:cnfStyle w:val="001000000000" w:firstRow="0" w:lastRow="0" w:firstColumn="1" w:lastColumn="0" w:oddVBand="0" w:evenVBand="0" w:oddHBand="0" w:evenHBand="0" w:firstRowFirstColumn="0" w:firstRowLastColumn="0" w:lastRowFirstColumn="0" w:lastRowLastColumn="0"/>
            <w:tcW w:w="505" w:type="pct"/>
            <w:noWrap/>
            <w:hideMark/>
          </w:tcPr>
          <w:p w14:paraId="5DCC0789" w14:textId="07725095" w:rsidR="00774C3A" w:rsidRPr="0064435F" w:rsidRDefault="00774C3A" w:rsidP="00774C3A">
            <w:pPr>
              <w:jc w:val="right"/>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fldChar w:fldCharType="begin"/>
            </w:r>
            <w:r w:rsidR="00B125CE" w:rsidRPr="0064435F">
              <w:rPr>
                <w:rFonts w:ascii="Times New Roman" w:hAnsi="Times New Roman"/>
                <w:color w:val="000000"/>
                <w:sz w:val="20"/>
                <w:szCs w:val="20"/>
                <w:lang w:val="en-US" w:eastAsia="fr-BE"/>
              </w:rPr>
              <w:instrText xml:space="preserve"> ADDIN ZOTERO_ITEM CSL_CITATION {"citationID":"bzcPtl4S","properties":{"formattedCitation":"(Loeb &amp; Kockelman, 2019)","plainCitation":"(Loeb &amp; Kockelman, 2019)","dontUpdate":true,"noteIndex":0},"citationItems":[{"id":640,"uris":["http://zotero.org/users/8331578/items/MHBTXGYV"],"uri":["http://zotero.org/users/8331578/items/MHBTXGYV"],"itemData":{"id":640,"type":"article-newspaper","container-title":"Transportation Research Part A","edition":"121","page":"374-385","title":"Fleet performance and cost evaluation of a shared autonomous electric vehicle fleet: a case study for Austin, Texas","author":[{"family":"Loeb","given":"Benjamin"},{"family":"Kockelman","given":"Kara"}],"issued":{"date-parts":[["2019"]]}}}],"schema":"https://github.com/citation-style-language/schema/raw/master/csl-citation.json"} </w:instrText>
            </w:r>
            <w:r w:rsidRPr="0064435F">
              <w:rPr>
                <w:rFonts w:ascii="Times New Roman" w:hAnsi="Times New Roman"/>
                <w:color w:val="000000"/>
                <w:sz w:val="20"/>
                <w:szCs w:val="20"/>
                <w:lang w:val="en-US" w:eastAsia="fr-BE"/>
              </w:rPr>
              <w:fldChar w:fldCharType="separate"/>
            </w:r>
            <w:r w:rsidRPr="0064435F">
              <w:rPr>
                <w:rFonts w:ascii="Times New Roman" w:hAnsi="Times New Roman"/>
                <w:sz w:val="20"/>
              </w:rPr>
              <w:t>Loeb &amp; Kockelman, 2019</w:t>
            </w:r>
            <w:r w:rsidRPr="0064435F">
              <w:rPr>
                <w:rFonts w:ascii="Times New Roman" w:hAnsi="Times New Roman"/>
                <w:color w:val="000000"/>
                <w:sz w:val="20"/>
                <w:szCs w:val="20"/>
                <w:lang w:val="en-US" w:eastAsia="fr-BE"/>
              </w:rPr>
              <w:fldChar w:fldCharType="end"/>
            </w:r>
            <w:bookmarkEnd w:id="75"/>
          </w:p>
        </w:tc>
        <w:tc>
          <w:tcPr>
            <w:tcW w:w="405" w:type="pct"/>
            <w:noWrap/>
            <w:hideMark/>
          </w:tcPr>
          <w:p w14:paraId="774A05EE"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Austin, Texas (USA)</w:t>
            </w:r>
          </w:p>
        </w:tc>
        <w:tc>
          <w:tcPr>
            <w:tcW w:w="354" w:type="pct"/>
            <w:hideMark/>
          </w:tcPr>
          <w:p w14:paraId="6DD282A1"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NHTS and U.S. Census data</w:t>
            </w:r>
          </w:p>
        </w:tc>
        <w:tc>
          <w:tcPr>
            <w:tcW w:w="354" w:type="pct"/>
            <w:noWrap/>
            <w:hideMark/>
          </w:tcPr>
          <w:p w14:paraId="3FEA4E67"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MatSim</w:t>
            </w:r>
          </w:p>
        </w:tc>
        <w:tc>
          <w:tcPr>
            <w:tcW w:w="557" w:type="pct"/>
            <w:noWrap/>
            <w:hideMark/>
          </w:tcPr>
          <w:p w14:paraId="1ACE9F42"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Roads and speed characteristics from OpenStreetMap</w:t>
            </w:r>
          </w:p>
        </w:tc>
        <w:tc>
          <w:tcPr>
            <w:tcW w:w="405" w:type="pct"/>
            <w:noWrap/>
            <w:hideMark/>
          </w:tcPr>
          <w:p w14:paraId="03C078A7" w14:textId="77777777" w:rsidR="00774C3A" w:rsidRPr="0064435F" w:rsidRDefault="00774C3A" w:rsidP="00774C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2%</w:t>
            </w:r>
          </w:p>
        </w:tc>
        <w:tc>
          <w:tcPr>
            <w:tcW w:w="304" w:type="pct"/>
            <w:noWrap/>
            <w:hideMark/>
          </w:tcPr>
          <w:p w14:paraId="09E151B3"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Car and ride sharing</w:t>
            </w:r>
          </w:p>
        </w:tc>
        <w:tc>
          <w:tcPr>
            <w:tcW w:w="354" w:type="pct"/>
            <w:noWrap/>
            <w:hideMark/>
          </w:tcPr>
          <w:p w14:paraId="444000D1"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Gasoline; hybrid and electric vehicles</w:t>
            </w:r>
          </w:p>
        </w:tc>
        <w:tc>
          <w:tcPr>
            <w:tcW w:w="254" w:type="pct"/>
          </w:tcPr>
          <w:p w14:paraId="24F09738"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304" w:type="pct"/>
          </w:tcPr>
          <w:p w14:paraId="021E973E"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253" w:type="pct"/>
          </w:tcPr>
          <w:p w14:paraId="2407E7E4" w14:textId="0CADC9AD"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253" w:type="pct"/>
            <w:noWrap/>
            <w:hideMark/>
          </w:tcPr>
          <w:p w14:paraId="5E57E194"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354" w:type="pct"/>
            <w:noWrap/>
            <w:hideMark/>
          </w:tcPr>
          <w:p w14:paraId="6C75DD1B"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342" w:type="pct"/>
            <w:noWrap/>
            <w:hideMark/>
          </w:tcPr>
          <w:p w14:paraId="00B035B2"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Sedans</w:t>
            </w:r>
          </w:p>
        </w:tc>
      </w:tr>
      <w:bookmarkEnd w:id="74"/>
      <w:tr w:rsidR="00774C3A" w:rsidRPr="0064435F" w14:paraId="781E841B" w14:textId="77777777" w:rsidTr="00774C3A">
        <w:trPr>
          <w:trHeight w:val="580"/>
        </w:trPr>
        <w:tc>
          <w:tcPr>
            <w:cnfStyle w:val="001000000000" w:firstRow="0" w:lastRow="0" w:firstColumn="1" w:lastColumn="0" w:oddVBand="0" w:evenVBand="0" w:oddHBand="0" w:evenHBand="0" w:firstRowFirstColumn="0" w:firstRowLastColumn="0" w:lastRowFirstColumn="0" w:lastRowLastColumn="0"/>
            <w:tcW w:w="505" w:type="pct"/>
            <w:noWrap/>
            <w:hideMark/>
          </w:tcPr>
          <w:p w14:paraId="7C517CCD" w14:textId="40CEFF5B" w:rsidR="00774C3A" w:rsidRPr="0064435F" w:rsidRDefault="00774C3A" w:rsidP="00774C3A">
            <w:pPr>
              <w:jc w:val="right"/>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fldChar w:fldCharType="begin"/>
            </w:r>
            <w:r w:rsidR="00891810" w:rsidRPr="0064435F">
              <w:rPr>
                <w:rFonts w:ascii="Times New Roman" w:hAnsi="Times New Roman"/>
                <w:color w:val="000000"/>
                <w:sz w:val="20"/>
                <w:szCs w:val="20"/>
                <w:lang w:val="en-US" w:eastAsia="fr-BE"/>
              </w:rPr>
              <w:instrText xml:space="preserve"> ADDIN ZOTERO_ITEM CSL_CITATION {"citationID":"00XHNnBE","properties":{"formattedCitation":"(Liu et al., 2017)","plainCitation":"(Liu et al., 2017)","dontUpdate":true,"noteIndex":0},"citationItems":[{"id":639,"uris":["http://zotero.org/users/8331578/items/WYGBMP5C"],"uri":["http://zotero.org/users/8331578/items/WYGBMP5C"],"itemData":{"id":639,"type":"article-newspaper","container-title":"Transportation","edition":"44","page":"1261-1278","title":"Tracking a system of shared autonomous vehicles across the Austin, Texas network using agent-based simulation","author":[{"family":"Liu","given":"Jun"},{"family":"Kockelman","given":"Kara"},{"family":"Boesch","given":"Patrick"},{"family":"Ciari","given":"Francesco"}],"issued":{"date-parts":[["2017"]]}}}],"schema":"https://github.com/citation-style-language/schema/raw/master/csl-citation.json"} </w:instrText>
            </w:r>
            <w:r w:rsidRPr="0064435F">
              <w:rPr>
                <w:rFonts w:ascii="Times New Roman" w:hAnsi="Times New Roman"/>
                <w:color w:val="000000"/>
                <w:sz w:val="20"/>
                <w:szCs w:val="20"/>
                <w:lang w:val="en-US" w:eastAsia="fr-BE"/>
              </w:rPr>
              <w:fldChar w:fldCharType="separate"/>
            </w:r>
            <w:r w:rsidRPr="0064435F">
              <w:rPr>
                <w:rFonts w:ascii="Times New Roman" w:hAnsi="Times New Roman"/>
                <w:sz w:val="20"/>
              </w:rPr>
              <w:t>Liu et al., 2017</w:t>
            </w:r>
            <w:r w:rsidRPr="0064435F">
              <w:rPr>
                <w:rFonts w:ascii="Times New Roman" w:hAnsi="Times New Roman"/>
                <w:color w:val="000000"/>
                <w:sz w:val="20"/>
                <w:szCs w:val="20"/>
                <w:lang w:val="en-US" w:eastAsia="fr-BE"/>
              </w:rPr>
              <w:fldChar w:fldCharType="end"/>
            </w:r>
          </w:p>
        </w:tc>
        <w:tc>
          <w:tcPr>
            <w:tcW w:w="405" w:type="pct"/>
            <w:noWrap/>
            <w:hideMark/>
          </w:tcPr>
          <w:p w14:paraId="5D2DBD4A"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Austin, Texas (USA)</w:t>
            </w:r>
          </w:p>
        </w:tc>
        <w:tc>
          <w:tcPr>
            <w:tcW w:w="354" w:type="pct"/>
            <w:hideMark/>
          </w:tcPr>
          <w:p w14:paraId="3EC3B84B"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NHTS and U.S. Census data</w:t>
            </w:r>
          </w:p>
        </w:tc>
        <w:tc>
          <w:tcPr>
            <w:tcW w:w="354" w:type="pct"/>
            <w:noWrap/>
            <w:hideMark/>
          </w:tcPr>
          <w:p w14:paraId="7581EB1C"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MatSim</w:t>
            </w:r>
          </w:p>
        </w:tc>
        <w:tc>
          <w:tcPr>
            <w:tcW w:w="557" w:type="pct"/>
            <w:noWrap/>
            <w:hideMark/>
          </w:tcPr>
          <w:p w14:paraId="42CE9A6A"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Roads and speed characteristics from OpenStreetMap</w:t>
            </w:r>
          </w:p>
        </w:tc>
        <w:tc>
          <w:tcPr>
            <w:tcW w:w="405" w:type="pct"/>
          </w:tcPr>
          <w:p w14:paraId="14259785" w14:textId="4BF2F5DA"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304" w:type="pct"/>
            <w:noWrap/>
            <w:hideMark/>
          </w:tcPr>
          <w:p w14:paraId="01329705"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Car sharing</w:t>
            </w:r>
          </w:p>
        </w:tc>
        <w:tc>
          <w:tcPr>
            <w:tcW w:w="354" w:type="pct"/>
            <w:noWrap/>
            <w:hideMark/>
          </w:tcPr>
          <w:p w14:paraId="0CD85C28"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Gasoline</w:t>
            </w:r>
          </w:p>
        </w:tc>
        <w:tc>
          <w:tcPr>
            <w:tcW w:w="254" w:type="pct"/>
            <w:noWrap/>
            <w:hideMark/>
          </w:tcPr>
          <w:p w14:paraId="63542CFE"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No</w:t>
            </w:r>
          </w:p>
        </w:tc>
        <w:tc>
          <w:tcPr>
            <w:tcW w:w="304" w:type="pct"/>
            <w:noWrap/>
            <w:hideMark/>
          </w:tcPr>
          <w:p w14:paraId="2F4EF609"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253" w:type="pct"/>
            <w:noWrap/>
            <w:hideMark/>
          </w:tcPr>
          <w:p w14:paraId="03418CB1"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253" w:type="pct"/>
            <w:noWrap/>
            <w:hideMark/>
          </w:tcPr>
          <w:p w14:paraId="04BF187A"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354" w:type="pct"/>
            <w:noWrap/>
            <w:hideMark/>
          </w:tcPr>
          <w:p w14:paraId="321AC050"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342" w:type="pct"/>
            <w:noWrap/>
            <w:hideMark/>
          </w:tcPr>
          <w:p w14:paraId="47508C2D"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r>
      <w:bookmarkStart w:id="76" w:name="_Hlk80009256"/>
      <w:tr w:rsidR="00774C3A" w:rsidRPr="0064435F" w14:paraId="350AECE7" w14:textId="77777777" w:rsidTr="00774C3A">
        <w:trPr>
          <w:trHeight w:val="290"/>
        </w:trPr>
        <w:tc>
          <w:tcPr>
            <w:cnfStyle w:val="001000000000" w:firstRow="0" w:lastRow="0" w:firstColumn="1" w:lastColumn="0" w:oddVBand="0" w:evenVBand="0" w:oddHBand="0" w:evenHBand="0" w:firstRowFirstColumn="0" w:firstRowLastColumn="0" w:lastRowFirstColumn="0" w:lastRowLastColumn="0"/>
            <w:tcW w:w="505" w:type="pct"/>
            <w:noWrap/>
            <w:hideMark/>
          </w:tcPr>
          <w:p w14:paraId="45BEFB97" w14:textId="3152A06D" w:rsidR="00774C3A" w:rsidRPr="0064435F" w:rsidRDefault="00774C3A" w:rsidP="00774C3A">
            <w:pPr>
              <w:jc w:val="right"/>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fldChar w:fldCharType="begin"/>
            </w:r>
            <w:r w:rsidR="00B125CE" w:rsidRPr="0064435F">
              <w:rPr>
                <w:rFonts w:ascii="Times New Roman" w:hAnsi="Times New Roman"/>
                <w:color w:val="000000"/>
                <w:sz w:val="20"/>
                <w:szCs w:val="20"/>
                <w:lang w:val="en-US" w:eastAsia="fr-BE"/>
              </w:rPr>
              <w:instrText xml:space="preserve"> ADDIN ZOTERO_ITEM CSL_CITATION {"citationID":"BqvfIBbV","properties":{"formattedCitation":"(Leurent, 2019)","plainCitation":"(Leurent, 2019)","dontUpdate":true,"noteIndex":0},"citationItems":[{"id":233,"uris":["http://zotero.org/users/8331578/items/EWC9UW4Q"],"uri":["http://zotero.org/users/8331578/items/EWC9UW4Q"],"itemData":{"id":233,"type":"manuscript","abstract":"To a client, taxi quality of service involves not only the riding time and comfort, but also the access time between the instants of booking (or readying oneself) and pickup. In turn, the access time depends on fleet size and the macroscopic patterns of service usage: demand volume and its spread in space, average ride time, transaction times. In this article, we investigate the formation of the access time and derive its economic consequences for a taxi service in an idealized city with ring shape and spatial homogeneity, hence circular symmetry. At the operational level, under given supply and demand conditions the access time stems from the number of busy vehicles, which obeys to a second-degree characteristic equation. This enables us to model fleet size as a function of target demand volume and access time. Taking then a broader perspective, demand is elastic to supply conditions including access time, ride time, transaction time and tariff fare. We model short-term traffic equilibrium and demonstrate the existence and uniqueness of an equilibrium state. Next, at the tactical level the service supplier sets up the fleet size and the tariff fare in order to satisfy an economic objective. We model medium-term supply-demand equilibrium under three regulation patterns of, respectively, (i) service monopoly and the maximization of production profit, (ii) system optimum and the maximization of social surplus, (iii) second best system optimum subject to a budgetary constraint. In each pattern, both the tariff fare and the access time are linked by analytical formulas to exogenous conditions about the territory, the demand and the cost function of service provision. Theoretical properties are obtained to compare the patterns under specific demand function with constant elasticity of volume to generalized cost: under constant elasticity of-2, the monopoly tariff and generalized cost are more than twice as large as their system optimum counterparts, and exact doubles of their second best optimum counterparts in the absence of fixed production costs. At the strategic level, the model can be applied to assess decisions on vehicle technology (motor type, driving technology) and on service location by the service supplier, as well as the regulation policies by public authorities.","source":"HAL Archives Ouvertes","title":"Microeconomics of a taxi service in a ring-shaped city","URL":"https://hal.archives-ouvertes.fr/hal-02047269","author":[{"family":"Leurent","given":"Fabien"}],"accessed":{"date-parts":[["2021",8,11]]},"issued":{"date-parts":[["2019",2]]}}}],"schema":"https://github.com/citation-style-language/schema/raw/master/csl-citation.json"} </w:instrText>
            </w:r>
            <w:r w:rsidRPr="0064435F">
              <w:rPr>
                <w:rFonts w:ascii="Times New Roman" w:hAnsi="Times New Roman"/>
                <w:color w:val="000000"/>
                <w:sz w:val="20"/>
                <w:szCs w:val="20"/>
                <w:lang w:val="en-US" w:eastAsia="fr-BE"/>
              </w:rPr>
              <w:fldChar w:fldCharType="separate"/>
            </w:r>
            <w:r w:rsidRPr="0064435F">
              <w:rPr>
                <w:rFonts w:ascii="Times New Roman" w:hAnsi="Times New Roman"/>
                <w:sz w:val="20"/>
                <w:lang w:val="en-US"/>
              </w:rPr>
              <w:t>Leurent, 2019</w:t>
            </w:r>
            <w:r w:rsidRPr="0064435F">
              <w:rPr>
                <w:rFonts w:ascii="Times New Roman" w:hAnsi="Times New Roman"/>
                <w:color w:val="000000"/>
                <w:sz w:val="20"/>
                <w:szCs w:val="20"/>
                <w:lang w:val="en-US" w:eastAsia="fr-BE"/>
              </w:rPr>
              <w:fldChar w:fldCharType="end"/>
            </w:r>
          </w:p>
        </w:tc>
        <w:tc>
          <w:tcPr>
            <w:tcW w:w="405" w:type="pct"/>
            <w:noWrap/>
            <w:hideMark/>
          </w:tcPr>
          <w:p w14:paraId="4AC6AC64"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Orbicity</w:t>
            </w:r>
          </w:p>
        </w:tc>
        <w:tc>
          <w:tcPr>
            <w:tcW w:w="354" w:type="pct"/>
            <w:noWrap/>
            <w:hideMark/>
          </w:tcPr>
          <w:p w14:paraId="42D05EAE" w14:textId="03FDCAD1"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Homogeneous simula-ted demand</w:t>
            </w:r>
          </w:p>
        </w:tc>
        <w:tc>
          <w:tcPr>
            <w:tcW w:w="354" w:type="pct"/>
            <w:noWrap/>
            <w:hideMark/>
          </w:tcPr>
          <w:p w14:paraId="4ECD17B2"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Orbicity</w:t>
            </w:r>
          </w:p>
        </w:tc>
        <w:tc>
          <w:tcPr>
            <w:tcW w:w="557" w:type="pct"/>
            <w:noWrap/>
            <w:hideMark/>
          </w:tcPr>
          <w:p w14:paraId="2D12E361"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Ring shape city with homogeneous population density</w:t>
            </w:r>
          </w:p>
        </w:tc>
        <w:tc>
          <w:tcPr>
            <w:tcW w:w="405" w:type="pct"/>
            <w:noWrap/>
            <w:hideMark/>
          </w:tcPr>
          <w:p w14:paraId="48A9C04D" w14:textId="13F2AE2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Not full – Multimo-dal</w:t>
            </w:r>
          </w:p>
        </w:tc>
        <w:tc>
          <w:tcPr>
            <w:tcW w:w="304" w:type="pct"/>
            <w:noWrap/>
            <w:hideMark/>
          </w:tcPr>
          <w:p w14:paraId="33432F6D"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Car sharing</w:t>
            </w:r>
          </w:p>
        </w:tc>
        <w:tc>
          <w:tcPr>
            <w:tcW w:w="354" w:type="pct"/>
            <w:noWrap/>
            <w:hideMark/>
          </w:tcPr>
          <w:p w14:paraId="337F4031"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Gasoline and electric vehicles</w:t>
            </w:r>
          </w:p>
        </w:tc>
        <w:tc>
          <w:tcPr>
            <w:tcW w:w="254" w:type="pct"/>
            <w:noWrap/>
            <w:hideMark/>
          </w:tcPr>
          <w:p w14:paraId="33CE583D"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No</w:t>
            </w:r>
          </w:p>
        </w:tc>
        <w:tc>
          <w:tcPr>
            <w:tcW w:w="304" w:type="pct"/>
            <w:noWrap/>
            <w:hideMark/>
          </w:tcPr>
          <w:p w14:paraId="0E1BFE18"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253" w:type="pct"/>
            <w:noWrap/>
            <w:hideMark/>
          </w:tcPr>
          <w:p w14:paraId="62EFA1B4"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253" w:type="pct"/>
            <w:noWrap/>
            <w:hideMark/>
          </w:tcPr>
          <w:p w14:paraId="1E1B5F11"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354" w:type="pct"/>
            <w:noWrap/>
            <w:hideMark/>
          </w:tcPr>
          <w:p w14:paraId="1B1ADF80"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342" w:type="pct"/>
            <w:noWrap/>
            <w:hideMark/>
          </w:tcPr>
          <w:p w14:paraId="70FD008C"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r>
      <w:tr w:rsidR="00774C3A" w:rsidRPr="0064435F" w14:paraId="6D370A03" w14:textId="77777777" w:rsidTr="00774C3A">
        <w:trPr>
          <w:trHeight w:val="290"/>
        </w:trPr>
        <w:tc>
          <w:tcPr>
            <w:cnfStyle w:val="001000000000" w:firstRow="0" w:lastRow="0" w:firstColumn="1" w:lastColumn="0" w:oddVBand="0" w:evenVBand="0" w:oddHBand="0" w:evenHBand="0" w:firstRowFirstColumn="0" w:firstRowLastColumn="0" w:lastRowFirstColumn="0" w:lastRowLastColumn="0"/>
            <w:tcW w:w="505" w:type="pct"/>
            <w:noWrap/>
            <w:hideMark/>
          </w:tcPr>
          <w:p w14:paraId="7F2F1F13" w14:textId="12D80CD9" w:rsidR="00774C3A" w:rsidRPr="0064435F" w:rsidRDefault="00774C3A" w:rsidP="00774C3A">
            <w:pPr>
              <w:jc w:val="right"/>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fldChar w:fldCharType="begin"/>
            </w:r>
            <w:r w:rsidR="00B125CE" w:rsidRPr="0064435F">
              <w:rPr>
                <w:rFonts w:ascii="Times New Roman" w:hAnsi="Times New Roman"/>
                <w:color w:val="000000"/>
                <w:sz w:val="20"/>
                <w:szCs w:val="20"/>
                <w:lang w:val="en-US" w:eastAsia="fr-BE"/>
              </w:rPr>
              <w:instrText xml:space="preserve"> ADDIN ZOTERO_ITEM CSL_CITATION {"citationID":"MeCnnpNN","properties":{"formattedCitation":"(Poulh\\uc0\\u232{}s &amp; Berrada, 2019)","plainCitation":"(Poulhès &amp; Berrada, 2019)","dontUpdate":true,"noteIndex":0},"citationItems":[{"id":226,"uris":["http://zotero.org/users/8331578/items/NF79BUNZ"],"uri":["http://zotero.org/users/8331578/items/NF79BUNZ"],"itemData":{"id":226,"type":"article-journal","abstract":"The spread of smartphone applications, the negative social impacts of the private car or the potentially revolutionary effect of future autonomous vehicles, are contributing to the emergence of other hybrid mobility systems. Notably, companies like Uber or Lyft have successfully applied the classical dial-a-ride method, in which users are assigned to vehicles in such a way as to minimise the cost function under a set of constraints. In this paper, we construct an agent-based model based on vehicles where demand is assigned through aggregation by origin-destination pair. Two operating strategies are described: in the first, the pick-up strategy is applied at vehicle level, in the second it is applied at global service level, with vehicles being shared dynamically and making extra stops to collect travellers with different destinations. At each iteration time, the set of possible options depending on itinerary and demand, are tested first for already assigned vehicles then for free vehicles. The option associated with the maximum utility is selected to set the vehicle or service strategy. A case study illustrates a comparison between both strategies and evaluates the efficiency of several service choices. A service where vehicles are managed by a dispatcher is more efficient for both users and operator.","container-title":"Transportmetrica A: Transport Science","DOI":"10.1080/23249935.2019.1570383","journalAbbreviation":"Transportmetrica A: Transport Science","page":"1-43","source":"ResearchGate","title":"Single Vehicle Network Versus Dispatcher: User Assignment in an Agent-Based Model","title-short":"Single Vehicle Network Versus Dispatcher","volume":"16","author":[{"family":"Poulhès","given":"Alexis"},{"family":"Berrada","given":"Jaâfar"}],"issued":{"date-parts":[["2019",1,14]]}}}],"schema":"https://github.com/citation-style-language/schema/raw/master/csl-citation.json"} </w:instrText>
            </w:r>
            <w:r w:rsidRPr="0064435F">
              <w:rPr>
                <w:rFonts w:ascii="Times New Roman" w:hAnsi="Times New Roman"/>
                <w:color w:val="000000"/>
                <w:sz w:val="20"/>
                <w:szCs w:val="20"/>
                <w:lang w:val="en-US" w:eastAsia="fr-BE"/>
              </w:rPr>
              <w:fldChar w:fldCharType="separate"/>
            </w:r>
            <w:r w:rsidRPr="0064435F">
              <w:rPr>
                <w:rFonts w:ascii="Times New Roman" w:hAnsi="Times New Roman"/>
                <w:sz w:val="20"/>
                <w:szCs w:val="24"/>
              </w:rPr>
              <w:t>Poulhès &amp; Berrada, 2019</w:t>
            </w:r>
            <w:r w:rsidRPr="0064435F">
              <w:rPr>
                <w:rFonts w:ascii="Times New Roman" w:hAnsi="Times New Roman"/>
                <w:color w:val="000000"/>
                <w:sz w:val="20"/>
                <w:szCs w:val="20"/>
                <w:lang w:val="en-US" w:eastAsia="fr-BE"/>
              </w:rPr>
              <w:fldChar w:fldCharType="end"/>
            </w:r>
          </w:p>
        </w:tc>
        <w:tc>
          <w:tcPr>
            <w:tcW w:w="405" w:type="pct"/>
            <w:noWrap/>
            <w:hideMark/>
          </w:tcPr>
          <w:p w14:paraId="4DC80ED8"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Palaiseau, Saclay (France)</w:t>
            </w:r>
          </w:p>
        </w:tc>
        <w:tc>
          <w:tcPr>
            <w:tcW w:w="354" w:type="pct"/>
            <w:noWrap/>
            <w:hideMark/>
          </w:tcPr>
          <w:p w14:paraId="0EEE4086" w14:textId="600FD426"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Poisson distribu-tion</w:t>
            </w:r>
          </w:p>
        </w:tc>
        <w:tc>
          <w:tcPr>
            <w:tcW w:w="354" w:type="pct"/>
            <w:noWrap/>
            <w:hideMark/>
          </w:tcPr>
          <w:p w14:paraId="652E162A"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557" w:type="pct"/>
            <w:noWrap/>
            <w:hideMark/>
          </w:tcPr>
          <w:p w14:paraId="34154005"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roofErr w:type="gramStart"/>
            <w:r w:rsidRPr="0064435F">
              <w:rPr>
                <w:rFonts w:ascii="Times New Roman" w:hAnsi="Times New Roman"/>
                <w:color w:val="000000"/>
                <w:sz w:val="20"/>
                <w:szCs w:val="20"/>
                <w:lang w:val="en-US" w:eastAsia="fr-BE"/>
              </w:rPr>
              <w:t>11</w:t>
            </w:r>
            <w:proofErr w:type="gramEnd"/>
            <w:r w:rsidRPr="0064435F">
              <w:rPr>
                <w:rFonts w:ascii="Times New Roman" w:hAnsi="Times New Roman"/>
                <w:color w:val="000000"/>
                <w:sz w:val="20"/>
                <w:szCs w:val="20"/>
                <w:lang w:val="en-US" w:eastAsia="fr-BE"/>
              </w:rPr>
              <w:t xml:space="preserve"> stations and real roads</w:t>
            </w:r>
          </w:p>
        </w:tc>
        <w:tc>
          <w:tcPr>
            <w:tcW w:w="405" w:type="pct"/>
            <w:noWrap/>
            <w:hideMark/>
          </w:tcPr>
          <w:p w14:paraId="2E45D5D6"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One line of bus</w:t>
            </w:r>
          </w:p>
        </w:tc>
        <w:tc>
          <w:tcPr>
            <w:tcW w:w="304" w:type="pct"/>
            <w:noWrap/>
            <w:hideMark/>
          </w:tcPr>
          <w:p w14:paraId="48293A4C"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Car and ride sharing</w:t>
            </w:r>
          </w:p>
        </w:tc>
        <w:tc>
          <w:tcPr>
            <w:tcW w:w="354" w:type="pct"/>
            <w:noWrap/>
            <w:hideMark/>
          </w:tcPr>
          <w:p w14:paraId="70AE615B"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Gasoline</w:t>
            </w:r>
          </w:p>
        </w:tc>
        <w:tc>
          <w:tcPr>
            <w:tcW w:w="254" w:type="pct"/>
            <w:noWrap/>
            <w:hideMark/>
          </w:tcPr>
          <w:p w14:paraId="6CD9C18A"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No</w:t>
            </w:r>
          </w:p>
        </w:tc>
        <w:tc>
          <w:tcPr>
            <w:tcW w:w="304" w:type="pct"/>
            <w:noWrap/>
            <w:hideMark/>
          </w:tcPr>
          <w:p w14:paraId="78E2B11B"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253" w:type="pct"/>
            <w:noWrap/>
            <w:hideMark/>
          </w:tcPr>
          <w:p w14:paraId="2BB16141"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253" w:type="pct"/>
            <w:noWrap/>
            <w:hideMark/>
          </w:tcPr>
          <w:p w14:paraId="4EECCB9C"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354" w:type="pct"/>
            <w:noWrap/>
            <w:hideMark/>
          </w:tcPr>
          <w:p w14:paraId="6D4C0712"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342" w:type="pct"/>
            <w:noWrap/>
            <w:hideMark/>
          </w:tcPr>
          <w:p w14:paraId="18B830DB"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roofErr w:type="gramStart"/>
            <w:r w:rsidRPr="0064435F">
              <w:rPr>
                <w:rFonts w:ascii="Times New Roman" w:hAnsi="Times New Roman"/>
                <w:color w:val="000000"/>
                <w:sz w:val="20"/>
                <w:szCs w:val="20"/>
                <w:lang w:val="en-US" w:eastAsia="fr-BE"/>
              </w:rPr>
              <w:t>5</w:t>
            </w:r>
            <w:proofErr w:type="gramEnd"/>
            <w:r w:rsidRPr="0064435F">
              <w:rPr>
                <w:rFonts w:ascii="Times New Roman" w:hAnsi="Times New Roman"/>
                <w:color w:val="000000"/>
                <w:sz w:val="20"/>
                <w:szCs w:val="20"/>
                <w:lang w:val="en-US" w:eastAsia="fr-BE"/>
              </w:rPr>
              <w:t xml:space="preserve"> seats</w:t>
            </w:r>
          </w:p>
        </w:tc>
      </w:tr>
      <w:tr w:rsidR="00774C3A" w:rsidRPr="0064435F" w14:paraId="0C90D525" w14:textId="77777777" w:rsidTr="00774C3A">
        <w:trPr>
          <w:trHeight w:val="290"/>
        </w:trPr>
        <w:tc>
          <w:tcPr>
            <w:cnfStyle w:val="001000000000" w:firstRow="0" w:lastRow="0" w:firstColumn="1" w:lastColumn="0" w:oddVBand="0" w:evenVBand="0" w:oddHBand="0" w:evenHBand="0" w:firstRowFirstColumn="0" w:firstRowLastColumn="0" w:lastRowFirstColumn="0" w:lastRowLastColumn="0"/>
            <w:tcW w:w="505" w:type="pct"/>
            <w:noWrap/>
            <w:hideMark/>
          </w:tcPr>
          <w:p w14:paraId="738807BA" w14:textId="5E1879CC" w:rsidR="00774C3A" w:rsidRPr="0064435F" w:rsidRDefault="00774C3A" w:rsidP="00774C3A">
            <w:pPr>
              <w:jc w:val="right"/>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fldChar w:fldCharType="begin"/>
            </w:r>
            <w:r w:rsidR="00B125CE" w:rsidRPr="0064435F">
              <w:rPr>
                <w:rFonts w:ascii="Times New Roman" w:hAnsi="Times New Roman"/>
                <w:color w:val="000000"/>
                <w:sz w:val="20"/>
                <w:szCs w:val="20"/>
                <w:lang w:val="en-US" w:eastAsia="fr-BE"/>
              </w:rPr>
              <w:instrText xml:space="preserve"> ADDIN ZOTERO_ITEM CSL_CITATION {"citationID":"SjTnTGzP","properties":{"formattedCitation":"(Vosooghi et al., 2019)","plainCitation":"(Vosooghi et al., 2019)","dontUpdate":true,"noteIndex":0},"citationItems":[{"id":253,"uris":["http://zotero.org/users/8331578/items/3VQCENPH"],"uri":["http://zotero.org/users/8331578/items/3VQCENPH"],"itemData":{"id":253,"type":"paper-conference","title":"Shared Autonomous Vehicle Simulation and Service Design","URL":"https://www.researchgate.net/publication/333865752_Shared_Autonomous_Vehicle_Simulation_and_Service_Design","author":[{"family":"Vosooghi","given":"Reza"},{"family":"Puchinger","given":"Jakob"},{"family":"Jankovic","given":"Marija"},{"family":"Vouillon","given":"Anthony"}],"accessed":{"date-parts":[["2021",8,12]]},"issued":{"date-parts":[["2019",6,18]]}}}],"schema":"https://github.com/citation-style-language/schema/raw/master/csl-citation.json"} </w:instrText>
            </w:r>
            <w:r w:rsidRPr="0064435F">
              <w:rPr>
                <w:rFonts w:ascii="Times New Roman" w:hAnsi="Times New Roman"/>
                <w:color w:val="000000"/>
                <w:sz w:val="20"/>
                <w:szCs w:val="20"/>
                <w:lang w:val="en-US" w:eastAsia="fr-BE"/>
              </w:rPr>
              <w:fldChar w:fldCharType="separate"/>
            </w:r>
            <w:r w:rsidRPr="0064435F">
              <w:rPr>
                <w:rFonts w:ascii="Times New Roman" w:hAnsi="Times New Roman"/>
                <w:sz w:val="20"/>
              </w:rPr>
              <w:t>Vosooghi et al., 2019</w:t>
            </w:r>
            <w:r w:rsidRPr="0064435F">
              <w:rPr>
                <w:rFonts w:ascii="Times New Roman" w:hAnsi="Times New Roman"/>
                <w:color w:val="000000"/>
                <w:sz w:val="20"/>
                <w:szCs w:val="20"/>
                <w:lang w:val="en-US" w:eastAsia="fr-BE"/>
              </w:rPr>
              <w:fldChar w:fldCharType="end"/>
            </w:r>
          </w:p>
        </w:tc>
        <w:tc>
          <w:tcPr>
            <w:tcW w:w="405" w:type="pct"/>
            <w:noWrap/>
            <w:hideMark/>
          </w:tcPr>
          <w:p w14:paraId="1377EF1A"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Rouen, Normandie (France)</w:t>
            </w:r>
          </w:p>
        </w:tc>
        <w:tc>
          <w:tcPr>
            <w:tcW w:w="354" w:type="pct"/>
          </w:tcPr>
          <w:p w14:paraId="449D677A" w14:textId="4699C06D"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354" w:type="pct"/>
            <w:noWrap/>
            <w:hideMark/>
          </w:tcPr>
          <w:p w14:paraId="6597855D"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MatSim</w:t>
            </w:r>
          </w:p>
        </w:tc>
        <w:tc>
          <w:tcPr>
            <w:tcW w:w="557" w:type="pct"/>
            <w:noWrap/>
            <w:hideMark/>
          </w:tcPr>
          <w:p w14:paraId="00E43D05"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Roads and speed characteristics from OpenStreetMap</w:t>
            </w:r>
          </w:p>
        </w:tc>
        <w:tc>
          <w:tcPr>
            <w:tcW w:w="405" w:type="pct"/>
            <w:noWrap/>
            <w:hideMark/>
          </w:tcPr>
          <w:p w14:paraId="4F05A270" w14:textId="0B654DE9"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Not full – Multimo-dal</w:t>
            </w:r>
          </w:p>
        </w:tc>
        <w:tc>
          <w:tcPr>
            <w:tcW w:w="304" w:type="pct"/>
            <w:noWrap/>
            <w:hideMark/>
          </w:tcPr>
          <w:p w14:paraId="26357051"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Car and ride sharing</w:t>
            </w:r>
          </w:p>
        </w:tc>
        <w:tc>
          <w:tcPr>
            <w:tcW w:w="354" w:type="pct"/>
            <w:noWrap/>
            <w:hideMark/>
          </w:tcPr>
          <w:p w14:paraId="5001363B"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Gasoline and electric vehicles</w:t>
            </w:r>
          </w:p>
        </w:tc>
        <w:tc>
          <w:tcPr>
            <w:tcW w:w="254" w:type="pct"/>
          </w:tcPr>
          <w:p w14:paraId="7D9A790B"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304" w:type="pct"/>
          </w:tcPr>
          <w:p w14:paraId="6B229942" w14:textId="3D4E3D82"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253" w:type="pct"/>
            <w:noWrap/>
            <w:hideMark/>
          </w:tcPr>
          <w:p w14:paraId="295E5DE8"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253" w:type="pct"/>
            <w:noWrap/>
            <w:hideMark/>
          </w:tcPr>
          <w:p w14:paraId="24455A89"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354" w:type="pct"/>
            <w:noWrap/>
            <w:hideMark/>
          </w:tcPr>
          <w:p w14:paraId="13AEF7AA"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342" w:type="pct"/>
            <w:noWrap/>
            <w:hideMark/>
          </w:tcPr>
          <w:p w14:paraId="3A5FE995"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roofErr w:type="gramStart"/>
            <w:r w:rsidRPr="0064435F">
              <w:rPr>
                <w:rFonts w:ascii="Times New Roman" w:hAnsi="Times New Roman"/>
                <w:color w:val="000000"/>
                <w:sz w:val="20"/>
                <w:szCs w:val="20"/>
                <w:lang w:val="en-US" w:eastAsia="fr-BE"/>
              </w:rPr>
              <w:t>4</w:t>
            </w:r>
            <w:proofErr w:type="gramEnd"/>
            <w:r w:rsidRPr="0064435F">
              <w:rPr>
                <w:rFonts w:ascii="Times New Roman" w:hAnsi="Times New Roman"/>
                <w:color w:val="000000"/>
                <w:sz w:val="20"/>
                <w:szCs w:val="20"/>
                <w:lang w:val="en-US" w:eastAsia="fr-BE"/>
              </w:rPr>
              <w:t xml:space="preserve"> seats</w:t>
            </w:r>
          </w:p>
        </w:tc>
      </w:tr>
    </w:tbl>
    <w:bookmarkEnd w:id="76"/>
    <w:p w14:paraId="486A959F" w14:textId="731FC13A" w:rsidR="00774C3A" w:rsidRPr="0064435F" w:rsidRDefault="00E437A4" w:rsidP="007D542C">
      <w:pPr>
        <w:pStyle w:val="Caption"/>
      </w:pPr>
      <w:r w:rsidRPr="0064435F">
        <w:t xml:space="preserve"> </w:t>
      </w:r>
      <w:bookmarkStart w:id="77" w:name="_Toc80021553"/>
      <w:r w:rsidRPr="0064435F">
        <w:t xml:space="preserve">Table </w:t>
      </w:r>
      <w:r w:rsidRPr="0064435F">
        <w:fldChar w:fldCharType="begin"/>
      </w:r>
      <w:r w:rsidRPr="0064435F">
        <w:instrText xml:space="preserve"> SEQ Table \* ARABIC </w:instrText>
      </w:r>
      <w:r w:rsidRPr="0064435F">
        <w:fldChar w:fldCharType="separate"/>
      </w:r>
      <w:r w:rsidRPr="0064435F">
        <w:rPr>
          <w:noProof/>
        </w:rPr>
        <w:t>6</w:t>
      </w:r>
      <w:r w:rsidRPr="0064435F">
        <w:fldChar w:fldCharType="end"/>
      </w:r>
      <w:r w:rsidRPr="0064435F">
        <w:t xml:space="preserve"> </w:t>
      </w:r>
      <w:r w:rsidRPr="00DF5066">
        <w:rPr>
          <w:lang w:val="en-US"/>
        </w:rPr>
        <w:t>Literature</w:t>
      </w:r>
      <w:r w:rsidRPr="0064435F">
        <w:t xml:space="preserve"> review comparison table</w:t>
      </w:r>
      <w:bookmarkEnd w:id="77"/>
    </w:p>
    <w:tbl>
      <w:tblPr>
        <w:tblStyle w:val="GridTable1Light"/>
        <w:tblW w:w="5000" w:type="pct"/>
        <w:tblLayout w:type="fixed"/>
        <w:tblLook w:val="04A0" w:firstRow="1" w:lastRow="0" w:firstColumn="1" w:lastColumn="0" w:noHBand="0" w:noVBand="1"/>
      </w:tblPr>
      <w:tblGrid>
        <w:gridCol w:w="1414"/>
        <w:gridCol w:w="1134"/>
        <w:gridCol w:w="1700"/>
        <w:gridCol w:w="992"/>
        <w:gridCol w:w="1559"/>
        <w:gridCol w:w="993"/>
        <w:gridCol w:w="851"/>
        <w:gridCol w:w="991"/>
        <w:gridCol w:w="851"/>
        <w:gridCol w:w="708"/>
        <w:gridCol w:w="708"/>
        <w:gridCol w:w="711"/>
        <w:gridCol w:w="708"/>
        <w:gridCol w:w="672"/>
      </w:tblGrid>
      <w:tr w:rsidR="00B82504" w:rsidRPr="0064435F" w14:paraId="35DE5417" w14:textId="77777777" w:rsidTr="00F044F0">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505" w:type="pct"/>
            <w:noWrap/>
          </w:tcPr>
          <w:p w14:paraId="4E69FD08" w14:textId="6EF549FC" w:rsidR="00774C3A" w:rsidRPr="0064435F" w:rsidRDefault="00774C3A" w:rsidP="00774C3A">
            <w:pPr>
              <w:jc w:val="right"/>
              <w:rPr>
                <w:rFonts w:ascii="Times New Roman" w:hAnsi="Times New Roman"/>
                <w:color w:val="000000"/>
                <w:sz w:val="20"/>
                <w:szCs w:val="20"/>
                <w:lang w:val="en-US" w:eastAsia="fr-BE"/>
              </w:rPr>
            </w:pPr>
            <w:r w:rsidRPr="0064435F">
              <w:rPr>
                <w:rFonts w:ascii="Times New Roman" w:hAnsi="Times New Roman"/>
                <w:color w:val="000000"/>
                <w:sz w:val="20"/>
                <w:szCs w:val="20"/>
                <w:lang w:eastAsia="fr-BE"/>
              </w:rPr>
              <w:lastRenderedPageBreak/>
              <w:t>Paper</w:t>
            </w:r>
          </w:p>
        </w:tc>
        <w:tc>
          <w:tcPr>
            <w:tcW w:w="405" w:type="pct"/>
            <w:noWrap/>
          </w:tcPr>
          <w:p w14:paraId="531CEDBA" w14:textId="71AACB0C" w:rsidR="00774C3A" w:rsidRPr="0064435F" w:rsidRDefault="00DF5066"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DF5066">
              <w:rPr>
                <w:rFonts w:ascii="Times New Roman" w:hAnsi="Times New Roman"/>
                <w:color w:val="000000"/>
                <w:sz w:val="20"/>
                <w:szCs w:val="20"/>
                <w:lang w:val="en-US" w:eastAsia="fr-BE"/>
              </w:rPr>
              <w:t>Geographic</w:t>
            </w:r>
            <w:r w:rsidR="00774C3A" w:rsidRPr="0064435F">
              <w:rPr>
                <w:rFonts w:ascii="Times New Roman" w:hAnsi="Times New Roman"/>
                <w:color w:val="000000"/>
                <w:sz w:val="20"/>
                <w:szCs w:val="20"/>
                <w:lang w:eastAsia="fr-BE"/>
              </w:rPr>
              <w:t xml:space="preserve"> region</w:t>
            </w:r>
          </w:p>
        </w:tc>
        <w:tc>
          <w:tcPr>
            <w:tcW w:w="607" w:type="pct"/>
          </w:tcPr>
          <w:p w14:paraId="17D8DFE6" w14:textId="2EAC4617"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eastAsia="fr-BE"/>
              </w:rPr>
              <w:t>Travel demand data</w:t>
            </w:r>
          </w:p>
        </w:tc>
        <w:tc>
          <w:tcPr>
            <w:tcW w:w="354" w:type="pct"/>
            <w:noWrap/>
          </w:tcPr>
          <w:p w14:paraId="76124089" w14:textId="2209BE51"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eastAsia="fr-BE"/>
              </w:rPr>
              <w:t>Tool</w:t>
            </w:r>
          </w:p>
        </w:tc>
        <w:tc>
          <w:tcPr>
            <w:tcW w:w="557" w:type="pct"/>
            <w:noWrap/>
          </w:tcPr>
          <w:p w14:paraId="3542BAA3" w14:textId="403C8B30"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eastAsia="fr-BE"/>
              </w:rPr>
              <w:t xml:space="preserve">Roads / stations </w:t>
            </w:r>
            <w:r w:rsidRPr="00DF5066">
              <w:rPr>
                <w:rFonts w:ascii="Times New Roman" w:hAnsi="Times New Roman"/>
                <w:color w:val="000000"/>
                <w:sz w:val="20"/>
                <w:szCs w:val="20"/>
                <w:lang w:val="en-US" w:eastAsia="fr-BE"/>
              </w:rPr>
              <w:t>representation</w:t>
            </w:r>
          </w:p>
        </w:tc>
        <w:tc>
          <w:tcPr>
            <w:tcW w:w="355" w:type="pct"/>
            <w:noWrap/>
          </w:tcPr>
          <w:p w14:paraId="5BFEC439" w14:textId="545D681E"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Mar-ket Pene-tra-tion</w:t>
            </w:r>
          </w:p>
        </w:tc>
        <w:tc>
          <w:tcPr>
            <w:tcW w:w="304" w:type="pct"/>
            <w:noWrap/>
          </w:tcPr>
          <w:p w14:paraId="57BAA3B6" w14:textId="1E7029BB"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eastAsia="fr-BE"/>
              </w:rPr>
              <w:t>Imple-menta-tion model</w:t>
            </w:r>
          </w:p>
        </w:tc>
        <w:tc>
          <w:tcPr>
            <w:tcW w:w="354" w:type="pct"/>
            <w:noWrap/>
          </w:tcPr>
          <w:p w14:paraId="2E275143" w14:textId="4FFDB4D0"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eastAsia="fr-BE"/>
              </w:rPr>
              <w:t>Fuel</w:t>
            </w:r>
          </w:p>
        </w:tc>
        <w:tc>
          <w:tcPr>
            <w:tcW w:w="304" w:type="pct"/>
            <w:noWrap/>
          </w:tcPr>
          <w:p w14:paraId="35655081" w14:textId="530E6D26"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eastAsia="fr-BE"/>
              </w:rPr>
              <w:t>De-tour</w:t>
            </w:r>
          </w:p>
        </w:tc>
        <w:tc>
          <w:tcPr>
            <w:tcW w:w="253" w:type="pct"/>
            <w:noWrap/>
          </w:tcPr>
          <w:p w14:paraId="0ACE448D" w14:textId="6B7E1F9F"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eastAsia="fr-BE"/>
              </w:rPr>
              <w:t>Maxi-mum waiting time</w:t>
            </w:r>
          </w:p>
        </w:tc>
        <w:tc>
          <w:tcPr>
            <w:tcW w:w="253" w:type="pct"/>
            <w:noWrap/>
          </w:tcPr>
          <w:p w14:paraId="262886FA" w14:textId="60900847"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eastAsia="fr-BE"/>
              </w:rPr>
              <w:t>Pre-order</w:t>
            </w:r>
          </w:p>
        </w:tc>
        <w:tc>
          <w:tcPr>
            <w:tcW w:w="254" w:type="pct"/>
            <w:noWrap/>
          </w:tcPr>
          <w:p w14:paraId="7BCEEFAC" w14:textId="109A6CD4"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eastAsia="fr-BE"/>
              </w:rPr>
              <w:t>Nea-rest vehi-cle</w:t>
            </w:r>
          </w:p>
        </w:tc>
        <w:tc>
          <w:tcPr>
            <w:tcW w:w="253" w:type="pct"/>
            <w:noWrap/>
          </w:tcPr>
          <w:p w14:paraId="4CCD84EE" w14:textId="0F4DBD1D"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r w:rsidRPr="0064435F">
              <w:rPr>
                <w:rFonts w:ascii="Times New Roman" w:hAnsi="Times New Roman"/>
                <w:color w:val="000000"/>
                <w:sz w:val="20"/>
                <w:szCs w:val="20"/>
                <w:lang w:eastAsia="fr-BE"/>
              </w:rPr>
              <w:t>Request rejection</w:t>
            </w:r>
          </w:p>
        </w:tc>
        <w:tc>
          <w:tcPr>
            <w:tcW w:w="240" w:type="pct"/>
            <w:noWrap/>
          </w:tcPr>
          <w:p w14:paraId="03718A96" w14:textId="345CA893" w:rsidR="00774C3A" w:rsidRPr="0064435F" w:rsidRDefault="00774C3A" w:rsidP="00774C3A">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eastAsia="fr-BE"/>
              </w:rPr>
              <w:t>Vehicle size</w:t>
            </w:r>
          </w:p>
        </w:tc>
      </w:tr>
      <w:bookmarkStart w:id="78" w:name="_Hlk80009302"/>
      <w:tr w:rsidR="00B82504" w:rsidRPr="0064435F" w14:paraId="1DA70900" w14:textId="77777777" w:rsidTr="00F044F0">
        <w:trPr>
          <w:trHeight w:val="580"/>
        </w:trPr>
        <w:tc>
          <w:tcPr>
            <w:cnfStyle w:val="001000000000" w:firstRow="0" w:lastRow="0" w:firstColumn="1" w:lastColumn="0" w:oddVBand="0" w:evenVBand="0" w:oddHBand="0" w:evenHBand="0" w:firstRowFirstColumn="0" w:firstRowLastColumn="0" w:lastRowFirstColumn="0" w:lastRowLastColumn="0"/>
            <w:tcW w:w="505" w:type="pct"/>
            <w:noWrap/>
            <w:hideMark/>
          </w:tcPr>
          <w:p w14:paraId="2B4DA204" w14:textId="5EFD5005" w:rsidR="00774C3A" w:rsidRPr="0064435F" w:rsidRDefault="00774C3A" w:rsidP="00774C3A">
            <w:pPr>
              <w:jc w:val="right"/>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fldChar w:fldCharType="begin"/>
            </w:r>
            <w:r w:rsidR="00B125CE" w:rsidRPr="0064435F">
              <w:rPr>
                <w:rFonts w:ascii="Times New Roman" w:hAnsi="Times New Roman"/>
                <w:color w:val="000000"/>
                <w:sz w:val="20"/>
                <w:szCs w:val="20"/>
                <w:lang w:val="en-US" w:eastAsia="fr-BE"/>
              </w:rPr>
              <w:instrText xml:space="preserve"> ADDIN ZOTERO_ITEM CSL_CITATION {"citationID":"c7cWvAWO","properties":{"formattedCitation":"(Burghout &amp; Andr\\uc0\\u233{}asson, 2015)","plainCitation":"(Burghout &amp; Andréasson, 2015)","dontUpdate":true,"noteIndex":0},"citationItems":[{"id":50,"uris":["http://zotero.org/users/8331578/items/EBM7PNTF"],"uri":["http://zotero.org/users/8331578/items/EBM7PNTF"],"itemData":{"id":50,"type":"paper-conference","event":". Proceedings of the 94th annual meeting of the Transportation Research Board","title":"Impacts of Shared Autonomous Taxis in a Metropolitan Area","URL":"https://www.researchgate.net/publication/298346251_Impacts_of_Shared_Autonomous_Taxis_in_a_Metropolitan_Area","author":[{"family":"Burghout","given":"Wilco"},{"family":"Andréasson","given":"Ingmar"}],"accessed":{"date-parts":[["2021",8,9]]},"issued":{"date-parts":[["2015"]]}}}],"schema":"https://github.com/citation-style-language/schema/raw/master/csl-citation.json"} </w:instrText>
            </w:r>
            <w:r w:rsidRPr="0064435F">
              <w:rPr>
                <w:rFonts w:ascii="Times New Roman" w:hAnsi="Times New Roman"/>
                <w:color w:val="000000"/>
                <w:sz w:val="20"/>
                <w:szCs w:val="20"/>
                <w:lang w:val="en-US" w:eastAsia="fr-BE"/>
              </w:rPr>
              <w:fldChar w:fldCharType="separate"/>
            </w:r>
            <w:r w:rsidRPr="0064435F">
              <w:rPr>
                <w:rFonts w:ascii="Times New Roman" w:hAnsi="Times New Roman"/>
                <w:sz w:val="20"/>
                <w:szCs w:val="24"/>
              </w:rPr>
              <w:t>Burghout &amp; Andréasson, 2015</w:t>
            </w:r>
            <w:r w:rsidRPr="0064435F">
              <w:rPr>
                <w:rFonts w:ascii="Times New Roman" w:hAnsi="Times New Roman"/>
                <w:color w:val="000000"/>
                <w:sz w:val="20"/>
                <w:szCs w:val="20"/>
                <w:lang w:val="en-US" w:eastAsia="fr-BE"/>
              </w:rPr>
              <w:fldChar w:fldCharType="end"/>
            </w:r>
            <w:bookmarkEnd w:id="78"/>
          </w:p>
        </w:tc>
        <w:tc>
          <w:tcPr>
            <w:tcW w:w="405" w:type="pct"/>
            <w:noWrap/>
            <w:hideMark/>
          </w:tcPr>
          <w:p w14:paraId="5C4D486C" w14:textId="2BCA113A" w:rsidR="00774C3A" w:rsidRPr="0064435F" w:rsidRDefault="00DF5066"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Stockholm (</w:t>
            </w:r>
            <w:r w:rsidR="00774C3A" w:rsidRPr="0064435F">
              <w:rPr>
                <w:rFonts w:ascii="Times New Roman" w:hAnsi="Times New Roman"/>
                <w:color w:val="000000"/>
                <w:sz w:val="20"/>
                <w:szCs w:val="20"/>
                <w:lang w:val="en-US" w:eastAsia="fr-BE"/>
              </w:rPr>
              <w:t>Sweden)</w:t>
            </w:r>
          </w:p>
        </w:tc>
        <w:tc>
          <w:tcPr>
            <w:tcW w:w="607" w:type="pct"/>
            <w:hideMark/>
          </w:tcPr>
          <w:p w14:paraId="1BE03054" w14:textId="239009F3"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 xml:space="preserve">CONTRAM </w:t>
            </w:r>
            <w:r w:rsidRPr="0064435F">
              <w:rPr>
                <w:rFonts w:ascii="Times New Roman" w:hAnsi="Times New Roman"/>
                <w:color w:val="000000"/>
                <w:sz w:val="20"/>
                <w:szCs w:val="20"/>
                <w:lang w:val="en-US" w:eastAsia="fr-BE"/>
              </w:rPr>
              <w:fldChar w:fldCharType="begin"/>
            </w:r>
            <w:r w:rsidRPr="0064435F">
              <w:rPr>
                <w:rFonts w:ascii="Times New Roman" w:hAnsi="Times New Roman"/>
                <w:color w:val="000000"/>
                <w:sz w:val="20"/>
                <w:szCs w:val="20"/>
                <w:lang w:val="en-US" w:eastAsia="fr-BE"/>
              </w:rPr>
              <w:instrText xml:space="preserve"> ADDIN ZOTERO_ITEM CSL_CITATION {"citationID":"oYhDRP1E","properties":{"formattedCitation":"({\\i{}Taylor - The CONTRAM Dynamic Traffic Assignment Model.Pdf}, n.d.)","plainCitation":"(Taylor - The CONTRAM Dynamic Traffic Assignment Model.Pdf, n.d.)","noteIndex":0},"citationItems":[{"id":352,"uris":["http://zotero.org/users/8331578/items/56ZCATCF"],"uri":["http://zotero.org/users/8331578/items/56ZCATCF"],"itemData":{"id":352,"type":"article","title":"Taylor - The CONTRAM Dynamic Traffic Assignment Model.pdf","URL":"https://link.springer.com/content/pdf/10.1023/A:1025394201651.pdf","accessed":{"date-parts":[["2021",8,14]]}}}],"schema":"https://github.com/citation-style-language/schema/raw/master/csl-citation.json"} </w:instrText>
            </w:r>
            <w:r w:rsidRPr="0064435F">
              <w:rPr>
                <w:rFonts w:ascii="Times New Roman" w:hAnsi="Times New Roman"/>
                <w:color w:val="000000"/>
                <w:sz w:val="20"/>
                <w:szCs w:val="20"/>
                <w:lang w:val="en-US" w:eastAsia="fr-BE"/>
              </w:rPr>
              <w:fldChar w:fldCharType="separate"/>
            </w:r>
            <w:r w:rsidRPr="0064435F">
              <w:rPr>
                <w:rFonts w:ascii="Times New Roman" w:hAnsi="Times New Roman"/>
                <w:sz w:val="20"/>
                <w:szCs w:val="24"/>
                <w:lang w:val="en-US"/>
              </w:rPr>
              <w:t>(</w:t>
            </w:r>
            <w:r w:rsidRPr="0064435F">
              <w:rPr>
                <w:rFonts w:ascii="Times New Roman" w:hAnsi="Times New Roman"/>
                <w:i/>
                <w:iCs/>
                <w:sz w:val="20"/>
                <w:szCs w:val="24"/>
                <w:lang w:val="en-US"/>
              </w:rPr>
              <w:t>Taylor - The CONTRAM Dynamic Traffic Assignment Model.Pdf</w:t>
            </w:r>
            <w:r w:rsidRPr="0064435F">
              <w:rPr>
                <w:rFonts w:ascii="Times New Roman" w:hAnsi="Times New Roman"/>
                <w:sz w:val="20"/>
                <w:szCs w:val="24"/>
                <w:lang w:val="en-US"/>
              </w:rPr>
              <w:t>, n.d.)</w:t>
            </w:r>
            <w:r w:rsidRPr="0064435F">
              <w:rPr>
                <w:rFonts w:ascii="Times New Roman" w:hAnsi="Times New Roman"/>
                <w:color w:val="000000"/>
                <w:sz w:val="20"/>
                <w:szCs w:val="20"/>
                <w:lang w:val="en-US" w:eastAsia="fr-BE"/>
              </w:rPr>
              <w:fldChar w:fldCharType="end"/>
            </w:r>
            <w:r w:rsidRPr="0064435F">
              <w:rPr>
                <w:rFonts w:ascii="Times New Roman" w:hAnsi="Times New Roman"/>
                <w:color w:val="000000"/>
                <w:sz w:val="20"/>
                <w:szCs w:val="20"/>
                <w:lang w:val="en-US" w:eastAsia="fr-BE"/>
              </w:rPr>
              <w:t xml:space="preserve"> and REGENT </w:t>
            </w:r>
            <w:r w:rsidRPr="0064435F">
              <w:rPr>
                <w:rFonts w:ascii="Times New Roman" w:hAnsi="Times New Roman"/>
                <w:color w:val="000000"/>
                <w:sz w:val="20"/>
                <w:szCs w:val="20"/>
                <w:lang w:val="en-US" w:eastAsia="fr-BE"/>
              </w:rPr>
              <w:fldChar w:fldCharType="begin"/>
            </w:r>
            <w:r w:rsidRPr="0064435F">
              <w:rPr>
                <w:rFonts w:ascii="Times New Roman" w:hAnsi="Times New Roman"/>
                <w:color w:val="000000"/>
                <w:sz w:val="20"/>
                <w:szCs w:val="20"/>
                <w:lang w:val="en-US" w:eastAsia="fr-BE"/>
              </w:rPr>
              <w:instrText xml:space="preserve"> ADDIN ZOTERO_ITEM CSL_CITATION {"citationID":"qZlSWiJ4","properties":{"formattedCitation":"(Almroth et al., 2014)","plainCitation":"(Almroth et al., 2014)","noteIndex":0},"citationItems":[{"id":626,"uris":["http://zotero.org/users/8331578/items/WTJN3EYL"],"uri":["http://zotero.org/users/8331578/items/WTJN3EYL"],"itemData":{"id":626,"type":"report","event-place":"Stockholm","publisher":"Centre for Transport Studies Stockholm","publisher-place":"Stockholm","title":"Further development of SAMPERS and modeling of urban congestion","URL":"https://www.transportportal.se/swopec/CTS2014-10.pdf","author":[{"family":"Almroth","given":"Andreas"},{"family":"Berglund","given":"Svante"},{"family":"Canella","given":"Olivier"},{"family":"Engelson","given":"Leonid"},{"family":"Flötteröd","given":"Gunnar"},{"family":"Jonsson","given":"Daniel"},{"family":"Kristoffersson","given":"Ida"},{"family":"West","given":"Jens"}],"accessed":{"date-parts":[["2021",8,14]]},"issued":{"date-parts":[["2014",10]]}}}],"schema":"https://github.com/citation-style-language/schema/raw/master/csl-citation.json"} </w:instrText>
            </w:r>
            <w:r w:rsidRPr="0064435F">
              <w:rPr>
                <w:rFonts w:ascii="Times New Roman" w:hAnsi="Times New Roman"/>
                <w:color w:val="000000"/>
                <w:sz w:val="20"/>
                <w:szCs w:val="20"/>
                <w:lang w:val="en-US" w:eastAsia="fr-BE"/>
              </w:rPr>
              <w:fldChar w:fldCharType="separate"/>
            </w:r>
            <w:r w:rsidRPr="0064435F">
              <w:rPr>
                <w:rFonts w:ascii="Times New Roman" w:hAnsi="Times New Roman"/>
                <w:sz w:val="20"/>
                <w:lang w:val="en-US"/>
              </w:rPr>
              <w:t>(Almroth et al., 2014)</w:t>
            </w:r>
            <w:r w:rsidRPr="0064435F">
              <w:rPr>
                <w:rFonts w:ascii="Times New Roman" w:hAnsi="Times New Roman"/>
                <w:color w:val="000000"/>
                <w:sz w:val="20"/>
                <w:szCs w:val="20"/>
                <w:lang w:val="en-US" w:eastAsia="fr-BE"/>
              </w:rPr>
              <w:fldChar w:fldCharType="end"/>
            </w:r>
          </w:p>
        </w:tc>
        <w:tc>
          <w:tcPr>
            <w:tcW w:w="354" w:type="pct"/>
            <w:noWrap/>
            <w:hideMark/>
          </w:tcPr>
          <w:p w14:paraId="02AAB8DF"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w:t>
            </w:r>
          </w:p>
        </w:tc>
        <w:tc>
          <w:tcPr>
            <w:tcW w:w="557" w:type="pct"/>
            <w:noWrap/>
            <w:hideMark/>
          </w:tcPr>
          <w:p w14:paraId="6A82F8E2"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355" w:type="pct"/>
            <w:noWrap/>
            <w:hideMark/>
          </w:tcPr>
          <w:p w14:paraId="3D92E6F2" w14:textId="7EE9205D"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 xml:space="preserve">Not full </w:t>
            </w:r>
            <w:r w:rsidR="00B82504" w:rsidRPr="0064435F">
              <w:rPr>
                <w:rFonts w:ascii="Times New Roman" w:hAnsi="Times New Roman"/>
                <w:color w:val="000000"/>
                <w:sz w:val="20"/>
                <w:szCs w:val="20"/>
                <w:lang w:val="en-US" w:eastAsia="fr-BE"/>
              </w:rPr>
              <w:t>–</w:t>
            </w:r>
            <w:r w:rsidRPr="0064435F">
              <w:rPr>
                <w:rFonts w:ascii="Times New Roman" w:hAnsi="Times New Roman"/>
                <w:color w:val="000000"/>
                <w:sz w:val="20"/>
                <w:szCs w:val="20"/>
                <w:lang w:val="en-US" w:eastAsia="fr-BE"/>
              </w:rPr>
              <w:t xml:space="preserve"> Multi</w:t>
            </w:r>
            <w:r w:rsidR="00B82504" w:rsidRPr="0064435F">
              <w:rPr>
                <w:rFonts w:ascii="Times New Roman" w:hAnsi="Times New Roman"/>
                <w:color w:val="000000"/>
                <w:sz w:val="20"/>
                <w:szCs w:val="20"/>
                <w:lang w:val="en-US" w:eastAsia="fr-BE"/>
              </w:rPr>
              <w:t>-</w:t>
            </w:r>
            <w:r w:rsidRPr="0064435F">
              <w:rPr>
                <w:rFonts w:ascii="Times New Roman" w:hAnsi="Times New Roman"/>
                <w:color w:val="000000"/>
                <w:sz w:val="20"/>
                <w:szCs w:val="20"/>
                <w:lang w:val="en-US" w:eastAsia="fr-BE"/>
              </w:rPr>
              <w:t>modal</w:t>
            </w:r>
          </w:p>
        </w:tc>
        <w:tc>
          <w:tcPr>
            <w:tcW w:w="304" w:type="pct"/>
            <w:noWrap/>
            <w:hideMark/>
          </w:tcPr>
          <w:p w14:paraId="47B2B186"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Car and ride sharing</w:t>
            </w:r>
          </w:p>
        </w:tc>
        <w:tc>
          <w:tcPr>
            <w:tcW w:w="354" w:type="pct"/>
            <w:noWrap/>
            <w:hideMark/>
          </w:tcPr>
          <w:p w14:paraId="2D5132D4"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Gasoline</w:t>
            </w:r>
          </w:p>
        </w:tc>
        <w:tc>
          <w:tcPr>
            <w:tcW w:w="304" w:type="pct"/>
            <w:noWrap/>
            <w:hideMark/>
          </w:tcPr>
          <w:p w14:paraId="1F17BDFE" w14:textId="213DCF0C"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roofErr w:type="gramStart"/>
            <w:r w:rsidRPr="0064435F">
              <w:rPr>
                <w:rFonts w:ascii="Times New Roman" w:hAnsi="Times New Roman"/>
                <w:color w:val="000000"/>
                <w:sz w:val="20"/>
                <w:szCs w:val="20"/>
                <w:lang w:val="en-US" w:eastAsia="fr-BE"/>
              </w:rPr>
              <w:t>30%</w:t>
            </w:r>
            <w:proofErr w:type="gramEnd"/>
            <w:r w:rsidRPr="0064435F">
              <w:rPr>
                <w:rFonts w:ascii="Times New Roman" w:hAnsi="Times New Roman"/>
                <w:color w:val="000000"/>
                <w:sz w:val="20"/>
                <w:szCs w:val="20"/>
                <w:lang w:val="en-US" w:eastAsia="fr-BE"/>
              </w:rPr>
              <w:t xml:space="preserve"> inc</w:t>
            </w:r>
            <w:r w:rsidR="00B82504" w:rsidRPr="0064435F">
              <w:rPr>
                <w:rFonts w:ascii="Times New Roman" w:hAnsi="Times New Roman"/>
                <w:color w:val="000000"/>
                <w:sz w:val="20"/>
                <w:szCs w:val="20"/>
                <w:lang w:val="en-US" w:eastAsia="fr-BE"/>
              </w:rPr>
              <w:t>-</w:t>
            </w:r>
            <w:r w:rsidRPr="0064435F">
              <w:rPr>
                <w:rFonts w:ascii="Times New Roman" w:hAnsi="Times New Roman"/>
                <w:color w:val="000000"/>
                <w:sz w:val="20"/>
                <w:szCs w:val="20"/>
                <w:lang w:val="en-US" w:eastAsia="fr-BE"/>
              </w:rPr>
              <w:t>rease of the travel time allo</w:t>
            </w:r>
            <w:r w:rsidR="00B82504" w:rsidRPr="0064435F">
              <w:rPr>
                <w:rFonts w:ascii="Times New Roman" w:hAnsi="Times New Roman"/>
                <w:color w:val="000000"/>
                <w:sz w:val="20"/>
                <w:szCs w:val="20"/>
                <w:lang w:val="en-US" w:eastAsia="fr-BE"/>
              </w:rPr>
              <w:t>-</w:t>
            </w:r>
            <w:r w:rsidRPr="0064435F">
              <w:rPr>
                <w:rFonts w:ascii="Times New Roman" w:hAnsi="Times New Roman"/>
                <w:color w:val="000000"/>
                <w:sz w:val="20"/>
                <w:szCs w:val="20"/>
                <w:lang w:val="en-US" w:eastAsia="fr-BE"/>
              </w:rPr>
              <w:t>wed</w:t>
            </w:r>
          </w:p>
        </w:tc>
        <w:tc>
          <w:tcPr>
            <w:tcW w:w="253" w:type="pct"/>
            <w:noWrap/>
            <w:hideMark/>
          </w:tcPr>
          <w:p w14:paraId="6CE07DFB" w14:textId="5B3CC0D8"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 xml:space="preserve">5; </w:t>
            </w:r>
            <w:proofErr w:type="gramStart"/>
            <w:r w:rsidRPr="0064435F">
              <w:rPr>
                <w:rFonts w:ascii="Times New Roman" w:hAnsi="Times New Roman"/>
                <w:color w:val="000000"/>
                <w:sz w:val="20"/>
                <w:szCs w:val="20"/>
                <w:lang w:val="en-US" w:eastAsia="fr-BE"/>
              </w:rPr>
              <w:t>8</w:t>
            </w:r>
            <w:proofErr w:type="gramEnd"/>
            <w:r w:rsidRPr="0064435F">
              <w:rPr>
                <w:rFonts w:ascii="Times New Roman" w:hAnsi="Times New Roman"/>
                <w:color w:val="000000"/>
                <w:sz w:val="20"/>
                <w:szCs w:val="20"/>
                <w:lang w:val="en-US" w:eastAsia="fr-BE"/>
              </w:rPr>
              <w:t>; 10 and 15 minutes scena</w:t>
            </w:r>
            <w:r w:rsidR="00B82504" w:rsidRPr="0064435F">
              <w:rPr>
                <w:rFonts w:ascii="Times New Roman" w:hAnsi="Times New Roman"/>
                <w:color w:val="000000"/>
                <w:sz w:val="20"/>
                <w:szCs w:val="20"/>
                <w:lang w:val="en-US" w:eastAsia="fr-BE"/>
              </w:rPr>
              <w:t>-</w:t>
            </w:r>
            <w:r w:rsidRPr="0064435F">
              <w:rPr>
                <w:rFonts w:ascii="Times New Roman" w:hAnsi="Times New Roman"/>
                <w:color w:val="000000"/>
                <w:sz w:val="20"/>
                <w:szCs w:val="20"/>
                <w:lang w:val="en-US" w:eastAsia="fr-BE"/>
              </w:rPr>
              <w:t>rios</w:t>
            </w:r>
          </w:p>
        </w:tc>
        <w:tc>
          <w:tcPr>
            <w:tcW w:w="253" w:type="pct"/>
            <w:noWrap/>
            <w:hideMark/>
          </w:tcPr>
          <w:p w14:paraId="7B4DF5AC"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Yes</w:t>
            </w:r>
          </w:p>
        </w:tc>
        <w:tc>
          <w:tcPr>
            <w:tcW w:w="254" w:type="pct"/>
            <w:noWrap/>
            <w:hideMark/>
          </w:tcPr>
          <w:p w14:paraId="78D6D279"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253" w:type="pct"/>
            <w:noWrap/>
            <w:hideMark/>
          </w:tcPr>
          <w:p w14:paraId="64556A0F"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240" w:type="pct"/>
            <w:noWrap/>
            <w:hideMark/>
          </w:tcPr>
          <w:p w14:paraId="3BD2B643"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roofErr w:type="gramStart"/>
            <w:r w:rsidRPr="0064435F">
              <w:rPr>
                <w:rFonts w:ascii="Times New Roman" w:hAnsi="Times New Roman"/>
                <w:color w:val="000000"/>
                <w:sz w:val="20"/>
                <w:szCs w:val="20"/>
                <w:lang w:val="en-US" w:eastAsia="fr-BE"/>
              </w:rPr>
              <w:t>4</w:t>
            </w:r>
            <w:proofErr w:type="gramEnd"/>
            <w:r w:rsidRPr="0064435F">
              <w:rPr>
                <w:rFonts w:ascii="Times New Roman" w:hAnsi="Times New Roman"/>
                <w:color w:val="000000"/>
                <w:sz w:val="20"/>
                <w:szCs w:val="20"/>
                <w:lang w:val="en-US" w:eastAsia="fr-BE"/>
              </w:rPr>
              <w:t xml:space="preserve"> seats</w:t>
            </w:r>
          </w:p>
        </w:tc>
      </w:tr>
      <w:tr w:rsidR="00B82504" w:rsidRPr="0064435F" w14:paraId="3F584213" w14:textId="77777777" w:rsidTr="00F044F0">
        <w:trPr>
          <w:trHeight w:val="290"/>
        </w:trPr>
        <w:tc>
          <w:tcPr>
            <w:cnfStyle w:val="001000000000" w:firstRow="0" w:lastRow="0" w:firstColumn="1" w:lastColumn="0" w:oddVBand="0" w:evenVBand="0" w:oddHBand="0" w:evenHBand="0" w:firstRowFirstColumn="0" w:firstRowLastColumn="0" w:lastRowFirstColumn="0" w:lastRowLastColumn="0"/>
            <w:tcW w:w="505" w:type="pct"/>
            <w:noWrap/>
            <w:hideMark/>
          </w:tcPr>
          <w:p w14:paraId="2C11049E" w14:textId="76E5A805" w:rsidR="00774C3A" w:rsidRPr="0064435F" w:rsidRDefault="00774C3A" w:rsidP="00774C3A">
            <w:pPr>
              <w:jc w:val="right"/>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fldChar w:fldCharType="begin"/>
            </w:r>
            <w:r w:rsidR="00891810" w:rsidRPr="0064435F">
              <w:rPr>
                <w:rFonts w:ascii="Times New Roman" w:hAnsi="Times New Roman"/>
                <w:color w:val="000000"/>
                <w:sz w:val="20"/>
                <w:szCs w:val="20"/>
                <w:lang w:val="en-US" w:eastAsia="fr-BE"/>
              </w:rPr>
              <w:instrText xml:space="preserve"> ADDIN ZOTERO_ITEM CSL_CITATION {"citationID":"87xWBQ9h","properties":{"formattedCitation":"(Spieser et al., 2014)","plainCitation":"(Spieser et al., 2014)","dontUpdate":true,"noteIndex":0},"citationItems":[{"id":2,"uris":["http://zotero.org/users/8331578/items/5FCPH2VS"],"uri":["http://zotero.org/users/8331578/items/5FCPH2VS"],"itemData":{"id":2,"type":"chapter","abstract":"The objective of this work is to provide analytical guidelines and ﬁnancial justiﬁcation for the design of shared-vehicle mobility-on-demand systems. Speciﬁcally, we consider the fundamental issue of determining the appropriate number of vehicles to ﬁeld in the ﬂeet, and estimate the ﬁnancial beneﬁts of several models of car sharing. As a case study, we consider replacing all modes of personal transportation in a city such as Singapore with a ﬂeet of shared automated vehicles, able to drive themselves, e.g., to move to a customer’s location. Using actual transportation data, our analysis suggests a shared-vehicle mobility solution can meet the personal mobility needs of the entire population with a ﬂeet whose size is approximately 1/3 of the total number of passenger vehicles currently in operation.","container-title":"Road Vehicle Automation","event-place":"Cham","ISBN":"978-3-319-05989-1","language":"en","note":"collection-title: Lecture Notes in Mobility\nDOI: 10.1007/978-3-319-05990-7_20","page":"229-245","publisher":"Springer International Publishing","publisher-place":"Cham","source":"DOI.org (Crossref)","title":"Toward a Systematic Approach to the Design and Evaluation of Automated Mobility-on-Demand Systems: A Case Study in Singapore","title-short":"Toward a Systematic Approach to the Design and Evaluation of Automated Mobility-on-Demand Systems","URL":"http://link.springer.com/10.1007/978-3-319-05990-7_20","editor":[{"family":"Meyer","given":"Gereon"},{"family":"Beiker","given":"Sven"}],"author":[{"family":"Spieser","given":"Kevin"},{"family":"Treleaven","given":"Kyle"},{"family":"Zhang","given":"Rick"},{"family":"Frazzoli","given":"Emilio"},{"family":"Morton","given":"Daniel"},{"family":"Pavone","given":"Marco"}],"accessed":{"date-parts":[["2021",8,9]]},"issued":{"date-parts":[["2014"]]}}}],"schema":"https://github.com/citation-style-language/schema/raw/master/csl-citation.json"} </w:instrText>
            </w:r>
            <w:r w:rsidRPr="0064435F">
              <w:rPr>
                <w:rFonts w:ascii="Times New Roman" w:hAnsi="Times New Roman"/>
                <w:color w:val="000000"/>
                <w:sz w:val="20"/>
                <w:szCs w:val="20"/>
                <w:lang w:val="en-US" w:eastAsia="fr-BE"/>
              </w:rPr>
              <w:fldChar w:fldCharType="separate"/>
            </w:r>
            <w:r w:rsidRPr="0064435F">
              <w:rPr>
                <w:rFonts w:ascii="Times New Roman" w:hAnsi="Times New Roman"/>
                <w:sz w:val="20"/>
              </w:rPr>
              <w:t>Spieser et al., 2014</w:t>
            </w:r>
            <w:r w:rsidRPr="0064435F">
              <w:rPr>
                <w:rFonts w:ascii="Times New Roman" w:hAnsi="Times New Roman"/>
                <w:color w:val="000000"/>
                <w:sz w:val="20"/>
                <w:szCs w:val="20"/>
                <w:lang w:val="en-US" w:eastAsia="fr-BE"/>
              </w:rPr>
              <w:fldChar w:fldCharType="end"/>
            </w:r>
          </w:p>
        </w:tc>
        <w:tc>
          <w:tcPr>
            <w:tcW w:w="405" w:type="pct"/>
            <w:noWrap/>
            <w:hideMark/>
          </w:tcPr>
          <w:p w14:paraId="23EADD0B"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Singapore</w:t>
            </w:r>
          </w:p>
        </w:tc>
        <w:tc>
          <w:tcPr>
            <w:tcW w:w="607" w:type="pct"/>
            <w:noWrap/>
            <w:hideMark/>
          </w:tcPr>
          <w:p w14:paraId="042EB8F4"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Survey; taxi data and Poisson distribution</w:t>
            </w:r>
          </w:p>
        </w:tc>
        <w:tc>
          <w:tcPr>
            <w:tcW w:w="354" w:type="pct"/>
            <w:noWrap/>
            <w:hideMark/>
          </w:tcPr>
          <w:p w14:paraId="0F7A26D6" w14:textId="14A73982"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Sim</w:t>
            </w:r>
            <w:r w:rsidR="00B82504" w:rsidRPr="0064435F">
              <w:rPr>
                <w:rFonts w:ascii="Times New Roman" w:hAnsi="Times New Roman"/>
                <w:color w:val="000000"/>
                <w:sz w:val="20"/>
                <w:szCs w:val="20"/>
                <w:lang w:val="en-US" w:eastAsia="fr-BE"/>
              </w:rPr>
              <w:t>-</w:t>
            </w:r>
            <w:r w:rsidRPr="0064435F">
              <w:rPr>
                <w:rFonts w:ascii="Times New Roman" w:hAnsi="Times New Roman"/>
                <w:color w:val="000000"/>
                <w:sz w:val="20"/>
                <w:szCs w:val="20"/>
                <w:lang w:val="en-US" w:eastAsia="fr-BE"/>
              </w:rPr>
              <w:t>Mobility</w:t>
            </w:r>
          </w:p>
        </w:tc>
        <w:tc>
          <w:tcPr>
            <w:tcW w:w="557" w:type="pct"/>
            <w:noWrap/>
            <w:hideMark/>
          </w:tcPr>
          <w:p w14:paraId="21DB6084"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Roads and speed characteristics from OpenStreetMap</w:t>
            </w:r>
          </w:p>
        </w:tc>
        <w:tc>
          <w:tcPr>
            <w:tcW w:w="355" w:type="pct"/>
          </w:tcPr>
          <w:p w14:paraId="5C308A13" w14:textId="68EE87C4"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304" w:type="pct"/>
            <w:noWrap/>
            <w:hideMark/>
          </w:tcPr>
          <w:p w14:paraId="4D2DECCB"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Car sharing</w:t>
            </w:r>
          </w:p>
        </w:tc>
        <w:tc>
          <w:tcPr>
            <w:tcW w:w="354" w:type="pct"/>
            <w:noWrap/>
            <w:hideMark/>
          </w:tcPr>
          <w:p w14:paraId="75E2052E"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Gasoline</w:t>
            </w:r>
          </w:p>
        </w:tc>
        <w:tc>
          <w:tcPr>
            <w:tcW w:w="304" w:type="pct"/>
            <w:noWrap/>
            <w:hideMark/>
          </w:tcPr>
          <w:p w14:paraId="7AEDA2F4"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No</w:t>
            </w:r>
          </w:p>
        </w:tc>
        <w:tc>
          <w:tcPr>
            <w:tcW w:w="253" w:type="pct"/>
            <w:noWrap/>
            <w:hideMark/>
          </w:tcPr>
          <w:p w14:paraId="0991648D"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253" w:type="pct"/>
            <w:noWrap/>
            <w:hideMark/>
          </w:tcPr>
          <w:p w14:paraId="29CB3D15"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254" w:type="pct"/>
            <w:noWrap/>
            <w:hideMark/>
          </w:tcPr>
          <w:p w14:paraId="74F30985"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253" w:type="pct"/>
            <w:noWrap/>
            <w:hideMark/>
          </w:tcPr>
          <w:p w14:paraId="2AC12AAE"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240" w:type="pct"/>
            <w:noWrap/>
            <w:hideMark/>
          </w:tcPr>
          <w:p w14:paraId="4F8F1653"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r>
      <w:tr w:rsidR="00B82504" w:rsidRPr="0064435F" w14:paraId="6355F8A8" w14:textId="77777777" w:rsidTr="00F044F0">
        <w:trPr>
          <w:trHeight w:val="290"/>
        </w:trPr>
        <w:tc>
          <w:tcPr>
            <w:cnfStyle w:val="001000000000" w:firstRow="0" w:lastRow="0" w:firstColumn="1" w:lastColumn="0" w:oddVBand="0" w:evenVBand="0" w:oddHBand="0" w:evenHBand="0" w:firstRowFirstColumn="0" w:firstRowLastColumn="0" w:lastRowFirstColumn="0" w:lastRowLastColumn="0"/>
            <w:tcW w:w="505" w:type="pct"/>
            <w:noWrap/>
            <w:hideMark/>
          </w:tcPr>
          <w:p w14:paraId="37EB972A" w14:textId="31E60507" w:rsidR="00774C3A" w:rsidRPr="0064435F" w:rsidRDefault="00774C3A" w:rsidP="00774C3A">
            <w:pPr>
              <w:jc w:val="right"/>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fldChar w:fldCharType="begin"/>
            </w:r>
            <w:r w:rsidR="00891810" w:rsidRPr="0064435F">
              <w:rPr>
                <w:rFonts w:ascii="Times New Roman" w:hAnsi="Times New Roman"/>
                <w:color w:val="000000"/>
                <w:sz w:val="20"/>
                <w:szCs w:val="20"/>
                <w:lang w:val="en-US" w:eastAsia="fr-BE"/>
              </w:rPr>
              <w:instrText xml:space="preserve"> ADDIN ZOTERO_ITEM CSL_CITATION {"citationID":"YElug88r","properties":{"formattedCitation":"(Auld et al., 2017)","plainCitation":"(Auld et al., 2017)","dontUpdate":true,"noteIndex":0},"citationItems":[{"id":53,"uris":["http://zotero.org/users/8331578/items/USE8CFDH"],"uri":["http://zotero.org/users/8331578/items/USE8CFDH"],"itemData":{"id":53,"type":"article-journal","language":"en","page":"16","source":"Zotero","title":"Analysis of the impacts of CAV technologies on travel demand","author":[{"family":"Auld","given":"Joshua"},{"family":"Sokolov","given":"Vadim"},{"family":"Stephens","given":"Thomas"}],"issued":{"date-parts":[["2017"]]}}}],"schema":"https://github.com/citation-style-language/schema/raw/master/csl-citation.json"} </w:instrText>
            </w:r>
            <w:r w:rsidRPr="0064435F">
              <w:rPr>
                <w:rFonts w:ascii="Times New Roman" w:hAnsi="Times New Roman"/>
                <w:color w:val="000000"/>
                <w:sz w:val="20"/>
                <w:szCs w:val="20"/>
                <w:lang w:val="en-US" w:eastAsia="fr-BE"/>
              </w:rPr>
              <w:fldChar w:fldCharType="separate"/>
            </w:r>
            <w:r w:rsidRPr="0064435F">
              <w:rPr>
                <w:rFonts w:ascii="Times New Roman" w:hAnsi="Times New Roman"/>
                <w:sz w:val="20"/>
              </w:rPr>
              <w:t>Auld et al., 2017</w:t>
            </w:r>
            <w:r w:rsidRPr="0064435F">
              <w:rPr>
                <w:rFonts w:ascii="Times New Roman" w:hAnsi="Times New Roman"/>
                <w:color w:val="000000"/>
                <w:sz w:val="20"/>
                <w:szCs w:val="20"/>
                <w:lang w:val="en-US" w:eastAsia="fr-BE"/>
              </w:rPr>
              <w:fldChar w:fldCharType="end"/>
            </w:r>
          </w:p>
        </w:tc>
        <w:tc>
          <w:tcPr>
            <w:tcW w:w="405" w:type="pct"/>
            <w:noWrap/>
            <w:hideMark/>
          </w:tcPr>
          <w:p w14:paraId="6412EBF0"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Chicago (USA)</w:t>
            </w:r>
          </w:p>
        </w:tc>
        <w:tc>
          <w:tcPr>
            <w:tcW w:w="607" w:type="pct"/>
            <w:noWrap/>
            <w:hideMark/>
          </w:tcPr>
          <w:p w14:paraId="44F2538B"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POLARIS</w:t>
            </w:r>
          </w:p>
        </w:tc>
        <w:tc>
          <w:tcPr>
            <w:tcW w:w="354" w:type="pct"/>
            <w:noWrap/>
            <w:hideMark/>
          </w:tcPr>
          <w:p w14:paraId="1F7BD0EB"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557" w:type="pct"/>
            <w:noWrap/>
            <w:hideMark/>
          </w:tcPr>
          <w:p w14:paraId="6C0A7D8B"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355" w:type="pct"/>
            <w:noWrap/>
            <w:hideMark/>
          </w:tcPr>
          <w:p w14:paraId="697F23D9"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304" w:type="pct"/>
            <w:noWrap/>
            <w:hideMark/>
          </w:tcPr>
          <w:p w14:paraId="4D8F1A77"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Not driverless cars</w:t>
            </w:r>
          </w:p>
        </w:tc>
        <w:tc>
          <w:tcPr>
            <w:tcW w:w="354" w:type="pct"/>
            <w:noWrap/>
            <w:hideMark/>
          </w:tcPr>
          <w:p w14:paraId="05F730E2"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304" w:type="pct"/>
            <w:noWrap/>
            <w:hideMark/>
          </w:tcPr>
          <w:p w14:paraId="771B05EC"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No</w:t>
            </w:r>
          </w:p>
        </w:tc>
        <w:tc>
          <w:tcPr>
            <w:tcW w:w="253" w:type="pct"/>
            <w:noWrap/>
            <w:hideMark/>
          </w:tcPr>
          <w:p w14:paraId="62BF14EF"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253" w:type="pct"/>
            <w:noWrap/>
            <w:hideMark/>
          </w:tcPr>
          <w:p w14:paraId="57930BBC"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254" w:type="pct"/>
            <w:noWrap/>
            <w:hideMark/>
          </w:tcPr>
          <w:p w14:paraId="3F360F40"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253" w:type="pct"/>
            <w:noWrap/>
            <w:hideMark/>
          </w:tcPr>
          <w:p w14:paraId="17F3EFEE"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240" w:type="pct"/>
            <w:noWrap/>
            <w:hideMark/>
          </w:tcPr>
          <w:p w14:paraId="04484399"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r>
      <w:bookmarkStart w:id="79" w:name="_Hlk80009340"/>
      <w:tr w:rsidR="00B82504" w:rsidRPr="0064435F" w14:paraId="5DC0EF01" w14:textId="77777777" w:rsidTr="00F044F0">
        <w:trPr>
          <w:trHeight w:val="290"/>
        </w:trPr>
        <w:tc>
          <w:tcPr>
            <w:cnfStyle w:val="001000000000" w:firstRow="0" w:lastRow="0" w:firstColumn="1" w:lastColumn="0" w:oddVBand="0" w:evenVBand="0" w:oddHBand="0" w:evenHBand="0" w:firstRowFirstColumn="0" w:firstRowLastColumn="0" w:lastRowFirstColumn="0" w:lastRowLastColumn="0"/>
            <w:tcW w:w="505" w:type="pct"/>
            <w:noWrap/>
            <w:hideMark/>
          </w:tcPr>
          <w:p w14:paraId="74312815" w14:textId="5BFDE6D6" w:rsidR="00774C3A" w:rsidRPr="0064435F" w:rsidRDefault="00774C3A" w:rsidP="00774C3A">
            <w:pPr>
              <w:jc w:val="right"/>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fldChar w:fldCharType="begin"/>
            </w:r>
            <w:r w:rsidR="00B125CE" w:rsidRPr="0064435F">
              <w:rPr>
                <w:rFonts w:ascii="Times New Roman" w:hAnsi="Times New Roman"/>
                <w:color w:val="000000"/>
                <w:sz w:val="20"/>
                <w:szCs w:val="20"/>
                <w:lang w:val="en-US" w:eastAsia="fr-BE"/>
              </w:rPr>
              <w:instrText xml:space="preserve"> ADDIN ZOTERO_ITEM CSL_CITATION {"citationID":"rgPM652C","properties":{"formattedCitation":"(ITF, 2015)","plainCitation":"(ITF, 2015)","dontUpdate":true,"noteIndex":0},"citationItems":[{"id":616,"uris":["http://zotero.org/users/8331578/items/TFWPGNV9"],"uri":["http://zotero.org/users/8331578/items/TFWPGNV9"],"itemData":{"id":616,"type":"report","event-place":"Paris","publisher":"OECD","publisher-place":"Paris","title":"Urban Mobility System Upgrade: How shared self-driving cars could change city traffic","URL":"https://www.itf-oecd.org/sites/default/files/docs/15cpb_self-drivingcars.pdf","author":[{"family":"ITF","given":""}],"accessed":{"date-parts":[["2021",8,9]]},"issued":{"date-parts":[["2015"]]}}}],"schema":"https://github.com/citation-style-language/schema/raw/master/csl-citation.json"} </w:instrText>
            </w:r>
            <w:r w:rsidRPr="0064435F">
              <w:rPr>
                <w:rFonts w:ascii="Times New Roman" w:hAnsi="Times New Roman"/>
                <w:color w:val="000000"/>
                <w:sz w:val="20"/>
                <w:szCs w:val="20"/>
                <w:lang w:val="en-US" w:eastAsia="fr-BE"/>
              </w:rPr>
              <w:fldChar w:fldCharType="separate"/>
            </w:r>
            <w:r w:rsidRPr="0064435F">
              <w:rPr>
                <w:rFonts w:ascii="Times New Roman" w:hAnsi="Times New Roman"/>
                <w:sz w:val="20"/>
              </w:rPr>
              <w:t>ITF, 2015</w:t>
            </w:r>
            <w:r w:rsidRPr="0064435F">
              <w:rPr>
                <w:rFonts w:ascii="Times New Roman" w:hAnsi="Times New Roman"/>
                <w:color w:val="000000"/>
                <w:sz w:val="20"/>
                <w:szCs w:val="20"/>
                <w:lang w:val="en-US" w:eastAsia="fr-BE"/>
              </w:rPr>
              <w:fldChar w:fldCharType="end"/>
            </w:r>
          </w:p>
        </w:tc>
        <w:tc>
          <w:tcPr>
            <w:tcW w:w="405" w:type="pct"/>
            <w:noWrap/>
            <w:hideMark/>
          </w:tcPr>
          <w:p w14:paraId="1CDBB2C7"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Lisbon (Portugal)</w:t>
            </w:r>
          </w:p>
        </w:tc>
        <w:tc>
          <w:tcPr>
            <w:tcW w:w="607" w:type="pct"/>
            <w:noWrap/>
            <w:hideMark/>
          </w:tcPr>
          <w:p w14:paraId="33664D97"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354" w:type="pct"/>
            <w:noWrap/>
            <w:hideMark/>
          </w:tcPr>
          <w:p w14:paraId="76BB76C3"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557" w:type="pct"/>
            <w:noWrap/>
            <w:hideMark/>
          </w:tcPr>
          <w:p w14:paraId="10C82009"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roofErr w:type="gramStart"/>
            <w:r w:rsidRPr="0064435F">
              <w:rPr>
                <w:rFonts w:ascii="Times New Roman" w:hAnsi="Times New Roman"/>
                <w:color w:val="000000"/>
                <w:sz w:val="20"/>
                <w:szCs w:val="20"/>
                <w:lang w:val="en-US" w:eastAsia="fr-BE"/>
              </w:rPr>
              <w:t>6</w:t>
            </w:r>
            <w:proofErr w:type="gramEnd"/>
            <w:r w:rsidRPr="0064435F">
              <w:rPr>
                <w:rFonts w:ascii="Times New Roman" w:hAnsi="Times New Roman"/>
                <w:color w:val="000000"/>
                <w:sz w:val="20"/>
                <w:szCs w:val="20"/>
                <w:lang w:val="en-US" w:eastAsia="fr-BE"/>
              </w:rPr>
              <w:t xml:space="preserve"> stations</w:t>
            </w:r>
          </w:p>
        </w:tc>
        <w:tc>
          <w:tcPr>
            <w:tcW w:w="355" w:type="pct"/>
            <w:noWrap/>
            <w:hideMark/>
          </w:tcPr>
          <w:p w14:paraId="6881C339" w14:textId="606EBCF3"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50</w:t>
            </w:r>
            <w:r w:rsidR="00DF5066" w:rsidRPr="0064435F">
              <w:rPr>
                <w:rFonts w:ascii="Times New Roman" w:hAnsi="Times New Roman"/>
                <w:color w:val="000000"/>
                <w:sz w:val="20"/>
                <w:szCs w:val="20"/>
                <w:lang w:val="en-US" w:eastAsia="fr-BE"/>
              </w:rPr>
              <w:t>%;</w:t>
            </w:r>
            <w:r w:rsidRPr="0064435F">
              <w:rPr>
                <w:rFonts w:ascii="Times New Roman" w:hAnsi="Times New Roman"/>
                <w:color w:val="000000"/>
                <w:sz w:val="20"/>
                <w:szCs w:val="20"/>
                <w:lang w:val="en-US" w:eastAsia="fr-BE"/>
              </w:rPr>
              <w:t xml:space="preserve"> 90%; 100%</w:t>
            </w:r>
          </w:p>
        </w:tc>
        <w:tc>
          <w:tcPr>
            <w:tcW w:w="304" w:type="pct"/>
            <w:noWrap/>
            <w:hideMark/>
          </w:tcPr>
          <w:p w14:paraId="552B4643"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Car sharing and car and ride sharing</w:t>
            </w:r>
          </w:p>
        </w:tc>
        <w:tc>
          <w:tcPr>
            <w:tcW w:w="354" w:type="pct"/>
            <w:noWrap/>
            <w:hideMark/>
          </w:tcPr>
          <w:p w14:paraId="4E02B08C"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Gasoline and electric vehicles</w:t>
            </w:r>
          </w:p>
        </w:tc>
        <w:tc>
          <w:tcPr>
            <w:tcW w:w="304" w:type="pct"/>
          </w:tcPr>
          <w:p w14:paraId="3049809C"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253" w:type="pct"/>
          </w:tcPr>
          <w:p w14:paraId="78334909" w14:textId="4CBAAB46"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253" w:type="pct"/>
            <w:noWrap/>
            <w:hideMark/>
          </w:tcPr>
          <w:p w14:paraId="6285D029"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254" w:type="pct"/>
            <w:noWrap/>
            <w:hideMark/>
          </w:tcPr>
          <w:p w14:paraId="428F9255"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253" w:type="pct"/>
            <w:noWrap/>
            <w:hideMark/>
          </w:tcPr>
          <w:p w14:paraId="18ED8DC4"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240" w:type="pct"/>
            <w:noWrap/>
            <w:hideMark/>
          </w:tcPr>
          <w:p w14:paraId="6C64453C"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2; 5 and 8 seats</w:t>
            </w:r>
          </w:p>
        </w:tc>
      </w:tr>
      <w:bookmarkStart w:id="80" w:name="_Hlk80005235"/>
      <w:tr w:rsidR="00B82504" w:rsidRPr="0064435F" w14:paraId="57F75E07" w14:textId="77777777" w:rsidTr="00F044F0">
        <w:trPr>
          <w:trHeight w:val="870"/>
        </w:trPr>
        <w:tc>
          <w:tcPr>
            <w:cnfStyle w:val="001000000000" w:firstRow="0" w:lastRow="0" w:firstColumn="1" w:lastColumn="0" w:oddVBand="0" w:evenVBand="0" w:oddHBand="0" w:evenHBand="0" w:firstRowFirstColumn="0" w:firstRowLastColumn="0" w:lastRowFirstColumn="0" w:lastRowLastColumn="0"/>
            <w:tcW w:w="505" w:type="pct"/>
            <w:noWrap/>
            <w:hideMark/>
          </w:tcPr>
          <w:p w14:paraId="4D9DDBE5" w14:textId="70E1C27D" w:rsidR="00774C3A" w:rsidRPr="0064435F" w:rsidRDefault="00774C3A" w:rsidP="00774C3A">
            <w:pPr>
              <w:jc w:val="right"/>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fldChar w:fldCharType="begin"/>
            </w:r>
            <w:r w:rsidR="00B125CE" w:rsidRPr="0064435F">
              <w:rPr>
                <w:rFonts w:ascii="Times New Roman" w:hAnsi="Times New Roman"/>
                <w:color w:val="000000"/>
                <w:sz w:val="20"/>
                <w:szCs w:val="20"/>
                <w:lang w:val="en-US" w:eastAsia="fr-BE"/>
              </w:rPr>
              <w:instrText xml:space="preserve"> ADDIN ZOTERO_ITEM CSL_CITATION {"citationID":"O3OoGALj","properties":{"formattedCitation":"(D. J. Fagnant &amp; Kockelman, 2014)","plainCitation":"(D. J. Fagnant &amp; Kockelman, 2014)","dontUpdate":true,"noteIndex":0},"citationItems":[{"id":36,"uris":["http://zotero.org/users/8331578/items/5NJH6NM5"],"uri":["http://zotero.org/users/8331578/items/5NJH6NM5"],"itemData":{"id":36,"type":"article-journal","abstract":"Carsharing programs that operate as short-term vehicle rentals (often for one-way trips before ending the rental) like Car2Go and ZipCar have quickly expanded, with the number of U.S. users doubling every one to two years over the past decade. Such programs seek to shift personal transportation choices from an owned asset to a service used on demand. The advent of autonomous or fully self-driving vehicles will address many current carsharing barriers, including users’ travel to access available vehicles.","container-title":"Transportation Research Part C: Emerging Technologies","DOI":"10.1016/j.trc.2013.12.001","ISSN":"0968090X","journalAbbreviation":"Transportation Research Part C: Emerging Technologies","language":"en","page":"1-13","source":"DOI.org (Crossref)","title":"The travel and environmental implications of shared autonomous vehicles, using agent-based model scenarios","volume":"40","author":[{"family":"Fagnant","given":"Daniel J."},{"family":"Kockelman","given":"Kara M."}],"issued":{"date-parts":[["2014",3]]}}}],"schema":"https://github.com/citation-style-language/schema/raw/master/csl-citation.json"} </w:instrText>
            </w:r>
            <w:r w:rsidRPr="0064435F">
              <w:rPr>
                <w:rFonts w:ascii="Times New Roman" w:hAnsi="Times New Roman"/>
                <w:color w:val="000000"/>
                <w:sz w:val="20"/>
                <w:szCs w:val="20"/>
                <w:lang w:val="en-US" w:eastAsia="fr-BE"/>
              </w:rPr>
              <w:fldChar w:fldCharType="separate"/>
            </w:r>
            <w:r w:rsidRPr="0064435F">
              <w:rPr>
                <w:rFonts w:ascii="Times New Roman" w:hAnsi="Times New Roman"/>
                <w:sz w:val="20"/>
              </w:rPr>
              <w:t>D. J. Fagnant &amp; Kockelman, 2014</w:t>
            </w:r>
            <w:r w:rsidRPr="0064435F">
              <w:rPr>
                <w:rFonts w:ascii="Times New Roman" w:hAnsi="Times New Roman"/>
                <w:color w:val="000000"/>
                <w:sz w:val="20"/>
                <w:szCs w:val="20"/>
                <w:lang w:val="en-US" w:eastAsia="fr-BE"/>
              </w:rPr>
              <w:fldChar w:fldCharType="end"/>
            </w:r>
            <w:bookmarkEnd w:id="80"/>
          </w:p>
        </w:tc>
        <w:tc>
          <w:tcPr>
            <w:tcW w:w="405" w:type="pct"/>
            <w:noWrap/>
            <w:hideMark/>
          </w:tcPr>
          <w:p w14:paraId="3C09B490"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Austin, Texas (USA)</w:t>
            </w:r>
          </w:p>
        </w:tc>
        <w:tc>
          <w:tcPr>
            <w:tcW w:w="607" w:type="pct"/>
            <w:hideMark/>
          </w:tcPr>
          <w:p w14:paraId="5B60C004"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Factor of attractiveness and Poisson distribution</w:t>
            </w:r>
          </w:p>
        </w:tc>
        <w:tc>
          <w:tcPr>
            <w:tcW w:w="354" w:type="pct"/>
            <w:noWrap/>
            <w:hideMark/>
          </w:tcPr>
          <w:p w14:paraId="29B35323"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MatSim</w:t>
            </w:r>
          </w:p>
        </w:tc>
        <w:tc>
          <w:tcPr>
            <w:tcW w:w="557" w:type="pct"/>
            <w:noWrap/>
            <w:hideMark/>
          </w:tcPr>
          <w:p w14:paraId="5F893EF4"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Grid of squares of 0.25 miles (402 m) x 0.25 miles and Manhattan distance</w:t>
            </w:r>
          </w:p>
        </w:tc>
        <w:tc>
          <w:tcPr>
            <w:tcW w:w="355" w:type="pct"/>
            <w:noWrap/>
            <w:hideMark/>
          </w:tcPr>
          <w:p w14:paraId="2F40FD4B" w14:textId="77777777" w:rsidR="00774C3A" w:rsidRPr="0064435F" w:rsidRDefault="00774C3A" w:rsidP="00774C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2%</w:t>
            </w:r>
          </w:p>
        </w:tc>
        <w:tc>
          <w:tcPr>
            <w:tcW w:w="304" w:type="pct"/>
            <w:noWrap/>
            <w:hideMark/>
          </w:tcPr>
          <w:p w14:paraId="6B41FA3D"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Car sharing</w:t>
            </w:r>
          </w:p>
        </w:tc>
        <w:tc>
          <w:tcPr>
            <w:tcW w:w="354" w:type="pct"/>
            <w:noWrap/>
            <w:hideMark/>
          </w:tcPr>
          <w:p w14:paraId="5D29E7C0"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Gasoline and electric vehicles</w:t>
            </w:r>
          </w:p>
        </w:tc>
        <w:tc>
          <w:tcPr>
            <w:tcW w:w="304" w:type="pct"/>
            <w:noWrap/>
            <w:hideMark/>
          </w:tcPr>
          <w:p w14:paraId="2BAC98AD"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No</w:t>
            </w:r>
          </w:p>
        </w:tc>
        <w:tc>
          <w:tcPr>
            <w:tcW w:w="253" w:type="pct"/>
            <w:noWrap/>
            <w:hideMark/>
          </w:tcPr>
          <w:p w14:paraId="1769FC38"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253" w:type="pct"/>
            <w:noWrap/>
            <w:hideMark/>
          </w:tcPr>
          <w:p w14:paraId="57FD9BE0"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254" w:type="pct"/>
            <w:noWrap/>
            <w:hideMark/>
          </w:tcPr>
          <w:p w14:paraId="3751CEAC"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Yes</w:t>
            </w:r>
          </w:p>
        </w:tc>
        <w:tc>
          <w:tcPr>
            <w:tcW w:w="253" w:type="pct"/>
            <w:noWrap/>
            <w:hideMark/>
          </w:tcPr>
          <w:p w14:paraId="58725E58"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240" w:type="pct"/>
            <w:noWrap/>
            <w:hideMark/>
          </w:tcPr>
          <w:p w14:paraId="369A4936"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roofErr w:type="gramStart"/>
            <w:r w:rsidRPr="0064435F">
              <w:rPr>
                <w:rFonts w:ascii="Times New Roman" w:hAnsi="Times New Roman"/>
                <w:color w:val="000000"/>
                <w:sz w:val="20"/>
                <w:szCs w:val="20"/>
                <w:lang w:val="en-US" w:eastAsia="fr-BE"/>
              </w:rPr>
              <w:t>4</w:t>
            </w:r>
            <w:proofErr w:type="gramEnd"/>
            <w:r w:rsidRPr="0064435F">
              <w:rPr>
                <w:rFonts w:ascii="Times New Roman" w:hAnsi="Times New Roman"/>
                <w:color w:val="000000"/>
                <w:sz w:val="20"/>
                <w:szCs w:val="20"/>
                <w:lang w:val="en-US" w:eastAsia="fr-BE"/>
              </w:rPr>
              <w:t xml:space="preserve"> seats</w:t>
            </w:r>
          </w:p>
        </w:tc>
      </w:tr>
      <w:bookmarkStart w:id="81" w:name="_Hlk80009365"/>
      <w:bookmarkEnd w:id="79"/>
      <w:tr w:rsidR="00B82504" w:rsidRPr="0064435F" w14:paraId="727CADA7" w14:textId="77777777" w:rsidTr="00F044F0">
        <w:trPr>
          <w:trHeight w:val="290"/>
        </w:trPr>
        <w:tc>
          <w:tcPr>
            <w:cnfStyle w:val="001000000000" w:firstRow="0" w:lastRow="0" w:firstColumn="1" w:lastColumn="0" w:oddVBand="0" w:evenVBand="0" w:oddHBand="0" w:evenHBand="0" w:firstRowFirstColumn="0" w:firstRowLastColumn="0" w:lastRowFirstColumn="0" w:lastRowLastColumn="0"/>
            <w:tcW w:w="505" w:type="pct"/>
            <w:noWrap/>
            <w:hideMark/>
          </w:tcPr>
          <w:p w14:paraId="47DF2256" w14:textId="29FA45A9" w:rsidR="00774C3A" w:rsidRPr="0064435F" w:rsidRDefault="00774C3A" w:rsidP="00774C3A">
            <w:pPr>
              <w:jc w:val="right"/>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fldChar w:fldCharType="begin"/>
            </w:r>
            <w:r w:rsidR="00B125CE" w:rsidRPr="0064435F">
              <w:rPr>
                <w:rFonts w:ascii="Times New Roman" w:hAnsi="Times New Roman"/>
                <w:color w:val="000000"/>
                <w:sz w:val="20"/>
                <w:szCs w:val="20"/>
                <w:lang w:val="en-US" w:eastAsia="fr-BE"/>
              </w:rPr>
              <w:instrText xml:space="preserve"> ADDIN ZOTERO_ITEM CSL_CITATION {"citationID":"dt4F9vKp","properties":{"formattedCitation":"(H\\uc0\\u246{}rl, 2018)","plainCitation":"(Hörl, 2018)","dontUpdate":true,"noteIndex":0},"citationItems":[{"id":25,"uris":["http://zotero.org/users/8331578/items/ZAM3P5CL"],"uri":["http://zotero.org/users/8331578/items/ZAM3P5CL"],"itemData":{"id":25,"type":"article-journal","DOI":"10.3929/ETHZ-B-000264643","language":"en","note":"dimensions: 1 p.\nmedium: application/pdf\npublisher: ETH Zurich","page":"1 p.","source":"DOI.org (Datacite)","title":"An integrated simulation environment for autonomous mobility on demand in Zurich","author":[{"family":"Hörl","given":"Sebastian"}],"issued":{"date-parts":[["2018",5]]}}}],"schema":"https://github.com/citation-style-language/schema/raw/master/csl-citation.json"} </w:instrText>
            </w:r>
            <w:r w:rsidRPr="0064435F">
              <w:rPr>
                <w:rFonts w:ascii="Times New Roman" w:hAnsi="Times New Roman"/>
                <w:color w:val="000000"/>
                <w:sz w:val="20"/>
                <w:szCs w:val="20"/>
                <w:lang w:val="en-US" w:eastAsia="fr-BE"/>
              </w:rPr>
              <w:fldChar w:fldCharType="separate"/>
            </w:r>
            <w:r w:rsidRPr="0064435F">
              <w:rPr>
                <w:rFonts w:ascii="Times New Roman" w:hAnsi="Times New Roman"/>
                <w:sz w:val="20"/>
                <w:szCs w:val="24"/>
              </w:rPr>
              <w:t>Hörl, 2018</w:t>
            </w:r>
            <w:r w:rsidRPr="0064435F">
              <w:rPr>
                <w:rFonts w:ascii="Times New Roman" w:hAnsi="Times New Roman"/>
                <w:color w:val="000000"/>
                <w:sz w:val="20"/>
                <w:szCs w:val="20"/>
                <w:lang w:val="en-US" w:eastAsia="fr-BE"/>
              </w:rPr>
              <w:fldChar w:fldCharType="end"/>
            </w:r>
            <w:bookmarkEnd w:id="81"/>
          </w:p>
        </w:tc>
        <w:tc>
          <w:tcPr>
            <w:tcW w:w="405" w:type="pct"/>
            <w:noWrap/>
            <w:hideMark/>
          </w:tcPr>
          <w:p w14:paraId="68FED84B"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Zurich (Switzerland)</w:t>
            </w:r>
          </w:p>
        </w:tc>
        <w:tc>
          <w:tcPr>
            <w:tcW w:w="607" w:type="pct"/>
          </w:tcPr>
          <w:p w14:paraId="56351761" w14:textId="66D08803"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354" w:type="pct"/>
            <w:noWrap/>
            <w:hideMark/>
          </w:tcPr>
          <w:p w14:paraId="4DCED1C8"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MatSim</w:t>
            </w:r>
          </w:p>
        </w:tc>
        <w:tc>
          <w:tcPr>
            <w:tcW w:w="557" w:type="pct"/>
            <w:noWrap/>
            <w:hideMark/>
          </w:tcPr>
          <w:p w14:paraId="1252D4EE"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 xml:space="preserve">Roads and speed characteristics </w:t>
            </w:r>
            <w:r w:rsidRPr="0064435F">
              <w:rPr>
                <w:rFonts w:ascii="Times New Roman" w:hAnsi="Times New Roman"/>
                <w:color w:val="000000"/>
                <w:sz w:val="20"/>
                <w:szCs w:val="20"/>
                <w:lang w:val="en-US" w:eastAsia="fr-BE"/>
              </w:rPr>
              <w:lastRenderedPageBreak/>
              <w:t>from OpenStreetMap</w:t>
            </w:r>
          </w:p>
        </w:tc>
        <w:tc>
          <w:tcPr>
            <w:tcW w:w="355" w:type="pct"/>
            <w:noWrap/>
            <w:hideMark/>
          </w:tcPr>
          <w:p w14:paraId="0EBF57D3"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lastRenderedPageBreak/>
              <w:t>Not full - Multimodal</w:t>
            </w:r>
          </w:p>
        </w:tc>
        <w:tc>
          <w:tcPr>
            <w:tcW w:w="304" w:type="pct"/>
            <w:noWrap/>
            <w:hideMark/>
          </w:tcPr>
          <w:p w14:paraId="5D98F751"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 xml:space="preserve">Car sharing and car and </w:t>
            </w:r>
            <w:r w:rsidRPr="0064435F">
              <w:rPr>
                <w:rFonts w:ascii="Times New Roman" w:hAnsi="Times New Roman"/>
                <w:color w:val="000000"/>
                <w:sz w:val="20"/>
                <w:szCs w:val="20"/>
                <w:lang w:val="en-US" w:eastAsia="fr-BE"/>
              </w:rPr>
              <w:lastRenderedPageBreak/>
              <w:t>ride sharing</w:t>
            </w:r>
          </w:p>
        </w:tc>
        <w:tc>
          <w:tcPr>
            <w:tcW w:w="354" w:type="pct"/>
            <w:noWrap/>
            <w:hideMark/>
          </w:tcPr>
          <w:p w14:paraId="65B06FFE"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lastRenderedPageBreak/>
              <w:t>Gasoline</w:t>
            </w:r>
          </w:p>
        </w:tc>
        <w:tc>
          <w:tcPr>
            <w:tcW w:w="304" w:type="pct"/>
          </w:tcPr>
          <w:p w14:paraId="5054CB12" w14:textId="5260C69E"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253" w:type="pct"/>
            <w:noWrap/>
            <w:hideMark/>
          </w:tcPr>
          <w:p w14:paraId="5FFF59EA"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253" w:type="pct"/>
            <w:noWrap/>
            <w:hideMark/>
          </w:tcPr>
          <w:p w14:paraId="622940D2"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254" w:type="pct"/>
            <w:noWrap/>
            <w:hideMark/>
          </w:tcPr>
          <w:p w14:paraId="63A897D2"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253" w:type="pct"/>
            <w:noWrap/>
            <w:hideMark/>
          </w:tcPr>
          <w:p w14:paraId="55D543D5"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240" w:type="pct"/>
            <w:noWrap/>
            <w:hideMark/>
          </w:tcPr>
          <w:p w14:paraId="71981579" w14:textId="77777777" w:rsidR="00774C3A" w:rsidRPr="0064435F" w:rsidRDefault="00774C3A" w:rsidP="00774C3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roofErr w:type="gramStart"/>
            <w:r w:rsidRPr="0064435F">
              <w:rPr>
                <w:rFonts w:ascii="Times New Roman" w:hAnsi="Times New Roman"/>
                <w:color w:val="000000"/>
                <w:sz w:val="20"/>
                <w:szCs w:val="20"/>
                <w:lang w:val="en-US" w:eastAsia="fr-BE"/>
              </w:rPr>
              <w:t>4</w:t>
            </w:r>
            <w:proofErr w:type="gramEnd"/>
            <w:r w:rsidRPr="0064435F">
              <w:rPr>
                <w:rFonts w:ascii="Times New Roman" w:hAnsi="Times New Roman"/>
                <w:color w:val="000000"/>
                <w:sz w:val="20"/>
                <w:szCs w:val="20"/>
                <w:lang w:val="en-US" w:eastAsia="fr-BE"/>
              </w:rPr>
              <w:t xml:space="preserve"> seats</w:t>
            </w:r>
          </w:p>
        </w:tc>
      </w:tr>
    </w:tbl>
    <w:p w14:paraId="6AD4D59A" w14:textId="3DFDC6D5" w:rsidR="0095412F" w:rsidRPr="0064435F" w:rsidRDefault="00E437A4" w:rsidP="007D542C">
      <w:pPr>
        <w:pStyle w:val="Caption"/>
      </w:pPr>
      <w:bookmarkStart w:id="82" w:name="_Toc80021554"/>
      <w:r w:rsidRPr="0064435F">
        <w:t xml:space="preserve">Table </w:t>
      </w:r>
      <w:r w:rsidRPr="0064435F">
        <w:fldChar w:fldCharType="begin"/>
      </w:r>
      <w:r w:rsidRPr="0064435F">
        <w:instrText xml:space="preserve"> SEQ Table \* ARABIC </w:instrText>
      </w:r>
      <w:r w:rsidRPr="0064435F">
        <w:fldChar w:fldCharType="separate"/>
      </w:r>
      <w:r w:rsidRPr="0064435F">
        <w:rPr>
          <w:noProof/>
        </w:rPr>
        <w:t>6</w:t>
      </w:r>
      <w:r w:rsidRPr="0064435F">
        <w:fldChar w:fldCharType="end"/>
      </w:r>
      <w:r w:rsidRPr="0064435F">
        <w:t xml:space="preserve"> Literature review comparison table</w:t>
      </w:r>
      <w:bookmarkEnd w:id="82"/>
    </w:p>
    <w:p w14:paraId="4BC1B9E3" w14:textId="77777777" w:rsidR="00E437A4" w:rsidRPr="0064435F" w:rsidRDefault="00E437A4">
      <w:pPr>
        <w:rPr>
          <w:rFonts w:ascii="Times New Roman" w:hAnsi="Times New Roman"/>
        </w:rPr>
      </w:pPr>
    </w:p>
    <w:tbl>
      <w:tblPr>
        <w:tblStyle w:val="GridTable1Light"/>
        <w:tblW w:w="5000" w:type="pct"/>
        <w:tblLayout w:type="fixed"/>
        <w:tblLook w:val="04A0" w:firstRow="1" w:lastRow="0" w:firstColumn="1" w:lastColumn="0" w:noHBand="0" w:noVBand="1"/>
      </w:tblPr>
      <w:tblGrid>
        <w:gridCol w:w="1414"/>
        <w:gridCol w:w="1134"/>
        <w:gridCol w:w="1277"/>
        <w:gridCol w:w="992"/>
        <w:gridCol w:w="1702"/>
        <w:gridCol w:w="991"/>
        <w:gridCol w:w="993"/>
        <w:gridCol w:w="991"/>
        <w:gridCol w:w="708"/>
        <w:gridCol w:w="991"/>
        <w:gridCol w:w="708"/>
        <w:gridCol w:w="711"/>
        <w:gridCol w:w="708"/>
        <w:gridCol w:w="672"/>
      </w:tblGrid>
      <w:tr w:rsidR="0095412F" w:rsidRPr="0064435F" w14:paraId="7B2D30F5" w14:textId="77777777" w:rsidTr="0095412F">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05" w:type="pct"/>
            <w:noWrap/>
          </w:tcPr>
          <w:p w14:paraId="4DC84DC5" w14:textId="30F238BA" w:rsidR="0095412F" w:rsidRPr="0064435F" w:rsidRDefault="0095412F" w:rsidP="0095412F">
            <w:pPr>
              <w:jc w:val="right"/>
              <w:rPr>
                <w:rFonts w:ascii="Times New Roman" w:hAnsi="Times New Roman"/>
                <w:color w:val="000000"/>
                <w:sz w:val="20"/>
                <w:szCs w:val="20"/>
                <w:lang w:val="en-US" w:eastAsia="fr-BE"/>
              </w:rPr>
            </w:pPr>
            <w:r w:rsidRPr="0064435F">
              <w:rPr>
                <w:rFonts w:ascii="Times New Roman" w:hAnsi="Times New Roman"/>
                <w:color w:val="000000"/>
                <w:sz w:val="20"/>
                <w:szCs w:val="20"/>
                <w:lang w:eastAsia="fr-BE"/>
              </w:rPr>
              <w:t>Paper</w:t>
            </w:r>
          </w:p>
        </w:tc>
        <w:tc>
          <w:tcPr>
            <w:tcW w:w="405" w:type="pct"/>
            <w:noWrap/>
          </w:tcPr>
          <w:p w14:paraId="185C6539" w14:textId="7823B854" w:rsidR="0095412F" w:rsidRPr="0064435F" w:rsidRDefault="00DF5066" w:rsidP="0095412F">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DF5066">
              <w:rPr>
                <w:rFonts w:ascii="Times New Roman" w:hAnsi="Times New Roman"/>
                <w:color w:val="000000"/>
                <w:sz w:val="20"/>
                <w:szCs w:val="20"/>
                <w:lang w:val="en-US" w:eastAsia="fr-BE"/>
              </w:rPr>
              <w:t>Geographic</w:t>
            </w:r>
            <w:r w:rsidR="0095412F" w:rsidRPr="0064435F">
              <w:rPr>
                <w:rFonts w:ascii="Times New Roman" w:hAnsi="Times New Roman"/>
                <w:color w:val="000000"/>
                <w:sz w:val="20"/>
                <w:szCs w:val="20"/>
                <w:lang w:eastAsia="fr-BE"/>
              </w:rPr>
              <w:t xml:space="preserve"> region</w:t>
            </w:r>
          </w:p>
        </w:tc>
        <w:tc>
          <w:tcPr>
            <w:tcW w:w="456" w:type="pct"/>
            <w:noWrap/>
          </w:tcPr>
          <w:p w14:paraId="2BA3E957" w14:textId="0B209AA2" w:rsidR="0095412F" w:rsidRPr="0064435F" w:rsidRDefault="0095412F" w:rsidP="0095412F">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eastAsia="fr-BE"/>
              </w:rPr>
              <w:t>Travel demand data</w:t>
            </w:r>
          </w:p>
        </w:tc>
        <w:tc>
          <w:tcPr>
            <w:tcW w:w="354" w:type="pct"/>
            <w:noWrap/>
          </w:tcPr>
          <w:p w14:paraId="4A3B79D5" w14:textId="7CD8FC35" w:rsidR="0095412F" w:rsidRPr="0064435F" w:rsidRDefault="0095412F" w:rsidP="0095412F">
            <w:pP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r w:rsidRPr="0064435F">
              <w:rPr>
                <w:rFonts w:ascii="Times New Roman" w:hAnsi="Times New Roman"/>
                <w:color w:val="000000"/>
                <w:sz w:val="20"/>
                <w:szCs w:val="20"/>
                <w:lang w:eastAsia="fr-BE"/>
              </w:rPr>
              <w:t>Tool</w:t>
            </w:r>
          </w:p>
        </w:tc>
        <w:tc>
          <w:tcPr>
            <w:tcW w:w="608" w:type="pct"/>
            <w:noWrap/>
          </w:tcPr>
          <w:p w14:paraId="66BDC84D" w14:textId="2B5088C6" w:rsidR="0095412F" w:rsidRPr="0064435F" w:rsidRDefault="0095412F" w:rsidP="0095412F">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eastAsia="fr-BE"/>
              </w:rPr>
              <w:t>Roads / stations representation</w:t>
            </w:r>
          </w:p>
        </w:tc>
        <w:tc>
          <w:tcPr>
            <w:tcW w:w="354" w:type="pct"/>
            <w:noWrap/>
          </w:tcPr>
          <w:p w14:paraId="19BA2FB4" w14:textId="4B9BCFCC" w:rsidR="0095412F" w:rsidRPr="0064435F" w:rsidRDefault="0095412F" w:rsidP="0095412F">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Mar-ket Pene-tra-tion</w:t>
            </w:r>
          </w:p>
        </w:tc>
        <w:tc>
          <w:tcPr>
            <w:tcW w:w="355" w:type="pct"/>
            <w:noWrap/>
          </w:tcPr>
          <w:p w14:paraId="16C4DE4A" w14:textId="337FA3F8" w:rsidR="0095412F" w:rsidRPr="0064435F" w:rsidRDefault="0095412F" w:rsidP="0095412F">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Imple-menta-tion model</w:t>
            </w:r>
          </w:p>
        </w:tc>
        <w:tc>
          <w:tcPr>
            <w:tcW w:w="354" w:type="pct"/>
            <w:noWrap/>
          </w:tcPr>
          <w:p w14:paraId="199084D1" w14:textId="42C23949" w:rsidR="0095412F" w:rsidRPr="0064435F" w:rsidRDefault="0095412F" w:rsidP="0095412F">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Fuel</w:t>
            </w:r>
          </w:p>
        </w:tc>
        <w:tc>
          <w:tcPr>
            <w:tcW w:w="253" w:type="pct"/>
            <w:noWrap/>
          </w:tcPr>
          <w:p w14:paraId="584407C9" w14:textId="301C7758" w:rsidR="0095412F" w:rsidRPr="0064435F" w:rsidRDefault="0095412F" w:rsidP="0095412F">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De-tour</w:t>
            </w:r>
          </w:p>
        </w:tc>
        <w:tc>
          <w:tcPr>
            <w:tcW w:w="354" w:type="pct"/>
            <w:noWrap/>
          </w:tcPr>
          <w:p w14:paraId="44EB9D42" w14:textId="4F1B2BEE" w:rsidR="0095412F" w:rsidRPr="0064435F" w:rsidRDefault="0095412F" w:rsidP="0095412F">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Maxi-mum waiting time</w:t>
            </w:r>
          </w:p>
        </w:tc>
        <w:tc>
          <w:tcPr>
            <w:tcW w:w="253" w:type="pct"/>
            <w:noWrap/>
          </w:tcPr>
          <w:p w14:paraId="1DFCD4C1" w14:textId="607135CE" w:rsidR="0095412F" w:rsidRPr="0064435F" w:rsidRDefault="0095412F" w:rsidP="0095412F">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Pre-order</w:t>
            </w:r>
          </w:p>
        </w:tc>
        <w:tc>
          <w:tcPr>
            <w:tcW w:w="254" w:type="pct"/>
            <w:noWrap/>
          </w:tcPr>
          <w:p w14:paraId="077AB98C" w14:textId="722A12B3" w:rsidR="0095412F" w:rsidRPr="0064435F" w:rsidRDefault="0095412F" w:rsidP="0095412F">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Nea-rest vehi-cle</w:t>
            </w:r>
          </w:p>
        </w:tc>
        <w:tc>
          <w:tcPr>
            <w:tcW w:w="253" w:type="pct"/>
            <w:noWrap/>
          </w:tcPr>
          <w:p w14:paraId="0A2CE3A3" w14:textId="531C4853" w:rsidR="0095412F" w:rsidRPr="0064435F" w:rsidRDefault="0095412F" w:rsidP="0095412F">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Request rejection</w:t>
            </w:r>
          </w:p>
        </w:tc>
        <w:tc>
          <w:tcPr>
            <w:tcW w:w="240" w:type="pct"/>
            <w:noWrap/>
          </w:tcPr>
          <w:p w14:paraId="7725AB65" w14:textId="7F0F762F" w:rsidR="0095412F" w:rsidRPr="0064435F" w:rsidRDefault="0095412F" w:rsidP="0095412F">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Vehicle size</w:t>
            </w:r>
          </w:p>
        </w:tc>
      </w:tr>
      <w:bookmarkStart w:id="83" w:name="_Hlk80009372"/>
      <w:tr w:rsidR="0095412F" w:rsidRPr="0064435F" w14:paraId="34320750" w14:textId="77777777" w:rsidTr="0095412F">
        <w:trPr>
          <w:trHeight w:val="290"/>
        </w:trPr>
        <w:tc>
          <w:tcPr>
            <w:cnfStyle w:val="001000000000" w:firstRow="0" w:lastRow="0" w:firstColumn="1" w:lastColumn="0" w:oddVBand="0" w:evenVBand="0" w:oddHBand="0" w:evenHBand="0" w:firstRowFirstColumn="0" w:firstRowLastColumn="0" w:lastRowFirstColumn="0" w:lastRowLastColumn="0"/>
            <w:tcW w:w="505" w:type="pct"/>
            <w:noWrap/>
            <w:hideMark/>
          </w:tcPr>
          <w:p w14:paraId="341ED2AF" w14:textId="71A68287" w:rsidR="0095412F" w:rsidRPr="0064435F" w:rsidRDefault="0095412F" w:rsidP="0095412F">
            <w:pPr>
              <w:jc w:val="right"/>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fldChar w:fldCharType="begin"/>
            </w:r>
            <w:r w:rsidR="00B125CE" w:rsidRPr="0064435F">
              <w:rPr>
                <w:rFonts w:ascii="Times New Roman" w:hAnsi="Times New Roman"/>
                <w:color w:val="000000"/>
                <w:sz w:val="20"/>
                <w:szCs w:val="20"/>
                <w:lang w:val="en-US" w:eastAsia="fr-BE"/>
              </w:rPr>
              <w:instrText xml:space="preserve"> ADDIN ZOTERO_ITEM CSL_CITATION {"citationID":"Slunszh2","properties":{"formattedCitation":"(Hyland &amp; Mahmassani, 2018)","plainCitation":"(Hyland &amp; Mahmassani, 2018)","dontUpdate":true,"noteIndex":0},"citationItems":[{"id":62,"uris":["http://zotero.org/users/8331578/items/PNR9ZVDC"],"uri":["http://zotero.org/users/8331578/items/PNR9ZVDC"],"itemData":{"id":62,"type":"article-journal","container-title":"Transportation Research Part C: Emerging Technologies","DOI":"10.1016/j.trc.2018.05.003","ISSN":"0968-090X","journalAbbreviation":"Tramsportation Research, Part C: Emerging Technologies","language":"English (US)","note":"publisher: Elsevier Limited","page":"278-297","source":"www.scholars.northwestern.edu","title":"Dynamic autonomous vehicle fleet operations: Optimization-based strategies to assign AVs to immediate traveler demand requests","title-short":"Dynamic autonomous vehicle fleet operations","volume":"92","author":[{"family":"Hyland","given":"Michael"},{"family":"Mahmassani","given":"Hani S."}],"issued":{"date-parts":[["2018",7]]}}}],"schema":"https://github.com/citation-style-language/schema/raw/master/csl-citation.json"} </w:instrText>
            </w:r>
            <w:r w:rsidRPr="0064435F">
              <w:rPr>
                <w:rFonts w:ascii="Times New Roman" w:hAnsi="Times New Roman"/>
                <w:color w:val="000000"/>
                <w:sz w:val="20"/>
                <w:szCs w:val="20"/>
                <w:lang w:val="en-US" w:eastAsia="fr-BE"/>
              </w:rPr>
              <w:fldChar w:fldCharType="separate"/>
            </w:r>
            <w:r w:rsidRPr="0064435F">
              <w:rPr>
                <w:rFonts w:ascii="Times New Roman" w:hAnsi="Times New Roman"/>
                <w:sz w:val="20"/>
              </w:rPr>
              <w:t>Hyland &amp; Mahmassani, 2018</w:t>
            </w:r>
            <w:r w:rsidRPr="0064435F">
              <w:rPr>
                <w:rFonts w:ascii="Times New Roman" w:hAnsi="Times New Roman"/>
                <w:color w:val="000000"/>
                <w:sz w:val="20"/>
                <w:szCs w:val="20"/>
                <w:lang w:val="en-US" w:eastAsia="fr-BE"/>
              </w:rPr>
              <w:fldChar w:fldCharType="end"/>
            </w:r>
          </w:p>
        </w:tc>
        <w:tc>
          <w:tcPr>
            <w:tcW w:w="405" w:type="pct"/>
            <w:noWrap/>
            <w:hideMark/>
          </w:tcPr>
          <w:p w14:paraId="1D855686"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Chicago (USA)</w:t>
            </w:r>
          </w:p>
        </w:tc>
        <w:tc>
          <w:tcPr>
            <w:tcW w:w="456" w:type="pct"/>
            <w:noWrap/>
            <w:hideMark/>
          </w:tcPr>
          <w:p w14:paraId="1F550914"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354" w:type="pct"/>
            <w:noWrap/>
            <w:hideMark/>
          </w:tcPr>
          <w:p w14:paraId="1C4A1929"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608" w:type="pct"/>
            <w:noWrap/>
            <w:hideMark/>
          </w:tcPr>
          <w:p w14:paraId="61B40C04"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 xml:space="preserve">Grid of squares of </w:t>
            </w:r>
            <w:proofErr w:type="gramStart"/>
            <w:r w:rsidRPr="0064435F">
              <w:rPr>
                <w:rFonts w:ascii="Times New Roman" w:hAnsi="Times New Roman"/>
                <w:color w:val="000000"/>
                <w:sz w:val="20"/>
                <w:szCs w:val="20"/>
                <w:lang w:val="en-US" w:eastAsia="fr-BE"/>
              </w:rPr>
              <w:t>4</w:t>
            </w:r>
            <w:proofErr w:type="gramEnd"/>
            <w:r w:rsidRPr="0064435F">
              <w:rPr>
                <w:rFonts w:ascii="Times New Roman" w:hAnsi="Times New Roman"/>
                <w:color w:val="000000"/>
                <w:sz w:val="20"/>
                <w:szCs w:val="20"/>
                <w:lang w:val="en-US" w:eastAsia="fr-BE"/>
              </w:rPr>
              <w:t xml:space="preserve"> miles (6.437 km) x 4 miles; 8 miles (12.874 km) x 8 miles and 16 miles (25.750 km) x 16 miles</w:t>
            </w:r>
          </w:p>
        </w:tc>
        <w:tc>
          <w:tcPr>
            <w:tcW w:w="354" w:type="pct"/>
            <w:noWrap/>
            <w:hideMark/>
          </w:tcPr>
          <w:p w14:paraId="533DD24A"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Not full - Multimodal</w:t>
            </w:r>
          </w:p>
        </w:tc>
        <w:tc>
          <w:tcPr>
            <w:tcW w:w="355" w:type="pct"/>
            <w:noWrap/>
            <w:hideMark/>
          </w:tcPr>
          <w:p w14:paraId="05B93CC0"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Car sharing</w:t>
            </w:r>
          </w:p>
        </w:tc>
        <w:tc>
          <w:tcPr>
            <w:tcW w:w="354" w:type="pct"/>
            <w:noWrap/>
            <w:hideMark/>
          </w:tcPr>
          <w:p w14:paraId="2E5C3963"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Gasoline</w:t>
            </w:r>
          </w:p>
        </w:tc>
        <w:tc>
          <w:tcPr>
            <w:tcW w:w="253" w:type="pct"/>
            <w:noWrap/>
            <w:hideMark/>
          </w:tcPr>
          <w:p w14:paraId="2312682D"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No</w:t>
            </w:r>
          </w:p>
        </w:tc>
        <w:tc>
          <w:tcPr>
            <w:tcW w:w="354" w:type="pct"/>
            <w:noWrap/>
            <w:hideMark/>
          </w:tcPr>
          <w:p w14:paraId="14335EB1"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p>
        </w:tc>
        <w:tc>
          <w:tcPr>
            <w:tcW w:w="253" w:type="pct"/>
            <w:noWrap/>
            <w:hideMark/>
          </w:tcPr>
          <w:p w14:paraId="11C465B3"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No</w:t>
            </w:r>
          </w:p>
        </w:tc>
        <w:tc>
          <w:tcPr>
            <w:tcW w:w="254" w:type="pct"/>
            <w:noWrap/>
            <w:hideMark/>
          </w:tcPr>
          <w:p w14:paraId="367E3CC0"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Yes</w:t>
            </w:r>
          </w:p>
        </w:tc>
        <w:tc>
          <w:tcPr>
            <w:tcW w:w="253" w:type="pct"/>
            <w:noWrap/>
            <w:hideMark/>
          </w:tcPr>
          <w:p w14:paraId="23ED587C"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No</w:t>
            </w:r>
          </w:p>
        </w:tc>
        <w:tc>
          <w:tcPr>
            <w:tcW w:w="240" w:type="pct"/>
            <w:noWrap/>
            <w:hideMark/>
          </w:tcPr>
          <w:p w14:paraId="63685281"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p>
        </w:tc>
      </w:tr>
      <w:bookmarkStart w:id="84" w:name="_Hlk80005250"/>
      <w:tr w:rsidR="0095412F" w:rsidRPr="0064435F" w14:paraId="0CA3106A" w14:textId="77777777" w:rsidTr="0095412F">
        <w:trPr>
          <w:trHeight w:val="580"/>
        </w:trPr>
        <w:tc>
          <w:tcPr>
            <w:cnfStyle w:val="001000000000" w:firstRow="0" w:lastRow="0" w:firstColumn="1" w:lastColumn="0" w:oddVBand="0" w:evenVBand="0" w:oddHBand="0" w:evenHBand="0" w:firstRowFirstColumn="0" w:firstRowLastColumn="0" w:lastRowFirstColumn="0" w:lastRowLastColumn="0"/>
            <w:tcW w:w="505" w:type="pct"/>
            <w:noWrap/>
            <w:hideMark/>
          </w:tcPr>
          <w:p w14:paraId="7E4F69D7" w14:textId="4F6C7F67" w:rsidR="0095412F" w:rsidRPr="0064435F" w:rsidRDefault="0095412F" w:rsidP="0095412F">
            <w:pPr>
              <w:jc w:val="right"/>
              <w:rPr>
                <w:rFonts w:ascii="Times New Roman" w:hAnsi="Times New Roman"/>
                <w:color w:val="000000"/>
                <w:sz w:val="20"/>
                <w:szCs w:val="20"/>
                <w:lang w:eastAsia="fr-BE"/>
              </w:rPr>
            </w:pPr>
            <w:r w:rsidRPr="0064435F">
              <w:rPr>
                <w:rFonts w:ascii="Times New Roman" w:hAnsi="Times New Roman"/>
                <w:color w:val="000000"/>
                <w:sz w:val="20"/>
                <w:szCs w:val="20"/>
                <w:lang w:eastAsia="fr-BE"/>
              </w:rPr>
              <w:fldChar w:fldCharType="begin"/>
            </w:r>
            <w:r w:rsidR="00B125CE" w:rsidRPr="0064435F">
              <w:rPr>
                <w:rFonts w:ascii="Times New Roman" w:hAnsi="Times New Roman"/>
                <w:color w:val="000000"/>
                <w:sz w:val="20"/>
                <w:szCs w:val="20"/>
                <w:lang w:eastAsia="fr-BE"/>
              </w:rPr>
              <w:instrText xml:space="preserve"> ADDIN ZOTERO_ITEM CSL_CITATION {"citationID":"LPuxiAv8","properties":{"formattedCitation":"(Chen et al., 2016)","plainCitation":"(Chen et al., 2016)","dontUpdate":true,"noteIndex":0},"citationItems":[{"id":75,"uris":["http://zotero.org/users/8331578/items/B7LD37SD"],"uri":["http://zotero.org/users/8331578/items/B7LD37SD"],"itemData":{"id":75,"type":"article-journal","abstract":"There are natural synergies between shared autonomous vehicle (AV) fleets and electric vehicle (EV) technology, since fleets of AVs resolve the practical limitations of today’s non-autonomous EVs, including traveler range anxiety, access to charging infrastructure, and charging time management. Fleet-managed AVs relieve such concerns, managing range and charging activities based on real-time trip demand and established charging-station locations, as demonstrated in this paper. This work explores the management of a fleet of shared autonomous electric vehicles (SAEVs) in a regional, discrete-time, agent-based model. The simulation examines the operation of SAEVs under various vehicle range and charging infrastructure scenarios in a gridded city modeled roughly after the densities of Austin, Texas.","container-title":"Transportation Research Part A: Policy and Practice","issue":"C","language":"en","note":"publisher: Elsevier","page":"243-254","source":"ideas.repec.org","title":"Operations of a shared, autonomous, electric vehicle fleet: Implications of vehicle &amp; charging infrastructure decisions","title-short":"Operations of a shared, autonomous, electric vehicle fleet","volume":"94","author":[{"family":"Chen","given":"T. Donna"},{"family":"Kockelman","given":"Kara M."},{"family":"Hanna","given":"Josiah P."}],"issued":{"date-parts":[["2016"]]}}}],"schema":"https://github.com/citation-style-language/schema/raw/master/csl-citation.json"} </w:instrText>
            </w:r>
            <w:r w:rsidRPr="0064435F">
              <w:rPr>
                <w:rFonts w:ascii="Times New Roman" w:hAnsi="Times New Roman"/>
                <w:color w:val="000000"/>
                <w:sz w:val="20"/>
                <w:szCs w:val="20"/>
                <w:lang w:eastAsia="fr-BE"/>
              </w:rPr>
              <w:fldChar w:fldCharType="separate"/>
            </w:r>
            <w:r w:rsidRPr="0064435F">
              <w:rPr>
                <w:rFonts w:ascii="Times New Roman" w:hAnsi="Times New Roman"/>
                <w:sz w:val="20"/>
              </w:rPr>
              <w:t>Chen et al., 2016</w:t>
            </w:r>
            <w:r w:rsidRPr="0064435F">
              <w:rPr>
                <w:rFonts w:ascii="Times New Roman" w:hAnsi="Times New Roman"/>
                <w:color w:val="000000"/>
                <w:sz w:val="20"/>
                <w:szCs w:val="20"/>
                <w:lang w:eastAsia="fr-BE"/>
              </w:rPr>
              <w:fldChar w:fldCharType="end"/>
            </w:r>
            <w:bookmarkEnd w:id="84"/>
          </w:p>
        </w:tc>
        <w:tc>
          <w:tcPr>
            <w:tcW w:w="405" w:type="pct"/>
            <w:noWrap/>
            <w:hideMark/>
          </w:tcPr>
          <w:p w14:paraId="479C5EE2"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Austin, Texas (USA)</w:t>
            </w:r>
          </w:p>
        </w:tc>
        <w:tc>
          <w:tcPr>
            <w:tcW w:w="456" w:type="pct"/>
            <w:hideMark/>
          </w:tcPr>
          <w:p w14:paraId="54F0CEA7"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NHTS and U.S. Census data</w:t>
            </w:r>
          </w:p>
        </w:tc>
        <w:tc>
          <w:tcPr>
            <w:tcW w:w="354" w:type="pct"/>
            <w:noWrap/>
            <w:hideMark/>
          </w:tcPr>
          <w:p w14:paraId="3534D29B"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MatSim</w:t>
            </w:r>
          </w:p>
        </w:tc>
        <w:tc>
          <w:tcPr>
            <w:tcW w:w="608" w:type="pct"/>
            <w:noWrap/>
            <w:hideMark/>
          </w:tcPr>
          <w:p w14:paraId="46805A67"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Grid of squares of 0.25 miles (402 m) x 0.25 miles</w:t>
            </w:r>
          </w:p>
        </w:tc>
        <w:tc>
          <w:tcPr>
            <w:tcW w:w="354" w:type="pct"/>
            <w:noWrap/>
            <w:hideMark/>
          </w:tcPr>
          <w:p w14:paraId="4518EFF1"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0.1%</w:t>
            </w:r>
          </w:p>
        </w:tc>
        <w:tc>
          <w:tcPr>
            <w:tcW w:w="355" w:type="pct"/>
            <w:noWrap/>
            <w:hideMark/>
          </w:tcPr>
          <w:p w14:paraId="68B9D82D"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Car sharing</w:t>
            </w:r>
          </w:p>
        </w:tc>
        <w:tc>
          <w:tcPr>
            <w:tcW w:w="354" w:type="pct"/>
            <w:noWrap/>
            <w:hideMark/>
          </w:tcPr>
          <w:p w14:paraId="3CA71834"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Electric vehicles</w:t>
            </w:r>
          </w:p>
        </w:tc>
        <w:tc>
          <w:tcPr>
            <w:tcW w:w="253" w:type="pct"/>
            <w:noWrap/>
            <w:hideMark/>
          </w:tcPr>
          <w:p w14:paraId="71586545"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No</w:t>
            </w:r>
          </w:p>
        </w:tc>
        <w:tc>
          <w:tcPr>
            <w:tcW w:w="354" w:type="pct"/>
            <w:noWrap/>
            <w:hideMark/>
          </w:tcPr>
          <w:p w14:paraId="6731F4DC"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p>
        </w:tc>
        <w:tc>
          <w:tcPr>
            <w:tcW w:w="253" w:type="pct"/>
            <w:noWrap/>
            <w:hideMark/>
          </w:tcPr>
          <w:p w14:paraId="028B923D"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fr-BE"/>
              </w:rPr>
            </w:pPr>
          </w:p>
        </w:tc>
        <w:tc>
          <w:tcPr>
            <w:tcW w:w="254" w:type="pct"/>
            <w:noWrap/>
            <w:hideMark/>
          </w:tcPr>
          <w:p w14:paraId="3F75DA5E"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Yes</w:t>
            </w:r>
          </w:p>
        </w:tc>
        <w:tc>
          <w:tcPr>
            <w:tcW w:w="253" w:type="pct"/>
            <w:noWrap/>
            <w:hideMark/>
          </w:tcPr>
          <w:p w14:paraId="2747286F"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p>
        </w:tc>
        <w:tc>
          <w:tcPr>
            <w:tcW w:w="240" w:type="pct"/>
            <w:noWrap/>
            <w:hideMark/>
          </w:tcPr>
          <w:p w14:paraId="6FE70476"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fr-BE"/>
              </w:rPr>
            </w:pPr>
          </w:p>
        </w:tc>
      </w:tr>
      <w:bookmarkEnd w:id="83"/>
      <w:tr w:rsidR="0095412F" w:rsidRPr="0064435F" w14:paraId="1C0F1837" w14:textId="77777777" w:rsidTr="0095412F">
        <w:trPr>
          <w:trHeight w:val="290"/>
        </w:trPr>
        <w:tc>
          <w:tcPr>
            <w:cnfStyle w:val="001000000000" w:firstRow="0" w:lastRow="0" w:firstColumn="1" w:lastColumn="0" w:oddVBand="0" w:evenVBand="0" w:oddHBand="0" w:evenHBand="0" w:firstRowFirstColumn="0" w:firstRowLastColumn="0" w:lastRowFirstColumn="0" w:lastRowLastColumn="0"/>
            <w:tcW w:w="505" w:type="pct"/>
            <w:noWrap/>
            <w:hideMark/>
          </w:tcPr>
          <w:p w14:paraId="66B97B90" w14:textId="5CABAA09" w:rsidR="0095412F" w:rsidRPr="0064435F" w:rsidRDefault="0095412F" w:rsidP="0095412F">
            <w:pPr>
              <w:jc w:val="right"/>
              <w:rPr>
                <w:rFonts w:ascii="Times New Roman" w:hAnsi="Times New Roman"/>
                <w:color w:val="000000"/>
                <w:sz w:val="20"/>
                <w:szCs w:val="20"/>
                <w:lang w:eastAsia="fr-BE"/>
              </w:rPr>
            </w:pPr>
            <w:r w:rsidRPr="0064435F">
              <w:rPr>
                <w:rFonts w:ascii="Times New Roman" w:hAnsi="Times New Roman"/>
                <w:color w:val="000000"/>
                <w:sz w:val="20"/>
                <w:szCs w:val="20"/>
                <w:lang w:eastAsia="fr-BE"/>
              </w:rPr>
              <w:fldChar w:fldCharType="begin"/>
            </w:r>
            <w:r w:rsidR="00891810" w:rsidRPr="0064435F">
              <w:rPr>
                <w:rFonts w:ascii="Times New Roman" w:hAnsi="Times New Roman"/>
                <w:color w:val="000000"/>
                <w:sz w:val="20"/>
                <w:szCs w:val="20"/>
                <w:lang w:eastAsia="fr-BE"/>
              </w:rPr>
              <w:instrText xml:space="preserve"> ADDIN ZOTERO_ITEM CSL_CITATION {"citationID":"tFpY2iZL","properties":{"formattedCitation":"(Levin et al., 2017)","plainCitation":"(Levin et al., 2017)","dontUpdate":true,"noteIndex":0},"citationItems":[{"id":255,"uris":["http://zotero.org/users/8331578/items/D8JFLQ9S"],"uri":["http://zotero.org/users/8331578/items/D8JFLQ9S"],"itemData":{"id":255,"type":"article-journal","abstract":"Shared autonomous vehicles (SAVs) could provide low-cost service to travelers and possibly replace the need for personal vehicles. Previous studies found that each SAV could service multiple travelers, but many used unrealistic congestion models, networks, and/or travel demands. The purpose of this paper is to provide a method for future research to use realistic flow models to obtain more accurate predictions about SAV benefits. This paper presents an event-based framework for implementing SAV behavior in existing traffic simulation models. We demonstrate this framework in a cell transmission model-based dynamic network loading simulator. We also study a heuristic approach for dynamic ride-sharing. We compared personal vehicles and SAV scenarios on the downtown Austin city network. Without dynamic ride-sharing, the additional empty repositioning trips made by SAVs increased congestion and travel times. However, dynamic ride-sharing resulted in travel times comparable to those of personal vehicles because ride-sharing reduced vehicular demand. Overall, the results show that using realistic traffic flow models greatly affects the predictions of how SAVs will affect traffic congestion and travel patterns. Future work should use a framework such as the one in this paper to integrate SAVs with established traffic flow simulators.","container-title":"Computers, Environment and Urban Systems","DOI":"10.1016/j.compenvurbsys.2017.04.006","ISSN":"0198-9715","journalAbbreviation":"Computers, Environment and Urban Systems","language":"en","page":"373-383","source":"ScienceDirect","title":"A general framework for modeling shared autonomous vehicles with dynamic network-loading and dynamic ride-sharing application","volume":"64","author":[{"family":"Levin","given":"Michael W."},{"family":"Kockelman","given":"Kara M."},{"family":"Boyles","given":"Stephen D."},{"family":"Li","given":"Tianxin"}],"issued":{"date-parts":[["2017",7,1]]}}}],"schema":"https://github.com/citation-style-language/schema/raw/master/csl-citation.json"} </w:instrText>
            </w:r>
            <w:r w:rsidRPr="0064435F">
              <w:rPr>
                <w:rFonts w:ascii="Times New Roman" w:hAnsi="Times New Roman"/>
                <w:color w:val="000000"/>
                <w:sz w:val="20"/>
                <w:szCs w:val="20"/>
                <w:lang w:eastAsia="fr-BE"/>
              </w:rPr>
              <w:fldChar w:fldCharType="separate"/>
            </w:r>
            <w:r w:rsidRPr="0064435F">
              <w:rPr>
                <w:rFonts w:ascii="Times New Roman" w:hAnsi="Times New Roman"/>
                <w:sz w:val="20"/>
              </w:rPr>
              <w:t>Levin et al., 2017</w:t>
            </w:r>
            <w:r w:rsidRPr="0064435F">
              <w:rPr>
                <w:rFonts w:ascii="Times New Roman" w:hAnsi="Times New Roman"/>
                <w:color w:val="000000"/>
                <w:sz w:val="20"/>
                <w:szCs w:val="20"/>
                <w:lang w:eastAsia="fr-BE"/>
              </w:rPr>
              <w:fldChar w:fldCharType="end"/>
            </w:r>
          </w:p>
        </w:tc>
        <w:tc>
          <w:tcPr>
            <w:tcW w:w="405" w:type="pct"/>
            <w:noWrap/>
            <w:hideMark/>
          </w:tcPr>
          <w:p w14:paraId="74C620F8"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Austin, Texas (USA)</w:t>
            </w:r>
          </w:p>
        </w:tc>
        <w:tc>
          <w:tcPr>
            <w:tcW w:w="456" w:type="pct"/>
            <w:noWrap/>
            <w:hideMark/>
          </w:tcPr>
          <w:p w14:paraId="6FEBCC3E"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Cellphone data</w:t>
            </w:r>
          </w:p>
        </w:tc>
        <w:tc>
          <w:tcPr>
            <w:tcW w:w="354" w:type="pct"/>
            <w:noWrap/>
            <w:hideMark/>
          </w:tcPr>
          <w:p w14:paraId="59B745A2"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MatSim</w:t>
            </w:r>
          </w:p>
        </w:tc>
        <w:tc>
          <w:tcPr>
            <w:tcW w:w="608" w:type="pct"/>
          </w:tcPr>
          <w:p w14:paraId="440753FE" w14:textId="52246804"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p>
        </w:tc>
        <w:tc>
          <w:tcPr>
            <w:tcW w:w="354" w:type="pct"/>
            <w:noWrap/>
            <w:hideMark/>
          </w:tcPr>
          <w:p w14:paraId="682E1FA5"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p>
        </w:tc>
        <w:tc>
          <w:tcPr>
            <w:tcW w:w="355" w:type="pct"/>
            <w:noWrap/>
            <w:hideMark/>
          </w:tcPr>
          <w:p w14:paraId="4C80FE1E"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fr-BE"/>
              </w:rPr>
            </w:pPr>
          </w:p>
        </w:tc>
        <w:tc>
          <w:tcPr>
            <w:tcW w:w="354" w:type="pct"/>
            <w:noWrap/>
            <w:hideMark/>
          </w:tcPr>
          <w:p w14:paraId="0BA1A46F"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fr-BE"/>
              </w:rPr>
            </w:pPr>
          </w:p>
        </w:tc>
        <w:tc>
          <w:tcPr>
            <w:tcW w:w="253" w:type="pct"/>
            <w:noWrap/>
            <w:hideMark/>
          </w:tcPr>
          <w:p w14:paraId="532E0081"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fr-BE"/>
              </w:rPr>
            </w:pPr>
          </w:p>
        </w:tc>
        <w:tc>
          <w:tcPr>
            <w:tcW w:w="354" w:type="pct"/>
            <w:noWrap/>
            <w:hideMark/>
          </w:tcPr>
          <w:p w14:paraId="26D627F6"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fr-BE"/>
              </w:rPr>
            </w:pPr>
          </w:p>
        </w:tc>
        <w:tc>
          <w:tcPr>
            <w:tcW w:w="253" w:type="pct"/>
            <w:noWrap/>
            <w:hideMark/>
          </w:tcPr>
          <w:p w14:paraId="00C7CCB5"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fr-BE"/>
              </w:rPr>
            </w:pPr>
          </w:p>
        </w:tc>
        <w:tc>
          <w:tcPr>
            <w:tcW w:w="254" w:type="pct"/>
            <w:noWrap/>
            <w:hideMark/>
          </w:tcPr>
          <w:p w14:paraId="0C04E20C"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fr-BE"/>
              </w:rPr>
            </w:pPr>
          </w:p>
        </w:tc>
        <w:tc>
          <w:tcPr>
            <w:tcW w:w="253" w:type="pct"/>
            <w:noWrap/>
            <w:hideMark/>
          </w:tcPr>
          <w:p w14:paraId="326092DE"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fr-BE"/>
              </w:rPr>
            </w:pPr>
          </w:p>
        </w:tc>
        <w:tc>
          <w:tcPr>
            <w:tcW w:w="240" w:type="pct"/>
            <w:noWrap/>
            <w:hideMark/>
          </w:tcPr>
          <w:p w14:paraId="3DEF2FF1"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fr-BE"/>
              </w:rPr>
            </w:pPr>
          </w:p>
        </w:tc>
      </w:tr>
      <w:tr w:rsidR="0095412F" w:rsidRPr="0064435F" w14:paraId="40AB4D47" w14:textId="77777777" w:rsidTr="0095412F">
        <w:trPr>
          <w:trHeight w:val="290"/>
        </w:trPr>
        <w:tc>
          <w:tcPr>
            <w:cnfStyle w:val="001000000000" w:firstRow="0" w:lastRow="0" w:firstColumn="1" w:lastColumn="0" w:oddVBand="0" w:evenVBand="0" w:oddHBand="0" w:evenHBand="0" w:firstRowFirstColumn="0" w:firstRowLastColumn="0" w:lastRowFirstColumn="0" w:lastRowLastColumn="0"/>
            <w:tcW w:w="505" w:type="pct"/>
            <w:noWrap/>
            <w:hideMark/>
          </w:tcPr>
          <w:p w14:paraId="0A20C81B" w14:textId="52F56374" w:rsidR="0095412F" w:rsidRPr="0064435F" w:rsidRDefault="0095412F" w:rsidP="0095412F">
            <w:pPr>
              <w:jc w:val="right"/>
              <w:rPr>
                <w:rFonts w:ascii="Times New Roman" w:hAnsi="Times New Roman"/>
                <w:color w:val="000000"/>
                <w:sz w:val="20"/>
                <w:szCs w:val="20"/>
                <w:lang w:eastAsia="fr-BE"/>
              </w:rPr>
            </w:pPr>
            <w:r w:rsidRPr="0064435F">
              <w:rPr>
                <w:rFonts w:ascii="Times New Roman" w:hAnsi="Times New Roman"/>
                <w:color w:val="000000"/>
                <w:sz w:val="20"/>
                <w:szCs w:val="20"/>
                <w:lang w:eastAsia="fr-BE"/>
              </w:rPr>
              <w:fldChar w:fldCharType="begin"/>
            </w:r>
            <w:r w:rsidR="00891810" w:rsidRPr="0064435F">
              <w:rPr>
                <w:rFonts w:ascii="Times New Roman" w:hAnsi="Times New Roman"/>
                <w:color w:val="000000"/>
                <w:sz w:val="20"/>
                <w:szCs w:val="20"/>
                <w:lang w:eastAsia="fr-BE"/>
              </w:rPr>
              <w:instrText xml:space="preserve"> ADDIN ZOTERO_ITEM CSL_CITATION {"citationID":"24KL6fUM","properties":{"formattedCitation":"(Martinez &amp; Viegas, 2017)","plainCitation":"(Martinez &amp; Viegas, 2017)","dontUpdate":true,"noteIndex":0},"citationItems":[{"id":258,"uris":["http://zotero.org/users/8331578/items/ENMU4PD6"],"uri":["http://zotero.org/users/8331578/items/ENMU4PD6"],"itemData":{"id":258,"type":"article-journal","abstract":"This paper examines the changes that might result from the large-scale uptake of a shared and self-driving fleet of vehicles in a mid-sized European city. The work explores two different self-driving vehicle concepts – a ridesharing system (Shared Taxi), which emulates a taxi-like system where customers accept small detours from their original direct path and share part of their ride with others and a dynamic bus-like service with minibuses (Taxi-Bus), where customers pre-book their service at least 30min in advance (permanent bookings for regular trips should represent most requests) and walk short distances to a designated stop. Under the premise that the “upgraded” system should as much as possible deliver the same trips as today in terms of origin, destination and timing, and that it should also replace all car and bus trips, it looks at impacts on car fleet size, volume of travel and parking requirements. Mobility output and CO2 emissions are also detailed in two different time scales (24h. average and peak-hour only). The obtained results suggest that a full implementation scenario where the existing metro service is kept and private car, bus and taxi mobility would be replaced by shared modes would significantly reduce travelled vehicle.kilometres and CO2 emissions.","collection-title":"Connected and Automated Vehicles: Effects on Traffic, Mobility and Urban Design","container-title":"International Journal of Transportation Science and Technology","DOI":"10.1016/j.ijtst.2017.05.005","ISSN":"2046-0430","issue":"1","journalAbbreviation":"International Journal of Transportation Science and Technology","language":"en","page":"13-27","source":"ScienceDirect","title":"Assessing the impacts of deploying a shared self-driving urban mobility system: An agent-based model applied to the city of Lisbon, Portugal","title-short":"Assessing the impacts of deploying a shared self-driving urban mobility system","volume":"6","author":[{"family":"Martinez","given":"Luis M."},{"family":"Viegas","given":"José Manuel"}],"issued":{"date-parts":[["2017",6,1]]}}}],"schema":"https://github.com/citation-style-language/schema/raw/master/csl-citation.json"} </w:instrText>
            </w:r>
            <w:r w:rsidRPr="0064435F">
              <w:rPr>
                <w:rFonts w:ascii="Times New Roman" w:hAnsi="Times New Roman"/>
                <w:color w:val="000000"/>
                <w:sz w:val="20"/>
                <w:szCs w:val="20"/>
                <w:lang w:eastAsia="fr-BE"/>
              </w:rPr>
              <w:fldChar w:fldCharType="separate"/>
            </w:r>
            <w:r w:rsidRPr="0064435F">
              <w:rPr>
                <w:rFonts w:ascii="Times New Roman" w:hAnsi="Times New Roman"/>
                <w:sz w:val="20"/>
              </w:rPr>
              <w:t>Martinez &amp; Viegas, 2017</w:t>
            </w:r>
            <w:r w:rsidRPr="0064435F">
              <w:rPr>
                <w:rFonts w:ascii="Times New Roman" w:hAnsi="Times New Roman"/>
                <w:color w:val="000000"/>
                <w:sz w:val="20"/>
                <w:szCs w:val="20"/>
                <w:lang w:eastAsia="fr-BE"/>
              </w:rPr>
              <w:fldChar w:fldCharType="end"/>
            </w:r>
          </w:p>
        </w:tc>
        <w:tc>
          <w:tcPr>
            <w:tcW w:w="405" w:type="pct"/>
            <w:noWrap/>
            <w:hideMark/>
          </w:tcPr>
          <w:p w14:paraId="26A96A49"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Lisbon (Portugal)</w:t>
            </w:r>
          </w:p>
        </w:tc>
        <w:tc>
          <w:tcPr>
            <w:tcW w:w="456" w:type="pct"/>
            <w:noWrap/>
            <w:hideMark/>
          </w:tcPr>
          <w:p w14:paraId="4C5F2805" w14:textId="37961D74" w:rsidR="0095412F" w:rsidRPr="0064435F" w:rsidRDefault="00DF5066"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Pr>
                <w:rFonts w:ascii="Times New Roman" w:hAnsi="Times New Roman"/>
                <w:color w:val="000000"/>
                <w:sz w:val="20"/>
                <w:szCs w:val="20"/>
                <w:lang w:eastAsia="fr-BE"/>
              </w:rPr>
              <w:t>S</w:t>
            </w:r>
            <w:r w:rsidR="0095412F" w:rsidRPr="0064435F">
              <w:rPr>
                <w:rFonts w:ascii="Times New Roman" w:hAnsi="Times New Roman"/>
                <w:color w:val="000000"/>
                <w:sz w:val="20"/>
                <w:szCs w:val="20"/>
                <w:lang w:eastAsia="fr-BE"/>
              </w:rPr>
              <w:t>urvey</w:t>
            </w:r>
          </w:p>
        </w:tc>
        <w:tc>
          <w:tcPr>
            <w:tcW w:w="354" w:type="pct"/>
            <w:noWrap/>
            <w:hideMark/>
          </w:tcPr>
          <w:p w14:paraId="798F15D0"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p>
        </w:tc>
        <w:tc>
          <w:tcPr>
            <w:tcW w:w="608" w:type="pct"/>
            <w:noWrap/>
            <w:hideMark/>
          </w:tcPr>
          <w:p w14:paraId="0144D024"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fr-BE"/>
              </w:rPr>
            </w:pPr>
          </w:p>
        </w:tc>
        <w:tc>
          <w:tcPr>
            <w:tcW w:w="354" w:type="pct"/>
            <w:noWrap/>
            <w:hideMark/>
          </w:tcPr>
          <w:p w14:paraId="47F1A70E"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fr-BE"/>
              </w:rPr>
            </w:pPr>
          </w:p>
        </w:tc>
        <w:tc>
          <w:tcPr>
            <w:tcW w:w="355" w:type="pct"/>
            <w:noWrap/>
            <w:hideMark/>
          </w:tcPr>
          <w:p w14:paraId="01D7D372"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Car sharing and car and ride sharing</w:t>
            </w:r>
          </w:p>
        </w:tc>
        <w:tc>
          <w:tcPr>
            <w:tcW w:w="354" w:type="pct"/>
          </w:tcPr>
          <w:p w14:paraId="129E6025"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253" w:type="pct"/>
          </w:tcPr>
          <w:p w14:paraId="1CA2A3D9" w14:textId="69BCFF63"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354" w:type="pct"/>
            <w:noWrap/>
            <w:hideMark/>
          </w:tcPr>
          <w:p w14:paraId="26748005"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253" w:type="pct"/>
            <w:noWrap/>
            <w:hideMark/>
          </w:tcPr>
          <w:p w14:paraId="5E5FFE88"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254" w:type="pct"/>
            <w:noWrap/>
            <w:hideMark/>
          </w:tcPr>
          <w:p w14:paraId="23B48285"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253" w:type="pct"/>
            <w:noWrap/>
            <w:hideMark/>
          </w:tcPr>
          <w:p w14:paraId="5EFFFD5C"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240" w:type="pct"/>
            <w:noWrap/>
            <w:hideMark/>
          </w:tcPr>
          <w:p w14:paraId="1DA7927B"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6 seats</w:t>
            </w:r>
          </w:p>
        </w:tc>
      </w:tr>
      <w:tr w:rsidR="0095412F" w:rsidRPr="0064435F" w14:paraId="14269946" w14:textId="77777777" w:rsidTr="0095412F">
        <w:trPr>
          <w:trHeight w:val="290"/>
        </w:trPr>
        <w:tc>
          <w:tcPr>
            <w:cnfStyle w:val="001000000000" w:firstRow="0" w:lastRow="0" w:firstColumn="1" w:lastColumn="0" w:oddVBand="0" w:evenVBand="0" w:oddHBand="0" w:evenHBand="0" w:firstRowFirstColumn="0" w:firstRowLastColumn="0" w:lastRowFirstColumn="0" w:lastRowLastColumn="0"/>
            <w:tcW w:w="505" w:type="pct"/>
            <w:noWrap/>
            <w:hideMark/>
          </w:tcPr>
          <w:p w14:paraId="06C07968" w14:textId="2300DB5F" w:rsidR="0095412F" w:rsidRPr="0064435F" w:rsidRDefault="0095412F" w:rsidP="0095412F">
            <w:pPr>
              <w:jc w:val="right"/>
              <w:rPr>
                <w:rFonts w:ascii="Times New Roman" w:hAnsi="Times New Roman"/>
                <w:color w:val="000000"/>
                <w:sz w:val="20"/>
                <w:szCs w:val="20"/>
                <w:lang w:eastAsia="fr-BE"/>
              </w:rPr>
            </w:pPr>
            <w:r w:rsidRPr="0064435F">
              <w:rPr>
                <w:rFonts w:ascii="Times New Roman" w:hAnsi="Times New Roman"/>
                <w:color w:val="000000"/>
                <w:sz w:val="20"/>
                <w:szCs w:val="20"/>
                <w:lang w:eastAsia="fr-BE"/>
              </w:rPr>
              <w:fldChar w:fldCharType="begin"/>
            </w:r>
            <w:r w:rsidR="00891810" w:rsidRPr="0064435F">
              <w:rPr>
                <w:rFonts w:ascii="Times New Roman" w:hAnsi="Times New Roman"/>
                <w:color w:val="000000"/>
                <w:sz w:val="20"/>
                <w:szCs w:val="20"/>
                <w:lang w:eastAsia="fr-BE"/>
              </w:rPr>
              <w:instrText xml:space="preserve"> ADDIN ZOTERO_ITEM CSL_CITATION {"citationID":"ikH82OMz","properties":{"formattedCitation":"(Bischoff et al., 2017)","plainCitation":"(Bischoff et al., 2017)","dontUpdate":true,"noteIndex":0},"citationItems":[{"id":19,"uris":["http://zotero.org/users/8331578/items/LP6QB9RT"],"uri":["http://zotero.org/users/8331578/items/LP6QB9RT"],"itemData":{"id":19,"type":"paper-conference","abstract":"Recently, ridesharing services have grown rapidly. In future, ﬂeets of shared and pooled autonomous vehicles may transform urban mobility. In this paper, we introduce an approach to dynamically simulate these services within a fullstack transport simulation using an insertion-based algorithm. In a ﬁrst test case, using a taxi data set from Berlin, the potential for shared rides is evaluated using a ﬂeet of vehicles with a capacity between two and four ride requests. The simulation suggests that the overall vehicle kilometers traveled may be reduced by 15–20 % , while travel time increases can be kept at a relatively low level of less than three minutes per person. Additionally, the simulation results suggest in which areas of the city it may be the most rewarding to offer shared services.","container-title":"2017 IEEE 20th International Conference on Intelligent Transportation Systems (ITSC)","DOI":"10.1109/ITSC.2017.8317926","event":"2017 IEEE 20th International Conference on Intelligent Transportation Systems (ITSC)","event-place":"Yokohama","ISBN":"978-1-5386-1526-3","language":"en","page":"275-280","publisher":"IEEE","publisher-place":"Yokohama","source":"DOI.org (Crossref)","title":"City-wide shared taxis: A simulation study in Berlin","title-short":"City-wide shared taxis","URL":"https://ieeexplore.ieee.org/document/8317926/","author":[{"family":"Bischoff","given":"Joschka"},{"family":"Maciejewski","given":"Michal"},{"family":"Nagel","given":"Kai"}],"accessed":{"date-parts":[["2021",8,9]]},"issued":{"date-parts":[["2017",10]]}}}],"schema":"https://github.com/citation-style-language/schema/raw/master/csl-citation.json"} </w:instrText>
            </w:r>
            <w:r w:rsidRPr="0064435F">
              <w:rPr>
                <w:rFonts w:ascii="Times New Roman" w:hAnsi="Times New Roman"/>
                <w:color w:val="000000"/>
                <w:sz w:val="20"/>
                <w:szCs w:val="20"/>
                <w:lang w:eastAsia="fr-BE"/>
              </w:rPr>
              <w:fldChar w:fldCharType="separate"/>
            </w:r>
            <w:r w:rsidRPr="0064435F">
              <w:rPr>
                <w:rFonts w:ascii="Times New Roman" w:hAnsi="Times New Roman"/>
                <w:sz w:val="20"/>
              </w:rPr>
              <w:t>Bischoff et al., 2017</w:t>
            </w:r>
            <w:r w:rsidRPr="0064435F">
              <w:rPr>
                <w:rFonts w:ascii="Times New Roman" w:hAnsi="Times New Roman"/>
                <w:color w:val="000000"/>
                <w:sz w:val="20"/>
                <w:szCs w:val="20"/>
                <w:lang w:eastAsia="fr-BE"/>
              </w:rPr>
              <w:fldChar w:fldCharType="end"/>
            </w:r>
          </w:p>
        </w:tc>
        <w:tc>
          <w:tcPr>
            <w:tcW w:w="405" w:type="pct"/>
            <w:noWrap/>
            <w:hideMark/>
          </w:tcPr>
          <w:p w14:paraId="20FE51BE"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Berlin (Germany)</w:t>
            </w:r>
          </w:p>
        </w:tc>
        <w:tc>
          <w:tcPr>
            <w:tcW w:w="456" w:type="pct"/>
            <w:noWrap/>
            <w:hideMark/>
          </w:tcPr>
          <w:p w14:paraId="57929A06"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p>
        </w:tc>
        <w:tc>
          <w:tcPr>
            <w:tcW w:w="354" w:type="pct"/>
            <w:noWrap/>
            <w:hideMark/>
          </w:tcPr>
          <w:p w14:paraId="2E2BB445"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MatSim</w:t>
            </w:r>
          </w:p>
        </w:tc>
        <w:tc>
          <w:tcPr>
            <w:tcW w:w="608" w:type="pct"/>
            <w:noWrap/>
            <w:hideMark/>
          </w:tcPr>
          <w:p w14:paraId="13EA705F"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Roads and speed characteristics from OpenStreetMap</w:t>
            </w:r>
          </w:p>
        </w:tc>
        <w:tc>
          <w:tcPr>
            <w:tcW w:w="354" w:type="pct"/>
          </w:tcPr>
          <w:p w14:paraId="39F2AD45"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355" w:type="pct"/>
          </w:tcPr>
          <w:p w14:paraId="5DAF779B" w14:textId="245A5EC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354" w:type="pct"/>
            <w:noWrap/>
            <w:hideMark/>
          </w:tcPr>
          <w:p w14:paraId="2F8C6C85"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253" w:type="pct"/>
            <w:noWrap/>
            <w:hideMark/>
          </w:tcPr>
          <w:p w14:paraId="392C03C8"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354" w:type="pct"/>
            <w:noWrap/>
            <w:hideMark/>
          </w:tcPr>
          <w:p w14:paraId="6899E4D9"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253" w:type="pct"/>
            <w:noWrap/>
            <w:hideMark/>
          </w:tcPr>
          <w:p w14:paraId="72ED46D3"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254" w:type="pct"/>
            <w:noWrap/>
            <w:hideMark/>
          </w:tcPr>
          <w:p w14:paraId="13C2FF5F"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Yes</w:t>
            </w:r>
          </w:p>
        </w:tc>
        <w:tc>
          <w:tcPr>
            <w:tcW w:w="253" w:type="pct"/>
            <w:noWrap/>
            <w:hideMark/>
          </w:tcPr>
          <w:p w14:paraId="3ACB9696"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p>
        </w:tc>
        <w:tc>
          <w:tcPr>
            <w:tcW w:w="240" w:type="pct"/>
            <w:noWrap/>
            <w:hideMark/>
          </w:tcPr>
          <w:p w14:paraId="2F5CBF60"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fr-BE"/>
              </w:rPr>
            </w:pPr>
          </w:p>
        </w:tc>
      </w:tr>
      <w:bookmarkStart w:id="85" w:name="_Hlk80009397"/>
      <w:tr w:rsidR="0095412F" w:rsidRPr="0064435F" w14:paraId="09811CEC" w14:textId="77777777" w:rsidTr="0095412F">
        <w:trPr>
          <w:trHeight w:val="290"/>
        </w:trPr>
        <w:tc>
          <w:tcPr>
            <w:cnfStyle w:val="001000000000" w:firstRow="0" w:lastRow="0" w:firstColumn="1" w:lastColumn="0" w:oddVBand="0" w:evenVBand="0" w:oddHBand="0" w:evenHBand="0" w:firstRowFirstColumn="0" w:firstRowLastColumn="0" w:lastRowFirstColumn="0" w:lastRowLastColumn="0"/>
            <w:tcW w:w="505" w:type="pct"/>
            <w:noWrap/>
            <w:hideMark/>
          </w:tcPr>
          <w:p w14:paraId="27D2CC47" w14:textId="1C563CCA" w:rsidR="0095412F" w:rsidRPr="0064435F" w:rsidRDefault="0095412F" w:rsidP="0095412F">
            <w:pPr>
              <w:jc w:val="right"/>
              <w:rPr>
                <w:rFonts w:ascii="Times New Roman" w:hAnsi="Times New Roman"/>
                <w:color w:val="000000"/>
                <w:sz w:val="20"/>
                <w:szCs w:val="20"/>
                <w:lang w:eastAsia="fr-BE"/>
              </w:rPr>
            </w:pPr>
            <w:r w:rsidRPr="0064435F">
              <w:rPr>
                <w:rFonts w:ascii="Times New Roman" w:hAnsi="Times New Roman"/>
                <w:color w:val="000000"/>
                <w:sz w:val="20"/>
                <w:szCs w:val="20"/>
                <w:lang w:eastAsia="fr-BE"/>
              </w:rPr>
              <w:fldChar w:fldCharType="begin"/>
            </w:r>
            <w:r w:rsidR="00B125CE" w:rsidRPr="0064435F">
              <w:rPr>
                <w:rFonts w:ascii="Times New Roman" w:hAnsi="Times New Roman"/>
                <w:color w:val="000000"/>
                <w:sz w:val="20"/>
                <w:szCs w:val="20"/>
                <w:lang w:eastAsia="fr-BE"/>
              </w:rPr>
              <w:instrText xml:space="preserve"> ADDIN ZOTERO_ITEM CSL_CITATION {"citationID":"LS1lrTbn","properties":{"formattedCitation":"(Babicheva et al., 2019)","plainCitation":"(Babicheva et al., 2019)","dontUpdate":true,"noteIndex":0},"citationItems":[{"id":188,"uris":["http://zotero.org/users/8331578/items/5DGK74T2"],"uri":["http://zotero.org/users/8331578/items/5DGK74T2"],"itemData":{"id":188,"type":"article-newspaper","container-title":"International Journal of Traffic and Transportation Management","page":"1-8","section":"1","title":"The matching problem of empty vehicle redistribution in autonomous taxi systems","author":[{"family":"Babicheva","given":"Tatiana"},{"family":"Burghout","given":"Wilco"},{"family":"Andréasson","given":"Ingmar"},{"family":"Faul","given":"Nadege"}],"issued":{"date-parts":[["2019",6,10]]}}}],"schema":"https://github.com/citation-style-language/schema/raw/master/csl-citation.json"} </w:instrText>
            </w:r>
            <w:r w:rsidRPr="0064435F">
              <w:rPr>
                <w:rFonts w:ascii="Times New Roman" w:hAnsi="Times New Roman"/>
                <w:color w:val="000000"/>
                <w:sz w:val="20"/>
                <w:szCs w:val="20"/>
                <w:lang w:eastAsia="fr-BE"/>
              </w:rPr>
              <w:fldChar w:fldCharType="separate"/>
            </w:r>
            <w:r w:rsidRPr="0064435F">
              <w:rPr>
                <w:rFonts w:ascii="Times New Roman" w:hAnsi="Times New Roman"/>
                <w:sz w:val="20"/>
              </w:rPr>
              <w:t>Babicheva et al., 2019</w:t>
            </w:r>
            <w:r w:rsidRPr="0064435F">
              <w:rPr>
                <w:rFonts w:ascii="Times New Roman" w:hAnsi="Times New Roman"/>
                <w:color w:val="000000"/>
                <w:sz w:val="20"/>
                <w:szCs w:val="20"/>
                <w:lang w:eastAsia="fr-BE"/>
              </w:rPr>
              <w:fldChar w:fldCharType="end"/>
            </w:r>
            <w:bookmarkEnd w:id="85"/>
          </w:p>
        </w:tc>
        <w:tc>
          <w:tcPr>
            <w:tcW w:w="405" w:type="pct"/>
            <w:noWrap/>
            <w:hideMark/>
          </w:tcPr>
          <w:p w14:paraId="5CF37BF5"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Palaiseau, Saclay (France)</w:t>
            </w:r>
          </w:p>
        </w:tc>
        <w:tc>
          <w:tcPr>
            <w:tcW w:w="456" w:type="pct"/>
            <w:noWrap/>
            <w:hideMark/>
          </w:tcPr>
          <w:p w14:paraId="03E760BE"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Poisson distribution</w:t>
            </w:r>
          </w:p>
        </w:tc>
        <w:tc>
          <w:tcPr>
            <w:tcW w:w="354" w:type="pct"/>
            <w:noWrap/>
            <w:hideMark/>
          </w:tcPr>
          <w:p w14:paraId="5E76FA5D"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w:t>
            </w:r>
          </w:p>
        </w:tc>
        <w:tc>
          <w:tcPr>
            <w:tcW w:w="608" w:type="pct"/>
            <w:noWrap/>
            <w:hideMark/>
          </w:tcPr>
          <w:p w14:paraId="156FBB79"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11 stations and real roads</w:t>
            </w:r>
          </w:p>
        </w:tc>
        <w:tc>
          <w:tcPr>
            <w:tcW w:w="354" w:type="pct"/>
            <w:noWrap/>
            <w:hideMark/>
          </w:tcPr>
          <w:p w14:paraId="7A77C3D5"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One line of bus</w:t>
            </w:r>
          </w:p>
        </w:tc>
        <w:tc>
          <w:tcPr>
            <w:tcW w:w="355" w:type="pct"/>
            <w:noWrap/>
            <w:hideMark/>
          </w:tcPr>
          <w:p w14:paraId="5FA0A907"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Car and ride sharing</w:t>
            </w:r>
          </w:p>
        </w:tc>
        <w:tc>
          <w:tcPr>
            <w:tcW w:w="354" w:type="pct"/>
            <w:noWrap/>
            <w:hideMark/>
          </w:tcPr>
          <w:p w14:paraId="31816C0D"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Gasoline</w:t>
            </w:r>
          </w:p>
        </w:tc>
        <w:tc>
          <w:tcPr>
            <w:tcW w:w="253" w:type="pct"/>
            <w:noWrap/>
            <w:hideMark/>
          </w:tcPr>
          <w:p w14:paraId="4D1B07E3"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No</w:t>
            </w:r>
          </w:p>
        </w:tc>
        <w:tc>
          <w:tcPr>
            <w:tcW w:w="354" w:type="pct"/>
            <w:noWrap/>
            <w:hideMark/>
          </w:tcPr>
          <w:p w14:paraId="210A6F27"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Disutility function</w:t>
            </w:r>
          </w:p>
        </w:tc>
        <w:tc>
          <w:tcPr>
            <w:tcW w:w="253" w:type="pct"/>
            <w:noWrap/>
            <w:hideMark/>
          </w:tcPr>
          <w:p w14:paraId="2856DCEC"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Yes</w:t>
            </w:r>
          </w:p>
        </w:tc>
        <w:tc>
          <w:tcPr>
            <w:tcW w:w="254" w:type="pct"/>
            <w:noWrap/>
            <w:hideMark/>
          </w:tcPr>
          <w:p w14:paraId="27661497"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p>
        </w:tc>
        <w:tc>
          <w:tcPr>
            <w:tcW w:w="253" w:type="pct"/>
            <w:noWrap/>
            <w:hideMark/>
          </w:tcPr>
          <w:p w14:paraId="1230A9F1"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fr-BE"/>
              </w:rPr>
            </w:pPr>
          </w:p>
        </w:tc>
        <w:tc>
          <w:tcPr>
            <w:tcW w:w="240" w:type="pct"/>
            <w:noWrap/>
            <w:hideMark/>
          </w:tcPr>
          <w:p w14:paraId="6FF44828"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5 seats</w:t>
            </w:r>
          </w:p>
        </w:tc>
      </w:tr>
    </w:tbl>
    <w:p w14:paraId="7C93BDBA" w14:textId="2A467270" w:rsidR="0095412F" w:rsidRPr="0064435F" w:rsidRDefault="00E437A4" w:rsidP="00E437A4">
      <w:pPr>
        <w:pStyle w:val="Caption"/>
        <w:rPr>
          <w:rFonts w:ascii="Times New Roman" w:hAnsi="Times New Roman"/>
          <w:lang w:val="en-US"/>
        </w:rPr>
      </w:pPr>
      <w:bookmarkStart w:id="86" w:name="_Toc80021555"/>
      <w:r w:rsidRPr="0064435F">
        <w:rPr>
          <w:rFonts w:ascii="Times New Roman" w:hAnsi="Times New Roman"/>
          <w:lang w:val="en-US"/>
        </w:rPr>
        <w:t xml:space="preserve">Table </w:t>
      </w:r>
      <w:r w:rsidRPr="0064435F">
        <w:rPr>
          <w:rFonts w:ascii="Times New Roman" w:hAnsi="Times New Roman"/>
        </w:rPr>
        <w:fldChar w:fldCharType="begin"/>
      </w:r>
      <w:r w:rsidRPr="0064435F">
        <w:rPr>
          <w:rFonts w:ascii="Times New Roman" w:hAnsi="Times New Roman"/>
          <w:lang w:val="en-US"/>
        </w:rPr>
        <w:instrText xml:space="preserve"> SEQ Table \* ARABIC </w:instrText>
      </w:r>
      <w:r w:rsidRPr="0064435F">
        <w:rPr>
          <w:rFonts w:ascii="Times New Roman" w:hAnsi="Times New Roman"/>
        </w:rPr>
        <w:fldChar w:fldCharType="separate"/>
      </w:r>
      <w:r w:rsidRPr="0064435F">
        <w:rPr>
          <w:rFonts w:ascii="Times New Roman" w:hAnsi="Times New Roman"/>
          <w:noProof/>
          <w:lang w:val="en-US"/>
        </w:rPr>
        <w:t>6</w:t>
      </w:r>
      <w:r w:rsidRPr="0064435F">
        <w:rPr>
          <w:rFonts w:ascii="Times New Roman" w:hAnsi="Times New Roman"/>
        </w:rPr>
        <w:fldChar w:fldCharType="end"/>
      </w:r>
      <w:r w:rsidRPr="0064435F">
        <w:rPr>
          <w:rFonts w:ascii="Times New Roman" w:hAnsi="Times New Roman"/>
          <w:lang w:val="en-US"/>
        </w:rPr>
        <w:t xml:space="preserve"> Literature review comparison table</w:t>
      </w:r>
      <w:bookmarkEnd w:id="86"/>
      <w:r w:rsidR="0095412F" w:rsidRPr="0064435F">
        <w:rPr>
          <w:rFonts w:ascii="Times New Roman" w:hAnsi="Times New Roman"/>
          <w:lang w:val="en-US"/>
        </w:rPr>
        <w:br w:type="page"/>
      </w:r>
    </w:p>
    <w:tbl>
      <w:tblPr>
        <w:tblStyle w:val="GridTable1Light"/>
        <w:tblW w:w="5000" w:type="pct"/>
        <w:tblLayout w:type="fixed"/>
        <w:tblLook w:val="04A0" w:firstRow="1" w:lastRow="0" w:firstColumn="1" w:lastColumn="0" w:noHBand="0" w:noVBand="1"/>
      </w:tblPr>
      <w:tblGrid>
        <w:gridCol w:w="1414"/>
        <w:gridCol w:w="1134"/>
        <w:gridCol w:w="1277"/>
        <w:gridCol w:w="994"/>
        <w:gridCol w:w="1133"/>
        <w:gridCol w:w="711"/>
        <w:gridCol w:w="1273"/>
        <w:gridCol w:w="993"/>
        <w:gridCol w:w="708"/>
        <w:gridCol w:w="851"/>
        <w:gridCol w:w="988"/>
        <w:gridCol w:w="711"/>
        <w:gridCol w:w="991"/>
        <w:gridCol w:w="814"/>
      </w:tblGrid>
      <w:tr w:rsidR="0095412F" w:rsidRPr="0064435F" w14:paraId="7A57C8EB" w14:textId="77777777" w:rsidTr="0095412F">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505" w:type="pct"/>
            <w:noWrap/>
          </w:tcPr>
          <w:p w14:paraId="66D906E5" w14:textId="15A5E054" w:rsidR="0095412F" w:rsidRPr="0064435F" w:rsidRDefault="0095412F" w:rsidP="0095412F">
            <w:pPr>
              <w:jc w:val="right"/>
              <w:rPr>
                <w:rFonts w:ascii="Times New Roman" w:hAnsi="Times New Roman"/>
                <w:color w:val="000000"/>
                <w:sz w:val="20"/>
                <w:szCs w:val="20"/>
                <w:lang w:eastAsia="fr-BE"/>
              </w:rPr>
            </w:pPr>
            <w:r w:rsidRPr="0064435F">
              <w:rPr>
                <w:rFonts w:ascii="Times New Roman" w:hAnsi="Times New Roman"/>
                <w:color w:val="000000"/>
                <w:sz w:val="20"/>
                <w:szCs w:val="20"/>
                <w:lang w:eastAsia="fr-BE"/>
              </w:rPr>
              <w:lastRenderedPageBreak/>
              <w:t>Paper</w:t>
            </w:r>
          </w:p>
        </w:tc>
        <w:tc>
          <w:tcPr>
            <w:tcW w:w="405" w:type="pct"/>
            <w:noWrap/>
          </w:tcPr>
          <w:p w14:paraId="2EEA6685" w14:textId="12A40D11" w:rsidR="0095412F" w:rsidRPr="0064435F" w:rsidRDefault="00DF5066" w:rsidP="0095412F">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DF5066">
              <w:rPr>
                <w:rFonts w:ascii="Times New Roman" w:hAnsi="Times New Roman"/>
                <w:color w:val="000000"/>
                <w:sz w:val="20"/>
                <w:szCs w:val="20"/>
                <w:lang w:val="en-US" w:eastAsia="fr-BE"/>
              </w:rPr>
              <w:t>Geographic</w:t>
            </w:r>
            <w:r w:rsidR="0095412F" w:rsidRPr="0064435F">
              <w:rPr>
                <w:rFonts w:ascii="Times New Roman" w:hAnsi="Times New Roman"/>
                <w:color w:val="000000"/>
                <w:sz w:val="20"/>
                <w:szCs w:val="20"/>
                <w:lang w:eastAsia="fr-BE"/>
              </w:rPr>
              <w:t xml:space="preserve"> region</w:t>
            </w:r>
          </w:p>
        </w:tc>
        <w:tc>
          <w:tcPr>
            <w:tcW w:w="456" w:type="pct"/>
          </w:tcPr>
          <w:p w14:paraId="716BC24C" w14:textId="4DE8B800" w:rsidR="0095412F" w:rsidRPr="0064435F" w:rsidRDefault="0095412F" w:rsidP="0095412F">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eastAsia="fr-BE"/>
              </w:rPr>
              <w:t>Travel demand data</w:t>
            </w:r>
          </w:p>
        </w:tc>
        <w:tc>
          <w:tcPr>
            <w:tcW w:w="355" w:type="pct"/>
            <w:noWrap/>
          </w:tcPr>
          <w:p w14:paraId="4E09D079" w14:textId="73E7B19D" w:rsidR="0095412F" w:rsidRPr="0064435F" w:rsidRDefault="0095412F" w:rsidP="0095412F">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Tool</w:t>
            </w:r>
          </w:p>
        </w:tc>
        <w:tc>
          <w:tcPr>
            <w:tcW w:w="405" w:type="pct"/>
            <w:noWrap/>
          </w:tcPr>
          <w:p w14:paraId="698F9D54" w14:textId="1A95B72B" w:rsidR="0095412F" w:rsidRPr="0064435F" w:rsidRDefault="0095412F" w:rsidP="0095412F">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eastAsia="fr-BE"/>
              </w:rPr>
              <w:t>Roads / stations representation</w:t>
            </w:r>
          </w:p>
        </w:tc>
        <w:tc>
          <w:tcPr>
            <w:tcW w:w="254" w:type="pct"/>
            <w:noWrap/>
          </w:tcPr>
          <w:p w14:paraId="45938485" w14:textId="7CA0AC15" w:rsidR="0095412F" w:rsidRPr="0064435F" w:rsidRDefault="0095412F" w:rsidP="0095412F">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Mar-ket Pene-tra-tion</w:t>
            </w:r>
          </w:p>
        </w:tc>
        <w:tc>
          <w:tcPr>
            <w:tcW w:w="455" w:type="pct"/>
            <w:noWrap/>
          </w:tcPr>
          <w:p w14:paraId="474FB676" w14:textId="3AF69C10" w:rsidR="0095412F" w:rsidRPr="0064435F" w:rsidRDefault="0095412F" w:rsidP="0095412F">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Imple-menta-tion model</w:t>
            </w:r>
          </w:p>
        </w:tc>
        <w:tc>
          <w:tcPr>
            <w:tcW w:w="355" w:type="pct"/>
            <w:noWrap/>
          </w:tcPr>
          <w:p w14:paraId="5817A608" w14:textId="21CDE429" w:rsidR="0095412F" w:rsidRPr="0064435F" w:rsidRDefault="0095412F" w:rsidP="0095412F">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Fuel</w:t>
            </w:r>
          </w:p>
        </w:tc>
        <w:tc>
          <w:tcPr>
            <w:tcW w:w="253" w:type="pct"/>
            <w:noWrap/>
          </w:tcPr>
          <w:p w14:paraId="1E496098" w14:textId="72B6C445" w:rsidR="0095412F" w:rsidRPr="0064435F" w:rsidRDefault="0095412F" w:rsidP="0095412F">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De-tour</w:t>
            </w:r>
          </w:p>
        </w:tc>
        <w:tc>
          <w:tcPr>
            <w:tcW w:w="304" w:type="pct"/>
            <w:noWrap/>
          </w:tcPr>
          <w:p w14:paraId="000B58FA" w14:textId="689480ED" w:rsidR="0095412F" w:rsidRPr="0064435F" w:rsidRDefault="0095412F" w:rsidP="0095412F">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Maxi-mum waiting time</w:t>
            </w:r>
          </w:p>
        </w:tc>
        <w:tc>
          <w:tcPr>
            <w:tcW w:w="353" w:type="pct"/>
            <w:noWrap/>
          </w:tcPr>
          <w:p w14:paraId="4E61134F" w14:textId="2422F9AA" w:rsidR="0095412F" w:rsidRPr="0064435F" w:rsidRDefault="0095412F" w:rsidP="0095412F">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eastAsia="fr-BE"/>
              </w:rPr>
              <w:t>Pre-order</w:t>
            </w:r>
          </w:p>
        </w:tc>
        <w:tc>
          <w:tcPr>
            <w:tcW w:w="254" w:type="pct"/>
          </w:tcPr>
          <w:p w14:paraId="7D2EA925" w14:textId="6CD0A202" w:rsidR="0095412F" w:rsidRPr="0064435F" w:rsidRDefault="0095412F" w:rsidP="0095412F">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eastAsia="fr-BE"/>
              </w:rPr>
              <w:t>Nea-rest vehi-cle</w:t>
            </w:r>
          </w:p>
        </w:tc>
        <w:tc>
          <w:tcPr>
            <w:tcW w:w="354" w:type="pct"/>
            <w:noWrap/>
          </w:tcPr>
          <w:p w14:paraId="021BEA0E" w14:textId="1AE409DC" w:rsidR="0095412F" w:rsidRPr="0064435F" w:rsidRDefault="0095412F" w:rsidP="0095412F">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eastAsia="fr-BE"/>
              </w:rPr>
              <w:t>Request rejection</w:t>
            </w:r>
          </w:p>
        </w:tc>
        <w:tc>
          <w:tcPr>
            <w:tcW w:w="291" w:type="pct"/>
          </w:tcPr>
          <w:p w14:paraId="03EEC713" w14:textId="395AFC63" w:rsidR="0095412F" w:rsidRPr="0064435F" w:rsidRDefault="0095412F" w:rsidP="0095412F">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eastAsia="fr-BE"/>
              </w:rPr>
              <w:t>Vehicle size</w:t>
            </w:r>
          </w:p>
        </w:tc>
      </w:tr>
      <w:bookmarkStart w:id="87" w:name="_Hlk80005259"/>
      <w:tr w:rsidR="0095412F" w:rsidRPr="0064435F" w14:paraId="4B040504" w14:textId="77777777" w:rsidTr="0095412F">
        <w:trPr>
          <w:trHeight w:val="580"/>
        </w:trPr>
        <w:tc>
          <w:tcPr>
            <w:cnfStyle w:val="001000000000" w:firstRow="0" w:lastRow="0" w:firstColumn="1" w:lastColumn="0" w:oddVBand="0" w:evenVBand="0" w:oddHBand="0" w:evenHBand="0" w:firstRowFirstColumn="0" w:firstRowLastColumn="0" w:lastRowFirstColumn="0" w:lastRowLastColumn="0"/>
            <w:tcW w:w="505" w:type="pct"/>
            <w:noWrap/>
            <w:hideMark/>
          </w:tcPr>
          <w:p w14:paraId="393F3CE9" w14:textId="313915D6" w:rsidR="0095412F" w:rsidRPr="0064435F" w:rsidRDefault="0095412F" w:rsidP="0095412F">
            <w:pPr>
              <w:jc w:val="right"/>
              <w:rPr>
                <w:rFonts w:ascii="Times New Roman" w:hAnsi="Times New Roman"/>
                <w:color w:val="000000"/>
                <w:sz w:val="20"/>
                <w:szCs w:val="20"/>
                <w:lang w:eastAsia="fr-BE"/>
              </w:rPr>
            </w:pPr>
            <w:r w:rsidRPr="0064435F">
              <w:rPr>
                <w:rFonts w:ascii="Times New Roman" w:hAnsi="Times New Roman"/>
                <w:color w:val="000000"/>
                <w:sz w:val="20"/>
                <w:szCs w:val="20"/>
                <w:lang w:eastAsia="fr-BE"/>
              </w:rPr>
              <w:fldChar w:fldCharType="begin"/>
            </w:r>
            <w:r w:rsidR="00361945" w:rsidRPr="0064435F">
              <w:rPr>
                <w:rFonts w:ascii="Times New Roman" w:hAnsi="Times New Roman"/>
                <w:color w:val="000000"/>
                <w:sz w:val="20"/>
                <w:szCs w:val="20"/>
                <w:lang w:eastAsia="fr-BE"/>
              </w:rPr>
              <w:instrText xml:space="preserve"> ADDIN ZOTERO_ITEM CSL_CITATION {"citationID":"qv1jgJK2","properties":{"formattedCitation":"(Loeb et al., 2018)","plainCitation":"(Loeb et al., 2018)","dontUpdate":true,"noteIndex":0},"citationItems":[{"id":638,"uris":["http://zotero.org/users/8331578/items/LUH9CA8V"],"uri":["http://zotero.org/users/8331578/items/LUH9CA8V"],"itemData":{"id":638,"type":"article-newspaper","container-title":"Transportation Research Part C: Emerging Technologies","edition":"89","page":"222-233","title":"Shared autonomous electric vehicle (SEAV) operations across the Austin, Texas network with a focus on charging infrastructure decisions","author":[{"family":"Loeb","given":"Benjamin"},{"family":"Kockelman","given":"Kara"},{"family":"Liu","given":"Jun"}],"issued":{"date-parts":[["2018"]]}}}],"schema":"https://github.com/citation-style-language/schema/raw/master/csl-citation.json"} </w:instrText>
            </w:r>
            <w:r w:rsidRPr="0064435F">
              <w:rPr>
                <w:rFonts w:ascii="Times New Roman" w:hAnsi="Times New Roman"/>
                <w:color w:val="000000"/>
                <w:sz w:val="20"/>
                <w:szCs w:val="20"/>
                <w:lang w:eastAsia="fr-BE"/>
              </w:rPr>
              <w:fldChar w:fldCharType="separate"/>
            </w:r>
            <w:r w:rsidRPr="0064435F">
              <w:rPr>
                <w:rFonts w:ascii="Times New Roman" w:hAnsi="Times New Roman"/>
                <w:sz w:val="20"/>
              </w:rPr>
              <w:t>Loeb et al., 2018</w:t>
            </w:r>
            <w:r w:rsidRPr="0064435F">
              <w:rPr>
                <w:rFonts w:ascii="Times New Roman" w:hAnsi="Times New Roman"/>
                <w:color w:val="000000"/>
                <w:sz w:val="20"/>
                <w:szCs w:val="20"/>
                <w:lang w:eastAsia="fr-BE"/>
              </w:rPr>
              <w:fldChar w:fldCharType="end"/>
            </w:r>
            <w:bookmarkEnd w:id="87"/>
          </w:p>
        </w:tc>
        <w:tc>
          <w:tcPr>
            <w:tcW w:w="405" w:type="pct"/>
            <w:noWrap/>
            <w:hideMark/>
          </w:tcPr>
          <w:p w14:paraId="4A1092CE"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Austin, Texas (USA)</w:t>
            </w:r>
          </w:p>
        </w:tc>
        <w:tc>
          <w:tcPr>
            <w:tcW w:w="456" w:type="pct"/>
            <w:hideMark/>
          </w:tcPr>
          <w:p w14:paraId="78DCD2B5"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NHTS and U.S. Census data</w:t>
            </w:r>
          </w:p>
        </w:tc>
        <w:tc>
          <w:tcPr>
            <w:tcW w:w="355" w:type="pct"/>
            <w:noWrap/>
            <w:hideMark/>
          </w:tcPr>
          <w:p w14:paraId="4A8C5CD8"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MatSim</w:t>
            </w:r>
          </w:p>
        </w:tc>
        <w:tc>
          <w:tcPr>
            <w:tcW w:w="405" w:type="pct"/>
            <w:noWrap/>
            <w:hideMark/>
          </w:tcPr>
          <w:p w14:paraId="05D2A450"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Grid of squares of 0.25 miles (402 m) x 0.25 miles</w:t>
            </w:r>
          </w:p>
        </w:tc>
        <w:tc>
          <w:tcPr>
            <w:tcW w:w="254" w:type="pct"/>
            <w:noWrap/>
            <w:hideMark/>
          </w:tcPr>
          <w:p w14:paraId="7CF63C5E"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0.1%</w:t>
            </w:r>
          </w:p>
        </w:tc>
        <w:tc>
          <w:tcPr>
            <w:tcW w:w="455" w:type="pct"/>
            <w:noWrap/>
            <w:hideMark/>
          </w:tcPr>
          <w:p w14:paraId="0D76E1E8"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Car sharing</w:t>
            </w:r>
          </w:p>
        </w:tc>
        <w:tc>
          <w:tcPr>
            <w:tcW w:w="355" w:type="pct"/>
            <w:noWrap/>
            <w:hideMark/>
          </w:tcPr>
          <w:p w14:paraId="24C52938"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Electric vehicles</w:t>
            </w:r>
          </w:p>
        </w:tc>
        <w:tc>
          <w:tcPr>
            <w:tcW w:w="253" w:type="pct"/>
            <w:noWrap/>
            <w:hideMark/>
          </w:tcPr>
          <w:p w14:paraId="3ACB1C11"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No</w:t>
            </w:r>
          </w:p>
        </w:tc>
        <w:tc>
          <w:tcPr>
            <w:tcW w:w="304" w:type="pct"/>
            <w:noWrap/>
            <w:hideMark/>
          </w:tcPr>
          <w:p w14:paraId="1D008009"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p>
        </w:tc>
        <w:tc>
          <w:tcPr>
            <w:tcW w:w="353" w:type="pct"/>
            <w:noWrap/>
            <w:hideMark/>
          </w:tcPr>
          <w:p w14:paraId="03454287" w14:textId="10024889"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5 minutes before the departure time</w:t>
            </w:r>
          </w:p>
        </w:tc>
        <w:tc>
          <w:tcPr>
            <w:tcW w:w="254" w:type="pct"/>
          </w:tcPr>
          <w:p w14:paraId="373C942A" w14:textId="65DA503E"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354" w:type="pct"/>
            <w:noWrap/>
            <w:hideMark/>
          </w:tcPr>
          <w:p w14:paraId="4E46C7EA" w14:textId="393D6A1F"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If waiting time superior to 10 minutes</w:t>
            </w:r>
          </w:p>
        </w:tc>
        <w:tc>
          <w:tcPr>
            <w:tcW w:w="291" w:type="pct"/>
          </w:tcPr>
          <w:p w14:paraId="2A0CE042" w14:textId="5B9A6CA4"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r>
      <w:tr w:rsidR="0095412F" w:rsidRPr="0064435F" w14:paraId="62C8886C" w14:textId="77777777" w:rsidTr="0095412F">
        <w:trPr>
          <w:trHeight w:val="290"/>
        </w:trPr>
        <w:tc>
          <w:tcPr>
            <w:cnfStyle w:val="001000000000" w:firstRow="0" w:lastRow="0" w:firstColumn="1" w:lastColumn="0" w:oddVBand="0" w:evenVBand="0" w:oddHBand="0" w:evenHBand="0" w:firstRowFirstColumn="0" w:firstRowLastColumn="0" w:lastRowFirstColumn="0" w:lastRowLastColumn="0"/>
            <w:tcW w:w="505" w:type="pct"/>
            <w:noWrap/>
            <w:hideMark/>
          </w:tcPr>
          <w:p w14:paraId="74413767" w14:textId="56D806A5" w:rsidR="0095412F" w:rsidRPr="0064435F" w:rsidRDefault="0095412F" w:rsidP="0095412F">
            <w:pPr>
              <w:jc w:val="right"/>
              <w:rPr>
                <w:rFonts w:ascii="Times New Roman" w:hAnsi="Times New Roman"/>
                <w:color w:val="000000"/>
                <w:sz w:val="20"/>
                <w:szCs w:val="20"/>
                <w:lang w:eastAsia="fr-BE"/>
              </w:rPr>
            </w:pPr>
            <w:r w:rsidRPr="0064435F">
              <w:rPr>
                <w:rFonts w:ascii="Times New Roman" w:hAnsi="Times New Roman"/>
                <w:color w:val="000000"/>
                <w:sz w:val="20"/>
                <w:szCs w:val="20"/>
                <w:lang w:eastAsia="fr-BE"/>
              </w:rPr>
              <w:fldChar w:fldCharType="begin"/>
            </w:r>
            <w:r w:rsidR="00891810" w:rsidRPr="0064435F">
              <w:rPr>
                <w:rFonts w:ascii="Times New Roman" w:hAnsi="Times New Roman"/>
                <w:color w:val="000000"/>
                <w:sz w:val="20"/>
                <w:szCs w:val="20"/>
                <w:lang w:eastAsia="fr-BE"/>
              </w:rPr>
              <w:instrText xml:space="preserve"> ADDIN ZOTERO_ITEM CSL_CITATION {"citationID":"E1SOtSih","properties":{"formattedCitation":"(D. Fagnant et al., 2015)","plainCitation":"(D. Fagnant et al., 2015)","dontUpdate":true,"noteIndex":0},"citationItems":[{"id":270,"uris":["http://zotero.org/users/8331578/items/F79DHXMV"],"uri":["http://zotero.org/users/8331578/items/F79DHXMV"],"itemData":{"id":270,"type":"article-journal","abstract":"The emergence of automated vehicles holds great promise for the future of transportation. Although commercial sales of fully self-driving vehicles will not commence for several more years, once these sales are possible a new transportation mode for personal travel promises to arrive. This new mode is the shared autonomous (or fully automated) vehicle (SAV), combining features of short-term, on-demand rentals with self-driving capabilities: in essence, a driverless taxi. This investigation examined the potential implications of the SAY at a low level of market penetration (1.3% of regional trips) by simulating a fleet of SAVs serving travelers in the 12-mi by 24-mi regional core of Austin, Texas. The simulation used a sample of trips from the region's planning model to generate demand across traffic analysis zones and a 32,272-link network. Trips called on the vehicles in 5-min departure time windows, with link-level travel times varying by hour of day based on MATSIM's dynamic traffic assignment simulation software. Results showed that each SAY could replace about nine conventional vehicles within the 24-mi by 12-mi area while still maintaining a reasonable level of service (as proxied by user wait times, which averaged just 1 min). Additionally, approximately 8% more vehicle miles traveled (VMT) may be generated because of SAV's ability to journey unoccupied to the next traveler or relocate to a more favorable position in anticipation of its next period demand.","container-title":"Transportation Research Record: Journal of the Transportation Research Board","DOI":"10.3141/2536-12","journalAbbreviation":"Transportation Research Record: Journal of the Transportation Research Board","page":"98-106","source":"ResearchGate","title":"Operations of Shared Autonomous Vehicle Fleet for Austin, Texas, Market","volume":"2536","author":[{"family":"Fagnant","given":"Daniel"},{"family":"Kockelman","given":"Kara"},{"family":"Bansal","given":"Prateek"}],"issued":{"date-parts":[["2015",8,1]]}}}],"schema":"https://github.com/citation-style-language/schema/raw/master/csl-citation.json"} </w:instrText>
            </w:r>
            <w:r w:rsidRPr="0064435F">
              <w:rPr>
                <w:rFonts w:ascii="Times New Roman" w:hAnsi="Times New Roman"/>
                <w:color w:val="000000"/>
                <w:sz w:val="20"/>
                <w:szCs w:val="20"/>
                <w:lang w:eastAsia="fr-BE"/>
              </w:rPr>
              <w:fldChar w:fldCharType="separate"/>
            </w:r>
            <w:r w:rsidRPr="0064435F">
              <w:rPr>
                <w:rFonts w:ascii="Times New Roman" w:hAnsi="Times New Roman"/>
                <w:sz w:val="20"/>
              </w:rPr>
              <w:t>D. Fagnant et al., 2015</w:t>
            </w:r>
            <w:r w:rsidRPr="0064435F">
              <w:rPr>
                <w:rFonts w:ascii="Times New Roman" w:hAnsi="Times New Roman"/>
                <w:color w:val="000000"/>
                <w:sz w:val="20"/>
                <w:szCs w:val="20"/>
                <w:lang w:eastAsia="fr-BE"/>
              </w:rPr>
              <w:fldChar w:fldCharType="end"/>
            </w:r>
          </w:p>
        </w:tc>
        <w:tc>
          <w:tcPr>
            <w:tcW w:w="405" w:type="pct"/>
            <w:noWrap/>
            <w:hideMark/>
          </w:tcPr>
          <w:p w14:paraId="04F7592A"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Austin, Texas (USA)</w:t>
            </w:r>
          </w:p>
        </w:tc>
        <w:tc>
          <w:tcPr>
            <w:tcW w:w="456" w:type="pct"/>
            <w:noWrap/>
            <w:hideMark/>
          </w:tcPr>
          <w:p w14:paraId="202465B8"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NHTS and U.S. Census data</w:t>
            </w:r>
          </w:p>
        </w:tc>
        <w:tc>
          <w:tcPr>
            <w:tcW w:w="355" w:type="pct"/>
            <w:noWrap/>
            <w:hideMark/>
          </w:tcPr>
          <w:p w14:paraId="520245D4"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MatSim</w:t>
            </w:r>
          </w:p>
        </w:tc>
        <w:tc>
          <w:tcPr>
            <w:tcW w:w="405" w:type="pct"/>
          </w:tcPr>
          <w:p w14:paraId="2F5F05EF" w14:textId="5ACEFE65"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p>
        </w:tc>
        <w:tc>
          <w:tcPr>
            <w:tcW w:w="254" w:type="pct"/>
            <w:noWrap/>
            <w:hideMark/>
          </w:tcPr>
          <w:p w14:paraId="6B735D3D"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p>
        </w:tc>
        <w:tc>
          <w:tcPr>
            <w:tcW w:w="455" w:type="pct"/>
            <w:noWrap/>
            <w:hideMark/>
          </w:tcPr>
          <w:p w14:paraId="43CCEEF0"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Car sharing</w:t>
            </w:r>
          </w:p>
        </w:tc>
        <w:tc>
          <w:tcPr>
            <w:tcW w:w="355" w:type="pct"/>
            <w:noWrap/>
            <w:hideMark/>
          </w:tcPr>
          <w:p w14:paraId="27F737BE"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p>
        </w:tc>
        <w:tc>
          <w:tcPr>
            <w:tcW w:w="253" w:type="pct"/>
            <w:noWrap/>
            <w:hideMark/>
          </w:tcPr>
          <w:p w14:paraId="52224399"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No</w:t>
            </w:r>
          </w:p>
        </w:tc>
        <w:tc>
          <w:tcPr>
            <w:tcW w:w="304" w:type="pct"/>
            <w:noWrap/>
            <w:hideMark/>
          </w:tcPr>
          <w:p w14:paraId="07881AAE"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p>
        </w:tc>
        <w:tc>
          <w:tcPr>
            <w:tcW w:w="353" w:type="pct"/>
            <w:noWrap/>
            <w:hideMark/>
          </w:tcPr>
          <w:p w14:paraId="0B742D60"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fr-BE"/>
              </w:rPr>
            </w:pPr>
          </w:p>
        </w:tc>
        <w:tc>
          <w:tcPr>
            <w:tcW w:w="254" w:type="pct"/>
            <w:noWrap/>
            <w:hideMark/>
          </w:tcPr>
          <w:p w14:paraId="02FD7D24"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fr-BE"/>
              </w:rPr>
            </w:pPr>
          </w:p>
        </w:tc>
        <w:tc>
          <w:tcPr>
            <w:tcW w:w="354" w:type="pct"/>
            <w:noWrap/>
            <w:hideMark/>
          </w:tcPr>
          <w:p w14:paraId="178B9B80"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If waiting time superior to 10 minutes</w:t>
            </w:r>
          </w:p>
        </w:tc>
        <w:tc>
          <w:tcPr>
            <w:tcW w:w="291" w:type="pct"/>
          </w:tcPr>
          <w:p w14:paraId="51B68992" w14:textId="25BE7B44"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r>
      <w:tr w:rsidR="0095412F" w:rsidRPr="0064435F" w14:paraId="7F373385" w14:textId="77777777" w:rsidTr="0095412F">
        <w:trPr>
          <w:trHeight w:val="290"/>
        </w:trPr>
        <w:tc>
          <w:tcPr>
            <w:cnfStyle w:val="001000000000" w:firstRow="0" w:lastRow="0" w:firstColumn="1" w:lastColumn="0" w:oddVBand="0" w:evenVBand="0" w:oddHBand="0" w:evenHBand="0" w:firstRowFirstColumn="0" w:firstRowLastColumn="0" w:lastRowFirstColumn="0" w:lastRowLastColumn="0"/>
            <w:tcW w:w="505" w:type="pct"/>
            <w:noWrap/>
            <w:hideMark/>
          </w:tcPr>
          <w:p w14:paraId="422674AC" w14:textId="052B2858" w:rsidR="0095412F" w:rsidRPr="0064435F" w:rsidRDefault="0095412F" w:rsidP="0095412F">
            <w:pPr>
              <w:jc w:val="right"/>
              <w:rPr>
                <w:rFonts w:ascii="Times New Roman" w:hAnsi="Times New Roman"/>
                <w:color w:val="000000"/>
                <w:sz w:val="20"/>
                <w:szCs w:val="20"/>
                <w:lang w:val="en-US" w:eastAsia="fr-BE"/>
              </w:rPr>
            </w:pPr>
            <w:r w:rsidRPr="0064435F">
              <w:rPr>
                <w:rFonts w:ascii="Times New Roman" w:hAnsi="Times New Roman"/>
                <w:color w:val="000000"/>
                <w:sz w:val="20"/>
                <w:szCs w:val="20"/>
                <w:lang w:eastAsia="fr-BE"/>
              </w:rPr>
              <w:fldChar w:fldCharType="begin"/>
            </w:r>
            <w:r w:rsidR="00891810" w:rsidRPr="0064435F">
              <w:rPr>
                <w:rFonts w:ascii="Times New Roman" w:hAnsi="Times New Roman"/>
                <w:color w:val="000000"/>
                <w:sz w:val="20"/>
                <w:szCs w:val="20"/>
                <w:lang w:eastAsia="fr-BE"/>
              </w:rPr>
              <w:instrText xml:space="preserve"> ADDIN ZOTERO_ITEM CSL_CITATION {"citationID":"44Ucp9tz","properties":{"formattedCitation":"(Azevedo et al., 2016)","plainCitation":"(Azevedo et al., 2016)","dontUpdate":true,"noteIndex":0},"citationItems":[{"id":34,"uris":["http://zotero.org/users/8331578/items/AD48FSMG"],"uri":["http://zotero.org/users/8331578/items/AD48FSMG"],"itemData":{"id":34,"type":"article-journal","abstract":"Agent-based models have gained wide acceptance in transportation planning because with increasing computational power, large-scale people-centric mobility simulations are possible. Several modeling efforts have been reported in the literature on the demand side (with sophisticated activity-based models that focus on an individual’s day activity patterns) and on the supply side (with detailed representation of network dynamics through simulation-based dynamic traffic assignment models). This paper proposes an extension to a state-of-the-art integrated agent-based demand and supply model—SimMobility—for the design and evaluation of autonomous vehicle systems. SimMobility integrates various mobility-sensitive behavioral models in a multiple time-scale structure comprising three simulation levels: ( a) a long-term level that captures land use and economic activity, with special emphasis on accessibility; ( b) a midterm level that handles agents’ activities and travel patterns; and ( c) a short-term level that simulates movement of agents, operational systems, and decisions at a microscopic granularity. In that context, this paper proposes several extensions at the short-term and midterm</w:instrText>
            </w:r>
            <w:r w:rsidR="00891810" w:rsidRPr="0064435F">
              <w:rPr>
                <w:rFonts w:ascii="Times New Roman" w:hAnsi="Times New Roman"/>
                <w:color w:val="000000"/>
                <w:sz w:val="20"/>
                <w:szCs w:val="20"/>
                <w:lang w:val="en-US" w:eastAsia="fr-BE"/>
              </w:rPr>
              <w:instrText xml:space="preserve"> levels to model and simulate autonomous vehicle systems and their effects on travel behavior. To showcase these features, the first-cut results of a hypothetical on-demand service with autonomous vehicles in a car-restricted zone of Singapore are presented. SimMobility was successfully used in an integrated manner to test and assess the performance of different autonomous vehicle fleet sizes and parking station configurations and to uncover changes in individual mobility patterns, specifically in regard to modal shares, routes, and destinations.","container-title":"Transportation Research Record: Journal of the Transportation Research Board","DOI":"10.3141/2564-03","ISSN":"0361-1981, 2169-4052","issue":"1","journalAbbreviation":"Transportation Research Record","language":"en","page":"21-30","source":"DOI.org (Crossref)","title":"Microsimulation of Demand and Supply of Autonomous Mobility On Demand","volume":"2564","author":[{"family":"Azevedo","given":"Carlos Lima"},{"family":"Marczuk","given":"Katarzyna"},{"family":"Raveau","given":"Sebastián"},{"family":"Soh","given":"Harold"},{"family":"Adnan","given":"Muhammad"},{"family":"Basak","given":"Kakali"},{"family":"Loganathan","given":"Harish"},{"family":"Deshmunkh","given":"Neeraj"},{"family":"Lee","given":"Der-Horng"},{"family":"Frazzoli","given":"Emilio"},{"family":"Ben-Akiva","given":"Moshe"}],"issued":{"date-parts":[["2016",1]]}}}],"schema":"https://github.com/citation-style-language/schema/raw/master/csl-citation.json"} </w:instrText>
            </w:r>
            <w:r w:rsidRPr="0064435F">
              <w:rPr>
                <w:rFonts w:ascii="Times New Roman" w:hAnsi="Times New Roman"/>
                <w:color w:val="000000"/>
                <w:sz w:val="20"/>
                <w:szCs w:val="20"/>
                <w:lang w:eastAsia="fr-BE"/>
              </w:rPr>
              <w:fldChar w:fldCharType="separate"/>
            </w:r>
            <w:r w:rsidRPr="0064435F">
              <w:rPr>
                <w:rFonts w:ascii="Times New Roman" w:hAnsi="Times New Roman"/>
                <w:sz w:val="20"/>
                <w:lang w:val="en-US"/>
              </w:rPr>
              <w:t>Azevedo et al., 2016</w:t>
            </w:r>
            <w:r w:rsidRPr="0064435F">
              <w:rPr>
                <w:rFonts w:ascii="Times New Roman" w:hAnsi="Times New Roman"/>
                <w:color w:val="000000"/>
                <w:sz w:val="20"/>
                <w:szCs w:val="20"/>
                <w:lang w:eastAsia="fr-BE"/>
              </w:rPr>
              <w:fldChar w:fldCharType="end"/>
            </w:r>
          </w:p>
        </w:tc>
        <w:tc>
          <w:tcPr>
            <w:tcW w:w="405" w:type="pct"/>
            <w:noWrap/>
            <w:hideMark/>
          </w:tcPr>
          <w:p w14:paraId="5856B15E"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Singapore</w:t>
            </w:r>
          </w:p>
        </w:tc>
        <w:tc>
          <w:tcPr>
            <w:tcW w:w="456" w:type="pct"/>
            <w:noWrap/>
            <w:hideMark/>
          </w:tcPr>
          <w:p w14:paraId="10DF368C"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355" w:type="pct"/>
            <w:noWrap/>
            <w:hideMark/>
          </w:tcPr>
          <w:p w14:paraId="3CEB6631" w14:textId="2158B400"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SimMo</w:t>
            </w:r>
            <w:r w:rsidR="00D70886" w:rsidRPr="0064435F">
              <w:rPr>
                <w:rFonts w:ascii="Times New Roman" w:hAnsi="Times New Roman"/>
                <w:color w:val="000000"/>
                <w:sz w:val="20"/>
                <w:szCs w:val="20"/>
                <w:lang w:val="en-US" w:eastAsia="fr-BE"/>
              </w:rPr>
              <w:t>-</w:t>
            </w:r>
            <w:r w:rsidRPr="0064435F">
              <w:rPr>
                <w:rFonts w:ascii="Times New Roman" w:hAnsi="Times New Roman"/>
                <w:color w:val="000000"/>
                <w:sz w:val="20"/>
                <w:szCs w:val="20"/>
                <w:lang w:val="en-US" w:eastAsia="fr-BE"/>
              </w:rPr>
              <w:t>bility</w:t>
            </w:r>
          </w:p>
        </w:tc>
        <w:tc>
          <w:tcPr>
            <w:tcW w:w="405" w:type="pct"/>
          </w:tcPr>
          <w:p w14:paraId="5E3C52B4" w14:textId="1BD45C73"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254" w:type="pct"/>
            <w:noWrap/>
            <w:hideMark/>
          </w:tcPr>
          <w:p w14:paraId="4B3DA5EC"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455" w:type="pct"/>
            <w:noWrap/>
            <w:hideMark/>
          </w:tcPr>
          <w:p w14:paraId="1713231B"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Car sharing</w:t>
            </w:r>
          </w:p>
        </w:tc>
        <w:tc>
          <w:tcPr>
            <w:tcW w:w="355" w:type="pct"/>
            <w:noWrap/>
            <w:hideMark/>
          </w:tcPr>
          <w:p w14:paraId="54368A84"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253" w:type="pct"/>
            <w:noWrap/>
            <w:hideMark/>
          </w:tcPr>
          <w:p w14:paraId="4B6CBD46"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No</w:t>
            </w:r>
          </w:p>
        </w:tc>
        <w:tc>
          <w:tcPr>
            <w:tcW w:w="304" w:type="pct"/>
            <w:noWrap/>
            <w:hideMark/>
          </w:tcPr>
          <w:p w14:paraId="25A5FFAC"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353" w:type="pct"/>
            <w:noWrap/>
            <w:hideMark/>
          </w:tcPr>
          <w:p w14:paraId="6C4E29C5"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254" w:type="pct"/>
            <w:noWrap/>
            <w:hideMark/>
          </w:tcPr>
          <w:p w14:paraId="0DA564ED"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354" w:type="pct"/>
            <w:noWrap/>
            <w:hideMark/>
          </w:tcPr>
          <w:p w14:paraId="1D1DA367"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fr-BE"/>
              </w:rPr>
            </w:pPr>
          </w:p>
        </w:tc>
        <w:tc>
          <w:tcPr>
            <w:tcW w:w="291" w:type="pct"/>
            <w:noWrap/>
            <w:hideMark/>
          </w:tcPr>
          <w:p w14:paraId="15126EF4" w14:textId="0939C727" w:rsidR="0095412F" w:rsidRPr="0064435F" w:rsidRDefault="00DF5066"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Mid-size</w:t>
            </w:r>
            <w:r w:rsidR="0095412F" w:rsidRPr="0064435F">
              <w:rPr>
                <w:rFonts w:ascii="Times New Roman" w:hAnsi="Times New Roman"/>
                <w:color w:val="000000"/>
                <w:sz w:val="20"/>
                <w:szCs w:val="20"/>
                <w:lang w:val="en-US" w:eastAsia="fr-BE"/>
              </w:rPr>
              <w:t xml:space="preserve"> sedans</w:t>
            </w:r>
          </w:p>
        </w:tc>
      </w:tr>
      <w:tr w:rsidR="0095412F" w:rsidRPr="0064435F" w14:paraId="6C4F3B5E" w14:textId="77777777" w:rsidTr="0095412F">
        <w:trPr>
          <w:trHeight w:val="290"/>
        </w:trPr>
        <w:tc>
          <w:tcPr>
            <w:cnfStyle w:val="001000000000" w:firstRow="0" w:lastRow="0" w:firstColumn="1" w:lastColumn="0" w:oddVBand="0" w:evenVBand="0" w:oddHBand="0" w:evenHBand="0" w:firstRowFirstColumn="0" w:firstRowLastColumn="0" w:lastRowFirstColumn="0" w:lastRowLastColumn="0"/>
            <w:tcW w:w="505" w:type="pct"/>
            <w:noWrap/>
            <w:hideMark/>
          </w:tcPr>
          <w:p w14:paraId="03C06DF4" w14:textId="2C2DCD07" w:rsidR="0095412F" w:rsidRPr="0064435F" w:rsidRDefault="0095412F" w:rsidP="0095412F">
            <w:pPr>
              <w:jc w:val="right"/>
              <w:rPr>
                <w:rFonts w:ascii="Times New Roman" w:hAnsi="Times New Roman"/>
                <w:color w:val="000000"/>
                <w:sz w:val="20"/>
                <w:szCs w:val="20"/>
                <w:lang w:eastAsia="fr-BE"/>
              </w:rPr>
            </w:pPr>
            <w:r w:rsidRPr="0064435F">
              <w:rPr>
                <w:rFonts w:ascii="Times New Roman" w:hAnsi="Times New Roman"/>
                <w:color w:val="000000"/>
                <w:sz w:val="20"/>
                <w:szCs w:val="20"/>
                <w:lang w:eastAsia="fr-BE"/>
              </w:rPr>
              <w:fldChar w:fldCharType="begin"/>
            </w:r>
            <w:r w:rsidR="00891810" w:rsidRPr="0064435F">
              <w:rPr>
                <w:rFonts w:ascii="Times New Roman" w:hAnsi="Times New Roman"/>
                <w:color w:val="000000"/>
                <w:sz w:val="20"/>
                <w:szCs w:val="20"/>
                <w:lang w:val="en-US" w:eastAsia="fr-BE"/>
              </w:rPr>
              <w:instrText xml:space="preserve"> ADDIN ZOTERO_ITEM CSL_CITATION {"citationID":"hnlqjKxU","properties":{"formattedCitation":"(Gurumurthy &amp; Kockelman, 2018)","plainCitation":"(Gurumurthy &amp; Kockelman, 2018)","dontUpdate":true,"noteIndex":0},"citationItems":[{"id":4,"uris":["http://zotero.org/users/8331578/items/2NXYL7I9"],"uri":["http://zotero.org/users/8331578/items/2NXYL7I9"],"itemData":{"id":4,"type":"article-journal","abstract":"Transportation network companies (TNCs) are regularly demonstrating the economic and operational viability of dynamic ride-sharing (DRS) to any destination within a city (e.g., uberPOOL or Lyft Line), thanks to real-time information from smartphones. In the foreseeable future, fleets of shared automated vehicles (SAVs) may largely eliminate the need for human drivers, while lowering per-mile operating costs and increasing the convenience of travel. This may dramatically reduce private vehicle ownership resulting in extensive use of SAVs. This study anticipates DRS matches across different travelers and identifies optimum fleet sizes required using AirSage’s cellphone-based trip tables across 1,267 zones over 30 days. Assuming that the travel patterns do not change significantly in the future, the results suggest significant opportunities for DRS-enabled SAVs. Nearly 60% of the single-person trips could be shared with other individuals traveling solo and with less than 5 minutes added travel time (to arrive at their destinations), and this value climbs to 80% for 15 to 30 minutes of added wait or travel time. 120,000 SAVs will be required to meet less than 43% of Orlando’s 2.8 million single-traveler trips. In other words, just 1 SAV per 22 person-trips, on average, is able to serve almost half the region’s demand, helping reduce congestion while filling up passenger vehicle seats.","container-title":"Computers, Environment and Urban Systems","DOI":"10.1016/j.compenvurbsys.2018.05.008","ISSN":"01989715","journalAbbreviation":"Computers, Environment and Urban Systems","language":"en","page":"177-185","source":"DOI.org (Crossref)","title":"Analyzing the dynamic ride-sharing potential for shared autonomous vehicle fleets using cellphone data from Orlando, Florida","volume":"71","author":[{"family":"Gurumurthy","given":"Krishna Murthy"},{"family":"Kockelman","given":"Kara M."}],"issued":{"date-parts":[["2018",9]]}}}],"schema":"https://github.com/citation-style-language/schema/raw/master/csl-citation.json"} </w:instrText>
            </w:r>
            <w:r w:rsidRPr="0064435F">
              <w:rPr>
                <w:rFonts w:ascii="Times New Roman" w:hAnsi="Times New Roman"/>
                <w:color w:val="000000"/>
                <w:sz w:val="20"/>
                <w:szCs w:val="20"/>
                <w:lang w:eastAsia="fr-BE"/>
              </w:rPr>
              <w:fldChar w:fldCharType="separate"/>
            </w:r>
            <w:r w:rsidRPr="0064435F">
              <w:rPr>
                <w:rFonts w:ascii="Times New Roman" w:hAnsi="Times New Roman"/>
                <w:sz w:val="20"/>
              </w:rPr>
              <w:t>Gurumurthy &amp; Kockelman, 2018</w:t>
            </w:r>
            <w:r w:rsidRPr="0064435F">
              <w:rPr>
                <w:rFonts w:ascii="Times New Roman" w:hAnsi="Times New Roman"/>
                <w:color w:val="000000"/>
                <w:sz w:val="20"/>
                <w:szCs w:val="20"/>
                <w:lang w:eastAsia="fr-BE"/>
              </w:rPr>
              <w:fldChar w:fldCharType="end"/>
            </w:r>
          </w:p>
        </w:tc>
        <w:tc>
          <w:tcPr>
            <w:tcW w:w="405" w:type="pct"/>
            <w:noWrap/>
            <w:hideMark/>
          </w:tcPr>
          <w:p w14:paraId="0846EE34"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Orlando, Floride (USA)</w:t>
            </w:r>
          </w:p>
        </w:tc>
        <w:tc>
          <w:tcPr>
            <w:tcW w:w="456" w:type="pct"/>
            <w:noWrap/>
            <w:hideMark/>
          </w:tcPr>
          <w:p w14:paraId="242CFC16"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Cellphone data</w:t>
            </w:r>
          </w:p>
        </w:tc>
        <w:tc>
          <w:tcPr>
            <w:tcW w:w="355" w:type="pct"/>
            <w:noWrap/>
            <w:hideMark/>
          </w:tcPr>
          <w:p w14:paraId="6CCF9E7F"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p>
        </w:tc>
        <w:tc>
          <w:tcPr>
            <w:tcW w:w="405" w:type="pct"/>
            <w:noWrap/>
            <w:hideMark/>
          </w:tcPr>
          <w:p w14:paraId="74006B6A"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fr-BE"/>
              </w:rPr>
            </w:pPr>
          </w:p>
        </w:tc>
        <w:tc>
          <w:tcPr>
            <w:tcW w:w="254" w:type="pct"/>
            <w:noWrap/>
            <w:hideMark/>
          </w:tcPr>
          <w:p w14:paraId="4F25B652"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fr-BE"/>
              </w:rPr>
            </w:pPr>
          </w:p>
        </w:tc>
        <w:tc>
          <w:tcPr>
            <w:tcW w:w="455" w:type="pct"/>
            <w:noWrap/>
            <w:hideMark/>
          </w:tcPr>
          <w:p w14:paraId="74D04885"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fr-BE"/>
              </w:rPr>
            </w:pPr>
          </w:p>
        </w:tc>
        <w:tc>
          <w:tcPr>
            <w:tcW w:w="355" w:type="pct"/>
            <w:noWrap/>
            <w:hideMark/>
          </w:tcPr>
          <w:p w14:paraId="757B0342"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fr-BE"/>
              </w:rPr>
            </w:pPr>
          </w:p>
        </w:tc>
        <w:tc>
          <w:tcPr>
            <w:tcW w:w="253" w:type="pct"/>
            <w:noWrap/>
            <w:hideMark/>
          </w:tcPr>
          <w:p w14:paraId="0B38FF61"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fr-BE"/>
              </w:rPr>
            </w:pPr>
          </w:p>
        </w:tc>
        <w:tc>
          <w:tcPr>
            <w:tcW w:w="304" w:type="pct"/>
            <w:noWrap/>
            <w:hideMark/>
          </w:tcPr>
          <w:p w14:paraId="24A9DE38"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fr-BE"/>
              </w:rPr>
            </w:pPr>
          </w:p>
        </w:tc>
        <w:tc>
          <w:tcPr>
            <w:tcW w:w="353" w:type="pct"/>
            <w:noWrap/>
            <w:hideMark/>
          </w:tcPr>
          <w:p w14:paraId="23BEC3BE"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fr-BE"/>
              </w:rPr>
            </w:pPr>
          </w:p>
        </w:tc>
        <w:tc>
          <w:tcPr>
            <w:tcW w:w="254" w:type="pct"/>
            <w:noWrap/>
            <w:hideMark/>
          </w:tcPr>
          <w:p w14:paraId="686808BE"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fr-BE"/>
              </w:rPr>
            </w:pPr>
          </w:p>
        </w:tc>
        <w:tc>
          <w:tcPr>
            <w:tcW w:w="354" w:type="pct"/>
            <w:noWrap/>
            <w:hideMark/>
          </w:tcPr>
          <w:p w14:paraId="7A244E1E"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fr-BE"/>
              </w:rPr>
            </w:pPr>
          </w:p>
        </w:tc>
        <w:tc>
          <w:tcPr>
            <w:tcW w:w="291" w:type="pct"/>
            <w:noWrap/>
            <w:hideMark/>
          </w:tcPr>
          <w:p w14:paraId="5DD5C0B8"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fr-BE"/>
              </w:rPr>
            </w:pPr>
          </w:p>
        </w:tc>
      </w:tr>
      <w:tr w:rsidR="0095412F" w:rsidRPr="0064435F" w14:paraId="31DA38DC" w14:textId="77777777" w:rsidTr="0095412F">
        <w:trPr>
          <w:trHeight w:val="290"/>
        </w:trPr>
        <w:tc>
          <w:tcPr>
            <w:cnfStyle w:val="001000000000" w:firstRow="0" w:lastRow="0" w:firstColumn="1" w:lastColumn="0" w:oddVBand="0" w:evenVBand="0" w:oddHBand="0" w:evenHBand="0" w:firstRowFirstColumn="0" w:firstRowLastColumn="0" w:lastRowFirstColumn="0" w:lastRowLastColumn="0"/>
            <w:tcW w:w="505" w:type="pct"/>
            <w:noWrap/>
            <w:hideMark/>
          </w:tcPr>
          <w:p w14:paraId="36A56DE6" w14:textId="4623E337" w:rsidR="0095412F" w:rsidRPr="0064435F" w:rsidRDefault="0095412F" w:rsidP="0095412F">
            <w:pPr>
              <w:jc w:val="right"/>
              <w:rPr>
                <w:rFonts w:ascii="Times New Roman" w:hAnsi="Times New Roman"/>
                <w:color w:val="000000"/>
                <w:sz w:val="20"/>
                <w:szCs w:val="20"/>
                <w:lang w:eastAsia="fr-BE"/>
              </w:rPr>
            </w:pPr>
            <w:r w:rsidRPr="0064435F">
              <w:rPr>
                <w:rFonts w:ascii="Times New Roman" w:hAnsi="Times New Roman"/>
                <w:color w:val="000000"/>
                <w:sz w:val="20"/>
                <w:szCs w:val="20"/>
                <w:lang w:eastAsia="fr-BE"/>
              </w:rPr>
              <w:fldChar w:fldCharType="begin"/>
            </w:r>
            <w:r w:rsidR="00891810" w:rsidRPr="0064435F">
              <w:rPr>
                <w:rFonts w:ascii="Times New Roman" w:hAnsi="Times New Roman"/>
                <w:color w:val="000000"/>
                <w:sz w:val="20"/>
                <w:szCs w:val="20"/>
                <w:lang w:eastAsia="fr-BE"/>
              </w:rPr>
              <w:instrText xml:space="preserve"> ADDIN ZOTERO_ITEM CSL_CITATION {"citationID":"8WymT4th","properties":{"formattedCitation":"(Berrada, 2019)","plainCitation":"(Berrada, 2019)","dontUpdate":true,"noteIndex":0},"citationItems":[{"id":646,"uris":["http://zotero.org/users/8331578/items/QMEUN4GQ"],"uri":["http://zotero.org/users/8331578/items/QMEUN4GQ"],"itemData":{"id":646,"type":"thesis","language":"EN","number-of-pages":"254","publisher":"Paris-Est","title":"Technical-Economic Analysis of Services Based on Autonomous Vehicles","author":[{"family":"Berrada","given":"Jaâfar"}],"issued":{"date-parts":[["2019",2,12]]}}}],"schema":"https://github.com/citation-style-language/schema/raw/master/csl-citation.json"} </w:instrText>
            </w:r>
            <w:r w:rsidRPr="0064435F">
              <w:rPr>
                <w:rFonts w:ascii="Times New Roman" w:hAnsi="Times New Roman"/>
                <w:color w:val="000000"/>
                <w:sz w:val="20"/>
                <w:szCs w:val="20"/>
                <w:lang w:eastAsia="fr-BE"/>
              </w:rPr>
              <w:fldChar w:fldCharType="separate"/>
            </w:r>
            <w:r w:rsidRPr="0064435F">
              <w:rPr>
                <w:rFonts w:ascii="Times New Roman" w:hAnsi="Times New Roman"/>
                <w:sz w:val="20"/>
              </w:rPr>
              <w:t>Berrada, 2019</w:t>
            </w:r>
            <w:r w:rsidRPr="0064435F">
              <w:rPr>
                <w:rFonts w:ascii="Times New Roman" w:hAnsi="Times New Roman"/>
                <w:color w:val="000000"/>
                <w:sz w:val="20"/>
                <w:szCs w:val="20"/>
                <w:lang w:eastAsia="fr-BE"/>
              </w:rPr>
              <w:fldChar w:fldCharType="end"/>
            </w:r>
          </w:p>
        </w:tc>
        <w:tc>
          <w:tcPr>
            <w:tcW w:w="405" w:type="pct"/>
            <w:noWrap/>
            <w:hideMark/>
          </w:tcPr>
          <w:p w14:paraId="0375E800"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Orbicity and Palaiseau, Saclay (France)</w:t>
            </w:r>
          </w:p>
        </w:tc>
        <w:tc>
          <w:tcPr>
            <w:tcW w:w="456" w:type="pct"/>
            <w:noWrap/>
            <w:hideMark/>
          </w:tcPr>
          <w:p w14:paraId="22ACC054"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Homogeneous simulated demand and Poisson distribution</w:t>
            </w:r>
          </w:p>
        </w:tc>
        <w:tc>
          <w:tcPr>
            <w:tcW w:w="355" w:type="pct"/>
          </w:tcPr>
          <w:p w14:paraId="5D51FA80" w14:textId="1B2CD9D0"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p>
        </w:tc>
        <w:tc>
          <w:tcPr>
            <w:tcW w:w="405" w:type="pct"/>
            <w:noWrap/>
            <w:hideMark/>
          </w:tcPr>
          <w:p w14:paraId="2D03EAAD" w14:textId="42A57A66"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 xml:space="preserve">Ring shape city with homoge-neous population density and </w:t>
            </w:r>
            <w:proofErr w:type="gramStart"/>
            <w:r w:rsidRPr="0064435F">
              <w:rPr>
                <w:rFonts w:ascii="Times New Roman" w:hAnsi="Times New Roman"/>
                <w:color w:val="000000"/>
                <w:sz w:val="20"/>
                <w:szCs w:val="20"/>
                <w:lang w:val="en-US" w:eastAsia="fr-BE"/>
              </w:rPr>
              <w:t>11</w:t>
            </w:r>
            <w:proofErr w:type="gramEnd"/>
            <w:r w:rsidRPr="0064435F">
              <w:rPr>
                <w:rFonts w:ascii="Times New Roman" w:hAnsi="Times New Roman"/>
                <w:color w:val="000000"/>
                <w:sz w:val="20"/>
                <w:szCs w:val="20"/>
                <w:lang w:val="en-US" w:eastAsia="fr-BE"/>
              </w:rPr>
              <w:t xml:space="preserve"> stations and real roads</w:t>
            </w:r>
          </w:p>
        </w:tc>
        <w:tc>
          <w:tcPr>
            <w:tcW w:w="254" w:type="pct"/>
            <w:noWrap/>
            <w:hideMark/>
          </w:tcPr>
          <w:p w14:paraId="0A4EB116" w14:textId="2B8D7BD0"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Not full – MultiMo-dal and One line of bus</w:t>
            </w:r>
          </w:p>
        </w:tc>
        <w:tc>
          <w:tcPr>
            <w:tcW w:w="455" w:type="pct"/>
            <w:noWrap/>
            <w:hideMark/>
          </w:tcPr>
          <w:p w14:paraId="07EC625A"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eastAsia="fr-BE"/>
              </w:rPr>
            </w:pPr>
            <w:r w:rsidRPr="0064435F">
              <w:rPr>
                <w:rFonts w:ascii="Times New Roman" w:hAnsi="Times New Roman"/>
                <w:color w:val="000000"/>
                <w:sz w:val="20"/>
                <w:szCs w:val="20"/>
                <w:lang w:val="en-US" w:eastAsia="fr-BE"/>
              </w:rPr>
              <w:t>Car sharing and car and ride sharing</w:t>
            </w:r>
          </w:p>
        </w:tc>
        <w:tc>
          <w:tcPr>
            <w:tcW w:w="355" w:type="pct"/>
            <w:noWrap/>
            <w:hideMark/>
          </w:tcPr>
          <w:p w14:paraId="1285C381"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Gasoline and electric vehicles</w:t>
            </w:r>
          </w:p>
        </w:tc>
        <w:tc>
          <w:tcPr>
            <w:tcW w:w="253" w:type="pct"/>
            <w:noWrap/>
            <w:hideMark/>
          </w:tcPr>
          <w:p w14:paraId="30A9F72B"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No</w:t>
            </w:r>
          </w:p>
        </w:tc>
        <w:tc>
          <w:tcPr>
            <w:tcW w:w="304" w:type="pct"/>
            <w:noWrap/>
            <w:hideMark/>
          </w:tcPr>
          <w:p w14:paraId="037BF528" w14:textId="6E100156"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Disuti-lity fun-ction</w:t>
            </w:r>
          </w:p>
        </w:tc>
        <w:tc>
          <w:tcPr>
            <w:tcW w:w="353" w:type="pct"/>
            <w:noWrap/>
            <w:hideMark/>
          </w:tcPr>
          <w:p w14:paraId="4578AC6A"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r w:rsidRPr="0064435F">
              <w:rPr>
                <w:rFonts w:ascii="Times New Roman" w:hAnsi="Times New Roman"/>
                <w:color w:val="000000"/>
                <w:sz w:val="20"/>
                <w:szCs w:val="20"/>
                <w:lang w:eastAsia="fr-BE"/>
              </w:rPr>
              <w:t>Yes</w:t>
            </w:r>
          </w:p>
        </w:tc>
        <w:tc>
          <w:tcPr>
            <w:tcW w:w="254" w:type="pct"/>
            <w:noWrap/>
            <w:hideMark/>
          </w:tcPr>
          <w:p w14:paraId="417B30C8"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fr-BE"/>
              </w:rPr>
            </w:pPr>
          </w:p>
        </w:tc>
        <w:tc>
          <w:tcPr>
            <w:tcW w:w="354" w:type="pct"/>
            <w:noWrap/>
            <w:hideMark/>
          </w:tcPr>
          <w:p w14:paraId="2E0B2D11"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fr-BE"/>
              </w:rPr>
            </w:pPr>
          </w:p>
        </w:tc>
        <w:tc>
          <w:tcPr>
            <w:tcW w:w="291" w:type="pct"/>
            <w:noWrap/>
            <w:hideMark/>
          </w:tcPr>
          <w:p w14:paraId="7DCCB8CB" w14:textId="77777777" w:rsidR="0095412F" w:rsidRPr="0064435F" w:rsidRDefault="0095412F" w:rsidP="0095412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fr-BE"/>
              </w:rPr>
            </w:pPr>
          </w:p>
        </w:tc>
      </w:tr>
    </w:tbl>
    <w:p w14:paraId="6C95E7F3" w14:textId="51AF157E" w:rsidR="00522A25" w:rsidRPr="0064435F" w:rsidRDefault="00E437A4" w:rsidP="007D542C">
      <w:pPr>
        <w:pStyle w:val="Caption"/>
        <w:rPr>
          <w:lang w:val="en-US"/>
        </w:rPr>
        <w:sectPr w:rsidR="00522A25" w:rsidRPr="0064435F" w:rsidSect="00522A25">
          <w:headerReference w:type="first" r:id="rId39"/>
          <w:footerReference w:type="first" r:id="rId40"/>
          <w:pgSz w:w="16838" w:h="11906" w:orient="landscape"/>
          <w:pgMar w:top="1418" w:right="1418" w:bottom="1418" w:left="1418" w:header="709" w:footer="709" w:gutter="0"/>
          <w:cols w:space="708"/>
          <w:titlePg/>
          <w:docGrid w:linePitch="360"/>
        </w:sectPr>
      </w:pPr>
      <w:bookmarkStart w:id="88" w:name="_Toc80021556"/>
      <w:r w:rsidRPr="0064435F">
        <w:rPr>
          <w:lang w:val="en-US"/>
        </w:rPr>
        <w:t xml:space="preserve">Table </w:t>
      </w:r>
      <w:r w:rsidRPr="0064435F">
        <w:fldChar w:fldCharType="begin"/>
      </w:r>
      <w:r w:rsidRPr="0064435F">
        <w:rPr>
          <w:lang w:val="en-US"/>
        </w:rPr>
        <w:instrText xml:space="preserve"> SEQ Table \* ARABIC </w:instrText>
      </w:r>
      <w:r w:rsidRPr="0064435F">
        <w:fldChar w:fldCharType="separate"/>
      </w:r>
      <w:r w:rsidRPr="0064435F">
        <w:rPr>
          <w:noProof/>
          <w:lang w:val="en-US"/>
        </w:rPr>
        <w:t>6</w:t>
      </w:r>
      <w:r w:rsidRPr="0064435F">
        <w:fldChar w:fldCharType="end"/>
      </w:r>
      <w:r w:rsidRPr="0064435F">
        <w:rPr>
          <w:lang w:val="en-US"/>
        </w:rPr>
        <w:t xml:space="preserve"> Literature review comparison table</w:t>
      </w:r>
      <w:bookmarkEnd w:id="88"/>
    </w:p>
    <w:p w14:paraId="75470E22" w14:textId="717F79DF" w:rsidR="0060649A" w:rsidRDefault="0060649A" w:rsidP="0060649A">
      <w:pPr>
        <w:pStyle w:val="Heading3"/>
        <w:numPr>
          <w:ilvl w:val="0"/>
          <w:numId w:val="24"/>
        </w:numPr>
        <w:rPr>
          <w:rFonts w:ascii="Times New Roman" w:hAnsi="Times New Roman"/>
          <w:lang w:val="en-US"/>
        </w:rPr>
      </w:pPr>
      <w:bookmarkStart w:id="89" w:name="_Toc80021521"/>
      <w:r w:rsidRPr="0064435F">
        <w:rPr>
          <w:rFonts w:ascii="Times New Roman" w:hAnsi="Times New Roman"/>
          <w:lang w:val="en-US"/>
        </w:rPr>
        <w:lastRenderedPageBreak/>
        <w:t xml:space="preserve">Appendix </w:t>
      </w:r>
      <w:r w:rsidR="00E437A4" w:rsidRPr="0064435F">
        <w:rPr>
          <w:rFonts w:ascii="Times New Roman" w:hAnsi="Times New Roman"/>
          <w:lang w:val="en-US"/>
        </w:rPr>
        <w:t>4</w:t>
      </w:r>
      <w:r w:rsidRPr="0064435F">
        <w:rPr>
          <w:rFonts w:ascii="Times New Roman" w:hAnsi="Times New Roman"/>
          <w:lang w:val="en-US"/>
        </w:rPr>
        <w:t xml:space="preserve">: </w:t>
      </w:r>
      <w:proofErr w:type="gramStart"/>
      <w:r w:rsidRPr="0064435F">
        <w:rPr>
          <w:rFonts w:ascii="Times New Roman" w:hAnsi="Times New Roman"/>
          <w:lang w:val="en-US"/>
        </w:rPr>
        <w:t>Possible combinations</w:t>
      </w:r>
      <w:proofErr w:type="gramEnd"/>
      <w:r w:rsidRPr="0064435F">
        <w:rPr>
          <w:rFonts w:ascii="Times New Roman" w:hAnsi="Times New Roman"/>
          <w:lang w:val="en-US"/>
        </w:rPr>
        <w:t xml:space="preserve"> of age category, status in the household, household type and work id</w:t>
      </w:r>
      <w:bookmarkEnd w:id="89"/>
    </w:p>
    <w:p w14:paraId="4273452A" w14:textId="77777777" w:rsidR="00096478" w:rsidRPr="00096478" w:rsidRDefault="00096478" w:rsidP="00096478">
      <w:pPr>
        <w:rPr>
          <w:lang w:val="en-US" w:eastAsia="en-US"/>
        </w:rPr>
      </w:pPr>
    </w:p>
    <w:tbl>
      <w:tblPr>
        <w:tblStyle w:val="TableGrid"/>
        <w:tblW w:w="9168" w:type="dxa"/>
        <w:jc w:val="center"/>
        <w:tblLook w:val="04A0" w:firstRow="1" w:lastRow="0" w:firstColumn="1" w:lastColumn="0" w:noHBand="0" w:noVBand="1"/>
      </w:tblPr>
      <w:tblGrid>
        <w:gridCol w:w="2704"/>
        <w:gridCol w:w="1734"/>
        <w:gridCol w:w="2044"/>
        <w:gridCol w:w="2686"/>
      </w:tblGrid>
      <w:tr w:rsidR="0060649A" w:rsidRPr="0064435F" w14:paraId="75E5689A" w14:textId="77777777" w:rsidTr="00D70886">
        <w:trPr>
          <w:trHeight w:val="552"/>
          <w:jc w:val="center"/>
        </w:trPr>
        <w:tc>
          <w:tcPr>
            <w:tcW w:w="0" w:type="auto"/>
          </w:tcPr>
          <w:p w14:paraId="41F61EAB" w14:textId="77777777" w:rsidR="0060649A" w:rsidRPr="0064435F" w:rsidRDefault="0060649A" w:rsidP="00D70886">
            <w:pPr>
              <w:rPr>
                <w:rFonts w:ascii="Times New Roman" w:hAnsi="Times New Roman"/>
                <w:b/>
                <w:bCs/>
                <w:sz w:val="24"/>
                <w:szCs w:val="24"/>
                <w:u w:val="single"/>
              </w:rPr>
            </w:pPr>
            <w:r w:rsidRPr="0064435F">
              <w:rPr>
                <w:rFonts w:ascii="Times New Roman" w:hAnsi="Times New Roman"/>
                <w:b/>
                <w:bCs/>
                <w:sz w:val="24"/>
                <w:szCs w:val="24"/>
                <w:u w:val="single"/>
              </w:rPr>
              <w:t>Age Category (years old)</w:t>
            </w:r>
          </w:p>
        </w:tc>
        <w:tc>
          <w:tcPr>
            <w:tcW w:w="1734" w:type="dxa"/>
          </w:tcPr>
          <w:p w14:paraId="1A036AC1" w14:textId="77777777" w:rsidR="0060649A" w:rsidRPr="0064435F" w:rsidRDefault="0060649A" w:rsidP="00D70886">
            <w:pPr>
              <w:rPr>
                <w:rFonts w:ascii="Times New Roman" w:hAnsi="Times New Roman"/>
                <w:b/>
                <w:bCs/>
                <w:sz w:val="24"/>
                <w:szCs w:val="24"/>
                <w:u w:val="single"/>
              </w:rPr>
            </w:pPr>
            <w:r w:rsidRPr="0064435F">
              <w:rPr>
                <w:rFonts w:ascii="Times New Roman" w:hAnsi="Times New Roman"/>
                <w:b/>
                <w:bCs/>
                <w:sz w:val="24"/>
                <w:szCs w:val="24"/>
                <w:u w:val="single"/>
              </w:rPr>
              <w:t>Status in the household</w:t>
            </w:r>
          </w:p>
        </w:tc>
        <w:tc>
          <w:tcPr>
            <w:tcW w:w="0" w:type="auto"/>
          </w:tcPr>
          <w:p w14:paraId="10231F6B" w14:textId="77777777" w:rsidR="0060649A" w:rsidRPr="0064435F" w:rsidRDefault="0060649A" w:rsidP="00D70886">
            <w:pPr>
              <w:rPr>
                <w:rFonts w:ascii="Times New Roman" w:hAnsi="Times New Roman"/>
                <w:b/>
                <w:bCs/>
                <w:sz w:val="24"/>
                <w:szCs w:val="24"/>
                <w:u w:val="single"/>
              </w:rPr>
            </w:pPr>
            <w:r w:rsidRPr="0064435F">
              <w:rPr>
                <w:rFonts w:ascii="Times New Roman" w:hAnsi="Times New Roman"/>
                <w:b/>
                <w:bCs/>
                <w:sz w:val="24"/>
                <w:szCs w:val="24"/>
                <w:u w:val="single"/>
              </w:rPr>
              <w:t>Household Type</w:t>
            </w:r>
          </w:p>
        </w:tc>
        <w:tc>
          <w:tcPr>
            <w:tcW w:w="0" w:type="auto"/>
          </w:tcPr>
          <w:p w14:paraId="2E791347" w14:textId="77777777" w:rsidR="0060649A" w:rsidRPr="0064435F" w:rsidRDefault="0060649A" w:rsidP="00D70886">
            <w:pPr>
              <w:rPr>
                <w:rFonts w:ascii="Times New Roman" w:hAnsi="Times New Roman"/>
                <w:b/>
                <w:bCs/>
                <w:sz w:val="24"/>
                <w:szCs w:val="24"/>
                <w:u w:val="single"/>
              </w:rPr>
            </w:pPr>
            <w:r w:rsidRPr="0064435F">
              <w:rPr>
                <w:rFonts w:ascii="Times New Roman" w:hAnsi="Times New Roman"/>
                <w:b/>
                <w:bCs/>
                <w:sz w:val="24"/>
                <w:szCs w:val="24"/>
                <w:u w:val="single"/>
              </w:rPr>
              <w:t>Work ID</w:t>
            </w:r>
          </w:p>
        </w:tc>
      </w:tr>
      <w:tr w:rsidR="0060649A" w:rsidRPr="0064435F" w14:paraId="6F7BAB1D" w14:textId="77777777" w:rsidTr="00D70886">
        <w:trPr>
          <w:trHeight w:val="251"/>
          <w:jc w:val="center"/>
        </w:trPr>
        <w:tc>
          <w:tcPr>
            <w:tcW w:w="0" w:type="auto"/>
            <w:vMerge w:val="restart"/>
          </w:tcPr>
          <w:p w14:paraId="7CEAC5AA" w14:textId="77777777" w:rsidR="0060649A" w:rsidRPr="0064435F" w:rsidRDefault="0060649A" w:rsidP="00D70886">
            <w:pPr>
              <w:rPr>
                <w:rFonts w:ascii="Times New Roman" w:hAnsi="Times New Roman"/>
                <w:szCs w:val="22"/>
              </w:rPr>
            </w:pPr>
            <w:r w:rsidRPr="0064435F">
              <w:rPr>
                <w:rFonts w:ascii="Times New Roman" w:hAnsi="Times New Roman"/>
                <w:szCs w:val="22"/>
              </w:rPr>
              <w:t>0 – 2</w:t>
            </w:r>
          </w:p>
        </w:tc>
        <w:tc>
          <w:tcPr>
            <w:tcW w:w="1734" w:type="dxa"/>
            <w:vMerge w:val="restart"/>
          </w:tcPr>
          <w:p w14:paraId="55AE1659"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Child</w:t>
            </w:r>
          </w:p>
        </w:tc>
        <w:tc>
          <w:tcPr>
            <w:tcW w:w="0" w:type="auto"/>
            <w:vMerge w:val="restart"/>
          </w:tcPr>
          <w:p w14:paraId="129C3D76"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Couple with child</w:t>
            </w:r>
          </w:p>
        </w:tc>
        <w:tc>
          <w:tcPr>
            <w:tcW w:w="0" w:type="auto"/>
          </w:tcPr>
          <w:p w14:paraId="0EEE8547"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Nursery</w:t>
            </w:r>
          </w:p>
        </w:tc>
      </w:tr>
      <w:tr w:rsidR="0060649A" w:rsidRPr="0064435F" w14:paraId="73C6A116" w14:textId="77777777" w:rsidTr="00D70886">
        <w:trPr>
          <w:trHeight w:val="251"/>
          <w:jc w:val="center"/>
        </w:trPr>
        <w:tc>
          <w:tcPr>
            <w:tcW w:w="0" w:type="auto"/>
            <w:vMerge/>
          </w:tcPr>
          <w:p w14:paraId="76606BD2" w14:textId="77777777" w:rsidR="0060649A" w:rsidRPr="0064435F" w:rsidRDefault="0060649A" w:rsidP="00D70886">
            <w:pPr>
              <w:rPr>
                <w:rFonts w:ascii="Times New Roman" w:hAnsi="Times New Roman"/>
                <w:szCs w:val="22"/>
                <w:lang w:val="en-US"/>
              </w:rPr>
            </w:pPr>
          </w:p>
        </w:tc>
        <w:tc>
          <w:tcPr>
            <w:tcW w:w="1734" w:type="dxa"/>
            <w:vMerge/>
          </w:tcPr>
          <w:p w14:paraId="6C1553E4" w14:textId="77777777" w:rsidR="0060649A" w:rsidRPr="0064435F" w:rsidRDefault="0060649A" w:rsidP="00D70886">
            <w:pPr>
              <w:rPr>
                <w:rFonts w:ascii="Times New Roman" w:hAnsi="Times New Roman"/>
                <w:szCs w:val="22"/>
                <w:lang w:val="en-US"/>
              </w:rPr>
            </w:pPr>
          </w:p>
        </w:tc>
        <w:tc>
          <w:tcPr>
            <w:tcW w:w="0" w:type="auto"/>
            <w:vMerge/>
          </w:tcPr>
          <w:p w14:paraId="094054BB" w14:textId="77777777" w:rsidR="0060649A" w:rsidRPr="0064435F" w:rsidRDefault="0060649A" w:rsidP="00D70886">
            <w:pPr>
              <w:rPr>
                <w:rFonts w:ascii="Times New Roman" w:hAnsi="Times New Roman"/>
                <w:szCs w:val="22"/>
                <w:lang w:val="en-US"/>
              </w:rPr>
            </w:pPr>
          </w:p>
        </w:tc>
        <w:tc>
          <w:tcPr>
            <w:tcW w:w="0" w:type="auto"/>
          </w:tcPr>
          <w:p w14:paraId="03FF4A00"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Stay at home</w:t>
            </w:r>
          </w:p>
        </w:tc>
      </w:tr>
      <w:tr w:rsidR="0060649A" w:rsidRPr="0064435F" w14:paraId="4E1CC1A7" w14:textId="77777777" w:rsidTr="00D70886">
        <w:trPr>
          <w:trHeight w:val="251"/>
          <w:jc w:val="center"/>
        </w:trPr>
        <w:tc>
          <w:tcPr>
            <w:tcW w:w="0" w:type="auto"/>
            <w:vMerge/>
          </w:tcPr>
          <w:p w14:paraId="261EC6F3" w14:textId="77777777" w:rsidR="0060649A" w:rsidRPr="0064435F" w:rsidRDefault="0060649A" w:rsidP="00D70886">
            <w:pPr>
              <w:rPr>
                <w:rFonts w:ascii="Times New Roman" w:hAnsi="Times New Roman"/>
                <w:szCs w:val="22"/>
                <w:lang w:val="en-US"/>
              </w:rPr>
            </w:pPr>
          </w:p>
        </w:tc>
        <w:tc>
          <w:tcPr>
            <w:tcW w:w="1734" w:type="dxa"/>
            <w:vMerge/>
          </w:tcPr>
          <w:p w14:paraId="05C318CB" w14:textId="77777777" w:rsidR="0060649A" w:rsidRPr="0064435F" w:rsidRDefault="0060649A" w:rsidP="00D70886">
            <w:pPr>
              <w:rPr>
                <w:rFonts w:ascii="Times New Roman" w:hAnsi="Times New Roman"/>
                <w:szCs w:val="22"/>
                <w:lang w:val="en-US"/>
              </w:rPr>
            </w:pPr>
          </w:p>
        </w:tc>
        <w:tc>
          <w:tcPr>
            <w:tcW w:w="0" w:type="auto"/>
            <w:vMerge w:val="restart"/>
          </w:tcPr>
          <w:p w14:paraId="289AE649"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Single with child</w:t>
            </w:r>
          </w:p>
        </w:tc>
        <w:tc>
          <w:tcPr>
            <w:tcW w:w="0" w:type="auto"/>
          </w:tcPr>
          <w:p w14:paraId="59813D62"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Nursery</w:t>
            </w:r>
          </w:p>
        </w:tc>
      </w:tr>
      <w:tr w:rsidR="0060649A" w:rsidRPr="0064435F" w14:paraId="23DD31A1" w14:textId="77777777" w:rsidTr="00D70886">
        <w:trPr>
          <w:trHeight w:val="251"/>
          <w:jc w:val="center"/>
        </w:trPr>
        <w:tc>
          <w:tcPr>
            <w:tcW w:w="0" w:type="auto"/>
            <w:vMerge/>
          </w:tcPr>
          <w:p w14:paraId="403DF078" w14:textId="77777777" w:rsidR="0060649A" w:rsidRPr="0064435F" w:rsidRDefault="0060649A" w:rsidP="00D70886">
            <w:pPr>
              <w:rPr>
                <w:rFonts w:ascii="Times New Roman" w:hAnsi="Times New Roman"/>
                <w:szCs w:val="22"/>
                <w:lang w:val="en-US"/>
              </w:rPr>
            </w:pPr>
          </w:p>
        </w:tc>
        <w:tc>
          <w:tcPr>
            <w:tcW w:w="1734" w:type="dxa"/>
            <w:vMerge/>
          </w:tcPr>
          <w:p w14:paraId="233F0C67" w14:textId="77777777" w:rsidR="0060649A" w:rsidRPr="0064435F" w:rsidRDefault="0060649A" w:rsidP="00D70886">
            <w:pPr>
              <w:rPr>
                <w:rFonts w:ascii="Times New Roman" w:hAnsi="Times New Roman"/>
                <w:szCs w:val="22"/>
                <w:lang w:val="en-US"/>
              </w:rPr>
            </w:pPr>
          </w:p>
        </w:tc>
        <w:tc>
          <w:tcPr>
            <w:tcW w:w="0" w:type="auto"/>
            <w:vMerge/>
          </w:tcPr>
          <w:p w14:paraId="44CB98F8" w14:textId="77777777" w:rsidR="0060649A" w:rsidRPr="0064435F" w:rsidRDefault="0060649A" w:rsidP="00D70886">
            <w:pPr>
              <w:rPr>
                <w:rFonts w:ascii="Times New Roman" w:hAnsi="Times New Roman"/>
                <w:szCs w:val="22"/>
                <w:lang w:val="en-US"/>
              </w:rPr>
            </w:pPr>
          </w:p>
        </w:tc>
        <w:tc>
          <w:tcPr>
            <w:tcW w:w="0" w:type="auto"/>
          </w:tcPr>
          <w:p w14:paraId="51B83BDB"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Stay at home</w:t>
            </w:r>
          </w:p>
        </w:tc>
      </w:tr>
      <w:tr w:rsidR="0060649A" w:rsidRPr="0064435F" w14:paraId="61E29C31" w14:textId="77777777" w:rsidTr="00D70886">
        <w:trPr>
          <w:trHeight w:val="251"/>
          <w:jc w:val="center"/>
        </w:trPr>
        <w:tc>
          <w:tcPr>
            <w:tcW w:w="0" w:type="auto"/>
            <w:vMerge/>
          </w:tcPr>
          <w:p w14:paraId="77C5A4A2" w14:textId="77777777" w:rsidR="0060649A" w:rsidRPr="0064435F" w:rsidRDefault="0060649A" w:rsidP="00D70886">
            <w:pPr>
              <w:rPr>
                <w:rFonts w:ascii="Times New Roman" w:hAnsi="Times New Roman"/>
                <w:szCs w:val="22"/>
                <w:lang w:val="en-US"/>
              </w:rPr>
            </w:pPr>
          </w:p>
        </w:tc>
        <w:tc>
          <w:tcPr>
            <w:tcW w:w="1734" w:type="dxa"/>
            <w:vMerge/>
          </w:tcPr>
          <w:p w14:paraId="7449CF10" w14:textId="77777777" w:rsidR="0060649A" w:rsidRPr="0064435F" w:rsidRDefault="0060649A" w:rsidP="00D70886">
            <w:pPr>
              <w:rPr>
                <w:rFonts w:ascii="Times New Roman" w:hAnsi="Times New Roman"/>
                <w:szCs w:val="22"/>
              </w:rPr>
            </w:pPr>
          </w:p>
        </w:tc>
        <w:tc>
          <w:tcPr>
            <w:tcW w:w="0" w:type="auto"/>
          </w:tcPr>
          <w:p w14:paraId="4E998E86" w14:textId="77777777" w:rsidR="0060649A" w:rsidRPr="0064435F" w:rsidRDefault="0060649A" w:rsidP="00D70886">
            <w:pPr>
              <w:rPr>
                <w:rFonts w:ascii="Times New Roman" w:hAnsi="Times New Roman"/>
                <w:szCs w:val="22"/>
              </w:rPr>
            </w:pPr>
            <w:r w:rsidRPr="0064435F">
              <w:rPr>
                <w:rFonts w:ascii="Times New Roman" w:hAnsi="Times New Roman"/>
                <w:szCs w:val="22"/>
              </w:rPr>
              <w:t>Collective</w:t>
            </w:r>
          </w:p>
        </w:tc>
        <w:tc>
          <w:tcPr>
            <w:tcW w:w="0" w:type="auto"/>
          </w:tcPr>
          <w:p w14:paraId="73FD924D" w14:textId="77777777" w:rsidR="0060649A" w:rsidRPr="0064435F" w:rsidRDefault="0060649A" w:rsidP="00D70886">
            <w:pPr>
              <w:rPr>
                <w:rFonts w:ascii="Times New Roman" w:hAnsi="Times New Roman"/>
                <w:szCs w:val="22"/>
              </w:rPr>
            </w:pPr>
            <w:r w:rsidRPr="0064435F">
              <w:rPr>
                <w:rFonts w:ascii="Times New Roman" w:hAnsi="Times New Roman"/>
                <w:szCs w:val="22"/>
              </w:rPr>
              <w:t>Hospital</w:t>
            </w:r>
          </w:p>
        </w:tc>
      </w:tr>
      <w:tr w:rsidR="0060649A" w:rsidRPr="0064435F" w14:paraId="5488B443" w14:textId="77777777" w:rsidTr="00D70886">
        <w:trPr>
          <w:trHeight w:val="251"/>
          <w:jc w:val="center"/>
        </w:trPr>
        <w:tc>
          <w:tcPr>
            <w:tcW w:w="0" w:type="auto"/>
            <w:vMerge w:val="restart"/>
          </w:tcPr>
          <w:p w14:paraId="4D8EE655" w14:textId="77777777" w:rsidR="0060649A" w:rsidRPr="0064435F" w:rsidRDefault="0060649A" w:rsidP="00D70886">
            <w:pPr>
              <w:rPr>
                <w:rFonts w:ascii="Times New Roman" w:hAnsi="Times New Roman"/>
                <w:szCs w:val="22"/>
              </w:rPr>
            </w:pPr>
            <w:r w:rsidRPr="0064435F">
              <w:rPr>
                <w:rFonts w:ascii="Times New Roman" w:hAnsi="Times New Roman"/>
                <w:szCs w:val="22"/>
              </w:rPr>
              <w:t>3 – 5</w:t>
            </w:r>
          </w:p>
        </w:tc>
        <w:tc>
          <w:tcPr>
            <w:tcW w:w="1734" w:type="dxa"/>
            <w:vMerge w:val="restart"/>
          </w:tcPr>
          <w:p w14:paraId="7E271F3F"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Child</w:t>
            </w:r>
          </w:p>
        </w:tc>
        <w:tc>
          <w:tcPr>
            <w:tcW w:w="0" w:type="auto"/>
            <w:vMerge w:val="restart"/>
          </w:tcPr>
          <w:p w14:paraId="3DE6A1F5"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Couple with child</w:t>
            </w:r>
          </w:p>
        </w:tc>
        <w:tc>
          <w:tcPr>
            <w:tcW w:w="0" w:type="auto"/>
          </w:tcPr>
          <w:p w14:paraId="53E00766"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Kindergarten</w:t>
            </w:r>
          </w:p>
        </w:tc>
      </w:tr>
      <w:tr w:rsidR="0060649A" w:rsidRPr="0064435F" w14:paraId="60363500" w14:textId="77777777" w:rsidTr="00D70886">
        <w:trPr>
          <w:trHeight w:val="251"/>
          <w:jc w:val="center"/>
        </w:trPr>
        <w:tc>
          <w:tcPr>
            <w:tcW w:w="0" w:type="auto"/>
            <w:vMerge/>
          </w:tcPr>
          <w:p w14:paraId="1B7850E0" w14:textId="77777777" w:rsidR="0060649A" w:rsidRPr="0064435F" w:rsidRDefault="0060649A" w:rsidP="00D70886">
            <w:pPr>
              <w:rPr>
                <w:rFonts w:ascii="Times New Roman" w:hAnsi="Times New Roman"/>
                <w:szCs w:val="22"/>
                <w:lang w:val="en-US"/>
              </w:rPr>
            </w:pPr>
          </w:p>
        </w:tc>
        <w:tc>
          <w:tcPr>
            <w:tcW w:w="1734" w:type="dxa"/>
            <w:vMerge/>
          </w:tcPr>
          <w:p w14:paraId="71C34F61" w14:textId="77777777" w:rsidR="0060649A" w:rsidRPr="0064435F" w:rsidRDefault="0060649A" w:rsidP="00D70886">
            <w:pPr>
              <w:rPr>
                <w:rFonts w:ascii="Times New Roman" w:hAnsi="Times New Roman"/>
                <w:szCs w:val="22"/>
                <w:lang w:val="en-US"/>
              </w:rPr>
            </w:pPr>
          </w:p>
        </w:tc>
        <w:tc>
          <w:tcPr>
            <w:tcW w:w="0" w:type="auto"/>
            <w:vMerge/>
          </w:tcPr>
          <w:p w14:paraId="6CC92A4E" w14:textId="77777777" w:rsidR="0060649A" w:rsidRPr="0064435F" w:rsidRDefault="0060649A" w:rsidP="00D70886">
            <w:pPr>
              <w:rPr>
                <w:rFonts w:ascii="Times New Roman" w:hAnsi="Times New Roman"/>
                <w:szCs w:val="22"/>
                <w:lang w:val="en-US"/>
              </w:rPr>
            </w:pPr>
          </w:p>
        </w:tc>
        <w:tc>
          <w:tcPr>
            <w:tcW w:w="0" w:type="auto"/>
          </w:tcPr>
          <w:p w14:paraId="7C68EC17"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Primary school</w:t>
            </w:r>
          </w:p>
        </w:tc>
      </w:tr>
      <w:tr w:rsidR="0060649A" w:rsidRPr="0064435F" w14:paraId="06E64497" w14:textId="77777777" w:rsidTr="00D70886">
        <w:trPr>
          <w:trHeight w:val="251"/>
          <w:jc w:val="center"/>
        </w:trPr>
        <w:tc>
          <w:tcPr>
            <w:tcW w:w="0" w:type="auto"/>
            <w:vMerge/>
          </w:tcPr>
          <w:p w14:paraId="1A9C2A94" w14:textId="77777777" w:rsidR="0060649A" w:rsidRPr="0064435F" w:rsidRDefault="0060649A" w:rsidP="00D70886">
            <w:pPr>
              <w:rPr>
                <w:rFonts w:ascii="Times New Roman" w:hAnsi="Times New Roman"/>
                <w:szCs w:val="22"/>
                <w:lang w:val="en-US"/>
              </w:rPr>
            </w:pPr>
          </w:p>
        </w:tc>
        <w:tc>
          <w:tcPr>
            <w:tcW w:w="1734" w:type="dxa"/>
            <w:vMerge/>
          </w:tcPr>
          <w:p w14:paraId="741A209E" w14:textId="77777777" w:rsidR="0060649A" w:rsidRPr="0064435F" w:rsidRDefault="0060649A" w:rsidP="00D70886">
            <w:pPr>
              <w:rPr>
                <w:rFonts w:ascii="Times New Roman" w:hAnsi="Times New Roman"/>
                <w:szCs w:val="22"/>
                <w:lang w:val="en-US"/>
              </w:rPr>
            </w:pPr>
          </w:p>
        </w:tc>
        <w:tc>
          <w:tcPr>
            <w:tcW w:w="0" w:type="auto"/>
            <w:vMerge/>
          </w:tcPr>
          <w:p w14:paraId="296237B9" w14:textId="77777777" w:rsidR="0060649A" w:rsidRPr="0064435F" w:rsidRDefault="0060649A" w:rsidP="00D70886">
            <w:pPr>
              <w:rPr>
                <w:rFonts w:ascii="Times New Roman" w:hAnsi="Times New Roman"/>
                <w:szCs w:val="22"/>
                <w:lang w:val="en-US"/>
              </w:rPr>
            </w:pPr>
          </w:p>
        </w:tc>
        <w:tc>
          <w:tcPr>
            <w:tcW w:w="0" w:type="auto"/>
          </w:tcPr>
          <w:p w14:paraId="38008475"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Stay at home</w:t>
            </w:r>
          </w:p>
        </w:tc>
      </w:tr>
      <w:tr w:rsidR="0060649A" w:rsidRPr="0064435F" w14:paraId="692693A5" w14:textId="77777777" w:rsidTr="00D70886">
        <w:trPr>
          <w:trHeight w:val="251"/>
          <w:jc w:val="center"/>
        </w:trPr>
        <w:tc>
          <w:tcPr>
            <w:tcW w:w="0" w:type="auto"/>
            <w:vMerge/>
          </w:tcPr>
          <w:p w14:paraId="4AE1FE4A" w14:textId="77777777" w:rsidR="0060649A" w:rsidRPr="0064435F" w:rsidRDefault="0060649A" w:rsidP="00D70886">
            <w:pPr>
              <w:rPr>
                <w:rFonts w:ascii="Times New Roman" w:hAnsi="Times New Roman"/>
                <w:szCs w:val="22"/>
                <w:lang w:val="en-US"/>
              </w:rPr>
            </w:pPr>
          </w:p>
        </w:tc>
        <w:tc>
          <w:tcPr>
            <w:tcW w:w="1734" w:type="dxa"/>
            <w:vMerge/>
          </w:tcPr>
          <w:p w14:paraId="5AE547E1" w14:textId="77777777" w:rsidR="0060649A" w:rsidRPr="0064435F" w:rsidRDefault="0060649A" w:rsidP="00D70886">
            <w:pPr>
              <w:rPr>
                <w:rFonts w:ascii="Times New Roman" w:hAnsi="Times New Roman"/>
                <w:szCs w:val="22"/>
                <w:lang w:val="en-US"/>
              </w:rPr>
            </w:pPr>
          </w:p>
        </w:tc>
        <w:tc>
          <w:tcPr>
            <w:tcW w:w="0" w:type="auto"/>
            <w:vMerge w:val="restart"/>
          </w:tcPr>
          <w:p w14:paraId="29036B44"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Single with child</w:t>
            </w:r>
          </w:p>
        </w:tc>
        <w:tc>
          <w:tcPr>
            <w:tcW w:w="0" w:type="auto"/>
          </w:tcPr>
          <w:p w14:paraId="0336D218"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Kindergarten</w:t>
            </w:r>
          </w:p>
        </w:tc>
      </w:tr>
      <w:tr w:rsidR="0060649A" w:rsidRPr="0064435F" w14:paraId="2B4D04BA" w14:textId="77777777" w:rsidTr="00D70886">
        <w:trPr>
          <w:trHeight w:val="251"/>
          <w:jc w:val="center"/>
        </w:trPr>
        <w:tc>
          <w:tcPr>
            <w:tcW w:w="0" w:type="auto"/>
            <w:vMerge/>
          </w:tcPr>
          <w:p w14:paraId="07FB123D" w14:textId="77777777" w:rsidR="0060649A" w:rsidRPr="0064435F" w:rsidRDefault="0060649A" w:rsidP="00D70886">
            <w:pPr>
              <w:rPr>
                <w:rFonts w:ascii="Times New Roman" w:hAnsi="Times New Roman"/>
                <w:szCs w:val="22"/>
                <w:lang w:val="en-US"/>
              </w:rPr>
            </w:pPr>
          </w:p>
        </w:tc>
        <w:tc>
          <w:tcPr>
            <w:tcW w:w="1734" w:type="dxa"/>
            <w:vMerge/>
          </w:tcPr>
          <w:p w14:paraId="45F76ADA" w14:textId="77777777" w:rsidR="0060649A" w:rsidRPr="0064435F" w:rsidRDefault="0060649A" w:rsidP="00D70886">
            <w:pPr>
              <w:rPr>
                <w:rFonts w:ascii="Times New Roman" w:hAnsi="Times New Roman"/>
                <w:szCs w:val="22"/>
                <w:lang w:val="en-US"/>
              </w:rPr>
            </w:pPr>
          </w:p>
        </w:tc>
        <w:tc>
          <w:tcPr>
            <w:tcW w:w="0" w:type="auto"/>
            <w:vMerge/>
          </w:tcPr>
          <w:p w14:paraId="3FCB0BFB" w14:textId="77777777" w:rsidR="0060649A" w:rsidRPr="0064435F" w:rsidRDefault="0060649A" w:rsidP="00D70886">
            <w:pPr>
              <w:rPr>
                <w:rFonts w:ascii="Times New Roman" w:hAnsi="Times New Roman"/>
                <w:szCs w:val="22"/>
                <w:lang w:val="en-US"/>
              </w:rPr>
            </w:pPr>
          </w:p>
        </w:tc>
        <w:tc>
          <w:tcPr>
            <w:tcW w:w="0" w:type="auto"/>
          </w:tcPr>
          <w:p w14:paraId="6B976D67"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Primary school</w:t>
            </w:r>
          </w:p>
        </w:tc>
      </w:tr>
      <w:tr w:rsidR="0060649A" w:rsidRPr="0064435F" w14:paraId="12EEF471" w14:textId="77777777" w:rsidTr="00D70886">
        <w:trPr>
          <w:trHeight w:val="251"/>
          <w:jc w:val="center"/>
        </w:trPr>
        <w:tc>
          <w:tcPr>
            <w:tcW w:w="0" w:type="auto"/>
            <w:vMerge/>
          </w:tcPr>
          <w:p w14:paraId="44BB143C" w14:textId="77777777" w:rsidR="0060649A" w:rsidRPr="0064435F" w:rsidRDefault="0060649A" w:rsidP="00D70886">
            <w:pPr>
              <w:rPr>
                <w:rFonts w:ascii="Times New Roman" w:hAnsi="Times New Roman"/>
                <w:szCs w:val="22"/>
                <w:lang w:val="en-US"/>
              </w:rPr>
            </w:pPr>
          </w:p>
        </w:tc>
        <w:tc>
          <w:tcPr>
            <w:tcW w:w="1734" w:type="dxa"/>
            <w:vMerge/>
          </w:tcPr>
          <w:p w14:paraId="58041245" w14:textId="77777777" w:rsidR="0060649A" w:rsidRPr="0064435F" w:rsidRDefault="0060649A" w:rsidP="00D70886">
            <w:pPr>
              <w:rPr>
                <w:rFonts w:ascii="Times New Roman" w:hAnsi="Times New Roman"/>
                <w:szCs w:val="22"/>
                <w:lang w:val="en-US"/>
              </w:rPr>
            </w:pPr>
          </w:p>
        </w:tc>
        <w:tc>
          <w:tcPr>
            <w:tcW w:w="0" w:type="auto"/>
            <w:vMerge/>
          </w:tcPr>
          <w:p w14:paraId="2F3DBE0E" w14:textId="77777777" w:rsidR="0060649A" w:rsidRPr="0064435F" w:rsidRDefault="0060649A" w:rsidP="00D70886">
            <w:pPr>
              <w:rPr>
                <w:rFonts w:ascii="Times New Roman" w:hAnsi="Times New Roman"/>
                <w:szCs w:val="22"/>
                <w:lang w:val="en-US"/>
              </w:rPr>
            </w:pPr>
          </w:p>
        </w:tc>
        <w:tc>
          <w:tcPr>
            <w:tcW w:w="0" w:type="auto"/>
          </w:tcPr>
          <w:p w14:paraId="6EB0E285"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Stay at home</w:t>
            </w:r>
          </w:p>
        </w:tc>
      </w:tr>
      <w:tr w:rsidR="0060649A" w:rsidRPr="0064435F" w14:paraId="166E245C" w14:textId="77777777" w:rsidTr="00D70886">
        <w:trPr>
          <w:trHeight w:val="251"/>
          <w:jc w:val="center"/>
        </w:trPr>
        <w:tc>
          <w:tcPr>
            <w:tcW w:w="0" w:type="auto"/>
            <w:vMerge/>
          </w:tcPr>
          <w:p w14:paraId="74244AB8" w14:textId="77777777" w:rsidR="0060649A" w:rsidRPr="0064435F" w:rsidRDefault="0060649A" w:rsidP="00D70886">
            <w:pPr>
              <w:rPr>
                <w:rFonts w:ascii="Times New Roman" w:hAnsi="Times New Roman"/>
                <w:szCs w:val="22"/>
                <w:lang w:val="en-US"/>
              </w:rPr>
            </w:pPr>
          </w:p>
        </w:tc>
        <w:tc>
          <w:tcPr>
            <w:tcW w:w="1734" w:type="dxa"/>
            <w:vMerge/>
          </w:tcPr>
          <w:p w14:paraId="2F537379" w14:textId="77777777" w:rsidR="0060649A" w:rsidRPr="0064435F" w:rsidRDefault="0060649A" w:rsidP="00D70886">
            <w:pPr>
              <w:rPr>
                <w:rFonts w:ascii="Times New Roman" w:hAnsi="Times New Roman"/>
                <w:szCs w:val="22"/>
              </w:rPr>
            </w:pPr>
          </w:p>
        </w:tc>
        <w:tc>
          <w:tcPr>
            <w:tcW w:w="0" w:type="auto"/>
          </w:tcPr>
          <w:p w14:paraId="2F81C1E6" w14:textId="77777777" w:rsidR="0060649A" w:rsidRPr="0064435F" w:rsidRDefault="0060649A" w:rsidP="00D70886">
            <w:pPr>
              <w:rPr>
                <w:rFonts w:ascii="Times New Roman" w:hAnsi="Times New Roman"/>
                <w:szCs w:val="22"/>
              </w:rPr>
            </w:pPr>
            <w:r w:rsidRPr="0064435F">
              <w:rPr>
                <w:rFonts w:ascii="Times New Roman" w:hAnsi="Times New Roman"/>
                <w:szCs w:val="22"/>
              </w:rPr>
              <w:t>Collective</w:t>
            </w:r>
          </w:p>
        </w:tc>
        <w:tc>
          <w:tcPr>
            <w:tcW w:w="0" w:type="auto"/>
          </w:tcPr>
          <w:p w14:paraId="1FF85F56" w14:textId="77777777" w:rsidR="0060649A" w:rsidRPr="0064435F" w:rsidRDefault="0060649A" w:rsidP="00D70886">
            <w:pPr>
              <w:rPr>
                <w:rFonts w:ascii="Times New Roman" w:hAnsi="Times New Roman"/>
                <w:szCs w:val="22"/>
              </w:rPr>
            </w:pPr>
            <w:r w:rsidRPr="0064435F">
              <w:rPr>
                <w:rFonts w:ascii="Times New Roman" w:hAnsi="Times New Roman"/>
                <w:szCs w:val="22"/>
              </w:rPr>
              <w:t>Hospital</w:t>
            </w:r>
          </w:p>
        </w:tc>
      </w:tr>
      <w:tr w:rsidR="0060649A" w:rsidRPr="0064435F" w14:paraId="57F60123" w14:textId="77777777" w:rsidTr="00D70886">
        <w:trPr>
          <w:trHeight w:val="251"/>
          <w:jc w:val="center"/>
        </w:trPr>
        <w:tc>
          <w:tcPr>
            <w:tcW w:w="0" w:type="auto"/>
            <w:vMerge w:val="restart"/>
          </w:tcPr>
          <w:p w14:paraId="1A75A727" w14:textId="77777777" w:rsidR="0060649A" w:rsidRPr="0064435F" w:rsidRDefault="0060649A" w:rsidP="00D70886">
            <w:pPr>
              <w:rPr>
                <w:rFonts w:ascii="Times New Roman" w:hAnsi="Times New Roman"/>
                <w:szCs w:val="22"/>
              </w:rPr>
            </w:pPr>
            <w:r w:rsidRPr="0064435F">
              <w:rPr>
                <w:rFonts w:ascii="Times New Roman" w:hAnsi="Times New Roman"/>
                <w:szCs w:val="22"/>
              </w:rPr>
              <w:t>6 – 11</w:t>
            </w:r>
          </w:p>
        </w:tc>
        <w:tc>
          <w:tcPr>
            <w:tcW w:w="1734" w:type="dxa"/>
            <w:vMerge w:val="restart"/>
          </w:tcPr>
          <w:p w14:paraId="2E9A52D1"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Child</w:t>
            </w:r>
          </w:p>
        </w:tc>
        <w:tc>
          <w:tcPr>
            <w:tcW w:w="0" w:type="auto"/>
            <w:vMerge w:val="restart"/>
          </w:tcPr>
          <w:p w14:paraId="7167F8FC"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Couple with child</w:t>
            </w:r>
          </w:p>
        </w:tc>
        <w:tc>
          <w:tcPr>
            <w:tcW w:w="0" w:type="auto"/>
          </w:tcPr>
          <w:p w14:paraId="3CC7CC51"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Primary school</w:t>
            </w:r>
          </w:p>
        </w:tc>
      </w:tr>
      <w:tr w:rsidR="0060649A" w:rsidRPr="0064435F" w14:paraId="66572115" w14:textId="77777777" w:rsidTr="00D70886">
        <w:trPr>
          <w:trHeight w:val="251"/>
          <w:jc w:val="center"/>
        </w:trPr>
        <w:tc>
          <w:tcPr>
            <w:tcW w:w="0" w:type="auto"/>
            <w:vMerge/>
          </w:tcPr>
          <w:p w14:paraId="13968105" w14:textId="77777777" w:rsidR="0060649A" w:rsidRPr="0064435F" w:rsidRDefault="0060649A" w:rsidP="00D70886">
            <w:pPr>
              <w:rPr>
                <w:rFonts w:ascii="Times New Roman" w:hAnsi="Times New Roman"/>
                <w:szCs w:val="22"/>
                <w:lang w:val="en-US"/>
              </w:rPr>
            </w:pPr>
          </w:p>
        </w:tc>
        <w:tc>
          <w:tcPr>
            <w:tcW w:w="1734" w:type="dxa"/>
            <w:vMerge/>
          </w:tcPr>
          <w:p w14:paraId="0FE06679" w14:textId="77777777" w:rsidR="0060649A" w:rsidRPr="0064435F" w:rsidRDefault="0060649A" w:rsidP="00D70886">
            <w:pPr>
              <w:rPr>
                <w:rFonts w:ascii="Times New Roman" w:hAnsi="Times New Roman"/>
                <w:szCs w:val="22"/>
                <w:lang w:val="en-US"/>
              </w:rPr>
            </w:pPr>
          </w:p>
        </w:tc>
        <w:tc>
          <w:tcPr>
            <w:tcW w:w="0" w:type="auto"/>
            <w:vMerge/>
          </w:tcPr>
          <w:p w14:paraId="2EC7F8A4" w14:textId="77777777" w:rsidR="0060649A" w:rsidRPr="0064435F" w:rsidRDefault="0060649A" w:rsidP="00D70886">
            <w:pPr>
              <w:rPr>
                <w:rFonts w:ascii="Times New Roman" w:hAnsi="Times New Roman"/>
                <w:szCs w:val="22"/>
                <w:lang w:val="en-US"/>
              </w:rPr>
            </w:pPr>
          </w:p>
        </w:tc>
        <w:tc>
          <w:tcPr>
            <w:tcW w:w="0" w:type="auto"/>
          </w:tcPr>
          <w:p w14:paraId="489A6666"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Secondary school</w:t>
            </w:r>
          </w:p>
        </w:tc>
      </w:tr>
      <w:tr w:rsidR="0060649A" w:rsidRPr="0064435F" w14:paraId="58593FC0" w14:textId="77777777" w:rsidTr="00D70886">
        <w:trPr>
          <w:trHeight w:val="251"/>
          <w:jc w:val="center"/>
        </w:trPr>
        <w:tc>
          <w:tcPr>
            <w:tcW w:w="0" w:type="auto"/>
            <w:vMerge/>
          </w:tcPr>
          <w:p w14:paraId="379D0E27" w14:textId="77777777" w:rsidR="0060649A" w:rsidRPr="0064435F" w:rsidRDefault="0060649A" w:rsidP="00D70886">
            <w:pPr>
              <w:rPr>
                <w:rFonts w:ascii="Times New Roman" w:hAnsi="Times New Roman"/>
                <w:szCs w:val="22"/>
                <w:lang w:val="en-US"/>
              </w:rPr>
            </w:pPr>
          </w:p>
        </w:tc>
        <w:tc>
          <w:tcPr>
            <w:tcW w:w="1734" w:type="dxa"/>
            <w:vMerge/>
          </w:tcPr>
          <w:p w14:paraId="1F34BABF" w14:textId="77777777" w:rsidR="0060649A" w:rsidRPr="0064435F" w:rsidRDefault="0060649A" w:rsidP="00D70886">
            <w:pPr>
              <w:rPr>
                <w:rFonts w:ascii="Times New Roman" w:hAnsi="Times New Roman"/>
                <w:szCs w:val="22"/>
                <w:lang w:val="en-US"/>
              </w:rPr>
            </w:pPr>
          </w:p>
        </w:tc>
        <w:tc>
          <w:tcPr>
            <w:tcW w:w="0" w:type="auto"/>
            <w:vMerge w:val="restart"/>
          </w:tcPr>
          <w:p w14:paraId="44ECFD4A"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Single with child</w:t>
            </w:r>
          </w:p>
        </w:tc>
        <w:tc>
          <w:tcPr>
            <w:tcW w:w="0" w:type="auto"/>
          </w:tcPr>
          <w:p w14:paraId="52BDD9CC"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Primary school</w:t>
            </w:r>
          </w:p>
        </w:tc>
      </w:tr>
      <w:tr w:rsidR="0060649A" w:rsidRPr="0064435F" w14:paraId="73BBC55B" w14:textId="77777777" w:rsidTr="00D70886">
        <w:trPr>
          <w:trHeight w:val="251"/>
          <w:jc w:val="center"/>
        </w:trPr>
        <w:tc>
          <w:tcPr>
            <w:tcW w:w="0" w:type="auto"/>
            <w:vMerge/>
          </w:tcPr>
          <w:p w14:paraId="72EF7E04" w14:textId="77777777" w:rsidR="0060649A" w:rsidRPr="0064435F" w:rsidRDefault="0060649A" w:rsidP="00D70886">
            <w:pPr>
              <w:rPr>
                <w:rFonts w:ascii="Times New Roman" w:hAnsi="Times New Roman"/>
                <w:szCs w:val="22"/>
                <w:lang w:val="en-US"/>
              </w:rPr>
            </w:pPr>
          </w:p>
        </w:tc>
        <w:tc>
          <w:tcPr>
            <w:tcW w:w="1734" w:type="dxa"/>
            <w:vMerge/>
          </w:tcPr>
          <w:p w14:paraId="68C2546A" w14:textId="77777777" w:rsidR="0060649A" w:rsidRPr="0064435F" w:rsidRDefault="0060649A" w:rsidP="00D70886">
            <w:pPr>
              <w:rPr>
                <w:rFonts w:ascii="Times New Roman" w:hAnsi="Times New Roman"/>
                <w:szCs w:val="22"/>
                <w:lang w:val="en-US"/>
              </w:rPr>
            </w:pPr>
          </w:p>
        </w:tc>
        <w:tc>
          <w:tcPr>
            <w:tcW w:w="0" w:type="auto"/>
            <w:vMerge/>
          </w:tcPr>
          <w:p w14:paraId="022D552E" w14:textId="77777777" w:rsidR="0060649A" w:rsidRPr="0064435F" w:rsidRDefault="0060649A" w:rsidP="00D70886">
            <w:pPr>
              <w:rPr>
                <w:rFonts w:ascii="Times New Roman" w:hAnsi="Times New Roman"/>
                <w:szCs w:val="22"/>
                <w:lang w:val="en-US"/>
              </w:rPr>
            </w:pPr>
          </w:p>
        </w:tc>
        <w:tc>
          <w:tcPr>
            <w:tcW w:w="0" w:type="auto"/>
          </w:tcPr>
          <w:p w14:paraId="2029840E"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Secondary school</w:t>
            </w:r>
          </w:p>
        </w:tc>
      </w:tr>
      <w:tr w:rsidR="0060649A" w:rsidRPr="0064435F" w14:paraId="65364AD0" w14:textId="77777777" w:rsidTr="00D70886">
        <w:trPr>
          <w:trHeight w:val="251"/>
          <w:jc w:val="center"/>
        </w:trPr>
        <w:tc>
          <w:tcPr>
            <w:tcW w:w="0" w:type="auto"/>
            <w:vMerge/>
          </w:tcPr>
          <w:p w14:paraId="058F34B7" w14:textId="77777777" w:rsidR="0060649A" w:rsidRPr="0064435F" w:rsidRDefault="0060649A" w:rsidP="00D70886">
            <w:pPr>
              <w:rPr>
                <w:rFonts w:ascii="Times New Roman" w:hAnsi="Times New Roman"/>
                <w:szCs w:val="22"/>
                <w:lang w:val="en-US"/>
              </w:rPr>
            </w:pPr>
          </w:p>
        </w:tc>
        <w:tc>
          <w:tcPr>
            <w:tcW w:w="1734" w:type="dxa"/>
            <w:vMerge/>
          </w:tcPr>
          <w:p w14:paraId="61E5FF4F" w14:textId="77777777" w:rsidR="0060649A" w:rsidRPr="0064435F" w:rsidRDefault="0060649A" w:rsidP="00D70886">
            <w:pPr>
              <w:rPr>
                <w:rFonts w:ascii="Times New Roman" w:hAnsi="Times New Roman"/>
                <w:szCs w:val="22"/>
              </w:rPr>
            </w:pPr>
          </w:p>
        </w:tc>
        <w:tc>
          <w:tcPr>
            <w:tcW w:w="0" w:type="auto"/>
          </w:tcPr>
          <w:p w14:paraId="4F8067B1" w14:textId="77777777" w:rsidR="0060649A" w:rsidRPr="0064435F" w:rsidRDefault="0060649A" w:rsidP="00D70886">
            <w:pPr>
              <w:rPr>
                <w:rFonts w:ascii="Times New Roman" w:hAnsi="Times New Roman"/>
                <w:szCs w:val="22"/>
              </w:rPr>
            </w:pPr>
            <w:r w:rsidRPr="0064435F">
              <w:rPr>
                <w:rFonts w:ascii="Times New Roman" w:hAnsi="Times New Roman"/>
                <w:szCs w:val="22"/>
              </w:rPr>
              <w:t>Collective</w:t>
            </w:r>
          </w:p>
        </w:tc>
        <w:tc>
          <w:tcPr>
            <w:tcW w:w="0" w:type="auto"/>
          </w:tcPr>
          <w:p w14:paraId="0C16E405" w14:textId="77777777" w:rsidR="0060649A" w:rsidRPr="0064435F" w:rsidRDefault="0060649A" w:rsidP="00D70886">
            <w:pPr>
              <w:rPr>
                <w:rFonts w:ascii="Times New Roman" w:hAnsi="Times New Roman"/>
                <w:szCs w:val="22"/>
              </w:rPr>
            </w:pPr>
            <w:r w:rsidRPr="0064435F">
              <w:rPr>
                <w:rFonts w:ascii="Times New Roman" w:hAnsi="Times New Roman"/>
                <w:szCs w:val="22"/>
              </w:rPr>
              <w:t>Hospital</w:t>
            </w:r>
          </w:p>
        </w:tc>
      </w:tr>
      <w:tr w:rsidR="0060649A" w:rsidRPr="0064435F" w14:paraId="37B7520B" w14:textId="77777777" w:rsidTr="00D70886">
        <w:trPr>
          <w:trHeight w:val="261"/>
          <w:jc w:val="center"/>
        </w:trPr>
        <w:tc>
          <w:tcPr>
            <w:tcW w:w="0" w:type="auto"/>
            <w:vMerge w:val="restart"/>
          </w:tcPr>
          <w:p w14:paraId="6EE0F3D6" w14:textId="0347EFB6" w:rsidR="0060649A" w:rsidRPr="0064435F" w:rsidRDefault="0060649A" w:rsidP="00D70886">
            <w:pPr>
              <w:rPr>
                <w:rFonts w:ascii="Times New Roman" w:hAnsi="Times New Roman"/>
                <w:szCs w:val="22"/>
              </w:rPr>
            </w:pPr>
            <w:r w:rsidRPr="0064435F">
              <w:rPr>
                <w:rFonts w:ascii="Times New Roman" w:hAnsi="Times New Roman"/>
                <w:szCs w:val="22"/>
              </w:rPr>
              <w:t>12 – 1</w:t>
            </w:r>
            <w:r w:rsidR="00FE2EA6">
              <w:rPr>
                <w:rFonts w:ascii="Times New Roman" w:hAnsi="Times New Roman"/>
                <w:szCs w:val="22"/>
              </w:rPr>
              <w:t>4</w:t>
            </w:r>
          </w:p>
        </w:tc>
        <w:tc>
          <w:tcPr>
            <w:tcW w:w="1734" w:type="dxa"/>
            <w:vMerge w:val="restart"/>
          </w:tcPr>
          <w:p w14:paraId="46F7569F"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Child</w:t>
            </w:r>
          </w:p>
        </w:tc>
        <w:tc>
          <w:tcPr>
            <w:tcW w:w="0" w:type="auto"/>
            <w:vMerge w:val="restart"/>
          </w:tcPr>
          <w:p w14:paraId="19C2F199"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Couple with child</w:t>
            </w:r>
          </w:p>
        </w:tc>
        <w:tc>
          <w:tcPr>
            <w:tcW w:w="0" w:type="auto"/>
          </w:tcPr>
          <w:p w14:paraId="66BB3A45"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Primary school</w:t>
            </w:r>
          </w:p>
        </w:tc>
      </w:tr>
      <w:tr w:rsidR="0060649A" w:rsidRPr="0064435F" w14:paraId="098810E4" w14:textId="77777777" w:rsidTr="00D70886">
        <w:trPr>
          <w:trHeight w:val="261"/>
          <w:jc w:val="center"/>
        </w:trPr>
        <w:tc>
          <w:tcPr>
            <w:tcW w:w="0" w:type="auto"/>
            <w:vMerge/>
          </w:tcPr>
          <w:p w14:paraId="0ED335D5" w14:textId="77777777" w:rsidR="0060649A" w:rsidRPr="0064435F" w:rsidRDefault="0060649A" w:rsidP="00D70886">
            <w:pPr>
              <w:rPr>
                <w:rFonts w:ascii="Times New Roman" w:hAnsi="Times New Roman"/>
                <w:szCs w:val="22"/>
                <w:lang w:val="en-US"/>
              </w:rPr>
            </w:pPr>
          </w:p>
        </w:tc>
        <w:tc>
          <w:tcPr>
            <w:tcW w:w="1734" w:type="dxa"/>
            <w:vMerge/>
          </w:tcPr>
          <w:p w14:paraId="57C4EAF1" w14:textId="77777777" w:rsidR="0060649A" w:rsidRPr="0064435F" w:rsidRDefault="0060649A" w:rsidP="00D70886">
            <w:pPr>
              <w:rPr>
                <w:rFonts w:ascii="Times New Roman" w:hAnsi="Times New Roman"/>
                <w:szCs w:val="22"/>
                <w:lang w:val="en-US"/>
              </w:rPr>
            </w:pPr>
          </w:p>
        </w:tc>
        <w:tc>
          <w:tcPr>
            <w:tcW w:w="0" w:type="auto"/>
            <w:vMerge/>
          </w:tcPr>
          <w:p w14:paraId="38761317" w14:textId="77777777" w:rsidR="0060649A" w:rsidRPr="0064435F" w:rsidRDefault="0060649A" w:rsidP="00D70886">
            <w:pPr>
              <w:rPr>
                <w:rFonts w:ascii="Times New Roman" w:hAnsi="Times New Roman"/>
                <w:szCs w:val="22"/>
                <w:lang w:val="en-US"/>
              </w:rPr>
            </w:pPr>
          </w:p>
        </w:tc>
        <w:tc>
          <w:tcPr>
            <w:tcW w:w="0" w:type="auto"/>
          </w:tcPr>
          <w:p w14:paraId="24C736A5"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Secondary school</w:t>
            </w:r>
          </w:p>
        </w:tc>
      </w:tr>
      <w:tr w:rsidR="0060649A" w:rsidRPr="0064435F" w14:paraId="2B942F3C" w14:textId="77777777" w:rsidTr="00D70886">
        <w:trPr>
          <w:trHeight w:val="261"/>
          <w:jc w:val="center"/>
        </w:trPr>
        <w:tc>
          <w:tcPr>
            <w:tcW w:w="0" w:type="auto"/>
            <w:vMerge/>
          </w:tcPr>
          <w:p w14:paraId="43FCB01A" w14:textId="77777777" w:rsidR="0060649A" w:rsidRPr="0064435F" w:rsidRDefault="0060649A" w:rsidP="00D70886">
            <w:pPr>
              <w:rPr>
                <w:rFonts w:ascii="Times New Roman" w:hAnsi="Times New Roman"/>
                <w:szCs w:val="22"/>
                <w:lang w:val="en-US"/>
              </w:rPr>
            </w:pPr>
          </w:p>
        </w:tc>
        <w:tc>
          <w:tcPr>
            <w:tcW w:w="1734" w:type="dxa"/>
            <w:vMerge/>
          </w:tcPr>
          <w:p w14:paraId="4FFCB4E7" w14:textId="77777777" w:rsidR="0060649A" w:rsidRPr="0064435F" w:rsidRDefault="0060649A" w:rsidP="00D70886">
            <w:pPr>
              <w:rPr>
                <w:rFonts w:ascii="Times New Roman" w:hAnsi="Times New Roman"/>
                <w:szCs w:val="22"/>
                <w:lang w:val="en-US"/>
              </w:rPr>
            </w:pPr>
          </w:p>
        </w:tc>
        <w:tc>
          <w:tcPr>
            <w:tcW w:w="0" w:type="auto"/>
            <w:vMerge w:val="restart"/>
          </w:tcPr>
          <w:p w14:paraId="2CB4EB7E"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Single with child</w:t>
            </w:r>
          </w:p>
        </w:tc>
        <w:tc>
          <w:tcPr>
            <w:tcW w:w="0" w:type="auto"/>
          </w:tcPr>
          <w:p w14:paraId="33BB17FE"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Primary school</w:t>
            </w:r>
          </w:p>
        </w:tc>
      </w:tr>
      <w:tr w:rsidR="0060649A" w:rsidRPr="0064435F" w14:paraId="48B95610" w14:textId="77777777" w:rsidTr="00D70886">
        <w:trPr>
          <w:trHeight w:val="261"/>
          <w:jc w:val="center"/>
        </w:trPr>
        <w:tc>
          <w:tcPr>
            <w:tcW w:w="0" w:type="auto"/>
            <w:vMerge/>
          </w:tcPr>
          <w:p w14:paraId="6EE4E0F8" w14:textId="77777777" w:rsidR="0060649A" w:rsidRPr="0064435F" w:rsidRDefault="0060649A" w:rsidP="00D70886">
            <w:pPr>
              <w:rPr>
                <w:rFonts w:ascii="Times New Roman" w:hAnsi="Times New Roman"/>
                <w:szCs w:val="22"/>
                <w:lang w:val="en-US"/>
              </w:rPr>
            </w:pPr>
          </w:p>
        </w:tc>
        <w:tc>
          <w:tcPr>
            <w:tcW w:w="1734" w:type="dxa"/>
            <w:vMerge/>
          </w:tcPr>
          <w:p w14:paraId="5D977191" w14:textId="77777777" w:rsidR="0060649A" w:rsidRPr="0064435F" w:rsidRDefault="0060649A" w:rsidP="00D70886">
            <w:pPr>
              <w:rPr>
                <w:rFonts w:ascii="Times New Roman" w:hAnsi="Times New Roman"/>
                <w:szCs w:val="22"/>
                <w:lang w:val="en-US"/>
              </w:rPr>
            </w:pPr>
          </w:p>
        </w:tc>
        <w:tc>
          <w:tcPr>
            <w:tcW w:w="0" w:type="auto"/>
            <w:vMerge/>
          </w:tcPr>
          <w:p w14:paraId="15ECC209" w14:textId="77777777" w:rsidR="0060649A" w:rsidRPr="0064435F" w:rsidRDefault="0060649A" w:rsidP="00D70886">
            <w:pPr>
              <w:rPr>
                <w:rFonts w:ascii="Times New Roman" w:hAnsi="Times New Roman"/>
                <w:szCs w:val="22"/>
                <w:lang w:val="en-US"/>
              </w:rPr>
            </w:pPr>
          </w:p>
        </w:tc>
        <w:tc>
          <w:tcPr>
            <w:tcW w:w="0" w:type="auto"/>
          </w:tcPr>
          <w:p w14:paraId="36DC9E80"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Secondary school</w:t>
            </w:r>
          </w:p>
        </w:tc>
      </w:tr>
      <w:tr w:rsidR="0060649A" w:rsidRPr="0064435F" w14:paraId="52C451EF" w14:textId="77777777" w:rsidTr="00D70886">
        <w:trPr>
          <w:trHeight w:val="261"/>
          <w:jc w:val="center"/>
        </w:trPr>
        <w:tc>
          <w:tcPr>
            <w:tcW w:w="0" w:type="auto"/>
            <w:vMerge/>
          </w:tcPr>
          <w:p w14:paraId="09277B2F" w14:textId="77777777" w:rsidR="0060649A" w:rsidRPr="0064435F" w:rsidRDefault="0060649A" w:rsidP="00D70886">
            <w:pPr>
              <w:rPr>
                <w:rFonts w:ascii="Times New Roman" w:hAnsi="Times New Roman"/>
                <w:szCs w:val="22"/>
                <w:lang w:val="en-US"/>
              </w:rPr>
            </w:pPr>
          </w:p>
        </w:tc>
        <w:tc>
          <w:tcPr>
            <w:tcW w:w="1734" w:type="dxa"/>
            <w:vMerge/>
          </w:tcPr>
          <w:p w14:paraId="4AAD659B" w14:textId="77777777" w:rsidR="0060649A" w:rsidRPr="0064435F" w:rsidRDefault="0060649A" w:rsidP="00D70886">
            <w:pPr>
              <w:rPr>
                <w:rFonts w:ascii="Times New Roman" w:hAnsi="Times New Roman"/>
                <w:szCs w:val="22"/>
              </w:rPr>
            </w:pPr>
          </w:p>
        </w:tc>
        <w:tc>
          <w:tcPr>
            <w:tcW w:w="0" w:type="auto"/>
          </w:tcPr>
          <w:p w14:paraId="791FD99A" w14:textId="77777777" w:rsidR="0060649A" w:rsidRPr="0064435F" w:rsidRDefault="0060649A" w:rsidP="00D70886">
            <w:pPr>
              <w:rPr>
                <w:rFonts w:ascii="Times New Roman" w:hAnsi="Times New Roman"/>
                <w:szCs w:val="22"/>
              </w:rPr>
            </w:pPr>
            <w:r w:rsidRPr="0064435F">
              <w:rPr>
                <w:rFonts w:ascii="Times New Roman" w:hAnsi="Times New Roman"/>
                <w:szCs w:val="22"/>
              </w:rPr>
              <w:t>Collective</w:t>
            </w:r>
          </w:p>
        </w:tc>
        <w:tc>
          <w:tcPr>
            <w:tcW w:w="0" w:type="auto"/>
          </w:tcPr>
          <w:p w14:paraId="55EBD12B" w14:textId="77777777" w:rsidR="0060649A" w:rsidRPr="0064435F" w:rsidRDefault="0060649A" w:rsidP="00D70886">
            <w:pPr>
              <w:rPr>
                <w:rFonts w:ascii="Times New Roman" w:hAnsi="Times New Roman"/>
                <w:szCs w:val="22"/>
              </w:rPr>
            </w:pPr>
            <w:r w:rsidRPr="0064435F">
              <w:rPr>
                <w:rFonts w:ascii="Times New Roman" w:hAnsi="Times New Roman"/>
                <w:szCs w:val="22"/>
              </w:rPr>
              <w:t>Hospital</w:t>
            </w:r>
          </w:p>
        </w:tc>
      </w:tr>
      <w:tr w:rsidR="0060649A" w:rsidRPr="0064435F" w14:paraId="147FBE71" w14:textId="77777777" w:rsidTr="00D70886">
        <w:trPr>
          <w:trHeight w:val="251"/>
          <w:jc w:val="center"/>
        </w:trPr>
        <w:tc>
          <w:tcPr>
            <w:tcW w:w="0" w:type="auto"/>
            <w:vMerge w:val="restart"/>
          </w:tcPr>
          <w:p w14:paraId="50882C91" w14:textId="5685B8D2" w:rsidR="0060649A" w:rsidRPr="0064435F" w:rsidRDefault="00FE2EA6" w:rsidP="00D70886">
            <w:pPr>
              <w:rPr>
                <w:rFonts w:ascii="Times New Roman" w:hAnsi="Times New Roman"/>
                <w:szCs w:val="22"/>
              </w:rPr>
            </w:pPr>
            <w:r>
              <w:rPr>
                <w:rFonts w:ascii="Times New Roman" w:hAnsi="Times New Roman"/>
                <w:szCs w:val="22"/>
              </w:rPr>
              <w:t>15</w:t>
            </w:r>
            <w:r w:rsidR="0060649A" w:rsidRPr="0064435F">
              <w:rPr>
                <w:rFonts w:ascii="Times New Roman" w:hAnsi="Times New Roman"/>
                <w:szCs w:val="22"/>
              </w:rPr>
              <w:t xml:space="preserve"> – 17</w:t>
            </w:r>
          </w:p>
        </w:tc>
        <w:tc>
          <w:tcPr>
            <w:tcW w:w="1734" w:type="dxa"/>
            <w:vMerge w:val="restart"/>
          </w:tcPr>
          <w:p w14:paraId="1322A25A"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Child</w:t>
            </w:r>
          </w:p>
        </w:tc>
        <w:tc>
          <w:tcPr>
            <w:tcW w:w="0" w:type="auto"/>
          </w:tcPr>
          <w:p w14:paraId="32BB0AD9"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Couple with child</w:t>
            </w:r>
          </w:p>
        </w:tc>
        <w:tc>
          <w:tcPr>
            <w:tcW w:w="0" w:type="auto"/>
          </w:tcPr>
          <w:p w14:paraId="4C9BEA7E" w14:textId="77777777" w:rsidR="0060649A" w:rsidRPr="0064435F" w:rsidRDefault="0060649A" w:rsidP="00D70886">
            <w:pPr>
              <w:rPr>
                <w:rFonts w:ascii="Times New Roman" w:hAnsi="Times New Roman"/>
                <w:szCs w:val="22"/>
              </w:rPr>
            </w:pPr>
            <w:r w:rsidRPr="0064435F">
              <w:rPr>
                <w:rFonts w:ascii="Times New Roman" w:hAnsi="Times New Roman"/>
                <w:szCs w:val="22"/>
              </w:rPr>
              <w:t>Secondary school</w:t>
            </w:r>
          </w:p>
        </w:tc>
      </w:tr>
      <w:tr w:rsidR="0060649A" w:rsidRPr="0064435F" w14:paraId="00F8C255" w14:textId="77777777" w:rsidTr="00D70886">
        <w:trPr>
          <w:trHeight w:val="251"/>
          <w:jc w:val="center"/>
        </w:trPr>
        <w:tc>
          <w:tcPr>
            <w:tcW w:w="0" w:type="auto"/>
            <w:vMerge/>
          </w:tcPr>
          <w:p w14:paraId="03B9A04A" w14:textId="77777777" w:rsidR="0060649A" w:rsidRPr="0064435F" w:rsidRDefault="0060649A" w:rsidP="00D70886">
            <w:pPr>
              <w:rPr>
                <w:rFonts w:ascii="Times New Roman" w:hAnsi="Times New Roman"/>
                <w:szCs w:val="22"/>
              </w:rPr>
            </w:pPr>
          </w:p>
        </w:tc>
        <w:tc>
          <w:tcPr>
            <w:tcW w:w="1734" w:type="dxa"/>
            <w:vMerge/>
          </w:tcPr>
          <w:p w14:paraId="0346E2F2" w14:textId="77777777" w:rsidR="0060649A" w:rsidRPr="0064435F" w:rsidRDefault="0060649A" w:rsidP="00D70886">
            <w:pPr>
              <w:rPr>
                <w:rFonts w:ascii="Times New Roman" w:hAnsi="Times New Roman"/>
                <w:szCs w:val="22"/>
                <w:lang w:val="en-US"/>
              </w:rPr>
            </w:pPr>
          </w:p>
        </w:tc>
        <w:tc>
          <w:tcPr>
            <w:tcW w:w="0" w:type="auto"/>
          </w:tcPr>
          <w:p w14:paraId="517D09E5"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Single with child</w:t>
            </w:r>
          </w:p>
        </w:tc>
        <w:tc>
          <w:tcPr>
            <w:tcW w:w="0" w:type="auto"/>
          </w:tcPr>
          <w:p w14:paraId="44F187EF" w14:textId="77777777" w:rsidR="0060649A" w:rsidRPr="0064435F" w:rsidRDefault="0060649A" w:rsidP="00D70886">
            <w:pPr>
              <w:rPr>
                <w:rFonts w:ascii="Times New Roman" w:hAnsi="Times New Roman"/>
                <w:szCs w:val="22"/>
                <w:lang w:val="en-US"/>
              </w:rPr>
            </w:pPr>
            <w:r w:rsidRPr="0064435F">
              <w:rPr>
                <w:rFonts w:ascii="Times New Roman" w:hAnsi="Times New Roman"/>
                <w:szCs w:val="22"/>
              </w:rPr>
              <w:t>Secondary school</w:t>
            </w:r>
          </w:p>
        </w:tc>
      </w:tr>
      <w:tr w:rsidR="0060649A" w:rsidRPr="0064435F" w14:paraId="40286FD9" w14:textId="77777777" w:rsidTr="00D70886">
        <w:trPr>
          <w:trHeight w:val="251"/>
          <w:jc w:val="center"/>
        </w:trPr>
        <w:tc>
          <w:tcPr>
            <w:tcW w:w="0" w:type="auto"/>
            <w:vMerge/>
          </w:tcPr>
          <w:p w14:paraId="6243D692" w14:textId="77777777" w:rsidR="0060649A" w:rsidRPr="0064435F" w:rsidRDefault="0060649A" w:rsidP="00D70886">
            <w:pPr>
              <w:rPr>
                <w:rFonts w:ascii="Times New Roman" w:hAnsi="Times New Roman"/>
                <w:szCs w:val="22"/>
              </w:rPr>
            </w:pPr>
          </w:p>
        </w:tc>
        <w:tc>
          <w:tcPr>
            <w:tcW w:w="1734" w:type="dxa"/>
            <w:vMerge w:val="restart"/>
          </w:tcPr>
          <w:p w14:paraId="5F8B98DF"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Parent</w:t>
            </w:r>
          </w:p>
        </w:tc>
        <w:tc>
          <w:tcPr>
            <w:tcW w:w="0" w:type="auto"/>
          </w:tcPr>
          <w:p w14:paraId="097495A8"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Couple with child</w:t>
            </w:r>
          </w:p>
        </w:tc>
        <w:tc>
          <w:tcPr>
            <w:tcW w:w="0" w:type="auto"/>
          </w:tcPr>
          <w:p w14:paraId="589DFE0F" w14:textId="77777777" w:rsidR="0060649A" w:rsidRPr="0064435F" w:rsidRDefault="0060649A" w:rsidP="00D70886">
            <w:pPr>
              <w:rPr>
                <w:rFonts w:ascii="Times New Roman" w:hAnsi="Times New Roman"/>
                <w:szCs w:val="22"/>
              </w:rPr>
            </w:pPr>
            <w:r w:rsidRPr="0064435F">
              <w:rPr>
                <w:rFonts w:ascii="Times New Roman" w:hAnsi="Times New Roman"/>
                <w:szCs w:val="22"/>
              </w:rPr>
              <w:t>Worker</w:t>
            </w:r>
          </w:p>
        </w:tc>
      </w:tr>
      <w:tr w:rsidR="0060649A" w:rsidRPr="0064435F" w14:paraId="774A46D5" w14:textId="77777777" w:rsidTr="00D70886">
        <w:trPr>
          <w:trHeight w:val="251"/>
          <w:jc w:val="center"/>
        </w:trPr>
        <w:tc>
          <w:tcPr>
            <w:tcW w:w="0" w:type="auto"/>
            <w:vMerge/>
          </w:tcPr>
          <w:p w14:paraId="6A57AEF9" w14:textId="77777777" w:rsidR="0060649A" w:rsidRPr="0064435F" w:rsidRDefault="0060649A" w:rsidP="00D70886">
            <w:pPr>
              <w:rPr>
                <w:rFonts w:ascii="Times New Roman" w:hAnsi="Times New Roman"/>
                <w:szCs w:val="22"/>
              </w:rPr>
            </w:pPr>
          </w:p>
        </w:tc>
        <w:tc>
          <w:tcPr>
            <w:tcW w:w="1734" w:type="dxa"/>
            <w:vMerge/>
          </w:tcPr>
          <w:p w14:paraId="40E069D0" w14:textId="77777777" w:rsidR="0060649A" w:rsidRPr="0064435F" w:rsidRDefault="0060649A" w:rsidP="00D70886">
            <w:pPr>
              <w:rPr>
                <w:rFonts w:ascii="Times New Roman" w:hAnsi="Times New Roman"/>
                <w:szCs w:val="22"/>
                <w:lang w:val="en-US"/>
              </w:rPr>
            </w:pPr>
          </w:p>
        </w:tc>
        <w:tc>
          <w:tcPr>
            <w:tcW w:w="0" w:type="auto"/>
          </w:tcPr>
          <w:p w14:paraId="7C4824DA"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Couple without child</w:t>
            </w:r>
          </w:p>
        </w:tc>
        <w:tc>
          <w:tcPr>
            <w:tcW w:w="0" w:type="auto"/>
          </w:tcPr>
          <w:p w14:paraId="76BACCA8" w14:textId="77777777" w:rsidR="0060649A" w:rsidRPr="0064435F" w:rsidRDefault="0060649A" w:rsidP="00D70886">
            <w:pPr>
              <w:rPr>
                <w:rFonts w:ascii="Times New Roman" w:hAnsi="Times New Roman"/>
                <w:szCs w:val="22"/>
              </w:rPr>
            </w:pPr>
            <w:r w:rsidRPr="0064435F">
              <w:rPr>
                <w:rFonts w:ascii="Times New Roman" w:hAnsi="Times New Roman"/>
                <w:szCs w:val="22"/>
              </w:rPr>
              <w:t>Worker</w:t>
            </w:r>
          </w:p>
        </w:tc>
      </w:tr>
      <w:tr w:rsidR="0060649A" w:rsidRPr="0064435F" w14:paraId="491D0602" w14:textId="77777777" w:rsidTr="00D70886">
        <w:trPr>
          <w:trHeight w:val="251"/>
          <w:jc w:val="center"/>
        </w:trPr>
        <w:tc>
          <w:tcPr>
            <w:tcW w:w="0" w:type="auto"/>
            <w:vMerge/>
          </w:tcPr>
          <w:p w14:paraId="778C58AE" w14:textId="77777777" w:rsidR="0060649A" w:rsidRPr="0064435F" w:rsidRDefault="0060649A" w:rsidP="00D70886">
            <w:pPr>
              <w:rPr>
                <w:rFonts w:ascii="Times New Roman" w:hAnsi="Times New Roman"/>
                <w:szCs w:val="22"/>
              </w:rPr>
            </w:pPr>
          </w:p>
        </w:tc>
        <w:tc>
          <w:tcPr>
            <w:tcW w:w="1734" w:type="dxa"/>
            <w:vMerge/>
          </w:tcPr>
          <w:p w14:paraId="5E32FC6D" w14:textId="77777777" w:rsidR="0060649A" w:rsidRPr="0064435F" w:rsidRDefault="0060649A" w:rsidP="00D70886">
            <w:pPr>
              <w:rPr>
                <w:rFonts w:ascii="Times New Roman" w:hAnsi="Times New Roman"/>
                <w:szCs w:val="22"/>
                <w:lang w:val="en-US"/>
              </w:rPr>
            </w:pPr>
          </w:p>
        </w:tc>
        <w:tc>
          <w:tcPr>
            <w:tcW w:w="0" w:type="auto"/>
          </w:tcPr>
          <w:p w14:paraId="650ACD1E"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Single</w:t>
            </w:r>
          </w:p>
        </w:tc>
        <w:tc>
          <w:tcPr>
            <w:tcW w:w="0" w:type="auto"/>
          </w:tcPr>
          <w:p w14:paraId="6A6BEAD6" w14:textId="77777777" w:rsidR="0060649A" w:rsidRPr="0064435F" w:rsidRDefault="0060649A" w:rsidP="00D70886">
            <w:pPr>
              <w:rPr>
                <w:rFonts w:ascii="Times New Roman" w:hAnsi="Times New Roman"/>
                <w:szCs w:val="22"/>
                <w:lang w:val="en-US"/>
              </w:rPr>
            </w:pPr>
            <w:r w:rsidRPr="0064435F">
              <w:rPr>
                <w:rFonts w:ascii="Times New Roman" w:hAnsi="Times New Roman"/>
                <w:szCs w:val="22"/>
              </w:rPr>
              <w:t>Worker</w:t>
            </w:r>
          </w:p>
        </w:tc>
      </w:tr>
      <w:tr w:rsidR="0060649A" w:rsidRPr="0064435F" w14:paraId="3C62F156" w14:textId="77777777" w:rsidTr="00D70886">
        <w:trPr>
          <w:trHeight w:val="251"/>
          <w:jc w:val="center"/>
        </w:trPr>
        <w:tc>
          <w:tcPr>
            <w:tcW w:w="0" w:type="auto"/>
            <w:vMerge/>
          </w:tcPr>
          <w:p w14:paraId="797C54A3" w14:textId="77777777" w:rsidR="0060649A" w:rsidRPr="0064435F" w:rsidRDefault="0060649A" w:rsidP="00D70886">
            <w:pPr>
              <w:rPr>
                <w:rFonts w:ascii="Times New Roman" w:hAnsi="Times New Roman"/>
                <w:szCs w:val="22"/>
                <w:lang w:val="en-US"/>
              </w:rPr>
            </w:pPr>
          </w:p>
        </w:tc>
        <w:tc>
          <w:tcPr>
            <w:tcW w:w="1734" w:type="dxa"/>
            <w:vMerge/>
          </w:tcPr>
          <w:p w14:paraId="31C7F038" w14:textId="77777777" w:rsidR="0060649A" w:rsidRPr="0064435F" w:rsidRDefault="0060649A" w:rsidP="00D70886">
            <w:pPr>
              <w:rPr>
                <w:rFonts w:ascii="Times New Roman" w:hAnsi="Times New Roman"/>
                <w:szCs w:val="22"/>
                <w:lang w:val="en-US"/>
              </w:rPr>
            </w:pPr>
          </w:p>
        </w:tc>
        <w:tc>
          <w:tcPr>
            <w:tcW w:w="0" w:type="auto"/>
          </w:tcPr>
          <w:p w14:paraId="5E5769B0"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Single with child</w:t>
            </w:r>
          </w:p>
        </w:tc>
        <w:tc>
          <w:tcPr>
            <w:tcW w:w="0" w:type="auto"/>
          </w:tcPr>
          <w:p w14:paraId="5A7E5A81" w14:textId="77777777" w:rsidR="0060649A" w:rsidRPr="0064435F" w:rsidRDefault="0060649A" w:rsidP="00D70886">
            <w:pPr>
              <w:rPr>
                <w:rFonts w:ascii="Times New Roman" w:hAnsi="Times New Roman"/>
                <w:szCs w:val="22"/>
                <w:lang w:val="en-US"/>
              </w:rPr>
            </w:pPr>
            <w:r w:rsidRPr="0064435F">
              <w:rPr>
                <w:rFonts w:ascii="Times New Roman" w:hAnsi="Times New Roman"/>
                <w:szCs w:val="22"/>
              </w:rPr>
              <w:t>Worker</w:t>
            </w:r>
          </w:p>
        </w:tc>
      </w:tr>
      <w:tr w:rsidR="0060649A" w:rsidRPr="0064435F" w14:paraId="18F030E1" w14:textId="77777777" w:rsidTr="00D70886">
        <w:trPr>
          <w:trHeight w:val="251"/>
          <w:jc w:val="center"/>
        </w:trPr>
        <w:tc>
          <w:tcPr>
            <w:tcW w:w="0" w:type="auto"/>
            <w:vMerge/>
          </w:tcPr>
          <w:p w14:paraId="3AD14E5A" w14:textId="77777777" w:rsidR="0060649A" w:rsidRPr="0064435F" w:rsidRDefault="0060649A" w:rsidP="00D70886">
            <w:pPr>
              <w:rPr>
                <w:rFonts w:ascii="Times New Roman" w:hAnsi="Times New Roman"/>
                <w:szCs w:val="22"/>
                <w:lang w:val="en-US"/>
              </w:rPr>
            </w:pPr>
          </w:p>
        </w:tc>
        <w:tc>
          <w:tcPr>
            <w:tcW w:w="1734" w:type="dxa"/>
            <w:vMerge/>
          </w:tcPr>
          <w:p w14:paraId="0AB7B1EF" w14:textId="77777777" w:rsidR="0060649A" w:rsidRPr="0064435F" w:rsidRDefault="0060649A" w:rsidP="00D70886">
            <w:pPr>
              <w:rPr>
                <w:rFonts w:ascii="Times New Roman" w:hAnsi="Times New Roman"/>
                <w:szCs w:val="22"/>
              </w:rPr>
            </w:pPr>
          </w:p>
        </w:tc>
        <w:tc>
          <w:tcPr>
            <w:tcW w:w="0" w:type="auto"/>
            <w:vMerge w:val="restart"/>
          </w:tcPr>
          <w:p w14:paraId="4431CC21" w14:textId="77777777" w:rsidR="0060649A" w:rsidRPr="0064435F" w:rsidRDefault="0060649A" w:rsidP="00D70886">
            <w:pPr>
              <w:rPr>
                <w:rFonts w:ascii="Times New Roman" w:hAnsi="Times New Roman"/>
                <w:szCs w:val="22"/>
              </w:rPr>
            </w:pPr>
            <w:r w:rsidRPr="0064435F">
              <w:rPr>
                <w:rFonts w:ascii="Times New Roman" w:hAnsi="Times New Roman"/>
                <w:szCs w:val="22"/>
              </w:rPr>
              <w:t>In flatsharing</w:t>
            </w:r>
          </w:p>
        </w:tc>
        <w:tc>
          <w:tcPr>
            <w:tcW w:w="0" w:type="auto"/>
          </w:tcPr>
          <w:p w14:paraId="4570F191"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Higher education on campus</w:t>
            </w:r>
          </w:p>
        </w:tc>
      </w:tr>
      <w:tr w:rsidR="0060649A" w:rsidRPr="0064435F" w14:paraId="11E38008" w14:textId="77777777" w:rsidTr="00D70886">
        <w:trPr>
          <w:trHeight w:val="251"/>
          <w:jc w:val="center"/>
        </w:trPr>
        <w:tc>
          <w:tcPr>
            <w:tcW w:w="0" w:type="auto"/>
            <w:vMerge/>
          </w:tcPr>
          <w:p w14:paraId="518FDC1D" w14:textId="77777777" w:rsidR="0060649A" w:rsidRPr="0064435F" w:rsidRDefault="0060649A" w:rsidP="00D70886">
            <w:pPr>
              <w:rPr>
                <w:rFonts w:ascii="Times New Roman" w:hAnsi="Times New Roman"/>
                <w:szCs w:val="22"/>
                <w:lang w:val="en-US"/>
              </w:rPr>
            </w:pPr>
          </w:p>
        </w:tc>
        <w:tc>
          <w:tcPr>
            <w:tcW w:w="1734" w:type="dxa"/>
            <w:vMerge/>
          </w:tcPr>
          <w:p w14:paraId="16FC1D1A" w14:textId="77777777" w:rsidR="0060649A" w:rsidRPr="0064435F" w:rsidRDefault="0060649A" w:rsidP="00D70886">
            <w:pPr>
              <w:rPr>
                <w:rFonts w:ascii="Times New Roman" w:hAnsi="Times New Roman"/>
                <w:szCs w:val="22"/>
              </w:rPr>
            </w:pPr>
          </w:p>
        </w:tc>
        <w:tc>
          <w:tcPr>
            <w:tcW w:w="0" w:type="auto"/>
            <w:vMerge/>
          </w:tcPr>
          <w:p w14:paraId="60F53CBE" w14:textId="77777777" w:rsidR="0060649A" w:rsidRPr="0064435F" w:rsidRDefault="0060649A" w:rsidP="00D70886">
            <w:pPr>
              <w:rPr>
                <w:rFonts w:ascii="Times New Roman" w:hAnsi="Times New Roman"/>
                <w:szCs w:val="22"/>
              </w:rPr>
            </w:pPr>
          </w:p>
        </w:tc>
        <w:tc>
          <w:tcPr>
            <w:tcW w:w="0" w:type="auto"/>
          </w:tcPr>
          <w:p w14:paraId="3B283E1C" w14:textId="77777777" w:rsidR="0060649A" w:rsidRPr="0064435F" w:rsidRDefault="0060649A" w:rsidP="00D70886">
            <w:pPr>
              <w:rPr>
                <w:rFonts w:ascii="Times New Roman" w:hAnsi="Times New Roman"/>
                <w:szCs w:val="22"/>
                <w:lang w:val="en-US"/>
              </w:rPr>
            </w:pPr>
            <w:r w:rsidRPr="0064435F">
              <w:rPr>
                <w:rFonts w:ascii="Times New Roman" w:hAnsi="Times New Roman"/>
                <w:szCs w:val="22"/>
                <w:lang w:val="en-US"/>
              </w:rPr>
              <w:t>Worker</w:t>
            </w:r>
          </w:p>
        </w:tc>
      </w:tr>
      <w:tr w:rsidR="0060649A" w:rsidRPr="0064435F" w14:paraId="2D6FA7B4" w14:textId="77777777" w:rsidTr="00D70886">
        <w:trPr>
          <w:trHeight w:val="251"/>
          <w:jc w:val="center"/>
        </w:trPr>
        <w:tc>
          <w:tcPr>
            <w:tcW w:w="0" w:type="auto"/>
            <w:vMerge/>
          </w:tcPr>
          <w:p w14:paraId="5FB36DCC" w14:textId="77777777" w:rsidR="0060649A" w:rsidRPr="0064435F" w:rsidRDefault="0060649A" w:rsidP="00D70886">
            <w:pPr>
              <w:rPr>
                <w:rFonts w:ascii="Times New Roman" w:hAnsi="Times New Roman"/>
                <w:szCs w:val="22"/>
                <w:lang w:val="en-US"/>
              </w:rPr>
            </w:pPr>
          </w:p>
        </w:tc>
        <w:tc>
          <w:tcPr>
            <w:tcW w:w="1734" w:type="dxa"/>
            <w:vMerge w:val="restart"/>
          </w:tcPr>
          <w:p w14:paraId="01882279" w14:textId="77777777" w:rsidR="0060649A" w:rsidRPr="0064435F" w:rsidRDefault="0060649A" w:rsidP="00D70886">
            <w:pPr>
              <w:rPr>
                <w:rFonts w:ascii="Times New Roman" w:hAnsi="Times New Roman"/>
                <w:szCs w:val="22"/>
              </w:rPr>
            </w:pPr>
            <w:r w:rsidRPr="0064435F">
              <w:rPr>
                <w:rFonts w:ascii="Times New Roman" w:hAnsi="Times New Roman"/>
                <w:szCs w:val="22"/>
              </w:rPr>
              <w:t>Child or Parent</w:t>
            </w:r>
          </w:p>
        </w:tc>
        <w:tc>
          <w:tcPr>
            <w:tcW w:w="0" w:type="auto"/>
            <w:vMerge w:val="restart"/>
          </w:tcPr>
          <w:p w14:paraId="5E9F3CFE" w14:textId="77777777" w:rsidR="0060649A" w:rsidRPr="0064435F" w:rsidRDefault="0060649A" w:rsidP="00D70886">
            <w:pPr>
              <w:rPr>
                <w:rFonts w:ascii="Times New Roman" w:hAnsi="Times New Roman"/>
                <w:szCs w:val="22"/>
              </w:rPr>
            </w:pPr>
            <w:r w:rsidRPr="0064435F">
              <w:rPr>
                <w:rFonts w:ascii="Times New Roman" w:hAnsi="Times New Roman"/>
                <w:szCs w:val="22"/>
              </w:rPr>
              <w:t>Collective</w:t>
            </w:r>
          </w:p>
        </w:tc>
        <w:tc>
          <w:tcPr>
            <w:tcW w:w="0" w:type="auto"/>
          </w:tcPr>
          <w:p w14:paraId="1DF3CF97" w14:textId="77777777" w:rsidR="0060649A" w:rsidRPr="0064435F" w:rsidRDefault="0060649A" w:rsidP="00D70886">
            <w:pPr>
              <w:rPr>
                <w:rFonts w:ascii="Times New Roman" w:hAnsi="Times New Roman"/>
                <w:szCs w:val="22"/>
              </w:rPr>
            </w:pPr>
            <w:r w:rsidRPr="0064435F">
              <w:rPr>
                <w:rFonts w:ascii="Times New Roman" w:hAnsi="Times New Roman"/>
                <w:szCs w:val="22"/>
              </w:rPr>
              <w:t>Prison</w:t>
            </w:r>
          </w:p>
        </w:tc>
      </w:tr>
      <w:tr w:rsidR="0060649A" w:rsidRPr="0064435F" w14:paraId="1255925B" w14:textId="77777777" w:rsidTr="00D70886">
        <w:trPr>
          <w:trHeight w:val="251"/>
          <w:jc w:val="center"/>
        </w:trPr>
        <w:tc>
          <w:tcPr>
            <w:tcW w:w="0" w:type="auto"/>
            <w:vMerge/>
          </w:tcPr>
          <w:p w14:paraId="2F8161AF" w14:textId="77777777" w:rsidR="0060649A" w:rsidRPr="0064435F" w:rsidRDefault="0060649A" w:rsidP="00D70886">
            <w:pPr>
              <w:rPr>
                <w:rFonts w:ascii="Times New Roman" w:hAnsi="Times New Roman"/>
                <w:szCs w:val="22"/>
                <w:lang w:val="en-US"/>
              </w:rPr>
            </w:pPr>
          </w:p>
        </w:tc>
        <w:tc>
          <w:tcPr>
            <w:tcW w:w="1734" w:type="dxa"/>
            <w:vMerge/>
          </w:tcPr>
          <w:p w14:paraId="118D4062" w14:textId="77777777" w:rsidR="0060649A" w:rsidRPr="0064435F" w:rsidRDefault="0060649A" w:rsidP="00D70886">
            <w:pPr>
              <w:rPr>
                <w:rFonts w:ascii="Times New Roman" w:hAnsi="Times New Roman"/>
                <w:szCs w:val="22"/>
              </w:rPr>
            </w:pPr>
          </w:p>
        </w:tc>
        <w:tc>
          <w:tcPr>
            <w:tcW w:w="0" w:type="auto"/>
            <w:vMerge/>
          </w:tcPr>
          <w:p w14:paraId="72EB9FDA" w14:textId="77777777" w:rsidR="0060649A" w:rsidRPr="0064435F" w:rsidRDefault="0060649A" w:rsidP="00D70886">
            <w:pPr>
              <w:rPr>
                <w:rFonts w:ascii="Times New Roman" w:hAnsi="Times New Roman"/>
                <w:szCs w:val="22"/>
              </w:rPr>
            </w:pPr>
          </w:p>
        </w:tc>
        <w:tc>
          <w:tcPr>
            <w:tcW w:w="0" w:type="auto"/>
          </w:tcPr>
          <w:p w14:paraId="54606D7F" w14:textId="77777777" w:rsidR="0060649A" w:rsidRPr="0064435F" w:rsidRDefault="0060649A" w:rsidP="00D70886">
            <w:pPr>
              <w:rPr>
                <w:rFonts w:ascii="Times New Roman" w:hAnsi="Times New Roman"/>
                <w:szCs w:val="22"/>
              </w:rPr>
            </w:pPr>
            <w:r w:rsidRPr="0064435F">
              <w:rPr>
                <w:rFonts w:ascii="Times New Roman" w:hAnsi="Times New Roman"/>
                <w:szCs w:val="22"/>
              </w:rPr>
              <w:t>Hospital</w:t>
            </w:r>
          </w:p>
        </w:tc>
      </w:tr>
    </w:tbl>
    <w:p w14:paraId="11AEFBB6" w14:textId="553B8024" w:rsidR="00D70886" w:rsidRPr="0064435F" w:rsidRDefault="00D70886">
      <w:pPr>
        <w:rPr>
          <w:rFonts w:ascii="Times New Roman" w:hAnsi="Times New Roman"/>
        </w:rPr>
      </w:pPr>
    </w:p>
    <w:p w14:paraId="3280DD3B" w14:textId="77777777" w:rsidR="00E437A4" w:rsidRPr="0064435F" w:rsidRDefault="00E437A4" w:rsidP="007D542C">
      <w:pPr>
        <w:pStyle w:val="Caption"/>
        <w:rPr>
          <w:lang w:val="en-US"/>
        </w:rPr>
      </w:pPr>
      <w:bookmarkStart w:id="90" w:name="_Toc80021557"/>
      <w:r w:rsidRPr="0064435F">
        <w:rPr>
          <w:lang w:val="en-US"/>
        </w:rPr>
        <w:t xml:space="preserve">Table </w:t>
      </w:r>
      <w:r w:rsidRPr="0064435F">
        <w:fldChar w:fldCharType="begin"/>
      </w:r>
      <w:r w:rsidRPr="0064435F">
        <w:rPr>
          <w:lang w:val="en-US"/>
        </w:rPr>
        <w:instrText xml:space="preserve"> SEQ Table \* ARABIC </w:instrText>
      </w:r>
      <w:r w:rsidRPr="0064435F">
        <w:fldChar w:fldCharType="separate"/>
      </w:r>
      <w:r w:rsidRPr="0064435F">
        <w:rPr>
          <w:noProof/>
          <w:lang w:val="en-US"/>
        </w:rPr>
        <w:t>7</w:t>
      </w:r>
      <w:r w:rsidRPr="0064435F">
        <w:fldChar w:fldCharType="end"/>
      </w:r>
      <w:r w:rsidRPr="0064435F">
        <w:rPr>
          <w:lang w:val="en-US"/>
        </w:rPr>
        <w:t xml:space="preserve"> </w:t>
      </w:r>
      <w:proofErr w:type="gramStart"/>
      <w:r w:rsidRPr="0064435F">
        <w:rPr>
          <w:lang w:val="en-US"/>
        </w:rPr>
        <w:t>Possible combinations</w:t>
      </w:r>
      <w:proofErr w:type="gramEnd"/>
      <w:r w:rsidRPr="0064435F">
        <w:rPr>
          <w:lang w:val="en-US"/>
        </w:rPr>
        <w:t xml:space="preserve"> of age category, status in the household, household type and work id</w:t>
      </w:r>
      <w:bookmarkEnd w:id="90"/>
    </w:p>
    <w:p w14:paraId="66AFB938" w14:textId="77777777" w:rsidR="00D70886" w:rsidRPr="0064435F" w:rsidRDefault="00D70886">
      <w:pPr>
        <w:rPr>
          <w:rFonts w:ascii="Times New Roman" w:hAnsi="Times New Roman"/>
          <w:lang w:val="en-US"/>
        </w:rPr>
      </w:pPr>
      <w:r w:rsidRPr="0064435F">
        <w:rPr>
          <w:rFonts w:ascii="Times New Roman" w:hAnsi="Times New Roman"/>
          <w:lang w:val="en-US"/>
        </w:rPr>
        <w:br w:type="page"/>
      </w:r>
    </w:p>
    <w:tbl>
      <w:tblPr>
        <w:tblStyle w:val="TableGrid"/>
        <w:tblW w:w="9168" w:type="dxa"/>
        <w:jc w:val="center"/>
        <w:tblLook w:val="04A0" w:firstRow="1" w:lastRow="0" w:firstColumn="1" w:lastColumn="0" w:noHBand="0" w:noVBand="1"/>
      </w:tblPr>
      <w:tblGrid>
        <w:gridCol w:w="2694"/>
        <w:gridCol w:w="1734"/>
        <w:gridCol w:w="2039"/>
        <w:gridCol w:w="2701"/>
      </w:tblGrid>
      <w:tr w:rsidR="00D70886" w:rsidRPr="0064435F" w14:paraId="4430CCAC" w14:textId="77777777" w:rsidTr="00D70886">
        <w:trPr>
          <w:trHeight w:val="261"/>
          <w:jc w:val="center"/>
        </w:trPr>
        <w:tc>
          <w:tcPr>
            <w:tcW w:w="0" w:type="auto"/>
          </w:tcPr>
          <w:p w14:paraId="7069E99D" w14:textId="233F306B" w:rsidR="00D70886" w:rsidRPr="0064435F" w:rsidRDefault="00D70886" w:rsidP="00D70886">
            <w:pPr>
              <w:rPr>
                <w:rFonts w:ascii="Times New Roman" w:hAnsi="Times New Roman"/>
                <w:szCs w:val="22"/>
              </w:rPr>
            </w:pPr>
            <w:r w:rsidRPr="0064435F">
              <w:rPr>
                <w:rFonts w:ascii="Times New Roman" w:hAnsi="Times New Roman"/>
                <w:b/>
                <w:bCs/>
                <w:sz w:val="24"/>
                <w:szCs w:val="24"/>
                <w:u w:val="single"/>
              </w:rPr>
              <w:lastRenderedPageBreak/>
              <w:t>Age Category (years old)</w:t>
            </w:r>
          </w:p>
        </w:tc>
        <w:tc>
          <w:tcPr>
            <w:tcW w:w="1734" w:type="dxa"/>
          </w:tcPr>
          <w:p w14:paraId="2A342126" w14:textId="4A3143F3" w:rsidR="00D70886" w:rsidRPr="0064435F" w:rsidRDefault="00D70886" w:rsidP="00D70886">
            <w:pPr>
              <w:rPr>
                <w:rFonts w:ascii="Times New Roman" w:hAnsi="Times New Roman"/>
                <w:szCs w:val="22"/>
                <w:lang w:val="en-US"/>
              </w:rPr>
            </w:pPr>
            <w:r w:rsidRPr="0064435F">
              <w:rPr>
                <w:rFonts w:ascii="Times New Roman" w:hAnsi="Times New Roman"/>
                <w:b/>
                <w:bCs/>
                <w:sz w:val="24"/>
                <w:szCs w:val="24"/>
                <w:u w:val="single"/>
              </w:rPr>
              <w:t>Status in the household</w:t>
            </w:r>
          </w:p>
        </w:tc>
        <w:tc>
          <w:tcPr>
            <w:tcW w:w="0" w:type="auto"/>
          </w:tcPr>
          <w:p w14:paraId="2CE8850C" w14:textId="5F089B44" w:rsidR="00D70886" w:rsidRPr="0064435F" w:rsidRDefault="00D70886" w:rsidP="00D70886">
            <w:pPr>
              <w:rPr>
                <w:rFonts w:ascii="Times New Roman" w:hAnsi="Times New Roman"/>
                <w:szCs w:val="22"/>
                <w:lang w:val="en-US"/>
              </w:rPr>
            </w:pPr>
            <w:r w:rsidRPr="0064435F">
              <w:rPr>
                <w:rFonts w:ascii="Times New Roman" w:hAnsi="Times New Roman"/>
                <w:b/>
                <w:bCs/>
                <w:sz w:val="24"/>
                <w:szCs w:val="24"/>
                <w:u w:val="single"/>
              </w:rPr>
              <w:t>Household Type</w:t>
            </w:r>
          </w:p>
        </w:tc>
        <w:tc>
          <w:tcPr>
            <w:tcW w:w="0" w:type="auto"/>
          </w:tcPr>
          <w:p w14:paraId="6F44F9D1" w14:textId="68395F4F" w:rsidR="00D70886" w:rsidRPr="0064435F" w:rsidRDefault="00D70886" w:rsidP="00D70886">
            <w:pPr>
              <w:rPr>
                <w:rFonts w:ascii="Times New Roman" w:hAnsi="Times New Roman"/>
                <w:szCs w:val="22"/>
                <w:lang w:val="en-US"/>
              </w:rPr>
            </w:pPr>
            <w:r w:rsidRPr="0064435F">
              <w:rPr>
                <w:rFonts w:ascii="Times New Roman" w:hAnsi="Times New Roman"/>
                <w:b/>
                <w:bCs/>
                <w:sz w:val="24"/>
                <w:szCs w:val="24"/>
                <w:u w:val="single"/>
              </w:rPr>
              <w:t>Work ID</w:t>
            </w:r>
          </w:p>
        </w:tc>
      </w:tr>
      <w:tr w:rsidR="00D70886" w:rsidRPr="0064435F" w14:paraId="57A25B26" w14:textId="77777777" w:rsidTr="00D70886">
        <w:trPr>
          <w:trHeight w:val="261"/>
          <w:jc w:val="center"/>
        </w:trPr>
        <w:tc>
          <w:tcPr>
            <w:tcW w:w="0" w:type="auto"/>
            <w:vMerge w:val="restart"/>
          </w:tcPr>
          <w:p w14:paraId="77DC7224" w14:textId="77777777" w:rsidR="00D70886" w:rsidRPr="0064435F" w:rsidRDefault="00D70886" w:rsidP="00D70886">
            <w:pPr>
              <w:rPr>
                <w:rFonts w:ascii="Times New Roman" w:hAnsi="Times New Roman"/>
                <w:szCs w:val="22"/>
              </w:rPr>
            </w:pPr>
            <w:r w:rsidRPr="0064435F">
              <w:rPr>
                <w:rFonts w:ascii="Times New Roman" w:hAnsi="Times New Roman"/>
                <w:szCs w:val="22"/>
              </w:rPr>
              <w:t>18 – 20</w:t>
            </w:r>
          </w:p>
        </w:tc>
        <w:tc>
          <w:tcPr>
            <w:tcW w:w="1734" w:type="dxa"/>
            <w:vMerge w:val="restart"/>
          </w:tcPr>
          <w:p w14:paraId="5F13BB0C"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Child</w:t>
            </w:r>
          </w:p>
        </w:tc>
        <w:tc>
          <w:tcPr>
            <w:tcW w:w="0" w:type="auto"/>
            <w:vMerge w:val="restart"/>
          </w:tcPr>
          <w:p w14:paraId="12FBB1D3"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Couple with child</w:t>
            </w:r>
          </w:p>
        </w:tc>
        <w:tc>
          <w:tcPr>
            <w:tcW w:w="0" w:type="auto"/>
          </w:tcPr>
          <w:p w14:paraId="5CE1A5CC"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Secondary school</w:t>
            </w:r>
          </w:p>
        </w:tc>
      </w:tr>
      <w:tr w:rsidR="00D70886" w:rsidRPr="0064435F" w14:paraId="51823037" w14:textId="77777777" w:rsidTr="00D70886">
        <w:trPr>
          <w:trHeight w:val="261"/>
          <w:jc w:val="center"/>
        </w:trPr>
        <w:tc>
          <w:tcPr>
            <w:tcW w:w="0" w:type="auto"/>
            <w:vMerge/>
          </w:tcPr>
          <w:p w14:paraId="0A8FAB0E" w14:textId="77777777" w:rsidR="00D70886" w:rsidRPr="0064435F" w:rsidRDefault="00D70886" w:rsidP="00D70886">
            <w:pPr>
              <w:rPr>
                <w:rFonts w:ascii="Times New Roman" w:hAnsi="Times New Roman"/>
                <w:szCs w:val="22"/>
                <w:lang w:val="en-US"/>
              </w:rPr>
            </w:pPr>
          </w:p>
        </w:tc>
        <w:tc>
          <w:tcPr>
            <w:tcW w:w="1734" w:type="dxa"/>
            <w:vMerge/>
          </w:tcPr>
          <w:p w14:paraId="44A2014A" w14:textId="77777777" w:rsidR="00D70886" w:rsidRPr="0064435F" w:rsidRDefault="00D70886" w:rsidP="00D70886">
            <w:pPr>
              <w:rPr>
                <w:rFonts w:ascii="Times New Roman" w:hAnsi="Times New Roman"/>
                <w:szCs w:val="22"/>
                <w:lang w:val="en-US"/>
              </w:rPr>
            </w:pPr>
          </w:p>
        </w:tc>
        <w:tc>
          <w:tcPr>
            <w:tcW w:w="0" w:type="auto"/>
            <w:vMerge/>
          </w:tcPr>
          <w:p w14:paraId="16185F7C" w14:textId="77777777" w:rsidR="00D70886" w:rsidRPr="0064435F" w:rsidRDefault="00D70886" w:rsidP="00D70886">
            <w:pPr>
              <w:rPr>
                <w:rFonts w:ascii="Times New Roman" w:hAnsi="Times New Roman"/>
                <w:szCs w:val="22"/>
                <w:lang w:val="en-US"/>
              </w:rPr>
            </w:pPr>
          </w:p>
        </w:tc>
        <w:tc>
          <w:tcPr>
            <w:tcW w:w="0" w:type="auto"/>
          </w:tcPr>
          <w:p w14:paraId="4013C53B"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Higher education off campus</w:t>
            </w:r>
          </w:p>
        </w:tc>
      </w:tr>
      <w:tr w:rsidR="00D70886" w:rsidRPr="0064435F" w14:paraId="24F09B4E" w14:textId="77777777" w:rsidTr="00D70886">
        <w:trPr>
          <w:trHeight w:val="261"/>
          <w:jc w:val="center"/>
        </w:trPr>
        <w:tc>
          <w:tcPr>
            <w:tcW w:w="0" w:type="auto"/>
            <w:vMerge/>
          </w:tcPr>
          <w:p w14:paraId="0A808846" w14:textId="77777777" w:rsidR="00D70886" w:rsidRPr="0064435F" w:rsidRDefault="00D70886" w:rsidP="00D70886">
            <w:pPr>
              <w:rPr>
                <w:rFonts w:ascii="Times New Roman" w:hAnsi="Times New Roman"/>
                <w:szCs w:val="22"/>
                <w:lang w:val="en-US"/>
              </w:rPr>
            </w:pPr>
          </w:p>
        </w:tc>
        <w:tc>
          <w:tcPr>
            <w:tcW w:w="1734" w:type="dxa"/>
            <w:vMerge/>
          </w:tcPr>
          <w:p w14:paraId="7FF8942E" w14:textId="77777777" w:rsidR="00D70886" w:rsidRPr="0064435F" w:rsidRDefault="00D70886" w:rsidP="00D70886">
            <w:pPr>
              <w:rPr>
                <w:rFonts w:ascii="Times New Roman" w:hAnsi="Times New Roman"/>
                <w:szCs w:val="22"/>
                <w:lang w:val="en-US"/>
              </w:rPr>
            </w:pPr>
          </w:p>
        </w:tc>
        <w:tc>
          <w:tcPr>
            <w:tcW w:w="0" w:type="auto"/>
            <w:vMerge w:val="restart"/>
          </w:tcPr>
          <w:p w14:paraId="7E59B619"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Single with child</w:t>
            </w:r>
          </w:p>
        </w:tc>
        <w:tc>
          <w:tcPr>
            <w:tcW w:w="0" w:type="auto"/>
          </w:tcPr>
          <w:p w14:paraId="52ABD3FE"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Secondary school</w:t>
            </w:r>
          </w:p>
        </w:tc>
      </w:tr>
      <w:tr w:rsidR="00D70886" w:rsidRPr="0064435F" w14:paraId="2FAD2421" w14:textId="77777777" w:rsidTr="00D70886">
        <w:trPr>
          <w:trHeight w:val="261"/>
          <w:jc w:val="center"/>
        </w:trPr>
        <w:tc>
          <w:tcPr>
            <w:tcW w:w="0" w:type="auto"/>
            <w:vMerge/>
          </w:tcPr>
          <w:p w14:paraId="3D82C59F" w14:textId="77777777" w:rsidR="00D70886" w:rsidRPr="0064435F" w:rsidRDefault="00D70886" w:rsidP="00D70886">
            <w:pPr>
              <w:rPr>
                <w:rFonts w:ascii="Times New Roman" w:hAnsi="Times New Roman"/>
                <w:szCs w:val="22"/>
                <w:lang w:val="en-US"/>
              </w:rPr>
            </w:pPr>
          </w:p>
        </w:tc>
        <w:tc>
          <w:tcPr>
            <w:tcW w:w="1734" w:type="dxa"/>
            <w:vMerge/>
          </w:tcPr>
          <w:p w14:paraId="5CE426C6" w14:textId="77777777" w:rsidR="00D70886" w:rsidRPr="0064435F" w:rsidRDefault="00D70886" w:rsidP="00D70886">
            <w:pPr>
              <w:rPr>
                <w:rFonts w:ascii="Times New Roman" w:hAnsi="Times New Roman"/>
                <w:szCs w:val="22"/>
                <w:lang w:val="en-US"/>
              </w:rPr>
            </w:pPr>
          </w:p>
        </w:tc>
        <w:tc>
          <w:tcPr>
            <w:tcW w:w="0" w:type="auto"/>
            <w:vMerge/>
          </w:tcPr>
          <w:p w14:paraId="37B054BE" w14:textId="77777777" w:rsidR="00D70886" w:rsidRPr="0064435F" w:rsidRDefault="00D70886" w:rsidP="00D70886">
            <w:pPr>
              <w:rPr>
                <w:rFonts w:ascii="Times New Roman" w:hAnsi="Times New Roman"/>
                <w:szCs w:val="22"/>
                <w:lang w:val="en-US"/>
              </w:rPr>
            </w:pPr>
          </w:p>
        </w:tc>
        <w:tc>
          <w:tcPr>
            <w:tcW w:w="0" w:type="auto"/>
          </w:tcPr>
          <w:p w14:paraId="02AFDC90"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Higher education off campus</w:t>
            </w:r>
          </w:p>
        </w:tc>
      </w:tr>
      <w:tr w:rsidR="00D70886" w:rsidRPr="0064435F" w14:paraId="0910CDD2" w14:textId="77777777" w:rsidTr="00D70886">
        <w:trPr>
          <w:trHeight w:val="261"/>
          <w:jc w:val="center"/>
        </w:trPr>
        <w:tc>
          <w:tcPr>
            <w:tcW w:w="0" w:type="auto"/>
            <w:vMerge/>
          </w:tcPr>
          <w:p w14:paraId="204FD917" w14:textId="77777777" w:rsidR="00D70886" w:rsidRPr="0064435F" w:rsidRDefault="00D70886" w:rsidP="00D70886">
            <w:pPr>
              <w:rPr>
                <w:rFonts w:ascii="Times New Roman" w:hAnsi="Times New Roman"/>
                <w:szCs w:val="22"/>
                <w:lang w:val="en-US"/>
              </w:rPr>
            </w:pPr>
          </w:p>
        </w:tc>
        <w:tc>
          <w:tcPr>
            <w:tcW w:w="1734" w:type="dxa"/>
            <w:vMerge w:val="restart"/>
          </w:tcPr>
          <w:p w14:paraId="3247FC55"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Parent</w:t>
            </w:r>
          </w:p>
        </w:tc>
        <w:tc>
          <w:tcPr>
            <w:tcW w:w="0" w:type="auto"/>
          </w:tcPr>
          <w:p w14:paraId="0EA80C78"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Single with child</w:t>
            </w:r>
          </w:p>
        </w:tc>
        <w:tc>
          <w:tcPr>
            <w:tcW w:w="0" w:type="auto"/>
          </w:tcPr>
          <w:p w14:paraId="5FF304EC" w14:textId="77777777" w:rsidR="00D70886" w:rsidRPr="0064435F" w:rsidRDefault="00D70886" w:rsidP="00D70886">
            <w:pPr>
              <w:rPr>
                <w:rFonts w:ascii="Times New Roman" w:hAnsi="Times New Roman"/>
                <w:szCs w:val="22"/>
              </w:rPr>
            </w:pPr>
            <w:r w:rsidRPr="0064435F">
              <w:rPr>
                <w:rFonts w:ascii="Times New Roman" w:hAnsi="Times New Roman"/>
                <w:szCs w:val="22"/>
              </w:rPr>
              <w:t>Worker</w:t>
            </w:r>
          </w:p>
        </w:tc>
      </w:tr>
      <w:tr w:rsidR="00D70886" w:rsidRPr="0064435F" w14:paraId="2F451036" w14:textId="77777777" w:rsidTr="00D70886">
        <w:trPr>
          <w:trHeight w:val="261"/>
          <w:jc w:val="center"/>
        </w:trPr>
        <w:tc>
          <w:tcPr>
            <w:tcW w:w="0" w:type="auto"/>
            <w:vMerge/>
          </w:tcPr>
          <w:p w14:paraId="64B49CF8" w14:textId="77777777" w:rsidR="00D70886" w:rsidRPr="0064435F" w:rsidRDefault="00D70886" w:rsidP="00D70886">
            <w:pPr>
              <w:rPr>
                <w:rFonts w:ascii="Times New Roman" w:hAnsi="Times New Roman"/>
                <w:szCs w:val="22"/>
              </w:rPr>
            </w:pPr>
          </w:p>
        </w:tc>
        <w:tc>
          <w:tcPr>
            <w:tcW w:w="1734" w:type="dxa"/>
            <w:vMerge/>
          </w:tcPr>
          <w:p w14:paraId="7FF6D252" w14:textId="77777777" w:rsidR="00D70886" w:rsidRPr="0064435F" w:rsidRDefault="00D70886" w:rsidP="00D70886">
            <w:pPr>
              <w:rPr>
                <w:rFonts w:ascii="Times New Roman" w:hAnsi="Times New Roman"/>
                <w:szCs w:val="22"/>
                <w:lang w:val="en-US"/>
              </w:rPr>
            </w:pPr>
          </w:p>
        </w:tc>
        <w:tc>
          <w:tcPr>
            <w:tcW w:w="0" w:type="auto"/>
            <w:vMerge w:val="restart"/>
          </w:tcPr>
          <w:p w14:paraId="3AEF9A23"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Couple with child</w:t>
            </w:r>
          </w:p>
        </w:tc>
        <w:tc>
          <w:tcPr>
            <w:tcW w:w="0" w:type="auto"/>
          </w:tcPr>
          <w:p w14:paraId="14F8FE6B"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Higher education on campus</w:t>
            </w:r>
          </w:p>
        </w:tc>
      </w:tr>
      <w:tr w:rsidR="00D70886" w:rsidRPr="0064435F" w14:paraId="515CD717" w14:textId="77777777" w:rsidTr="00D70886">
        <w:trPr>
          <w:trHeight w:val="261"/>
          <w:jc w:val="center"/>
        </w:trPr>
        <w:tc>
          <w:tcPr>
            <w:tcW w:w="0" w:type="auto"/>
            <w:vMerge/>
          </w:tcPr>
          <w:p w14:paraId="078BAA15" w14:textId="77777777" w:rsidR="00D70886" w:rsidRPr="0064435F" w:rsidRDefault="00D70886" w:rsidP="00D70886">
            <w:pPr>
              <w:rPr>
                <w:rFonts w:ascii="Times New Roman" w:hAnsi="Times New Roman"/>
                <w:szCs w:val="22"/>
              </w:rPr>
            </w:pPr>
          </w:p>
        </w:tc>
        <w:tc>
          <w:tcPr>
            <w:tcW w:w="1734" w:type="dxa"/>
            <w:vMerge/>
          </w:tcPr>
          <w:p w14:paraId="14089F87" w14:textId="77777777" w:rsidR="00D70886" w:rsidRPr="0064435F" w:rsidRDefault="00D70886" w:rsidP="00D70886">
            <w:pPr>
              <w:rPr>
                <w:rFonts w:ascii="Times New Roman" w:hAnsi="Times New Roman"/>
                <w:szCs w:val="22"/>
                <w:lang w:val="en-US"/>
              </w:rPr>
            </w:pPr>
          </w:p>
        </w:tc>
        <w:tc>
          <w:tcPr>
            <w:tcW w:w="0" w:type="auto"/>
            <w:vMerge/>
          </w:tcPr>
          <w:p w14:paraId="29DCC4DA" w14:textId="77777777" w:rsidR="00D70886" w:rsidRPr="0064435F" w:rsidRDefault="00D70886" w:rsidP="00D70886">
            <w:pPr>
              <w:rPr>
                <w:rFonts w:ascii="Times New Roman" w:hAnsi="Times New Roman"/>
                <w:szCs w:val="22"/>
                <w:lang w:val="en-US"/>
              </w:rPr>
            </w:pPr>
          </w:p>
        </w:tc>
        <w:tc>
          <w:tcPr>
            <w:tcW w:w="0" w:type="auto"/>
          </w:tcPr>
          <w:p w14:paraId="1578ABA0"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Higher education off campus</w:t>
            </w:r>
          </w:p>
        </w:tc>
      </w:tr>
      <w:tr w:rsidR="00D70886" w:rsidRPr="0064435F" w14:paraId="0765785F" w14:textId="77777777" w:rsidTr="00D70886">
        <w:trPr>
          <w:trHeight w:val="261"/>
          <w:jc w:val="center"/>
        </w:trPr>
        <w:tc>
          <w:tcPr>
            <w:tcW w:w="0" w:type="auto"/>
            <w:vMerge/>
          </w:tcPr>
          <w:p w14:paraId="71B46F82" w14:textId="77777777" w:rsidR="00D70886" w:rsidRPr="0064435F" w:rsidRDefault="00D70886" w:rsidP="00D70886">
            <w:pPr>
              <w:rPr>
                <w:rFonts w:ascii="Times New Roman" w:hAnsi="Times New Roman"/>
                <w:szCs w:val="22"/>
                <w:lang w:val="en-US"/>
              </w:rPr>
            </w:pPr>
          </w:p>
        </w:tc>
        <w:tc>
          <w:tcPr>
            <w:tcW w:w="1734" w:type="dxa"/>
            <w:vMerge/>
          </w:tcPr>
          <w:p w14:paraId="3226CC7B" w14:textId="77777777" w:rsidR="00D70886" w:rsidRPr="0064435F" w:rsidRDefault="00D70886" w:rsidP="00D70886">
            <w:pPr>
              <w:rPr>
                <w:rFonts w:ascii="Times New Roman" w:hAnsi="Times New Roman"/>
                <w:szCs w:val="22"/>
                <w:lang w:val="en-US"/>
              </w:rPr>
            </w:pPr>
          </w:p>
        </w:tc>
        <w:tc>
          <w:tcPr>
            <w:tcW w:w="0" w:type="auto"/>
            <w:vMerge/>
          </w:tcPr>
          <w:p w14:paraId="157F6713" w14:textId="77777777" w:rsidR="00D70886" w:rsidRPr="0064435F" w:rsidRDefault="00D70886" w:rsidP="00D70886">
            <w:pPr>
              <w:rPr>
                <w:rFonts w:ascii="Times New Roman" w:hAnsi="Times New Roman"/>
                <w:szCs w:val="22"/>
                <w:lang w:val="en-US"/>
              </w:rPr>
            </w:pPr>
          </w:p>
        </w:tc>
        <w:tc>
          <w:tcPr>
            <w:tcW w:w="0" w:type="auto"/>
          </w:tcPr>
          <w:p w14:paraId="53A1F5F4"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Worker</w:t>
            </w:r>
          </w:p>
        </w:tc>
      </w:tr>
      <w:tr w:rsidR="00D70886" w:rsidRPr="0064435F" w14:paraId="1E7DBDC9" w14:textId="77777777" w:rsidTr="00D70886">
        <w:trPr>
          <w:trHeight w:val="261"/>
          <w:jc w:val="center"/>
        </w:trPr>
        <w:tc>
          <w:tcPr>
            <w:tcW w:w="0" w:type="auto"/>
            <w:vMerge/>
          </w:tcPr>
          <w:p w14:paraId="5AC7891C" w14:textId="77777777" w:rsidR="00D70886" w:rsidRPr="0064435F" w:rsidRDefault="00D70886" w:rsidP="00D70886">
            <w:pPr>
              <w:rPr>
                <w:rFonts w:ascii="Times New Roman" w:hAnsi="Times New Roman"/>
                <w:szCs w:val="22"/>
                <w:lang w:val="en-US"/>
              </w:rPr>
            </w:pPr>
          </w:p>
        </w:tc>
        <w:tc>
          <w:tcPr>
            <w:tcW w:w="1734" w:type="dxa"/>
            <w:vMerge/>
          </w:tcPr>
          <w:p w14:paraId="33E3E4A5" w14:textId="77777777" w:rsidR="00D70886" w:rsidRPr="0064435F" w:rsidRDefault="00D70886" w:rsidP="00D70886">
            <w:pPr>
              <w:rPr>
                <w:rFonts w:ascii="Times New Roman" w:hAnsi="Times New Roman"/>
                <w:szCs w:val="22"/>
                <w:lang w:val="en-US"/>
              </w:rPr>
            </w:pPr>
          </w:p>
        </w:tc>
        <w:tc>
          <w:tcPr>
            <w:tcW w:w="0" w:type="auto"/>
            <w:vMerge/>
          </w:tcPr>
          <w:p w14:paraId="48C74FE1" w14:textId="77777777" w:rsidR="00D70886" w:rsidRPr="0064435F" w:rsidRDefault="00D70886" w:rsidP="00D70886">
            <w:pPr>
              <w:rPr>
                <w:rFonts w:ascii="Times New Roman" w:hAnsi="Times New Roman"/>
                <w:szCs w:val="22"/>
                <w:lang w:val="en-US"/>
              </w:rPr>
            </w:pPr>
          </w:p>
        </w:tc>
        <w:tc>
          <w:tcPr>
            <w:tcW w:w="0" w:type="auto"/>
          </w:tcPr>
          <w:p w14:paraId="21503E96"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Stay at home</w:t>
            </w:r>
          </w:p>
        </w:tc>
      </w:tr>
      <w:tr w:rsidR="00D70886" w:rsidRPr="0064435F" w14:paraId="3EC9EE58" w14:textId="77777777" w:rsidTr="00D70886">
        <w:trPr>
          <w:trHeight w:val="261"/>
          <w:jc w:val="center"/>
        </w:trPr>
        <w:tc>
          <w:tcPr>
            <w:tcW w:w="0" w:type="auto"/>
            <w:vMerge/>
          </w:tcPr>
          <w:p w14:paraId="58E691D3" w14:textId="77777777" w:rsidR="00D70886" w:rsidRPr="0064435F" w:rsidRDefault="00D70886" w:rsidP="00D70886">
            <w:pPr>
              <w:rPr>
                <w:rFonts w:ascii="Times New Roman" w:hAnsi="Times New Roman"/>
                <w:szCs w:val="22"/>
                <w:lang w:val="en-US"/>
              </w:rPr>
            </w:pPr>
          </w:p>
        </w:tc>
        <w:tc>
          <w:tcPr>
            <w:tcW w:w="1734" w:type="dxa"/>
            <w:vMerge/>
          </w:tcPr>
          <w:p w14:paraId="20752246" w14:textId="77777777" w:rsidR="00D70886" w:rsidRPr="0064435F" w:rsidRDefault="00D70886" w:rsidP="00D70886">
            <w:pPr>
              <w:rPr>
                <w:rFonts w:ascii="Times New Roman" w:hAnsi="Times New Roman"/>
                <w:szCs w:val="22"/>
                <w:lang w:val="en-US"/>
              </w:rPr>
            </w:pPr>
          </w:p>
        </w:tc>
        <w:tc>
          <w:tcPr>
            <w:tcW w:w="0" w:type="auto"/>
            <w:vMerge w:val="restart"/>
          </w:tcPr>
          <w:p w14:paraId="48B08A02"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Couple without child</w:t>
            </w:r>
          </w:p>
        </w:tc>
        <w:tc>
          <w:tcPr>
            <w:tcW w:w="0" w:type="auto"/>
          </w:tcPr>
          <w:p w14:paraId="37AB3981"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Higher education on campus</w:t>
            </w:r>
          </w:p>
        </w:tc>
      </w:tr>
      <w:tr w:rsidR="00D70886" w:rsidRPr="0064435F" w14:paraId="628D0F5C" w14:textId="77777777" w:rsidTr="00D70886">
        <w:trPr>
          <w:trHeight w:val="261"/>
          <w:jc w:val="center"/>
        </w:trPr>
        <w:tc>
          <w:tcPr>
            <w:tcW w:w="0" w:type="auto"/>
            <w:vMerge/>
          </w:tcPr>
          <w:p w14:paraId="63C96FB2" w14:textId="77777777" w:rsidR="00D70886" w:rsidRPr="0064435F" w:rsidRDefault="00D70886" w:rsidP="00D70886">
            <w:pPr>
              <w:rPr>
                <w:rFonts w:ascii="Times New Roman" w:hAnsi="Times New Roman"/>
                <w:szCs w:val="22"/>
                <w:lang w:val="en-US"/>
              </w:rPr>
            </w:pPr>
          </w:p>
        </w:tc>
        <w:tc>
          <w:tcPr>
            <w:tcW w:w="1734" w:type="dxa"/>
            <w:vMerge/>
          </w:tcPr>
          <w:p w14:paraId="41CEF5AD" w14:textId="77777777" w:rsidR="00D70886" w:rsidRPr="0064435F" w:rsidRDefault="00D70886" w:rsidP="00D70886">
            <w:pPr>
              <w:rPr>
                <w:rFonts w:ascii="Times New Roman" w:hAnsi="Times New Roman"/>
                <w:szCs w:val="22"/>
                <w:lang w:val="en-US"/>
              </w:rPr>
            </w:pPr>
          </w:p>
        </w:tc>
        <w:tc>
          <w:tcPr>
            <w:tcW w:w="0" w:type="auto"/>
            <w:vMerge/>
          </w:tcPr>
          <w:p w14:paraId="3BB3CAE9" w14:textId="77777777" w:rsidR="00D70886" w:rsidRPr="0064435F" w:rsidRDefault="00D70886" w:rsidP="00D70886">
            <w:pPr>
              <w:rPr>
                <w:rFonts w:ascii="Times New Roman" w:hAnsi="Times New Roman"/>
                <w:szCs w:val="22"/>
                <w:lang w:val="en-US"/>
              </w:rPr>
            </w:pPr>
          </w:p>
        </w:tc>
        <w:tc>
          <w:tcPr>
            <w:tcW w:w="0" w:type="auto"/>
          </w:tcPr>
          <w:p w14:paraId="7B7C170C"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Higher education off campus</w:t>
            </w:r>
          </w:p>
        </w:tc>
      </w:tr>
      <w:tr w:rsidR="00D70886" w:rsidRPr="0064435F" w14:paraId="5DF0EA89" w14:textId="77777777" w:rsidTr="00D70886">
        <w:trPr>
          <w:trHeight w:val="261"/>
          <w:jc w:val="center"/>
        </w:trPr>
        <w:tc>
          <w:tcPr>
            <w:tcW w:w="0" w:type="auto"/>
            <w:vMerge/>
          </w:tcPr>
          <w:p w14:paraId="58931AC1" w14:textId="77777777" w:rsidR="00D70886" w:rsidRPr="0064435F" w:rsidRDefault="00D70886" w:rsidP="00D70886">
            <w:pPr>
              <w:rPr>
                <w:rFonts w:ascii="Times New Roman" w:hAnsi="Times New Roman"/>
                <w:szCs w:val="22"/>
                <w:lang w:val="en-US"/>
              </w:rPr>
            </w:pPr>
          </w:p>
        </w:tc>
        <w:tc>
          <w:tcPr>
            <w:tcW w:w="1734" w:type="dxa"/>
            <w:vMerge/>
          </w:tcPr>
          <w:p w14:paraId="1E765241" w14:textId="77777777" w:rsidR="00D70886" w:rsidRPr="0064435F" w:rsidRDefault="00D70886" w:rsidP="00D70886">
            <w:pPr>
              <w:rPr>
                <w:rFonts w:ascii="Times New Roman" w:hAnsi="Times New Roman"/>
                <w:szCs w:val="22"/>
                <w:lang w:val="en-US"/>
              </w:rPr>
            </w:pPr>
          </w:p>
        </w:tc>
        <w:tc>
          <w:tcPr>
            <w:tcW w:w="0" w:type="auto"/>
            <w:vMerge/>
          </w:tcPr>
          <w:p w14:paraId="3C3E4FEB" w14:textId="77777777" w:rsidR="00D70886" w:rsidRPr="0064435F" w:rsidRDefault="00D70886" w:rsidP="00D70886">
            <w:pPr>
              <w:rPr>
                <w:rFonts w:ascii="Times New Roman" w:hAnsi="Times New Roman"/>
                <w:szCs w:val="22"/>
                <w:lang w:val="en-US"/>
              </w:rPr>
            </w:pPr>
          </w:p>
        </w:tc>
        <w:tc>
          <w:tcPr>
            <w:tcW w:w="0" w:type="auto"/>
          </w:tcPr>
          <w:p w14:paraId="3D8CCF13"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Worker</w:t>
            </w:r>
          </w:p>
        </w:tc>
      </w:tr>
      <w:tr w:rsidR="00D70886" w:rsidRPr="0064435F" w14:paraId="2B1351CF" w14:textId="77777777" w:rsidTr="00D70886">
        <w:trPr>
          <w:trHeight w:val="261"/>
          <w:jc w:val="center"/>
        </w:trPr>
        <w:tc>
          <w:tcPr>
            <w:tcW w:w="0" w:type="auto"/>
            <w:vMerge/>
          </w:tcPr>
          <w:p w14:paraId="7E62736A" w14:textId="77777777" w:rsidR="00D70886" w:rsidRPr="0064435F" w:rsidRDefault="00D70886" w:rsidP="00D70886">
            <w:pPr>
              <w:rPr>
                <w:rFonts w:ascii="Times New Roman" w:hAnsi="Times New Roman"/>
                <w:szCs w:val="22"/>
                <w:lang w:val="en-US"/>
              </w:rPr>
            </w:pPr>
          </w:p>
        </w:tc>
        <w:tc>
          <w:tcPr>
            <w:tcW w:w="1734" w:type="dxa"/>
            <w:vMerge/>
          </w:tcPr>
          <w:p w14:paraId="21F2AE0F" w14:textId="77777777" w:rsidR="00D70886" w:rsidRPr="0064435F" w:rsidRDefault="00D70886" w:rsidP="00D70886">
            <w:pPr>
              <w:rPr>
                <w:rFonts w:ascii="Times New Roman" w:hAnsi="Times New Roman"/>
                <w:szCs w:val="22"/>
                <w:lang w:val="en-US"/>
              </w:rPr>
            </w:pPr>
          </w:p>
        </w:tc>
        <w:tc>
          <w:tcPr>
            <w:tcW w:w="0" w:type="auto"/>
            <w:vMerge/>
          </w:tcPr>
          <w:p w14:paraId="760C355C" w14:textId="77777777" w:rsidR="00D70886" w:rsidRPr="0064435F" w:rsidRDefault="00D70886" w:rsidP="00D70886">
            <w:pPr>
              <w:rPr>
                <w:rFonts w:ascii="Times New Roman" w:hAnsi="Times New Roman"/>
                <w:szCs w:val="22"/>
                <w:lang w:val="en-US"/>
              </w:rPr>
            </w:pPr>
          </w:p>
        </w:tc>
        <w:tc>
          <w:tcPr>
            <w:tcW w:w="0" w:type="auto"/>
          </w:tcPr>
          <w:p w14:paraId="4D68084D"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Stay at home</w:t>
            </w:r>
          </w:p>
        </w:tc>
      </w:tr>
      <w:tr w:rsidR="00D70886" w:rsidRPr="0064435F" w14:paraId="613ACD15" w14:textId="77777777" w:rsidTr="00D70886">
        <w:trPr>
          <w:trHeight w:val="261"/>
          <w:jc w:val="center"/>
        </w:trPr>
        <w:tc>
          <w:tcPr>
            <w:tcW w:w="0" w:type="auto"/>
            <w:vMerge/>
          </w:tcPr>
          <w:p w14:paraId="1F3631E4" w14:textId="77777777" w:rsidR="00D70886" w:rsidRPr="0064435F" w:rsidRDefault="00D70886" w:rsidP="00D70886">
            <w:pPr>
              <w:rPr>
                <w:rFonts w:ascii="Times New Roman" w:hAnsi="Times New Roman"/>
                <w:szCs w:val="22"/>
                <w:lang w:val="en-US"/>
              </w:rPr>
            </w:pPr>
          </w:p>
        </w:tc>
        <w:tc>
          <w:tcPr>
            <w:tcW w:w="1734" w:type="dxa"/>
            <w:vMerge/>
          </w:tcPr>
          <w:p w14:paraId="7D24BA70" w14:textId="77777777" w:rsidR="00D70886" w:rsidRPr="0064435F" w:rsidRDefault="00D70886" w:rsidP="00D70886">
            <w:pPr>
              <w:rPr>
                <w:rFonts w:ascii="Times New Roman" w:hAnsi="Times New Roman"/>
                <w:szCs w:val="22"/>
                <w:lang w:val="en-US"/>
              </w:rPr>
            </w:pPr>
          </w:p>
        </w:tc>
        <w:tc>
          <w:tcPr>
            <w:tcW w:w="0" w:type="auto"/>
            <w:vMerge w:val="restart"/>
          </w:tcPr>
          <w:p w14:paraId="051146E3"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Single</w:t>
            </w:r>
          </w:p>
        </w:tc>
        <w:tc>
          <w:tcPr>
            <w:tcW w:w="0" w:type="auto"/>
          </w:tcPr>
          <w:p w14:paraId="02D93109"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Higher education on campus</w:t>
            </w:r>
          </w:p>
        </w:tc>
      </w:tr>
      <w:tr w:rsidR="00D70886" w:rsidRPr="0064435F" w14:paraId="4093D1F7" w14:textId="77777777" w:rsidTr="00D70886">
        <w:trPr>
          <w:trHeight w:val="261"/>
          <w:jc w:val="center"/>
        </w:trPr>
        <w:tc>
          <w:tcPr>
            <w:tcW w:w="0" w:type="auto"/>
            <w:vMerge/>
          </w:tcPr>
          <w:p w14:paraId="27DA7BEB" w14:textId="77777777" w:rsidR="00D70886" w:rsidRPr="0064435F" w:rsidRDefault="00D70886" w:rsidP="00D70886">
            <w:pPr>
              <w:rPr>
                <w:rFonts w:ascii="Times New Roman" w:hAnsi="Times New Roman"/>
                <w:szCs w:val="22"/>
                <w:lang w:val="en-US"/>
              </w:rPr>
            </w:pPr>
          </w:p>
        </w:tc>
        <w:tc>
          <w:tcPr>
            <w:tcW w:w="1734" w:type="dxa"/>
            <w:vMerge/>
          </w:tcPr>
          <w:p w14:paraId="03D0B653" w14:textId="77777777" w:rsidR="00D70886" w:rsidRPr="0064435F" w:rsidRDefault="00D70886" w:rsidP="00D70886">
            <w:pPr>
              <w:rPr>
                <w:rFonts w:ascii="Times New Roman" w:hAnsi="Times New Roman"/>
                <w:szCs w:val="22"/>
                <w:lang w:val="en-US"/>
              </w:rPr>
            </w:pPr>
          </w:p>
        </w:tc>
        <w:tc>
          <w:tcPr>
            <w:tcW w:w="0" w:type="auto"/>
            <w:vMerge/>
          </w:tcPr>
          <w:p w14:paraId="78EF3A5B" w14:textId="77777777" w:rsidR="00D70886" w:rsidRPr="0064435F" w:rsidRDefault="00D70886" w:rsidP="00D70886">
            <w:pPr>
              <w:rPr>
                <w:rFonts w:ascii="Times New Roman" w:hAnsi="Times New Roman"/>
                <w:szCs w:val="22"/>
                <w:lang w:val="en-US"/>
              </w:rPr>
            </w:pPr>
          </w:p>
        </w:tc>
        <w:tc>
          <w:tcPr>
            <w:tcW w:w="0" w:type="auto"/>
          </w:tcPr>
          <w:p w14:paraId="0C9EBBB5"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Higher education off campus</w:t>
            </w:r>
          </w:p>
        </w:tc>
      </w:tr>
      <w:tr w:rsidR="00D70886" w:rsidRPr="0064435F" w14:paraId="0F397447" w14:textId="77777777" w:rsidTr="00D70886">
        <w:trPr>
          <w:trHeight w:val="261"/>
          <w:jc w:val="center"/>
        </w:trPr>
        <w:tc>
          <w:tcPr>
            <w:tcW w:w="0" w:type="auto"/>
            <w:vMerge/>
          </w:tcPr>
          <w:p w14:paraId="01EAC7F3" w14:textId="77777777" w:rsidR="00D70886" w:rsidRPr="0064435F" w:rsidRDefault="00D70886" w:rsidP="00D70886">
            <w:pPr>
              <w:rPr>
                <w:rFonts w:ascii="Times New Roman" w:hAnsi="Times New Roman"/>
                <w:szCs w:val="22"/>
                <w:lang w:val="en-US"/>
              </w:rPr>
            </w:pPr>
          </w:p>
        </w:tc>
        <w:tc>
          <w:tcPr>
            <w:tcW w:w="1734" w:type="dxa"/>
            <w:vMerge/>
          </w:tcPr>
          <w:p w14:paraId="2705793D" w14:textId="77777777" w:rsidR="00D70886" w:rsidRPr="0064435F" w:rsidRDefault="00D70886" w:rsidP="00D70886">
            <w:pPr>
              <w:rPr>
                <w:rFonts w:ascii="Times New Roman" w:hAnsi="Times New Roman"/>
                <w:szCs w:val="22"/>
                <w:lang w:val="en-US"/>
              </w:rPr>
            </w:pPr>
          </w:p>
        </w:tc>
        <w:tc>
          <w:tcPr>
            <w:tcW w:w="0" w:type="auto"/>
            <w:vMerge/>
          </w:tcPr>
          <w:p w14:paraId="1808E957" w14:textId="77777777" w:rsidR="00D70886" w:rsidRPr="0064435F" w:rsidRDefault="00D70886" w:rsidP="00D70886">
            <w:pPr>
              <w:rPr>
                <w:rFonts w:ascii="Times New Roman" w:hAnsi="Times New Roman"/>
                <w:szCs w:val="22"/>
                <w:lang w:val="en-US"/>
              </w:rPr>
            </w:pPr>
          </w:p>
        </w:tc>
        <w:tc>
          <w:tcPr>
            <w:tcW w:w="0" w:type="auto"/>
          </w:tcPr>
          <w:p w14:paraId="28EC605C"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Worker</w:t>
            </w:r>
          </w:p>
        </w:tc>
      </w:tr>
      <w:tr w:rsidR="00D70886" w:rsidRPr="0064435F" w14:paraId="5CA568BE" w14:textId="77777777" w:rsidTr="00D70886">
        <w:trPr>
          <w:trHeight w:val="261"/>
          <w:jc w:val="center"/>
        </w:trPr>
        <w:tc>
          <w:tcPr>
            <w:tcW w:w="0" w:type="auto"/>
            <w:vMerge/>
          </w:tcPr>
          <w:p w14:paraId="2A2E8CE1" w14:textId="77777777" w:rsidR="00D70886" w:rsidRPr="0064435F" w:rsidRDefault="00D70886" w:rsidP="00D70886">
            <w:pPr>
              <w:rPr>
                <w:rFonts w:ascii="Times New Roman" w:hAnsi="Times New Roman"/>
                <w:szCs w:val="22"/>
                <w:lang w:val="en-US"/>
              </w:rPr>
            </w:pPr>
          </w:p>
        </w:tc>
        <w:tc>
          <w:tcPr>
            <w:tcW w:w="1734" w:type="dxa"/>
            <w:vMerge/>
          </w:tcPr>
          <w:p w14:paraId="56DF5958" w14:textId="77777777" w:rsidR="00D70886" w:rsidRPr="0064435F" w:rsidRDefault="00D70886" w:rsidP="00D70886">
            <w:pPr>
              <w:rPr>
                <w:rFonts w:ascii="Times New Roman" w:hAnsi="Times New Roman"/>
                <w:szCs w:val="22"/>
                <w:lang w:val="en-US"/>
              </w:rPr>
            </w:pPr>
          </w:p>
        </w:tc>
        <w:tc>
          <w:tcPr>
            <w:tcW w:w="0" w:type="auto"/>
            <w:vMerge/>
          </w:tcPr>
          <w:p w14:paraId="51737B5B" w14:textId="77777777" w:rsidR="00D70886" w:rsidRPr="0064435F" w:rsidRDefault="00D70886" w:rsidP="00D70886">
            <w:pPr>
              <w:rPr>
                <w:rFonts w:ascii="Times New Roman" w:hAnsi="Times New Roman"/>
                <w:szCs w:val="22"/>
                <w:lang w:val="en-US"/>
              </w:rPr>
            </w:pPr>
          </w:p>
        </w:tc>
        <w:tc>
          <w:tcPr>
            <w:tcW w:w="0" w:type="auto"/>
          </w:tcPr>
          <w:p w14:paraId="56502B99"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Stay at home</w:t>
            </w:r>
          </w:p>
        </w:tc>
      </w:tr>
      <w:tr w:rsidR="00D70886" w:rsidRPr="0064435F" w14:paraId="677D3116" w14:textId="77777777" w:rsidTr="00D70886">
        <w:trPr>
          <w:trHeight w:val="261"/>
          <w:jc w:val="center"/>
        </w:trPr>
        <w:tc>
          <w:tcPr>
            <w:tcW w:w="0" w:type="auto"/>
            <w:vMerge/>
          </w:tcPr>
          <w:p w14:paraId="50B02AE5" w14:textId="77777777" w:rsidR="00D70886" w:rsidRPr="0064435F" w:rsidRDefault="00D70886" w:rsidP="00D70886">
            <w:pPr>
              <w:rPr>
                <w:rFonts w:ascii="Times New Roman" w:hAnsi="Times New Roman"/>
                <w:szCs w:val="22"/>
                <w:lang w:val="en-US"/>
              </w:rPr>
            </w:pPr>
          </w:p>
        </w:tc>
        <w:tc>
          <w:tcPr>
            <w:tcW w:w="1734" w:type="dxa"/>
            <w:vMerge w:val="restart"/>
          </w:tcPr>
          <w:p w14:paraId="116A8649"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 xml:space="preserve">Child or Parent </w:t>
            </w:r>
          </w:p>
        </w:tc>
        <w:tc>
          <w:tcPr>
            <w:tcW w:w="0" w:type="auto"/>
            <w:vMerge w:val="restart"/>
          </w:tcPr>
          <w:p w14:paraId="3EAE51FF" w14:textId="77777777" w:rsidR="00D70886" w:rsidRPr="0064435F" w:rsidRDefault="00D70886" w:rsidP="00D70886">
            <w:pPr>
              <w:rPr>
                <w:rFonts w:ascii="Times New Roman" w:hAnsi="Times New Roman"/>
                <w:szCs w:val="22"/>
              </w:rPr>
            </w:pPr>
            <w:r w:rsidRPr="0064435F">
              <w:rPr>
                <w:rFonts w:ascii="Times New Roman" w:hAnsi="Times New Roman"/>
                <w:szCs w:val="22"/>
              </w:rPr>
              <w:t>Collective</w:t>
            </w:r>
          </w:p>
        </w:tc>
        <w:tc>
          <w:tcPr>
            <w:tcW w:w="0" w:type="auto"/>
          </w:tcPr>
          <w:p w14:paraId="408C754F" w14:textId="77777777" w:rsidR="00D70886" w:rsidRPr="0064435F" w:rsidRDefault="00D70886" w:rsidP="00D70886">
            <w:pPr>
              <w:rPr>
                <w:rFonts w:ascii="Times New Roman" w:hAnsi="Times New Roman"/>
                <w:szCs w:val="22"/>
              </w:rPr>
            </w:pPr>
            <w:r w:rsidRPr="0064435F">
              <w:rPr>
                <w:rFonts w:ascii="Times New Roman" w:hAnsi="Times New Roman"/>
                <w:szCs w:val="22"/>
              </w:rPr>
              <w:t>Prison</w:t>
            </w:r>
          </w:p>
        </w:tc>
      </w:tr>
      <w:tr w:rsidR="00D70886" w:rsidRPr="0064435F" w14:paraId="200A9853" w14:textId="77777777" w:rsidTr="00D70886">
        <w:trPr>
          <w:trHeight w:val="261"/>
          <w:jc w:val="center"/>
        </w:trPr>
        <w:tc>
          <w:tcPr>
            <w:tcW w:w="0" w:type="auto"/>
            <w:vMerge/>
          </w:tcPr>
          <w:p w14:paraId="48D10D95" w14:textId="77777777" w:rsidR="00D70886" w:rsidRPr="0064435F" w:rsidRDefault="00D70886" w:rsidP="00D70886">
            <w:pPr>
              <w:rPr>
                <w:rFonts w:ascii="Times New Roman" w:hAnsi="Times New Roman"/>
                <w:szCs w:val="22"/>
                <w:lang w:val="en-US"/>
              </w:rPr>
            </w:pPr>
          </w:p>
        </w:tc>
        <w:tc>
          <w:tcPr>
            <w:tcW w:w="1734" w:type="dxa"/>
            <w:vMerge/>
          </w:tcPr>
          <w:p w14:paraId="1702D8E2" w14:textId="77777777" w:rsidR="00D70886" w:rsidRPr="0064435F" w:rsidRDefault="00D70886" w:rsidP="00D70886">
            <w:pPr>
              <w:rPr>
                <w:rFonts w:ascii="Times New Roman" w:hAnsi="Times New Roman"/>
                <w:szCs w:val="22"/>
                <w:lang w:val="en-US"/>
              </w:rPr>
            </w:pPr>
          </w:p>
        </w:tc>
        <w:tc>
          <w:tcPr>
            <w:tcW w:w="0" w:type="auto"/>
            <w:vMerge/>
          </w:tcPr>
          <w:p w14:paraId="63472214" w14:textId="77777777" w:rsidR="00D70886" w:rsidRPr="0064435F" w:rsidRDefault="00D70886" w:rsidP="00D70886">
            <w:pPr>
              <w:rPr>
                <w:rFonts w:ascii="Times New Roman" w:hAnsi="Times New Roman"/>
                <w:szCs w:val="22"/>
              </w:rPr>
            </w:pPr>
          </w:p>
        </w:tc>
        <w:tc>
          <w:tcPr>
            <w:tcW w:w="0" w:type="auto"/>
          </w:tcPr>
          <w:p w14:paraId="3AF33A26" w14:textId="77777777" w:rsidR="00D70886" w:rsidRPr="0064435F" w:rsidRDefault="00D70886" w:rsidP="00D70886">
            <w:pPr>
              <w:rPr>
                <w:rFonts w:ascii="Times New Roman" w:hAnsi="Times New Roman"/>
                <w:szCs w:val="22"/>
              </w:rPr>
            </w:pPr>
            <w:r w:rsidRPr="0064435F">
              <w:rPr>
                <w:rFonts w:ascii="Times New Roman" w:hAnsi="Times New Roman"/>
                <w:szCs w:val="22"/>
              </w:rPr>
              <w:t>Hospital</w:t>
            </w:r>
          </w:p>
        </w:tc>
      </w:tr>
    </w:tbl>
    <w:p w14:paraId="5F4D45EF" w14:textId="77777777" w:rsidR="00E437A4" w:rsidRPr="0064435F" w:rsidRDefault="00E437A4" w:rsidP="007D542C">
      <w:pPr>
        <w:pStyle w:val="Caption"/>
        <w:rPr>
          <w:lang w:val="en-US"/>
        </w:rPr>
      </w:pPr>
      <w:bookmarkStart w:id="91" w:name="_Toc80021558"/>
      <w:r w:rsidRPr="0064435F">
        <w:rPr>
          <w:lang w:val="en-US"/>
        </w:rPr>
        <w:t xml:space="preserve">Table </w:t>
      </w:r>
      <w:r w:rsidRPr="0064435F">
        <w:fldChar w:fldCharType="begin"/>
      </w:r>
      <w:r w:rsidRPr="0064435F">
        <w:rPr>
          <w:lang w:val="en-US"/>
        </w:rPr>
        <w:instrText xml:space="preserve"> SEQ Table \* ARABIC </w:instrText>
      </w:r>
      <w:r w:rsidRPr="0064435F">
        <w:fldChar w:fldCharType="separate"/>
      </w:r>
      <w:r w:rsidRPr="0064435F">
        <w:rPr>
          <w:noProof/>
          <w:lang w:val="en-US"/>
        </w:rPr>
        <w:t>7</w:t>
      </w:r>
      <w:r w:rsidRPr="0064435F">
        <w:fldChar w:fldCharType="end"/>
      </w:r>
      <w:r w:rsidRPr="0064435F">
        <w:rPr>
          <w:lang w:val="en-US"/>
        </w:rPr>
        <w:t xml:space="preserve"> </w:t>
      </w:r>
      <w:proofErr w:type="gramStart"/>
      <w:r w:rsidRPr="0064435F">
        <w:rPr>
          <w:lang w:val="en-US"/>
        </w:rPr>
        <w:t>Possible combinations</w:t>
      </w:r>
      <w:proofErr w:type="gramEnd"/>
      <w:r w:rsidRPr="0064435F">
        <w:rPr>
          <w:lang w:val="en-US"/>
        </w:rPr>
        <w:t xml:space="preserve"> of age category, status in the household, household type and work id</w:t>
      </w:r>
      <w:bookmarkEnd w:id="91"/>
    </w:p>
    <w:p w14:paraId="7C0A5135" w14:textId="4740E2DC" w:rsidR="00D70886" w:rsidRPr="0064435F" w:rsidRDefault="00D70886">
      <w:pPr>
        <w:rPr>
          <w:rFonts w:ascii="Times New Roman" w:hAnsi="Times New Roman"/>
          <w:lang w:val="en-US"/>
        </w:rPr>
      </w:pPr>
    </w:p>
    <w:p w14:paraId="1F4BF069" w14:textId="77777777" w:rsidR="00D70886" w:rsidRPr="0064435F" w:rsidRDefault="00D70886">
      <w:pPr>
        <w:rPr>
          <w:rFonts w:ascii="Times New Roman" w:hAnsi="Times New Roman"/>
          <w:lang w:val="en-US"/>
        </w:rPr>
      </w:pPr>
      <w:r w:rsidRPr="0064435F">
        <w:rPr>
          <w:rFonts w:ascii="Times New Roman" w:hAnsi="Times New Roman"/>
          <w:lang w:val="en-US"/>
        </w:rPr>
        <w:br w:type="page"/>
      </w:r>
    </w:p>
    <w:tbl>
      <w:tblPr>
        <w:tblStyle w:val="TableGrid"/>
        <w:tblW w:w="9168" w:type="dxa"/>
        <w:jc w:val="center"/>
        <w:tblLook w:val="04A0" w:firstRow="1" w:lastRow="0" w:firstColumn="1" w:lastColumn="0" w:noHBand="0" w:noVBand="1"/>
      </w:tblPr>
      <w:tblGrid>
        <w:gridCol w:w="2696"/>
        <w:gridCol w:w="1734"/>
        <w:gridCol w:w="2039"/>
        <w:gridCol w:w="2699"/>
      </w:tblGrid>
      <w:tr w:rsidR="00D70886" w:rsidRPr="0064435F" w14:paraId="06766135" w14:textId="77777777" w:rsidTr="00D70886">
        <w:trPr>
          <w:trHeight w:val="512"/>
          <w:jc w:val="center"/>
        </w:trPr>
        <w:tc>
          <w:tcPr>
            <w:tcW w:w="0" w:type="auto"/>
          </w:tcPr>
          <w:p w14:paraId="233792A3" w14:textId="28FB0D41" w:rsidR="00D70886" w:rsidRPr="0064435F" w:rsidRDefault="00D70886" w:rsidP="00D70886">
            <w:pPr>
              <w:rPr>
                <w:rFonts w:ascii="Times New Roman" w:hAnsi="Times New Roman"/>
                <w:szCs w:val="22"/>
              </w:rPr>
            </w:pPr>
            <w:r w:rsidRPr="0064435F">
              <w:rPr>
                <w:rFonts w:ascii="Times New Roman" w:hAnsi="Times New Roman"/>
                <w:b/>
                <w:bCs/>
                <w:sz w:val="24"/>
                <w:szCs w:val="24"/>
                <w:u w:val="single"/>
              </w:rPr>
              <w:lastRenderedPageBreak/>
              <w:t>Age Category (years old)</w:t>
            </w:r>
          </w:p>
        </w:tc>
        <w:tc>
          <w:tcPr>
            <w:tcW w:w="1734" w:type="dxa"/>
          </w:tcPr>
          <w:p w14:paraId="26013987" w14:textId="42382FDC" w:rsidR="00D70886" w:rsidRPr="0064435F" w:rsidRDefault="00D70886" w:rsidP="00D70886">
            <w:pPr>
              <w:rPr>
                <w:rFonts w:ascii="Times New Roman" w:hAnsi="Times New Roman"/>
                <w:szCs w:val="22"/>
                <w:lang w:val="en-US"/>
              </w:rPr>
            </w:pPr>
            <w:r w:rsidRPr="0064435F">
              <w:rPr>
                <w:rFonts w:ascii="Times New Roman" w:hAnsi="Times New Roman"/>
                <w:b/>
                <w:bCs/>
                <w:sz w:val="24"/>
                <w:szCs w:val="24"/>
                <w:u w:val="single"/>
              </w:rPr>
              <w:t>Status in the household</w:t>
            </w:r>
          </w:p>
        </w:tc>
        <w:tc>
          <w:tcPr>
            <w:tcW w:w="0" w:type="auto"/>
          </w:tcPr>
          <w:p w14:paraId="1808C05E" w14:textId="0090DC13" w:rsidR="00D70886" w:rsidRPr="0064435F" w:rsidRDefault="00D70886" w:rsidP="00D70886">
            <w:pPr>
              <w:rPr>
                <w:rFonts w:ascii="Times New Roman" w:hAnsi="Times New Roman"/>
                <w:szCs w:val="22"/>
                <w:lang w:val="en-US"/>
              </w:rPr>
            </w:pPr>
            <w:r w:rsidRPr="0064435F">
              <w:rPr>
                <w:rFonts w:ascii="Times New Roman" w:hAnsi="Times New Roman"/>
                <w:b/>
                <w:bCs/>
                <w:sz w:val="24"/>
                <w:szCs w:val="24"/>
                <w:u w:val="single"/>
              </w:rPr>
              <w:t>Household Type</w:t>
            </w:r>
          </w:p>
        </w:tc>
        <w:tc>
          <w:tcPr>
            <w:tcW w:w="0" w:type="auto"/>
          </w:tcPr>
          <w:p w14:paraId="22C8A533" w14:textId="50576D83" w:rsidR="00D70886" w:rsidRPr="0064435F" w:rsidRDefault="00D70886" w:rsidP="00D70886">
            <w:pPr>
              <w:rPr>
                <w:rFonts w:ascii="Times New Roman" w:hAnsi="Times New Roman"/>
                <w:szCs w:val="22"/>
                <w:lang w:val="en-US"/>
              </w:rPr>
            </w:pPr>
            <w:r w:rsidRPr="0064435F">
              <w:rPr>
                <w:rFonts w:ascii="Times New Roman" w:hAnsi="Times New Roman"/>
                <w:b/>
                <w:bCs/>
                <w:sz w:val="24"/>
                <w:szCs w:val="24"/>
                <w:u w:val="single"/>
              </w:rPr>
              <w:t>Work ID</w:t>
            </w:r>
          </w:p>
        </w:tc>
      </w:tr>
      <w:tr w:rsidR="00D70886" w:rsidRPr="0064435F" w14:paraId="49BE8467" w14:textId="77777777" w:rsidTr="00D70886">
        <w:trPr>
          <w:trHeight w:val="512"/>
          <w:jc w:val="center"/>
        </w:trPr>
        <w:tc>
          <w:tcPr>
            <w:tcW w:w="0" w:type="auto"/>
            <w:vMerge w:val="restart"/>
          </w:tcPr>
          <w:p w14:paraId="51827DCB" w14:textId="77777777" w:rsidR="00D70886" w:rsidRPr="0064435F" w:rsidRDefault="00D70886" w:rsidP="00D70886">
            <w:pPr>
              <w:rPr>
                <w:rFonts w:ascii="Times New Roman" w:hAnsi="Times New Roman"/>
                <w:szCs w:val="22"/>
              </w:rPr>
            </w:pPr>
            <w:r w:rsidRPr="0064435F">
              <w:rPr>
                <w:rFonts w:ascii="Times New Roman" w:hAnsi="Times New Roman"/>
                <w:szCs w:val="22"/>
              </w:rPr>
              <w:t>21 – 64</w:t>
            </w:r>
          </w:p>
        </w:tc>
        <w:tc>
          <w:tcPr>
            <w:tcW w:w="1734" w:type="dxa"/>
            <w:vMerge w:val="restart"/>
          </w:tcPr>
          <w:p w14:paraId="1620C631"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Child</w:t>
            </w:r>
          </w:p>
        </w:tc>
        <w:tc>
          <w:tcPr>
            <w:tcW w:w="0" w:type="auto"/>
            <w:vMerge w:val="restart"/>
          </w:tcPr>
          <w:p w14:paraId="025FF96E"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Couple with child</w:t>
            </w:r>
          </w:p>
        </w:tc>
        <w:tc>
          <w:tcPr>
            <w:tcW w:w="0" w:type="auto"/>
          </w:tcPr>
          <w:p w14:paraId="36F0AA35"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Higher education off campus</w:t>
            </w:r>
          </w:p>
        </w:tc>
      </w:tr>
      <w:tr w:rsidR="00D70886" w:rsidRPr="0064435F" w14:paraId="353E295C" w14:textId="77777777" w:rsidTr="00D70886">
        <w:trPr>
          <w:trHeight w:val="512"/>
          <w:jc w:val="center"/>
        </w:trPr>
        <w:tc>
          <w:tcPr>
            <w:tcW w:w="0" w:type="auto"/>
            <w:vMerge/>
          </w:tcPr>
          <w:p w14:paraId="2CEA4966" w14:textId="77777777" w:rsidR="00D70886" w:rsidRPr="0064435F" w:rsidRDefault="00D70886" w:rsidP="00D70886">
            <w:pPr>
              <w:rPr>
                <w:rFonts w:ascii="Times New Roman" w:hAnsi="Times New Roman"/>
                <w:szCs w:val="22"/>
              </w:rPr>
            </w:pPr>
          </w:p>
        </w:tc>
        <w:tc>
          <w:tcPr>
            <w:tcW w:w="1734" w:type="dxa"/>
            <w:vMerge/>
          </w:tcPr>
          <w:p w14:paraId="330E89B3" w14:textId="77777777" w:rsidR="00D70886" w:rsidRPr="0064435F" w:rsidRDefault="00D70886" w:rsidP="00D70886">
            <w:pPr>
              <w:rPr>
                <w:rFonts w:ascii="Times New Roman" w:hAnsi="Times New Roman"/>
                <w:szCs w:val="22"/>
                <w:lang w:val="en-US"/>
              </w:rPr>
            </w:pPr>
          </w:p>
        </w:tc>
        <w:tc>
          <w:tcPr>
            <w:tcW w:w="0" w:type="auto"/>
            <w:vMerge/>
          </w:tcPr>
          <w:p w14:paraId="4FC561FB" w14:textId="77777777" w:rsidR="00D70886" w:rsidRPr="0064435F" w:rsidRDefault="00D70886" w:rsidP="00D70886">
            <w:pPr>
              <w:rPr>
                <w:rFonts w:ascii="Times New Roman" w:hAnsi="Times New Roman"/>
                <w:szCs w:val="22"/>
                <w:lang w:val="en-US"/>
              </w:rPr>
            </w:pPr>
          </w:p>
        </w:tc>
        <w:tc>
          <w:tcPr>
            <w:tcW w:w="0" w:type="auto"/>
          </w:tcPr>
          <w:p w14:paraId="624CBEBC"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Worker</w:t>
            </w:r>
          </w:p>
        </w:tc>
      </w:tr>
      <w:tr w:rsidR="00D70886" w:rsidRPr="0064435F" w14:paraId="274AD2EC" w14:textId="77777777" w:rsidTr="00D70886">
        <w:trPr>
          <w:trHeight w:val="512"/>
          <w:jc w:val="center"/>
        </w:trPr>
        <w:tc>
          <w:tcPr>
            <w:tcW w:w="0" w:type="auto"/>
            <w:vMerge/>
          </w:tcPr>
          <w:p w14:paraId="2CC579F3" w14:textId="77777777" w:rsidR="00D70886" w:rsidRPr="0064435F" w:rsidRDefault="00D70886" w:rsidP="00D70886">
            <w:pPr>
              <w:rPr>
                <w:rFonts w:ascii="Times New Roman" w:hAnsi="Times New Roman"/>
                <w:szCs w:val="22"/>
                <w:lang w:val="en-US"/>
              </w:rPr>
            </w:pPr>
          </w:p>
        </w:tc>
        <w:tc>
          <w:tcPr>
            <w:tcW w:w="1734" w:type="dxa"/>
            <w:vMerge/>
          </w:tcPr>
          <w:p w14:paraId="2EE43CB7" w14:textId="77777777" w:rsidR="00D70886" w:rsidRPr="0064435F" w:rsidRDefault="00D70886" w:rsidP="00D70886">
            <w:pPr>
              <w:rPr>
                <w:rFonts w:ascii="Times New Roman" w:hAnsi="Times New Roman"/>
                <w:szCs w:val="22"/>
                <w:lang w:val="en-US"/>
              </w:rPr>
            </w:pPr>
          </w:p>
        </w:tc>
        <w:tc>
          <w:tcPr>
            <w:tcW w:w="0" w:type="auto"/>
            <w:vMerge/>
          </w:tcPr>
          <w:p w14:paraId="04F9FF5E" w14:textId="77777777" w:rsidR="00D70886" w:rsidRPr="0064435F" w:rsidRDefault="00D70886" w:rsidP="00D70886">
            <w:pPr>
              <w:rPr>
                <w:rFonts w:ascii="Times New Roman" w:hAnsi="Times New Roman"/>
                <w:szCs w:val="22"/>
                <w:lang w:val="en-US"/>
              </w:rPr>
            </w:pPr>
          </w:p>
        </w:tc>
        <w:tc>
          <w:tcPr>
            <w:tcW w:w="0" w:type="auto"/>
          </w:tcPr>
          <w:p w14:paraId="05C6662F"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Stay at home</w:t>
            </w:r>
          </w:p>
        </w:tc>
      </w:tr>
      <w:tr w:rsidR="00D70886" w:rsidRPr="0064435F" w14:paraId="6729EA5E" w14:textId="77777777" w:rsidTr="00D70886">
        <w:trPr>
          <w:trHeight w:val="512"/>
          <w:jc w:val="center"/>
        </w:trPr>
        <w:tc>
          <w:tcPr>
            <w:tcW w:w="0" w:type="auto"/>
            <w:vMerge/>
          </w:tcPr>
          <w:p w14:paraId="7C8A63E6" w14:textId="77777777" w:rsidR="00D70886" w:rsidRPr="0064435F" w:rsidRDefault="00D70886" w:rsidP="00D70886">
            <w:pPr>
              <w:rPr>
                <w:rFonts w:ascii="Times New Roman" w:hAnsi="Times New Roman"/>
                <w:szCs w:val="22"/>
                <w:lang w:val="en-US"/>
              </w:rPr>
            </w:pPr>
          </w:p>
        </w:tc>
        <w:tc>
          <w:tcPr>
            <w:tcW w:w="1734" w:type="dxa"/>
            <w:vMerge/>
          </w:tcPr>
          <w:p w14:paraId="64276949" w14:textId="77777777" w:rsidR="00D70886" w:rsidRPr="0064435F" w:rsidRDefault="00D70886" w:rsidP="00D70886">
            <w:pPr>
              <w:rPr>
                <w:rFonts w:ascii="Times New Roman" w:hAnsi="Times New Roman"/>
                <w:szCs w:val="22"/>
                <w:lang w:val="en-US"/>
              </w:rPr>
            </w:pPr>
          </w:p>
        </w:tc>
        <w:tc>
          <w:tcPr>
            <w:tcW w:w="0" w:type="auto"/>
            <w:vMerge w:val="restart"/>
          </w:tcPr>
          <w:p w14:paraId="56FF03BD"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Single with child</w:t>
            </w:r>
          </w:p>
        </w:tc>
        <w:tc>
          <w:tcPr>
            <w:tcW w:w="0" w:type="auto"/>
          </w:tcPr>
          <w:p w14:paraId="103F4AEC"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Higher education off campus</w:t>
            </w:r>
          </w:p>
        </w:tc>
      </w:tr>
      <w:tr w:rsidR="00D70886" w:rsidRPr="0064435F" w14:paraId="5364AEC7" w14:textId="77777777" w:rsidTr="00D70886">
        <w:trPr>
          <w:trHeight w:val="512"/>
          <w:jc w:val="center"/>
        </w:trPr>
        <w:tc>
          <w:tcPr>
            <w:tcW w:w="0" w:type="auto"/>
            <w:vMerge/>
          </w:tcPr>
          <w:p w14:paraId="4E10FF8D" w14:textId="77777777" w:rsidR="00D70886" w:rsidRPr="0064435F" w:rsidRDefault="00D70886" w:rsidP="00D70886">
            <w:pPr>
              <w:rPr>
                <w:rFonts w:ascii="Times New Roman" w:hAnsi="Times New Roman"/>
                <w:szCs w:val="22"/>
                <w:lang w:val="en-US"/>
              </w:rPr>
            </w:pPr>
          </w:p>
        </w:tc>
        <w:tc>
          <w:tcPr>
            <w:tcW w:w="1734" w:type="dxa"/>
            <w:vMerge/>
          </w:tcPr>
          <w:p w14:paraId="7D28912C" w14:textId="77777777" w:rsidR="00D70886" w:rsidRPr="0064435F" w:rsidRDefault="00D70886" w:rsidP="00D70886">
            <w:pPr>
              <w:rPr>
                <w:rFonts w:ascii="Times New Roman" w:hAnsi="Times New Roman"/>
                <w:szCs w:val="22"/>
                <w:lang w:val="en-US"/>
              </w:rPr>
            </w:pPr>
          </w:p>
        </w:tc>
        <w:tc>
          <w:tcPr>
            <w:tcW w:w="0" w:type="auto"/>
            <w:vMerge/>
          </w:tcPr>
          <w:p w14:paraId="185633BB" w14:textId="77777777" w:rsidR="00D70886" w:rsidRPr="0064435F" w:rsidRDefault="00D70886" w:rsidP="00D70886">
            <w:pPr>
              <w:rPr>
                <w:rFonts w:ascii="Times New Roman" w:hAnsi="Times New Roman"/>
                <w:szCs w:val="22"/>
                <w:lang w:val="en-US"/>
              </w:rPr>
            </w:pPr>
          </w:p>
        </w:tc>
        <w:tc>
          <w:tcPr>
            <w:tcW w:w="0" w:type="auto"/>
          </w:tcPr>
          <w:p w14:paraId="3E0B5264"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Worker</w:t>
            </w:r>
          </w:p>
        </w:tc>
      </w:tr>
      <w:tr w:rsidR="00D70886" w:rsidRPr="0064435F" w14:paraId="6545A770" w14:textId="77777777" w:rsidTr="00D70886">
        <w:trPr>
          <w:trHeight w:val="512"/>
          <w:jc w:val="center"/>
        </w:trPr>
        <w:tc>
          <w:tcPr>
            <w:tcW w:w="0" w:type="auto"/>
            <w:vMerge/>
          </w:tcPr>
          <w:p w14:paraId="5891EA13" w14:textId="77777777" w:rsidR="00D70886" w:rsidRPr="0064435F" w:rsidRDefault="00D70886" w:rsidP="00D70886">
            <w:pPr>
              <w:rPr>
                <w:rFonts w:ascii="Times New Roman" w:hAnsi="Times New Roman"/>
                <w:szCs w:val="22"/>
                <w:lang w:val="en-US"/>
              </w:rPr>
            </w:pPr>
          </w:p>
        </w:tc>
        <w:tc>
          <w:tcPr>
            <w:tcW w:w="1734" w:type="dxa"/>
            <w:vMerge/>
          </w:tcPr>
          <w:p w14:paraId="70CDB650" w14:textId="77777777" w:rsidR="00D70886" w:rsidRPr="0064435F" w:rsidRDefault="00D70886" w:rsidP="00D70886">
            <w:pPr>
              <w:rPr>
                <w:rFonts w:ascii="Times New Roman" w:hAnsi="Times New Roman"/>
                <w:szCs w:val="22"/>
                <w:lang w:val="en-US"/>
              </w:rPr>
            </w:pPr>
          </w:p>
        </w:tc>
        <w:tc>
          <w:tcPr>
            <w:tcW w:w="0" w:type="auto"/>
            <w:vMerge/>
          </w:tcPr>
          <w:p w14:paraId="1ED80BFB" w14:textId="77777777" w:rsidR="00D70886" w:rsidRPr="0064435F" w:rsidRDefault="00D70886" w:rsidP="00D70886">
            <w:pPr>
              <w:rPr>
                <w:rFonts w:ascii="Times New Roman" w:hAnsi="Times New Roman"/>
                <w:szCs w:val="22"/>
                <w:lang w:val="en-US"/>
              </w:rPr>
            </w:pPr>
          </w:p>
        </w:tc>
        <w:tc>
          <w:tcPr>
            <w:tcW w:w="0" w:type="auto"/>
          </w:tcPr>
          <w:p w14:paraId="61506BD5"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Stay at home</w:t>
            </w:r>
          </w:p>
        </w:tc>
      </w:tr>
      <w:tr w:rsidR="00D70886" w:rsidRPr="0064435F" w14:paraId="42AB59D3" w14:textId="77777777" w:rsidTr="00D70886">
        <w:trPr>
          <w:trHeight w:val="512"/>
          <w:jc w:val="center"/>
        </w:trPr>
        <w:tc>
          <w:tcPr>
            <w:tcW w:w="0" w:type="auto"/>
            <w:vMerge/>
          </w:tcPr>
          <w:p w14:paraId="3C356475" w14:textId="77777777" w:rsidR="00D70886" w:rsidRPr="0064435F" w:rsidRDefault="00D70886" w:rsidP="00D70886">
            <w:pPr>
              <w:rPr>
                <w:rFonts w:ascii="Times New Roman" w:hAnsi="Times New Roman"/>
                <w:szCs w:val="22"/>
                <w:lang w:val="en-US"/>
              </w:rPr>
            </w:pPr>
          </w:p>
        </w:tc>
        <w:tc>
          <w:tcPr>
            <w:tcW w:w="1734" w:type="dxa"/>
            <w:vMerge w:val="restart"/>
          </w:tcPr>
          <w:p w14:paraId="675B9E24"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Parent</w:t>
            </w:r>
          </w:p>
        </w:tc>
        <w:tc>
          <w:tcPr>
            <w:tcW w:w="0" w:type="auto"/>
            <w:vMerge w:val="restart"/>
          </w:tcPr>
          <w:p w14:paraId="40CEA96A"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Couple with child</w:t>
            </w:r>
          </w:p>
        </w:tc>
        <w:tc>
          <w:tcPr>
            <w:tcW w:w="0" w:type="auto"/>
          </w:tcPr>
          <w:p w14:paraId="53461548"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Higher education off campus</w:t>
            </w:r>
          </w:p>
        </w:tc>
      </w:tr>
      <w:tr w:rsidR="00D70886" w:rsidRPr="0064435F" w14:paraId="1FF4C112" w14:textId="77777777" w:rsidTr="00D70886">
        <w:trPr>
          <w:trHeight w:val="512"/>
          <w:jc w:val="center"/>
        </w:trPr>
        <w:tc>
          <w:tcPr>
            <w:tcW w:w="0" w:type="auto"/>
            <w:vMerge/>
          </w:tcPr>
          <w:p w14:paraId="42A1D85B" w14:textId="77777777" w:rsidR="00D70886" w:rsidRPr="0064435F" w:rsidRDefault="00D70886" w:rsidP="00D70886">
            <w:pPr>
              <w:rPr>
                <w:rFonts w:ascii="Times New Roman" w:hAnsi="Times New Roman"/>
                <w:szCs w:val="22"/>
                <w:lang w:val="en-US"/>
              </w:rPr>
            </w:pPr>
          </w:p>
        </w:tc>
        <w:tc>
          <w:tcPr>
            <w:tcW w:w="1734" w:type="dxa"/>
            <w:vMerge/>
          </w:tcPr>
          <w:p w14:paraId="55F5F9B1" w14:textId="77777777" w:rsidR="00D70886" w:rsidRPr="0064435F" w:rsidRDefault="00D70886" w:rsidP="00D70886">
            <w:pPr>
              <w:rPr>
                <w:rFonts w:ascii="Times New Roman" w:hAnsi="Times New Roman"/>
                <w:szCs w:val="22"/>
                <w:lang w:val="en-US"/>
              </w:rPr>
            </w:pPr>
          </w:p>
        </w:tc>
        <w:tc>
          <w:tcPr>
            <w:tcW w:w="0" w:type="auto"/>
            <w:vMerge/>
          </w:tcPr>
          <w:p w14:paraId="5878E4F3" w14:textId="77777777" w:rsidR="00D70886" w:rsidRPr="0064435F" w:rsidRDefault="00D70886" w:rsidP="00D70886">
            <w:pPr>
              <w:rPr>
                <w:rFonts w:ascii="Times New Roman" w:hAnsi="Times New Roman"/>
                <w:szCs w:val="22"/>
                <w:lang w:val="en-US"/>
              </w:rPr>
            </w:pPr>
          </w:p>
        </w:tc>
        <w:tc>
          <w:tcPr>
            <w:tcW w:w="0" w:type="auto"/>
          </w:tcPr>
          <w:p w14:paraId="30F41C77"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Worker</w:t>
            </w:r>
          </w:p>
        </w:tc>
      </w:tr>
      <w:tr w:rsidR="00D70886" w:rsidRPr="0064435F" w14:paraId="198B4C23" w14:textId="77777777" w:rsidTr="00D70886">
        <w:trPr>
          <w:trHeight w:val="512"/>
          <w:jc w:val="center"/>
        </w:trPr>
        <w:tc>
          <w:tcPr>
            <w:tcW w:w="0" w:type="auto"/>
            <w:vMerge/>
          </w:tcPr>
          <w:p w14:paraId="0B9FA017" w14:textId="77777777" w:rsidR="00D70886" w:rsidRPr="0064435F" w:rsidRDefault="00D70886" w:rsidP="00D70886">
            <w:pPr>
              <w:rPr>
                <w:rFonts w:ascii="Times New Roman" w:hAnsi="Times New Roman"/>
                <w:szCs w:val="22"/>
                <w:lang w:val="en-US"/>
              </w:rPr>
            </w:pPr>
          </w:p>
        </w:tc>
        <w:tc>
          <w:tcPr>
            <w:tcW w:w="1734" w:type="dxa"/>
            <w:vMerge/>
          </w:tcPr>
          <w:p w14:paraId="05CD4FF3" w14:textId="77777777" w:rsidR="00D70886" w:rsidRPr="0064435F" w:rsidRDefault="00D70886" w:rsidP="00D70886">
            <w:pPr>
              <w:rPr>
                <w:rFonts w:ascii="Times New Roman" w:hAnsi="Times New Roman"/>
                <w:szCs w:val="22"/>
                <w:lang w:val="en-US"/>
              </w:rPr>
            </w:pPr>
          </w:p>
        </w:tc>
        <w:tc>
          <w:tcPr>
            <w:tcW w:w="0" w:type="auto"/>
            <w:vMerge/>
          </w:tcPr>
          <w:p w14:paraId="3080DC98" w14:textId="77777777" w:rsidR="00D70886" w:rsidRPr="0064435F" w:rsidRDefault="00D70886" w:rsidP="00D70886">
            <w:pPr>
              <w:rPr>
                <w:rFonts w:ascii="Times New Roman" w:hAnsi="Times New Roman"/>
                <w:szCs w:val="22"/>
                <w:lang w:val="en-US"/>
              </w:rPr>
            </w:pPr>
          </w:p>
        </w:tc>
        <w:tc>
          <w:tcPr>
            <w:tcW w:w="0" w:type="auto"/>
          </w:tcPr>
          <w:p w14:paraId="5A9B795A"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Stay at home</w:t>
            </w:r>
          </w:p>
        </w:tc>
      </w:tr>
      <w:tr w:rsidR="00D70886" w:rsidRPr="0064435F" w14:paraId="3219962A" w14:textId="77777777" w:rsidTr="00D70886">
        <w:trPr>
          <w:trHeight w:val="512"/>
          <w:jc w:val="center"/>
        </w:trPr>
        <w:tc>
          <w:tcPr>
            <w:tcW w:w="0" w:type="auto"/>
            <w:vMerge/>
          </w:tcPr>
          <w:p w14:paraId="0FF49769" w14:textId="77777777" w:rsidR="00D70886" w:rsidRPr="0064435F" w:rsidRDefault="00D70886" w:rsidP="00D70886">
            <w:pPr>
              <w:rPr>
                <w:rFonts w:ascii="Times New Roman" w:hAnsi="Times New Roman"/>
                <w:szCs w:val="22"/>
                <w:lang w:val="en-US"/>
              </w:rPr>
            </w:pPr>
          </w:p>
        </w:tc>
        <w:tc>
          <w:tcPr>
            <w:tcW w:w="1734" w:type="dxa"/>
            <w:vMerge/>
          </w:tcPr>
          <w:p w14:paraId="35614F91" w14:textId="77777777" w:rsidR="00D70886" w:rsidRPr="0064435F" w:rsidRDefault="00D70886" w:rsidP="00D70886">
            <w:pPr>
              <w:rPr>
                <w:rFonts w:ascii="Times New Roman" w:hAnsi="Times New Roman"/>
                <w:szCs w:val="22"/>
                <w:lang w:val="en-US"/>
              </w:rPr>
            </w:pPr>
          </w:p>
        </w:tc>
        <w:tc>
          <w:tcPr>
            <w:tcW w:w="0" w:type="auto"/>
            <w:vMerge w:val="restart"/>
          </w:tcPr>
          <w:p w14:paraId="71363EE5"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Couple without child</w:t>
            </w:r>
          </w:p>
        </w:tc>
        <w:tc>
          <w:tcPr>
            <w:tcW w:w="0" w:type="auto"/>
          </w:tcPr>
          <w:p w14:paraId="4917D37F"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Higher education on campus</w:t>
            </w:r>
          </w:p>
        </w:tc>
      </w:tr>
      <w:tr w:rsidR="00D70886" w:rsidRPr="0064435F" w14:paraId="59D15BFB" w14:textId="77777777" w:rsidTr="00D70886">
        <w:trPr>
          <w:trHeight w:val="512"/>
          <w:jc w:val="center"/>
        </w:trPr>
        <w:tc>
          <w:tcPr>
            <w:tcW w:w="0" w:type="auto"/>
            <w:vMerge/>
          </w:tcPr>
          <w:p w14:paraId="1AA299BC" w14:textId="77777777" w:rsidR="00D70886" w:rsidRPr="0064435F" w:rsidRDefault="00D70886" w:rsidP="00D70886">
            <w:pPr>
              <w:rPr>
                <w:rFonts w:ascii="Times New Roman" w:hAnsi="Times New Roman"/>
                <w:szCs w:val="22"/>
                <w:lang w:val="en-US"/>
              </w:rPr>
            </w:pPr>
          </w:p>
        </w:tc>
        <w:tc>
          <w:tcPr>
            <w:tcW w:w="1734" w:type="dxa"/>
            <w:vMerge/>
          </w:tcPr>
          <w:p w14:paraId="6AF077EB" w14:textId="77777777" w:rsidR="00D70886" w:rsidRPr="0064435F" w:rsidRDefault="00D70886" w:rsidP="00D70886">
            <w:pPr>
              <w:rPr>
                <w:rFonts w:ascii="Times New Roman" w:hAnsi="Times New Roman"/>
                <w:szCs w:val="22"/>
                <w:lang w:val="en-US"/>
              </w:rPr>
            </w:pPr>
          </w:p>
        </w:tc>
        <w:tc>
          <w:tcPr>
            <w:tcW w:w="0" w:type="auto"/>
            <w:vMerge/>
          </w:tcPr>
          <w:p w14:paraId="26355C2C" w14:textId="77777777" w:rsidR="00D70886" w:rsidRPr="0064435F" w:rsidRDefault="00D70886" w:rsidP="00D70886">
            <w:pPr>
              <w:rPr>
                <w:rFonts w:ascii="Times New Roman" w:hAnsi="Times New Roman"/>
                <w:szCs w:val="22"/>
                <w:lang w:val="en-US"/>
              </w:rPr>
            </w:pPr>
          </w:p>
        </w:tc>
        <w:tc>
          <w:tcPr>
            <w:tcW w:w="0" w:type="auto"/>
          </w:tcPr>
          <w:p w14:paraId="681DC9BE"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Higher education off campus</w:t>
            </w:r>
          </w:p>
        </w:tc>
      </w:tr>
      <w:tr w:rsidR="00D70886" w:rsidRPr="0064435F" w14:paraId="23E1D854" w14:textId="77777777" w:rsidTr="00D70886">
        <w:trPr>
          <w:trHeight w:val="512"/>
          <w:jc w:val="center"/>
        </w:trPr>
        <w:tc>
          <w:tcPr>
            <w:tcW w:w="0" w:type="auto"/>
            <w:vMerge/>
          </w:tcPr>
          <w:p w14:paraId="4FC2A3D8" w14:textId="77777777" w:rsidR="00D70886" w:rsidRPr="0064435F" w:rsidRDefault="00D70886" w:rsidP="00D70886">
            <w:pPr>
              <w:rPr>
                <w:rFonts w:ascii="Times New Roman" w:hAnsi="Times New Roman"/>
                <w:szCs w:val="22"/>
                <w:lang w:val="en-US"/>
              </w:rPr>
            </w:pPr>
          </w:p>
        </w:tc>
        <w:tc>
          <w:tcPr>
            <w:tcW w:w="1734" w:type="dxa"/>
            <w:vMerge/>
          </w:tcPr>
          <w:p w14:paraId="79147260" w14:textId="77777777" w:rsidR="00D70886" w:rsidRPr="0064435F" w:rsidRDefault="00D70886" w:rsidP="00D70886">
            <w:pPr>
              <w:rPr>
                <w:rFonts w:ascii="Times New Roman" w:hAnsi="Times New Roman"/>
                <w:szCs w:val="22"/>
                <w:lang w:val="en-US"/>
              </w:rPr>
            </w:pPr>
          </w:p>
        </w:tc>
        <w:tc>
          <w:tcPr>
            <w:tcW w:w="0" w:type="auto"/>
            <w:vMerge/>
          </w:tcPr>
          <w:p w14:paraId="2074D612" w14:textId="77777777" w:rsidR="00D70886" w:rsidRPr="0064435F" w:rsidRDefault="00D70886" w:rsidP="00D70886">
            <w:pPr>
              <w:rPr>
                <w:rFonts w:ascii="Times New Roman" w:hAnsi="Times New Roman"/>
                <w:szCs w:val="22"/>
                <w:lang w:val="en-US"/>
              </w:rPr>
            </w:pPr>
          </w:p>
        </w:tc>
        <w:tc>
          <w:tcPr>
            <w:tcW w:w="0" w:type="auto"/>
          </w:tcPr>
          <w:p w14:paraId="3D453A7E"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Worker</w:t>
            </w:r>
          </w:p>
        </w:tc>
      </w:tr>
      <w:tr w:rsidR="00D70886" w:rsidRPr="0064435F" w14:paraId="773BFAF8" w14:textId="77777777" w:rsidTr="00D70886">
        <w:trPr>
          <w:trHeight w:val="512"/>
          <w:jc w:val="center"/>
        </w:trPr>
        <w:tc>
          <w:tcPr>
            <w:tcW w:w="0" w:type="auto"/>
            <w:vMerge/>
          </w:tcPr>
          <w:p w14:paraId="2A34DF37" w14:textId="77777777" w:rsidR="00D70886" w:rsidRPr="0064435F" w:rsidRDefault="00D70886" w:rsidP="00D70886">
            <w:pPr>
              <w:rPr>
                <w:rFonts w:ascii="Times New Roman" w:hAnsi="Times New Roman"/>
                <w:szCs w:val="22"/>
                <w:lang w:val="en-US"/>
              </w:rPr>
            </w:pPr>
          </w:p>
        </w:tc>
        <w:tc>
          <w:tcPr>
            <w:tcW w:w="1734" w:type="dxa"/>
            <w:vMerge/>
          </w:tcPr>
          <w:p w14:paraId="49640C82" w14:textId="77777777" w:rsidR="00D70886" w:rsidRPr="0064435F" w:rsidRDefault="00D70886" w:rsidP="00D70886">
            <w:pPr>
              <w:rPr>
                <w:rFonts w:ascii="Times New Roman" w:hAnsi="Times New Roman"/>
                <w:szCs w:val="22"/>
                <w:lang w:val="en-US"/>
              </w:rPr>
            </w:pPr>
          </w:p>
        </w:tc>
        <w:tc>
          <w:tcPr>
            <w:tcW w:w="0" w:type="auto"/>
            <w:vMerge/>
          </w:tcPr>
          <w:p w14:paraId="1E40B4AA" w14:textId="77777777" w:rsidR="00D70886" w:rsidRPr="0064435F" w:rsidRDefault="00D70886" w:rsidP="00D70886">
            <w:pPr>
              <w:rPr>
                <w:rFonts w:ascii="Times New Roman" w:hAnsi="Times New Roman"/>
                <w:szCs w:val="22"/>
                <w:lang w:val="en-US"/>
              </w:rPr>
            </w:pPr>
          </w:p>
        </w:tc>
        <w:tc>
          <w:tcPr>
            <w:tcW w:w="0" w:type="auto"/>
          </w:tcPr>
          <w:p w14:paraId="335FA4A4"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Stay at home</w:t>
            </w:r>
          </w:p>
        </w:tc>
      </w:tr>
      <w:tr w:rsidR="00D70886" w:rsidRPr="0064435F" w14:paraId="20535F1D" w14:textId="77777777" w:rsidTr="00D70886">
        <w:trPr>
          <w:trHeight w:val="512"/>
          <w:jc w:val="center"/>
        </w:trPr>
        <w:tc>
          <w:tcPr>
            <w:tcW w:w="0" w:type="auto"/>
            <w:vMerge/>
          </w:tcPr>
          <w:p w14:paraId="531802AA" w14:textId="77777777" w:rsidR="00D70886" w:rsidRPr="0064435F" w:rsidRDefault="00D70886" w:rsidP="00D70886">
            <w:pPr>
              <w:rPr>
                <w:rFonts w:ascii="Times New Roman" w:hAnsi="Times New Roman"/>
                <w:szCs w:val="22"/>
                <w:lang w:val="en-US"/>
              </w:rPr>
            </w:pPr>
          </w:p>
        </w:tc>
        <w:tc>
          <w:tcPr>
            <w:tcW w:w="1734" w:type="dxa"/>
            <w:vMerge/>
          </w:tcPr>
          <w:p w14:paraId="5B2B164A" w14:textId="77777777" w:rsidR="00D70886" w:rsidRPr="0064435F" w:rsidRDefault="00D70886" w:rsidP="00D70886">
            <w:pPr>
              <w:rPr>
                <w:rFonts w:ascii="Times New Roman" w:hAnsi="Times New Roman"/>
                <w:szCs w:val="22"/>
                <w:lang w:val="en-US"/>
              </w:rPr>
            </w:pPr>
          </w:p>
        </w:tc>
        <w:tc>
          <w:tcPr>
            <w:tcW w:w="0" w:type="auto"/>
            <w:vMerge w:val="restart"/>
          </w:tcPr>
          <w:p w14:paraId="1F02E941"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Single</w:t>
            </w:r>
          </w:p>
        </w:tc>
        <w:tc>
          <w:tcPr>
            <w:tcW w:w="0" w:type="auto"/>
          </w:tcPr>
          <w:p w14:paraId="4DBB2A52"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Higher education on campus</w:t>
            </w:r>
          </w:p>
        </w:tc>
      </w:tr>
      <w:tr w:rsidR="00D70886" w:rsidRPr="0064435F" w14:paraId="62E08A31" w14:textId="77777777" w:rsidTr="00D70886">
        <w:trPr>
          <w:trHeight w:val="512"/>
          <w:jc w:val="center"/>
        </w:trPr>
        <w:tc>
          <w:tcPr>
            <w:tcW w:w="0" w:type="auto"/>
            <w:vMerge/>
          </w:tcPr>
          <w:p w14:paraId="39748E6A" w14:textId="77777777" w:rsidR="00D70886" w:rsidRPr="0064435F" w:rsidRDefault="00D70886" w:rsidP="00D70886">
            <w:pPr>
              <w:rPr>
                <w:rFonts w:ascii="Times New Roman" w:hAnsi="Times New Roman"/>
                <w:szCs w:val="22"/>
                <w:lang w:val="en-US"/>
              </w:rPr>
            </w:pPr>
          </w:p>
        </w:tc>
        <w:tc>
          <w:tcPr>
            <w:tcW w:w="1734" w:type="dxa"/>
            <w:vMerge/>
          </w:tcPr>
          <w:p w14:paraId="478838CC" w14:textId="77777777" w:rsidR="00D70886" w:rsidRPr="0064435F" w:rsidRDefault="00D70886" w:rsidP="00D70886">
            <w:pPr>
              <w:rPr>
                <w:rFonts w:ascii="Times New Roman" w:hAnsi="Times New Roman"/>
                <w:szCs w:val="22"/>
                <w:lang w:val="en-US"/>
              </w:rPr>
            </w:pPr>
          </w:p>
        </w:tc>
        <w:tc>
          <w:tcPr>
            <w:tcW w:w="0" w:type="auto"/>
            <w:vMerge/>
          </w:tcPr>
          <w:p w14:paraId="4FF7BE1A" w14:textId="77777777" w:rsidR="00D70886" w:rsidRPr="0064435F" w:rsidRDefault="00D70886" w:rsidP="00D70886">
            <w:pPr>
              <w:rPr>
                <w:rFonts w:ascii="Times New Roman" w:hAnsi="Times New Roman"/>
                <w:szCs w:val="22"/>
                <w:lang w:val="en-US"/>
              </w:rPr>
            </w:pPr>
          </w:p>
        </w:tc>
        <w:tc>
          <w:tcPr>
            <w:tcW w:w="0" w:type="auto"/>
          </w:tcPr>
          <w:p w14:paraId="6E44DD09"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Higher education off campus</w:t>
            </w:r>
          </w:p>
        </w:tc>
      </w:tr>
      <w:tr w:rsidR="00D70886" w:rsidRPr="0064435F" w14:paraId="6B1564B4" w14:textId="77777777" w:rsidTr="00D70886">
        <w:trPr>
          <w:trHeight w:val="512"/>
          <w:jc w:val="center"/>
        </w:trPr>
        <w:tc>
          <w:tcPr>
            <w:tcW w:w="0" w:type="auto"/>
            <w:vMerge/>
          </w:tcPr>
          <w:p w14:paraId="5B22779B" w14:textId="77777777" w:rsidR="00D70886" w:rsidRPr="0064435F" w:rsidRDefault="00D70886" w:rsidP="00D70886">
            <w:pPr>
              <w:rPr>
                <w:rFonts w:ascii="Times New Roman" w:hAnsi="Times New Roman"/>
                <w:szCs w:val="22"/>
                <w:lang w:val="en-US"/>
              </w:rPr>
            </w:pPr>
          </w:p>
        </w:tc>
        <w:tc>
          <w:tcPr>
            <w:tcW w:w="1734" w:type="dxa"/>
            <w:vMerge/>
          </w:tcPr>
          <w:p w14:paraId="54534E2C" w14:textId="77777777" w:rsidR="00D70886" w:rsidRPr="0064435F" w:rsidRDefault="00D70886" w:rsidP="00D70886">
            <w:pPr>
              <w:rPr>
                <w:rFonts w:ascii="Times New Roman" w:hAnsi="Times New Roman"/>
                <w:szCs w:val="22"/>
                <w:lang w:val="en-US"/>
              </w:rPr>
            </w:pPr>
          </w:p>
        </w:tc>
        <w:tc>
          <w:tcPr>
            <w:tcW w:w="0" w:type="auto"/>
            <w:vMerge/>
          </w:tcPr>
          <w:p w14:paraId="1AEAD829" w14:textId="77777777" w:rsidR="00D70886" w:rsidRPr="0064435F" w:rsidRDefault="00D70886" w:rsidP="00D70886">
            <w:pPr>
              <w:rPr>
                <w:rFonts w:ascii="Times New Roman" w:hAnsi="Times New Roman"/>
                <w:szCs w:val="22"/>
                <w:lang w:val="en-US"/>
              </w:rPr>
            </w:pPr>
          </w:p>
        </w:tc>
        <w:tc>
          <w:tcPr>
            <w:tcW w:w="0" w:type="auto"/>
          </w:tcPr>
          <w:p w14:paraId="3E735F22"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Worker</w:t>
            </w:r>
          </w:p>
        </w:tc>
      </w:tr>
      <w:tr w:rsidR="00D70886" w:rsidRPr="0064435F" w14:paraId="294E905C" w14:textId="77777777" w:rsidTr="00D70886">
        <w:trPr>
          <w:trHeight w:val="512"/>
          <w:jc w:val="center"/>
        </w:trPr>
        <w:tc>
          <w:tcPr>
            <w:tcW w:w="0" w:type="auto"/>
            <w:vMerge/>
          </w:tcPr>
          <w:p w14:paraId="2EC546ED" w14:textId="77777777" w:rsidR="00D70886" w:rsidRPr="0064435F" w:rsidRDefault="00D70886" w:rsidP="00D70886">
            <w:pPr>
              <w:rPr>
                <w:rFonts w:ascii="Times New Roman" w:hAnsi="Times New Roman"/>
                <w:szCs w:val="22"/>
                <w:lang w:val="en-US"/>
              </w:rPr>
            </w:pPr>
          </w:p>
        </w:tc>
        <w:tc>
          <w:tcPr>
            <w:tcW w:w="1734" w:type="dxa"/>
            <w:vMerge/>
          </w:tcPr>
          <w:p w14:paraId="613EBD8C" w14:textId="77777777" w:rsidR="00D70886" w:rsidRPr="0064435F" w:rsidRDefault="00D70886" w:rsidP="00D70886">
            <w:pPr>
              <w:rPr>
                <w:rFonts w:ascii="Times New Roman" w:hAnsi="Times New Roman"/>
                <w:szCs w:val="22"/>
                <w:lang w:val="en-US"/>
              </w:rPr>
            </w:pPr>
          </w:p>
        </w:tc>
        <w:tc>
          <w:tcPr>
            <w:tcW w:w="0" w:type="auto"/>
            <w:vMerge/>
          </w:tcPr>
          <w:p w14:paraId="3EFAA0B1" w14:textId="77777777" w:rsidR="00D70886" w:rsidRPr="0064435F" w:rsidRDefault="00D70886" w:rsidP="00D70886">
            <w:pPr>
              <w:rPr>
                <w:rFonts w:ascii="Times New Roman" w:hAnsi="Times New Roman"/>
                <w:szCs w:val="22"/>
                <w:lang w:val="en-US"/>
              </w:rPr>
            </w:pPr>
          </w:p>
        </w:tc>
        <w:tc>
          <w:tcPr>
            <w:tcW w:w="0" w:type="auto"/>
          </w:tcPr>
          <w:p w14:paraId="2FF3714E"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Stay at home</w:t>
            </w:r>
          </w:p>
        </w:tc>
      </w:tr>
      <w:tr w:rsidR="00D70886" w:rsidRPr="0064435F" w14:paraId="435F2D2E" w14:textId="77777777" w:rsidTr="00D70886">
        <w:trPr>
          <w:trHeight w:val="512"/>
          <w:jc w:val="center"/>
        </w:trPr>
        <w:tc>
          <w:tcPr>
            <w:tcW w:w="0" w:type="auto"/>
            <w:vMerge/>
          </w:tcPr>
          <w:p w14:paraId="4604D6CA" w14:textId="77777777" w:rsidR="00D70886" w:rsidRPr="0064435F" w:rsidRDefault="00D70886" w:rsidP="00D70886">
            <w:pPr>
              <w:rPr>
                <w:rFonts w:ascii="Times New Roman" w:hAnsi="Times New Roman"/>
                <w:szCs w:val="22"/>
                <w:lang w:val="en-US"/>
              </w:rPr>
            </w:pPr>
          </w:p>
        </w:tc>
        <w:tc>
          <w:tcPr>
            <w:tcW w:w="1734" w:type="dxa"/>
            <w:vMerge/>
          </w:tcPr>
          <w:p w14:paraId="42B0D428" w14:textId="77777777" w:rsidR="00D70886" w:rsidRPr="0064435F" w:rsidRDefault="00D70886" w:rsidP="00D70886">
            <w:pPr>
              <w:rPr>
                <w:rFonts w:ascii="Times New Roman" w:hAnsi="Times New Roman"/>
                <w:szCs w:val="22"/>
                <w:lang w:val="en-US"/>
              </w:rPr>
            </w:pPr>
          </w:p>
        </w:tc>
        <w:tc>
          <w:tcPr>
            <w:tcW w:w="0" w:type="auto"/>
            <w:vMerge w:val="restart"/>
          </w:tcPr>
          <w:p w14:paraId="14C7D508"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In flatsharing</w:t>
            </w:r>
          </w:p>
        </w:tc>
        <w:tc>
          <w:tcPr>
            <w:tcW w:w="0" w:type="auto"/>
          </w:tcPr>
          <w:p w14:paraId="514446DB"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Higher education on campus</w:t>
            </w:r>
          </w:p>
        </w:tc>
      </w:tr>
      <w:tr w:rsidR="00D70886" w:rsidRPr="0064435F" w14:paraId="65D65FBC" w14:textId="77777777" w:rsidTr="00D70886">
        <w:trPr>
          <w:trHeight w:val="512"/>
          <w:jc w:val="center"/>
        </w:trPr>
        <w:tc>
          <w:tcPr>
            <w:tcW w:w="0" w:type="auto"/>
            <w:vMerge/>
          </w:tcPr>
          <w:p w14:paraId="35550D96" w14:textId="77777777" w:rsidR="00D70886" w:rsidRPr="0064435F" w:rsidRDefault="00D70886" w:rsidP="00D70886">
            <w:pPr>
              <w:rPr>
                <w:rFonts w:ascii="Times New Roman" w:hAnsi="Times New Roman"/>
                <w:szCs w:val="22"/>
                <w:lang w:val="en-US"/>
              </w:rPr>
            </w:pPr>
          </w:p>
        </w:tc>
        <w:tc>
          <w:tcPr>
            <w:tcW w:w="1734" w:type="dxa"/>
            <w:vMerge/>
          </w:tcPr>
          <w:p w14:paraId="1AF6FF19" w14:textId="77777777" w:rsidR="00D70886" w:rsidRPr="0064435F" w:rsidRDefault="00D70886" w:rsidP="00D70886">
            <w:pPr>
              <w:rPr>
                <w:rFonts w:ascii="Times New Roman" w:hAnsi="Times New Roman"/>
                <w:szCs w:val="22"/>
                <w:lang w:val="en-US"/>
              </w:rPr>
            </w:pPr>
          </w:p>
        </w:tc>
        <w:tc>
          <w:tcPr>
            <w:tcW w:w="0" w:type="auto"/>
            <w:vMerge/>
          </w:tcPr>
          <w:p w14:paraId="10A52020" w14:textId="77777777" w:rsidR="00D70886" w:rsidRPr="0064435F" w:rsidRDefault="00D70886" w:rsidP="00D70886">
            <w:pPr>
              <w:rPr>
                <w:rFonts w:ascii="Times New Roman" w:hAnsi="Times New Roman"/>
                <w:szCs w:val="22"/>
                <w:lang w:val="en-US"/>
              </w:rPr>
            </w:pPr>
          </w:p>
        </w:tc>
        <w:tc>
          <w:tcPr>
            <w:tcW w:w="0" w:type="auto"/>
          </w:tcPr>
          <w:p w14:paraId="29CE2E63"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Higher education off campus</w:t>
            </w:r>
          </w:p>
        </w:tc>
      </w:tr>
      <w:tr w:rsidR="00D70886" w:rsidRPr="0064435F" w14:paraId="2F44514C" w14:textId="77777777" w:rsidTr="00D70886">
        <w:trPr>
          <w:trHeight w:val="512"/>
          <w:jc w:val="center"/>
        </w:trPr>
        <w:tc>
          <w:tcPr>
            <w:tcW w:w="0" w:type="auto"/>
            <w:vMerge/>
          </w:tcPr>
          <w:p w14:paraId="6C238BFB" w14:textId="77777777" w:rsidR="00D70886" w:rsidRPr="0064435F" w:rsidRDefault="00D70886" w:rsidP="00D70886">
            <w:pPr>
              <w:rPr>
                <w:rFonts w:ascii="Times New Roman" w:hAnsi="Times New Roman"/>
                <w:szCs w:val="22"/>
                <w:lang w:val="en-US"/>
              </w:rPr>
            </w:pPr>
          </w:p>
        </w:tc>
        <w:tc>
          <w:tcPr>
            <w:tcW w:w="1734" w:type="dxa"/>
            <w:vMerge/>
          </w:tcPr>
          <w:p w14:paraId="2ABE1079" w14:textId="77777777" w:rsidR="00D70886" w:rsidRPr="0064435F" w:rsidRDefault="00D70886" w:rsidP="00D70886">
            <w:pPr>
              <w:rPr>
                <w:rFonts w:ascii="Times New Roman" w:hAnsi="Times New Roman"/>
                <w:szCs w:val="22"/>
                <w:lang w:val="en-US"/>
              </w:rPr>
            </w:pPr>
          </w:p>
        </w:tc>
        <w:tc>
          <w:tcPr>
            <w:tcW w:w="0" w:type="auto"/>
            <w:vMerge/>
          </w:tcPr>
          <w:p w14:paraId="588AC833" w14:textId="77777777" w:rsidR="00D70886" w:rsidRPr="0064435F" w:rsidRDefault="00D70886" w:rsidP="00D70886">
            <w:pPr>
              <w:rPr>
                <w:rFonts w:ascii="Times New Roman" w:hAnsi="Times New Roman"/>
                <w:szCs w:val="22"/>
                <w:lang w:val="en-US"/>
              </w:rPr>
            </w:pPr>
          </w:p>
        </w:tc>
        <w:tc>
          <w:tcPr>
            <w:tcW w:w="0" w:type="auto"/>
          </w:tcPr>
          <w:p w14:paraId="5F2F28FD"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Worker</w:t>
            </w:r>
          </w:p>
        </w:tc>
      </w:tr>
      <w:tr w:rsidR="00D70886" w:rsidRPr="0064435F" w14:paraId="5F8CEDB8" w14:textId="77777777" w:rsidTr="00D70886">
        <w:trPr>
          <w:trHeight w:val="512"/>
          <w:jc w:val="center"/>
        </w:trPr>
        <w:tc>
          <w:tcPr>
            <w:tcW w:w="0" w:type="auto"/>
            <w:vMerge/>
          </w:tcPr>
          <w:p w14:paraId="6AEF8CD9" w14:textId="77777777" w:rsidR="00D70886" w:rsidRPr="0064435F" w:rsidRDefault="00D70886" w:rsidP="00D70886">
            <w:pPr>
              <w:rPr>
                <w:rFonts w:ascii="Times New Roman" w:hAnsi="Times New Roman"/>
                <w:szCs w:val="22"/>
                <w:lang w:val="en-US"/>
              </w:rPr>
            </w:pPr>
          </w:p>
        </w:tc>
        <w:tc>
          <w:tcPr>
            <w:tcW w:w="1734" w:type="dxa"/>
            <w:vMerge/>
          </w:tcPr>
          <w:p w14:paraId="02FB6289" w14:textId="77777777" w:rsidR="00D70886" w:rsidRPr="0064435F" w:rsidRDefault="00D70886" w:rsidP="00D70886">
            <w:pPr>
              <w:rPr>
                <w:rFonts w:ascii="Times New Roman" w:hAnsi="Times New Roman"/>
                <w:szCs w:val="22"/>
                <w:lang w:val="en-US"/>
              </w:rPr>
            </w:pPr>
          </w:p>
        </w:tc>
        <w:tc>
          <w:tcPr>
            <w:tcW w:w="0" w:type="auto"/>
            <w:vMerge/>
          </w:tcPr>
          <w:p w14:paraId="00FFE56F" w14:textId="77777777" w:rsidR="00D70886" w:rsidRPr="0064435F" w:rsidRDefault="00D70886" w:rsidP="00D70886">
            <w:pPr>
              <w:rPr>
                <w:rFonts w:ascii="Times New Roman" w:hAnsi="Times New Roman"/>
                <w:szCs w:val="22"/>
                <w:lang w:val="en-US"/>
              </w:rPr>
            </w:pPr>
          </w:p>
        </w:tc>
        <w:tc>
          <w:tcPr>
            <w:tcW w:w="0" w:type="auto"/>
          </w:tcPr>
          <w:p w14:paraId="741187A0"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Stay at home</w:t>
            </w:r>
          </w:p>
        </w:tc>
      </w:tr>
      <w:tr w:rsidR="00D70886" w:rsidRPr="0064435F" w14:paraId="6AD2D397" w14:textId="77777777" w:rsidTr="00D70886">
        <w:trPr>
          <w:trHeight w:val="512"/>
          <w:jc w:val="center"/>
        </w:trPr>
        <w:tc>
          <w:tcPr>
            <w:tcW w:w="0" w:type="auto"/>
            <w:vMerge/>
          </w:tcPr>
          <w:p w14:paraId="3C888888" w14:textId="77777777" w:rsidR="00D70886" w:rsidRPr="0064435F" w:rsidRDefault="00D70886" w:rsidP="00D70886">
            <w:pPr>
              <w:rPr>
                <w:rFonts w:ascii="Times New Roman" w:hAnsi="Times New Roman"/>
                <w:szCs w:val="22"/>
                <w:lang w:val="en-US"/>
              </w:rPr>
            </w:pPr>
          </w:p>
        </w:tc>
        <w:tc>
          <w:tcPr>
            <w:tcW w:w="1734" w:type="dxa"/>
            <w:vMerge w:val="restart"/>
          </w:tcPr>
          <w:p w14:paraId="5CEA9755"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Child or Parent</w:t>
            </w:r>
          </w:p>
        </w:tc>
        <w:tc>
          <w:tcPr>
            <w:tcW w:w="0" w:type="auto"/>
            <w:vMerge w:val="restart"/>
          </w:tcPr>
          <w:p w14:paraId="2EBC6E1F" w14:textId="77777777" w:rsidR="00D70886" w:rsidRPr="0064435F" w:rsidRDefault="00D70886" w:rsidP="00D70886">
            <w:pPr>
              <w:rPr>
                <w:rFonts w:ascii="Times New Roman" w:hAnsi="Times New Roman"/>
                <w:szCs w:val="22"/>
                <w:lang w:val="en-US"/>
              </w:rPr>
            </w:pPr>
            <w:r w:rsidRPr="0064435F">
              <w:rPr>
                <w:rFonts w:ascii="Times New Roman" w:hAnsi="Times New Roman"/>
                <w:szCs w:val="22"/>
              </w:rPr>
              <w:t>Collective</w:t>
            </w:r>
          </w:p>
        </w:tc>
        <w:tc>
          <w:tcPr>
            <w:tcW w:w="0" w:type="auto"/>
          </w:tcPr>
          <w:p w14:paraId="0DD977BA" w14:textId="77777777" w:rsidR="00D70886" w:rsidRPr="0064435F" w:rsidRDefault="00D70886" w:rsidP="00D70886">
            <w:pPr>
              <w:rPr>
                <w:rFonts w:ascii="Times New Roman" w:hAnsi="Times New Roman"/>
                <w:szCs w:val="22"/>
                <w:lang w:val="en-US"/>
              </w:rPr>
            </w:pPr>
            <w:r w:rsidRPr="0064435F">
              <w:rPr>
                <w:rFonts w:ascii="Times New Roman" w:hAnsi="Times New Roman"/>
                <w:szCs w:val="22"/>
              </w:rPr>
              <w:t>Prison</w:t>
            </w:r>
          </w:p>
        </w:tc>
      </w:tr>
      <w:tr w:rsidR="00D70886" w:rsidRPr="0064435F" w14:paraId="178CDD45" w14:textId="77777777" w:rsidTr="00D70886">
        <w:trPr>
          <w:trHeight w:val="512"/>
          <w:jc w:val="center"/>
        </w:trPr>
        <w:tc>
          <w:tcPr>
            <w:tcW w:w="0" w:type="auto"/>
            <w:vMerge/>
          </w:tcPr>
          <w:p w14:paraId="350C2A76" w14:textId="77777777" w:rsidR="00D70886" w:rsidRPr="0064435F" w:rsidRDefault="00D70886" w:rsidP="00D70886">
            <w:pPr>
              <w:rPr>
                <w:rFonts w:ascii="Times New Roman" w:hAnsi="Times New Roman"/>
                <w:szCs w:val="22"/>
                <w:lang w:val="en-US"/>
              </w:rPr>
            </w:pPr>
          </w:p>
        </w:tc>
        <w:tc>
          <w:tcPr>
            <w:tcW w:w="1734" w:type="dxa"/>
            <w:vMerge/>
          </w:tcPr>
          <w:p w14:paraId="2EC5CC35" w14:textId="77777777" w:rsidR="00D70886" w:rsidRPr="0064435F" w:rsidRDefault="00D70886" w:rsidP="00D70886">
            <w:pPr>
              <w:rPr>
                <w:rFonts w:ascii="Times New Roman" w:hAnsi="Times New Roman"/>
                <w:szCs w:val="22"/>
                <w:lang w:val="en-US"/>
              </w:rPr>
            </w:pPr>
          </w:p>
        </w:tc>
        <w:tc>
          <w:tcPr>
            <w:tcW w:w="0" w:type="auto"/>
            <w:vMerge/>
          </w:tcPr>
          <w:p w14:paraId="7537D0D6" w14:textId="77777777" w:rsidR="00D70886" w:rsidRPr="0064435F" w:rsidRDefault="00D70886" w:rsidP="00D70886">
            <w:pPr>
              <w:rPr>
                <w:rFonts w:ascii="Times New Roman" w:hAnsi="Times New Roman"/>
                <w:szCs w:val="22"/>
                <w:lang w:val="en-US"/>
              </w:rPr>
            </w:pPr>
          </w:p>
        </w:tc>
        <w:tc>
          <w:tcPr>
            <w:tcW w:w="0" w:type="auto"/>
          </w:tcPr>
          <w:p w14:paraId="79539BCC" w14:textId="77777777" w:rsidR="00D70886" w:rsidRPr="0064435F" w:rsidRDefault="00D70886" w:rsidP="00D70886">
            <w:pPr>
              <w:rPr>
                <w:rFonts w:ascii="Times New Roman" w:hAnsi="Times New Roman"/>
                <w:szCs w:val="22"/>
                <w:lang w:val="en-US"/>
              </w:rPr>
            </w:pPr>
            <w:r w:rsidRPr="0064435F">
              <w:rPr>
                <w:rFonts w:ascii="Times New Roman" w:hAnsi="Times New Roman"/>
                <w:szCs w:val="22"/>
              </w:rPr>
              <w:t>Hospital</w:t>
            </w:r>
          </w:p>
        </w:tc>
      </w:tr>
    </w:tbl>
    <w:p w14:paraId="451125AA" w14:textId="2BF17AC8" w:rsidR="00D70886" w:rsidRPr="0064435F" w:rsidRDefault="00D70886">
      <w:pPr>
        <w:rPr>
          <w:rFonts w:ascii="Times New Roman" w:hAnsi="Times New Roman"/>
        </w:rPr>
      </w:pPr>
    </w:p>
    <w:p w14:paraId="3A5162EF" w14:textId="77777777" w:rsidR="00E437A4" w:rsidRPr="0064435F" w:rsidRDefault="00E437A4" w:rsidP="007D542C">
      <w:pPr>
        <w:pStyle w:val="Caption"/>
        <w:rPr>
          <w:lang w:val="en-US"/>
        </w:rPr>
      </w:pPr>
      <w:bookmarkStart w:id="92" w:name="_Toc80021559"/>
      <w:r w:rsidRPr="0064435F">
        <w:rPr>
          <w:lang w:val="en-US"/>
        </w:rPr>
        <w:t xml:space="preserve">Table </w:t>
      </w:r>
      <w:r w:rsidRPr="0064435F">
        <w:fldChar w:fldCharType="begin"/>
      </w:r>
      <w:r w:rsidRPr="0064435F">
        <w:rPr>
          <w:lang w:val="en-US"/>
        </w:rPr>
        <w:instrText xml:space="preserve"> SEQ Table \* ARABIC </w:instrText>
      </w:r>
      <w:r w:rsidRPr="0064435F">
        <w:fldChar w:fldCharType="separate"/>
      </w:r>
      <w:r w:rsidRPr="0064435F">
        <w:rPr>
          <w:noProof/>
          <w:lang w:val="en-US"/>
        </w:rPr>
        <w:t>7</w:t>
      </w:r>
      <w:r w:rsidRPr="0064435F">
        <w:fldChar w:fldCharType="end"/>
      </w:r>
      <w:r w:rsidRPr="0064435F">
        <w:rPr>
          <w:lang w:val="en-US"/>
        </w:rPr>
        <w:t xml:space="preserve"> </w:t>
      </w:r>
      <w:proofErr w:type="gramStart"/>
      <w:r w:rsidRPr="0064435F">
        <w:rPr>
          <w:lang w:val="en-US"/>
        </w:rPr>
        <w:t>Possible combinations</w:t>
      </w:r>
      <w:proofErr w:type="gramEnd"/>
      <w:r w:rsidRPr="0064435F">
        <w:rPr>
          <w:lang w:val="en-US"/>
        </w:rPr>
        <w:t xml:space="preserve"> of age category, status in the household, household type and work id</w:t>
      </w:r>
      <w:bookmarkEnd w:id="92"/>
    </w:p>
    <w:p w14:paraId="6A000732" w14:textId="77777777" w:rsidR="00D70886" w:rsidRPr="0064435F" w:rsidRDefault="00D70886">
      <w:pPr>
        <w:rPr>
          <w:rFonts w:ascii="Times New Roman" w:hAnsi="Times New Roman"/>
          <w:lang w:val="en-US"/>
        </w:rPr>
      </w:pPr>
      <w:r w:rsidRPr="0064435F">
        <w:rPr>
          <w:rFonts w:ascii="Times New Roman" w:hAnsi="Times New Roman"/>
          <w:lang w:val="en-US"/>
        </w:rPr>
        <w:br w:type="page"/>
      </w:r>
    </w:p>
    <w:tbl>
      <w:tblPr>
        <w:tblStyle w:val="TableGrid"/>
        <w:tblW w:w="9168" w:type="dxa"/>
        <w:jc w:val="center"/>
        <w:tblLook w:val="04A0" w:firstRow="1" w:lastRow="0" w:firstColumn="1" w:lastColumn="0" w:noHBand="0" w:noVBand="1"/>
      </w:tblPr>
      <w:tblGrid>
        <w:gridCol w:w="3261"/>
        <w:gridCol w:w="1734"/>
        <w:gridCol w:w="2443"/>
        <w:gridCol w:w="1730"/>
      </w:tblGrid>
      <w:tr w:rsidR="00D70886" w:rsidRPr="0064435F" w14:paraId="40E25094" w14:textId="77777777" w:rsidTr="00D70886">
        <w:trPr>
          <w:trHeight w:val="251"/>
          <w:jc w:val="center"/>
        </w:trPr>
        <w:tc>
          <w:tcPr>
            <w:tcW w:w="0" w:type="auto"/>
          </w:tcPr>
          <w:p w14:paraId="0C119019" w14:textId="3253CC6E" w:rsidR="00D70886" w:rsidRPr="0064435F" w:rsidRDefault="00D70886" w:rsidP="00D70886">
            <w:pPr>
              <w:rPr>
                <w:rFonts w:ascii="Times New Roman" w:hAnsi="Times New Roman"/>
                <w:szCs w:val="22"/>
              </w:rPr>
            </w:pPr>
            <w:r w:rsidRPr="0064435F">
              <w:rPr>
                <w:rFonts w:ascii="Times New Roman" w:hAnsi="Times New Roman"/>
                <w:b/>
                <w:bCs/>
                <w:sz w:val="24"/>
                <w:szCs w:val="24"/>
                <w:u w:val="single"/>
              </w:rPr>
              <w:lastRenderedPageBreak/>
              <w:t>Age Category (years old)</w:t>
            </w:r>
          </w:p>
        </w:tc>
        <w:tc>
          <w:tcPr>
            <w:tcW w:w="1734" w:type="dxa"/>
          </w:tcPr>
          <w:p w14:paraId="18D1BCB7" w14:textId="53D65C5F" w:rsidR="00D70886" w:rsidRPr="0064435F" w:rsidRDefault="00D70886" w:rsidP="00D70886">
            <w:pPr>
              <w:rPr>
                <w:rFonts w:ascii="Times New Roman" w:hAnsi="Times New Roman"/>
                <w:szCs w:val="22"/>
                <w:lang w:val="en-US"/>
              </w:rPr>
            </w:pPr>
            <w:r w:rsidRPr="0064435F">
              <w:rPr>
                <w:rFonts w:ascii="Times New Roman" w:hAnsi="Times New Roman"/>
                <w:b/>
                <w:bCs/>
                <w:sz w:val="24"/>
                <w:szCs w:val="24"/>
                <w:u w:val="single"/>
              </w:rPr>
              <w:t>Status in the household</w:t>
            </w:r>
          </w:p>
        </w:tc>
        <w:tc>
          <w:tcPr>
            <w:tcW w:w="0" w:type="auto"/>
          </w:tcPr>
          <w:p w14:paraId="414183B5" w14:textId="61A27C21" w:rsidR="00D70886" w:rsidRPr="0064435F" w:rsidRDefault="00D70886" w:rsidP="00D70886">
            <w:pPr>
              <w:rPr>
                <w:rFonts w:ascii="Times New Roman" w:hAnsi="Times New Roman"/>
                <w:szCs w:val="22"/>
                <w:lang w:val="en-US"/>
              </w:rPr>
            </w:pPr>
            <w:r w:rsidRPr="0064435F">
              <w:rPr>
                <w:rFonts w:ascii="Times New Roman" w:hAnsi="Times New Roman"/>
                <w:b/>
                <w:bCs/>
                <w:sz w:val="24"/>
                <w:szCs w:val="24"/>
                <w:u w:val="single"/>
              </w:rPr>
              <w:t>Household Type</w:t>
            </w:r>
          </w:p>
        </w:tc>
        <w:tc>
          <w:tcPr>
            <w:tcW w:w="0" w:type="auto"/>
          </w:tcPr>
          <w:p w14:paraId="09669EAF" w14:textId="3180F31A" w:rsidR="00D70886" w:rsidRPr="0064435F" w:rsidRDefault="00D70886" w:rsidP="00D70886">
            <w:pPr>
              <w:rPr>
                <w:rFonts w:ascii="Times New Roman" w:hAnsi="Times New Roman"/>
                <w:szCs w:val="22"/>
                <w:lang w:val="en-US"/>
              </w:rPr>
            </w:pPr>
            <w:r w:rsidRPr="0064435F">
              <w:rPr>
                <w:rFonts w:ascii="Times New Roman" w:hAnsi="Times New Roman"/>
                <w:b/>
                <w:bCs/>
                <w:sz w:val="24"/>
                <w:szCs w:val="24"/>
                <w:u w:val="single"/>
              </w:rPr>
              <w:t>Work ID</w:t>
            </w:r>
          </w:p>
        </w:tc>
      </w:tr>
      <w:tr w:rsidR="00D70886" w:rsidRPr="0064435F" w14:paraId="55AE067D" w14:textId="77777777" w:rsidTr="00D70886">
        <w:trPr>
          <w:trHeight w:val="251"/>
          <w:jc w:val="center"/>
        </w:trPr>
        <w:tc>
          <w:tcPr>
            <w:tcW w:w="0" w:type="auto"/>
            <w:vMerge w:val="restart"/>
          </w:tcPr>
          <w:p w14:paraId="121152CC" w14:textId="77777777" w:rsidR="00D70886" w:rsidRPr="0064435F" w:rsidRDefault="00D70886" w:rsidP="00D70886">
            <w:pPr>
              <w:rPr>
                <w:rFonts w:ascii="Times New Roman" w:hAnsi="Times New Roman"/>
                <w:szCs w:val="22"/>
                <w:lang w:val="en-US"/>
              </w:rPr>
            </w:pPr>
            <w:r w:rsidRPr="0064435F">
              <w:rPr>
                <w:rFonts w:ascii="Times New Roman" w:hAnsi="Times New Roman"/>
                <w:szCs w:val="22"/>
              </w:rPr>
              <w:t>65 – 99</w:t>
            </w:r>
          </w:p>
        </w:tc>
        <w:tc>
          <w:tcPr>
            <w:tcW w:w="1734" w:type="dxa"/>
            <w:vMerge w:val="restart"/>
          </w:tcPr>
          <w:p w14:paraId="3DA20E76"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Parent</w:t>
            </w:r>
          </w:p>
        </w:tc>
        <w:tc>
          <w:tcPr>
            <w:tcW w:w="0" w:type="auto"/>
            <w:vMerge w:val="restart"/>
          </w:tcPr>
          <w:p w14:paraId="0D11A11B"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Couple with child</w:t>
            </w:r>
          </w:p>
        </w:tc>
        <w:tc>
          <w:tcPr>
            <w:tcW w:w="0" w:type="auto"/>
          </w:tcPr>
          <w:p w14:paraId="785E5349"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Worker</w:t>
            </w:r>
          </w:p>
        </w:tc>
      </w:tr>
      <w:tr w:rsidR="00D70886" w:rsidRPr="0064435F" w14:paraId="1C72822A" w14:textId="77777777" w:rsidTr="00D70886">
        <w:trPr>
          <w:trHeight w:val="251"/>
          <w:jc w:val="center"/>
        </w:trPr>
        <w:tc>
          <w:tcPr>
            <w:tcW w:w="0" w:type="auto"/>
            <w:vMerge/>
          </w:tcPr>
          <w:p w14:paraId="103BC3B4" w14:textId="77777777" w:rsidR="00D70886" w:rsidRPr="0064435F" w:rsidRDefault="00D70886" w:rsidP="00D70886">
            <w:pPr>
              <w:rPr>
                <w:rFonts w:ascii="Times New Roman" w:hAnsi="Times New Roman"/>
                <w:szCs w:val="22"/>
                <w:lang w:val="en-US"/>
              </w:rPr>
            </w:pPr>
          </w:p>
        </w:tc>
        <w:tc>
          <w:tcPr>
            <w:tcW w:w="1734" w:type="dxa"/>
            <w:vMerge/>
          </w:tcPr>
          <w:p w14:paraId="5FCF7F25" w14:textId="77777777" w:rsidR="00D70886" w:rsidRPr="0064435F" w:rsidRDefault="00D70886" w:rsidP="00D70886">
            <w:pPr>
              <w:rPr>
                <w:rFonts w:ascii="Times New Roman" w:hAnsi="Times New Roman"/>
                <w:szCs w:val="22"/>
                <w:lang w:val="en-US"/>
              </w:rPr>
            </w:pPr>
          </w:p>
        </w:tc>
        <w:tc>
          <w:tcPr>
            <w:tcW w:w="0" w:type="auto"/>
            <w:vMerge/>
          </w:tcPr>
          <w:p w14:paraId="364D9578" w14:textId="77777777" w:rsidR="00D70886" w:rsidRPr="0064435F" w:rsidRDefault="00D70886" w:rsidP="00D70886">
            <w:pPr>
              <w:rPr>
                <w:rFonts w:ascii="Times New Roman" w:hAnsi="Times New Roman"/>
                <w:szCs w:val="22"/>
                <w:lang w:val="en-US"/>
              </w:rPr>
            </w:pPr>
          </w:p>
        </w:tc>
        <w:tc>
          <w:tcPr>
            <w:tcW w:w="0" w:type="auto"/>
          </w:tcPr>
          <w:p w14:paraId="596BED11"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Stay at home</w:t>
            </w:r>
          </w:p>
        </w:tc>
      </w:tr>
      <w:tr w:rsidR="00D70886" w:rsidRPr="0064435F" w14:paraId="7067DFAB" w14:textId="77777777" w:rsidTr="00D70886">
        <w:trPr>
          <w:trHeight w:val="251"/>
          <w:jc w:val="center"/>
        </w:trPr>
        <w:tc>
          <w:tcPr>
            <w:tcW w:w="0" w:type="auto"/>
            <w:vMerge/>
          </w:tcPr>
          <w:p w14:paraId="6FF848B1" w14:textId="77777777" w:rsidR="00D70886" w:rsidRPr="0064435F" w:rsidRDefault="00D70886" w:rsidP="00D70886">
            <w:pPr>
              <w:rPr>
                <w:rFonts w:ascii="Times New Roman" w:hAnsi="Times New Roman"/>
                <w:szCs w:val="22"/>
                <w:lang w:val="en-US"/>
              </w:rPr>
            </w:pPr>
          </w:p>
        </w:tc>
        <w:tc>
          <w:tcPr>
            <w:tcW w:w="1734" w:type="dxa"/>
            <w:vMerge/>
          </w:tcPr>
          <w:p w14:paraId="23099A6D" w14:textId="77777777" w:rsidR="00D70886" w:rsidRPr="0064435F" w:rsidRDefault="00D70886" w:rsidP="00D70886">
            <w:pPr>
              <w:rPr>
                <w:rFonts w:ascii="Times New Roman" w:hAnsi="Times New Roman"/>
                <w:szCs w:val="22"/>
                <w:lang w:val="en-US"/>
              </w:rPr>
            </w:pPr>
          </w:p>
        </w:tc>
        <w:tc>
          <w:tcPr>
            <w:tcW w:w="0" w:type="auto"/>
            <w:vMerge w:val="restart"/>
          </w:tcPr>
          <w:p w14:paraId="4275FF45"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Couple without child</w:t>
            </w:r>
          </w:p>
        </w:tc>
        <w:tc>
          <w:tcPr>
            <w:tcW w:w="0" w:type="auto"/>
          </w:tcPr>
          <w:p w14:paraId="43CED255"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Worker</w:t>
            </w:r>
          </w:p>
        </w:tc>
      </w:tr>
      <w:tr w:rsidR="00D70886" w:rsidRPr="0064435F" w14:paraId="36068DAA" w14:textId="77777777" w:rsidTr="00D70886">
        <w:trPr>
          <w:trHeight w:val="251"/>
          <w:jc w:val="center"/>
        </w:trPr>
        <w:tc>
          <w:tcPr>
            <w:tcW w:w="0" w:type="auto"/>
            <w:vMerge/>
          </w:tcPr>
          <w:p w14:paraId="5BFC8653" w14:textId="77777777" w:rsidR="00D70886" w:rsidRPr="0064435F" w:rsidRDefault="00D70886" w:rsidP="00D70886">
            <w:pPr>
              <w:rPr>
                <w:rFonts w:ascii="Times New Roman" w:hAnsi="Times New Roman"/>
                <w:szCs w:val="22"/>
                <w:lang w:val="en-US"/>
              </w:rPr>
            </w:pPr>
          </w:p>
        </w:tc>
        <w:tc>
          <w:tcPr>
            <w:tcW w:w="1734" w:type="dxa"/>
            <w:vMerge/>
          </w:tcPr>
          <w:p w14:paraId="01BA0AE1" w14:textId="77777777" w:rsidR="00D70886" w:rsidRPr="0064435F" w:rsidRDefault="00D70886" w:rsidP="00D70886">
            <w:pPr>
              <w:rPr>
                <w:rFonts w:ascii="Times New Roman" w:hAnsi="Times New Roman"/>
                <w:szCs w:val="22"/>
                <w:lang w:val="en-US"/>
              </w:rPr>
            </w:pPr>
          </w:p>
        </w:tc>
        <w:tc>
          <w:tcPr>
            <w:tcW w:w="0" w:type="auto"/>
            <w:vMerge/>
          </w:tcPr>
          <w:p w14:paraId="593FFC5B" w14:textId="77777777" w:rsidR="00D70886" w:rsidRPr="0064435F" w:rsidRDefault="00D70886" w:rsidP="00D70886">
            <w:pPr>
              <w:rPr>
                <w:rFonts w:ascii="Times New Roman" w:hAnsi="Times New Roman"/>
                <w:szCs w:val="22"/>
                <w:lang w:val="en-US"/>
              </w:rPr>
            </w:pPr>
          </w:p>
        </w:tc>
        <w:tc>
          <w:tcPr>
            <w:tcW w:w="0" w:type="auto"/>
          </w:tcPr>
          <w:p w14:paraId="06C105C2"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Stay at home</w:t>
            </w:r>
          </w:p>
        </w:tc>
      </w:tr>
      <w:tr w:rsidR="00D70886" w:rsidRPr="0064435F" w14:paraId="34A07C7F" w14:textId="77777777" w:rsidTr="00D70886">
        <w:trPr>
          <w:trHeight w:val="251"/>
          <w:jc w:val="center"/>
        </w:trPr>
        <w:tc>
          <w:tcPr>
            <w:tcW w:w="0" w:type="auto"/>
            <w:vMerge/>
          </w:tcPr>
          <w:p w14:paraId="3475705A" w14:textId="77777777" w:rsidR="00D70886" w:rsidRPr="0064435F" w:rsidRDefault="00D70886" w:rsidP="00D70886">
            <w:pPr>
              <w:rPr>
                <w:rFonts w:ascii="Times New Roman" w:hAnsi="Times New Roman"/>
                <w:szCs w:val="22"/>
                <w:lang w:val="en-US"/>
              </w:rPr>
            </w:pPr>
          </w:p>
        </w:tc>
        <w:tc>
          <w:tcPr>
            <w:tcW w:w="1734" w:type="dxa"/>
            <w:vMerge/>
          </w:tcPr>
          <w:p w14:paraId="1863EC03" w14:textId="77777777" w:rsidR="00D70886" w:rsidRPr="0064435F" w:rsidRDefault="00D70886" w:rsidP="00D70886">
            <w:pPr>
              <w:rPr>
                <w:rFonts w:ascii="Times New Roman" w:hAnsi="Times New Roman"/>
                <w:szCs w:val="22"/>
                <w:lang w:val="en-US"/>
              </w:rPr>
            </w:pPr>
          </w:p>
        </w:tc>
        <w:tc>
          <w:tcPr>
            <w:tcW w:w="0" w:type="auto"/>
            <w:vMerge w:val="restart"/>
          </w:tcPr>
          <w:p w14:paraId="4C61F539"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Single</w:t>
            </w:r>
          </w:p>
        </w:tc>
        <w:tc>
          <w:tcPr>
            <w:tcW w:w="0" w:type="auto"/>
          </w:tcPr>
          <w:p w14:paraId="65096625"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Worker</w:t>
            </w:r>
          </w:p>
        </w:tc>
      </w:tr>
      <w:tr w:rsidR="00D70886" w:rsidRPr="0064435F" w14:paraId="56A1B427" w14:textId="77777777" w:rsidTr="00D70886">
        <w:trPr>
          <w:trHeight w:val="251"/>
          <w:jc w:val="center"/>
        </w:trPr>
        <w:tc>
          <w:tcPr>
            <w:tcW w:w="0" w:type="auto"/>
            <w:vMerge/>
          </w:tcPr>
          <w:p w14:paraId="0BD4F2ED" w14:textId="77777777" w:rsidR="00D70886" w:rsidRPr="0064435F" w:rsidRDefault="00D70886" w:rsidP="00D70886">
            <w:pPr>
              <w:rPr>
                <w:rFonts w:ascii="Times New Roman" w:hAnsi="Times New Roman"/>
                <w:szCs w:val="22"/>
                <w:lang w:val="en-US"/>
              </w:rPr>
            </w:pPr>
          </w:p>
        </w:tc>
        <w:tc>
          <w:tcPr>
            <w:tcW w:w="1734" w:type="dxa"/>
            <w:vMerge/>
          </w:tcPr>
          <w:p w14:paraId="037818F6" w14:textId="77777777" w:rsidR="00D70886" w:rsidRPr="0064435F" w:rsidRDefault="00D70886" w:rsidP="00D70886">
            <w:pPr>
              <w:rPr>
                <w:rFonts w:ascii="Times New Roman" w:hAnsi="Times New Roman"/>
                <w:szCs w:val="22"/>
                <w:lang w:val="en-US"/>
              </w:rPr>
            </w:pPr>
          </w:p>
        </w:tc>
        <w:tc>
          <w:tcPr>
            <w:tcW w:w="0" w:type="auto"/>
            <w:vMerge/>
          </w:tcPr>
          <w:p w14:paraId="316244F3" w14:textId="77777777" w:rsidR="00D70886" w:rsidRPr="0064435F" w:rsidRDefault="00D70886" w:rsidP="00D70886">
            <w:pPr>
              <w:rPr>
                <w:rFonts w:ascii="Times New Roman" w:hAnsi="Times New Roman"/>
                <w:szCs w:val="22"/>
                <w:lang w:val="en-US"/>
              </w:rPr>
            </w:pPr>
          </w:p>
        </w:tc>
        <w:tc>
          <w:tcPr>
            <w:tcW w:w="0" w:type="auto"/>
          </w:tcPr>
          <w:p w14:paraId="21FBDEDE"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Stay at home</w:t>
            </w:r>
          </w:p>
        </w:tc>
      </w:tr>
      <w:tr w:rsidR="00D70886" w:rsidRPr="0064435F" w14:paraId="00516EDE" w14:textId="77777777" w:rsidTr="00D70886">
        <w:trPr>
          <w:trHeight w:val="251"/>
          <w:jc w:val="center"/>
        </w:trPr>
        <w:tc>
          <w:tcPr>
            <w:tcW w:w="0" w:type="auto"/>
            <w:vMerge/>
          </w:tcPr>
          <w:p w14:paraId="14891D47" w14:textId="77777777" w:rsidR="00D70886" w:rsidRPr="0064435F" w:rsidRDefault="00D70886" w:rsidP="00D70886">
            <w:pPr>
              <w:rPr>
                <w:rFonts w:ascii="Times New Roman" w:hAnsi="Times New Roman"/>
                <w:szCs w:val="22"/>
                <w:lang w:val="en-US"/>
              </w:rPr>
            </w:pPr>
          </w:p>
        </w:tc>
        <w:tc>
          <w:tcPr>
            <w:tcW w:w="1734" w:type="dxa"/>
            <w:vMerge/>
          </w:tcPr>
          <w:p w14:paraId="6B34EFDA" w14:textId="77777777" w:rsidR="00D70886" w:rsidRPr="0064435F" w:rsidRDefault="00D70886" w:rsidP="00D70886">
            <w:pPr>
              <w:rPr>
                <w:rFonts w:ascii="Times New Roman" w:hAnsi="Times New Roman"/>
                <w:szCs w:val="22"/>
                <w:lang w:val="en-US"/>
              </w:rPr>
            </w:pPr>
          </w:p>
        </w:tc>
        <w:tc>
          <w:tcPr>
            <w:tcW w:w="0" w:type="auto"/>
            <w:vMerge w:val="restart"/>
          </w:tcPr>
          <w:p w14:paraId="68E26DD6"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Single with child</w:t>
            </w:r>
          </w:p>
        </w:tc>
        <w:tc>
          <w:tcPr>
            <w:tcW w:w="0" w:type="auto"/>
          </w:tcPr>
          <w:p w14:paraId="519C9D75"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Worker</w:t>
            </w:r>
          </w:p>
        </w:tc>
      </w:tr>
      <w:tr w:rsidR="00D70886" w:rsidRPr="0064435F" w14:paraId="40F6A915" w14:textId="77777777" w:rsidTr="00D70886">
        <w:trPr>
          <w:trHeight w:val="251"/>
          <w:jc w:val="center"/>
        </w:trPr>
        <w:tc>
          <w:tcPr>
            <w:tcW w:w="0" w:type="auto"/>
            <w:vMerge/>
          </w:tcPr>
          <w:p w14:paraId="4F16FA90" w14:textId="77777777" w:rsidR="00D70886" w:rsidRPr="0064435F" w:rsidRDefault="00D70886" w:rsidP="00D70886">
            <w:pPr>
              <w:rPr>
                <w:rFonts w:ascii="Times New Roman" w:hAnsi="Times New Roman"/>
                <w:szCs w:val="22"/>
                <w:lang w:val="en-US"/>
              </w:rPr>
            </w:pPr>
          </w:p>
        </w:tc>
        <w:tc>
          <w:tcPr>
            <w:tcW w:w="1734" w:type="dxa"/>
            <w:vMerge/>
          </w:tcPr>
          <w:p w14:paraId="3F973DD5" w14:textId="77777777" w:rsidR="00D70886" w:rsidRPr="0064435F" w:rsidRDefault="00D70886" w:rsidP="00D70886">
            <w:pPr>
              <w:rPr>
                <w:rFonts w:ascii="Times New Roman" w:hAnsi="Times New Roman"/>
                <w:szCs w:val="22"/>
                <w:lang w:val="en-US"/>
              </w:rPr>
            </w:pPr>
          </w:p>
        </w:tc>
        <w:tc>
          <w:tcPr>
            <w:tcW w:w="0" w:type="auto"/>
            <w:vMerge/>
          </w:tcPr>
          <w:p w14:paraId="282BDC3D" w14:textId="77777777" w:rsidR="00D70886" w:rsidRPr="0064435F" w:rsidRDefault="00D70886" w:rsidP="00D70886">
            <w:pPr>
              <w:rPr>
                <w:rFonts w:ascii="Times New Roman" w:hAnsi="Times New Roman"/>
                <w:szCs w:val="22"/>
                <w:lang w:val="en-US"/>
              </w:rPr>
            </w:pPr>
          </w:p>
        </w:tc>
        <w:tc>
          <w:tcPr>
            <w:tcW w:w="0" w:type="auto"/>
          </w:tcPr>
          <w:p w14:paraId="35ACCB0E"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Stay at home</w:t>
            </w:r>
          </w:p>
        </w:tc>
      </w:tr>
      <w:tr w:rsidR="00D70886" w:rsidRPr="0064435F" w14:paraId="695BE274" w14:textId="77777777" w:rsidTr="00D70886">
        <w:trPr>
          <w:trHeight w:val="251"/>
          <w:jc w:val="center"/>
        </w:trPr>
        <w:tc>
          <w:tcPr>
            <w:tcW w:w="0" w:type="auto"/>
            <w:vMerge/>
          </w:tcPr>
          <w:p w14:paraId="51C17207" w14:textId="77777777" w:rsidR="00D70886" w:rsidRPr="0064435F" w:rsidRDefault="00D70886" w:rsidP="00D70886">
            <w:pPr>
              <w:rPr>
                <w:rFonts w:ascii="Times New Roman" w:hAnsi="Times New Roman"/>
                <w:szCs w:val="22"/>
                <w:lang w:val="en-US"/>
              </w:rPr>
            </w:pPr>
          </w:p>
        </w:tc>
        <w:tc>
          <w:tcPr>
            <w:tcW w:w="1734" w:type="dxa"/>
            <w:vMerge/>
          </w:tcPr>
          <w:p w14:paraId="054069DD" w14:textId="77777777" w:rsidR="00D70886" w:rsidRPr="0064435F" w:rsidRDefault="00D70886" w:rsidP="00D70886">
            <w:pPr>
              <w:rPr>
                <w:rFonts w:ascii="Times New Roman" w:hAnsi="Times New Roman"/>
                <w:szCs w:val="22"/>
                <w:lang w:val="en-US"/>
              </w:rPr>
            </w:pPr>
          </w:p>
        </w:tc>
        <w:tc>
          <w:tcPr>
            <w:tcW w:w="0" w:type="auto"/>
            <w:vMerge w:val="restart"/>
          </w:tcPr>
          <w:p w14:paraId="1329E54E"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In flatsharing</w:t>
            </w:r>
          </w:p>
        </w:tc>
        <w:tc>
          <w:tcPr>
            <w:tcW w:w="0" w:type="auto"/>
          </w:tcPr>
          <w:p w14:paraId="494EA6A5"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Worker</w:t>
            </w:r>
          </w:p>
        </w:tc>
      </w:tr>
      <w:tr w:rsidR="00D70886" w:rsidRPr="0064435F" w14:paraId="2AC33552" w14:textId="77777777" w:rsidTr="00D70886">
        <w:trPr>
          <w:trHeight w:val="251"/>
          <w:jc w:val="center"/>
        </w:trPr>
        <w:tc>
          <w:tcPr>
            <w:tcW w:w="0" w:type="auto"/>
            <w:vMerge/>
          </w:tcPr>
          <w:p w14:paraId="050B662B" w14:textId="77777777" w:rsidR="00D70886" w:rsidRPr="0064435F" w:rsidRDefault="00D70886" w:rsidP="00D70886">
            <w:pPr>
              <w:rPr>
                <w:rFonts w:ascii="Times New Roman" w:hAnsi="Times New Roman"/>
                <w:szCs w:val="22"/>
                <w:lang w:val="en-US"/>
              </w:rPr>
            </w:pPr>
          </w:p>
        </w:tc>
        <w:tc>
          <w:tcPr>
            <w:tcW w:w="1734" w:type="dxa"/>
            <w:vMerge/>
          </w:tcPr>
          <w:p w14:paraId="215B33EC" w14:textId="77777777" w:rsidR="00D70886" w:rsidRPr="0064435F" w:rsidRDefault="00D70886" w:rsidP="00D70886">
            <w:pPr>
              <w:rPr>
                <w:rFonts w:ascii="Times New Roman" w:hAnsi="Times New Roman"/>
                <w:szCs w:val="22"/>
                <w:lang w:val="en-US"/>
              </w:rPr>
            </w:pPr>
          </w:p>
        </w:tc>
        <w:tc>
          <w:tcPr>
            <w:tcW w:w="0" w:type="auto"/>
            <w:vMerge/>
          </w:tcPr>
          <w:p w14:paraId="42E3B655" w14:textId="77777777" w:rsidR="00D70886" w:rsidRPr="0064435F" w:rsidRDefault="00D70886" w:rsidP="00D70886">
            <w:pPr>
              <w:rPr>
                <w:rFonts w:ascii="Times New Roman" w:hAnsi="Times New Roman"/>
                <w:szCs w:val="22"/>
              </w:rPr>
            </w:pPr>
          </w:p>
        </w:tc>
        <w:tc>
          <w:tcPr>
            <w:tcW w:w="0" w:type="auto"/>
          </w:tcPr>
          <w:p w14:paraId="34D6AD4D"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Stay at home</w:t>
            </w:r>
          </w:p>
        </w:tc>
      </w:tr>
      <w:tr w:rsidR="00D70886" w:rsidRPr="0064435F" w14:paraId="3231DEED" w14:textId="77777777" w:rsidTr="00D70886">
        <w:trPr>
          <w:trHeight w:val="251"/>
          <w:jc w:val="center"/>
        </w:trPr>
        <w:tc>
          <w:tcPr>
            <w:tcW w:w="0" w:type="auto"/>
            <w:vMerge/>
          </w:tcPr>
          <w:p w14:paraId="1DE1562B" w14:textId="77777777" w:rsidR="00D70886" w:rsidRPr="0064435F" w:rsidRDefault="00D70886" w:rsidP="00D70886">
            <w:pPr>
              <w:rPr>
                <w:rFonts w:ascii="Times New Roman" w:hAnsi="Times New Roman"/>
                <w:szCs w:val="22"/>
                <w:lang w:val="en-US"/>
              </w:rPr>
            </w:pPr>
          </w:p>
        </w:tc>
        <w:tc>
          <w:tcPr>
            <w:tcW w:w="1734" w:type="dxa"/>
            <w:vMerge/>
          </w:tcPr>
          <w:p w14:paraId="68B37F1E" w14:textId="77777777" w:rsidR="00D70886" w:rsidRPr="0064435F" w:rsidRDefault="00D70886" w:rsidP="00D70886">
            <w:pPr>
              <w:rPr>
                <w:rFonts w:ascii="Times New Roman" w:hAnsi="Times New Roman"/>
                <w:szCs w:val="22"/>
                <w:lang w:val="en-US"/>
              </w:rPr>
            </w:pPr>
          </w:p>
        </w:tc>
        <w:tc>
          <w:tcPr>
            <w:tcW w:w="0" w:type="auto"/>
            <w:vMerge w:val="restart"/>
          </w:tcPr>
          <w:p w14:paraId="49209763" w14:textId="77777777" w:rsidR="00D70886" w:rsidRPr="0064435F" w:rsidRDefault="00D70886" w:rsidP="00D70886">
            <w:pPr>
              <w:rPr>
                <w:rFonts w:ascii="Times New Roman" w:hAnsi="Times New Roman"/>
                <w:szCs w:val="22"/>
                <w:lang w:val="en-US"/>
              </w:rPr>
            </w:pPr>
            <w:r w:rsidRPr="0064435F">
              <w:rPr>
                <w:rFonts w:ascii="Times New Roman" w:hAnsi="Times New Roman"/>
                <w:szCs w:val="22"/>
              </w:rPr>
              <w:t>Collective</w:t>
            </w:r>
          </w:p>
        </w:tc>
        <w:tc>
          <w:tcPr>
            <w:tcW w:w="0" w:type="auto"/>
          </w:tcPr>
          <w:p w14:paraId="025C839D"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Prison</w:t>
            </w:r>
          </w:p>
        </w:tc>
      </w:tr>
      <w:tr w:rsidR="00D70886" w:rsidRPr="0064435F" w14:paraId="29662140" w14:textId="77777777" w:rsidTr="00D70886">
        <w:trPr>
          <w:trHeight w:val="251"/>
          <w:jc w:val="center"/>
        </w:trPr>
        <w:tc>
          <w:tcPr>
            <w:tcW w:w="0" w:type="auto"/>
            <w:vMerge/>
          </w:tcPr>
          <w:p w14:paraId="3E41E91D" w14:textId="77777777" w:rsidR="00D70886" w:rsidRPr="0064435F" w:rsidRDefault="00D70886" w:rsidP="00D70886">
            <w:pPr>
              <w:rPr>
                <w:rFonts w:ascii="Times New Roman" w:hAnsi="Times New Roman"/>
                <w:szCs w:val="22"/>
                <w:lang w:val="en-US"/>
              </w:rPr>
            </w:pPr>
          </w:p>
        </w:tc>
        <w:tc>
          <w:tcPr>
            <w:tcW w:w="1734" w:type="dxa"/>
            <w:vMerge/>
          </w:tcPr>
          <w:p w14:paraId="0198E52A" w14:textId="77777777" w:rsidR="00D70886" w:rsidRPr="0064435F" w:rsidRDefault="00D70886" w:rsidP="00D70886">
            <w:pPr>
              <w:rPr>
                <w:rFonts w:ascii="Times New Roman" w:hAnsi="Times New Roman"/>
                <w:szCs w:val="22"/>
                <w:lang w:val="en-US"/>
              </w:rPr>
            </w:pPr>
          </w:p>
        </w:tc>
        <w:tc>
          <w:tcPr>
            <w:tcW w:w="0" w:type="auto"/>
            <w:vMerge/>
          </w:tcPr>
          <w:p w14:paraId="619C37C0" w14:textId="77777777" w:rsidR="00D70886" w:rsidRPr="0064435F" w:rsidRDefault="00D70886" w:rsidP="00D70886">
            <w:pPr>
              <w:rPr>
                <w:rFonts w:ascii="Times New Roman" w:hAnsi="Times New Roman"/>
                <w:szCs w:val="22"/>
                <w:lang w:val="en-US"/>
              </w:rPr>
            </w:pPr>
          </w:p>
        </w:tc>
        <w:tc>
          <w:tcPr>
            <w:tcW w:w="0" w:type="auto"/>
          </w:tcPr>
          <w:p w14:paraId="4113A322"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Hospital</w:t>
            </w:r>
          </w:p>
        </w:tc>
      </w:tr>
      <w:tr w:rsidR="00D70886" w:rsidRPr="0064435F" w14:paraId="2D265F49" w14:textId="77777777" w:rsidTr="00D70886">
        <w:trPr>
          <w:trHeight w:val="251"/>
          <w:jc w:val="center"/>
        </w:trPr>
        <w:tc>
          <w:tcPr>
            <w:tcW w:w="0" w:type="auto"/>
            <w:vMerge/>
          </w:tcPr>
          <w:p w14:paraId="4E165C2E" w14:textId="77777777" w:rsidR="00D70886" w:rsidRPr="0064435F" w:rsidRDefault="00D70886" w:rsidP="00D70886">
            <w:pPr>
              <w:rPr>
                <w:rFonts w:ascii="Times New Roman" w:hAnsi="Times New Roman"/>
                <w:szCs w:val="22"/>
                <w:lang w:val="en-US"/>
              </w:rPr>
            </w:pPr>
          </w:p>
        </w:tc>
        <w:tc>
          <w:tcPr>
            <w:tcW w:w="1734" w:type="dxa"/>
            <w:vMerge/>
          </w:tcPr>
          <w:p w14:paraId="4ADB38F0" w14:textId="77777777" w:rsidR="00D70886" w:rsidRPr="0064435F" w:rsidRDefault="00D70886" w:rsidP="00D70886">
            <w:pPr>
              <w:rPr>
                <w:rFonts w:ascii="Times New Roman" w:hAnsi="Times New Roman"/>
                <w:szCs w:val="22"/>
                <w:lang w:val="en-US"/>
              </w:rPr>
            </w:pPr>
          </w:p>
        </w:tc>
        <w:tc>
          <w:tcPr>
            <w:tcW w:w="0" w:type="auto"/>
            <w:vMerge/>
          </w:tcPr>
          <w:p w14:paraId="57241C10" w14:textId="77777777" w:rsidR="00D70886" w:rsidRPr="0064435F" w:rsidRDefault="00D70886" w:rsidP="00D70886">
            <w:pPr>
              <w:rPr>
                <w:rFonts w:ascii="Times New Roman" w:hAnsi="Times New Roman"/>
                <w:szCs w:val="22"/>
                <w:lang w:val="en-US"/>
              </w:rPr>
            </w:pPr>
          </w:p>
        </w:tc>
        <w:tc>
          <w:tcPr>
            <w:tcW w:w="0" w:type="auto"/>
          </w:tcPr>
          <w:p w14:paraId="1F557997" w14:textId="77777777" w:rsidR="00D70886" w:rsidRPr="0064435F" w:rsidRDefault="00D70886" w:rsidP="00D70886">
            <w:pPr>
              <w:rPr>
                <w:rFonts w:ascii="Times New Roman" w:hAnsi="Times New Roman"/>
                <w:szCs w:val="22"/>
                <w:lang w:val="en-US"/>
              </w:rPr>
            </w:pPr>
            <w:r w:rsidRPr="0064435F">
              <w:rPr>
                <w:rFonts w:ascii="Times New Roman" w:hAnsi="Times New Roman"/>
                <w:szCs w:val="22"/>
                <w:lang w:val="en-US"/>
              </w:rPr>
              <w:t>Nursing home</w:t>
            </w:r>
          </w:p>
        </w:tc>
      </w:tr>
    </w:tbl>
    <w:p w14:paraId="34224DA9" w14:textId="666DF33B" w:rsidR="0060649A" w:rsidRPr="0064435F" w:rsidRDefault="0060649A" w:rsidP="007D542C">
      <w:pPr>
        <w:pStyle w:val="Caption"/>
        <w:rPr>
          <w:lang w:val="en-US"/>
        </w:rPr>
      </w:pPr>
      <w:bookmarkStart w:id="93" w:name="_Toc80021560"/>
      <w:r w:rsidRPr="0064435F">
        <w:rPr>
          <w:lang w:val="en-US"/>
        </w:rPr>
        <w:t xml:space="preserve">Table </w:t>
      </w:r>
      <w:r w:rsidRPr="0064435F">
        <w:fldChar w:fldCharType="begin"/>
      </w:r>
      <w:r w:rsidRPr="0064435F">
        <w:rPr>
          <w:lang w:val="en-US"/>
        </w:rPr>
        <w:instrText xml:space="preserve"> SEQ Table \* ARABIC </w:instrText>
      </w:r>
      <w:r w:rsidRPr="0064435F">
        <w:fldChar w:fldCharType="separate"/>
      </w:r>
      <w:r w:rsidR="00E437A4" w:rsidRPr="0064435F">
        <w:rPr>
          <w:noProof/>
          <w:lang w:val="en-US"/>
        </w:rPr>
        <w:t>7</w:t>
      </w:r>
      <w:r w:rsidRPr="0064435F">
        <w:fldChar w:fldCharType="end"/>
      </w:r>
      <w:r w:rsidRPr="0064435F">
        <w:rPr>
          <w:lang w:val="en-US"/>
        </w:rPr>
        <w:t xml:space="preserve"> </w:t>
      </w:r>
      <w:proofErr w:type="gramStart"/>
      <w:r w:rsidRPr="0064435F">
        <w:rPr>
          <w:lang w:val="en-US"/>
        </w:rPr>
        <w:t>Possible combinations</w:t>
      </w:r>
      <w:proofErr w:type="gramEnd"/>
      <w:r w:rsidRPr="0064435F">
        <w:rPr>
          <w:lang w:val="en-US"/>
        </w:rPr>
        <w:t xml:space="preserve"> of age category, status in the household, household type and work id</w:t>
      </w:r>
      <w:bookmarkEnd w:id="93"/>
    </w:p>
    <w:p w14:paraId="0B372046" w14:textId="51EDF79F" w:rsidR="00096478" w:rsidRDefault="00096478">
      <w:pPr>
        <w:rPr>
          <w:rFonts w:ascii="Times New Roman" w:hAnsi="Times New Roman"/>
          <w:sz w:val="24"/>
          <w:szCs w:val="24"/>
          <w:lang w:val="en-US" w:eastAsia="en-US"/>
        </w:rPr>
      </w:pPr>
      <w:r>
        <w:rPr>
          <w:rFonts w:ascii="Times New Roman" w:hAnsi="Times New Roman"/>
          <w:lang w:val="en-US"/>
        </w:rPr>
        <w:br w:type="page"/>
      </w:r>
    </w:p>
    <w:p w14:paraId="69DB2085" w14:textId="5B313E7D" w:rsidR="001A1387" w:rsidRPr="0064435F" w:rsidRDefault="001A1387" w:rsidP="001A1387">
      <w:pPr>
        <w:pStyle w:val="Heading3"/>
        <w:rPr>
          <w:rFonts w:ascii="Times New Roman" w:hAnsi="Times New Roman"/>
          <w:lang w:val="en-US"/>
        </w:rPr>
      </w:pPr>
      <w:bookmarkStart w:id="94" w:name="_Toc80021522"/>
      <w:r w:rsidRPr="0064435F">
        <w:rPr>
          <w:rFonts w:ascii="Times New Roman" w:hAnsi="Times New Roman"/>
          <w:lang w:val="en-US"/>
        </w:rPr>
        <w:lastRenderedPageBreak/>
        <w:t xml:space="preserve">Appendix </w:t>
      </w:r>
      <w:r w:rsidR="00E437A4" w:rsidRPr="0064435F">
        <w:rPr>
          <w:rFonts w:ascii="Times New Roman" w:hAnsi="Times New Roman"/>
          <w:lang w:val="en-US"/>
        </w:rPr>
        <w:t>5</w:t>
      </w:r>
      <w:r w:rsidRPr="0064435F">
        <w:rPr>
          <w:rFonts w:ascii="Times New Roman" w:hAnsi="Times New Roman"/>
          <w:lang w:val="en-US"/>
        </w:rPr>
        <w:t>: Trip Chain Types probability distribution</w:t>
      </w:r>
      <w:bookmarkEnd w:id="94"/>
    </w:p>
    <w:tbl>
      <w:tblPr>
        <w:tblStyle w:val="TableSimple2"/>
        <w:tblW w:w="5000" w:type="pct"/>
        <w:tblLook w:val="04A0" w:firstRow="1" w:lastRow="0" w:firstColumn="1" w:lastColumn="0" w:noHBand="0" w:noVBand="1"/>
      </w:tblPr>
      <w:tblGrid>
        <w:gridCol w:w="1901"/>
        <w:gridCol w:w="2581"/>
        <w:gridCol w:w="1393"/>
        <w:gridCol w:w="1448"/>
        <w:gridCol w:w="1747"/>
      </w:tblGrid>
      <w:tr w:rsidR="001A1387" w:rsidRPr="0064435F" w14:paraId="32BF3A8A" w14:textId="77777777" w:rsidTr="001A1387">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48" w:type="pct"/>
            <w:noWrap/>
            <w:hideMark/>
          </w:tcPr>
          <w:p w14:paraId="055CBC62" w14:textId="2D252688" w:rsidR="001A1387" w:rsidRPr="001A1387" w:rsidRDefault="001A1387" w:rsidP="001A1387">
            <w:pPr>
              <w:rPr>
                <w:rFonts w:ascii="Times New Roman" w:hAnsi="Times New Roman"/>
                <w:sz w:val="24"/>
                <w:szCs w:val="24"/>
                <w:lang w:val="en-US" w:eastAsia="fr-BE"/>
              </w:rPr>
            </w:pPr>
            <w:r w:rsidRPr="001A1387">
              <w:rPr>
                <w:rFonts w:ascii="Times New Roman" w:hAnsi="Times New Roman"/>
                <w:color w:val="000000"/>
                <w:sz w:val="24"/>
                <w:szCs w:val="24"/>
                <w:lang w:eastAsia="fr-BE"/>
              </w:rPr>
              <w:t>WorkerID</w:t>
            </w:r>
          </w:p>
        </w:tc>
        <w:tc>
          <w:tcPr>
            <w:tcW w:w="1423" w:type="pct"/>
            <w:noWrap/>
            <w:hideMark/>
          </w:tcPr>
          <w:p w14:paraId="72C3E14B" w14:textId="77777777" w:rsidR="001A1387" w:rsidRPr="001A1387" w:rsidRDefault="001A1387" w:rsidP="001A1387">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6</w:t>
            </w:r>
          </w:p>
        </w:tc>
        <w:tc>
          <w:tcPr>
            <w:tcW w:w="768" w:type="pct"/>
            <w:noWrap/>
            <w:hideMark/>
          </w:tcPr>
          <w:p w14:paraId="5FA6E265" w14:textId="77777777" w:rsidR="001A1387" w:rsidRPr="001A1387" w:rsidRDefault="001A1387" w:rsidP="001A1387">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7 &amp; 11</w:t>
            </w:r>
          </w:p>
        </w:tc>
        <w:tc>
          <w:tcPr>
            <w:tcW w:w="798" w:type="pct"/>
            <w:noWrap/>
            <w:hideMark/>
          </w:tcPr>
          <w:p w14:paraId="2048291D" w14:textId="77777777" w:rsidR="001A1387" w:rsidRPr="001A1387" w:rsidRDefault="001A1387" w:rsidP="001A1387">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8-10</w:t>
            </w:r>
          </w:p>
        </w:tc>
        <w:tc>
          <w:tcPr>
            <w:tcW w:w="963" w:type="pct"/>
            <w:noWrap/>
            <w:hideMark/>
          </w:tcPr>
          <w:p w14:paraId="0B5E1102" w14:textId="77777777" w:rsidR="001A1387" w:rsidRPr="001A1387" w:rsidRDefault="001A1387" w:rsidP="001A1387">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p>
        </w:tc>
      </w:tr>
      <w:tr w:rsidR="001A1387" w:rsidRPr="0064435F" w14:paraId="2819025B"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tcBorders>
              <w:top w:val="single" w:sz="12" w:space="0" w:color="000000"/>
            </w:tcBorders>
            <w:noWrap/>
            <w:hideMark/>
          </w:tcPr>
          <w:p w14:paraId="6D359E8A" w14:textId="05440C2C" w:rsidR="001A1387" w:rsidRPr="001A1387" w:rsidRDefault="001A1387" w:rsidP="001A1387">
            <w:pPr>
              <w:rPr>
                <w:rFonts w:ascii="Times New Roman" w:hAnsi="Times New Roman"/>
                <w:sz w:val="24"/>
                <w:szCs w:val="24"/>
                <w:lang w:eastAsia="fr-BE"/>
              </w:rPr>
            </w:pPr>
            <w:r w:rsidRPr="001A1387">
              <w:rPr>
                <w:rFonts w:ascii="Times New Roman" w:hAnsi="Times New Roman"/>
                <w:color w:val="000000"/>
                <w:sz w:val="24"/>
                <w:szCs w:val="24"/>
                <w:lang w:eastAsia="fr-BE"/>
              </w:rPr>
              <w:t>Groupe</w:t>
            </w:r>
          </w:p>
        </w:tc>
        <w:tc>
          <w:tcPr>
            <w:tcW w:w="1423" w:type="pct"/>
            <w:tcBorders>
              <w:top w:val="single" w:sz="12" w:space="0" w:color="000000"/>
            </w:tcBorders>
            <w:noWrap/>
            <w:hideMark/>
          </w:tcPr>
          <w:p w14:paraId="2C2581C9" w14:textId="77777777" w:rsidR="001A1387" w:rsidRPr="001A1387" w:rsidRDefault="001A1387" w:rsidP="001A1387">
            <w:pP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24"/>
                <w:szCs w:val="24"/>
                <w:lang w:eastAsia="fr-BE"/>
              </w:rPr>
            </w:pPr>
            <w:r w:rsidRPr="001A1387">
              <w:rPr>
                <w:rFonts w:ascii="Times New Roman" w:hAnsi="Times New Roman"/>
                <w:b/>
                <w:bCs/>
                <w:color w:val="000000"/>
                <w:sz w:val="24"/>
                <w:szCs w:val="24"/>
                <w:lang w:eastAsia="fr-BE"/>
              </w:rPr>
              <w:t>Resident Worker</w:t>
            </w:r>
          </w:p>
        </w:tc>
        <w:tc>
          <w:tcPr>
            <w:tcW w:w="768" w:type="pct"/>
            <w:tcBorders>
              <w:top w:val="single" w:sz="12" w:space="0" w:color="000000"/>
            </w:tcBorders>
            <w:noWrap/>
            <w:hideMark/>
          </w:tcPr>
          <w:p w14:paraId="35F0C1B4" w14:textId="77777777" w:rsidR="001A1387" w:rsidRPr="001A1387" w:rsidRDefault="001A1387" w:rsidP="001A1387">
            <w:pP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24"/>
                <w:szCs w:val="24"/>
                <w:lang w:eastAsia="fr-BE"/>
              </w:rPr>
            </w:pPr>
            <w:r w:rsidRPr="001A1387">
              <w:rPr>
                <w:rFonts w:ascii="Times New Roman" w:hAnsi="Times New Roman"/>
                <w:b/>
                <w:bCs/>
                <w:color w:val="000000"/>
                <w:sz w:val="24"/>
                <w:szCs w:val="24"/>
                <w:lang w:eastAsia="fr-BE"/>
              </w:rPr>
              <w:t>Activity</w:t>
            </w:r>
          </w:p>
        </w:tc>
        <w:tc>
          <w:tcPr>
            <w:tcW w:w="798" w:type="pct"/>
            <w:tcBorders>
              <w:top w:val="single" w:sz="12" w:space="0" w:color="000000"/>
            </w:tcBorders>
            <w:noWrap/>
            <w:hideMark/>
          </w:tcPr>
          <w:p w14:paraId="7043ED61" w14:textId="77777777" w:rsidR="001A1387" w:rsidRPr="001A1387" w:rsidRDefault="001A1387" w:rsidP="001A1387">
            <w:pP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24"/>
                <w:szCs w:val="24"/>
                <w:lang w:eastAsia="fr-BE"/>
              </w:rPr>
            </w:pPr>
            <w:r w:rsidRPr="001A1387">
              <w:rPr>
                <w:rFonts w:ascii="Times New Roman" w:hAnsi="Times New Roman"/>
                <w:b/>
                <w:bCs/>
                <w:color w:val="000000"/>
                <w:sz w:val="24"/>
                <w:szCs w:val="24"/>
                <w:lang w:eastAsia="fr-BE"/>
              </w:rPr>
              <w:t>Immobile</w:t>
            </w:r>
          </w:p>
        </w:tc>
        <w:tc>
          <w:tcPr>
            <w:tcW w:w="963" w:type="pct"/>
            <w:tcBorders>
              <w:top w:val="single" w:sz="12" w:space="0" w:color="000000"/>
            </w:tcBorders>
            <w:noWrap/>
            <w:hideMark/>
          </w:tcPr>
          <w:p w14:paraId="78F69E04" w14:textId="77777777" w:rsidR="001A1387" w:rsidRPr="001A1387" w:rsidRDefault="001A1387" w:rsidP="001A1387">
            <w:pP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24"/>
                <w:szCs w:val="24"/>
                <w:lang w:eastAsia="fr-BE"/>
              </w:rPr>
            </w:pPr>
            <w:r w:rsidRPr="001A1387">
              <w:rPr>
                <w:rFonts w:ascii="Times New Roman" w:hAnsi="Times New Roman"/>
                <w:b/>
                <w:bCs/>
                <w:color w:val="000000"/>
                <w:sz w:val="24"/>
                <w:szCs w:val="24"/>
                <w:lang w:eastAsia="fr-BE"/>
              </w:rPr>
              <w:t>Commuters</w:t>
            </w:r>
          </w:p>
        </w:tc>
      </w:tr>
      <w:tr w:rsidR="001A1387" w:rsidRPr="0064435F" w14:paraId="2F95C81F"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tcBorders>
              <w:bottom w:val="single" w:sz="8" w:space="0" w:color="auto"/>
            </w:tcBorders>
            <w:noWrap/>
            <w:hideMark/>
          </w:tcPr>
          <w:p w14:paraId="04C57C18" w14:textId="77777777" w:rsidR="001A1387" w:rsidRPr="0064435F" w:rsidRDefault="001A1387" w:rsidP="001A1387">
            <w:pPr>
              <w:rPr>
                <w:rFonts w:ascii="Times New Roman" w:hAnsi="Times New Roman"/>
                <w:b w:val="0"/>
                <w:bCs w:val="0"/>
                <w:color w:val="000000"/>
                <w:sz w:val="24"/>
                <w:szCs w:val="24"/>
                <w:lang w:eastAsia="fr-BE"/>
              </w:rPr>
            </w:pPr>
            <w:r w:rsidRPr="001A1387">
              <w:rPr>
                <w:rFonts w:ascii="Times New Roman" w:hAnsi="Times New Roman"/>
                <w:color w:val="000000"/>
                <w:sz w:val="24"/>
                <w:szCs w:val="24"/>
                <w:lang w:eastAsia="fr-BE"/>
              </w:rPr>
              <w:t>TripChainID</w:t>
            </w:r>
          </w:p>
        </w:tc>
        <w:tc>
          <w:tcPr>
            <w:tcW w:w="1423" w:type="pct"/>
            <w:tcBorders>
              <w:bottom w:val="single" w:sz="8" w:space="0" w:color="auto"/>
            </w:tcBorders>
            <w:noWrap/>
            <w:hideMark/>
          </w:tcPr>
          <w:p w14:paraId="4E7613B7" w14:textId="77777777" w:rsidR="001A1387" w:rsidRPr="001A1387" w:rsidRDefault="001A1387" w:rsidP="001A1387">
            <w:pP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24"/>
                <w:szCs w:val="24"/>
                <w:lang w:eastAsia="fr-BE"/>
              </w:rPr>
            </w:pPr>
          </w:p>
        </w:tc>
        <w:tc>
          <w:tcPr>
            <w:tcW w:w="768" w:type="pct"/>
            <w:tcBorders>
              <w:bottom w:val="single" w:sz="8" w:space="0" w:color="auto"/>
            </w:tcBorders>
            <w:noWrap/>
            <w:hideMark/>
          </w:tcPr>
          <w:p w14:paraId="22DF2B13" w14:textId="77777777" w:rsidR="001A1387" w:rsidRPr="001A1387" w:rsidRDefault="001A1387" w:rsidP="001A1387">
            <w:pP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szCs w:val="24"/>
                <w:lang w:eastAsia="fr-BE"/>
              </w:rPr>
            </w:pPr>
          </w:p>
        </w:tc>
        <w:tc>
          <w:tcPr>
            <w:tcW w:w="798" w:type="pct"/>
            <w:tcBorders>
              <w:bottom w:val="single" w:sz="8" w:space="0" w:color="auto"/>
            </w:tcBorders>
            <w:noWrap/>
            <w:hideMark/>
          </w:tcPr>
          <w:p w14:paraId="66843857" w14:textId="77777777" w:rsidR="001A1387" w:rsidRPr="001A1387" w:rsidRDefault="001A1387" w:rsidP="001A1387">
            <w:pP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szCs w:val="24"/>
                <w:lang w:eastAsia="fr-BE"/>
              </w:rPr>
            </w:pPr>
          </w:p>
        </w:tc>
        <w:tc>
          <w:tcPr>
            <w:tcW w:w="963" w:type="pct"/>
            <w:tcBorders>
              <w:bottom w:val="single" w:sz="8" w:space="0" w:color="auto"/>
            </w:tcBorders>
            <w:noWrap/>
            <w:hideMark/>
          </w:tcPr>
          <w:p w14:paraId="79724389" w14:textId="77777777" w:rsidR="001A1387" w:rsidRPr="001A1387" w:rsidRDefault="001A1387" w:rsidP="001A1387">
            <w:pP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szCs w:val="24"/>
                <w:lang w:eastAsia="fr-BE"/>
              </w:rPr>
            </w:pPr>
          </w:p>
        </w:tc>
      </w:tr>
      <w:tr w:rsidR="001A1387" w:rsidRPr="0064435F" w14:paraId="6706C998"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tcBorders>
              <w:top w:val="single" w:sz="8" w:space="0" w:color="auto"/>
            </w:tcBorders>
            <w:noWrap/>
            <w:hideMark/>
          </w:tcPr>
          <w:p w14:paraId="202B0FBA" w14:textId="77777777" w:rsidR="001A1387" w:rsidRPr="001A1387" w:rsidRDefault="001A1387" w:rsidP="001A1387">
            <w:pPr>
              <w:jc w:val="right"/>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1423" w:type="pct"/>
            <w:tcBorders>
              <w:top w:val="single" w:sz="8" w:space="0" w:color="auto"/>
            </w:tcBorders>
            <w:noWrap/>
            <w:hideMark/>
          </w:tcPr>
          <w:p w14:paraId="3C296467" w14:textId="47E96DB1"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1</w:t>
            </w:r>
            <w:r w:rsidRPr="0064435F">
              <w:rPr>
                <w:rFonts w:ascii="Times New Roman" w:hAnsi="Times New Roman"/>
                <w:color w:val="000000"/>
                <w:sz w:val="24"/>
                <w:szCs w:val="24"/>
                <w:lang w:eastAsia="fr-BE"/>
              </w:rPr>
              <w:t>6</w:t>
            </w:r>
          </w:p>
        </w:tc>
        <w:tc>
          <w:tcPr>
            <w:tcW w:w="768" w:type="pct"/>
            <w:tcBorders>
              <w:top w:val="single" w:sz="8" w:space="0" w:color="auto"/>
            </w:tcBorders>
            <w:noWrap/>
            <w:hideMark/>
          </w:tcPr>
          <w:p w14:paraId="1AFD8FD9" w14:textId="3E062DBA"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1</w:t>
            </w:r>
            <w:r w:rsidRPr="0064435F">
              <w:rPr>
                <w:rFonts w:ascii="Times New Roman" w:hAnsi="Times New Roman"/>
                <w:color w:val="000000"/>
                <w:sz w:val="24"/>
                <w:szCs w:val="24"/>
                <w:lang w:eastAsia="fr-BE"/>
              </w:rPr>
              <w:t>6</w:t>
            </w:r>
          </w:p>
        </w:tc>
        <w:tc>
          <w:tcPr>
            <w:tcW w:w="798" w:type="pct"/>
            <w:tcBorders>
              <w:top w:val="single" w:sz="8" w:space="0" w:color="auto"/>
            </w:tcBorders>
            <w:noWrap/>
            <w:hideMark/>
          </w:tcPr>
          <w:p w14:paraId="0C8435CD" w14:textId="59F6A5D5"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1</w:t>
            </w:r>
            <w:r w:rsidRPr="0064435F">
              <w:rPr>
                <w:rFonts w:ascii="Times New Roman" w:hAnsi="Times New Roman"/>
                <w:color w:val="000000"/>
                <w:sz w:val="24"/>
                <w:szCs w:val="24"/>
                <w:lang w:eastAsia="fr-BE"/>
              </w:rPr>
              <w:t>.00</w:t>
            </w:r>
          </w:p>
        </w:tc>
        <w:tc>
          <w:tcPr>
            <w:tcW w:w="963" w:type="pct"/>
            <w:tcBorders>
              <w:top w:val="single" w:sz="8" w:space="0" w:color="auto"/>
            </w:tcBorders>
            <w:noWrap/>
            <w:hideMark/>
          </w:tcPr>
          <w:p w14:paraId="4710B544" w14:textId="7F875C9F"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16</w:t>
            </w:r>
          </w:p>
        </w:tc>
      </w:tr>
      <w:tr w:rsidR="001A1387" w:rsidRPr="0064435F" w14:paraId="4F3734CF"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noWrap/>
            <w:hideMark/>
          </w:tcPr>
          <w:p w14:paraId="0A70A889" w14:textId="77777777" w:rsidR="001A1387" w:rsidRPr="001A1387" w:rsidRDefault="001A1387" w:rsidP="001A1387">
            <w:pPr>
              <w:jc w:val="right"/>
              <w:rPr>
                <w:rFonts w:ascii="Times New Roman" w:hAnsi="Times New Roman"/>
                <w:color w:val="000000"/>
                <w:sz w:val="24"/>
                <w:szCs w:val="24"/>
                <w:lang w:eastAsia="fr-BE"/>
              </w:rPr>
            </w:pPr>
            <w:r w:rsidRPr="001A1387">
              <w:rPr>
                <w:rFonts w:ascii="Times New Roman" w:hAnsi="Times New Roman"/>
                <w:color w:val="000000"/>
                <w:sz w:val="24"/>
                <w:szCs w:val="24"/>
                <w:lang w:eastAsia="fr-BE"/>
              </w:rPr>
              <w:t>1</w:t>
            </w:r>
          </w:p>
        </w:tc>
        <w:tc>
          <w:tcPr>
            <w:tcW w:w="1423" w:type="pct"/>
            <w:noWrap/>
            <w:hideMark/>
          </w:tcPr>
          <w:p w14:paraId="1A24A80C" w14:textId="6D600E3B"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48</w:t>
            </w:r>
          </w:p>
        </w:tc>
        <w:tc>
          <w:tcPr>
            <w:tcW w:w="768" w:type="pct"/>
            <w:noWrap/>
            <w:hideMark/>
          </w:tcPr>
          <w:p w14:paraId="0B4F8897"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798" w:type="pct"/>
            <w:noWrap/>
            <w:hideMark/>
          </w:tcPr>
          <w:p w14:paraId="0537AD20"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963" w:type="pct"/>
            <w:noWrap/>
            <w:hideMark/>
          </w:tcPr>
          <w:p w14:paraId="43F954CE" w14:textId="25090208"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78</w:t>
            </w:r>
          </w:p>
        </w:tc>
      </w:tr>
      <w:tr w:rsidR="001A1387" w:rsidRPr="0064435F" w14:paraId="27467D8B"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noWrap/>
            <w:hideMark/>
          </w:tcPr>
          <w:p w14:paraId="13F1B81A" w14:textId="77777777" w:rsidR="001A1387" w:rsidRPr="001A1387" w:rsidRDefault="001A1387" w:rsidP="001A1387">
            <w:pPr>
              <w:jc w:val="right"/>
              <w:rPr>
                <w:rFonts w:ascii="Times New Roman" w:hAnsi="Times New Roman"/>
                <w:color w:val="000000"/>
                <w:sz w:val="24"/>
                <w:szCs w:val="24"/>
                <w:lang w:eastAsia="fr-BE"/>
              </w:rPr>
            </w:pPr>
            <w:r w:rsidRPr="001A1387">
              <w:rPr>
                <w:rFonts w:ascii="Times New Roman" w:hAnsi="Times New Roman"/>
                <w:color w:val="000000"/>
                <w:sz w:val="24"/>
                <w:szCs w:val="24"/>
                <w:lang w:eastAsia="fr-BE"/>
              </w:rPr>
              <w:t>2</w:t>
            </w:r>
          </w:p>
        </w:tc>
        <w:tc>
          <w:tcPr>
            <w:tcW w:w="1423" w:type="pct"/>
            <w:noWrap/>
            <w:hideMark/>
          </w:tcPr>
          <w:p w14:paraId="4DF2ADB0" w14:textId="6C2CBE7B"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12</w:t>
            </w:r>
          </w:p>
        </w:tc>
        <w:tc>
          <w:tcPr>
            <w:tcW w:w="768" w:type="pct"/>
            <w:noWrap/>
            <w:hideMark/>
          </w:tcPr>
          <w:p w14:paraId="71FE1D30"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798" w:type="pct"/>
            <w:noWrap/>
            <w:hideMark/>
          </w:tcPr>
          <w:p w14:paraId="3CB2BBFD"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963" w:type="pct"/>
            <w:noWrap/>
            <w:hideMark/>
          </w:tcPr>
          <w:p w14:paraId="2FE2B500"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r>
      <w:tr w:rsidR="001A1387" w:rsidRPr="0064435F" w14:paraId="12121D1D"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noWrap/>
            <w:hideMark/>
          </w:tcPr>
          <w:p w14:paraId="564B0E58" w14:textId="77777777" w:rsidR="001A1387" w:rsidRPr="001A1387" w:rsidRDefault="001A1387" w:rsidP="001A1387">
            <w:pPr>
              <w:jc w:val="right"/>
              <w:rPr>
                <w:rFonts w:ascii="Times New Roman" w:hAnsi="Times New Roman"/>
                <w:color w:val="000000"/>
                <w:sz w:val="24"/>
                <w:szCs w:val="24"/>
                <w:lang w:eastAsia="fr-BE"/>
              </w:rPr>
            </w:pPr>
            <w:r w:rsidRPr="001A1387">
              <w:rPr>
                <w:rFonts w:ascii="Times New Roman" w:hAnsi="Times New Roman"/>
                <w:color w:val="000000"/>
                <w:sz w:val="24"/>
                <w:szCs w:val="24"/>
                <w:lang w:eastAsia="fr-BE"/>
              </w:rPr>
              <w:t>3</w:t>
            </w:r>
          </w:p>
        </w:tc>
        <w:tc>
          <w:tcPr>
            <w:tcW w:w="1423" w:type="pct"/>
            <w:noWrap/>
            <w:hideMark/>
          </w:tcPr>
          <w:p w14:paraId="6D2CBA84" w14:textId="56443D9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07</w:t>
            </w:r>
          </w:p>
        </w:tc>
        <w:tc>
          <w:tcPr>
            <w:tcW w:w="768" w:type="pct"/>
            <w:noWrap/>
            <w:hideMark/>
          </w:tcPr>
          <w:p w14:paraId="67FC47F2"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798" w:type="pct"/>
            <w:noWrap/>
            <w:hideMark/>
          </w:tcPr>
          <w:p w14:paraId="546101A1"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963" w:type="pct"/>
            <w:noWrap/>
            <w:hideMark/>
          </w:tcPr>
          <w:p w14:paraId="28885ADA"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r>
      <w:tr w:rsidR="001A1387" w:rsidRPr="0064435F" w14:paraId="76BAC0BF"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noWrap/>
            <w:hideMark/>
          </w:tcPr>
          <w:p w14:paraId="5BF392B0" w14:textId="77777777" w:rsidR="001A1387" w:rsidRPr="001A1387" w:rsidRDefault="001A1387" w:rsidP="001A1387">
            <w:pPr>
              <w:jc w:val="right"/>
              <w:rPr>
                <w:rFonts w:ascii="Times New Roman" w:hAnsi="Times New Roman"/>
                <w:color w:val="000000"/>
                <w:sz w:val="24"/>
                <w:szCs w:val="24"/>
                <w:lang w:eastAsia="fr-BE"/>
              </w:rPr>
            </w:pPr>
            <w:r w:rsidRPr="001A1387">
              <w:rPr>
                <w:rFonts w:ascii="Times New Roman" w:hAnsi="Times New Roman"/>
                <w:color w:val="000000"/>
                <w:sz w:val="24"/>
                <w:szCs w:val="24"/>
                <w:lang w:eastAsia="fr-BE"/>
              </w:rPr>
              <w:t>4</w:t>
            </w:r>
          </w:p>
        </w:tc>
        <w:tc>
          <w:tcPr>
            <w:tcW w:w="1423" w:type="pct"/>
            <w:noWrap/>
            <w:hideMark/>
          </w:tcPr>
          <w:p w14:paraId="3ECDF09E" w14:textId="5EA92875"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03</w:t>
            </w:r>
          </w:p>
        </w:tc>
        <w:tc>
          <w:tcPr>
            <w:tcW w:w="768" w:type="pct"/>
            <w:noWrap/>
            <w:hideMark/>
          </w:tcPr>
          <w:p w14:paraId="7D94C65F"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798" w:type="pct"/>
            <w:noWrap/>
            <w:hideMark/>
          </w:tcPr>
          <w:p w14:paraId="4F8B16B5"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963" w:type="pct"/>
            <w:noWrap/>
            <w:hideMark/>
          </w:tcPr>
          <w:p w14:paraId="25F302AF"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r>
      <w:tr w:rsidR="001A1387" w:rsidRPr="0064435F" w14:paraId="30A0FF93"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noWrap/>
            <w:hideMark/>
          </w:tcPr>
          <w:p w14:paraId="75816308" w14:textId="77777777" w:rsidR="001A1387" w:rsidRPr="001A1387" w:rsidRDefault="001A1387" w:rsidP="001A1387">
            <w:pPr>
              <w:jc w:val="right"/>
              <w:rPr>
                <w:rFonts w:ascii="Times New Roman" w:hAnsi="Times New Roman"/>
                <w:color w:val="000000"/>
                <w:sz w:val="24"/>
                <w:szCs w:val="24"/>
                <w:lang w:eastAsia="fr-BE"/>
              </w:rPr>
            </w:pPr>
            <w:r w:rsidRPr="001A1387">
              <w:rPr>
                <w:rFonts w:ascii="Times New Roman" w:hAnsi="Times New Roman"/>
                <w:color w:val="000000"/>
                <w:sz w:val="24"/>
                <w:szCs w:val="24"/>
                <w:lang w:eastAsia="fr-BE"/>
              </w:rPr>
              <w:t>5</w:t>
            </w:r>
          </w:p>
        </w:tc>
        <w:tc>
          <w:tcPr>
            <w:tcW w:w="1423" w:type="pct"/>
            <w:noWrap/>
            <w:hideMark/>
          </w:tcPr>
          <w:p w14:paraId="314DFC5A" w14:textId="09213471"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03</w:t>
            </w:r>
          </w:p>
        </w:tc>
        <w:tc>
          <w:tcPr>
            <w:tcW w:w="768" w:type="pct"/>
            <w:noWrap/>
            <w:hideMark/>
          </w:tcPr>
          <w:p w14:paraId="17D6C4B7"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798" w:type="pct"/>
            <w:noWrap/>
            <w:hideMark/>
          </w:tcPr>
          <w:p w14:paraId="254566EA"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963" w:type="pct"/>
            <w:noWrap/>
            <w:hideMark/>
          </w:tcPr>
          <w:p w14:paraId="7289EEF4" w14:textId="3A2BA681"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06</w:t>
            </w:r>
          </w:p>
        </w:tc>
      </w:tr>
      <w:tr w:rsidR="001A1387" w:rsidRPr="0064435F" w14:paraId="030E19FD"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noWrap/>
            <w:hideMark/>
          </w:tcPr>
          <w:p w14:paraId="2B798AD6" w14:textId="77777777" w:rsidR="001A1387" w:rsidRPr="001A1387" w:rsidRDefault="001A1387" w:rsidP="001A1387">
            <w:pPr>
              <w:jc w:val="right"/>
              <w:rPr>
                <w:rFonts w:ascii="Times New Roman" w:hAnsi="Times New Roman"/>
                <w:color w:val="000000"/>
                <w:sz w:val="24"/>
                <w:szCs w:val="24"/>
                <w:lang w:eastAsia="fr-BE"/>
              </w:rPr>
            </w:pPr>
            <w:r w:rsidRPr="001A1387">
              <w:rPr>
                <w:rFonts w:ascii="Times New Roman" w:hAnsi="Times New Roman"/>
                <w:color w:val="000000"/>
                <w:sz w:val="24"/>
                <w:szCs w:val="24"/>
                <w:lang w:eastAsia="fr-BE"/>
              </w:rPr>
              <w:t>6</w:t>
            </w:r>
          </w:p>
        </w:tc>
        <w:tc>
          <w:tcPr>
            <w:tcW w:w="1423" w:type="pct"/>
            <w:noWrap/>
            <w:hideMark/>
          </w:tcPr>
          <w:p w14:paraId="77558DEE" w14:textId="5421E954"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02</w:t>
            </w:r>
          </w:p>
        </w:tc>
        <w:tc>
          <w:tcPr>
            <w:tcW w:w="768" w:type="pct"/>
            <w:noWrap/>
            <w:hideMark/>
          </w:tcPr>
          <w:p w14:paraId="2832D2BB"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798" w:type="pct"/>
            <w:noWrap/>
            <w:hideMark/>
          </w:tcPr>
          <w:p w14:paraId="40CB1FBC"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963" w:type="pct"/>
            <w:noWrap/>
            <w:hideMark/>
          </w:tcPr>
          <w:p w14:paraId="4B8D33EE"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r>
      <w:tr w:rsidR="001A1387" w:rsidRPr="0064435F" w14:paraId="5942D922"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noWrap/>
            <w:hideMark/>
          </w:tcPr>
          <w:p w14:paraId="4F07C14C" w14:textId="77777777" w:rsidR="001A1387" w:rsidRPr="001A1387" w:rsidRDefault="001A1387" w:rsidP="001A1387">
            <w:pPr>
              <w:jc w:val="right"/>
              <w:rPr>
                <w:rFonts w:ascii="Times New Roman" w:hAnsi="Times New Roman"/>
                <w:color w:val="000000"/>
                <w:sz w:val="24"/>
                <w:szCs w:val="24"/>
                <w:lang w:eastAsia="fr-BE"/>
              </w:rPr>
            </w:pPr>
            <w:r w:rsidRPr="001A1387">
              <w:rPr>
                <w:rFonts w:ascii="Times New Roman" w:hAnsi="Times New Roman"/>
                <w:color w:val="000000"/>
                <w:sz w:val="24"/>
                <w:szCs w:val="24"/>
                <w:lang w:eastAsia="fr-BE"/>
              </w:rPr>
              <w:t>7</w:t>
            </w:r>
          </w:p>
        </w:tc>
        <w:tc>
          <w:tcPr>
            <w:tcW w:w="1423" w:type="pct"/>
            <w:noWrap/>
            <w:hideMark/>
          </w:tcPr>
          <w:p w14:paraId="512C1AD9" w14:textId="2957ED53"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02</w:t>
            </w:r>
          </w:p>
        </w:tc>
        <w:tc>
          <w:tcPr>
            <w:tcW w:w="768" w:type="pct"/>
            <w:noWrap/>
            <w:hideMark/>
          </w:tcPr>
          <w:p w14:paraId="240EE042"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798" w:type="pct"/>
            <w:noWrap/>
            <w:hideMark/>
          </w:tcPr>
          <w:p w14:paraId="69BE0D41"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963" w:type="pct"/>
            <w:noWrap/>
            <w:hideMark/>
          </w:tcPr>
          <w:p w14:paraId="3B0F692E"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r>
      <w:tr w:rsidR="001A1387" w:rsidRPr="0064435F" w14:paraId="7B307599"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noWrap/>
            <w:hideMark/>
          </w:tcPr>
          <w:p w14:paraId="7490DBDE" w14:textId="77777777" w:rsidR="001A1387" w:rsidRPr="001A1387" w:rsidRDefault="001A1387" w:rsidP="001A1387">
            <w:pPr>
              <w:jc w:val="right"/>
              <w:rPr>
                <w:rFonts w:ascii="Times New Roman" w:hAnsi="Times New Roman"/>
                <w:color w:val="000000"/>
                <w:sz w:val="24"/>
                <w:szCs w:val="24"/>
                <w:lang w:eastAsia="fr-BE"/>
              </w:rPr>
            </w:pPr>
            <w:r w:rsidRPr="001A1387">
              <w:rPr>
                <w:rFonts w:ascii="Times New Roman" w:hAnsi="Times New Roman"/>
                <w:color w:val="000000"/>
                <w:sz w:val="24"/>
                <w:szCs w:val="24"/>
                <w:lang w:eastAsia="fr-BE"/>
              </w:rPr>
              <w:t>8</w:t>
            </w:r>
          </w:p>
        </w:tc>
        <w:tc>
          <w:tcPr>
            <w:tcW w:w="1423" w:type="pct"/>
            <w:noWrap/>
            <w:hideMark/>
          </w:tcPr>
          <w:p w14:paraId="35094952" w14:textId="67431B8E"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01</w:t>
            </w:r>
          </w:p>
        </w:tc>
        <w:tc>
          <w:tcPr>
            <w:tcW w:w="768" w:type="pct"/>
            <w:noWrap/>
            <w:hideMark/>
          </w:tcPr>
          <w:p w14:paraId="404E9F56"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798" w:type="pct"/>
            <w:noWrap/>
            <w:hideMark/>
          </w:tcPr>
          <w:p w14:paraId="23438A33"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963" w:type="pct"/>
            <w:noWrap/>
            <w:hideMark/>
          </w:tcPr>
          <w:p w14:paraId="711985D7"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r>
      <w:tr w:rsidR="001A1387" w:rsidRPr="0064435F" w14:paraId="69166E04"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noWrap/>
            <w:hideMark/>
          </w:tcPr>
          <w:p w14:paraId="0D1C6F63" w14:textId="77777777" w:rsidR="001A1387" w:rsidRPr="001A1387" w:rsidRDefault="001A1387" w:rsidP="001A1387">
            <w:pPr>
              <w:jc w:val="right"/>
              <w:rPr>
                <w:rFonts w:ascii="Times New Roman" w:hAnsi="Times New Roman"/>
                <w:color w:val="000000"/>
                <w:sz w:val="24"/>
                <w:szCs w:val="24"/>
                <w:lang w:eastAsia="fr-BE"/>
              </w:rPr>
            </w:pPr>
            <w:r w:rsidRPr="001A1387">
              <w:rPr>
                <w:rFonts w:ascii="Times New Roman" w:hAnsi="Times New Roman"/>
                <w:color w:val="000000"/>
                <w:sz w:val="24"/>
                <w:szCs w:val="24"/>
                <w:lang w:eastAsia="fr-BE"/>
              </w:rPr>
              <w:t>9</w:t>
            </w:r>
          </w:p>
        </w:tc>
        <w:tc>
          <w:tcPr>
            <w:tcW w:w="1423" w:type="pct"/>
            <w:noWrap/>
            <w:hideMark/>
          </w:tcPr>
          <w:p w14:paraId="261F1CB0" w14:textId="4EDC8B2B"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01</w:t>
            </w:r>
          </w:p>
        </w:tc>
        <w:tc>
          <w:tcPr>
            <w:tcW w:w="768" w:type="pct"/>
            <w:noWrap/>
            <w:hideMark/>
          </w:tcPr>
          <w:p w14:paraId="129C590B"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798" w:type="pct"/>
            <w:noWrap/>
            <w:hideMark/>
          </w:tcPr>
          <w:p w14:paraId="1310AAF4"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963" w:type="pct"/>
            <w:noWrap/>
            <w:hideMark/>
          </w:tcPr>
          <w:p w14:paraId="017B0FB6"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r>
      <w:tr w:rsidR="001A1387" w:rsidRPr="0064435F" w14:paraId="5F978FD7"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noWrap/>
            <w:hideMark/>
          </w:tcPr>
          <w:p w14:paraId="1C877270" w14:textId="77777777" w:rsidR="001A1387" w:rsidRPr="001A1387" w:rsidRDefault="001A1387" w:rsidP="001A1387">
            <w:pPr>
              <w:jc w:val="right"/>
              <w:rPr>
                <w:rFonts w:ascii="Times New Roman" w:hAnsi="Times New Roman"/>
                <w:color w:val="000000"/>
                <w:sz w:val="24"/>
                <w:szCs w:val="24"/>
                <w:lang w:eastAsia="fr-BE"/>
              </w:rPr>
            </w:pPr>
            <w:r w:rsidRPr="001A1387">
              <w:rPr>
                <w:rFonts w:ascii="Times New Roman" w:hAnsi="Times New Roman"/>
                <w:color w:val="000000"/>
                <w:sz w:val="24"/>
                <w:szCs w:val="24"/>
                <w:lang w:eastAsia="fr-BE"/>
              </w:rPr>
              <w:t>10</w:t>
            </w:r>
          </w:p>
        </w:tc>
        <w:tc>
          <w:tcPr>
            <w:tcW w:w="1423" w:type="pct"/>
            <w:noWrap/>
            <w:hideMark/>
          </w:tcPr>
          <w:p w14:paraId="4A1DDAA2" w14:textId="4318EADF"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01</w:t>
            </w:r>
          </w:p>
        </w:tc>
        <w:tc>
          <w:tcPr>
            <w:tcW w:w="768" w:type="pct"/>
            <w:noWrap/>
            <w:hideMark/>
          </w:tcPr>
          <w:p w14:paraId="76596412"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798" w:type="pct"/>
            <w:noWrap/>
            <w:hideMark/>
          </w:tcPr>
          <w:p w14:paraId="5E6103F8"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963" w:type="pct"/>
            <w:noWrap/>
            <w:hideMark/>
          </w:tcPr>
          <w:p w14:paraId="4AE21DA1"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r>
      <w:tr w:rsidR="001A1387" w:rsidRPr="0064435F" w14:paraId="081EAD75"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noWrap/>
            <w:hideMark/>
          </w:tcPr>
          <w:p w14:paraId="54760997" w14:textId="77777777" w:rsidR="001A1387" w:rsidRPr="001A1387" w:rsidRDefault="001A1387" w:rsidP="001A1387">
            <w:pPr>
              <w:jc w:val="right"/>
              <w:rPr>
                <w:rFonts w:ascii="Times New Roman" w:hAnsi="Times New Roman"/>
                <w:color w:val="000000"/>
                <w:sz w:val="24"/>
                <w:szCs w:val="24"/>
                <w:lang w:eastAsia="fr-BE"/>
              </w:rPr>
            </w:pPr>
            <w:r w:rsidRPr="001A1387">
              <w:rPr>
                <w:rFonts w:ascii="Times New Roman" w:hAnsi="Times New Roman"/>
                <w:color w:val="000000"/>
                <w:sz w:val="24"/>
                <w:szCs w:val="24"/>
                <w:lang w:eastAsia="fr-BE"/>
              </w:rPr>
              <w:t>11</w:t>
            </w:r>
          </w:p>
        </w:tc>
        <w:tc>
          <w:tcPr>
            <w:tcW w:w="1423" w:type="pct"/>
            <w:noWrap/>
            <w:hideMark/>
          </w:tcPr>
          <w:p w14:paraId="67C0BE1A" w14:textId="044E94E3"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01</w:t>
            </w:r>
          </w:p>
        </w:tc>
        <w:tc>
          <w:tcPr>
            <w:tcW w:w="768" w:type="pct"/>
            <w:noWrap/>
            <w:hideMark/>
          </w:tcPr>
          <w:p w14:paraId="6849D0E5"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798" w:type="pct"/>
            <w:noWrap/>
            <w:hideMark/>
          </w:tcPr>
          <w:p w14:paraId="72DFDF25"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963" w:type="pct"/>
            <w:noWrap/>
            <w:hideMark/>
          </w:tcPr>
          <w:p w14:paraId="1180753F"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r>
      <w:tr w:rsidR="001A1387" w:rsidRPr="0064435F" w14:paraId="25E1AE91"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noWrap/>
            <w:hideMark/>
          </w:tcPr>
          <w:p w14:paraId="1BF1247E" w14:textId="77777777" w:rsidR="001A1387" w:rsidRPr="001A1387" w:rsidRDefault="001A1387" w:rsidP="001A1387">
            <w:pPr>
              <w:jc w:val="right"/>
              <w:rPr>
                <w:rFonts w:ascii="Times New Roman" w:hAnsi="Times New Roman"/>
                <w:color w:val="000000"/>
                <w:sz w:val="24"/>
                <w:szCs w:val="24"/>
                <w:lang w:eastAsia="fr-BE"/>
              </w:rPr>
            </w:pPr>
            <w:r w:rsidRPr="001A1387">
              <w:rPr>
                <w:rFonts w:ascii="Times New Roman" w:hAnsi="Times New Roman"/>
                <w:color w:val="000000"/>
                <w:sz w:val="24"/>
                <w:szCs w:val="24"/>
                <w:lang w:eastAsia="fr-BE"/>
              </w:rPr>
              <w:t>12</w:t>
            </w:r>
          </w:p>
        </w:tc>
        <w:tc>
          <w:tcPr>
            <w:tcW w:w="1423" w:type="pct"/>
            <w:noWrap/>
            <w:hideMark/>
          </w:tcPr>
          <w:p w14:paraId="7BCFF450" w14:textId="39B73054"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01</w:t>
            </w:r>
          </w:p>
        </w:tc>
        <w:tc>
          <w:tcPr>
            <w:tcW w:w="768" w:type="pct"/>
            <w:noWrap/>
            <w:hideMark/>
          </w:tcPr>
          <w:p w14:paraId="73DC9679"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798" w:type="pct"/>
            <w:noWrap/>
            <w:hideMark/>
          </w:tcPr>
          <w:p w14:paraId="70859212"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963" w:type="pct"/>
            <w:noWrap/>
            <w:hideMark/>
          </w:tcPr>
          <w:p w14:paraId="4F41AEF4"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r>
      <w:tr w:rsidR="001A1387" w:rsidRPr="0064435F" w14:paraId="25FB4A0B"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noWrap/>
            <w:hideMark/>
          </w:tcPr>
          <w:p w14:paraId="5DF2C80A" w14:textId="77777777" w:rsidR="001A1387" w:rsidRPr="001A1387" w:rsidRDefault="001A1387" w:rsidP="001A1387">
            <w:pPr>
              <w:jc w:val="right"/>
              <w:rPr>
                <w:rFonts w:ascii="Times New Roman" w:hAnsi="Times New Roman"/>
                <w:color w:val="000000"/>
                <w:sz w:val="24"/>
                <w:szCs w:val="24"/>
                <w:lang w:eastAsia="fr-BE"/>
              </w:rPr>
            </w:pPr>
            <w:r w:rsidRPr="001A1387">
              <w:rPr>
                <w:rFonts w:ascii="Times New Roman" w:hAnsi="Times New Roman"/>
                <w:color w:val="000000"/>
                <w:sz w:val="24"/>
                <w:szCs w:val="24"/>
                <w:lang w:eastAsia="fr-BE"/>
              </w:rPr>
              <w:t>13</w:t>
            </w:r>
          </w:p>
        </w:tc>
        <w:tc>
          <w:tcPr>
            <w:tcW w:w="1423" w:type="pct"/>
            <w:noWrap/>
            <w:hideMark/>
          </w:tcPr>
          <w:p w14:paraId="4E615C1F" w14:textId="1D7F1838"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01</w:t>
            </w:r>
          </w:p>
        </w:tc>
        <w:tc>
          <w:tcPr>
            <w:tcW w:w="768" w:type="pct"/>
            <w:noWrap/>
            <w:hideMark/>
          </w:tcPr>
          <w:p w14:paraId="0817F97E"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798" w:type="pct"/>
            <w:noWrap/>
            <w:hideMark/>
          </w:tcPr>
          <w:p w14:paraId="1ACAFD4A"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963" w:type="pct"/>
            <w:noWrap/>
            <w:hideMark/>
          </w:tcPr>
          <w:p w14:paraId="7863C14B"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r>
      <w:tr w:rsidR="001A1387" w:rsidRPr="0064435F" w14:paraId="768F27AD"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noWrap/>
            <w:hideMark/>
          </w:tcPr>
          <w:p w14:paraId="34543BC6" w14:textId="77777777" w:rsidR="001A1387" w:rsidRPr="001A1387" w:rsidRDefault="001A1387" w:rsidP="001A1387">
            <w:pPr>
              <w:jc w:val="right"/>
              <w:rPr>
                <w:rFonts w:ascii="Times New Roman" w:hAnsi="Times New Roman"/>
                <w:color w:val="000000"/>
                <w:sz w:val="24"/>
                <w:szCs w:val="24"/>
                <w:lang w:eastAsia="fr-BE"/>
              </w:rPr>
            </w:pPr>
            <w:r w:rsidRPr="001A1387">
              <w:rPr>
                <w:rFonts w:ascii="Times New Roman" w:hAnsi="Times New Roman"/>
                <w:color w:val="000000"/>
                <w:sz w:val="24"/>
                <w:szCs w:val="24"/>
                <w:lang w:eastAsia="fr-BE"/>
              </w:rPr>
              <w:t>14</w:t>
            </w:r>
          </w:p>
        </w:tc>
        <w:tc>
          <w:tcPr>
            <w:tcW w:w="1423" w:type="pct"/>
            <w:noWrap/>
            <w:hideMark/>
          </w:tcPr>
          <w:p w14:paraId="11403B72" w14:textId="7AC125F0"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01</w:t>
            </w:r>
          </w:p>
        </w:tc>
        <w:tc>
          <w:tcPr>
            <w:tcW w:w="768" w:type="pct"/>
            <w:noWrap/>
            <w:hideMark/>
          </w:tcPr>
          <w:p w14:paraId="68352DC6"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798" w:type="pct"/>
            <w:noWrap/>
            <w:hideMark/>
          </w:tcPr>
          <w:p w14:paraId="5B29E8F5"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963" w:type="pct"/>
            <w:noWrap/>
            <w:hideMark/>
          </w:tcPr>
          <w:p w14:paraId="71DAEBA6"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r>
      <w:tr w:rsidR="001A1387" w:rsidRPr="0064435F" w14:paraId="67EC8DF3"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noWrap/>
            <w:hideMark/>
          </w:tcPr>
          <w:p w14:paraId="6CF21919" w14:textId="77777777" w:rsidR="001A1387" w:rsidRPr="001A1387" w:rsidRDefault="001A1387" w:rsidP="001A1387">
            <w:pPr>
              <w:jc w:val="right"/>
              <w:rPr>
                <w:rFonts w:ascii="Times New Roman" w:hAnsi="Times New Roman"/>
                <w:color w:val="000000"/>
                <w:sz w:val="24"/>
                <w:szCs w:val="24"/>
                <w:lang w:eastAsia="fr-BE"/>
              </w:rPr>
            </w:pPr>
            <w:r w:rsidRPr="001A1387">
              <w:rPr>
                <w:rFonts w:ascii="Times New Roman" w:hAnsi="Times New Roman"/>
                <w:color w:val="000000"/>
                <w:sz w:val="24"/>
                <w:szCs w:val="24"/>
                <w:lang w:eastAsia="fr-BE"/>
              </w:rPr>
              <w:t>15</w:t>
            </w:r>
          </w:p>
        </w:tc>
        <w:tc>
          <w:tcPr>
            <w:tcW w:w="1423" w:type="pct"/>
            <w:noWrap/>
            <w:hideMark/>
          </w:tcPr>
          <w:p w14:paraId="563AB27F" w14:textId="5C8416B2"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768" w:type="pct"/>
            <w:noWrap/>
            <w:hideMark/>
          </w:tcPr>
          <w:p w14:paraId="24DE8875"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798" w:type="pct"/>
            <w:noWrap/>
            <w:hideMark/>
          </w:tcPr>
          <w:p w14:paraId="0825AD93"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963" w:type="pct"/>
            <w:noWrap/>
            <w:hideMark/>
          </w:tcPr>
          <w:p w14:paraId="2880954E"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r>
      <w:tr w:rsidR="001A1387" w:rsidRPr="0064435F" w14:paraId="3DF9563D"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noWrap/>
            <w:hideMark/>
          </w:tcPr>
          <w:p w14:paraId="790EA174" w14:textId="77777777" w:rsidR="001A1387" w:rsidRPr="001A1387" w:rsidRDefault="001A1387" w:rsidP="001A1387">
            <w:pPr>
              <w:jc w:val="right"/>
              <w:rPr>
                <w:rFonts w:ascii="Times New Roman" w:hAnsi="Times New Roman"/>
                <w:color w:val="000000"/>
                <w:sz w:val="24"/>
                <w:szCs w:val="24"/>
                <w:lang w:eastAsia="fr-BE"/>
              </w:rPr>
            </w:pPr>
            <w:r w:rsidRPr="001A1387">
              <w:rPr>
                <w:rFonts w:ascii="Times New Roman" w:hAnsi="Times New Roman"/>
                <w:color w:val="000000"/>
                <w:sz w:val="24"/>
                <w:szCs w:val="24"/>
                <w:lang w:eastAsia="fr-BE"/>
              </w:rPr>
              <w:t>16</w:t>
            </w:r>
          </w:p>
        </w:tc>
        <w:tc>
          <w:tcPr>
            <w:tcW w:w="1423" w:type="pct"/>
            <w:noWrap/>
            <w:hideMark/>
          </w:tcPr>
          <w:p w14:paraId="6F5C8C79"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768" w:type="pct"/>
            <w:noWrap/>
            <w:hideMark/>
          </w:tcPr>
          <w:p w14:paraId="4C85EF66" w14:textId="0DCC13CC"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4</w:t>
            </w:r>
            <w:r w:rsidRPr="0064435F">
              <w:rPr>
                <w:rFonts w:ascii="Times New Roman" w:hAnsi="Times New Roman"/>
                <w:color w:val="000000"/>
                <w:sz w:val="24"/>
                <w:szCs w:val="24"/>
                <w:lang w:eastAsia="fr-BE"/>
              </w:rPr>
              <w:t>3</w:t>
            </w:r>
          </w:p>
        </w:tc>
        <w:tc>
          <w:tcPr>
            <w:tcW w:w="798" w:type="pct"/>
            <w:noWrap/>
            <w:hideMark/>
          </w:tcPr>
          <w:p w14:paraId="493DF631"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963" w:type="pct"/>
            <w:noWrap/>
            <w:hideMark/>
          </w:tcPr>
          <w:p w14:paraId="691AA358"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r>
      <w:tr w:rsidR="001A1387" w:rsidRPr="0064435F" w14:paraId="44658F65"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noWrap/>
            <w:hideMark/>
          </w:tcPr>
          <w:p w14:paraId="216E31E3" w14:textId="77777777" w:rsidR="001A1387" w:rsidRPr="001A1387" w:rsidRDefault="001A1387" w:rsidP="001A1387">
            <w:pPr>
              <w:jc w:val="right"/>
              <w:rPr>
                <w:rFonts w:ascii="Times New Roman" w:hAnsi="Times New Roman"/>
                <w:color w:val="000000"/>
                <w:sz w:val="24"/>
                <w:szCs w:val="24"/>
                <w:lang w:eastAsia="fr-BE"/>
              </w:rPr>
            </w:pPr>
            <w:r w:rsidRPr="001A1387">
              <w:rPr>
                <w:rFonts w:ascii="Times New Roman" w:hAnsi="Times New Roman"/>
                <w:color w:val="000000"/>
                <w:sz w:val="24"/>
                <w:szCs w:val="24"/>
                <w:lang w:eastAsia="fr-BE"/>
              </w:rPr>
              <w:t>17</w:t>
            </w:r>
          </w:p>
        </w:tc>
        <w:tc>
          <w:tcPr>
            <w:tcW w:w="1423" w:type="pct"/>
            <w:noWrap/>
            <w:hideMark/>
          </w:tcPr>
          <w:p w14:paraId="148BD1A3"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768" w:type="pct"/>
            <w:noWrap/>
            <w:hideMark/>
          </w:tcPr>
          <w:p w14:paraId="52F61C3A" w14:textId="22DADB5D"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09</w:t>
            </w:r>
          </w:p>
        </w:tc>
        <w:tc>
          <w:tcPr>
            <w:tcW w:w="798" w:type="pct"/>
            <w:noWrap/>
            <w:hideMark/>
          </w:tcPr>
          <w:p w14:paraId="46A5B7E2"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963" w:type="pct"/>
            <w:noWrap/>
            <w:hideMark/>
          </w:tcPr>
          <w:p w14:paraId="5E8C38A2"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r>
      <w:tr w:rsidR="001A1387" w:rsidRPr="0064435F" w14:paraId="52DBAED4"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noWrap/>
            <w:hideMark/>
          </w:tcPr>
          <w:p w14:paraId="073AE8CA" w14:textId="77777777" w:rsidR="001A1387" w:rsidRPr="001A1387" w:rsidRDefault="001A1387" w:rsidP="001A1387">
            <w:pPr>
              <w:jc w:val="right"/>
              <w:rPr>
                <w:rFonts w:ascii="Times New Roman" w:hAnsi="Times New Roman"/>
                <w:color w:val="000000"/>
                <w:sz w:val="24"/>
                <w:szCs w:val="24"/>
                <w:lang w:eastAsia="fr-BE"/>
              </w:rPr>
            </w:pPr>
            <w:r w:rsidRPr="001A1387">
              <w:rPr>
                <w:rFonts w:ascii="Times New Roman" w:hAnsi="Times New Roman"/>
                <w:color w:val="000000"/>
                <w:sz w:val="24"/>
                <w:szCs w:val="24"/>
                <w:lang w:eastAsia="fr-BE"/>
              </w:rPr>
              <w:t>18</w:t>
            </w:r>
          </w:p>
        </w:tc>
        <w:tc>
          <w:tcPr>
            <w:tcW w:w="1423" w:type="pct"/>
            <w:noWrap/>
            <w:hideMark/>
          </w:tcPr>
          <w:p w14:paraId="1FA8CC7F"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768" w:type="pct"/>
            <w:noWrap/>
            <w:hideMark/>
          </w:tcPr>
          <w:p w14:paraId="29B9F716" w14:textId="2D055B18"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9</w:t>
            </w:r>
          </w:p>
        </w:tc>
        <w:tc>
          <w:tcPr>
            <w:tcW w:w="798" w:type="pct"/>
            <w:noWrap/>
            <w:hideMark/>
          </w:tcPr>
          <w:p w14:paraId="5E48BD63"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963" w:type="pct"/>
            <w:noWrap/>
            <w:hideMark/>
          </w:tcPr>
          <w:p w14:paraId="27967A39"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r>
      <w:tr w:rsidR="001A1387" w:rsidRPr="0064435F" w14:paraId="71FCC7F5"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noWrap/>
            <w:hideMark/>
          </w:tcPr>
          <w:p w14:paraId="50CED7DA" w14:textId="77777777" w:rsidR="001A1387" w:rsidRPr="001A1387" w:rsidRDefault="001A1387" w:rsidP="001A1387">
            <w:pPr>
              <w:jc w:val="right"/>
              <w:rPr>
                <w:rFonts w:ascii="Times New Roman" w:hAnsi="Times New Roman"/>
                <w:color w:val="000000"/>
                <w:sz w:val="24"/>
                <w:szCs w:val="24"/>
                <w:lang w:eastAsia="fr-BE"/>
              </w:rPr>
            </w:pPr>
            <w:r w:rsidRPr="001A1387">
              <w:rPr>
                <w:rFonts w:ascii="Times New Roman" w:hAnsi="Times New Roman"/>
                <w:color w:val="000000"/>
                <w:sz w:val="24"/>
                <w:szCs w:val="24"/>
                <w:lang w:eastAsia="fr-BE"/>
              </w:rPr>
              <w:t>19</w:t>
            </w:r>
          </w:p>
        </w:tc>
        <w:tc>
          <w:tcPr>
            <w:tcW w:w="1423" w:type="pct"/>
            <w:noWrap/>
            <w:hideMark/>
          </w:tcPr>
          <w:p w14:paraId="4CC4E773"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768" w:type="pct"/>
            <w:noWrap/>
            <w:hideMark/>
          </w:tcPr>
          <w:p w14:paraId="38F003FD" w14:textId="640B08FA"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6</w:t>
            </w:r>
          </w:p>
        </w:tc>
        <w:tc>
          <w:tcPr>
            <w:tcW w:w="798" w:type="pct"/>
            <w:noWrap/>
            <w:hideMark/>
          </w:tcPr>
          <w:p w14:paraId="6AD5D940"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963" w:type="pct"/>
            <w:noWrap/>
            <w:hideMark/>
          </w:tcPr>
          <w:p w14:paraId="28FC4C03"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r>
      <w:tr w:rsidR="001A1387" w:rsidRPr="0064435F" w14:paraId="6904AB0E"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noWrap/>
            <w:hideMark/>
          </w:tcPr>
          <w:p w14:paraId="098FFD0A" w14:textId="77777777" w:rsidR="001A1387" w:rsidRPr="001A1387" w:rsidRDefault="001A1387" w:rsidP="001A1387">
            <w:pPr>
              <w:jc w:val="right"/>
              <w:rPr>
                <w:rFonts w:ascii="Times New Roman" w:hAnsi="Times New Roman"/>
                <w:color w:val="000000"/>
                <w:sz w:val="24"/>
                <w:szCs w:val="24"/>
                <w:lang w:eastAsia="fr-BE"/>
              </w:rPr>
            </w:pPr>
            <w:r w:rsidRPr="001A1387">
              <w:rPr>
                <w:rFonts w:ascii="Times New Roman" w:hAnsi="Times New Roman"/>
                <w:color w:val="000000"/>
                <w:sz w:val="24"/>
                <w:szCs w:val="24"/>
                <w:lang w:eastAsia="fr-BE"/>
              </w:rPr>
              <w:t>20</w:t>
            </w:r>
          </w:p>
        </w:tc>
        <w:tc>
          <w:tcPr>
            <w:tcW w:w="1423" w:type="pct"/>
            <w:noWrap/>
            <w:hideMark/>
          </w:tcPr>
          <w:p w14:paraId="1F1D9EC6"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768" w:type="pct"/>
            <w:noWrap/>
            <w:hideMark/>
          </w:tcPr>
          <w:p w14:paraId="4E60E493" w14:textId="28DCADF9"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6</w:t>
            </w:r>
          </w:p>
        </w:tc>
        <w:tc>
          <w:tcPr>
            <w:tcW w:w="798" w:type="pct"/>
            <w:noWrap/>
            <w:hideMark/>
          </w:tcPr>
          <w:p w14:paraId="762DC2A7"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963" w:type="pct"/>
            <w:noWrap/>
            <w:hideMark/>
          </w:tcPr>
          <w:p w14:paraId="5491660C"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r>
      <w:tr w:rsidR="001A1387" w:rsidRPr="0064435F" w14:paraId="70972CCD"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noWrap/>
            <w:hideMark/>
          </w:tcPr>
          <w:p w14:paraId="732329F9" w14:textId="77777777" w:rsidR="001A1387" w:rsidRPr="001A1387" w:rsidRDefault="001A1387" w:rsidP="001A1387">
            <w:pPr>
              <w:jc w:val="right"/>
              <w:rPr>
                <w:rFonts w:ascii="Times New Roman" w:hAnsi="Times New Roman"/>
                <w:color w:val="000000"/>
                <w:sz w:val="24"/>
                <w:szCs w:val="24"/>
                <w:lang w:eastAsia="fr-BE"/>
              </w:rPr>
            </w:pPr>
            <w:r w:rsidRPr="001A1387">
              <w:rPr>
                <w:rFonts w:ascii="Times New Roman" w:hAnsi="Times New Roman"/>
                <w:color w:val="000000"/>
                <w:sz w:val="24"/>
                <w:szCs w:val="24"/>
                <w:lang w:eastAsia="fr-BE"/>
              </w:rPr>
              <w:t>21</w:t>
            </w:r>
          </w:p>
        </w:tc>
        <w:tc>
          <w:tcPr>
            <w:tcW w:w="1423" w:type="pct"/>
            <w:noWrap/>
            <w:hideMark/>
          </w:tcPr>
          <w:p w14:paraId="67B75FEE"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768" w:type="pct"/>
            <w:noWrap/>
            <w:hideMark/>
          </w:tcPr>
          <w:p w14:paraId="00E82E31" w14:textId="7419F07A"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03</w:t>
            </w:r>
          </w:p>
        </w:tc>
        <w:tc>
          <w:tcPr>
            <w:tcW w:w="798" w:type="pct"/>
            <w:noWrap/>
            <w:hideMark/>
          </w:tcPr>
          <w:p w14:paraId="6640C386"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963" w:type="pct"/>
            <w:noWrap/>
            <w:hideMark/>
          </w:tcPr>
          <w:p w14:paraId="5D99CE96"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r>
      <w:tr w:rsidR="001A1387" w:rsidRPr="0064435F" w14:paraId="5C8019E5"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noWrap/>
            <w:hideMark/>
          </w:tcPr>
          <w:p w14:paraId="729EAC48" w14:textId="77777777" w:rsidR="001A1387" w:rsidRPr="001A1387" w:rsidRDefault="001A1387" w:rsidP="001A1387">
            <w:pPr>
              <w:jc w:val="right"/>
              <w:rPr>
                <w:rFonts w:ascii="Times New Roman" w:hAnsi="Times New Roman"/>
                <w:color w:val="000000"/>
                <w:sz w:val="24"/>
                <w:szCs w:val="24"/>
                <w:lang w:eastAsia="fr-BE"/>
              </w:rPr>
            </w:pPr>
            <w:r w:rsidRPr="001A1387">
              <w:rPr>
                <w:rFonts w:ascii="Times New Roman" w:hAnsi="Times New Roman"/>
                <w:color w:val="000000"/>
                <w:sz w:val="24"/>
                <w:szCs w:val="24"/>
                <w:lang w:eastAsia="fr-BE"/>
              </w:rPr>
              <w:t>22</w:t>
            </w:r>
          </w:p>
        </w:tc>
        <w:tc>
          <w:tcPr>
            <w:tcW w:w="1423" w:type="pct"/>
            <w:noWrap/>
            <w:hideMark/>
          </w:tcPr>
          <w:p w14:paraId="6F1BADE5"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768" w:type="pct"/>
            <w:noWrap/>
            <w:hideMark/>
          </w:tcPr>
          <w:p w14:paraId="13EB1E09" w14:textId="214173E6"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2</w:t>
            </w:r>
          </w:p>
        </w:tc>
        <w:tc>
          <w:tcPr>
            <w:tcW w:w="798" w:type="pct"/>
            <w:noWrap/>
            <w:hideMark/>
          </w:tcPr>
          <w:p w14:paraId="3DEBEBDA"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963" w:type="pct"/>
            <w:noWrap/>
            <w:hideMark/>
          </w:tcPr>
          <w:p w14:paraId="1EC3E6F5"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r>
      <w:tr w:rsidR="001A1387" w:rsidRPr="0064435F" w14:paraId="12334919"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noWrap/>
            <w:hideMark/>
          </w:tcPr>
          <w:p w14:paraId="396E5EAD" w14:textId="77777777" w:rsidR="001A1387" w:rsidRPr="001A1387" w:rsidRDefault="001A1387" w:rsidP="001A1387">
            <w:pPr>
              <w:jc w:val="right"/>
              <w:rPr>
                <w:rFonts w:ascii="Times New Roman" w:hAnsi="Times New Roman"/>
                <w:color w:val="000000"/>
                <w:sz w:val="24"/>
                <w:szCs w:val="24"/>
                <w:lang w:eastAsia="fr-BE"/>
              </w:rPr>
            </w:pPr>
            <w:r w:rsidRPr="001A1387">
              <w:rPr>
                <w:rFonts w:ascii="Times New Roman" w:hAnsi="Times New Roman"/>
                <w:color w:val="000000"/>
                <w:sz w:val="24"/>
                <w:szCs w:val="24"/>
                <w:lang w:eastAsia="fr-BE"/>
              </w:rPr>
              <w:t>23</w:t>
            </w:r>
          </w:p>
        </w:tc>
        <w:tc>
          <w:tcPr>
            <w:tcW w:w="1423" w:type="pct"/>
            <w:noWrap/>
            <w:hideMark/>
          </w:tcPr>
          <w:p w14:paraId="6F21E86F"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768" w:type="pct"/>
            <w:noWrap/>
            <w:hideMark/>
          </w:tcPr>
          <w:p w14:paraId="02DEDEB1" w14:textId="19845CD2"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01</w:t>
            </w:r>
          </w:p>
        </w:tc>
        <w:tc>
          <w:tcPr>
            <w:tcW w:w="798" w:type="pct"/>
            <w:noWrap/>
            <w:hideMark/>
          </w:tcPr>
          <w:p w14:paraId="3B11E339"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963" w:type="pct"/>
            <w:noWrap/>
            <w:hideMark/>
          </w:tcPr>
          <w:p w14:paraId="3846E105"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r>
      <w:tr w:rsidR="001A1387" w:rsidRPr="0064435F" w14:paraId="5D1B2E4F"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noWrap/>
            <w:hideMark/>
          </w:tcPr>
          <w:p w14:paraId="5487F41C" w14:textId="77777777" w:rsidR="001A1387" w:rsidRPr="001A1387" w:rsidRDefault="001A1387" w:rsidP="001A1387">
            <w:pPr>
              <w:jc w:val="right"/>
              <w:rPr>
                <w:rFonts w:ascii="Times New Roman" w:hAnsi="Times New Roman"/>
                <w:color w:val="000000"/>
                <w:sz w:val="24"/>
                <w:szCs w:val="24"/>
                <w:lang w:eastAsia="fr-BE"/>
              </w:rPr>
            </w:pPr>
            <w:r w:rsidRPr="001A1387">
              <w:rPr>
                <w:rFonts w:ascii="Times New Roman" w:hAnsi="Times New Roman"/>
                <w:color w:val="000000"/>
                <w:sz w:val="24"/>
                <w:szCs w:val="24"/>
                <w:lang w:eastAsia="fr-BE"/>
              </w:rPr>
              <w:t>24</w:t>
            </w:r>
          </w:p>
        </w:tc>
        <w:tc>
          <w:tcPr>
            <w:tcW w:w="1423" w:type="pct"/>
            <w:noWrap/>
            <w:hideMark/>
          </w:tcPr>
          <w:p w14:paraId="4464782E"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768" w:type="pct"/>
            <w:noWrap/>
            <w:hideMark/>
          </w:tcPr>
          <w:p w14:paraId="5D636024" w14:textId="4AB8320D"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01</w:t>
            </w:r>
          </w:p>
        </w:tc>
        <w:tc>
          <w:tcPr>
            <w:tcW w:w="798" w:type="pct"/>
            <w:noWrap/>
            <w:hideMark/>
          </w:tcPr>
          <w:p w14:paraId="486C2057"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963" w:type="pct"/>
            <w:noWrap/>
            <w:hideMark/>
          </w:tcPr>
          <w:p w14:paraId="77218C95"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r>
      <w:tr w:rsidR="001A1387" w:rsidRPr="0064435F" w14:paraId="4B2FD131"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noWrap/>
            <w:hideMark/>
          </w:tcPr>
          <w:p w14:paraId="76CC620A" w14:textId="77777777" w:rsidR="001A1387" w:rsidRPr="001A1387" w:rsidRDefault="001A1387" w:rsidP="001A1387">
            <w:pPr>
              <w:jc w:val="right"/>
              <w:rPr>
                <w:rFonts w:ascii="Times New Roman" w:hAnsi="Times New Roman"/>
                <w:color w:val="000000"/>
                <w:sz w:val="24"/>
                <w:szCs w:val="24"/>
                <w:lang w:eastAsia="fr-BE"/>
              </w:rPr>
            </w:pPr>
            <w:r w:rsidRPr="001A1387">
              <w:rPr>
                <w:rFonts w:ascii="Times New Roman" w:hAnsi="Times New Roman"/>
                <w:color w:val="000000"/>
                <w:sz w:val="24"/>
                <w:szCs w:val="24"/>
                <w:lang w:eastAsia="fr-BE"/>
              </w:rPr>
              <w:t>25</w:t>
            </w:r>
          </w:p>
        </w:tc>
        <w:tc>
          <w:tcPr>
            <w:tcW w:w="1423" w:type="pct"/>
            <w:noWrap/>
            <w:hideMark/>
          </w:tcPr>
          <w:p w14:paraId="5E7A1FEF"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768" w:type="pct"/>
            <w:noWrap/>
            <w:hideMark/>
          </w:tcPr>
          <w:p w14:paraId="0E27FFE0" w14:textId="192F1B19"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01</w:t>
            </w:r>
          </w:p>
        </w:tc>
        <w:tc>
          <w:tcPr>
            <w:tcW w:w="798" w:type="pct"/>
            <w:noWrap/>
            <w:hideMark/>
          </w:tcPr>
          <w:p w14:paraId="2F8FE501"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963" w:type="pct"/>
            <w:noWrap/>
            <w:hideMark/>
          </w:tcPr>
          <w:p w14:paraId="3E512CC8"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r>
      <w:tr w:rsidR="001A1387" w:rsidRPr="0064435F" w14:paraId="6A49A00E"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noWrap/>
            <w:hideMark/>
          </w:tcPr>
          <w:p w14:paraId="04792B28" w14:textId="77777777" w:rsidR="001A1387" w:rsidRPr="001A1387" w:rsidRDefault="001A1387" w:rsidP="001A1387">
            <w:pPr>
              <w:jc w:val="right"/>
              <w:rPr>
                <w:rFonts w:ascii="Times New Roman" w:hAnsi="Times New Roman"/>
                <w:color w:val="000000"/>
                <w:sz w:val="24"/>
                <w:szCs w:val="24"/>
                <w:lang w:eastAsia="fr-BE"/>
              </w:rPr>
            </w:pPr>
            <w:r w:rsidRPr="001A1387">
              <w:rPr>
                <w:rFonts w:ascii="Times New Roman" w:hAnsi="Times New Roman"/>
                <w:color w:val="000000"/>
                <w:sz w:val="24"/>
                <w:szCs w:val="24"/>
                <w:lang w:eastAsia="fr-BE"/>
              </w:rPr>
              <w:t>26</w:t>
            </w:r>
          </w:p>
        </w:tc>
        <w:tc>
          <w:tcPr>
            <w:tcW w:w="1423" w:type="pct"/>
            <w:noWrap/>
            <w:hideMark/>
          </w:tcPr>
          <w:p w14:paraId="44D7C361"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768" w:type="pct"/>
            <w:noWrap/>
            <w:hideMark/>
          </w:tcPr>
          <w:p w14:paraId="246F46AB" w14:textId="08036468"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01</w:t>
            </w:r>
          </w:p>
        </w:tc>
        <w:tc>
          <w:tcPr>
            <w:tcW w:w="798" w:type="pct"/>
            <w:noWrap/>
            <w:hideMark/>
          </w:tcPr>
          <w:p w14:paraId="5BF6CD36"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963" w:type="pct"/>
            <w:noWrap/>
            <w:hideMark/>
          </w:tcPr>
          <w:p w14:paraId="262B6836"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r>
      <w:tr w:rsidR="001A1387" w:rsidRPr="0064435F" w14:paraId="63F58212"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noWrap/>
            <w:hideMark/>
          </w:tcPr>
          <w:p w14:paraId="258E1B05" w14:textId="77777777" w:rsidR="001A1387" w:rsidRPr="001A1387" w:rsidRDefault="001A1387" w:rsidP="001A1387">
            <w:pPr>
              <w:jc w:val="right"/>
              <w:rPr>
                <w:rFonts w:ascii="Times New Roman" w:hAnsi="Times New Roman"/>
                <w:color w:val="000000"/>
                <w:sz w:val="24"/>
                <w:szCs w:val="24"/>
                <w:lang w:eastAsia="fr-BE"/>
              </w:rPr>
            </w:pPr>
            <w:r w:rsidRPr="001A1387">
              <w:rPr>
                <w:rFonts w:ascii="Times New Roman" w:hAnsi="Times New Roman"/>
                <w:color w:val="000000"/>
                <w:sz w:val="24"/>
                <w:szCs w:val="24"/>
                <w:lang w:eastAsia="fr-BE"/>
              </w:rPr>
              <w:t>27</w:t>
            </w:r>
          </w:p>
        </w:tc>
        <w:tc>
          <w:tcPr>
            <w:tcW w:w="1423" w:type="pct"/>
            <w:noWrap/>
            <w:hideMark/>
          </w:tcPr>
          <w:p w14:paraId="7BE20E25"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768" w:type="pct"/>
            <w:noWrap/>
            <w:hideMark/>
          </w:tcPr>
          <w:p w14:paraId="2A459821" w14:textId="7101EB0E"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1</w:t>
            </w:r>
          </w:p>
        </w:tc>
        <w:tc>
          <w:tcPr>
            <w:tcW w:w="798" w:type="pct"/>
            <w:noWrap/>
            <w:hideMark/>
          </w:tcPr>
          <w:p w14:paraId="4AE9F90A"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963" w:type="pct"/>
            <w:noWrap/>
            <w:hideMark/>
          </w:tcPr>
          <w:p w14:paraId="0D03C050"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r>
      <w:tr w:rsidR="001A1387" w:rsidRPr="0064435F" w14:paraId="4CB9AF23"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noWrap/>
            <w:hideMark/>
          </w:tcPr>
          <w:p w14:paraId="5C8BD18A" w14:textId="77777777" w:rsidR="001A1387" w:rsidRPr="001A1387" w:rsidRDefault="001A1387" w:rsidP="001A1387">
            <w:pPr>
              <w:jc w:val="right"/>
              <w:rPr>
                <w:rFonts w:ascii="Times New Roman" w:hAnsi="Times New Roman"/>
                <w:color w:val="000000"/>
                <w:sz w:val="24"/>
                <w:szCs w:val="24"/>
                <w:lang w:eastAsia="fr-BE"/>
              </w:rPr>
            </w:pPr>
            <w:r w:rsidRPr="001A1387">
              <w:rPr>
                <w:rFonts w:ascii="Times New Roman" w:hAnsi="Times New Roman"/>
                <w:color w:val="000000"/>
                <w:sz w:val="24"/>
                <w:szCs w:val="24"/>
                <w:lang w:eastAsia="fr-BE"/>
              </w:rPr>
              <w:t>28</w:t>
            </w:r>
          </w:p>
        </w:tc>
        <w:tc>
          <w:tcPr>
            <w:tcW w:w="1423" w:type="pct"/>
            <w:noWrap/>
            <w:hideMark/>
          </w:tcPr>
          <w:p w14:paraId="47638DBE"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768" w:type="pct"/>
            <w:noWrap/>
            <w:hideMark/>
          </w:tcPr>
          <w:p w14:paraId="514191DB" w14:textId="3A1C5062"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1</w:t>
            </w:r>
          </w:p>
        </w:tc>
        <w:tc>
          <w:tcPr>
            <w:tcW w:w="798" w:type="pct"/>
            <w:noWrap/>
            <w:hideMark/>
          </w:tcPr>
          <w:p w14:paraId="5B85649C"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963" w:type="pct"/>
            <w:noWrap/>
            <w:hideMark/>
          </w:tcPr>
          <w:p w14:paraId="27719DA6"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r>
      <w:tr w:rsidR="001A1387" w:rsidRPr="0064435F" w14:paraId="2E8C3FF9"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noWrap/>
            <w:hideMark/>
          </w:tcPr>
          <w:p w14:paraId="0A80B6A6" w14:textId="77777777" w:rsidR="001A1387" w:rsidRPr="001A1387" w:rsidRDefault="001A1387" w:rsidP="001A1387">
            <w:pPr>
              <w:jc w:val="right"/>
              <w:rPr>
                <w:rFonts w:ascii="Times New Roman" w:hAnsi="Times New Roman"/>
                <w:color w:val="000000"/>
                <w:sz w:val="24"/>
                <w:szCs w:val="24"/>
                <w:lang w:eastAsia="fr-BE"/>
              </w:rPr>
            </w:pPr>
            <w:r w:rsidRPr="001A1387">
              <w:rPr>
                <w:rFonts w:ascii="Times New Roman" w:hAnsi="Times New Roman"/>
                <w:color w:val="000000"/>
                <w:sz w:val="24"/>
                <w:szCs w:val="24"/>
                <w:lang w:eastAsia="fr-BE"/>
              </w:rPr>
              <w:t>29</w:t>
            </w:r>
          </w:p>
        </w:tc>
        <w:tc>
          <w:tcPr>
            <w:tcW w:w="1423" w:type="pct"/>
            <w:noWrap/>
            <w:hideMark/>
          </w:tcPr>
          <w:p w14:paraId="192A4D30"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768" w:type="pct"/>
            <w:noWrap/>
            <w:hideMark/>
          </w:tcPr>
          <w:p w14:paraId="06DFE363" w14:textId="6FB28521"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00</w:t>
            </w:r>
          </w:p>
        </w:tc>
        <w:tc>
          <w:tcPr>
            <w:tcW w:w="798" w:type="pct"/>
            <w:noWrap/>
            <w:hideMark/>
          </w:tcPr>
          <w:p w14:paraId="5623023D"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963" w:type="pct"/>
            <w:noWrap/>
            <w:hideMark/>
          </w:tcPr>
          <w:p w14:paraId="1819BD9F"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r>
      <w:tr w:rsidR="001A1387" w:rsidRPr="0064435F" w14:paraId="64AECF42"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noWrap/>
            <w:hideMark/>
          </w:tcPr>
          <w:p w14:paraId="557F0AAC" w14:textId="77777777" w:rsidR="001A1387" w:rsidRPr="001A1387" w:rsidRDefault="001A1387" w:rsidP="001A1387">
            <w:pPr>
              <w:jc w:val="right"/>
              <w:rPr>
                <w:rFonts w:ascii="Times New Roman" w:hAnsi="Times New Roman"/>
                <w:color w:val="000000"/>
                <w:sz w:val="24"/>
                <w:szCs w:val="24"/>
                <w:lang w:eastAsia="fr-BE"/>
              </w:rPr>
            </w:pPr>
            <w:r w:rsidRPr="001A1387">
              <w:rPr>
                <w:rFonts w:ascii="Times New Roman" w:hAnsi="Times New Roman"/>
                <w:color w:val="000000"/>
                <w:sz w:val="24"/>
                <w:szCs w:val="24"/>
                <w:lang w:eastAsia="fr-BE"/>
              </w:rPr>
              <w:t>30</w:t>
            </w:r>
          </w:p>
        </w:tc>
        <w:tc>
          <w:tcPr>
            <w:tcW w:w="1423" w:type="pct"/>
            <w:noWrap/>
            <w:hideMark/>
          </w:tcPr>
          <w:p w14:paraId="177A9F60"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768" w:type="pct"/>
            <w:noWrap/>
            <w:hideMark/>
          </w:tcPr>
          <w:p w14:paraId="5640E6FD" w14:textId="6CE2E0D6"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00</w:t>
            </w:r>
          </w:p>
        </w:tc>
        <w:tc>
          <w:tcPr>
            <w:tcW w:w="798" w:type="pct"/>
            <w:noWrap/>
            <w:hideMark/>
          </w:tcPr>
          <w:p w14:paraId="12EA4BD5"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963" w:type="pct"/>
            <w:noWrap/>
            <w:hideMark/>
          </w:tcPr>
          <w:p w14:paraId="416BEEA4"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r>
      <w:tr w:rsidR="001A1387" w:rsidRPr="0064435F" w14:paraId="6A0AF9A6" w14:textId="77777777" w:rsidTr="001A1387">
        <w:trPr>
          <w:trHeight w:val="290"/>
        </w:trPr>
        <w:tc>
          <w:tcPr>
            <w:cnfStyle w:val="001000000000" w:firstRow="0" w:lastRow="0" w:firstColumn="1" w:lastColumn="0" w:oddVBand="0" w:evenVBand="0" w:oddHBand="0" w:evenHBand="0" w:firstRowFirstColumn="0" w:firstRowLastColumn="0" w:lastRowFirstColumn="0" w:lastRowLastColumn="0"/>
            <w:tcW w:w="1048" w:type="pct"/>
            <w:noWrap/>
            <w:hideMark/>
          </w:tcPr>
          <w:p w14:paraId="21521455" w14:textId="77777777" w:rsidR="001A1387" w:rsidRPr="001A1387" w:rsidRDefault="001A1387" w:rsidP="001A1387">
            <w:pPr>
              <w:jc w:val="right"/>
              <w:rPr>
                <w:rFonts w:ascii="Times New Roman" w:hAnsi="Times New Roman"/>
                <w:color w:val="000000"/>
                <w:sz w:val="24"/>
                <w:szCs w:val="24"/>
                <w:lang w:eastAsia="fr-BE"/>
              </w:rPr>
            </w:pPr>
            <w:r w:rsidRPr="001A1387">
              <w:rPr>
                <w:rFonts w:ascii="Times New Roman" w:hAnsi="Times New Roman"/>
                <w:color w:val="000000"/>
                <w:sz w:val="24"/>
                <w:szCs w:val="24"/>
                <w:lang w:eastAsia="fr-BE"/>
              </w:rPr>
              <w:t>31</w:t>
            </w:r>
          </w:p>
        </w:tc>
        <w:tc>
          <w:tcPr>
            <w:tcW w:w="1423" w:type="pct"/>
            <w:noWrap/>
            <w:hideMark/>
          </w:tcPr>
          <w:p w14:paraId="6D43FE25"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768" w:type="pct"/>
            <w:noWrap/>
            <w:hideMark/>
          </w:tcPr>
          <w:p w14:paraId="6479B7CB" w14:textId="4F7CBE54"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r w:rsidRPr="0064435F">
              <w:rPr>
                <w:rFonts w:ascii="Times New Roman" w:hAnsi="Times New Roman"/>
                <w:color w:val="000000"/>
                <w:sz w:val="24"/>
                <w:szCs w:val="24"/>
                <w:lang w:eastAsia="fr-BE"/>
              </w:rPr>
              <w:t>.</w:t>
            </w:r>
            <w:r w:rsidRPr="001A1387">
              <w:rPr>
                <w:rFonts w:ascii="Times New Roman" w:hAnsi="Times New Roman"/>
                <w:color w:val="000000"/>
                <w:sz w:val="24"/>
                <w:szCs w:val="24"/>
                <w:lang w:eastAsia="fr-BE"/>
              </w:rPr>
              <w:t>00</w:t>
            </w:r>
          </w:p>
        </w:tc>
        <w:tc>
          <w:tcPr>
            <w:tcW w:w="798" w:type="pct"/>
            <w:noWrap/>
            <w:hideMark/>
          </w:tcPr>
          <w:p w14:paraId="2C8CC562"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c>
          <w:tcPr>
            <w:tcW w:w="963" w:type="pct"/>
            <w:noWrap/>
            <w:hideMark/>
          </w:tcPr>
          <w:p w14:paraId="2F7D03E3" w14:textId="77777777" w:rsidR="001A1387" w:rsidRPr="001A1387" w:rsidRDefault="001A1387" w:rsidP="001A138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fr-BE"/>
              </w:rPr>
            </w:pPr>
            <w:r w:rsidRPr="001A1387">
              <w:rPr>
                <w:rFonts w:ascii="Times New Roman" w:hAnsi="Times New Roman"/>
                <w:color w:val="000000"/>
                <w:sz w:val="24"/>
                <w:szCs w:val="24"/>
                <w:lang w:eastAsia="fr-BE"/>
              </w:rPr>
              <w:t>0</w:t>
            </w:r>
          </w:p>
        </w:tc>
      </w:tr>
    </w:tbl>
    <w:p w14:paraId="7688BD83" w14:textId="7D185D4C" w:rsidR="001A1387" w:rsidRPr="0064435F" w:rsidRDefault="001A1387" w:rsidP="001A1387">
      <w:pPr>
        <w:pStyle w:val="Caption"/>
        <w:rPr>
          <w:rFonts w:ascii="Times New Roman" w:hAnsi="Times New Roman"/>
          <w:lang w:val="en-US"/>
        </w:rPr>
      </w:pPr>
      <w:bookmarkStart w:id="95" w:name="_Toc80021561"/>
      <w:r w:rsidRPr="0064435F">
        <w:rPr>
          <w:rFonts w:ascii="Times New Roman" w:hAnsi="Times New Roman"/>
          <w:lang w:val="en-US"/>
        </w:rPr>
        <w:t xml:space="preserve">Table </w:t>
      </w:r>
      <w:r w:rsidRPr="0064435F">
        <w:rPr>
          <w:rFonts w:ascii="Times New Roman" w:hAnsi="Times New Roman"/>
        </w:rPr>
        <w:fldChar w:fldCharType="begin"/>
      </w:r>
      <w:r w:rsidRPr="0064435F">
        <w:rPr>
          <w:rFonts w:ascii="Times New Roman" w:hAnsi="Times New Roman"/>
          <w:lang w:val="en-US"/>
        </w:rPr>
        <w:instrText xml:space="preserve"> SEQ Table \* ARABIC </w:instrText>
      </w:r>
      <w:r w:rsidRPr="0064435F">
        <w:rPr>
          <w:rFonts w:ascii="Times New Roman" w:hAnsi="Times New Roman"/>
        </w:rPr>
        <w:fldChar w:fldCharType="separate"/>
      </w:r>
      <w:r w:rsidR="00E437A4" w:rsidRPr="0064435F">
        <w:rPr>
          <w:rFonts w:ascii="Times New Roman" w:hAnsi="Times New Roman"/>
          <w:noProof/>
          <w:lang w:val="en-US"/>
        </w:rPr>
        <w:t>8</w:t>
      </w:r>
      <w:r w:rsidRPr="0064435F">
        <w:rPr>
          <w:rFonts w:ascii="Times New Roman" w:hAnsi="Times New Roman"/>
        </w:rPr>
        <w:fldChar w:fldCharType="end"/>
      </w:r>
      <w:r w:rsidRPr="0064435F">
        <w:rPr>
          <w:rFonts w:ascii="Times New Roman" w:hAnsi="Times New Roman"/>
          <w:lang w:val="en-US"/>
        </w:rPr>
        <w:t xml:space="preserve"> Trip Chain Types probability distribution</w:t>
      </w:r>
      <w:bookmarkEnd w:id="95"/>
    </w:p>
    <w:p w14:paraId="0219E0E2" w14:textId="77777777" w:rsidR="00096478" w:rsidRDefault="00096478">
      <w:pPr>
        <w:rPr>
          <w:rFonts w:ascii="Times New Roman" w:hAnsi="Times New Roman"/>
          <w:sz w:val="26"/>
          <w:szCs w:val="26"/>
          <w:lang w:val="en-US" w:eastAsia="en-US"/>
        </w:rPr>
      </w:pPr>
      <w:r>
        <w:rPr>
          <w:rFonts w:ascii="Times New Roman" w:hAnsi="Times New Roman"/>
          <w:lang w:val="en-US"/>
        </w:rPr>
        <w:br w:type="page"/>
      </w:r>
    </w:p>
    <w:p w14:paraId="640E2ECD" w14:textId="35D4E3A4" w:rsidR="0060649A" w:rsidRDefault="0060649A" w:rsidP="005C5556">
      <w:pPr>
        <w:pStyle w:val="Heading2"/>
        <w:rPr>
          <w:rFonts w:ascii="Times New Roman" w:hAnsi="Times New Roman"/>
          <w:lang w:val="en-US"/>
        </w:rPr>
      </w:pPr>
      <w:bookmarkStart w:id="96" w:name="_Toc80021523"/>
      <w:r w:rsidRPr="0064435F">
        <w:rPr>
          <w:rFonts w:ascii="Times New Roman" w:hAnsi="Times New Roman"/>
          <w:lang w:val="en-US"/>
        </w:rPr>
        <w:lastRenderedPageBreak/>
        <w:t>Co</w:t>
      </w:r>
      <w:r w:rsidR="005C5556" w:rsidRPr="0064435F">
        <w:rPr>
          <w:rFonts w:ascii="Times New Roman" w:hAnsi="Times New Roman"/>
          <w:lang w:val="en-US"/>
        </w:rPr>
        <w:t>mplementary folders</w:t>
      </w:r>
      <w:bookmarkEnd w:id="96"/>
    </w:p>
    <w:p w14:paraId="432DE47F" w14:textId="77777777" w:rsidR="00096478" w:rsidRPr="00096478" w:rsidRDefault="00096478" w:rsidP="00096478">
      <w:pPr>
        <w:rPr>
          <w:lang w:val="en-US" w:eastAsia="en-US"/>
        </w:rPr>
      </w:pPr>
    </w:p>
    <w:p w14:paraId="298556DA" w14:textId="69998940" w:rsidR="005C5556" w:rsidRDefault="005C5556" w:rsidP="005C5556">
      <w:pPr>
        <w:pStyle w:val="Heading3"/>
        <w:numPr>
          <w:ilvl w:val="0"/>
          <w:numId w:val="38"/>
        </w:numPr>
        <w:rPr>
          <w:rFonts w:ascii="Times New Roman" w:hAnsi="Times New Roman"/>
          <w:lang w:val="en-US"/>
        </w:rPr>
      </w:pPr>
      <w:bookmarkStart w:id="97" w:name="_Toc80021524"/>
      <w:r w:rsidRPr="0064435F">
        <w:rPr>
          <w:rFonts w:ascii="Times New Roman" w:hAnsi="Times New Roman"/>
          <w:lang w:val="en-US"/>
        </w:rPr>
        <w:t>Appendix 6: Details on the methodology of the c</w:t>
      </w:r>
      <w:r w:rsidRPr="0064435F">
        <w:rPr>
          <w:rFonts w:ascii="Times New Roman" w:hAnsi="Times New Roman"/>
          <w:lang w:val="en-US"/>
        </w:rPr>
        <w:t>reate</w:t>
      </w:r>
      <w:r w:rsidRPr="0064435F">
        <w:rPr>
          <w:rFonts w:ascii="Times New Roman" w:hAnsi="Times New Roman"/>
          <w:lang w:val="en-US"/>
        </w:rPr>
        <w:t xml:space="preserve"> of the</w:t>
      </w:r>
      <w:r w:rsidRPr="0064435F">
        <w:rPr>
          <w:rFonts w:ascii="Times New Roman" w:hAnsi="Times New Roman"/>
          <w:lang w:val="en-US"/>
        </w:rPr>
        <w:t xml:space="preserve"> </w:t>
      </w:r>
      <w:r w:rsidRPr="0064435F">
        <w:rPr>
          <w:rFonts w:ascii="Times New Roman" w:hAnsi="Times New Roman"/>
          <w:lang w:val="en-US"/>
        </w:rPr>
        <w:t>residents</w:t>
      </w:r>
      <w:r w:rsidRPr="0064435F">
        <w:rPr>
          <w:rFonts w:ascii="Times New Roman" w:hAnsi="Times New Roman"/>
          <w:lang w:val="en-US"/>
        </w:rPr>
        <w:t xml:space="preserve"> and </w:t>
      </w:r>
      <w:r w:rsidRPr="0064435F">
        <w:rPr>
          <w:rFonts w:ascii="Times New Roman" w:hAnsi="Times New Roman"/>
          <w:lang w:val="en-US"/>
        </w:rPr>
        <w:t xml:space="preserve">their </w:t>
      </w:r>
      <w:r w:rsidRPr="0064435F">
        <w:rPr>
          <w:rFonts w:ascii="Times New Roman" w:hAnsi="Times New Roman"/>
          <w:lang w:val="en-US"/>
        </w:rPr>
        <w:t>household</w:t>
      </w:r>
      <w:bookmarkEnd w:id="97"/>
    </w:p>
    <w:p w14:paraId="42334320" w14:textId="77777777" w:rsidR="00096478" w:rsidRPr="00096478" w:rsidRDefault="00096478" w:rsidP="00096478">
      <w:pPr>
        <w:rPr>
          <w:lang w:val="en-US" w:eastAsia="en-US"/>
        </w:rPr>
      </w:pPr>
    </w:p>
    <w:p w14:paraId="7B61AECD" w14:textId="665F160C"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is section will first present how the number of people in each category has been determined and then how the households have </w:t>
      </w:r>
      <w:proofErr w:type="gramStart"/>
      <w:r w:rsidRPr="0064435F">
        <w:rPr>
          <w:rFonts w:ascii="Times New Roman" w:hAnsi="Times New Roman"/>
          <w:sz w:val="24"/>
          <w:szCs w:val="24"/>
          <w:lang w:val="en-US"/>
        </w:rPr>
        <w:t>been conceived</w:t>
      </w:r>
      <w:proofErr w:type="gramEnd"/>
      <w:r w:rsidRPr="0064435F">
        <w:rPr>
          <w:rFonts w:ascii="Times New Roman" w:hAnsi="Times New Roman"/>
          <w:sz w:val="24"/>
          <w:szCs w:val="24"/>
          <w:lang w:val="en-US"/>
        </w:rPr>
        <w:t>.</w:t>
      </w:r>
    </w:p>
    <w:p w14:paraId="6D7BE4DB" w14:textId="43A30B86" w:rsidR="005C5556" w:rsidRDefault="005C5556" w:rsidP="005C5556">
      <w:pPr>
        <w:pStyle w:val="Heading4"/>
        <w:numPr>
          <w:ilvl w:val="0"/>
          <w:numId w:val="13"/>
        </w:numPr>
        <w:rPr>
          <w:rFonts w:ascii="Times New Roman" w:hAnsi="Times New Roman"/>
          <w:lang w:val="en-US"/>
        </w:rPr>
      </w:pPr>
      <w:r w:rsidRPr="0064435F">
        <w:rPr>
          <w:rFonts w:ascii="Times New Roman" w:hAnsi="Times New Roman"/>
          <w:lang w:val="en-US"/>
        </w:rPr>
        <w:t>Define numbers</w:t>
      </w:r>
    </w:p>
    <w:p w14:paraId="60FDF8E8" w14:textId="77777777" w:rsidR="00096478" w:rsidRPr="00096478" w:rsidRDefault="00096478" w:rsidP="00096478">
      <w:pPr>
        <w:rPr>
          <w:lang w:val="en-US" w:eastAsia="en-US"/>
        </w:rPr>
      </w:pPr>
    </w:p>
    <w:p w14:paraId="4507A576" w14:textId="7C2199A4"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first attribute to be allocated to the Brussels’ residents is the age according to their gender. The neighborhood’s monitoring offers the number of men and women per category of age (grouped by 5 years) and sector of living </w:t>
      </w:r>
      <w:bookmarkStart w:id="98" w:name="_Hlk80004034"/>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DWdieHCk","properties":{"formattedCitation":"(Monitoring des quartiers, 2019bf)","plainCitation":"(Monitoring des quartiers, 2019bf)","noteIndex":0},"citationItems":[{"id":394,"uris":["http://zotero.org/users/8331578/items/J74LPML2"],"uri":["http://zotero.org/users/8331578/items/J74LPML2"],"itemData":{"id":394,"type":"webpage","title":"Part des moins de 5 ans de sexe féminin dans la population totale","URL":"https://monitoringdesquartiers.brussels/indicators/part-moins-5-ans-sexe-feminin-dans-population-totalepop/","author":[{"family":"Monitoring des quartiers","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Monitoring des quartiers, 2019bf)</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CEYOh6Dl","properties":{"formattedCitation":"(Monitoring des quartiers, 2019bg)","plainCitation":"(Monitoring des quartiers, 2019bg)","noteIndex":0},"citationItems":[{"id":432,"uris":["http://zotero.org/users/8331578/items/ETA2ZYG4"],"uri":["http://zotero.org/users/8331578/items/ETA2ZYG4"],"itemData":{"id":432,"type":"webpage","title":"Part des moins de 5 ans de sexe masculin dans la population totale","URL":"https://monitoringdesquartiers.brussels/indicators/part-des-moins-de-5-ans-de-sexe-mascul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Monitoring des quartiers, 2019bg)</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D2UcDinG","properties":{"formattedCitation":"(Monitoring des quartiers,</w:instrText>
      </w:r>
      <w:r w:rsidRPr="0064435F">
        <w:rPr>
          <w:rFonts w:ascii="Times New Roman" w:hAnsi="Times New Roman"/>
          <w:sz w:val="24"/>
          <w:szCs w:val="24"/>
        </w:rPr>
        <w:instrText xml:space="preserve"> 2019d)","plainCitation":"(Monitoring des quartiers, 2019d)","noteIndex":0},"citationItems":[{"id":396,"uris":["http://zotero.org/users/8331578/items/2B2MELCY"],"uri":["http://zotero.org/users/8331578/items/2B2MELCY"],"itemData":{"id":396,"type":"webpage","title":"Part des 5-9 ans de sexe féminin dans la population totale","URL":"https://monitoringdesquartiers.brussels/indicators/part-des-5-9-ans-sexe-femin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rPr>
        <w:t>(Monitoring des quartiers, 2019d)</w:t>
      </w:r>
      <w:r w:rsidRPr="0064435F">
        <w:rPr>
          <w:rFonts w:ascii="Times New Roman" w:hAnsi="Times New Roman"/>
          <w:sz w:val="24"/>
          <w:szCs w:val="24"/>
          <w:lang w:val="en-US"/>
        </w:rPr>
        <w:fldChar w:fldCharType="end"/>
      </w:r>
      <w:r w:rsidRPr="0064435F">
        <w:rPr>
          <w:rFonts w:ascii="Times New Roman" w:hAnsi="Times New Roman"/>
          <w:sz w:val="24"/>
          <w:szCs w:val="24"/>
        </w:rPr>
        <w:t xml:space="preserve">, </w:t>
      </w:r>
      <w:r w:rsidRPr="0064435F">
        <w:rPr>
          <w:rFonts w:ascii="Times New Roman" w:hAnsi="Times New Roman"/>
          <w:sz w:val="24"/>
          <w:szCs w:val="24"/>
          <w:lang w:val="en-US"/>
        </w:rPr>
        <w:fldChar w:fldCharType="begin"/>
      </w:r>
      <w:r w:rsidRPr="0064435F">
        <w:rPr>
          <w:rFonts w:ascii="Times New Roman" w:hAnsi="Times New Roman"/>
          <w:sz w:val="24"/>
          <w:szCs w:val="24"/>
        </w:rPr>
        <w:instrText xml:space="preserve"> ADDIN ZOTERO_ITEM CSL_CITATION {"citationID":"yX8dUCRe","properties":{"formattedCitation":"(Monitoring des quartiers, 2019e)","plainCitation":"(Monitoring des quartiers, 2019e)","noteIndex":0},"citationItems":[{"id":433,"uris":["http://zotero.org/users/8331578/items/F7NZTHBK"],"uri":["http://zotero.org/users/8331578/items/F7NZTHBK"],"itemData":{"id":433,"type":"webpage","title":"Part des 5-9 ans de sexe masculin dans la population totale","URL":"https://monitoringdesquartiers.brussels/indicators/part-des-5-9-ans-de-sexe-mascul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rPr>
        <w:t>(Monitoring des quartiers, 2019e)</w:t>
      </w:r>
      <w:r w:rsidRPr="0064435F">
        <w:rPr>
          <w:rFonts w:ascii="Times New Roman" w:hAnsi="Times New Roman"/>
          <w:sz w:val="24"/>
          <w:szCs w:val="24"/>
          <w:lang w:val="en-US"/>
        </w:rPr>
        <w:fldChar w:fldCharType="end"/>
      </w:r>
      <w:r w:rsidRPr="0064435F">
        <w:rPr>
          <w:rFonts w:ascii="Times New Roman" w:hAnsi="Times New Roman"/>
          <w:sz w:val="24"/>
          <w:szCs w:val="24"/>
        </w:rPr>
        <w:t xml:space="preserve">, </w:t>
      </w:r>
      <w:r w:rsidRPr="0064435F">
        <w:rPr>
          <w:rFonts w:ascii="Times New Roman" w:hAnsi="Times New Roman"/>
          <w:sz w:val="24"/>
          <w:szCs w:val="24"/>
          <w:lang w:val="en-US"/>
        </w:rPr>
        <w:fldChar w:fldCharType="begin"/>
      </w:r>
      <w:r w:rsidRPr="0064435F">
        <w:rPr>
          <w:rFonts w:ascii="Times New Roman" w:hAnsi="Times New Roman"/>
          <w:sz w:val="24"/>
          <w:szCs w:val="24"/>
        </w:rPr>
        <w:instrText xml:space="preserve"> ADDIN ZOTERO_ITEM CSL_CITATION {"citationID":"PMEbhgke","properties":{"formattedCitation":"(Monitoring des quartiers, 2019f)","plainCitation":"(Monitoring des quartiers, 2019f)","noteIndex":0},"citationItems":[{"id":398,"uris":["http://zotero.org/users/8331578/items/KN6QZNJU"],"uri":["http://zotero.org/users/8331578/items/KN6QZNJU"],"itemData":{"id":398,"type":"webpage","title":"Part des 10-14 ans de sexe féminin dans la population totale","URL":"https://monitoringdesquartiers.brussels/indicators/part-des-10-14-ans-sexe-femin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rPr>
        <w:t>(Monitoring des quartiers, 2019f)</w:t>
      </w:r>
      <w:r w:rsidRPr="0064435F">
        <w:rPr>
          <w:rFonts w:ascii="Times New Roman" w:hAnsi="Times New Roman"/>
          <w:sz w:val="24"/>
          <w:szCs w:val="24"/>
          <w:lang w:val="en-US"/>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jQ3GgBQX","properties":{"formattedCitation":"(Monitoring des quartiers, 2019g)","plainCitation":"(Monitoring des quartiers, 2019g)","noteIndex":0},"citationItems":[{"id":435,"uris":["http://zotero.org/users/8331578/items/ZPMWRBAX"],"uri":["http://zotero.org/users/8331578/items/ZPMWRBAX"],"itemData":{"id":435,"type":"webpage","title":"Part des 10-14 ans de sexe masculin dans la population totale","URL":"https://monitoringdesquartiers.brussels/indicators/part-des-10-14-ans-de-sexe-mascul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g)</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7UDCOzZv","properties":{"formattedCitation":"(Monitoring des quartiers, 2019h)","plainCitation":"(Monitoring des quartiers, 2019h)","noteIndex":0},"citationItems":[{"id":400,"uris":["http://zotero.org/users/8331578/items/YPQ7LYUQ"],"uri":["http://zotero.org/users/8331578/items/YPQ7LYUQ"],"itemData":{"id":400,"type":"webpage","title":"Part des 15-19 ans de sexe féminin dans la population totale","URL":"https://monitoringdesquartiers.brussels/indicators/part-des-15-19-ans-sexe-femin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h)</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8xN3Poqf","properties":{"formattedCitation":"(Monitoring des quartiers, 2019i)","plainCitation":"(Monitoring des quartiers, 2019i)","noteIndex":0},"citationItems":[{"id":437,"uris":["http://zotero.org/users/8331578/items/USFNG2DH"],"uri":["http://zotero.org/users/8331578/items/USFNG2DH"],"itemData":{"id":437,"type":"webpage","title":"Part des 15-19 ans de sexe masculin dans la population totale","URL":"https://monitoringdesquartiers.brussels/indicators/part-des-15-19-ans-de-sexe-mascul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i)</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KeSMVxoG","properties":{"formattedCitation":"(Monitoring des quartiers, 2019j)","plainCitation":"(Monitoring des quartiers, 2019j)","noteIndex":0},"citationItems":[{"id":402,"uris":["http://zotero.org/users/8331578/items/D7HYCA5G"],"uri":["http://zotero.org/users/8331578/items/D7HYCA5G"],"itemData":{"id":402,"type":"webpage","title":"Part des 20-24 ans de sexe féminin dans la population totale","URL":"https://monitoringdesquartiers.brussels/indicators/part-des-20-24-ans-de-sexe-femin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j)</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pIfZ7lB5","properties":{"formattedCitation":"(Monitoring des quartiers, 2019k)","plainCitation":"(Monitoring des quartiers, 2019k)","noteIndex":0},"citationItems":[{"id":439,"uris":["http://zotero.org/users/8331578/items/A7CZ3QEV"],"uri":["http://zotero.org/users/8331578/items/A7CZ3QEV"],"itemData":{"id":439,"type":"webpage","title":"Part des 20-24 ans de sexe masculin dans la population totale","URL":"https://monitoringdesquartiers.brussels/indicators/part-des-20-24-ans-de-sexe-mascul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k)</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gKS2fpaG","properties":{"formattedCitation":"(Monitoring des quartiers, 2019l)","plainCitation":"(Monitoring des quartiers, 2019l)","noteIndex":0},"citationItems":[{"id":404,"uris":["http://zotero.org/users/8331578/items/4WU5MADW"],"uri":["http://zotero.org/users/8331578/items/4WU5MADW"],"itemData":{"id":404,"type":"webpage","title":"Part des 25-29 ans de sexe féminin dans la population totale","URL":"https://monitoringdesquartiers.brussels/indicators/part-des-25-29-ans-de-sexe-femin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l)</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EOGqGJnU","properties":{"formattedCitation":"(Monitoring des quartiers, 2019m)","plainCitation":"(Monitoring des quartiers, 2019m)","noteIndex":0},"citationItems":[{"id":441,"uris":["http://zotero.org/users/8331578/items/25KX6XP4"],"uri":["http://zotero.org/users/8331578/items/25KX6XP4"],"itemData":{"id":441,"type":"webpage","title":"Part des 25-29 ans de sexe masculin dans la population totale","URL":"https://monitoringdesquartiers.brussels/indicators/part-des-25-29-ans-de-sexe-mascul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m)</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0BsHTvhn","properties":{"formattedCitation":"(Monitoring des quartiers, 2019n)","plainCitation":"(Monitoring des quartiers, 2019n)","noteIndex":0},"citationItems":[{"id":406,"uris":["http://zotero.org/users/8331578/items/UT9MCEA6"],"uri":["http://zotero.org/users/8331578/items/UT9MCEA6"],"itemData":{"id":406,"type":"webpage","title":"Part des 30-34 ans de sexe féminin dans la population totale","URL":"https://monitoringdesquartiers.brussels/indicators/part-des-30-34-ans-de-sexe-femin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n)</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YcE8alDX","properties":{"formattedCitation":"(Monitoring des quartiers, 2019o)","plainCitation":"(Monitoring des quartiers, 2019o)","noteIndex":0},"citationItems":[{"id":443,"uris":["http://zotero.org/users/8331578/items/66IXP62I"],"uri":["http://zotero.org/users/8331578/items/66IXP62I"],"itemData":{"id":443,"type":"webpage","title":"Part des 30-34 ans de sexe masculin dans la population totale","URL":"https://monitoringdesquartiers.brussels/indicators/part-des-30-34-ans-de-sexe-mascul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o)</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Uz7PRlAU","properties":{"formattedCitation":"(Monitoring des quartiers, 2019p)","plainCitation":"(Monitoring des quartiers, 2019p)","noteIndex":0},"citationItems":[{"id":408,"uris":["http://zotero.org/users/8331578/items/MK4AR498"],"uri":["http://zotero.org/users/8331578/items/MK4AR498"],"itemData":{"id":408,"type":"webpage","title":"Part des 35-39 ans de sexe féminin dans la population totale","URL":"https://monitoringdesquartiers.brussels/indicators/part-des-35-39-ans-de-sexe-femin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p)</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HjoOX2yt","properties":{"formattedCitation":"(Monitoring des quartiers, 2019q)","plainCitation":"(Monitoring des quartiers, 2019q)","noteIndex":0},"citationItems":[{"id":445,"uris":["http://zotero.org/users/8331578/items/UEBJSAH5"],"uri":["http://zotero.org/users/8331578/items/UEBJSAH5"],"itemData":{"id":445,"type":"webpage","title":"Part des 35-39 ans de sexe masculin dans la population totale","URL":"https://monitoringdesquartiers.brussels/indicators/part-des-35-39-ans-de-sexe-mascul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q)</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ByJwd7zi","properties":{"formattedCitation":"(Monitoring des quartiers, 2019r)","plainCitation":"(Monitoring des quartiers, 2019r)","noteIndex":0},"citationItems":[{"id":410,"uris":["http://zotero.org/users/8331578/items/EAX24ARF"],"uri":["http://zotero.org/users/8331578/items/EAX24ARF"],"itemData":{"id":410,"type":"webpage","title":"Part des 40-44 ans de sexe féminin dans la population totale","URL":"https://monitoringdesquartiers.brussels/indicators/part-des-40-44-ans-de-sexe-femin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r)</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b8EvGlqr","properties":{"formattedCitation":"(Monitoring des quartiers, 2019s)","plainCitation":"(Monitoring des quartiers, 2019s)","noteIndex":0},"citationItems":[{"id":447,"uris":["http://zotero.org/users/8331578/items/M9MNI89A"],"uri":["http://zotero.org/users/8331578/items/M9MNI89A"],"itemData":{"id":447,"type":"webpage","title":"Part des 40-44 ans de sexe masculin dans la population totale","URL":"https://monitoringdesquartiers.brussels/indicators/part-des-40-44-ans-de-sexe-mascul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s)</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TskAgoJd","properties":{"formattedCitation":"(Monitoring des quartiers, 2019t)","plainCitation":"(Monitoring des quartiers, 2019t)","noteIndex":0},"citationItems":[{"id":412,"uris":["http://zotero.org/users/8331578/items/8WESH89G"],"uri":["http://zotero.org/users/8331578/items/8WESH89G"],"itemData":{"id":412,"type":"webpage","title":"Part des 45-49 ans de sexe féminin dans la population totale","URL":"https://monitoringdesquartiers.brussels/indicators/part-des-45-49-ans-de-sexe-femin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t)</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LFNzZRXh","properties":{"formattedCitation":"(Monitoring des quartiers, 2019u)","plainCitation":"(Monitoring des quartiers, 2019u)","noteIndex":0},"citationItems":[{"id":449,"uris":["http://zotero.org/users/8331578/items/N48C4FXD"],"uri":["http://zotero.org/users/8331578/items/N48C4FXD"],"itemData":{"id":449,"type":"webpage","title":"Part des 45-49 ans de sexe masculin dans la population totale","URL":"https://monitoringdesquartiers.brussels/indicators/part-des-45-49-ans-de-sexe-mascul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u)</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vLqkPc5X","properties":{"formattedCitation":"(Monitoring des quartiers, 2019v)","plainCitation":"(Monitoring des quartiers, 2019v)","noteIndex":0},"citationItems":[{"id":414,"uris":["http://zotero.org/users/8331578/items/WIJFYQFJ"],"uri":["http://zotero.org/users/8331578/items/WIJFYQFJ"],"itemData":{"id":414,"type":"webpage","title":"Part des 50-54 ans de sexe féminin dans la population totale","URL":"https://monitoringdesquartiers.brussels/indicators/part-des-50-54-ans-de-sexe-femin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v)</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CoASAt0q","properties":{"formattedCitation":"(Monitoring des quartiers, 2019w)","plainCitation":"(Monitoring des quartiers, 2019w)","noteIndex":0},"citationItems":[{"id":451,"uris":["http://zotero.org/users/8331578/items/XJSRM8D4"],"uri":["http://zotero.org/users/8331578/items/XJSRM8D4"],"itemData":{"id":451,"type":"webpage","title":"Part des 50-54 ans de sexe masculin dans la population totale","URL":"https://monitoringdesquartiers.brussels/indicators/part-des-50-54-ans-de-sexe-mascul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w)</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2rZ9ddup","properties":{"formattedCitation":"(Monitoring des quartiers, 2019x)","plainCitation":"(Monitoring des quartiers, 2019x)","noteIndex":0},"citationItems":[{"id":416,"uris":["http://zotero.org/users/8331578/items/HCU9TRLF"],"uri":["http://zotero.org/users/8331578/items/HCU9TRLF"],"itemData":{"id":416,"type":"webpage","title":"Part des 55-59 ans de sexe féminin dans la population totale","URL":"https://monitoringdesquartiers.brussels/indicators/part-des-55-59-ans-de-sexe-femin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x)</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d9cbOG0m","properties":{"formattedCitation":"(Monitoring des quartiers, 2019y)","plainCitation":"(Monitoring des quartiers, 2019y)","noteIndex":0},"citationItems":[{"id":453,"uris":["http://zotero.org/users/8331578/items/7IZFMISJ"],"uri":["http://zotero.org/users/8331578/items/7IZFMISJ"],"itemData":{"id":453,"type":"webpage","title":"Part des 55-59 ans de sexe masculin dans la population totale","URL":"https://monitoringdesquartiers.brussels/indicators/part-des-55-59-ans-de-sexe-mascul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y)</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8FDNer3L","properties":{"formattedCitation":"(Monitoring des quartiers, 2019z)","plainCitation":"(Monitoring des quartiers, 2019z)","noteIndex":0},"citationItems":[{"id":418,"uris":["http://zotero.org/users/8331578/items/HRXEKGX5"],"uri":["http://zotero.org/users/8331578/items/HRXEKGX5"],"itemData":{"id":418,"type":"webpage","title":"Part des 60-64 ans de sexe féminin dans la population totale","URL":"https://monitoringdesquartiers.brussels/indicators/part-des-60-64-ans-de-sexe-femin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z)</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JMLvOlyg","properties":{"formattedCitation":"(Monitoring des quartiers, 2019aa)","plainCitation":"(Monitoring des quartiers, 2019aa)","noteIndex":0},"citationItems":[{"id":455,"uris":["http://zotero.org/users/8331578/items/39GZLUZP"],"uri":["http://zotero.org/users/8331578/items/39GZLUZP"],"itemData":{"id":455,"type":"webpage","title":"Part des 60-64 ans de sexe masculin dans la population totale","URL":"https://monitoringdesquartiers.brussels/indicators/part-des-60-64-ans-de-sexe-mascul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aa)</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DSBGS5VY","properties":{"formattedCitation":"(Monitoring des quartiers, 2019ab)","plainCitation":"(Monitoring des quartiers, 2019ab)","noteIndex":0},"citationItems":[{"id":420,"uris":["http://zotero.org/users/8331578/items/9F7HY6DX"],"uri":["http://zotero.org/users/8331578/items/9F7HY6DX"],"itemData":{"id":420,"type":"webpage","title":"Part des 65-69 ans de sexe féminin dans la population totale","URL":"https://monitoringdesquartiers.brussels/indicators/part-des-65-69-ans-de-sexe-femin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ab)</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t6PCWHOe","properties":{"formattedCitation":"(Monitoring des quartiers, 2019ac)","plainCitation":"(Monitoring des quartiers, 2019ac)","noteIndex":0},"citationItems":[{"id":457,"uris":["http://zotero.org/users/8331578/items/DPLD5SVW"],"uri":["http://zotero.org/users/8331578/items/DPLD5SVW"],"itemData":{"id":457,"type":"webpage","title":"Part des 65-69 ans de sexe masculin dans la population totale","URL":"https://monitoringdesquartiers.brussels/indicators/part-des-65-69-ans-de-sexe-mascul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ac)</w:t>
      </w:r>
      <w:r w:rsidRPr="0064435F">
        <w:rPr>
          <w:rFonts w:ascii="Times New Roman" w:hAnsi="Times New Roman"/>
          <w:sz w:val="24"/>
          <w:szCs w:val="24"/>
        </w:rPr>
        <w:fldChar w:fldCharType="end"/>
      </w:r>
      <w:r w:rsidRPr="0064435F">
        <w:rPr>
          <w:rFonts w:ascii="Times New Roman" w:hAnsi="Times New Roman"/>
          <w:sz w:val="24"/>
          <w:szCs w:val="24"/>
        </w:rPr>
        <w:t>,</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wl2CP9Aj","properties":{"formattedCitation":"(Monitoring des quartiers, 2019ad)","plainCitation":"(Monitoring des quartiers, 2019ad)","noteIndex":0},"citationItems":[{"id":422,"uris":["http://zotero.org/users/8331578/items/V559S4HI"],"uri":["http://zotero.org/users/8331578/items/V559S4HI"],"itemData":{"id":422,"type":"webpage","title":"Part des 70-74 ans de sexe féminin dans la population totale","URL":"https://monitoringdesquartiers.brussels/indicators/part-des-70-74-ans-de-sexe-femin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ad)</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cQm8Y3sL","properties":{"formattedCitation":"(Monitoring des quartiers, 2019ae)","plainCitation":"(Monitoring des quartiers, 2019ae)","noteIndex":0},"citationItems":[{"id":459,"uris":["http://zotero.org/users/8331578/items/BSG6GNC6"],"uri":["http://zotero.org/users/8331578/items/BSG6GNC6"],"itemData":{"id":459,"type":"webpage","title":"Part des 70-74 ans de sexe masculin dans la population totale","URL":"https://monitoringdesquartiers.brussels/indicators/part-des-70-74-ans-de-sexe-mascul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ae)</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p1xCbmTk","properties":{"formattedCitation":"(Monitoring des quartiers, 2019af)","plainCitation":"(Monitoring des quartiers, 2019af)","noteIndex":0},"citationItems":[{"id":424,"uris":["http://zotero.org/users/8331578/items/VVG3UV93"],"uri":["http://zotero.org/users/8331578/items/VVG3UV93"],"itemData":{"id":424,"type":"webpage","title":"Part des 75-79 ans de sexe féminin dans la population totale","URL":"https://monitoringdesquartiers.brussels/indicators/part-des-75-79-ans-de-sexe-femin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af)</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jAcMoJSC","properties":{"formattedCitation":"(Monitoring des quartiers, 2019ag)","plainCitation":"(Monitoring des quartiers, 2019ag)","noteIndex":0},"citationItems":[{"id":461,"uris":["http://zotero.org/users/8331578/items/28NGMUSS"],"uri":["http://zotero.org/users/8331578/items/28NGMUSS"],"itemData":{"id":461,"type":"webpage","title":"Part des 75-79 ans de sexe masculin dans la population totale","URL":"https://monitoringdesquartiers.brussels/indicators/part-des-75-79-ans-de-sexe-mascul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ag)</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Rp1RZbus","properties":{"formattedCitation":"(Monitoring des quartiers, 2019ah)","plainCitation":"(Monitoring des quartiers, 2019ah)","noteIndex":0},"citationItems":[{"id":426,"uris":["http://zotero.org/users/8331578/items/LXIKKMGE"],"uri":["http://zotero.org/users/8331578/items/LXIKKMGE"],"itemData":{"id":426,"type":"webpage","title":"Part des 80-84 ans de sexe féminin dans la population totale","URL":"https://monitoringdesquartiers.brussels/indicators/part-des-80-84-ans-de-sexe-femin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ah)</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SVnm7kbn","properties":{"formattedCitation":"(Monitoring des quartiers, 2019ai)","plainCitation":"(Monitoring des quartiers, 2019ai)","noteIndex":0},"citationItems":[{"id":463,"uris":["http://zotero.org/users/8331578/items/YEWL7CL2"],"uri":["http://zotero.org/users/8331578/items/YEWL7CL2"],"itemData":{"id":463,"type":"webpage","title":"Part des 80-84 ans de sexe masculin dans la population totale","URL":"https://monitoringdesquartiers.brussels/indicators/part-des-80-84-ans-de-sexe-mascul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ai)</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jL0ZnmZ0","properties":{"formattedCitation":"(Monitoring des quartiers, 2019aj)","plainCitation":"(Monitoring des quartiers, 2019aj)","noteIndex":0},"citationItems":[{"id":428,"uris":["http://zotero.org/users/8331578/items/TLXTG5H9"],"uri":["http://zotero.org/users/8331578/items/TLXTG5H9"],"itemData":{"id":428,"type":"webpage","title":"Part des 85-89 ans de sexe féminin dans la population totale","URL":"https://monitoringdesquartiers.brussels/indicators/part-des-85-89-ans-de-sexe-femin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aj)</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lzkmBfCP","properties":{"formattedCitation":"(Monitoring des quartiers, 2019ak)","plainCitation":"(Monitoring des quartiers, 2019ak)","noteIndex":0},"citationItems":[{"id":465,"uris":["http://zotero.org/users/8331578/items/VCXXAUTK"],"uri":["http://zotero.org/users/8331578/items/VCXXAUTK"],"itemData":{"id":465,"type":"webpage","title":"Part des 85-89 ans de sexe masculin dans la population totale","URL":"https://monitoringdesquartiers.brussels/indicators/part-des-85-89-ans-de-sexe-mascul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ak)</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pFzGlRfe","properties":{"formattedCitation":"(Monitoring des quartiers, 2019al)","plainCitation":"(Monitoring des quartiers, 2019al)","noteIndex":0},"citationItems":[{"id":430,"uris":["http://zotero.org/users/8331578/items/RYEVGUD6"],"uri":["http://zotero.org/users/8331578/items/RYEVGUD6"],"itemData":{"id":430,"type":"webpage","title":"Part des 90-94 ans de sexe féminin dans la population totale","URL":"https://monitoringdesquartiers.brussels/indicators/part-des-90-94-ans-de-sexe-femin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al)</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SYfsOXr2","properties":{"formattedCitation":"(Monitoring des quartiers, 2019am)","plainCitation":"(Monitoring des quartiers, 2019am)","noteIndex":0},"citationItems":[{"id":467,"uris":["http://zotero.org/users/8331578/items/TXSUY87U"],"uri":["http://zotero.org/users/8331578/items/TXSUY87U"],"itemData":{"id":467,"type":"webpage","title":"Part des 90-94 ans de sexe masculin dans la population totale","URL":"https://monitoringdesquartiers.brussels/indicators/part-des-90-94-ans-de-sexe-mascul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am)</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OxTrfNW6","properties":{"formattedCitation":"(Monitoring des quartiers, 2019an)","plainCitation":"(Monitoring des quartiers, 2019an)","noteIndex":0},"citationItems":[{"id":392,"uris":["http://zotero.org/users/8331578/items/DUW7Y528"],"uri":["http://zotero.org/users/8331578/items/DUW7Y528"],"itemData":{"id":392,"type":"webpage","title":"Part des 95 ans et plus de sexe féminin dans la population totale","URL":"https://monitoringdesquartiers.brussels/indicators/part-des-95-ans-et-plus-de-sexe-femin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an)</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Hkots5sd","properties":{"formattedCitation":"(Monitoring des quartiers, 2019ao)","plainCitation":"(Monitoring des quartiers, 2019ao)","noteIndex":0},"citationItems":[{"id":469,"uris":["http://zotero.org/users/8331578/items/2BRGIM5P"],"uri":["http://zotero.org/users/8331578/items/2BRGIM5P"],"itemData":{"id":469,"type":"webpage","title":"Part des 95 ans et plus de sexe masculin dans la population totale","URL":"https://monitoringdesquartiers.brussels/indicators/part-des-95-ans-et-plus-de-sexe-masculin-dans-population-totale/","author":[{"family":"Monitoring des quartiers","given":""}],"accessed":{"date-parts":[["2021",8,14]]},"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ao)</w:t>
      </w:r>
      <w:r w:rsidRPr="0064435F">
        <w:rPr>
          <w:rFonts w:ascii="Times New Roman" w:hAnsi="Times New Roman"/>
          <w:sz w:val="24"/>
          <w:szCs w:val="24"/>
        </w:rPr>
        <w:fldChar w:fldCharType="end"/>
      </w:r>
      <w:r w:rsidRPr="0064435F">
        <w:rPr>
          <w:rFonts w:ascii="Times New Roman" w:hAnsi="Times New Roman"/>
          <w:sz w:val="24"/>
          <w:szCs w:val="24"/>
        </w:rPr>
        <w:t xml:space="preserve">, </w:t>
      </w:r>
      <w:r w:rsidRPr="0064435F">
        <w:rPr>
          <w:rFonts w:ascii="Times New Roman" w:hAnsi="Times New Roman"/>
          <w:sz w:val="24"/>
          <w:szCs w:val="24"/>
        </w:rPr>
        <w:fldChar w:fldCharType="begin"/>
      </w:r>
      <w:r w:rsidRPr="0064435F">
        <w:rPr>
          <w:rFonts w:ascii="Times New Roman" w:hAnsi="Times New Roman"/>
          <w:sz w:val="24"/>
          <w:szCs w:val="24"/>
        </w:rPr>
        <w:instrText xml:space="preserve"> ADDIN ZOTERO_ITEM CSL_CITATION {"citationID":"Gz8wFfbj","properties":{"formattedCitation":"(Monitoring des quartiers, 2019bh)","plainCitation":"(Monitoring des quartiers, 2019bh)","noteIndex":0},"citationItems":[{"id":314,"uris":["http://zotero.org/users/8331578/items/YQRV77W4"],"uri":["http://zotero.org/users/8331578/items/YQRV77W4"],"itemData":{"id":314,"type":"webpage","title":"Tableaux Statistiques en Région Bruxelles Capitale","URL":"https://monitoringdesquartiers.brussels/tables/","author":[{"family":"Monitoring des quartiers","given":""}],"accessed":{"date-parts":[["2021",8,12]]},"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rPr>
        <w:t>(Monitoring des quartiers, 2019bh)</w:t>
      </w:r>
      <w:r w:rsidRPr="0064435F">
        <w:rPr>
          <w:rFonts w:ascii="Times New Roman" w:hAnsi="Times New Roman"/>
          <w:sz w:val="24"/>
          <w:szCs w:val="24"/>
        </w:rPr>
        <w:fldChar w:fldCharType="end"/>
      </w:r>
      <w:bookmarkEnd w:id="98"/>
      <w:r w:rsidRPr="0064435F">
        <w:rPr>
          <w:rFonts w:ascii="Times New Roman" w:hAnsi="Times New Roman"/>
          <w:sz w:val="24"/>
          <w:szCs w:val="24"/>
        </w:rPr>
        <w:t xml:space="preserve">. </w:t>
      </w:r>
      <w:r w:rsidRPr="0064435F">
        <w:rPr>
          <w:rFonts w:ascii="Times New Roman" w:hAnsi="Times New Roman"/>
          <w:sz w:val="24"/>
          <w:szCs w:val="24"/>
          <w:lang w:val="en-US"/>
        </w:rPr>
        <w:t xml:space="preserve">Those numbers have </w:t>
      </w:r>
      <w:proofErr w:type="gramStart"/>
      <w:r w:rsidRPr="0064435F">
        <w:rPr>
          <w:rFonts w:ascii="Times New Roman" w:hAnsi="Times New Roman"/>
          <w:sz w:val="24"/>
          <w:szCs w:val="24"/>
          <w:lang w:val="en-US"/>
        </w:rPr>
        <w:t>been uniformly spread</w:t>
      </w:r>
      <w:proofErr w:type="gramEnd"/>
      <w:r w:rsidRPr="0064435F">
        <w:rPr>
          <w:rFonts w:ascii="Times New Roman" w:hAnsi="Times New Roman"/>
          <w:sz w:val="24"/>
          <w:szCs w:val="24"/>
          <w:lang w:val="en-US"/>
        </w:rPr>
        <w:t xml:space="preserve"> among the 5 years of each category. It has </w:t>
      </w:r>
      <w:proofErr w:type="gramStart"/>
      <w:r w:rsidRPr="0064435F">
        <w:rPr>
          <w:rFonts w:ascii="Times New Roman" w:hAnsi="Times New Roman"/>
          <w:sz w:val="24"/>
          <w:szCs w:val="24"/>
          <w:lang w:val="en-US"/>
        </w:rPr>
        <w:t>been chosen</w:t>
      </w:r>
      <w:proofErr w:type="gramEnd"/>
      <w:r w:rsidRPr="0064435F">
        <w:rPr>
          <w:rFonts w:ascii="Times New Roman" w:hAnsi="Times New Roman"/>
          <w:sz w:val="24"/>
          <w:szCs w:val="24"/>
          <w:lang w:val="en-US"/>
        </w:rPr>
        <w:t xml:space="preserve"> that the highest possible age for a woman if 99 years. There are indeed only 186 women oldest than </w:t>
      </w:r>
      <w:bookmarkStart w:id="99" w:name="_Hlk80004046"/>
      <w:r w:rsidRPr="0064435F">
        <w:rPr>
          <w:rFonts w:ascii="Times New Roman" w:hAnsi="Times New Roman"/>
          <w:sz w:val="24"/>
          <w:szCs w:val="24"/>
          <w:lang w:val="en-US"/>
        </w:rPr>
        <w:t xml:space="preserve">100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ubv3oNxJ","properties":{"formattedCitation":"(IBSA, 2019h)","plainCitation":"(IBSA, 2019h)","noteIndex":0},"citationItems":[{"id":473,"uris":["http://zotero.org/users/8331578/items/6XGA9H9S"],"uri":["http://zotero.org/users/8331578/items/6XGA9H9S"],"itemData":{"id":473,"type":"webpage","title":"Structure par âge | IBSA | Tableaux 1.2.1.2 &amp; 1.2.1.3","URL":"https://ibsa.brussels/themes/population/structure-par-age","author":[{"family":"IBSA","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IBSA, 2019h)</w:t>
      </w:r>
      <w:r w:rsidRPr="0064435F">
        <w:rPr>
          <w:rFonts w:ascii="Times New Roman" w:hAnsi="Times New Roman"/>
          <w:sz w:val="24"/>
          <w:szCs w:val="24"/>
          <w:lang w:val="en-US"/>
        </w:rPr>
        <w:fldChar w:fldCharType="end"/>
      </w:r>
      <w:bookmarkEnd w:id="99"/>
      <w:r w:rsidRPr="0064435F">
        <w:rPr>
          <w:rFonts w:ascii="Times New Roman" w:hAnsi="Times New Roman"/>
          <w:sz w:val="24"/>
          <w:szCs w:val="24"/>
          <w:lang w:val="en-US"/>
        </w:rPr>
        <w:t xml:space="preserve"> which is negligeable in front of the 1.2 million of residents in Brussels. The number of women aged between 95 and 99 comes from the IBSA’s data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7SIF7Zkv","properties":{"formattedCitation":"(IBSA, 2019h)","plainCitation":"(IBSA, 2019h)","noteIndex":0},"citationItems":[{"id":473,"uris":["http://zotero.org/users/8331578/items/6XGA9H9S"],"uri":["http://zotero.org/users/8331578/items/6XGA9H9S"],"itemData":{"id":473,"type":"webpage","title":"Structure par âge | IBSA | Tableaux 1.2.1.2 &amp; 1.2.1.3","URL":"https://ibsa.brussels/themes/population/structure-par-age","author":[{"family":"IBSA","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IBSA, 2019h)</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and are transposed from a municipal level to the sectors’ level using the ratio of women living in a given sector to the number of women living in the corresponding </w:t>
      </w:r>
      <w:r w:rsidR="00A942DD">
        <w:rPr>
          <w:rFonts w:ascii="Times New Roman" w:hAnsi="Times New Roman"/>
          <w:sz w:val="24"/>
          <w:szCs w:val="24"/>
          <w:lang w:val="en-US"/>
        </w:rPr>
        <w:t>municipality</w:t>
      </w:r>
      <w:r w:rsidRPr="0064435F">
        <w:rPr>
          <w:rFonts w:ascii="Times New Roman" w:hAnsi="Times New Roman"/>
          <w:sz w:val="24"/>
          <w:szCs w:val="24"/>
          <w:lang w:val="en-US"/>
        </w:rPr>
        <w:t xml:space="preserve"> (the population ratio) </w:t>
      </w:r>
      <w:r w:rsidRPr="0064435F">
        <w:rPr>
          <w:rFonts w:ascii="Times New Roman" w:hAnsi="Times New Roman"/>
          <w:sz w:val="24"/>
          <w:szCs w:val="24"/>
        </w:rPr>
        <w:fldChar w:fldCharType="begin"/>
      </w:r>
      <w:r w:rsidRPr="0064435F">
        <w:rPr>
          <w:rFonts w:ascii="Times New Roman" w:hAnsi="Times New Roman"/>
          <w:sz w:val="24"/>
          <w:szCs w:val="24"/>
          <w:lang w:val="en-US"/>
        </w:rPr>
        <w:instrText xml:space="preserve"> ADDIN ZOTERO_ITEM CSL_CITATION {"citationID":"TrrDxElN","properties":{"formattedCitation":"(Monitoring des quartiers, 2019bh)","plainCitation":"(Monitoring des quartiers, 2019bh)","noteIndex":0},"citationItems":[{"id":314,"uris":["http://zotero.org/users/8331578/items/YQRV77W4"],"uri":["http://zotero.org/users/8331578/items/YQRV77W4"],"itemData":{"id":314,"type":"webpage","title":"Tableaux Statistiques en Région Bruxelles Capitale","URL":"https://monitoringdesquartiers.brussels/tables/","author":[{"family":"Monitoring des quartiers","given":""}],"accessed":{"date-parts":[["2021",8,12]]},"issued":{"date-parts":[["2019"]]}}}],"schema":"https://github.com/citation-style-language/schema/raw/master/csl-citation.json"} </w:instrText>
      </w:r>
      <w:r w:rsidRPr="0064435F">
        <w:rPr>
          <w:rFonts w:ascii="Times New Roman" w:hAnsi="Times New Roman"/>
          <w:sz w:val="24"/>
          <w:szCs w:val="24"/>
        </w:rPr>
        <w:fldChar w:fldCharType="separate"/>
      </w:r>
      <w:r w:rsidRPr="0064435F">
        <w:rPr>
          <w:rFonts w:ascii="Times New Roman" w:hAnsi="Times New Roman"/>
          <w:sz w:val="24"/>
          <w:lang w:val="en-US"/>
        </w:rPr>
        <w:t>(Monitoring des quartiers, 2019bh)</w:t>
      </w:r>
      <w:r w:rsidRPr="0064435F">
        <w:rPr>
          <w:rFonts w:ascii="Times New Roman" w:hAnsi="Times New Roman"/>
          <w:sz w:val="24"/>
          <w:szCs w:val="24"/>
        </w:rPr>
        <w:fldChar w:fldCharType="end"/>
      </w:r>
      <w:r w:rsidRPr="0064435F">
        <w:rPr>
          <w:rFonts w:ascii="Times New Roman" w:hAnsi="Times New Roman"/>
          <w:sz w:val="24"/>
          <w:szCs w:val="24"/>
          <w:lang w:val="en-US"/>
        </w:rPr>
        <w:t xml:space="preserve">. Similarly, for men, the oldest man possible in this simulation is 94 years old because there are only 475 men older than 94 years in Brussels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twF6LavD","properties":{"formattedCitation":"(IBSA, 2019h)","plainCitation":"(IBSA, 2019h)","noteIndex":0},"citationItems":[{"id":473,"uris":["http://zotero.org/users/8331578/items/6XGA9H9S"],"uri":["http://zotero.org/users/8331578/items/6XGA9H9S"],"itemData":{"id":473,"type":"webpage","title":"Structure par âge | IBSA | Tableaux 1.2.1.2 &amp; 1.2.1.3","URL":"https://ibsa.brussels/themes/population/structure-par-age","author":[{"family":"IBSA","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IBSA, 2019h)</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hich is also negligeable.</w:t>
      </w:r>
    </w:p>
    <w:p w14:paraId="51637C1A" w14:textId="77777777" w:rsidR="005C5556" w:rsidRPr="0064435F" w:rsidRDefault="005C5556" w:rsidP="005C5556">
      <w:pPr>
        <w:spacing w:line="360" w:lineRule="auto"/>
        <w:jc w:val="both"/>
        <w:rPr>
          <w:rFonts w:ascii="Times New Roman" w:hAnsi="Times New Roman"/>
          <w:sz w:val="24"/>
          <w:szCs w:val="24"/>
          <w:lang w:val="en-US"/>
        </w:rPr>
      </w:pPr>
    </w:p>
    <w:p w14:paraId="709CE249" w14:textId="77777777"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number of people for each category of age and gender in each sector have been determined, the household type repartition has now yet to be determined. </w:t>
      </w:r>
    </w:p>
    <w:p w14:paraId="4DA1F97D" w14:textId="77777777" w:rsidR="005C5556" w:rsidRPr="0064435F" w:rsidRDefault="005C5556" w:rsidP="005C5556">
      <w:pPr>
        <w:spacing w:line="360" w:lineRule="auto"/>
        <w:jc w:val="both"/>
        <w:rPr>
          <w:rFonts w:ascii="Times New Roman" w:hAnsi="Times New Roman"/>
          <w:sz w:val="24"/>
          <w:szCs w:val="24"/>
          <w:lang w:val="en-US"/>
        </w:rPr>
      </w:pPr>
    </w:p>
    <w:p w14:paraId="59ED0AB3" w14:textId="69A2C73B"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starting point is to compute the number of couples living with at least one child is the part of women aged between 20 and 59 years living in couple with at least one child </w:t>
      </w:r>
      <w:bookmarkStart w:id="100" w:name="_Hlk80004081"/>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vvULOCww","properties":{"formattedCitation":"(Monitoring des quartiers, 2019ay)","plainCitation":"(Monitoring des quartiers, 2019ay)","noteIndex":0},"citationItems":[{"id":475,"uris":["http://zotero.org/users/8331578/items/FFI9QZ38"],"uri":["http://zotero.org/users/8331578/items/FFI9QZ38"],"itemData":{"id":475,"type":"webpage","title":"Part des femmes de 20-59 ans en couple avec enfant (sur les femmes de 20-59 ans)","URL":"https://monitoringdesquartiers.brussels/indicators/part-des-femmes-de-20-59-ans-en-couple-avec-enfant-sur-femme-20-59-ans/","author":[{"family":"Monitoring des quartiers","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Monitoring des quartiers, 2019ay)</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It </w:t>
      </w:r>
      <w:proofErr w:type="gramStart"/>
      <w:r w:rsidRPr="0064435F">
        <w:rPr>
          <w:rFonts w:ascii="Times New Roman" w:hAnsi="Times New Roman"/>
          <w:sz w:val="24"/>
          <w:szCs w:val="24"/>
          <w:lang w:val="en-US"/>
        </w:rPr>
        <w:t>is multiplied</w:t>
      </w:r>
      <w:proofErr w:type="gramEnd"/>
      <w:r w:rsidRPr="0064435F">
        <w:rPr>
          <w:rFonts w:ascii="Times New Roman" w:hAnsi="Times New Roman"/>
          <w:sz w:val="24"/>
          <w:szCs w:val="24"/>
          <w:lang w:val="en-US"/>
        </w:rPr>
        <w:t xml:space="preserve"> by the number of women aged between 20 and 59 years. Then, knowing the total number of couples in each sector living with at least one child from the part of households being of this type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fKAlSK8S","properties":{"formattedCitation":"(Monitoring des quartiers, 2019ap)","plainCitation":"(Monitoring des quartiers, 2019ap)","noteIndex":0},"citationItems":[{"id":477,"uris":["http://zotero.org/users/8331578/items/WE4647P9"],"uri":["http://zotero.org/users/8331578/items/WE4647P9"],"itemData":{"id":477,"type":"webpage","title":"Part des couples avec enfants dans le total des ménages privés","URL":"https://monitoringdesquartiers.brussels/indicators/part-des-couples-avec-enfants-dans-le-total-des-menages-prives/","author":[{"family":"Monitoring des quartiers","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Monitoring des quartiers, 2019ap)</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and the total number of households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3W9WfWaD","properties":{"formattedCitation":"(Monitoring des quartiers, 2019bh)","plainCitation":"(Monitoring des quartiers, 2019bh)","noteIndex":0},"citationItems":[{"id":314,"uris":["http://zotero.org/users/8331578/items/YQRV77W4"],"uri":["http://zotero.org/users/8331578/items/YQRV77W4"],"itemData":{"id":314,"type":"webpage","title":"Tableaux Statistiques en Région Bruxelles Capitale","URL":"https://monitoringdesquartiers.brussels/tables/","author":[{"family":"Monitoring des quartiers","given":""}],"accessed":{"date-parts":[["2021",8,12]]},"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Monitoring des quartiers, 2019bh)</w:t>
      </w:r>
      <w:r w:rsidRPr="0064435F">
        <w:rPr>
          <w:rFonts w:ascii="Times New Roman" w:hAnsi="Times New Roman"/>
          <w:sz w:val="24"/>
          <w:szCs w:val="24"/>
          <w:lang w:val="en-US"/>
        </w:rPr>
        <w:fldChar w:fldCharType="end"/>
      </w:r>
      <w:bookmarkEnd w:id="100"/>
      <w:r w:rsidRPr="0064435F">
        <w:rPr>
          <w:rFonts w:ascii="Times New Roman" w:hAnsi="Times New Roman"/>
          <w:sz w:val="24"/>
          <w:szCs w:val="24"/>
          <w:lang w:val="en-US"/>
        </w:rPr>
        <w:t>, the number of women aged between 1</w:t>
      </w:r>
      <w:r w:rsidR="00FE2EA6">
        <w:rPr>
          <w:rFonts w:ascii="Times New Roman" w:hAnsi="Times New Roman"/>
          <w:sz w:val="24"/>
          <w:szCs w:val="24"/>
          <w:lang w:val="en-US"/>
        </w:rPr>
        <w:t>5</w:t>
      </w:r>
      <w:r w:rsidRPr="0064435F">
        <w:rPr>
          <w:rFonts w:ascii="Times New Roman" w:hAnsi="Times New Roman"/>
          <w:sz w:val="24"/>
          <w:szCs w:val="24"/>
          <w:lang w:val="en-US"/>
        </w:rPr>
        <w:t xml:space="preserve"> and 19 or between 60 and 70 living in couple with at least one child can be extracted. The hypothesis that no one aged less than 1</w:t>
      </w:r>
      <w:r w:rsidR="00FE2EA6">
        <w:rPr>
          <w:rFonts w:ascii="Times New Roman" w:hAnsi="Times New Roman"/>
          <w:sz w:val="24"/>
          <w:szCs w:val="24"/>
          <w:lang w:val="en-US"/>
        </w:rPr>
        <w:t>5</w:t>
      </w:r>
      <w:r w:rsidRPr="0064435F">
        <w:rPr>
          <w:rFonts w:ascii="Times New Roman" w:hAnsi="Times New Roman"/>
          <w:sz w:val="24"/>
          <w:szCs w:val="24"/>
          <w:lang w:val="en-US"/>
        </w:rPr>
        <w:t xml:space="preserve"> years old can live without parent (meaning living being himself the parent in the household) is taken because before 1</w:t>
      </w:r>
      <w:r w:rsidR="00FE2EA6">
        <w:rPr>
          <w:rFonts w:ascii="Times New Roman" w:hAnsi="Times New Roman"/>
          <w:sz w:val="24"/>
          <w:szCs w:val="24"/>
          <w:lang w:val="en-US"/>
        </w:rPr>
        <w:t>5</w:t>
      </w:r>
      <w:r w:rsidRPr="0064435F">
        <w:rPr>
          <w:rFonts w:ascii="Times New Roman" w:hAnsi="Times New Roman"/>
          <w:sz w:val="24"/>
          <w:szCs w:val="24"/>
          <w:lang w:val="en-US"/>
        </w:rPr>
        <w:t xml:space="preserve"> years, full time school is compulsory making it impossible to manage a job paying the required rent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6w0Cnp2t","properties":{"formattedCitation":"(Service Public F\\uc0\\u233{}d\\uc0\\u233{}ral Belge, 2021a)","plainCitation":"(Service Public Fédéral Belge, 2021a)","noteIndex":0},"citationItems":[{"id":479,"uris":["http://zotero.org/users/8331578/items/FHEQQMNF"],"uri":["http://zotero.org/users/8331578/items/FHEQQMNF"],"itemData":{"id":479,"type":"webpage","title":"Obligation scolaire | Belgium.be","URL":"https://www.belgium.be/fr/formation/enseignement/droits_et_devoirs/obligation_scolaire","author":[{"family":"Service Public Fédéral Belge","given":""}],"accessed":{"date-parts":[["2021",8,14]]},"issued":{"date-parts":[["2021"]]}}}],"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szCs w:val="24"/>
          <w:lang w:val="en-US"/>
        </w:rPr>
        <w:t>(Service Public Fédéral Belge, 2021a)</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OE8BnHib","properties":{"formattedCitation":"(IBSA, 2018)","plainCitation":"(IBSA, 2018)","noteIndex":0},"citationItems":[{"id":508,"uris":["http://zotero.org/users/8331578/items/W83M2ZR7"],"uri":["http://zotero.org/users/8331578/items/W83M2ZR7"],"itemData":{"id":508,"type":"report","language":"fr","page":"16","source":"Zotero","title":"Méthodologie - Ménages","author":[{"family":"IBSA","given":""}],"issued":{"date-parts":[["2018",3]]}}}],"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IBSA, 2018)</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A second assumption is that no one lived at their parent’s home once the mother reaches 70 years. It means indeed that the child is about 38 years of age (the average age difference between a mother and his child being 32 years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ZKRVfdis","properties":{"formattedCitation":"(Service Public F\\uc0\\u233{}d\\uc0\\u233{}ral Belge, 2019b)","plainCitation":"(Service Public Fédéral Belge, 2019b)","noteIndex":0},"citationItems":[{"id":505,"uris":["http://zotero.org/users/8331578/items/4HXTX5Z3"],"uri":["http://zotero.org/users/8331578/items/4HXTX5Z3"],"itemData":{"id":505,"type":"webpage","title":"Naissances et fécondité | Statbel | Tableau 12","URL":"https://statbel.fgov.be/fr/themes/population/naissances-et-fecondite#figures","author":[{"family":"Service Public Fédéral Belge","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szCs w:val="24"/>
          <w:lang w:val="en-US"/>
        </w:rPr>
        <w:t>(Service Public Fédéral Belge, 2019b)</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bookmarkStart w:id="101" w:name="_Hlk80004119"/>
      <w:r w:rsidRPr="0064435F">
        <w:rPr>
          <w:rFonts w:ascii="Times New Roman" w:hAnsi="Times New Roman"/>
          <w:sz w:val="24"/>
          <w:szCs w:val="24"/>
          <w:lang w:val="en-US"/>
        </w:rPr>
        <w:t xml:space="preserve">IBSA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1kNIpvDO","properties":{"formattedCitation":"(IBSA, 2019b)","plainCitation":"(IBSA, 2019b)","noteIndex":0},"citationItems":[{"id":482,"uris":["http://zotero.org/users/8331578/items/MW56KEA8"],"uri":["http://zotero.org/users/8331578/items/MW56KEA8"],"itemData":{"id":482,"type":"webpage","title":"Ménages | IBSA | Tableaux 1.4.4.1, 1.4.3.4. &amp; 1.4.3.5","URL":"https://ibsa.brussels/themes/population/menages","author":[{"family":"IBSA","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IBSA, 2019b)</w:t>
      </w:r>
      <w:r w:rsidRPr="0064435F">
        <w:rPr>
          <w:rFonts w:ascii="Times New Roman" w:hAnsi="Times New Roman"/>
          <w:sz w:val="24"/>
          <w:szCs w:val="24"/>
          <w:lang w:val="en-US"/>
        </w:rPr>
        <w:fldChar w:fldCharType="end"/>
      </w:r>
      <w:bookmarkEnd w:id="101"/>
      <w:r w:rsidRPr="0064435F">
        <w:rPr>
          <w:rFonts w:ascii="Times New Roman" w:hAnsi="Times New Roman"/>
          <w:sz w:val="24"/>
          <w:szCs w:val="24"/>
          <w:lang w:val="en-US"/>
        </w:rPr>
        <w:t xml:space="preserve"> states that only around 1,700 persons older than 38 years still live with their parents. Those can therefore </w:t>
      </w:r>
      <w:proofErr w:type="gramStart"/>
      <w:r w:rsidRPr="0064435F">
        <w:rPr>
          <w:rFonts w:ascii="Times New Roman" w:hAnsi="Times New Roman"/>
          <w:sz w:val="24"/>
          <w:szCs w:val="24"/>
          <w:lang w:val="en-US"/>
        </w:rPr>
        <w:t>be neglected</w:t>
      </w:r>
      <w:proofErr w:type="gramEnd"/>
      <w:r w:rsidRPr="0064435F">
        <w:rPr>
          <w:rFonts w:ascii="Times New Roman" w:hAnsi="Times New Roman"/>
          <w:sz w:val="24"/>
          <w:szCs w:val="24"/>
          <w:lang w:val="en-US"/>
        </w:rPr>
        <w:t xml:space="preserve">. Finally, the number of women living in a couple with child per age category </w:t>
      </w:r>
      <w:proofErr w:type="gramStart"/>
      <w:r w:rsidRPr="0064435F">
        <w:rPr>
          <w:rFonts w:ascii="Times New Roman" w:hAnsi="Times New Roman"/>
          <w:sz w:val="24"/>
          <w:szCs w:val="24"/>
          <w:lang w:val="en-US"/>
        </w:rPr>
        <w:t>are uniformly spread</w:t>
      </w:r>
      <w:proofErr w:type="gramEnd"/>
      <w:r w:rsidRPr="0064435F">
        <w:rPr>
          <w:rFonts w:ascii="Times New Roman" w:hAnsi="Times New Roman"/>
          <w:sz w:val="24"/>
          <w:szCs w:val="24"/>
          <w:lang w:val="en-US"/>
        </w:rPr>
        <w:t xml:space="preserve"> among each age category.</w:t>
      </w:r>
    </w:p>
    <w:p w14:paraId="75C04A25" w14:textId="77777777" w:rsidR="005C5556" w:rsidRPr="0064435F" w:rsidRDefault="005C5556" w:rsidP="005C5556">
      <w:pPr>
        <w:spacing w:line="360" w:lineRule="auto"/>
        <w:jc w:val="both"/>
        <w:rPr>
          <w:rFonts w:ascii="Times New Roman" w:hAnsi="Times New Roman"/>
          <w:sz w:val="24"/>
          <w:szCs w:val="24"/>
          <w:lang w:val="en-US"/>
        </w:rPr>
      </w:pPr>
    </w:p>
    <w:p w14:paraId="6CE95477" w14:textId="46335ED6"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same logic </w:t>
      </w:r>
      <w:proofErr w:type="gramStart"/>
      <w:r w:rsidRPr="0064435F">
        <w:rPr>
          <w:rFonts w:ascii="Times New Roman" w:hAnsi="Times New Roman"/>
          <w:sz w:val="24"/>
          <w:szCs w:val="24"/>
          <w:lang w:val="en-US"/>
        </w:rPr>
        <w:t>is used</w:t>
      </w:r>
      <w:proofErr w:type="gramEnd"/>
      <w:r w:rsidRPr="0064435F">
        <w:rPr>
          <w:rFonts w:ascii="Times New Roman" w:hAnsi="Times New Roman"/>
          <w:sz w:val="24"/>
          <w:szCs w:val="24"/>
          <w:lang w:val="en-US"/>
        </w:rPr>
        <w:t xml:space="preserve"> for the number of couples living without child. The only difference is that the available data are for the 20-49 and 60+ age categories </w:t>
      </w:r>
      <w:bookmarkStart w:id="102" w:name="_Hlk80004132"/>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ozakeV1C","properties":{"formattedCitation":"(Monitoring des quartiers, 2019ax)","plainCitation":"(Monitoring des quartiers, 2019ax)","noteIndex":0},"citationItems":[{"id":484,"uris":["http://zotero.org/users/8331578/items/7ENEYZ34"],"uri":["http://zotero.org/users/8331578/items/7ENEYZ34"],"itemData":{"id":484,"type":"webpage","title":"Part des femmes de 20-49 ans en couple sans enfant (sur les femmes de 20-49 ans)","URL":"https://monitoringdesquartiers.brussels/indicators/part-des-femmes-de-20-49-ans-en-couple-sans-enfant-sur-femme-20-49-ans/","author":[{"family":"Monitoring des quartiers","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Monitoring des quartiers, 2019ax)</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nm3lk7u1","properties":{"formattedCitation":"(Monitoring des quartiers, 2019az)","plainCitation":"(Monitoring des quartiers, 2019az)","noteIndex":0},"citationItems":[{"id":486,"uris":["http://zotero.org/users/8331578/items/LF4WDGW4"],"uri":["http://zotero.org/users/8331578/items/LF4WDGW4"],"itemData":{"id":486,"type":"webpage","title":"Part des femmes de 60 ans et plus en couple sans enfant (sur les femmes de 60 ans et plus)","URL":"https://monitoringdesquartiers.brussels/indicators/part-des-femmes-de-60-ans-et-plus-en-couple-sans-enfant-sur-femme-de-60-ans-et-plus/","author":[{"family":"Monitoring des quartiers","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Monitoring des quartiers, 2019az)</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The difference between the number of couples without child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pCc0JO8q","properties":{"formattedCitation":"(Monitoring des quartiers, 2019aq)","plainCitation":"(Monitoring des quartiers, 2019aq)","noteIndex":0},"citationItems":[{"id":488,"uris":["http://zotero.org/users/8331578/items/7DCUU78I"],"uri":["http://zotero.org/users/8331578/items/7DCUU78I"],"itemData":{"id":488,"type":"webpage","title":"Part des couples sans enfants dans le total des ménages privés","URL":"https://monitoringdesquartiers.brussels/indicators/part-des-couples-sans-enfants-sans-le-total-des-menages-prives/","author":[{"family":"Monitoring des quartiers","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Monitoring des quartiers, 2019aq)</w:t>
      </w:r>
      <w:r w:rsidRPr="0064435F">
        <w:rPr>
          <w:rFonts w:ascii="Times New Roman" w:hAnsi="Times New Roman"/>
          <w:sz w:val="24"/>
          <w:szCs w:val="24"/>
          <w:lang w:val="en-US"/>
        </w:rPr>
        <w:fldChar w:fldCharType="end"/>
      </w:r>
      <w:bookmarkEnd w:id="102"/>
      <w:r w:rsidRPr="0064435F">
        <w:rPr>
          <w:rFonts w:ascii="Times New Roman" w:hAnsi="Times New Roman"/>
          <w:sz w:val="24"/>
          <w:szCs w:val="24"/>
          <w:lang w:val="en-US"/>
        </w:rPr>
        <w:t xml:space="preserve"> and the sum of those two categories gives the number of women aged between 1</w:t>
      </w:r>
      <w:r w:rsidR="00FE2EA6">
        <w:rPr>
          <w:rFonts w:ascii="Times New Roman" w:hAnsi="Times New Roman"/>
          <w:sz w:val="24"/>
          <w:szCs w:val="24"/>
          <w:lang w:val="en-US"/>
        </w:rPr>
        <w:t>5</w:t>
      </w:r>
      <w:r w:rsidRPr="0064435F">
        <w:rPr>
          <w:rFonts w:ascii="Times New Roman" w:hAnsi="Times New Roman"/>
          <w:sz w:val="24"/>
          <w:szCs w:val="24"/>
          <w:lang w:val="en-US"/>
        </w:rPr>
        <w:t xml:space="preserve"> and 19 living in couple without child.</w:t>
      </w:r>
    </w:p>
    <w:p w14:paraId="4E5A5024" w14:textId="77777777" w:rsidR="005C5556" w:rsidRPr="0064435F" w:rsidRDefault="005C5556" w:rsidP="005C5556">
      <w:pPr>
        <w:spacing w:line="360" w:lineRule="auto"/>
        <w:jc w:val="both"/>
        <w:rPr>
          <w:rFonts w:ascii="Times New Roman" w:hAnsi="Times New Roman"/>
          <w:sz w:val="24"/>
          <w:szCs w:val="24"/>
          <w:lang w:val="en-US"/>
        </w:rPr>
      </w:pPr>
    </w:p>
    <w:p w14:paraId="79C1591B" w14:textId="61EFB435"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same process </w:t>
      </w:r>
      <w:proofErr w:type="gramStart"/>
      <w:r w:rsidRPr="0064435F">
        <w:rPr>
          <w:rFonts w:ascii="Times New Roman" w:hAnsi="Times New Roman"/>
          <w:sz w:val="24"/>
          <w:szCs w:val="24"/>
          <w:lang w:val="en-US"/>
        </w:rPr>
        <w:t>is applied</w:t>
      </w:r>
      <w:proofErr w:type="gramEnd"/>
      <w:r w:rsidRPr="0064435F">
        <w:rPr>
          <w:rFonts w:ascii="Times New Roman" w:hAnsi="Times New Roman"/>
          <w:sz w:val="24"/>
          <w:szCs w:val="24"/>
          <w:lang w:val="en-US"/>
        </w:rPr>
        <w:t xml:space="preserve"> to determine the number of women living alone with at least one child. The only available data being for the age category 20-49 </w:t>
      </w:r>
      <w:bookmarkStart w:id="103" w:name="_Hlk80004154"/>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8YflBvrC","properties":{"formattedCitation":"(Monitoring des quartiers, 2019be)","plainCitation":"(Monitoring des quartiers, 2019be)","noteIndex":0},"citationItems":[{"id":490,"uris":["http://zotero.org/users/8331578/items/RBF8J6PQ"],"uri":["http://zotero.org/users/8331578/items/RBF8J6PQ"],"itemData":{"id":490,"type":"webpage","title":"Part des mères seules de 20-49 ans (sur les femmes de 20-49 ans)","URL":"https://monitoringdesquartiers.brussels/indicators/part-des-meres-seules-de-20-49-ans-sur-les-femmes-20-49-ans/","author":[{"family":"Monitoring des quartiers","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Monitoring des quartiers, 2019be)</w:t>
      </w:r>
      <w:r w:rsidRPr="0064435F">
        <w:rPr>
          <w:rFonts w:ascii="Times New Roman" w:hAnsi="Times New Roman"/>
          <w:sz w:val="24"/>
          <w:szCs w:val="24"/>
          <w:lang w:val="en-US"/>
        </w:rPr>
        <w:fldChar w:fldCharType="end"/>
      </w:r>
      <w:r w:rsidRPr="0064435F">
        <w:rPr>
          <w:rFonts w:ascii="Times New Roman" w:hAnsi="Times New Roman"/>
          <w:sz w:val="24"/>
          <w:szCs w:val="24"/>
          <w:lang w:val="en-US"/>
        </w:rPr>
        <w:t>, the number of women aged between 1</w:t>
      </w:r>
      <w:r w:rsidR="00FE2EA6">
        <w:rPr>
          <w:rFonts w:ascii="Times New Roman" w:hAnsi="Times New Roman"/>
          <w:sz w:val="24"/>
          <w:szCs w:val="24"/>
          <w:lang w:val="en-US"/>
        </w:rPr>
        <w:t>5</w:t>
      </w:r>
      <w:r w:rsidRPr="0064435F">
        <w:rPr>
          <w:rFonts w:ascii="Times New Roman" w:hAnsi="Times New Roman"/>
          <w:sz w:val="24"/>
          <w:szCs w:val="24"/>
          <w:lang w:val="en-US"/>
        </w:rPr>
        <w:t xml:space="preserve"> and 19 or 50 and 70 is figured out from the total number of households being “single mother with child”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UrfNTLeD","properties":{"formattedCitation":"(Monitoring des quartiers, 2019bd)","plainCitation":"(Monitoring des quartiers, 2019bd)","noteIndex":0},"citationItems":[{"id":492,"uris":["http://zotero.org/users/8331578/items/BILZB7SJ"],"uri":["http://zotero.org/users/8331578/items/BILZB7SJ"],"itemData":{"id":492,"type":"webpage","title":"Part des ménages monoparentaux dans le total des ménages privés","URL":"https://monitoringdesquartiers.brussels/indicators/part-des-menages-monoparentaux-dans-le-total-des-menages-prives/","author":[{"family":"Monitoring des quartiers","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Monitoring des quartiers, 2019bd)</w:t>
      </w:r>
      <w:r w:rsidRPr="0064435F">
        <w:rPr>
          <w:rFonts w:ascii="Times New Roman" w:hAnsi="Times New Roman"/>
          <w:sz w:val="24"/>
          <w:szCs w:val="24"/>
          <w:lang w:val="en-US"/>
        </w:rPr>
        <w:fldChar w:fldCharType="end"/>
      </w:r>
      <w:bookmarkEnd w:id="103"/>
      <w:r w:rsidRPr="0064435F">
        <w:rPr>
          <w:rFonts w:ascii="Times New Roman" w:hAnsi="Times New Roman"/>
          <w:sz w:val="24"/>
          <w:szCs w:val="24"/>
          <w:lang w:val="en-US"/>
        </w:rPr>
        <w:t>. The same assumptions still apply concerning mothers younger than 1</w:t>
      </w:r>
      <w:r w:rsidR="00FE2EA6">
        <w:rPr>
          <w:rFonts w:ascii="Times New Roman" w:hAnsi="Times New Roman"/>
          <w:sz w:val="24"/>
          <w:szCs w:val="24"/>
          <w:lang w:val="en-US"/>
        </w:rPr>
        <w:t>5</w:t>
      </w:r>
      <w:r w:rsidRPr="0064435F">
        <w:rPr>
          <w:rFonts w:ascii="Times New Roman" w:hAnsi="Times New Roman"/>
          <w:sz w:val="24"/>
          <w:szCs w:val="24"/>
          <w:lang w:val="en-US"/>
        </w:rPr>
        <w:t xml:space="preserve"> years or older than </w:t>
      </w:r>
      <w:proofErr w:type="gramStart"/>
      <w:r w:rsidRPr="0064435F">
        <w:rPr>
          <w:rFonts w:ascii="Times New Roman" w:hAnsi="Times New Roman"/>
          <w:sz w:val="24"/>
          <w:szCs w:val="24"/>
          <w:lang w:val="en-US"/>
        </w:rPr>
        <w:t>70</w:t>
      </w:r>
      <w:proofErr w:type="gramEnd"/>
      <w:r w:rsidRPr="0064435F">
        <w:rPr>
          <w:rFonts w:ascii="Times New Roman" w:hAnsi="Times New Roman"/>
          <w:sz w:val="24"/>
          <w:szCs w:val="24"/>
          <w:lang w:val="en-US"/>
        </w:rPr>
        <w:t>.</w:t>
      </w:r>
    </w:p>
    <w:p w14:paraId="09844D75" w14:textId="77777777" w:rsidR="005C5556" w:rsidRPr="0064435F" w:rsidRDefault="005C5556" w:rsidP="005C5556">
      <w:pPr>
        <w:spacing w:line="360" w:lineRule="auto"/>
        <w:jc w:val="both"/>
        <w:rPr>
          <w:rFonts w:ascii="Times New Roman" w:hAnsi="Times New Roman"/>
          <w:sz w:val="24"/>
          <w:szCs w:val="24"/>
          <w:lang w:val="en-US"/>
        </w:rPr>
      </w:pPr>
    </w:p>
    <w:p w14:paraId="339C43AB" w14:textId="363C3F51"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lastRenderedPageBreak/>
        <w:t xml:space="preserve">For the single fathers living with at least one child, it is more complex. There is no information about their age repartition. The only available data is the part of households being ‘single father with child”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w2zFIjCb","properties":{"formattedCitation":"(Monitoring des quartiers, 2019bd)","plainCitation":"(Monitoring des quartiers, 2019bd)","noteIndex":0},"citationItems":[{"id":492,"uris":["http://zotero.org/users/8331578/items/BILZB7SJ"],"uri":["http://zotero.org/users/8331578/items/BILZB7SJ"],"itemData":{"id":492,"type":"webpage","title":"Part des ménages monoparentaux dans le total des ménages privés","URL":"https://monitoringdesquartiers.brussels/indicators/part-des-menages-monoparentaux-dans-le-total-des-menages-prives/","author":[{"family":"Monitoring des quartiers","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Monitoring des quartiers, 2019bd)</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These percentages are brought back to absolute numbers thanks to the total number of households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LW9rUYLJ","properties":{"formattedCitation":"(Monitoring des quartiers, 2019bh)","plainCitation":"(Monitoring des quartiers, 2019bh)","noteIndex":0},"citationItems":[{"id":314,"uris":["http://zotero.org/users/8331578/items/YQRV77W4"],"uri":["http://zotero.org/users/8331578/items/YQRV77W4"],"itemData":{"id":314,"type":"webpage","title":"Tableaux Statistiques en Région Bruxelles Capitale","URL":"https://monitoringdesquartiers.brussels/tables/","author":[{"family":"Monitoring des quartiers","given":""}],"accessed":{"date-parts":[["2021",8,12]]},"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Monitoring des quartiers, 2019bh)</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and the age of the father is randomly picked between 1</w:t>
      </w:r>
      <w:r w:rsidR="00FE2EA6">
        <w:rPr>
          <w:rFonts w:ascii="Times New Roman" w:hAnsi="Times New Roman"/>
          <w:sz w:val="24"/>
          <w:szCs w:val="24"/>
          <w:lang w:val="en-US"/>
        </w:rPr>
        <w:t>5</w:t>
      </w:r>
      <w:r w:rsidRPr="0064435F">
        <w:rPr>
          <w:rFonts w:ascii="Times New Roman" w:hAnsi="Times New Roman"/>
          <w:sz w:val="24"/>
          <w:szCs w:val="24"/>
          <w:lang w:val="en-US"/>
        </w:rPr>
        <w:t xml:space="preserve"> and 70 following the same assumptions as explained here above.</w:t>
      </w:r>
    </w:p>
    <w:p w14:paraId="0CDCB983" w14:textId="77777777" w:rsidR="005C5556" w:rsidRPr="0064435F" w:rsidRDefault="005C5556" w:rsidP="005C5556">
      <w:pPr>
        <w:spacing w:line="360" w:lineRule="auto"/>
        <w:jc w:val="both"/>
        <w:rPr>
          <w:rFonts w:ascii="Times New Roman" w:hAnsi="Times New Roman"/>
          <w:sz w:val="24"/>
          <w:szCs w:val="24"/>
          <w:lang w:val="en-US"/>
        </w:rPr>
      </w:pPr>
    </w:p>
    <w:p w14:paraId="0AC58786" w14:textId="77777777"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For the people living alone, the neighborhood’s monitoring provides the part of household being “single” per gender and per age category (18-29; 30-64; 65+) </w:t>
      </w:r>
      <w:bookmarkStart w:id="104" w:name="_Hlk80004196"/>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fZxn85FG","properties":{"formattedCitation":"(Monitoring des quartiers, 2019bc)","plainCitation":"(Monitoring des quartiers, 2019bc)","noteIndex":0},"citationItems":[{"id":494,"uris":["http://zotero.org/users/8331578/items/K4QTSK5J"],"uri":["http://zotero.org/users/8331578/items/K4QTSK5J"],"itemData":{"id":494,"type":"webpage","title":"Part des isolés parmi les 18-29 ans","URL":"https://monitoringdesquartiers.brussels/indicators/part-des-isoles-parmi-les-18-29-ans/","author":[{"family":"Monitoring des quartiers","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Monitoring des quartiers, 2019bc)</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2KtlVecK","properties":{"formattedCitation":"(Monitoring des quartiers, 2019ba)","plainCitation":"(Monitoring des quartiers, 2019ba)","noteIndex":0},"citationItems":[{"id":496,"uris":["http://zotero.org/users/8331578/items/ZEIHIRHU"],"uri":["http://zotero.org/users/8331578/items/ZEIHIRHU"],"itemData":{"id":496,"type":"webpage","title":"Part des isolés de 30 ans et plus dans le total des ménages privés","URL":"https://monitoringdesquartiers.brussels/indicators/part-des-isoles-de-30-ans-et-plus-dans-le-total-des-menages-prives/","author":[{"family":"Monitoring des quartiers","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Monitoring des quartiers, 2019ba)</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m63wqRJh","properties":{"formattedCitation":"(Monitoring des quartiers, 2019bb)","plainCitation":"(Monitoring des quartiers, 2019bb)","noteIndex":0},"citationItems":[{"id":498,"uris":["http://zotero.org/users/8331578/items/U89CICU9"],"uri":["http://zotero.org/users/8331578/items/U89CICU9"],"itemData":{"id":498,"type":"webpage","title":"Part des isolés de 65 ans et plus dans le total des ménages privés","URL":"https://monitoringdesquartiers.brussels/indicators/part-des-isoles-de-65-ans-et-plus-dans-le-total-des-menages-prives/","author":[{"family":"Monitoring des quartiers","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Monitoring des quartiers, 2019bb)</w:t>
      </w:r>
      <w:r w:rsidRPr="0064435F">
        <w:rPr>
          <w:rFonts w:ascii="Times New Roman" w:hAnsi="Times New Roman"/>
          <w:sz w:val="24"/>
          <w:szCs w:val="24"/>
          <w:lang w:val="en-US"/>
        </w:rPr>
        <w:fldChar w:fldCharType="end"/>
      </w:r>
      <w:bookmarkEnd w:id="104"/>
      <w:r w:rsidRPr="0064435F">
        <w:rPr>
          <w:rFonts w:ascii="Times New Roman" w:hAnsi="Times New Roman"/>
          <w:sz w:val="24"/>
          <w:szCs w:val="24"/>
          <w:lang w:val="en-US"/>
        </w:rPr>
        <w:t xml:space="preserve">. Thus, those percentages are multiplied by the total number of household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hyFGvkVq","properties":{"formattedCitation":"(Monitoring des quartiers, 2019bh)","plainCitation":"(Monitoring des quartiers, 2019bh)","noteIndex":0},"citationItems":[{"id":314,"uris":["http://zotero.org/users/8331578/items/YQRV77W4"],"uri":["http://zotero.org/users/8331578/items/YQRV77W4"],"itemData":{"id":314,"type":"webpage","title":"Tableaux Statistiques en Région Bruxelles Capitale","URL":"https://monitoringdesquartiers.brussels/tables/","author":[{"family":"Monitoring des quartiers","given":""}],"accessed":{"date-parts":[["2021",8,12]]},"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Monitoring des quartiers, 2019bh)</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and uniformly spread among the ages in each category. The assumption </w:t>
      </w:r>
      <w:proofErr w:type="gramStart"/>
      <w:r w:rsidRPr="0064435F">
        <w:rPr>
          <w:rFonts w:ascii="Times New Roman" w:hAnsi="Times New Roman"/>
          <w:sz w:val="24"/>
          <w:szCs w:val="24"/>
          <w:lang w:val="en-US"/>
        </w:rPr>
        <w:t>is taken</w:t>
      </w:r>
      <w:proofErr w:type="gramEnd"/>
      <w:r w:rsidRPr="0064435F">
        <w:rPr>
          <w:rFonts w:ascii="Times New Roman" w:hAnsi="Times New Roman"/>
          <w:sz w:val="24"/>
          <w:szCs w:val="24"/>
          <w:lang w:val="en-US"/>
        </w:rPr>
        <w:t xml:space="preserve"> that no one younger than 18 years lives alone. They are in fact about 200 </w:t>
      </w:r>
      <w:bookmarkStart w:id="105" w:name="_Hlk80004206"/>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5CXPGXeC","properties":{"formattedCitation":"(IBSA, 2019b)","plainCitation":"(IBSA, 2019b)","noteIndex":0},"citationItems":[{"id":482,"uris":["http://zotero.org/users/8331578/items/MW56KEA8"],"uri":["http://zotero.org/users/8331578/items/MW56KEA8"],"itemData":{"id":482,"type":"webpage","title":"Ménages | IBSA | Tableaux 1.4.4.1, 1.4.3.4. &amp; 1.4.3.5","URL":"https://ibsa.brussels/themes/population/menages","author":[{"family":"IBSA","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IBSA, 2019b)</w:t>
      </w:r>
      <w:r w:rsidRPr="0064435F">
        <w:rPr>
          <w:rFonts w:ascii="Times New Roman" w:hAnsi="Times New Roman"/>
          <w:sz w:val="24"/>
          <w:szCs w:val="24"/>
          <w:lang w:val="en-US"/>
        </w:rPr>
        <w:fldChar w:fldCharType="end"/>
      </w:r>
      <w:bookmarkEnd w:id="105"/>
      <w:r w:rsidRPr="0064435F">
        <w:rPr>
          <w:rFonts w:ascii="Times New Roman" w:hAnsi="Times New Roman"/>
          <w:sz w:val="24"/>
          <w:szCs w:val="24"/>
          <w:lang w:val="en-US"/>
        </w:rPr>
        <w:t xml:space="preserve"> but it can be neglected.</w:t>
      </w:r>
    </w:p>
    <w:p w14:paraId="56ECC43E" w14:textId="77777777" w:rsidR="005C5556" w:rsidRPr="0064435F" w:rsidRDefault="005C5556" w:rsidP="005C5556">
      <w:pPr>
        <w:spacing w:line="360" w:lineRule="auto"/>
        <w:jc w:val="both"/>
        <w:rPr>
          <w:rFonts w:ascii="Times New Roman" w:hAnsi="Times New Roman"/>
          <w:sz w:val="24"/>
          <w:szCs w:val="24"/>
          <w:lang w:val="en-US"/>
        </w:rPr>
      </w:pPr>
    </w:p>
    <w:p w14:paraId="543170F0" w14:textId="77777777"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Finally, the number of men and women living in flatshare are provided at a municipal level by the IBSA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QvWmDEE3","properties":{"formattedCitation":"(IBSA, 2019b)","plainCitation":"(IBSA, 2019b)","noteIndex":0},"citationItems":[{"id":482,"uris":["http://zotero.org/users/8331578/items/MW56KEA8"],"uri":["http://zotero.org/users/8331578/items/MW56KEA8"],"itemData":{"id":482,"type":"webpage","title":"Ménages | IBSA | Tableaux 1.4.4.1, 1.4.3.4. &amp; 1.4.3.5","URL":"https://ibsa.brussels/themes/population/menages","author":[{"family":"IBSA","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IBSA, 2019b)</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They are spread among the sectors using the ratio of men (resp. women) living in a given sector out of the number of men (resp. women) living in the corresponding municipality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DqAEoyqL","properties":{"formattedCitation":"(Monitoring des quartiers, 2019bh)","plainCitation":"(Monitoring des quartiers, 2019bh)","noteIndex":0},"citationItems":[{"id":314,"uris":["http://zotero.org/users/8331578/items/YQRV77W4"],"uri":["http://zotero.org/users/8331578/items/YQRV77W4"],"itemData":{"id":314,"type":"webpage","title":"Tableaux Statistiques en Région Bruxelles Capitale","URL":"https://monitoringdesquartiers.brussels/tables/","author":[{"family":"Monitoring des quartiers","given":""}],"accessed":{"date-parts":[["2021",8,12]]},"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Monitoring des quartiers, 2019bh)</w:t>
      </w:r>
      <w:r w:rsidRPr="0064435F">
        <w:rPr>
          <w:rFonts w:ascii="Times New Roman" w:hAnsi="Times New Roman"/>
          <w:sz w:val="24"/>
          <w:szCs w:val="24"/>
          <w:lang w:val="en-US"/>
        </w:rPr>
        <w:fldChar w:fldCharType="end"/>
      </w:r>
      <w:r w:rsidRPr="0064435F">
        <w:rPr>
          <w:rFonts w:ascii="Times New Roman" w:hAnsi="Times New Roman"/>
          <w:sz w:val="24"/>
          <w:szCs w:val="24"/>
          <w:lang w:val="en-US"/>
        </w:rPr>
        <w:t>.</w:t>
      </w:r>
    </w:p>
    <w:p w14:paraId="07C68F0B" w14:textId="77777777" w:rsidR="005C5556" w:rsidRPr="0064435F" w:rsidRDefault="005C5556" w:rsidP="005C5556">
      <w:pPr>
        <w:spacing w:line="360" w:lineRule="auto"/>
        <w:jc w:val="both"/>
        <w:rPr>
          <w:rFonts w:ascii="Times New Roman" w:hAnsi="Times New Roman"/>
          <w:sz w:val="24"/>
          <w:szCs w:val="24"/>
          <w:lang w:val="en-US"/>
        </w:rPr>
      </w:pPr>
    </w:p>
    <w:p w14:paraId="676A4307" w14:textId="0A42C556" w:rsidR="005C5556" w:rsidRDefault="005C5556" w:rsidP="005C5556">
      <w:pPr>
        <w:pStyle w:val="Heading4"/>
        <w:rPr>
          <w:rFonts w:ascii="Times New Roman" w:hAnsi="Times New Roman"/>
          <w:lang w:val="en-US"/>
        </w:rPr>
      </w:pPr>
      <w:r w:rsidRPr="0064435F">
        <w:rPr>
          <w:rFonts w:ascii="Times New Roman" w:hAnsi="Times New Roman"/>
          <w:lang w:val="en-US"/>
        </w:rPr>
        <w:t>Create people and households</w:t>
      </w:r>
    </w:p>
    <w:p w14:paraId="3E991AAE" w14:textId="77777777" w:rsidR="00096478" w:rsidRPr="00096478" w:rsidRDefault="00096478" w:rsidP="00096478">
      <w:pPr>
        <w:rPr>
          <w:lang w:val="en-US" w:eastAsia="en-US"/>
        </w:rPr>
      </w:pPr>
    </w:p>
    <w:p w14:paraId="729A5FEC" w14:textId="77777777"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People living alone </w:t>
      </w:r>
      <w:proofErr w:type="gramStart"/>
      <w:r w:rsidRPr="0064435F">
        <w:rPr>
          <w:rFonts w:ascii="Times New Roman" w:hAnsi="Times New Roman"/>
          <w:sz w:val="24"/>
          <w:szCs w:val="24"/>
          <w:lang w:val="en-US"/>
        </w:rPr>
        <w:t>are simply created</w:t>
      </w:r>
      <w:proofErr w:type="gramEnd"/>
      <w:r w:rsidRPr="0064435F">
        <w:rPr>
          <w:rFonts w:ascii="Times New Roman" w:hAnsi="Times New Roman"/>
          <w:sz w:val="24"/>
          <w:szCs w:val="24"/>
          <w:lang w:val="en-US"/>
        </w:rPr>
        <w:t xml:space="preserve"> following the numbers defined in the previous section.</w:t>
      </w:r>
    </w:p>
    <w:p w14:paraId="275ECEA8" w14:textId="77777777"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o associate couples, the woman </w:t>
      </w:r>
      <w:proofErr w:type="gramStart"/>
      <w:r w:rsidRPr="0064435F">
        <w:rPr>
          <w:rFonts w:ascii="Times New Roman" w:hAnsi="Times New Roman"/>
          <w:sz w:val="24"/>
          <w:szCs w:val="24"/>
          <w:lang w:val="en-US"/>
        </w:rPr>
        <w:t>is firstly created</w:t>
      </w:r>
      <w:proofErr w:type="gramEnd"/>
      <w:r w:rsidRPr="0064435F">
        <w:rPr>
          <w:rFonts w:ascii="Times New Roman" w:hAnsi="Times New Roman"/>
          <w:sz w:val="24"/>
          <w:szCs w:val="24"/>
          <w:lang w:val="en-US"/>
        </w:rPr>
        <w:t xml:space="preserve"> and looks then for a man older of three years than his spouse. The average age difference in couples is indeed 3 years in </w:t>
      </w:r>
      <w:bookmarkStart w:id="106" w:name="_Hlk80004219"/>
      <w:r w:rsidRPr="0064435F">
        <w:rPr>
          <w:rFonts w:ascii="Times New Roman" w:hAnsi="Times New Roman"/>
          <w:sz w:val="24"/>
          <w:szCs w:val="24"/>
          <w:lang w:val="en-US"/>
        </w:rPr>
        <w:t xml:space="preserve">Brussels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3CXYoozd","properties":{"formattedCitation":"(Service Public F\\uc0\\u233{}d\\uc0\\u233{}ral Belge, 2019a)","plainCitation":"(Service Public Fédéral Belge, 2019a)","noteIndex":0},"citationItems":[{"id":500,"uris":["http://zotero.org/users/8331578/items/HG6MRGNL"],"uri":["http://zotero.org/users/8331578/items/HG6MRGNL"],"itemData":{"id":500,"type":"webpage","title":"Mariages | Statbel | Tableau 11","URL":"https://statbel.fgov.be/fr/themes/population/partenariat/mariages#figures","author":[{"family":"Service Public Fédéral Belge","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szCs w:val="24"/>
          <w:lang w:val="en-US"/>
        </w:rPr>
        <w:t>(Service Public Fédéral Belge, 2019a)</w:t>
      </w:r>
      <w:r w:rsidRPr="0064435F">
        <w:rPr>
          <w:rFonts w:ascii="Times New Roman" w:hAnsi="Times New Roman"/>
          <w:sz w:val="24"/>
          <w:szCs w:val="24"/>
          <w:lang w:val="en-US"/>
        </w:rPr>
        <w:fldChar w:fldCharType="end"/>
      </w:r>
      <w:bookmarkEnd w:id="106"/>
      <w:r w:rsidRPr="0064435F">
        <w:rPr>
          <w:rFonts w:ascii="Times New Roman" w:hAnsi="Times New Roman"/>
          <w:sz w:val="24"/>
          <w:szCs w:val="24"/>
          <w:lang w:val="en-US"/>
        </w:rPr>
        <w:t xml:space="preserve">. If there is no such man still available in the concerned sector, the simulation looks for the first available man in the sector with the age closest to the desired one. Note that only hetero couples </w:t>
      </w:r>
      <w:proofErr w:type="gramStart"/>
      <w:r w:rsidRPr="0064435F">
        <w:rPr>
          <w:rFonts w:ascii="Times New Roman" w:hAnsi="Times New Roman"/>
          <w:sz w:val="24"/>
          <w:szCs w:val="24"/>
          <w:lang w:val="en-US"/>
        </w:rPr>
        <w:t>are created</w:t>
      </w:r>
      <w:proofErr w:type="gramEnd"/>
      <w:r w:rsidRPr="0064435F">
        <w:rPr>
          <w:rFonts w:ascii="Times New Roman" w:hAnsi="Times New Roman"/>
          <w:sz w:val="24"/>
          <w:szCs w:val="24"/>
          <w:lang w:val="en-US"/>
        </w:rPr>
        <w:t xml:space="preserve"> for a question of simplicity. This could be an improvement for readers interested in the household simulation. However, for the fleet sizing goal of this thesis, it does not have any impact since every household </w:t>
      </w:r>
      <w:proofErr w:type="gramStart"/>
      <w:r w:rsidRPr="0064435F">
        <w:rPr>
          <w:rFonts w:ascii="Times New Roman" w:hAnsi="Times New Roman"/>
          <w:sz w:val="24"/>
          <w:szCs w:val="24"/>
          <w:lang w:val="en-US"/>
        </w:rPr>
        <w:t>is created</w:t>
      </w:r>
      <w:proofErr w:type="gramEnd"/>
      <w:r w:rsidRPr="0064435F">
        <w:rPr>
          <w:rFonts w:ascii="Times New Roman" w:hAnsi="Times New Roman"/>
          <w:sz w:val="24"/>
          <w:szCs w:val="24"/>
          <w:lang w:val="en-US"/>
        </w:rPr>
        <w:t xml:space="preserve"> at a sector level and not at a real address level. It is therefore aggregated, and one could simply invert two household ids </w:t>
      </w:r>
      <w:proofErr w:type="gramStart"/>
      <w:r w:rsidRPr="0064435F">
        <w:rPr>
          <w:rFonts w:ascii="Times New Roman" w:hAnsi="Times New Roman"/>
          <w:sz w:val="24"/>
          <w:szCs w:val="24"/>
          <w:lang w:val="en-US"/>
        </w:rPr>
        <w:t>in order to</w:t>
      </w:r>
      <w:proofErr w:type="gramEnd"/>
      <w:r w:rsidRPr="0064435F">
        <w:rPr>
          <w:rFonts w:ascii="Times New Roman" w:hAnsi="Times New Roman"/>
          <w:sz w:val="24"/>
          <w:szCs w:val="24"/>
          <w:lang w:val="en-US"/>
        </w:rPr>
        <w:t xml:space="preserve"> create homo couples.</w:t>
      </w:r>
    </w:p>
    <w:p w14:paraId="7B2AC87D" w14:textId="77777777" w:rsidR="005C5556" w:rsidRPr="0064435F" w:rsidRDefault="005C5556" w:rsidP="005C5556">
      <w:pPr>
        <w:spacing w:line="360" w:lineRule="auto"/>
        <w:jc w:val="both"/>
        <w:rPr>
          <w:rFonts w:ascii="Times New Roman" w:hAnsi="Times New Roman"/>
          <w:sz w:val="24"/>
          <w:szCs w:val="24"/>
          <w:lang w:val="en-US"/>
        </w:rPr>
      </w:pPr>
    </w:p>
    <w:p w14:paraId="335A4BDC" w14:textId="77777777"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lastRenderedPageBreak/>
        <w:t xml:space="preserve">To create household of a single parent with at least one child, the script first determines the number of children living in the household. This number is randomly picked according to the probability distribution of number of children per household provided by </w:t>
      </w:r>
      <w:bookmarkStart w:id="107" w:name="_Hlk80004235"/>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hwmh79Br","properties":{"formattedCitation":"(Famifed, 2019)","plainCitation":"(Famifed, 2019)","dontUpdate":true,"noteIndex":0},"citationItems":[{"id":101,"uris":["http://zotero.org/users/8331578/items/SHCVWA8H"],"uri":["http://zotero.org/users/8331578/items/SHCVWA8H"],"itemData":{"id":101,"type":"webpage","title":"Par région | Famifed","URL":"https://bruxelles.famifed.be/fr/statistics/263?year=2014","author":[{"family":"Famifed","given":""}],"accessed":{"date-parts":[["2021",8,10]]},"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Famifed (2019)</w:t>
      </w:r>
      <w:r w:rsidRPr="0064435F">
        <w:rPr>
          <w:rFonts w:ascii="Times New Roman" w:hAnsi="Times New Roman"/>
          <w:sz w:val="24"/>
          <w:szCs w:val="24"/>
          <w:lang w:val="en-US"/>
        </w:rPr>
        <w:fldChar w:fldCharType="end"/>
      </w:r>
      <w:bookmarkEnd w:id="107"/>
      <w:r w:rsidRPr="0064435F">
        <w:rPr>
          <w:rFonts w:ascii="Times New Roman" w:hAnsi="Times New Roman"/>
          <w:sz w:val="24"/>
          <w:szCs w:val="24"/>
          <w:lang w:val="en-US"/>
        </w:rPr>
        <w:t xml:space="preserve">. This information dates of 2014. It has </w:t>
      </w:r>
      <w:proofErr w:type="gramStart"/>
      <w:r w:rsidRPr="0064435F">
        <w:rPr>
          <w:rFonts w:ascii="Times New Roman" w:hAnsi="Times New Roman"/>
          <w:sz w:val="24"/>
          <w:szCs w:val="24"/>
          <w:lang w:val="en-US"/>
        </w:rPr>
        <w:t>been assumed</w:t>
      </w:r>
      <w:proofErr w:type="gramEnd"/>
      <w:r w:rsidRPr="0064435F">
        <w:rPr>
          <w:rFonts w:ascii="Times New Roman" w:hAnsi="Times New Roman"/>
          <w:sz w:val="24"/>
          <w:szCs w:val="24"/>
          <w:lang w:val="en-US"/>
        </w:rPr>
        <w:t xml:space="preserve"> that this distribution of probabilities has not changed much between 2014 and 2019. Each child </w:t>
      </w:r>
      <w:proofErr w:type="gramStart"/>
      <w:r w:rsidRPr="0064435F">
        <w:rPr>
          <w:rFonts w:ascii="Times New Roman" w:hAnsi="Times New Roman"/>
          <w:sz w:val="24"/>
          <w:szCs w:val="24"/>
          <w:lang w:val="en-US"/>
        </w:rPr>
        <w:t>is then created</w:t>
      </w:r>
      <w:proofErr w:type="gramEnd"/>
      <w:r w:rsidRPr="0064435F">
        <w:rPr>
          <w:rFonts w:ascii="Times New Roman" w:hAnsi="Times New Roman"/>
          <w:sz w:val="24"/>
          <w:szCs w:val="24"/>
          <w:lang w:val="en-US"/>
        </w:rPr>
        <w:t xml:space="preserve">, receive a gender (randomly picked) and an age. The age is allocated following the probability distribution of the age difference between a mother and her child </w:t>
      </w:r>
      <w:bookmarkStart w:id="108" w:name="_Hlk80004244"/>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0uIKdXB9","properties":{"formattedCitation":"(Van Leeuw &amp; Leroy, 2020)","plainCitation":"(Van Leeuw &amp; Leroy, 2020)","noteIndex":0},"citationItems":[{"id":631,"uris":["http://zotero.org/users/8331578/items/2WPZBE3B"],"uri":["http://zotero.org/users/8331578/items/2WPZBE3B"],"itemData":{"id":631,"type":"report","publisher":"Centre d'Épidémiologie Périnatale","title":"Santé périnatale en Région bruxelloise - Année 2019","URL":"https://www.cepip.be/pdf/rapport_CEPIP_Bxl2019_FR_2tma.pdf","author":[{"family":"Van Leeuw","given":"V"},{"family":"Leroy","given":"Ch"}],"accessed":{"date-parts":[["2021",8,10]]},"issued":{"date-parts":[["2020"]]}}}],"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Van Leeuw &amp; Leroy, 2020)</w:t>
      </w:r>
      <w:r w:rsidRPr="0064435F">
        <w:rPr>
          <w:rFonts w:ascii="Times New Roman" w:hAnsi="Times New Roman"/>
          <w:sz w:val="24"/>
          <w:szCs w:val="24"/>
          <w:lang w:val="en-US"/>
        </w:rPr>
        <w:fldChar w:fldCharType="end"/>
      </w:r>
      <w:bookmarkEnd w:id="108"/>
      <w:r w:rsidRPr="0064435F">
        <w:rPr>
          <w:rFonts w:ascii="Times New Roman" w:hAnsi="Times New Roman"/>
          <w:sz w:val="24"/>
          <w:szCs w:val="24"/>
          <w:lang w:val="en-US"/>
        </w:rPr>
        <w:t xml:space="preserve">. For the creation of a “single father with child” household, the probability distribution is slighted with 3 years more to represent the average age difference in a couple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xd8MUDAH","properties":{"formattedCitation":"(Service Public F\\uc0\\u233{}d\\uc0\\u233{}ral Belge, 2019a)","plainCitation":"(Service Public Fédéral Belge, 2019a)","noteIndex":0},"citationItems":[{"id":500,"uris":["http://zotero.org/users/8331578/items/HG6MRGNL"],"uri":["http://zotero.org/users/8331578/items/HG6MRGNL"],"itemData":{"id":500,"type":"webpage","title":"Mariages | Statbel | Tableau 11","URL":"https://statbel.fgov.be/fr/themes/population/partenariat/mariages#figures","author":[{"family":"Service Public Fédéral Belge","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szCs w:val="24"/>
          <w:lang w:val="en-US"/>
        </w:rPr>
        <w:t>(Service Public Fédéral Belge, 2019a)</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Following the same process as for the husband explained above, if no more children with the desired age is available in the concerned sector, the first child available with the closest age to the mother age minus 32 (resp. the father age minus 36) </w:t>
      </w:r>
      <w:proofErr w:type="gramStart"/>
      <w:r w:rsidRPr="0064435F">
        <w:rPr>
          <w:rFonts w:ascii="Times New Roman" w:hAnsi="Times New Roman"/>
          <w:sz w:val="24"/>
          <w:szCs w:val="24"/>
          <w:lang w:val="en-US"/>
        </w:rPr>
        <w:t>is chosen</w:t>
      </w:r>
      <w:proofErr w:type="gramEnd"/>
      <w:r w:rsidRPr="0064435F">
        <w:rPr>
          <w:rFonts w:ascii="Times New Roman" w:hAnsi="Times New Roman"/>
          <w:sz w:val="24"/>
          <w:szCs w:val="24"/>
          <w:lang w:val="en-US"/>
        </w:rPr>
        <w:t xml:space="preserve">. This 32 (resp. 36) represents the average age difference between a mother (resp. father) and her (resp. his) child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mhJKtLsJ","properties":{"formattedCitation":"(Service Public F\\uc0\\u233{}d\\uc0\\u233{}ral Belge, 2019b)","plainCitation":"(Service Public Fédéral Belge, 2019b)","noteIndex":0},"citationItems":[{"id":505,"uris":["http://zotero.org/users/8331578/items/4HXTX5Z3"],"uri":["http://zotero.org/users/8331578/items/4HXTX5Z3"],"itemData":{"id":505,"type":"webpage","title":"Naissances et fécondité | Statbel | Tableau 12","URL":"https://statbel.fgov.be/fr/themes/population/naissances-et-fecondite#figures","author":[{"family":"Service Public Fédéral Belge","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bookmarkStart w:id="109" w:name="_Hlk80004263"/>
      <w:r w:rsidRPr="0064435F">
        <w:rPr>
          <w:rFonts w:ascii="Times New Roman" w:hAnsi="Times New Roman"/>
          <w:sz w:val="24"/>
          <w:szCs w:val="24"/>
          <w:lang w:val="en-US"/>
        </w:rPr>
        <w:t>(Service Public Fédéral Belge, 2019b</w:t>
      </w:r>
      <w:bookmarkEnd w:id="109"/>
      <w:r w:rsidRPr="0064435F">
        <w:rPr>
          <w:rFonts w:ascii="Times New Roman" w:hAnsi="Times New Roman"/>
          <w:sz w:val="24"/>
          <w:szCs w:val="24"/>
          <w:lang w:val="en-US"/>
        </w:rPr>
        <w:t>)</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If it is still not possible to find such a child and that it is not the first child allocated to the household, the number of children in this household </w:t>
      </w:r>
      <w:proofErr w:type="gramStart"/>
      <w:r w:rsidRPr="0064435F">
        <w:rPr>
          <w:rFonts w:ascii="Times New Roman" w:hAnsi="Times New Roman"/>
          <w:sz w:val="24"/>
          <w:szCs w:val="24"/>
          <w:lang w:val="en-US"/>
        </w:rPr>
        <w:t>is simply scaled</w:t>
      </w:r>
      <w:proofErr w:type="gramEnd"/>
      <w:r w:rsidRPr="0064435F">
        <w:rPr>
          <w:rFonts w:ascii="Times New Roman" w:hAnsi="Times New Roman"/>
          <w:sz w:val="24"/>
          <w:szCs w:val="24"/>
          <w:lang w:val="en-US"/>
        </w:rPr>
        <w:t xml:space="preserve"> down.</w:t>
      </w:r>
    </w:p>
    <w:p w14:paraId="2A1D18DB" w14:textId="77777777" w:rsidR="005C5556" w:rsidRPr="0064435F" w:rsidRDefault="005C5556" w:rsidP="005C5556">
      <w:pPr>
        <w:spacing w:line="360" w:lineRule="auto"/>
        <w:jc w:val="both"/>
        <w:rPr>
          <w:rFonts w:ascii="Times New Roman" w:hAnsi="Times New Roman"/>
          <w:sz w:val="24"/>
          <w:szCs w:val="24"/>
          <w:lang w:val="en-US"/>
        </w:rPr>
      </w:pPr>
    </w:p>
    <w:p w14:paraId="394F4C8C" w14:textId="77777777"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The creation of households with a couple and children is simply a mix between the creation of a couple and the allocation of children to their mother as explained above.</w:t>
      </w:r>
    </w:p>
    <w:p w14:paraId="3238592C" w14:textId="77777777" w:rsidR="005C5556" w:rsidRPr="0064435F" w:rsidRDefault="005C5556" w:rsidP="005C5556">
      <w:pPr>
        <w:spacing w:line="360" w:lineRule="auto"/>
        <w:jc w:val="both"/>
        <w:rPr>
          <w:rFonts w:ascii="Times New Roman" w:hAnsi="Times New Roman"/>
          <w:sz w:val="24"/>
          <w:szCs w:val="24"/>
          <w:lang w:val="en-US"/>
        </w:rPr>
      </w:pPr>
    </w:p>
    <w:p w14:paraId="36C1BD4F" w14:textId="363C4866"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creation of shared households follows the same logic as the allocation of children to a household. A first flat mate </w:t>
      </w:r>
      <w:proofErr w:type="gramStart"/>
      <w:r w:rsidRPr="0064435F">
        <w:rPr>
          <w:rFonts w:ascii="Times New Roman" w:hAnsi="Times New Roman"/>
          <w:sz w:val="24"/>
          <w:szCs w:val="24"/>
          <w:lang w:val="en-US"/>
        </w:rPr>
        <w:t>is created</w:t>
      </w:r>
      <w:proofErr w:type="gramEnd"/>
      <w:r w:rsidRPr="0064435F">
        <w:rPr>
          <w:rFonts w:ascii="Times New Roman" w:hAnsi="Times New Roman"/>
          <w:sz w:val="24"/>
          <w:szCs w:val="24"/>
          <w:lang w:val="en-US"/>
        </w:rPr>
        <w:t>, then the number of roommates in the household is randomly picked between 3 and 8. Three is the minimum otherwise the household would be considered as a couple without child. Next, the gender and the age (between 1</w:t>
      </w:r>
      <w:r w:rsidR="00FE2EA6">
        <w:rPr>
          <w:rFonts w:ascii="Times New Roman" w:hAnsi="Times New Roman"/>
          <w:sz w:val="24"/>
          <w:szCs w:val="24"/>
          <w:lang w:val="en-US"/>
        </w:rPr>
        <w:t>5</w:t>
      </w:r>
      <w:r w:rsidRPr="0064435F">
        <w:rPr>
          <w:rFonts w:ascii="Times New Roman" w:hAnsi="Times New Roman"/>
          <w:sz w:val="24"/>
          <w:szCs w:val="24"/>
          <w:lang w:val="en-US"/>
        </w:rPr>
        <w:t xml:space="preserve"> and 70) of the flat mates </w:t>
      </w:r>
      <w:proofErr w:type="gramStart"/>
      <w:r w:rsidRPr="0064435F">
        <w:rPr>
          <w:rFonts w:ascii="Times New Roman" w:hAnsi="Times New Roman"/>
          <w:sz w:val="24"/>
          <w:szCs w:val="24"/>
          <w:lang w:val="en-US"/>
        </w:rPr>
        <w:t>are randomly taken</w:t>
      </w:r>
      <w:proofErr w:type="gramEnd"/>
      <w:r w:rsidRPr="0064435F">
        <w:rPr>
          <w:rFonts w:ascii="Times New Roman" w:hAnsi="Times New Roman"/>
          <w:sz w:val="24"/>
          <w:szCs w:val="24"/>
          <w:lang w:val="en-US"/>
        </w:rPr>
        <w:t xml:space="preserve">. Following the same process as for the husband and children explained above, if no more flat mates with the desired age is available in the concerned sector, the first person available with the closest age to the first flat mate created </w:t>
      </w:r>
      <w:proofErr w:type="gramStart"/>
      <w:r w:rsidRPr="0064435F">
        <w:rPr>
          <w:rFonts w:ascii="Times New Roman" w:hAnsi="Times New Roman"/>
          <w:sz w:val="24"/>
          <w:szCs w:val="24"/>
          <w:lang w:val="en-US"/>
        </w:rPr>
        <w:t>is chosen</w:t>
      </w:r>
      <w:proofErr w:type="gramEnd"/>
      <w:r w:rsidRPr="0064435F">
        <w:rPr>
          <w:rFonts w:ascii="Times New Roman" w:hAnsi="Times New Roman"/>
          <w:sz w:val="24"/>
          <w:szCs w:val="24"/>
          <w:lang w:val="en-US"/>
        </w:rPr>
        <w:t>.</w:t>
      </w:r>
    </w:p>
    <w:p w14:paraId="41884EC0" w14:textId="77777777" w:rsidR="005C5556" w:rsidRPr="0064435F" w:rsidRDefault="005C5556" w:rsidP="005C5556">
      <w:pPr>
        <w:spacing w:line="360" w:lineRule="auto"/>
        <w:jc w:val="both"/>
        <w:rPr>
          <w:rFonts w:ascii="Times New Roman" w:hAnsi="Times New Roman"/>
          <w:sz w:val="24"/>
          <w:szCs w:val="24"/>
          <w:lang w:val="en-US"/>
        </w:rPr>
      </w:pPr>
    </w:p>
    <w:p w14:paraId="2541E76E" w14:textId="77777777"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Finally, after the creation of all the households, the household type for the remaining people is defined as “collective</w:t>
      </w:r>
      <w:proofErr w:type="gramStart"/>
      <w:r w:rsidRPr="0064435F">
        <w:rPr>
          <w:rFonts w:ascii="Times New Roman" w:hAnsi="Times New Roman"/>
          <w:sz w:val="24"/>
          <w:szCs w:val="24"/>
          <w:lang w:val="en-US"/>
        </w:rPr>
        <w:t>”.</w:t>
      </w:r>
      <w:proofErr w:type="gramEnd"/>
      <w:r w:rsidRPr="0064435F">
        <w:rPr>
          <w:rFonts w:ascii="Times New Roman" w:hAnsi="Times New Roman"/>
          <w:sz w:val="24"/>
          <w:szCs w:val="24"/>
          <w:lang w:val="en-US"/>
        </w:rPr>
        <w:t xml:space="preserve"> According to the IBSA </w:t>
      </w:r>
      <w:bookmarkStart w:id="110" w:name="_Hlk80004276"/>
      <w:r w:rsidRPr="0064435F">
        <w:rPr>
          <w:rFonts w:ascii="Times New Roman" w:hAnsi="Times New Roman"/>
          <w:sz w:val="24"/>
          <w:szCs w:val="24"/>
          <w:lang w:val="en-US"/>
        </w:rPr>
        <w:t xml:space="preserve">conventions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hzyWNDyy","properties":{"formattedCitation":"(IBSA, 2018)","plainCitation":"(IBSA, 2018)","noteIndex":0},"citationItems":[{"id":508,"uris":["http://zotero.org/users/8331578/items/W83M2ZR7"],"uri":["http://zotero.org/users/8331578/items/W83M2ZR7"],"itemData":{"id":508,"type":"report","language":"fr","page":"16","source":"Zotero","title":"Méthodologie - Ménages","author":[{"family":"IBSA","given":""}],"issued":{"date-parts":[["2018",3]]}}}],"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IBSA, 2018)</w:t>
      </w:r>
      <w:r w:rsidRPr="0064435F">
        <w:rPr>
          <w:rFonts w:ascii="Times New Roman" w:hAnsi="Times New Roman"/>
          <w:sz w:val="24"/>
          <w:szCs w:val="24"/>
          <w:lang w:val="en-US"/>
        </w:rPr>
        <w:fldChar w:fldCharType="end"/>
      </w:r>
      <w:bookmarkEnd w:id="110"/>
      <w:r w:rsidRPr="0064435F">
        <w:rPr>
          <w:rFonts w:ascii="Times New Roman" w:hAnsi="Times New Roman"/>
          <w:sz w:val="24"/>
          <w:szCs w:val="24"/>
          <w:lang w:val="en-US"/>
        </w:rPr>
        <w:t xml:space="preserve">, this refers to people being in the hospital, in prison or in a nursing home. Those people are still and stay always at their living place. They are therefore excluded for the rest of the process because useless </w:t>
      </w:r>
      <w:proofErr w:type="gramStart"/>
      <w:r w:rsidRPr="0064435F">
        <w:rPr>
          <w:rFonts w:ascii="Times New Roman" w:hAnsi="Times New Roman"/>
          <w:sz w:val="24"/>
          <w:szCs w:val="24"/>
          <w:lang w:val="en-US"/>
        </w:rPr>
        <w:t>in order to</w:t>
      </w:r>
      <w:proofErr w:type="gramEnd"/>
      <w:r w:rsidRPr="0064435F">
        <w:rPr>
          <w:rFonts w:ascii="Times New Roman" w:hAnsi="Times New Roman"/>
          <w:sz w:val="24"/>
          <w:szCs w:val="24"/>
          <w:lang w:val="en-US"/>
        </w:rPr>
        <w:t xml:space="preserve"> simulate the average daily trips. They </w:t>
      </w:r>
      <w:proofErr w:type="gramStart"/>
      <w:r w:rsidRPr="0064435F">
        <w:rPr>
          <w:rFonts w:ascii="Times New Roman" w:hAnsi="Times New Roman"/>
          <w:sz w:val="24"/>
          <w:szCs w:val="24"/>
          <w:lang w:val="en-US"/>
        </w:rPr>
        <w:t>are however included</w:t>
      </w:r>
      <w:proofErr w:type="gramEnd"/>
      <w:r w:rsidRPr="0064435F">
        <w:rPr>
          <w:rFonts w:ascii="Times New Roman" w:hAnsi="Times New Roman"/>
          <w:sz w:val="24"/>
          <w:szCs w:val="24"/>
          <w:lang w:val="en-US"/>
        </w:rPr>
        <w:t xml:space="preserve"> in the results’ analysis.</w:t>
      </w:r>
    </w:p>
    <w:p w14:paraId="6C582BF8" w14:textId="77777777" w:rsidR="005C5556" w:rsidRPr="0064435F" w:rsidRDefault="005C5556" w:rsidP="005C5556">
      <w:pPr>
        <w:spacing w:line="360" w:lineRule="auto"/>
        <w:jc w:val="both"/>
        <w:rPr>
          <w:rFonts w:ascii="Times New Roman" w:hAnsi="Times New Roman"/>
          <w:sz w:val="24"/>
          <w:szCs w:val="24"/>
          <w:lang w:val="en-US"/>
        </w:rPr>
      </w:pPr>
    </w:p>
    <w:p w14:paraId="0D9BAE1A" w14:textId="12A16605" w:rsidR="005C5556" w:rsidRDefault="005C5556" w:rsidP="005C5556">
      <w:pPr>
        <w:pStyle w:val="Heading3"/>
        <w:rPr>
          <w:rFonts w:ascii="Times New Roman" w:hAnsi="Times New Roman"/>
          <w:lang w:val="en-US"/>
        </w:rPr>
      </w:pPr>
      <w:bookmarkStart w:id="111" w:name="_Toc80021525"/>
      <w:r w:rsidRPr="0064435F">
        <w:rPr>
          <w:rFonts w:ascii="Times New Roman" w:hAnsi="Times New Roman"/>
          <w:lang w:val="en-US"/>
        </w:rPr>
        <w:lastRenderedPageBreak/>
        <w:t>Appendix 7: Details on the methodology of the a</w:t>
      </w:r>
      <w:r w:rsidRPr="0064435F">
        <w:rPr>
          <w:rFonts w:ascii="Times New Roman" w:hAnsi="Times New Roman"/>
          <w:lang w:val="en-US"/>
        </w:rPr>
        <w:t>llocat</w:t>
      </w:r>
      <w:r w:rsidRPr="0064435F">
        <w:rPr>
          <w:rFonts w:ascii="Times New Roman" w:hAnsi="Times New Roman"/>
          <w:lang w:val="en-US"/>
        </w:rPr>
        <w:t>ion of</w:t>
      </w:r>
      <w:r w:rsidRPr="0064435F">
        <w:rPr>
          <w:rFonts w:ascii="Times New Roman" w:hAnsi="Times New Roman"/>
          <w:lang w:val="en-US"/>
        </w:rPr>
        <w:t xml:space="preserve"> a work ID and a workplace</w:t>
      </w:r>
      <w:r w:rsidRPr="0064435F">
        <w:rPr>
          <w:rFonts w:ascii="Times New Roman" w:hAnsi="Times New Roman"/>
          <w:lang w:val="en-US"/>
        </w:rPr>
        <w:t xml:space="preserve"> to the simulated people</w:t>
      </w:r>
      <w:bookmarkEnd w:id="111"/>
    </w:p>
    <w:p w14:paraId="54D39B5E" w14:textId="77777777" w:rsidR="00096478" w:rsidRPr="00096478" w:rsidRDefault="00096478" w:rsidP="00096478">
      <w:pPr>
        <w:rPr>
          <w:lang w:val="en-US" w:eastAsia="en-US"/>
        </w:rPr>
      </w:pPr>
    </w:p>
    <w:p w14:paraId="2872C93A" w14:textId="0A55AD8B" w:rsidR="005C5556" w:rsidRPr="0064435F" w:rsidRDefault="005C5556" w:rsidP="005C5556">
      <w:pPr>
        <w:spacing w:line="360" w:lineRule="auto"/>
        <w:jc w:val="both"/>
        <w:rPr>
          <w:rFonts w:ascii="Times New Roman" w:hAnsi="Times New Roman"/>
          <w:sz w:val="24"/>
          <w:szCs w:val="24"/>
        </w:rPr>
      </w:pPr>
      <w:r w:rsidRPr="0064435F">
        <w:rPr>
          <w:rFonts w:ascii="Times New Roman" w:hAnsi="Times New Roman"/>
          <w:sz w:val="24"/>
          <w:szCs w:val="24"/>
          <w:lang w:val="en-US"/>
        </w:rPr>
        <w:t>The structure of this section follows the classical study / career path in Belgium. A child can go to nursery while aged between 0 and 2 years but it is not compulsory. He could also stay at home. From 3 to 5 years old, a child goes to kindergarten before the primary school from 6 to 11. Then, the teenager is in secondary school until 17 years old. As already mentioned, full time study is compulsory until 1</w:t>
      </w:r>
      <w:r w:rsidR="00FE2EA6">
        <w:rPr>
          <w:rFonts w:ascii="Times New Roman" w:hAnsi="Times New Roman"/>
          <w:sz w:val="24"/>
          <w:szCs w:val="24"/>
          <w:lang w:val="en-US"/>
        </w:rPr>
        <w:t>5</w:t>
      </w:r>
      <w:r w:rsidRPr="0064435F">
        <w:rPr>
          <w:rFonts w:ascii="Times New Roman" w:hAnsi="Times New Roman"/>
          <w:sz w:val="24"/>
          <w:szCs w:val="24"/>
          <w:lang w:val="en-US"/>
        </w:rPr>
        <w:t xml:space="preserve"> years old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gksUMoQv","properties":{"formattedCitation":"(Service Public F\\uc0\\u233{}d\\uc0\\u233{}ral Belge, 2021a)","plainCitation":"(Service Public Fédéral Belge, 2021a)","noteIndex":0},"citationItems":[{"id":479,"uris":["http://zotero.org/users/8331578/items/FHEQQMNF"],"uri":["http://zotero.org/users/8331578/items/FHEQQMNF"],"itemData":{"id":479,"type":"webpage","title":"Obligation scolaire | Belgium.be","URL":"https://www.belgium.be/fr/formation/enseignement/droits_et_devoirs/obligation_scolaire","author":[{"family":"Service Public Fédéral Belge","given":""}],"accessed":{"date-parts":[["2021",8,14]]},"issued":{"date-parts":[["2021"]]}}}],"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szCs w:val="24"/>
          <w:lang w:val="en-US"/>
        </w:rPr>
        <w:t>(Service Public Fédéral Belge, 2021a)</w:t>
      </w:r>
      <w:r w:rsidRPr="0064435F">
        <w:rPr>
          <w:rFonts w:ascii="Times New Roman" w:hAnsi="Times New Roman"/>
          <w:sz w:val="24"/>
          <w:szCs w:val="24"/>
          <w:lang w:val="en-US"/>
        </w:rPr>
        <w:fldChar w:fldCharType="end"/>
      </w:r>
      <w:r w:rsidRPr="0064435F">
        <w:rPr>
          <w:rFonts w:ascii="Times New Roman" w:hAnsi="Times New Roman"/>
          <w:sz w:val="24"/>
          <w:szCs w:val="24"/>
          <w:lang w:val="en-US"/>
        </w:rPr>
        <w:t>. Between 1</w:t>
      </w:r>
      <w:r w:rsidR="00FE2EA6">
        <w:rPr>
          <w:rFonts w:ascii="Times New Roman" w:hAnsi="Times New Roman"/>
          <w:sz w:val="24"/>
          <w:szCs w:val="24"/>
          <w:lang w:val="en-US"/>
        </w:rPr>
        <w:t>5</w:t>
      </w:r>
      <w:r w:rsidRPr="0064435F">
        <w:rPr>
          <w:rFonts w:ascii="Times New Roman" w:hAnsi="Times New Roman"/>
          <w:sz w:val="24"/>
          <w:szCs w:val="24"/>
          <w:lang w:val="en-US"/>
        </w:rPr>
        <w:t xml:space="preserve"> and 18 years, the teenager can work part-time with his study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mM6CUh5i","properties":{"formattedCitation":"(Service Public F\\uc0\\u233{}d\\uc0\\u233{}ral Belge, 2021a)","plainCitation":"(Service Public Fédéral Belge, 2021a)","noteIndex":0},"citationItems":[{"id":479,"uris":["http://zotero.org/users/8331578/items/FHEQQMNF"],"uri":["http://zotero.org/users/8331578/items/FHEQQMNF"],"itemData":{"id":479,"type":"webpage","title":"Obligation scolaire | Belgium.be","URL":"https://www.belgium.be/fr/formation/enseignement/droits_et_devoirs/obligation_scolaire","author":[{"family":"Service Public Fédéral Belge","given":""}],"accessed":{"date-parts":[["2021",8,14]]},"issued":{"date-parts":[["2021"]]}}}],"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szCs w:val="24"/>
          <w:lang w:val="en-US"/>
        </w:rPr>
        <w:t>(Service Public Fédéral Belge, 2021a)</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As from 18 years, adults can study or work. Studies </w:t>
      </w:r>
      <w:proofErr w:type="gramStart"/>
      <w:r w:rsidRPr="0064435F">
        <w:rPr>
          <w:rFonts w:ascii="Times New Roman" w:hAnsi="Times New Roman"/>
          <w:sz w:val="24"/>
          <w:szCs w:val="24"/>
          <w:lang w:val="en-US"/>
        </w:rPr>
        <w:t>generally last</w:t>
      </w:r>
      <w:proofErr w:type="gramEnd"/>
      <w:r w:rsidRPr="0064435F">
        <w:rPr>
          <w:rFonts w:ascii="Times New Roman" w:hAnsi="Times New Roman"/>
          <w:sz w:val="24"/>
          <w:szCs w:val="24"/>
          <w:lang w:val="en-US"/>
        </w:rPr>
        <w:t xml:space="preserve"> 5 years. </w:t>
      </w:r>
      <w:r w:rsidRPr="0064435F">
        <w:rPr>
          <w:rFonts w:ascii="Times New Roman" w:hAnsi="Times New Roman"/>
          <w:sz w:val="24"/>
          <w:szCs w:val="24"/>
        </w:rPr>
        <w:t xml:space="preserve">The retirement age is at 65 years for the moment </w:t>
      </w:r>
      <w:r w:rsidRPr="0064435F">
        <w:rPr>
          <w:rFonts w:ascii="Times New Roman" w:hAnsi="Times New Roman"/>
          <w:sz w:val="24"/>
          <w:szCs w:val="24"/>
          <w:lang w:val="en-US"/>
        </w:rPr>
        <w:fldChar w:fldCharType="begin"/>
      </w:r>
      <w:r w:rsidRPr="0064435F">
        <w:rPr>
          <w:rFonts w:ascii="Times New Roman" w:hAnsi="Times New Roman"/>
          <w:sz w:val="24"/>
          <w:szCs w:val="24"/>
        </w:rPr>
        <w:instrText xml:space="preserve"> ADDIN ZOTERO_ITEM CSL_CITATION {"citationID":"mYCwWnaZ","properties":{"formattedCitation":"(Centre des Liaisons Europ\\uc0\\u233{}ennes et Internationales de S\\uc0\\u233{}curit\\uc0\\u233{} Sociale, 2019)","plainCitation":"(Centre des Liaisons Européennes et Internationales de Sécurité Sociale, 2019)","noteIndex":0},"citationItems":[{"id":509,"uris":["http://zotero.org/users/8331578/items/AG2E42L6"],"uri":["http://zotero.org/users/8331578/items/AG2E42L6"],"itemData":{"id":509,"type":"webpage","language":"fr","title":"Le régime belge de sécurité sociale (salariés) 6 - Pensions de vieillesse et de survivants","URL":"https://www.cleiss.fr/docs/regimes/regime_belgique_s6.html","author":[{"family":"Centre des Liaisons Européennes et Internationales de Sécurité Sociale","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szCs w:val="24"/>
        </w:rPr>
        <w:t>(Centre des Liaisons Européennes et Internationales de Sécurité Sociale, 2019)</w:t>
      </w:r>
      <w:r w:rsidRPr="0064435F">
        <w:rPr>
          <w:rFonts w:ascii="Times New Roman" w:hAnsi="Times New Roman"/>
          <w:sz w:val="24"/>
          <w:szCs w:val="24"/>
          <w:lang w:val="en-US"/>
        </w:rPr>
        <w:fldChar w:fldCharType="end"/>
      </w:r>
      <w:r w:rsidRPr="0064435F">
        <w:rPr>
          <w:rFonts w:ascii="Times New Roman" w:hAnsi="Times New Roman"/>
          <w:sz w:val="24"/>
          <w:szCs w:val="24"/>
        </w:rPr>
        <w:t xml:space="preserve">. </w:t>
      </w:r>
    </w:p>
    <w:p w14:paraId="569E8F3C" w14:textId="77777777" w:rsidR="005C5556" w:rsidRPr="0064435F" w:rsidRDefault="005C5556" w:rsidP="005C5556">
      <w:pPr>
        <w:spacing w:line="360" w:lineRule="auto"/>
        <w:jc w:val="both"/>
        <w:rPr>
          <w:rFonts w:ascii="Times New Roman" w:hAnsi="Times New Roman"/>
          <w:sz w:val="24"/>
          <w:szCs w:val="24"/>
        </w:rPr>
      </w:pPr>
    </w:p>
    <w:p w14:paraId="1BE9D07C" w14:textId="762D1587"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Depending on the data, the workplace is directly allocated to each person at the same time as his work id or first the work id </w:t>
      </w:r>
      <w:proofErr w:type="gramStart"/>
      <w:r w:rsidRPr="0064435F">
        <w:rPr>
          <w:rFonts w:ascii="Times New Roman" w:hAnsi="Times New Roman"/>
          <w:sz w:val="24"/>
          <w:szCs w:val="24"/>
          <w:lang w:val="en-US"/>
        </w:rPr>
        <w:t>is assigned</w:t>
      </w:r>
      <w:proofErr w:type="gramEnd"/>
      <w:r w:rsidRPr="0064435F">
        <w:rPr>
          <w:rFonts w:ascii="Times New Roman" w:hAnsi="Times New Roman"/>
          <w:sz w:val="24"/>
          <w:szCs w:val="24"/>
          <w:lang w:val="en-US"/>
        </w:rPr>
        <w:t xml:space="preserve"> and in a second time, the workplace is. All work id can not be allocated to every person. It depends on the resident’s age and household type as shown on the Figure </w:t>
      </w:r>
      <w:r w:rsidR="00AA3769" w:rsidRPr="0064435F">
        <w:rPr>
          <w:rFonts w:ascii="Times New Roman" w:hAnsi="Times New Roman"/>
          <w:sz w:val="24"/>
          <w:szCs w:val="24"/>
          <w:lang w:val="en-US"/>
        </w:rPr>
        <w:t>21</w:t>
      </w:r>
      <w:r w:rsidRPr="0064435F">
        <w:rPr>
          <w:rFonts w:ascii="Times New Roman" w:hAnsi="Times New Roman"/>
          <w:sz w:val="24"/>
          <w:szCs w:val="24"/>
          <w:lang w:val="en-US"/>
        </w:rPr>
        <w:t>.</w:t>
      </w:r>
    </w:p>
    <w:p w14:paraId="73EFD6CC" w14:textId="77777777" w:rsidR="005C5556" w:rsidRPr="0064435F" w:rsidRDefault="005C5556" w:rsidP="005C5556">
      <w:pPr>
        <w:keepNext/>
        <w:rPr>
          <w:rFonts w:ascii="Times New Roman" w:hAnsi="Times New Roman"/>
        </w:rPr>
      </w:pPr>
      <w:r w:rsidRPr="0064435F">
        <w:rPr>
          <w:rFonts w:ascii="Times New Roman" w:hAnsi="Times New Roman"/>
          <w:noProof/>
        </w:rPr>
        <w:drawing>
          <wp:inline distT="0" distB="0" distL="0" distR="0" wp14:anchorId="26A32677" wp14:editId="5C077D5E">
            <wp:extent cx="5753100" cy="850900"/>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cstate="print">
                      <a:extLst>
                        <a:ext uri="{28A0092B-C50C-407E-A947-70E740481C1C}">
                          <a14:useLocalDpi xmlns:a14="http://schemas.microsoft.com/office/drawing/2010/main" val="0"/>
                        </a:ext>
                      </a:extLst>
                    </a:blip>
                    <a:srcRect t="33112" b="40623"/>
                    <a:stretch>
                      <a:fillRect/>
                    </a:stretch>
                  </pic:blipFill>
                  <pic:spPr bwMode="auto">
                    <a:xfrm>
                      <a:off x="0" y="0"/>
                      <a:ext cx="5753100" cy="850900"/>
                    </a:xfrm>
                    <a:prstGeom prst="rect">
                      <a:avLst/>
                    </a:prstGeom>
                    <a:noFill/>
                    <a:ln>
                      <a:noFill/>
                    </a:ln>
                  </pic:spPr>
                </pic:pic>
              </a:graphicData>
            </a:graphic>
          </wp:inline>
        </w:drawing>
      </w:r>
    </w:p>
    <w:p w14:paraId="53104153" w14:textId="3B183F3B" w:rsidR="005C5556" w:rsidRPr="0064435F" w:rsidRDefault="005C5556" w:rsidP="007D542C">
      <w:pPr>
        <w:pStyle w:val="Caption"/>
        <w:rPr>
          <w:lang w:val="en-US"/>
        </w:rPr>
      </w:pPr>
      <w:bookmarkStart w:id="112" w:name="_Toc80021545"/>
      <w:r w:rsidRPr="0064435F">
        <w:rPr>
          <w:lang w:val="en-US"/>
        </w:rPr>
        <w:t xml:space="preserve">Figure </w:t>
      </w:r>
      <w:r w:rsidRPr="0064435F">
        <w:fldChar w:fldCharType="begin"/>
      </w:r>
      <w:r w:rsidRPr="0064435F">
        <w:rPr>
          <w:lang w:val="en-US"/>
        </w:rPr>
        <w:instrText xml:space="preserve"> SEQ Figure \* ARABIC </w:instrText>
      </w:r>
      <w:r w:rsidRPr="0064435F">
        <w:fldChar w:fldCharType="separate"/>
      </w:r>
      <w:r w:rsidR="00AA3769" w:rsidRPr="0064435F">
        <w:rPr>
          <w:noProof/>
          <w:lang w:val="en-US"/>
        </w:rPr>
        <w:t>21</w:t>
      </w:r>
      <w:r w:rsidRPr="0064435F">
        <w:fldChar w:fldCharType="end"/>
      </w:r>
      <w:r w:rsidRPr="0064435F">
        <w:rPr>
          <w:lang w:val="en-US"/>
        </w:rPr>
        <w:t xml:space="preserve"> Classical study / work path in Belgium. The numbers above the timeline represent the ages while the word inside the arrow the study / work status corresponding to the given age class.</w:t>
      </w:r>
      <w:bookmarkEnd w:id="112"/>
    </w:p>
    <w:p w14:paraId="31A6F8AD" w14:textId="77777777" w:rsidR="005C5556" w:rsidRPr="0064435F" w:rsidRDefault="005C5556" w:rsidP="005C5556">
      <w:pPr>
        <w:rPr>
          <w:rFonts w:ascii="Times New Roman" w:hAnsi="Times New Roman"/>
          <w:lang w:val="en-US"/>
        </w:rPr>
      </w:pPr>
    </w:p>
    <w:p w14:paraId="6D9ED16C" w14:textId="54FC3EE9" w:rsidR="005C5556" w:rsidRDefault="005C5556" w:rsidP="005C5556">
      <w:pPr>
        <w:pStyle w:val="Heading4"/>
        <w:numPr>
          <w:ilvl w:val="0"/>
          <w:numId w:val="14"/>
        </w:numPr>
        <w:rPr>
          <w:rFonts w:ascii="Times New Roman" w:hAnsi="Times New Roman"/>
          <w:lang w:val="en-US"/>
        </w:rPr>
      </w:pPr>
      <w:r w:rsidRPr="0064435F">
        <w:rPr>
          <w:rFonts w:ascii="Times New Roman" w:hAnsi="Times New Roman"/>
          <w:lang w:val="en-US"/>
        </w:rPr>
        <w:t>Work ID and workplace when possible</w:t>
      </w:r>
    </w:p>
    <w:p w14:paraId="6C0661B5" w14:textId="77777777" w:rsidR="00096478" w:rsidRPr="00096478" w:rsidRDefault="00096478" w:rsidP="00096478">
      <w:pPr>
        <w:rPr>
          <w:lang w:val="en-US" w:eastAsia="en-US"/>
        </w:rPr>
      </w:pPr>
    </w:p>
    <w:p w14:paraId="00D50E81" w14:textId="61AEFDD6"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nurseries’ capacity per sector in 2018 is available in the neighborhood’s monitoring as a ratio between the capacity and the number of children of aged below 3 living in the sector </w:t>
      </w:r>
      <w:bookmarkStart w:id="113" w:name="_Hlk80004376"/>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EqB2hqeo","properties":{"formattedCitation":"(Monitoring des quartiers, 2018)","plainCitation":"(Monitoring des quartiers, 2018)","noteIndex":0},"citationItems":[{"id":511,"uris":["http://zotero.org/users/8331578/items/BAT76LBX"],"uri":["http://zotero.org/users/8331578/items/BAT76LBX"],"itemData":{"id":511,"type":"webpage","title":"Nombre de places en milieu d'accueil par enfant de moins de trois ans","URL":"https://monitoringdesquartiers.brussels/indicators/nombre-de-places-en-milieux-daccueil-par-enfant/","author":[{"family":"Monitoring des quartiers","given":""}],"accessed":{"date-parts":[["2021",8,14]]},"issued":{"date-parts":[["2018"]]}}}],"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Monitoring des quartiers, 2018)</w:t>
      </w:r>
      <w:r w:rsidRPr="0064435F">
        <w:rPr>
          <w:rFonts w:ascii="Times New Roman" w:hAnsi="Times New Roman"/>
          <w:sz w:val="24"/>
          <w:szCs w:val="24"/>
          <w:lang w:val="en-US"/>
        </w:rPr>
        <w:fldChar w:fldCharType="end"/>
      </w:r>
      <w:bookmarkEnd w:id="113"/>
      <w:r w:rsidRPr="0064435F">
        <w:rPr>
          <w:rFonts w:ascii="Times New Roman" w:hAnsi="Times New Roman"/>
          <w:sz w:val="24"/>
          <w:szCs w:val="24"/>
          <w:lang w:val="en-US"/>
        </w:rPr>
        <w:t xml:space="preserve">. With this information, it is easy to compute the absolute capacity. No new places have been created between 2018 and 2019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RnFHazuZ","properties":{"formattedCitation":"(M.B., 2018)","plainCitation":"(M.B., 2018)","noteIndex":0},"citationItems":[{"id":108,"uris":["http://zotero.org/users/8331578/items/JRS4LKLB"],"uri":["http://zotero.org/users/8331578/items/JRS4LKLB"],"itemData":{"id":108,"type":"webpage","container-title":"La Capital","title":"La création de crèches à Bruxelles a pris du retard - Édition digitale de Bruxelles","URL":"https://lacapitale.sudinfo.be/318381/article/2018-12-08/la-creation-de-creches-bruxelles-pris-du-retard","author":[{"family":"M.B.","given":""}],"accessed":{"date-parts":[["2021",8,10]]},"issued":{"date-parts":[["2018",12,8]]}}}],"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M.B., 2018)</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Therefore 2018’s numbers can be used. To assign each baby of the simulated population from section </w:t>
      </w:r>
      <w:r w:rsidR="005673CA" w:rsidRPr="0064435F">
        <w:rPr>
          <w:rFonts w:ascii="Times New Roman" w:hAnsi="Times New Roman"/>
          <w:sz w:val="24"/>
          <w:szCs w:val="24"/>
          <w:lang w:val="en-US"/>
        </w:rPr>
        <w:t>XVII.</w:t>
      </w:r>
      <w:r w:rsidR="005673CA" w:rsidRPr="0064435F">
        <w:rPr>
          <w:rFonts w:ascii="Times New Roman" w:hAnsi="Times New Roman"/>
          <w:sz w:val="24"/>
          <w:szCs w:val="24"/>
          <w:lang w:val="en-US"/>
        </w:rPr>
        <w:t>C.1.b</w:t>
      </w:r>
      <w:r w:rsidRPr="0064435F">
        <w:rPr>
          <w:rFonts w:ascii="Times New Roman" w:hAnsi="Times New Roman"/>
          <w:sz w:val="24"/>
          <w:szCs w:val="24"/>
          <w:lang w:val="en-US"/>
        </w:rPr>
        <w:t>), the important assumption is that a baby goes to the closest nursery to his household with available places. For the babies for whom there is no places any more in any nursery, they are staying at home.</w:t>
      </w:r>
    </w:p>
    <w:p w14:paraId="089A1E7E" w14:textId="77777777" w:rsidR="005C5556" w:rsidRPr="0064435F" w:rsidRDefault="005C5556" w:rsidP="005C5556">
      <w:pPr>
        <w:spacing w:line="360" w:lineRule="auto"/>
        <w:jc w:val="both"/>
        <w:rPr>
          <w:rFonts w:ascii="Times New Roman" w:hAnsi="Times New Roman"/>
          <w:sz w:val="24"/>
          <w:szCs w:val="24"/>
          <w:lang w:val="en-US"/>
        </w:rPr>
      </w:pPr>
    </w:p>
    <w:p w14:paraId="1B908106" w14:textId="4CCB6662"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lastRenderedPageBreak/>
        <w:t xml:space="preserve">According to the table 6.1.5.1. of IBSA </w:t>
      </w:r>
      <w:bookmarkStart w:id="114" w:name="_Hlk80004390"/>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JsyWaEuN","properties":{"formattedCitation":"(IBSA, 2019f)","plainCitation":"(IBSA, 2019f)","noteIndex":0},"citationItems":[{"id":517,"uris":["http://zotero.org/users/8331578/items/WBJFAUIJ"],"uri":["http://zotero.org/users/8331578/items/WBJFAUIJ"],"itemData":{"id":517,"type":"webpage","title":"Population scolaire | IBSA | Tableaux 6.1.2.4. &amp; 6.1.5.1.","URL":"https://ibsa.brussels/themes/enseignement/population-scolaire","author":[{"family":"IBSA","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IBSA, 2019f)</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Z1IM9wzp","properties":{"formattedCitation":"(F\\uc0\\u233{}d\\uc0\\u233{}ration Wallonie-Bruxelles, n.d.)","plainCitation":"(Fédération Wallonie-Bruxelles, n.d.)","noteIndex":0},"citationItems":[{"id":515,"uris":["http://zotero.org/users/8331578/items/ATU5S56B"],"uri":["http://zotero.org/users/8331578/items/ATU5S56B"],"itemData":{"id":515,"type":"webpage","container-title":"Enseignement.be","language":"fr","title":"Enseignement.be - L'enseignement à domicile et assimilé","URL":"http://www.enseignement.be/index.php?page=28188&amp;navi=4580","author":[{"family":"Fédération Wallonie-Bruxelles","given":""}],"accessed":{"date-parts":[["2021",8,14]]}}}],"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szCs w:val="24"/>
          <w:lang w:val="en-US"/>
        </w:rPr>
        <w:t>(Fédération Wallonie-Bruxelles, n.d.)</w:t>
      </w:r>
      <w:r w:rsidRPr="0064435F">
        <w:rPr>
          <w:rFonts w:ascii="Times New Roman" w:hAnsi="Times New Roman"/>
          <w:sz w:val="24"/>
          <w:szCs w:val="24"/>
          <w:lang w:val="en-US"/>
        </w:rPr>
        <w:fldChar w:fldCharType="end"/>
      </w:r>
      <w:bookmarkEnd w:id="114"/>
      <w:r w:rsidRPr="0064435F">
        <w:rPr>
          <w:rFonts w:ascii="Times New Roman" w:hAnsi="Times New Roman"/>
          <w:sz w:val="24"/>
          <w:szCs w:val="24"/>
          <w:lang w:val="en-US"/>
        </w:rPr>
        <w:t xml:space="preserve">, 275 children between 3 and 17 years study at home. They </w:t>
      </w:r>
      <w:proofErr w:type="gramStart"/>
      <w:r w:rsidRPr="0064435F">
        <w:rPr>
          <w:rFonts w:ascii="Times New Roman" w:hAnsi="Times New Roman"/>
          <w:sz w:val="24"/>
          <w:szCs w:val="24"/>
          <w:lang w:val="en-US"/>
        </w:rPr>
        <w:t>are therefore randomly picked</w:t>
      </w:r>
      <w:proofErr w:type="gramEnd"/>
      <w:r w:rsidRPr="0064435F">
        <w:rPr>
          <w:rFonts w:ascii="Times New Roman" w:hAnsi="Times New Roman"/>
          <w:sz w:val="24"/>
          <w:szCs w:val="24"/>
          <w:lang w:val="en-US"/>
        </w:rPr>
        <w:t xml:space="preserve"> in the simulated population from section X</w:t>
      </w:r>
      <w:r w:rsidR="003F452A" w:rsidRPr="0064435F">
        <w:rPr>
          <w:rFonts w:ascii="Times New Roman" w:hAnsi="Times New Roman"/>
          <w:sz w:val="24"/>
          <w:szCs w:val="24"/>
          <w:lang w:val="en-US"/>
        </w:rPr>
        <w:t>VII</w:t>
      </w:r>
      <w:r w:rsidRPr="0064435F">
        <w:rPr>
          <w:rFonts w:ascii="Times New Roman" w:hAnsi="Times New Roman"/>
          <w:sz w:val="24"/>
          <w:szCs w:val="24"/>
          <w:lang w:val="en-US"/>
        </w:rPr>
        <w:t>.</w:t>
      </w:r>
      <w:r w:rsidR="003F452A" w:rsidRPr="0064435F">
        <w:rPr>
          <w:rFonts w:ascii="Times New Roman" w:hAnsi="Times New Roman"/>
          <w:sz w:val="24"/>
          <w:szCs w:val="24"/>
          <w:lang w:val="en-US"/>
        </w:rPr>
        <w:t>C</w:t>
      </w:r>
      <w:r w:rsidRPr="0064435F">
        <w:rPr>
          <w:rFonts w:ascii="Times New Roman" w:hAnsi="Times New Roman"/>
          <w:sz w:val="24"/>
          <w:szCs w:val="24"/>
          <w:lang w:val="en-US"/>
        </w:rPr>
        <w:t>.</w:t>
      </w:r>
      <w:r w:rsidR="005673CA" w:rsidRPr="0064435F">
        <w:rPr>
          <w:rFonts w:ascii="Times New Roman" w:hAnsi="Times New Roman"/>
          <w:sz w:val="24"/>
          <w:szCs w:val="24"/>
          <w:lang w:val="en-US"/>
        </w:rPr>
        <w:t>1</w:t>
      </w:r>
      <w:r w:rsidR="003F452A" w:rsidRPr="0064435F">
        <w:rPr>
          <w:rFonts w:ascii="Times New Roman" w:hAnsi="Times New Roman"/>
          <w:sz w:val="24"/>
          <w:szCs w:val="24"/>
          <w:lang w:val="en-US"/>
        </w:rPr>
        <w:t>.</w:t>
      </w:r>
      <w:r w:rsidR="005673CA" w:rsidRPr="0064435F">
        <w:rPr>
          <w:rFonts w:ascii="Times New Roman" w:hAnsi="Times New Roman"/>
          <w:sz w:val="24"/>
          <w:szCs w:val="24"/>
          <w:lang w:val="en-US"/>
        </w:rPr>
        <w:t>b</w:t>
      </w:r>
      <w:r w:rsidRPr="0064435F">
        <w:rPr>
          <w:rFonts w:ascii="Times New Roman" w:hAnsi="Times New Roman"/>
          <w:sz w:val="24"/>
          <w:szCs w:val="24"/>
          <w:lang w:val="en-US"/>
        </w:rPr>
        <w:t>.</w:t>
      </w:r>
      <w:r w:rsidR="005673CA" w:rsidRPr="0064435F">
        <w:rPr>
          <w:rFonts w:ascii="Times New Roman" w:hAnsi="Times New Roman"/>
          <w:sz w:val="24"/>
          <w:szCs w:val="24"/>
          <w:lang w:val="en-US"/>
        </w:rPr>
        <w:t>.</w:t>
      </w:r>
    </w:p>
    <w:p w14:paraId="11B27978" w14:textId="77777777" w:rsidR="005C5556" w:rsidRPr="0064435F" w:rsidRDefault="005C5556" w:rsidP="005C5556">
      <w:pPr>
        <w:spacing w:line="360" w:lineRule="auto"/>
        <w:jc w:val="both"/>
        <w:rPr>
          <w:rFonts w:ascii="Times New Roman" w:hAnsi="Times New Roman"/>
          <w:sz w:val="24"/>
          <w:szCs w:val="24"/>
          <w:lang w:val="en-US"/>
        </w:rPr>
      </w:pPr>
    </w:p>
    <w:p w14:paraId="06EAA7DB" w14:textId="77777777"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table 6.4.3.3. of </w:t>
      </w:r>
      <w:bookmarkStart w:id="115" w:name="_Hlk80004397"/>
      <w:r w:rsidRPr="0064435F">
        <w:rPr>
          <w:rFonts w:ascii="Times New Roman" w:hAnsi="Times New Roman"/>
          <w:sz w:val="24"/>
          <w:szCs w:val="24"/>
          <w:lang w:val="en-US"/>
        </w:rPr>
        <w:t xml:space="preserve">IBSA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xiq0POOn","properties":{"formattedCitation":"(IBSA, 2019e)","plainCitation":"(IBSA, 2019e)","noteIndex":0},"citationItems":[{"id":519,"uris":["http://zotero.org/users/8331578/items/WKY4KRD4"],"uri":["http://zotero.org/users/8331578/items/WKY4KRD4"],"itemData":{"id":519,"type":"webpage","title":"Parcours scolaires | IBSA | Tableaux 6.4.3.3. &amp; 6.4.3.7.","URL":"https://ibsa.brussels/themes/enseignement/parcours-scolaires","author":[{"family":"IBSA","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IBSA, 2019e)</w:t>
      </w:r>
      <w:r w:rsidRPr="0064435F">
        <w:rPr>
          <w:rFonts w:ascii="Times New Roman" w:hAnsi="Times New Roman"/>
          <w:sz w:val="24"/>
          <w:szCs w:val="24"/>
          <w:lang w:val="en-US"/>
        </w:rPr>
        <w:fldChar w:fldCharType="end"/>
      </w:r>
      <w:bookmarkEnd w:id="115"/>
      <w:r w:rsidRPr="0064435F">
        <w:rPr>
          <w:rFonts w:ascii="Times New Roman" w:hAnsi="Times New Roman"/>
          <w:sz w:val="24"/>
          <w:szCs w:val="24"/>
          <w:lang w:val="en-US"/>
        </w:rPr>
        <w:t xml:space="preserve"> presents the number of children per municipality and gender being in primary school with some advance compared to the normal study path. This number has </w:t>
      </w:r>
      <w:proofErr w:type="gramStart"/>
      <w:r w:rsidRPr="0064435F">
        <w:rPr>
          <w:rFonts w:ascii="Times New Roman" w:hAnsi="Times New Roman"/>
          <w:sz w:val="24"/>
          <w:szCs w:val="24"/>
          <w:lang w:val="en-US"/>
        </w:rPr>
        <w:t>been uniformly spread</w:t>
      </w:r>
      <w:proofErr w:type="gramEnd"/>
      <w:r w:rsidRPr="0064435F">
        <w:rPr>
          <w:rFonts w:ascii="Times New Roman" w:hAnsi="Times New Roman"/>
          <w:sz w:val="24"/>
          <w:szCs w:val="24"/>
          <w:lang w:val="en-US"/>
        </w:rPr>
        <w:t xml:space="preserve"> among the six years of primary school. Those computations give the number of children with an age of 5 years old while being already in primary school when they should be in third kindergarten. Those numbers remain low. The children have </w:t>
      </w:r>
      <w:proofErr w:type="gramStart"/>
      <w:r w:rsidRPr="0064435F">
        <w:rPr>
          <w:rFonts w:ascii="Times New Roman" w:hAnsi="Times New Roman"/>
          <w:sz w:val="24"/>
          <w:szCs w:val="24"/>
          <w:lang w:val="en-US"/>
        </w:rPr>
        <w:t>been randomly picked</w:t>
      </w:r>
      <w:proofErr w:type="gramEnd"/>
      <w:r w:rsidRPr="0064435F">
        <w:rPr>
          <w:rFonts w:ascii="Times New Roman" w:hAnsi="Times New Roman"/>
          <w:sz w:val="24"/>
          <w:szCs w:val="24"/>
          <w:lang w:val="en-US"/>
        </w:rPr>
        <w:t xml:space="preserve"> at a municipal level instead of breaking the numbers down to the sectors. The breaking down and the compulsory rounding (</w:t>
      </w:r>
      <w:proofErr w:type="gramStart"/>
      <w:r w:rsidRPr="0064435F">
        <w:rPr>
          <w:rFonts w:ascii="Times New Roman" w:hAnsi="Times New Roman"/>
          <w:sz w:val="24"/>
          <w:szCs w:val="24"/>
          <w:lang w:val="en-US"/>
        </w:rPr>
        <w:t>in order to</w:t>
      </w:r>
      <w:proofErr w:type="gramEnd"/>
      <w:r w:rsidRPr="0064435F">
        <w:rPr>
          <w:rFonts w:ascii="Times New Roman" w:hAnsi="Times New Roman"/>
          <w:sz w:val="24"/>
          <w:szCs w:val="24"/>
          <w:lang w:val="en-US"/>
        </w:rPr>
        <w:t xml:space="preserve"> have “full” children) result to only null values. On the other hand, there is no children in kindergarten with delay in their study path since the minister Milquet has decided in 2015 to limit and make exceptional the grade repetition in kindergarten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hybMZbi1","properties":{"formattedCitation":"(Rossel &amp; Cie, 2015)","plainCitation":"(Rossel &amp; Cie, 2015)","noteIndex":0},"citationItems":[{"id":521,"uris":["http://zotero.org/users/8331578/items/7W28XRJT"],"uri":["http://zotero.org/users/8331578/items/7W28XRJT"],"itemData":{"id":521,"type":"webpage","abstract":"On redouble trop à l’issue de l’enseignement préscolaire. Joëlle Milquet (CDH), la ministre de l’Education, a décidé de brider cette sale manie. Le Soir a pu lire son avant-projet de décret.","container-title":"Le Soir","language":"fr","title":"Redoubler en 3e maternelle sera bientôt (quasi) impossible","URL":"https://www.lesoir.be/345/article/2015-06-04/redoubler-en-3e-maternelle-sera-bientot-quasi-impossible","author":[{"family":"Rossel &amp; Cie","given":""}],"accessed":{"date-parts":[["2021",8,14]]},"issued":{"date-parts":[["2015",6,4]]}}}],"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Rossel &amp; Cie, 2015)</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The chosen in advance children </w:t>
      </w:r>
      <w:proofErr w:type="gramStart"/>
      <w:r w:rsidRPr="0064435F">
        <w:rPr>
          <w:rFonts w:ascii="Times New Roman" w:hAnsi="Times New Roman"/>
          <w:sz w:val="24"/>
          <w:szCs w:val="24"/>
          <w:lang w:val="en-US"/>
        </w:rPr>
        <w:t>were assigned</w:t>
      </w:r>
      <w:proofErr w:type="gramEnd"/>
      <w:r w:rsidRPr="0064435F">
        <w:rPr>
          <w:rFonts w:ascii="Times New Roman" w:hAnsi="Times New Roman"/>
          <w:sz w:val="24"/>
          <w:szCs w:val="24"/>
          <w:lang w:val="en-US"/>
        </w:rPr>
        <w:t xml:space="preserve"> to the primary school work id while all the other children aged between 3 and 5 years receive the work id corresponding to kindergarten.</w:t>
      </w:r>
    </w:p>
    <w:p w14:paraId="733641AD" w14:textId="77777777" w:rsidR="005C5556" w:rsidRPr="0064435F" w:rsidRDefault="005C5556" w:rsidP="005C5556">
      <w:pPr>
        <w:spacing w:line="360" w:lineRule="auto"/>
        <w:jc w:val="both"/>
        <w:rPr>
          <w:rFonts w:ascii="Times New Roman" w:hAnsi="Times New Roman"/>
          <w:sz w:val="24"/>
          <w:szCs w:val="24"/>
          <w:lang w:val="en-US"/>
        </w:rPr>
      </w:pPr>
    </w:p>
    <w:p w14:paraId="03828C7D" w14:textId="77777777"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same logic is applied for children being 11 years old and in advance in their study path based on the data for students in advance while in secondary </w:t>
      </w:r>
      <w:bookmarkStart w:id="116" w:name="_Hlk80004411"/>
      <w:r w:rsidRPr="0064435F">
        <w:rPr>
          <w:rFonts w:ascii="Times New Roman" w:hAnsi="Times New Roman"/>
          <w:sz w:val="24"/>
          <w:szCs w:val="24"/>
          <w:lang w:val="en-US"/>
        </w:rPr>
        <w:t xml:space="preserve">school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pP44uvwr","properties":{"formattedCitation":"(IBSA, 2019e)","plainCitation":"(IBSA, 2019e)","noteIndex":0},"citationItems":[{"id":519,"uris":["http://zotero.org/users/8331578/items/WKY4KRD4"],"uri":["http://zotero.org/users/8331578/items/WKY4KRD4"],"itemData":{"id":519,"type":"webpage","title":"Parcours scolaires | IBSA | Tableaux 6.4.3.3. &amp; 6.4.3.7.","URL":"https://ibsa.brussels/themes/enseignement/parcours-scolaires","author":[{"family":"IBSA","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IBSA, 2019e)</w:t>
      </w:r>
      <w:r w:rsidRPr="0064435F">
        <w:rPr>
          <w:rFonts w:ascii="Times New Roman" w:hAnsi="Times New Roman"/>
          <w:sz w:val="24"/>
          <w:szCs w:val="24"/>
          <w:lang w:val="en-US"/>
        </w:rPr>
        <w:fldChar w:fldCharType="end"/>
      </w:r>
      <w:bookmarkEnd w:id="116"/>
      <w:r w:rsidRPr="0064435F">
        <w:rPr>
          <w:rFonts w:ascii="Times New Roman" w:hAnsi="Times New Roman"/>
          <w:sz w:val="24"/>
          <w:szCs w:val="24"/>
          <w:lang w:val="en-US"/>
        </w:rPr>
        <w:t xml:space="preserve">. They </w:t>
      </w:r>
      <w:proofErr w:type="gramStart"/>
      <w:r w:rsidRPr="0064435F">
        <w:rPr>
          <w:rFonts w:ascii="Times New Roman" w:hAnsi="Times New Roman"/>
          <w:sz w:val="24"/>
          <w:szCs w:val="24"/>
          <w:lang w:val="en-US"/>
        </w:rPr>
        <w:t>are therefore assigned</w:t>
      </w:r>
      <w:proofErr w:type="gramEnd"/>
      <w:r w:rsidRPr="0064435F">
        <w:rPr>
          <w:rFonts w:ascii="Times New Roman" w:hAnsi="Times New Roman"/>
          <w:sz w:val="24"/>
          <w:szCs w:val="24"/>
          <w:lang w:val="en-US"/>
        </w:rPr>
        <w:t xml:space="preserve"> the secondary school work id instead of the primary school one. All other children aged between 6 and 11 years receive the primary school work id.</w:t>
      </w:r>
    </w:p>
    <w:p w14:paraId="4254523B" w14:textId="77777777" w:rsidR="005C5556" w:rsidRPr="0064435F" w:rsidRDefault="005C5556" w:rsidP="005C5556">
      <w:pPr>
        <w:spacing w:line="360" w:lineRule="auto"/>
        <w:jc w:val="both"/>
        <w:rPr>
          <w:rFonts w:ascii="Times New Roman" w:hAnsi="Times New Roman"/>
          <w:sz w:val="24"/>
          <w:szCs w:val="24"/>
          <w:lang w:val="en-US"/>
        </w:rPr>
      </w:pPr>
    </w:p>
    <w:p w14:paraId="37E36B77" w14:textId="77777777"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Children with one (resp. two) year of delay in primary school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235Lowpe","properties":{"formattedCitation":"(IBSA, 2019e)","plainCitation":"(IBSA, 2019e)","noteIndex":0},"citationItems":[{"id":519,"uris":["http://zotero.org/users/8331578/items/WKY4KRD4"],"uri":["http://zotero.org/users/8331578/items/WKY4KRD4"],"itemData":{"id":519,"type":"webpage","title":"Parcours scolaires | IBSA | Tableaux 6.4.3.3. &amp; 6.4.3.7.","URL":"https://ibsa.brussels/themes/enseignement/parcours-scolaires","author":[{"family":"IBSA","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IBSA, 2019e)</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are also uniformly spread among the six years. However, this time the numbers </w:t>
      </w:r>
      <w:proofErr w:type="gramStart"/>
      <w:r w:rsidRPr="0064435F">
        <w:rPr>
          <w:rFonts w:ascii="Times New Roman" w:hAnsi="Times New Roman"/>
          <w:sz w:val="24"/>
          <w:szCs w:val="24"/>
          <w:lang w:val="en-US"/>
        </w:rPr>
        <w:t>are brought</w:t>
      </w:r>
      <w:proofErr w:type="gramEnd"/>
      <w:r w:rsidRPr="0064435F">
        <w:rPr>
          <w:rFonts w:ascii="Times New Roman" w:hAnsi="Times New Roman"/>
          <w:sz w:val="24"/>
          <w:szCs w:val="24"/>
          <w:lang w:val="en-US"/>
        </w:rPr>
        <w:t xml:space="preserve"> down to the sector level using the population ratio per gender before being randomly picked among the population of concerned children (aged of 12 (resp. 13)). Those teenagers should be in secondary school but remain in primary school. The secondary school work id </w:t>
      </w:r>
      <w:proofErr w:type="gramStart"/>
      <w:r w:rsidRPr="0064435F">
        <w:rPr>
          <w:rFonts w:ascii="Times New Roman" w:hAnsi="Times New Roman"/>
          <w:sz w:val="24"/>
          <w:szCs w:val="24"/>
          <w:lang w:val="en-US"/>
        </w:rPr>
        <w:t>is assigned</w:t>
      </w:r>
      <w:proofErr w:type="gramEnd"/>
      <w:r w:rsidRPr="0064435F">
        <w:rPr>
          <w:rFonts w:ascii="Times New Roman" w:hAnsi="Times New Roman"/>
          <w:sz w:val="24"/>
          <w:szCs w:val="24"/>
          <w:lang w:val="en-US"/>
        </w:rPr>
        <w:t xml:space="preserve"> to all other teenagers aged between 12 and 15 years. </w:t>
      </w:r>
    </w:p>
    <w:p w14:paraId="2A9E7964" w14:textId="77777777" w:rsidR="005C5556" w:rsidRPr="0064435F" w:rsidRDefault="005C5556" w:rsidP="005C5556">
      <w:pPr>
        <w:spacing w:line="360" w:lineRule="auto"/>
        <w:jc w:val="both"/>
        <w:rPr>
          <w:rFonts w:ascii="Times New Roman" w:hAnsi="Times New Roman"/>
          <w:sz w:val="24"/>
          <w:szCs w:val="24"/>
          <w:lang w:val="en-US"/>
        </w:rPr>
      </w:pPr>
    </w:p>
    <w:p w14:paraId="1CA3BDE8" w14:textId="0E45B706"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eenagers </w:t>
      </w:r>
      <w:r w:rsidR="00FE2EA6">
        <w:rPr>
          <w:rFonts w:ascii="Times New Roman" w:hAnsi="Times New Roman"/>
          <w:sz w:val="24"/>
          <w:szCs w:val="24"/>
          <w:lang w:val="en-US"/>
        </w:rPr>
        <w:t>aged between</w:t>
      </w:r>
      <w:r w:rsidRPr="0064435F">
        <w:rPr>
          <w:rFonts w:ascii="Times New Roman" w:hAnsi="Times New Roman"/>
          <w:sz w:val="24"/>
          <w:szCs w:val="24"/>
          <w:lang w:val="en-US"/>
        </w:rPr>
        <w:t xml:space="preserve"> 1</w:t>
      </w:r>
      <w:r w:rsidR="00FE2EA6">
        <w:rPr>
          <w:rFonts w:ascii="Times New Roman" w:hAnsi="Times New Roman"/>
          <w:sz w:val="24"/>
          <w:szCs w:val="24"/>
          <w:lang w:val="en-US"/>
        </w:rPr>
        <w:t>5</w:t>
      </w:r>
      <w:r w:rsidRPr="0064435F">
        <w:rPr>
          <w:rFonts w:ascii="Times New Roman" w:hAnsi="Times New Roman"/>
          <w:sz w:val="24"/>
          <w:szCs w:val="24"/>
          <w:lang w:val="en-US"/>
        </w:rPr>
        <w:t xml:space="preserve"> </w:t>
      </w:r>
      <w:r w:rsidR="00FE2EA6">
        <w:rPr>
          <w:rFonts w:ascii="Times New Roman" w:hAnsi="Times New Roman"/>
          <w:sz w:val="24"/>
          <w:szCs w:val="24"/>
          <w:lang w:val="en-US"/>
        </w:rPr>
        <w:t>and</w:t>
      </w:r>
      <w:r w:rsidRPr="0064435F">
        <w:rPr>
          <w:rFonts w:ascii="Times New Roman" w:hAnsi="Times New Roman"/>
          <w:sz w:val="24"/>
          <w:szCs w:val="24"/>
          <w:lang w:val="en-US"/>
        </w:rPr>
        <w:t xml:space="preserve"> 17 years with the status of parent in their household receive the work id corresponding to workers. Having the status of parent means indeed that they work half time and go to secondary school the other half of the time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avz9mRP4","properties":{"formattedCitation":"(Service Public F\\uc0\\u233{}d\\uc0\\u233{}ral Belge, 2021a)","plainCitation":"(Service Public Fédéral Belge, 2021a)","noteIndex":0},"citationItems":[{"id":479,"uris":["http://zotero.org/users/8331578/items/FHEQQMNF"],"uri":["http://zotero.org/users/8331578/items/FHEQQMNF"],"itemData":{"id":479,"type":"webpage","title":"Obligation scolaire | Belgium.be","URL":"https://www.belgium.be/fr/formation/enseignement/droits_et_devoirs/obligation_scolaire","author":[{"family":"Service Public Fédéral Belge","given":""}],"accessed":{"date-parts":[["2021",8,14]]},"issued":{"date-parts":[["2021"]]}}}],"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szCs w:val="24"/>
          <w:lang w:val="en-US"/>
        </w:rPr>
        <w:t>(Service Public Fédéral Belge, 2021a)</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The worker profile takes over. The same logic for the youngsters of 17 years in advance in their study path is applied than earlier for children aged of </w:t>
      </w:r>
      <w:proofErr w:type="gramStart"/>
      <w:r w:rsidRPr="0064435F">
        <w:rPr>
          <w:rFonts w:ascii="Times New Roman" w:hAnsi="Times New Roman"/>
          <w:sz w:val="24"/>
          <w:szCs w:val="24"/>
          <w:lang w:val="en-US"/>
        </w:rPr>
        <w:t>11</w:t>
      </w:r>
      <w:proofErr w:type="gramEnd"/>
      <w:r w:rsidRPr="0064435F">
        <w:rPr>
          <w:rFonts w:ascii="Times New Roman" w:hAnsi="Times New Roman"/>
          <w:sz w:val="24"/>
          <w:szCs w:val="24"/>
          <w:lang w:val="en-US"/>
        </w:rPr>
        <w:t xml:space="preserve">. They are already at the </w:t>
      </w:r>
      <w:r w:rsidRPr="0064435F">
        <w:rPr>
          <w:rFonts w:ascii="Times New Roman" w:hAnsi="Times New Roman"/>
          <w:sz w:val="24"/>
          <w:szCs w:val="24"/>
          <w:lang w:val="en-US"/>
        </w:rPr>
        <w:lastRenderedPageBreak/>
        <w:t>university instead of still following classes in secondary school. All other adolescents between 1</w:t>
      </w:r>
      <w:r w:rsidR="00FE2EA6">
        <w:rPr>
          <w:rFonts w:ascii="Times New Roman" w:hAnsi="Times New Roman"/>
          <w:sz w:val="24"/>
          <w:szCs w:val="24"/>
          <w:lang w:val="en-US"/>
        </w:rPr>
        <w:t>5</w:t>
      </w:r>
      <w:r w:rsidRPr="0064435F">
        <w:rPr>
          <w:rFonts w:ascii="Times New Roman" w:hAnsi="Times New Roman"/>
          <w:sz w:val="24"/>
          <w:szCs w:val="24"/>
          <w:lang w:val="en-US"/>
        </w:rPr>
        <w:t xml:space="preserve"> and 17 </w:t>
      </w:r>
      <w:proofErr w:type="gramStart"/>
      <w:r w:rsidRPr="0064435F">
        <w:rPr>
          <w:rFonts w:ascii="Times New Roman" w:hAnsi="Times New Roman"/>
          <w:sz w:val="24"/>
          <w:szCs w:val="24"/>
          <w:lang w:val="en-US"/>
        </w:rPr>
        <w:t>are assigned</w:t>
      </w:r>
      <w:proofErr w:type="gramEnd"/>
      <w:r w:rsidRPr="0064435F">
        <w:rPr>
          <w:rFonts w:ascii="Times New Roman" w:hAnsi="Times New Roman"/>
          <w:sz w:val="24"/>
          <w:szCs w:val="24"/>
          <w:lang w:val="en-US"/>
        </w:rPr>
        <w:t xml:space="preserve"> to the secondary school work id.</w:t>
      </w:r>
    </w:p>
    <w:p w14:paraId="50B9392F" w14:textId="77777777" w:rsidR="005C5556" w:rsidRPr="0064435F" w:rsidRDefault="005C5556" w:rsidP="005C5556">
      <w:pPr>
        <w:spacing w:line="360" w:lineRule="auto"/>
        <w:jc w:val="both"/>
        <w:rPr>
          <w:rFonts w:ascii="Times New Roman" w:hAnsi="Times New Roman"/>
          <w:sz w:val="24"/>
          <w:szCs w:val="24"/>
          <w:lang w:val="en-US"/>
        </w:rPr>
      </w:pPr>
    </w:p>
    <w:p w14:paraId="6CD399FC" w14:textId="27980F4E"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Like for their younger counterparts, adults aged between 18 and 20 having a parent status in their household have a worker work id. The difference is that here they work full time. Such as for secondary students with </w:t>
      </w:r>
      <w:proofErr w:type="gramStart"/>
      <w:r w:rsidRPr="0064435F">
        <w:rPr>
          <w:rFonts w:ascii="Times New Roman" w:hAnsi="Times New Roman"/>
          <w:sz w:val="24"/>
          <w:szCs w:val="24"/>
          <w:lang w:val="en-US"/>
        </w:rPr>
        <w:t>some</w:t>
      </w:r>
      <w:proofErr w:type="gramEnd"/>
      <w:r w:rsidRPr="0064435F">
        <w:rPr>
          <w:rFonts w:ascii="Times New Roman" w:hAnsi="Times New Roman"/>
          <w:sz w:val="24"/>
          <w:szCs w:val="24"/>
          <w:lang w:val="en-US"/>
        </w:rPr>
        <w:t xml:space="preserve"> delay in their study path, the same numbers are used here to allocate some </w:t>
      </w:r>
      <w:r w:rsidR="00DF5066" w:rsidRPr="0064435F">
        <w:rPr>
          <w:rFonts w:ascii="Times New Roman" w:hAnsi="Times New Roman"/>
          <w:sz w:val="24"/>
          <w:szCs w:val="24"/>
          <w:lang w:val="en-US"/>
        </w:rPr>
        <w:t>18- and 19-years</w:t>
      </w:r>
      <w:r w:rsidRPr="0064435F">
        <w:rPr>
          <w:rFonts w:ascii="Times New Roman" w:hAnsi="Times New Roman"/>
          <w:sz w:val="24"/>
          <w:szCs w:val="24"/>
          <w:lang w:val="en-US"/>
        </w:rPr>
        <w:t xml:space="preserve"> adults to the secondary school work id. </w:t>
      </w:r>
    </w:p>
    <w:p w14:paraId="0CC7578E" w14:textId="77777777" w:rsidR="005C5556" w:rsidRPr="0064435F" w:rsidRDefault="005C5556" w:rsidP="005C5556">
      <w:pPr>
        <w:spacing w:line="360" w:lineRule="auto"/>
        <w:jc w:val="both"/>
        <w:rPr>
          <w:rFonts w:ascii="Times New Roman" w:hAnsi="Times New Roman"/>
          <w:sz w:val="24"/>
          <w:szCs w:val="24"/>
          <w:lang w:val="en-US"/>
        </w:rPr>
      </w:pPr>
    </w:p>
    <w:p w14:paraId="56769191" w14:textId="77777777"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In Brussels, the higher education is organized by two different federations for the French speaking and the Dutch speaking part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pGd50gOz","properties":{"formattedCitation":"(Service Public F\\uc0\\u233{}d\\uc0\\u233{}ral Belge, 2021b)","plainCitation":"(Service Public Fédéral Belge, 2021b)","noteIndex":0},"citationItems":[{"id":523,"uris":["http://zotero.org/users/8331578/items/RXXWD47H"],"uri":["http://zotero.org/users/8331578/items/RXXWD47H"],"itemData":{"id":523,"type":"webpage","title":"Offre d'enseignement supérieur | Belgium.be","URL":"https://www.belgium.be/fr/formation/enseignement/superieur/offre_d_enseignement","author":[{"family":"Service Public Fédéral Belge","given":""}],"accessed":{"date-parts":[["2021",8,14]]},"issued":{"date-parts":[["2021"]]}}}],"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szCs w:val="24"/>
          <w:lang w:val="en-US"/>
        </w:rPr>
        <w:t>(Service Public Fédéral Belge, 2021b)</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The data and methodology used are different for each federation. </w:t>
      </w:r>
    </w:p>
    <w:p w14:paraId="1DBB3D3F" w14:textId="77777777" w:rsidR="005C5556" w:rsidRPr="0064435F" w:rsidRDefault="005C5556" w:rsidP="005C5556">
      <w:pPr>
        <w:spacing w:line="360" w:lineRule="auto"/>
        <w:jc w:val="both"/>
        <w:rPr>
          <w:rFonts w:ascii="Times New Roman" w:hAnsi="Times New Roman"/>
          <w:sz w:val="24"/>
          <w:szCs w:val="24"/>
          <w:lang w:val="en-US"/>
        </w:rPr>
      </w:pPr>
    </w:p>
    <w:p w14:paraId="33295DFF" w14:textId="1C2057FE"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Ares </w:t>
      </w:r>
      <w:bookmarkStart w:id="117" w:name="_Hlk80004443"/>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88SyRNfR","properties":{"formattedCitation":"(Acad\\uc0\\u233{}mie de recherche et d\\uc0\\u8217{}enseignement sup\\uc0\\u233{}rieur, n.d.-c)","plainCitation":"(Académie de recherche et d’enseignement supérieur, n.d.-c)","noteIndex":0},"citationItems":[{"id":310,"uris":["http://zotero.org/users/8331578/items/9VUMBZ3L"],"uri":["http://zotero.org/users/8331578/items/9VUMBZ3L"],"itemData":{"id":310,"type":"webpage","title":"Portail Open Data de l'ARES — ARES","URL":"https://ares-digitalwallonia.opendatasoft.com/pages/home/","author":[{"family":"Académie de recherche et d'enseignement supérieur","given":""}],"accessed":{"date-parts":[["2021",8,12]]}}}],"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szCs w:val="24"/>
          <w:lang w:val="en-US"/>
        </w:rPr>
        <w:t>(Académie de recherche et d’enseignement supérieur, n.d.-c)</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bookmarkEnd w:id="117"/>
      <w:r w:rsidRPr="0064435F">
        <w:rPr>
          <w:rFonts w:ascii="Times New Roman" w:hAnsi="Times New Roman"/>
          <w:sz w:val="24"/>
          <w:szCs w:val="24"/>
          <w:lang w:val="en-US"/>
        </w:rPr>
        <w:t xml:space="preserve">provides the list of campus with their geographic position </w:t>
      </w:r>
      <w:bookmarkStart w:id="118" w:name="_Hlk80004452"/>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ldY5WIVf","properties":{"formattedCitation":"(Acad\\uc0\\u233{}mie de recherche et d\\uc0\\u8217{}enseignement sup\\uc0\\u233{}rieur, n.d.-b)","plainCitation":"(Académie de recherche et d’enseignement supérieur, n.d.-b)","noteIndex":0},"citationItems":[{"id":195,"uris":["http://zotero.org/users/8331578/items/KCNPLHTH"],"uri":["http://zotero.org/users/8331578/items/KCNPLHTH"],"itemData":{"id":195,"type":"webpage","abstract":"La carte affiche les établissements uniquement. Les campus sont listés dans l'infobulle.","language":"fr","title":"ARES - Référentiel des établissements et des campus","URL":"https://ares-digitalwallonia.opendatasoft.com/explore/dataset/carte-campus/table/?disjunctive.libelle_de_l_unite&amp;disjunctive.localite_de_l_etablissement","author":[{"family":"Académie de recherche et d'enseignement supérieur","given":""}],"accessed":{"date-parts":[["2021",8,10]]}}}],"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szCs w:val="24"/>
          <w:lang w:val="en-US"/>
        </w:rPr>
        <w:t>(Académie de recherche et d’enseignement supérieur, n.d.-b)</w:t>
      </w:r>
      <w:r w:rsidRPr="0064435F">
        <w:rPr>
          <w:rFonts w:ascii="Times New Roman" w:hAnsi="Times New Roman"/>
          <w:sz w:val="24"/>
          <w:szCs w:val="24"/>
          <w:lang w:val="en-US"/>
        </w:rPr>
        <w:fldChar w:fldCharType="end"/>
      </w:r>
      <w:bookmarkEnd w:id="118"/>
      <w:r w:rsidRPr="0064435F">
        <w:rPr>
          <w:rFonts w:ascii="Times New Roman" w:hAnsi="Times New Roman"/>
          <w:sz w:val="24"/>
          <w:szCs w:val="24"/>
          <w:lang w:val="en-US"/>
        </w:rPr>
        <w:t xml:space="preserve"> as well as the number of students per municipality studying in each municipality per age and gender </w:t>
      </w:r>
      <w:bookmarkStart w:id="119" w:name="_Hlk80004460"/>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U0EbfTlQ","properties":{"formattedCitation":"(Acad\\uc0\\u233{}mie de recherche et d\\uc0\\u8217{}enseignement sup\\uc0\\u233{}rieur, n.d.-a)","plainCitation":"(Académie de recherche et d’enseignement supérieur, n.d.-a)","noteIndex":0},"citationItems":[{"id":200,"uris":["http://zotero.org/users/8331578/items/NUAVQXF4"],"uri":["http://zotero.org/users/8331578/items/NUAVQXF4"],"itemData":{"id":200,"type":"webpage","abstract":"La base de données SATURN  est une base de données à des fins statistiques qui reprend les inscriptions dans l'enseignement supérieur hors universitaire (SHU) en Fédération Wallonie-Bruxelles (FWB).Elle est basée sur une collecte annuelle et organisée par l'ARES depuis 2014. Lors de cette collecte, chaque établissement transmet ses informations concernant les inscriptions de l'année académique en cours ainsi que les résultats obtenus par les étudiants lors de l'année académique précédente.Le fichier est divisé en deux parties pour respecter la limite en nombre d'enregistrements ainsi que pour alléger le poids des fichiers. La première partie couvre les années académiques 2004-2005 à 2014-2015 et la seconde 2015-2016 à 2019-2020. Le découpage des parties respecte ainsi un décret majeur relatif à l'enseignement supérieur : avant Paysage pour la première partie et depuis Paysage pour la seconde.Avant d'utiliser le fichier, il est important de bien comprendre la notion d'inscription multiple reprise par  la variable CO_INSMULT. Un étudiant pouvant avoir plusieurs inscriptions une même année, celles-ci sont différenciées par un numéro d'inscription. Ainsi, en utilisant ce numéro d'inscription égale à 1, on passe du nombre d'inscriptions au nombre d'étudiants.Les codes INS de la commune et de l'arrondissement sont ajoutés grâce à la table téléchargeable sur le site de STATBEL ici. Le lien avec les codes postaux est réalisé via la table de BPOST qui se trouve au même endroit. Les codes INS sont ceux valables à partir du 01/01/2019. Pour plus d'informations sur les changements de codes INS, vous pouvez consulter cette page.Afin de garantir un maximum l'anonymat des personnes reprises dans la base de données, certaines mesures ont été prises :pour les écoles supérieures des arts, les informations sur le cursus sont limitées à la catégorie et au domaine d'étudespour les champs renseignant un pays, lorsqu'il y a moins de 5 ressortissants d'un pays pour une année, c'est le continent qui est indiquéepour le champ renseignant le code postal du domicile légal, lorsqu'il y a moins de 5 habitants d'une commune pour une année, c'est la région qui est indiquéeEnfin, depuis l'année académique 2004-2005 à aujourd'hui, l'enseignement supérieur a subi plusieurs évolutions. Par exemple, les études comprises dans la catégorie \"traduction et interprétation\" ont été transférées des hautes écoles vers les universités et ne sont donc plus reprises ici. Il en va de même pour la catégorie architecture dispensée par les instituts supérieurs d’architecture avant d'être intégrée aux universités.________________________Log modifications2020-10-30 : ajout des résultats de l'année académiques 2018-20192021-04-19 : correction du dictionnaire (cellule F183) : ND -&amp;gt; Échec (indéterminé)2021-06-15 : ajout données 2019-2020","language":"fr","title":"ARES - Inscriptions dans l'enseignement supérieur 2014-15 à 2019-20 (Paysage)","URL":"https://ares-digitalwallonia.opendatasoft.com/explore/dataset/ares-saturn-2/table/?disjunctive.periode&amp;disjunctive.co_type_etab&amp;disjunctive.zone_bassin&amp;disjunctive.co_type&amp;disjunctive.co_categorie&amp;disjunctive.lib_section&amp;disjunctive.co_cycle&amp;disjunctive.co_annee_etudes&amp;disjunctive.co_insmult&amp;disjunctive.co_finalite&amp;disjunctive.te_domaine&amp;disjunctive.lib_etudes_ares&amp;disjunctive.lib_pays_nationalite&amp;disjunctive.lib_pays_naissance&amp;disjunctive.lib_commune&amp;disjunctive.lib_domicile_etr&amp;disjunctive.no_mobilite&amp;disjunctive.typ_mob&amp;disjunctive.co_type_secondaire&amp;disjunctive.no_acces_autres_annees&amp;disjunctive.co_premiere_generation&amp;disjunctive.co_diplome&amp;disjunctive.co_resultat&amp;sort=periode","author":[{"family":"Académie de recherche et d'enseignement supérieur","given":""}],"accessed":{"date-parts":[["2021",8,10]]}}}],"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szCs w:val="24"/>
          <w:lang w:val="en-US"/>
        </w:rPr>
        <w:t>(Académie de recherche et d’enseignement supérieur, n.d.-a)</w:t>
      </w:r>
      <w:r w:rsidRPr="0064435F">
        <w:rPr>
          <w:rFonts w:ascii="Times New Roman" w:hAnsi="Times New Roman"/>
          <w:sz w:val="24"/>
          <w:szCs w:val="24"/>
          <w:lang w:val="en-US"/>
        </w:rPr>
        <w:fldChar w:fldCharType="end"/>
      </w:r>
      <w:r w:rsidRPr="0064435F">
        <w:rPr>
          <w:rFonts w:ascii="Times New Roman" w:hAnsi="Times New Roman"/>
          <w:sz w:val="24"/>
          <w:szCs w:val="24"/>
          <w:lang w:val="en-US"/>
        </w:rPr>
        <w:t>.</w:t>
      </w:r>
      <w:bookmarkEnd w:id="119"/>
      <w:r w:rsidRPr="0064435F">
        <w:rPr>
          <w:rFonts w:ascii="Times New Roman" w:hAnsi="Times New Roman"/>
          <w:sz w:val="24"/>
          <w:szCs w:val="24"/>
          <w:lang w:val="en-US"/>
        </w:rPr>
        <w:t xml:space="preserve"> Unfortunately, this matrix is not available at a campus level and the number of students per campus is not available either. This last piece information has been found for the biggest campus thanks to other sources </w:t>
      </w:r>
      <w:bookmarkStart w:id="120" w:name="_Hlk80004466"/>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4O8B3cMB","properties":{"formattedCitation":"(Universit\\uc0\\u233{} Catholique de Louvain, 2021)","plainCitation":"(Université Catholique de Louvain, 2021)","noteIndex":0},"citationItems":[{"id":540,"uris":["http://zotero.org/users/8331578/items/RMIE8IIG"],"uri":["http://zotero.or</w:instrText>
      </w:r>
      <w:r w:rsidRPr="0064435F">
        <w:rPr>
          <w:rFonts w:ascii="Times New Roman" w:hAnsi="Times New Roman"/>
          <w:sz w:val="24"/>
          <w:szCs w:val="24"/>
        </w:rPr>
        <w:instrText xml:space="preserve">g/users/8331578/items/RMIE8IIG"],"itemData":{"id":540,"type":"webpage","container-title":"UCLouvain","language":"fr","title":"Rapport Annuel - Les étudiants","URL":"https://uclouvain.be/fr/rapport-annuel/les-etudiants.html","author":[{"family":"Université Catholique de Louvain","given":""}],"accessed":{"date-parts":[["2021",8,14]]},"issued":{"date-parts":[["2021"]]}}}],"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szCs w:val="24"/>
        </w:rPr>
        <w:t>(Université Catholique de Louvain, 2021)</w:t>
      </w:r>
      <w:r w:rsidRPr="0064435F">
        <w:rPr>
          <w:rFonts w:ascii="Times New Roman" w:hAnsi="Times New Roman"/>
          <w:sz w:val="24"/>
          <w:szCs w:val="24"/>
          <w:lang w:val="en-US"/>
        </w:rPr>
        <w:fldChar w:fldCharType="end"/>
      </w:r>
      <w:r w:rsidRPr="0064435F">
        <w:rPr>
          <w:rFonts w:ascii="Times New Roman" w:hAnsi="Times New Roman"/>
          <w:sz w:val="24"/>
          <w:szCs w:val="24"/>
        </w:rPr>
        <w:t xml:space="preserve">, </w:t>
      </w:r>
      <w:r w:rsidRPr="0064435F">
        <w:rPr>
          <w:rFonts w:ascii="Times New Roman" w:hAnsi="Times New Roman"/>
          <w:sz w:val="24"/>
          <w:szCs w:val="24"/>
          <w:lang w:val="en-US"/>
        </w:rPr>
        <w:fldChar w:fldCharType="begin"/>
      </w:r>
      <w:r w:rsidRPr="0064435F">
        <w:rPr>
          <w:rFonts w:ascii="Times New Roman" w:hAnsi="Times New Roman"/>
          <w:sz w:val="24"/>
          <w:szCs w:val="24"/>
        </w:rPr>
        <w:instrText xml:space="preserve"> ADDIN ZOTERO_ITEM CSL_CITATION {"citationID":"Jr8niZAG","properties":{"formattedCitation":"(ADT ATO.brussels, 2015)","plainCitation":"(ADT ATO.brussels, 2015)","noteIndex":0},"citationItems":[{"id":624,"uris":["http://zotero.org/users/8331578/items/THEK2GKN"],"uri":["http://zotero.org/users/8331578/items/THEK2GKN"],"itemData":{"id":624,"type":"report","event-place":"BIP – rue Royale 2-4, B-1000 Bruxelles","publisher":"Agence de Développement Territorial ASBL","publisher-place":"BIP – rue Royale 2-4, B-1000 Bruxelles","title":"Panorama de la vie étudiante à Bruxelles: Pratiques urbaines et rapport à la ville - Phase 1 - Les universtiés - Juillet 2014 / Décembre 2015","URL":"https://perspective.brussels/sites/default/files/ADT_Synt_Etudiant_FR_Ed-02_v05.pdf","author":[{"family":"ADT ATO.brussels","given":""}],"accessed":{"date-parts":[["2021",8,10]]},"issued":{"date-parts":[["2015"]]}}}],"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rPr>
        <w:t>(ADT ATO.brussels, 2015)</w:t>
      </w:r>
      <w:r w:rsidRPr="0064435F">
        <w:rPr>
          <w:rFonts w:ascii="Times New Roman" w:hAnsi="Times New Roman"/>
          <w:sz w:val="24"/>
          <w:szCs w:val="24"/>
          <w:lang w:val="en-US"/>
        </w:rPr>
        <w:fldChar w:fldCharType="end"/>
      </w:r>
      <w:r w:rsidRPr="0064435F">
        <w:rPr>
          <w:rFonts w:ascii="Times New Roman" w:hAnsi="Times New Roman"/>
          <w:sz w:val="24"/>
          <w:szCs w:val="24"/>
        </w:rPr>
        <w:t xml:space="preserve">, </w:t>
      </w:r>
      <w:r w:rsidRPr="0064435F">
        <w:rPr>
          <w:rFonts w:ascii="Times New Roman" w:hAnsi="Times New Roman"/>
          <w:sz w:val="24"/>
          <w:szCs w:val="24"/>
          <w:lang w:val="en-US"/>
        </w:rPr>
        <w:fldChar w:fldCharType="begin"/>
      </w:r>
      <w:r w:rsidRPr="0064435F">
        <w:rPr>
          <w:rFonts w:ascii="Times New Roman" w:hAnsi="Times New Roman"/>
          <w:sz w:val="24"/>
          <w:szCs w:val="24"/>
        </w:rPr>
        <w:instrText xml:space="preserve"> ADDIN ZOTERO_ITEM CSL_CITATION {"citationID":"Ok1SxLu3","properties":{"formattedCitation":"(Wikipedia, 2021)","plainCitation":"(Wikipedia, 2021)","noteIndex":0},"citationItems":[{"id":538,"uris":["http://zotero.org/users/8331578/items/JP3XKBNK"],"uri":["http://zotero.org/users/8331578/items/JP3XKBNK"],"itemData":{"id":538,"type":"entry-encyclopedia","abstract":"The ICHEC Brussels Management School or officially the Institut catholique des Hautes Études commerciales (French for: Catholic Institute of Higher Business Studies) is a Catholic college in Brussels (Belgium, Europe), serving as the economics department of the Haute école \"Groupe ICHEC - ISC Saint-Louis - ISFSC\", a Catholic vocational university of the French Community of Belgium. The college offers education in commercial and financial sciences.","container-title":"Wikipedia","language":"en","note":"Page Version ID: 1001263394","source":"Wikipedia","title":"ICHEC Brussels Management School","URL":"https://en.wikipedia.org/w/index.php?title=ICHEC_Brussels_Management_School&amp;oldid=1001263394","author":[{"family":"Wikipedia","given":""}],"accessed":{"date-parts":[["2021",8,14]]},"issued":{"date-parts":[["2021",1,18]]}}}],"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rPr>
        <w:t>(Wikipedia, 2021)</w:t>
      </w:r>
      <w:r w:rsidRPr="0064435F">
        <w:rPr>
          <w:rFonts w:ascii="Times New Roman" w:hAnsi="Times New Roman"/>
          <w:sz w:val="24"/>
          <w:szCs w:val="24"/>
          <w:lang w:val="en-US"/>
        </w:rPr>
        <w:fldChar w:fldCharType="end"/>
      </w:r>
      <w:r w:rsidRPr="0064435F">
        <w:rPr>
          <w:rFonts w:ascii="Times New Roman" w:hAnsi="Times New Roman"/>
          <w:sz w:val="24"/>
          <w:szCs w:val="24"/>
        </w:rPr>
        <w:t xml:space="preserve">, </w:t>
      </w:r>
      <w:r w:rsidRPr="0064435F">
        <w:rPr>
          <w:rFonts w:ascii="Times New Roman" w:hAnsi="Times New Roman"/>
          <w:sz w:val="24"/>
          <w:szCs w:val="24"/>
          <w:lang w:val="en-US"/>
        </w:rPr>
        <w:fldChar w:fldCharType="begin"/>
      </w:r>
      <w:r w:rsidRPr="0064435F">
        <w:rPr>
          <w:rFonts w:ascii="Times New Roman" w:hAnsi="Times New Roman"/>
          <w:sz w:val="24"/>
          <w:szCs w:val="24"/>
        </w:rPr>
        <w:instrText xml:space="preserve"> ADDIN ZOTERO_ITEM CSL_CITATION {"citationID":"UMwpIgM5","properties":{"formattedCitation":"(F\\uc0\\u233{}d\\uc0\\u233{}ration Wallonie-Bruxelles, 2018)","plainCitation":"(Fédération Wallonie-Bruxelles, 2018)","noteIndex":0},"citationItems":[{"id":531,"uris":["http://zotero.org/users/8331578/items/SWZ74R5K"],"uri":["http://zotero.org/users/8331578/items/SWZ74R5K"],"itemData":{"id":531,"type":"webpage","abstract":"description pour le site prefixe_site, description pour le site prefixe_site","language":"fr","title":"École Nationale Supérieure des Arts Visuels de La Cambre","URL":"http://www.artsplastiques.cfwb.be/index.php?id=16690","author":[{"family":"Fédération Wallonie-Bruxelles","given":""}],"accessed":{"date-parts":[["2021",8,14]]},"issued":{"date-parts":[["2018",5,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szCs w:val="24"/>
        </w:rPr>
        <w:t>(Fédération Wallonie-Bruxelles, 2018)</w:t>
      </w:r>
      <w:r w:rsidRPr="0064435F">
        <w:rPr>
          <w:rFonts w:ascii="Times New Roman" w:hAnsi="Times New Roman"/>
          <w:sz w:val="24"/>
          <w:szCs w:val="24"/>
          <w:lang w:val="en-US"/>
        </w:rPr>
        <w:fldChar w:fldCharType="end"/>
      </w:r>
      <w:bookmarkEnd w:id="120"/>
      <w:r w:rsidRPr="0064435F">
        <w:rPr>
          <w:rFonts w:ascii="Times New Roman" w:hAnsi="Times New Roman"/>
          <w:sz w:val="24"/>
          <w:szCs w:val="24"/>
        </w:rPr>
        <w:t xml:space="preserve">. </w:t>
      </w:r>
      <w:r w:rsidRPr="0064435F">
        <w:rPr>
          <w:rFonts w:ascii="Times New Roman" w:hAnsi="Times New Roman"/>
          <w:sz w:val="24"/>
          <w:szCs w:val="24"/>
          <w:lang w:val="en-US"/>
        </w:rPr>
        <w:t xml:space="preserve">Those numbers do not always date from 2019 but only the range of magnitude matters here so those numbers can </w:t>
      </w:r>
      <w:proofErr w:type="gramStart"/>
      <w:r w:rsidRPr="0064435F">
        <w:rPr>
          <w:rFonts w:ascii="Times New Roman" w:hAnsi="Times New Roman"/>
          <w:sz w:val="24"/>
          <w:szCs w:val="24"/>
          <w:lang w:val="en-US"/>
        </w:rPr>
        <w:t>be used</w:t>
      </w:r>
      <w:proofErr w:type="gramEnd"/>
      <w:r w:rsidRPr="0064435F">
        <w:rPr>
          <w:rFonts w:ascii="Times New Roman" w:hAnsi="Times New Roman"/>
          <w:sz w:val="24"/>
          <w:szCs w:val="24"/>
          <w:lang w:val="en-US"/>
        </w:rPr>
        <w:t xml:space="preserve">. For campus where the information is not available, the total number of students commuting to the municipality </w:t>
      </w:r>
      <w:proofErr w:type="gramStart"/>
      <w:r w:rsidRPr="0064435F">
        <w:rPr>
          <w:rFonts w:ascii="Times New Roman" w:hAnsi="Times New Roman"/>
          <w:sz w:val="24"/>
          <w:szCs w:val="24"/>
          <w:lang w:val="en-US"/>
        </w:rPr>
        <w:t>is simply uniformly spread</w:t>
      </w:r>
      <w:proofErr w:type="gramEnd"/>
      <w:r w:rsidRPr="0064435F">
        <w:rPr>
          <w:rFonts w:ascii="Times New Roman" w:hAnsi="Times New Roman"/>
          <w:sz w:val="24"/>
          <w:szCs w:val="24"/>
          <w:lang w:val="en-US"/>
        </w:rPr>
        <w:t xml:space="preserve"> among all the campus of the concerned municipality. These data have been combined with the percentage of students living in Brussels among the number of students studying in Brussels: 37%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KVvPCMBG","properties":{"formattedCitation":"(Du Brulle, 2014)","plainCitation":"(Du Brulle, 2014)","noteIndex":0},"citationItems":[{"id":118,"uris":["http://zotero.org/users/8331578/items/VT2XCNQJ"],"uri":["http://zotero.org/users/8331578/items/VT2XCNQJ"],"itemData":{"id":118,"type":"post-weblog","abstract":"86.000, tel est le nombre d’étudiants universitaires ou fréquentant une institution d’enseignement supérieur à Bruxelles. Ce qui fait de la capitale belge la principale ville étudiante du pays, dev…","container-title":"Daily Science","language":"fr-FR","title":"Bruxelles est la principale ville étudiante de Belgique","URL":"https://dailyscience.be/12/05/2014/bruxelles-est-la-principale-ville-etudiante-de-belgique/","author":[{"family":"Du Brulle","given":"Christian"}],"accessed":{"date-parts":[["2021",8,10]]},"issued":{"date-parts":[["2014",5,12]]}}}],"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Du Brulle, 2014)</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The combination of all those data results in the number of students living in a municipality studying in a specific campus in Brussels or outside Brussels per age and gender. The students have </w:t>
      </w:r>
      <w:proofErr w:type="gramStart"/>
      <w:r w:rsidRPr="0064435F">
        <w:rPr>
          <w:rFonts w:ascii="Times New Roman" w:hAnsi="Times New Roman"/>
          <w:sz w:val="24"/>
          <w:szCs w:val="24"/>
          <w:lang w:val="en-US"/>
        </w:rPr>
        <w:t>been picked</w:t>
      </w:r>
      <w:proofErr w:type="gramEnd"/>
      <w:r w:rsidRPr="0064435F">
        <w:rPr>
          <w:rFonts w:ascii="Times New Roman" w:hAnsi="Times New Roman"/>
          <w:sz w:val="24"/>
          <w:szCs w:val="24"/>
          <w:lang w:val="en-US"/>
        </w:rPr>
        <w:t xml:space="preserve"> from the population simulated in section </w:t>
      </w:r>
      <w:r w:rsidR="005673CA" w:rsidRPr="0064435F">
        <w:rPr>
          <w:rFonts w:ascii="Times New Roman" w:hAnsi="Times New Roman"/>
          <w:sz w:val="24"/>
          <w:szCs w:val="24"/>
          <w:lang w:val="en-US"/>
        </w:rPr>
        <w:t>XVII.C.</w:t>
      </w:r>
      <w:r w:rsidR="005673CA" w:rsidRPr="0064435F">
        <w:rPr>
          <w:rFonts w:ascii="Times New Roman" w:hAnsi="Times New Roman"/>
          <w:sz w:val="24"/>
          <w:szCs w:val="24"/>
          <w:lang w:val="en-US"/>
        </w:rPr>
        <w:t>1</w:t>
      </w:r>
      <w:r w:rsidR="005673CA" w:rsidRPr="0064435F">
        <w:rPr>
          <w:rFonts w:ascii="Times New Roman" w:hAnsi="Times New Roman"/>
          <w:sz w:val="24"/>
          <w:szCs w:val="24"/>
          <w:lang w:val="en-US"/>
        </w:rPr>
        <w:t>.</w:t>
      </w:r>
      <w:r w:rsidR="005673CA" w:rsidRPr="0064435F">
        <w:rPr>
          <w:rFonts w:ascii="Times New Roman" w:hAnsi="Times New Roman"/>
          <w:sz w:val="24"/>
          <w:szCs w:val="24"/>
          <w:lang w:val="en-US"/>
        </w:rPr>
        <w:t>b.</w:t>
      </w:r>
      <w:r w:rsidRPr="0064435F">
        <w:rPr>
          <w:rFonts w:ascii="Times New Roman" w:hAnsi="Times New Roman"/>
          <w:sz w:val="24"/>
          <w:szCs w:val="24"/>
          <w:lang w:val="en-US"/>
        </w:rPr>
        <w:t xml:space="preserve"> and assigned to the work id higher education. </w:t>
      </w:r>
    </w:p>
    <w:p w14:paraId="5507DDBF" w14:textId="77777777" w:rsidR="005C5556" w:rsidRPr="0064435F" w:rsidRDefault="005C5556" w:rsidP="005C5556">
      <w:pPr>
        <w:spacing w:line="360" w:lineRule="auto"/>
        <w:jc w:val="both"/>
        <w:rPr>
          <w:rFonts w:ascii="Times New Roman" w:hAnsi="Times New Roman"/>
          <w:sz w:val="24"/>
          <w:szCs w:val="24"/>
          <w:lang w:val="en-US"/>
        </w:rPr>
      </w:pPr>
    </w:p>
    <w:p w14:paraId="29D2C79F" w14:textId="77777777"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wo different work ids exist for higher education students in Pr. Kornhauser methodology because their probability distribution for the trip chain type allocation is different whether they are living on campus or off campus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4pqjfhkV","properties":{"formattedCitation":"(Kornhauser et al., 2012)","plainCitation":"(Kornhauser et al., 2012)","noteIndex":0},"citationItems":[{"id":214,"uris":["http://zotero.org/users/8331578/items/MQGKZJ62"],"uri":["http://zotero.org/users/8331578/items/MQGKZJ62"],"itemData":{"id":214,"type":"report","abstract":"In the state of New Jersey, there is a growing need for accurate travel demand data for use in transportation systems analysis. Traditional travel survey techniques are often too expensive and fail to capture key segments of the population. Instead, using data from the US Census and other sources, a population was synthesized that is demographically largely identical to that of New Jersey and forecast the travel needs and desires for each resident in this population on an average weekday. Each resident was assigned key defining features including an age, gender, place of residence, demographic description (i.e. student, worker, retired, etc.), place of employment, and place of education. Using various distributional assumptions on trip chains and behavioral needs and choices, a NJ Trip File was generated that contains an individualized record for every trip each resident makes, detailing precisely where and when each trip originates and where each trip ends. The end result of our project is a data driven, spatial, and temporal process that characterizes the individual demand for travel in New Jersey that can be used for a variety of applications from designing PRT (Personal Rapid Transit) networks to anticipating infrastructure overloads.","language":"en","page":"70","publisher":"Department of Operations Research &amp; Financial Engineering Princeton University","source":"Zotero","title":"Synthesizing Individual Travel Demand in New Jersey","author":[{"family":"Kornhauser","given":"Alain L."},{"family":"Acciarito","given":"Philip"},{"family":"Brownell","given":"Christopher"},{"family":"Clemens","given":"Blake"},{"family":"Fox","given":"Charles"},{"family":"Germain","given":"Sarah"},{"family":"Kumar","given":"Akshay"},{"family":"Markiewicz","given":"Michael"},{"family":"Wenzlau","given":"Tim"},{"family":"Quintero","given":"Luis"},{"family":"Stroeble","given":"Spencer"},{"family":"Webb","given":"Natalie"},{"family":"Delgado-Medrano GS","given":"Heber"},{"family":"Mufti GS","given":"Talal"},{"family":"Alamanda","given":"Bharath"}],"issued":{"date-parts":[["2012",1]]}}}],"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Kornhauser et al., 2012)</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Unfortunately, the probability distribution for the trip chain type allocation in Brussels is not available according to the work id. This distinction therefore has no impact on the trips. However, for the readers interested in </w:t>
      </w:r>
      <w:r w:rsidRPr="0064435F">
        <w:rPr>
          <w:rFonts w:ascii="Times New Roman" w:hAnsi="Times New Roman"/>
          <w:sz w:val="24"/>
          <w:szCs w:val="24"/>
          <w:lang w:val="en-US"/>
        </w:rPr>
        <w:lastRenderedPageBreak/>
        <w:t xml:space="preserve">the resulting simulated population it is worth explaining. A student having a household type ‘single’ or ‘flatsharing’ and having his residence sector identical to his workplace </w:t>
      </w:r>
      <w:proofErr w:type="gramStart"/>
      <w:r w:rsidRPr="0064435F">
        <w:rPr>
          <w:rFonts w:ascii="Times New Roman" w:hAnsi="Times New Roman"/>
          <w:sz w:val="24"/>
          <w:szCs w:val="24"/>
          <w:lang w:val="en-US"/>
        </w:rPr>
        <w:t>is considered</w:t>
      </w:r>
      <w:proofErr w:type="gramEnd"/>
      <w:r w:rsidRPr="0064435F">
        <w:rPr>
          <w:rFonts w:ascii="Times New Roman" w:hAnsi="Times New Roman"/>
          <w:sz w:val="24"/>
          <w:szCs w:val="24"/>
          <w:lang w:val="en-US"/>
        </w:rPr>
        <w:t xml:space="preserve"> has living on campus while all the others are considered as living off campus.</w:t>
      </w:r>
    </w:p>
    <w:p w14:paraId="1640F36F" w14:textId="77777777" w:rsidR="005C5556" w:rsidRPr="0064435F" w:rsidRDefault="005C5556" w:rsidP="005C5556">
      <w:pPr>
        <w:spacing w:line="360" w:lineRule="auto"/>
        <w:jc w:val="both"/>
        <w:rPr>
          <w:rFonts w:ascii="Times New Roman" w:hAnsi="Times New Roman"/>
          <w:sz w:val="24"/>
          <w:szCs w:val="24"/>
          <w:lang w:val="en-US"/>
        </w:rPr>
      </w:pPr>
    </w:p>
    <w:p w14:paraId="54C7A68A" w14:textId="77777777"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Note that here, students have also already received their workplace because of the format of the data. Since this thesis only focuses on trips happening in Brussels, for people studying (or working) outside Brussels, their workplace corresponds to the closest sector being on the periphery of Brussels to their sector of residence. This corresponds to the assumption that people studying (or working) outside Brussels leave Brussels as soon as possible with the idea of reaching the fast lines as soon as possible. In the GPS’ language this corresponds to choosing the “fastest itinerary” instead of the “shortest” one. </w:t>
      </w:r>
    </w:p>
    <w:p w14:paraId="0A4CE556" w14:textId="77777777" w:rsidR="005C5556" w:rsidRPr="0064435F" w:rsidRDefault="005C5556" w:rsidP="005C5556">
      <w:pPr>
        <w:spacing w:line="360" w:lineRule="auto"/>
        <w:jc w:val="both"/>
        <w:rPr>
          <w:rFonts w:ascii="Times New Roman" w:hAnsi="Times New Roman"/>
          <w:sz w:val="24"/>
          <w:szCs w:val="24"/>
          <w:lang w:val="en-US"/>
        </w:rPr>
      </w:pPr>
    </w:p>
    <w:p w14:paraId="4306C89E" w14:textId="5BF5A1D1"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Data from the Dutch Federation are far less specific. Dataloep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zYOzSCv3","properties":{"formattedCitation":"(Vlaanderen is onderwijs &amp; vorming, 2018)","plainCitation":"(Vlaanderen is onderwijs &amp; vorming, 2018)","noteIndex":0},"citationItems":[{"id":180,"uris":["http://zotero.org/users/8331578/items/9XWQ7R5S"],"uri":["http://zotero.org/users/8331578/items/9XWQ7R5S"],"itemData":{"id":180,"type":"webpage","title":"Dataloep mobiliteit en aantrekkingskracht BaO en SO","URL":"https://dataloep-publiek.vlaanderen.be/QvAJAXZfc/notoolbar.htm?document=LP-Publiek%2FPubliek_AantrekkingMobiliteit.qvw&amp;host=PubliekQVS%40cwv100163&amp;anonymous=true","author":[{"family":"Vlaanderen is onderwijs &amp; vorming","given":""}],"accessed":{"date-parts":[["2021",8,10]]},"issued":{"date-parts":[["2018"]],"season":"2019"}}}],"schema":"https://github.com/citation-style-language/schema/raw/master/csl-citation.json"} </w:instrText>
      </w:r>
      <w:r w:rsidRPr="0064435F">
        <w:rPr>
          <w:rFonts w:ascii="Times New Roman" w:hAnsi="Times New Roman"/>
          <w:sz w:val="24"/>
          <w:szCs w:val="24"/>
          <w:lang w:val="en-US"/>
        </w:rPr>
        <w:fldChar w:fldCharType="separate"/>
      </w:r>
      <w:bookmarkStart w:id="121" w:name="_Hlk80004479"/>
      <w:r w:rsidRPr="0064435F">
        <w:rPr>
          <w:rFonts w:ascii="Times New Roman" w:hAnsi="Times New Roman"/>
          <w:sz w:val="24"/>
          <w:lang w:val="en-US"/>
        </w:rPr>
        <w:t>(Vlaanderen is onderwijs &amp; vorming, 2018</w:t>
      </w:r>
      <w:bookmarkEnd w:id="121"/>
      <w:r w:rsidRPr="0064435F">
        <w:rPr>
          <w:rFonts w:ascii="Times New Roman" w:hAnsi="Times New Roman"/>
          <w:sz w:val="24"/>
          <w:lang w:val="en-US"/>
        </w:rPr>
        <w:t>)</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only provides the number of students studying in Brussels per age and gender and the number of students living in Brussels and studying somewhere also per age and gender.  By taking 37% </w:t>
      </w:r>
      <w:bookmarkStart w:id="122" w:name="_Hlk80004486"/>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yWhbiOHy","properties":{"formattedCitation":"(Du Brulle, 2014)","plainCitation":"(Du Brulle, 2014)","noteIndex":0},"citationItems":[{"id":118,"uris":["http://zotero.org/users/8331578/items/VT2XCNQJ"],"uri":["http://zotero.org/users/8331578/items/VT2XCNQJ"],"itemData":{"id":118,"type":"post-weblog","abstract":"86.000, tel est le nombre d’étudiants universitaires ou fréquentant une institution d’enseignement supérieur à Bruxelles. Ce qui fait de la capitale belge la principale ville étudiante du pays, dev…","container-title":"Daily Science","language":"fr-FR","title":"Bruxelles est la principale ville étudiante de Belgique","URL":"https://dailyscience.be/12/05/2014/bruxelles-est-la-principale-ville-etudiante-de-belgique/","author":[{"family":"Du Brulle","given":"Christian"}],"accessed":{"date-parts":[["2021",8,10]]},"issued":{"date-parts":[["2014",5,12]]}}}],"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Du Brulle, 2014)</w:t>
      </w:r>
      <w:r w:rsidRPr="0064435F">
        <w:rPr>
          <w:rFonts w:ascii="Times New Roman" w:hAnsi="Times New Roman"/>
          <w:sz w:val="24"/>
          <w:szCs w:val="24"/>
          <w:lang w:val="en-US"/>
        </w:rPr>
        <w:fldChar w:fldCharType="end"/>
      </w:r>
      <w:bookmarkEnd w:id="122"/>
      <w:r w:rsidRPr="0064435F">
        <w:rPr>
          <w:rFonts w:ascii="Times New Roman" w:hAnsi="Times New Roman"/>
          <w:sz w:val="24"/>
          <w:szCs w:val="24"/>
          <w:lang w:val="en-US"/>
        </w:rPr>
        <w:t xml:space="preserve"> of the people studying in Brussels, the number of students living and studying in Brussels is obtained. Next to that, the difference between this last number and the number of students living in Brussels and studying somewhere gives the number of students living in Brussels and studying outside Brussels. Those students </w:t>
      </w:r>
      <w:proofErr w:type="gramStart"/>
      <w:r w:rsidRPr="0064435F">
        <w:rPr>
          <w:rFonts w:ascii="Times New Roman" w:hAnsi="Times New Roman"/>
          <w:sz w:val="24"/>
          <w:szCs w:val="24"/>
          <w:lang w:val="en-US"/>
        </w:rPr>
        <w:t>are randomly picked</w:t>
      </w:r>
      <w:proofErr w:type="gramEnd"/>
      <w:r w:rsidRPr="0064435F">
        <w:rPr>
          <w:rFonts w:ascii="Times New Roman" w:hAnsi="Times New Roman"/>
          <w:sz w:val="24"/>
          <w:szCs w:val="24"/>
          <w:lang w:val="en-US"/>
        </w:rPr>
        <w:t xml:space="preserve"> from the simulated population (</w:t>
      </w:r>
      <w:r w:rsidR="005673CA" w:rsidRPr="0064435F">
        <w:rPr>
          <w:rFonts w:ascii="Times New Roman" w:hAnsi="Times New Roman"/>
          <w:sz w:val="24"/>
          <w:szCs w:val="24"/>
          <w:lang w:val="en-US"/>
        </w:rPr>
        <w:t>XVII.C.2.a</w:t>
      </w:r>
      <w:r w:rsidR="005673CA" w:rsidRPr="0064435F">
        <w:rPr>
          <w:rFonts w:ascii="Times New Roman" w:hAnsi="Times New Roman"/>
          <w:sz w:val="24"/>
          <w:szCs w:val="24"/>
          <w:lang w:val="en-US"/>
        </w:rPr>
        <w:t>).</w:t>
      </w:r>
    </w:p>
    <w:p w14:paraId="764B2DF6" w14:textId="77777777" w:rsidR="005C5556" w:rsidRPr="0064435F" w:rsidRDefault="005C5556" w:rsidP="005C5556">
      <w:pPr>
        <w:spacing w:line="360" w:lineRule="auto"/>
        <w:jc w:val="both"/>
        <w:rPr>
          <w:rFonts w:ascii="Times New Roman" w:hAnsi="Times New Roman"/>
          <w:sz w:val="24"/>
          <w:szCs w:val="24"/>
          <w:lang w:val="en-US"/>
        </w:rPr>
      </w:pPr>
    </w:p>
    <w:p w14:paraId="3D2F2B08" w14:textId="29E46F52"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BCSS </w:t>
      </w:r>
      <w:bookmarkStart w:id="123" w:name="_Hlk80004495"/>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2WNMSABR","properties":{"formattedCitation":"(BCSS, 2019)","plainCitation":"(BCSS, 2019)","noteIndex":0},"citationItems":[{"id":546,"uris":["http://zotero.org/users/8331578/items/DTXMRQL5"],"uri":["http://zotero.org/users/8331578/items/DTXMRQL5"],"itemData":{"id":546,"type":"webpage","title":"Chiffres locaux - Résultats - BCSS","URL":"https://www.bcss.fgov.be/samilc/resultPage.xhtml","author":[{"family":"BCSS","given":""}],"accessed":{"date-parts":[["2021",8,14]]},"issued":{"date-parts":[["2019",12,31]]}}}],"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BCSS, 2019)</w:t>
      </w:r>
      <w:r w:rsidRPr="0064435F">
        <w:rPr>
          <w:rFonts w:ascii="Times New Roman" w:hAnsi="Times New Roman"/>
          <w:sz w:val="24"/>
          <w:szCs w:val="24"/>
          <w:lang w:val="en-US"/>
        </w:rPr>
        <w:fldChar w:fldCharType="end"/>
      </w:r>
      <w:bookmarkEnd w:id="123"/>
      <w:r w:rsidRPr="0064435F">
        <w:rPr>
          <w:rFonts w:ascii="Times New Roman" w:hAnsi="Times New Roman"/>
          <w:sz w:val="24"/>
          <w:szCs w:val="24"/>
          <w:lang w:val="en-US"/>
        </w:rPr>
        <w:t xml:space="preserve"> provides data on the worker status (independent, employee, unemployed) per municipality, age and gender. Moreover, INASTI’s data </w:t>
      </w:r>
      <w:bookmarkStart w:id="124" w:name="_Hlk80004501"/>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z4jriRny","properties":{"formattedCitation":"(INASTI, 2021)","plainCitation":"(INASTI, 2021)","noteIndex":0},"citationItems":[{"id":156,"uris":["http://zotero.org/users/8331578/items/HVBPPIUC"],"uri":["http://zotero.org/users/8331578/items/HVBPPIUC"],"itemData":{"id":156,"type":"webpage","title":"Nomenclature et codes des professions | INASTI","URL":"https://www.inasti.be/fr/nomenclature-et-codes-des-professions","author":[{"family":"INASTI","given":""}],"accessed":{"date-parts":[["2021",8,10]]},"issued":{"date-parts":[["2021"]]}}}],"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INASTI, 2021)</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6upr4McO","properties":{"formattedCitation":"(INASTI - Service Statistiques, 2019)","plainCitation":"(INASTI - Service Statistiques, 2019)","noteIndex":0},"citationItems":[{"id":158,"uris":["http://zotero.org/users/8331578/items/EU2AI3D7"],"uri":["http://zotero.org/users/8331578/items/EU2AI3D7"],"itemData":{"id":158,"type":"webpage","title":"Statistiques de base et tableaux de détail Indépendant - RSVZ","URL":"https://websta.rsvz-inasti.fgov.be/fr/statistical/insured","author":[{"family":"INASTI - Service Statistiques","given":""}],"accessed":{"date-parts":[["2021",8,10]]},"issued":{"date-parts":[["2019",12,31]]}}}],"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INASTI - Service Statistiques, 2019)</w:t>
      </w:r>
      <w:r w:rsidRPr="0064435F">
        <w:rPr>
          <w:rFonts w:ascii="Times New Roman" w:hAnsi="Times New Roman"/>
          <w:sz w:val="24"/>
          <w:szCs w:val="24"/>
          <w:lang w:val="en-US"/>
        </w:rPr>
        <w:fldChar w:fldCharType="end"/>
      </w:r>
      <w:bookmarkEnd w:id="124"/>
      <w:r w:rsidRPr="0064435F">
        <w:rPr>
          <w:rFonts w:ascii="Times New Roman" w:hAnsi="Times New Roman"/>
          <w:sz w:val="24"/>
          <w:szCs w:val="24"/>
          <w:lang w:val="en-US"/>
        </w:rPr>
        <w:t xml:space="preserve"> state that 37% of the independents practice a liberal profession and 2% works in the agriculture sector. Those 39% of the independents on top of the number of unemployed people </w:t>
      </w:r>
      <w:proofErr w:type="gramStart"/>
      <w:r w:rsidRPr="0064435F">
        <w:rPr>
          <w:rFonts w:ascii="Times New Roman" w:hAnsi="Times New Roman"/>
          <w:sz w:val="24"/>
          <w:szCs w:val="24"/>
          <w:lang w:val="en-US"/>
        </w:rPr>
        <w:t>are broken</w:t>
      </w:r>
      <w:proofErr w:type="gramEnd"/>
      <w:r w:rsidRPr="0064435F">
        <w:rPr>
          <w:rFonts w:ascii="Times New Roman" w:hAnsi="Times New Roman"/>
          <w:sz w:val="24"/>
          <w:szCs w:val="24"/>
          <w:lang w:val="en-US"/>
        </w:rPr>
        <w:t xml:space="preserve"> down to the sector level using the population ratio. People are then pick from the simulated population (</w:t>
      </w:r>
      <w:r w:rsidR="005673CA" w:rsidRPr="0064435F">
        <w:rPr>
          <w:rFonts w:ascii="Times New Roman" w:hAnsi="Times New Roman"/>
          <w:sz w:val="24"/>
          <w:szCs w:val="24"/>
          <w:lang w:val="en-US"/>
        </w:rPr>
        <w:t xml:space="preserve">section </w:t>
      </w:r>
      <w:r w:rsidR="005673CA" w:rsidRPr="0064435F">
        <w:rPr>
          <w:rFonts w:ascii="Times New Roman" w:hAnsi="Times New Roman"/>
          <w:sz w:val="24"/>
          <w:szCs w:val="24"/>
          <w:lang w:val="en-US"/>
        </w:rPr>
        <w:t>XVII.C.</w:t>
      </w:r>
      <w:r w:rsidR="005673CA" w:rsidRPr="0064435F">
        <w:rPr>
          <w:rFonts w:ascii="Times New Roman" w:hAnsi="Times New Roman"/>
          <w:sz w:val="24"/>
          <w:szCs w:val="24"/>
          <w:lang w:val="en-US"/>
        </w:rPr>
        <w:t>1</w:t>
      </w:r>
      <w:r w:rsidR="005673CA" w:rsidRPr="0064435F">
        <w:rPr>
          <w:rFonts w:ascii="Times New Roman" w:hAnsi="Times New Roman"/>
          <w:sz w:val="24"/>
          <w:szCs w:val="24"/>
          <w:lang w:val="en-US"/>
        </w:rPr>
        <w:t>.</w:t>
      </w:r>
      <w:r w:rsidR="005673CA" w:rsidRPr="0064435F">
        <w:rPr>
          <w:rFonts w:ascii="Times New Roman" w:hAnsi="Times New Roman"/>
          <w:sz w:val="24"/>
          <w:szCs w:val="24"/>
          <w:lang w:val="en-US"/>
        </w:rPr>
        <w:t xml:space="preserve">b) </w:t>
      </w:r>
      <w:r w:rsidRPr="0064435F">
        <w:rPr>
          <w:rFonts w:ascii="Times New Roman" w:hAnsi="Times New Roman"/>
          <w:sz w:val="24"/>
          <w:szCs w:val="24"/>
          <w:lang w:val="en-US"/>
        </w:rPr>
        <w:t xml:space="preserve">and </w:t>
      </w:r>
      <w:proofErr w:type="gramStart"/>
      <w:r w:rsidRPr="0064435F">
        <w:rPr>
          <w:rFonts w:ascii="Times New Roman" w:hAnsi="Times New Roman"/>
          <w:sz w:val="24"/>
          <w:szCs w:val="24"/>
          <w:lang w:val="en-US"/>
        </w:rPr>
        <w:t>are seen</w:t>
      </w:r>
      <w:proofErr w:type="gramEnd"/>
      <w:r w:rsidRPr="0064435F">
        <w:rPr>
          <w:rFonts w:ascii="Times New Roman" w:hAnsi="Times New Roman"/>
          <w:sz w:val="24"/>
          <w:szCs w:val="24"/>
          <w:lang w:val="en-US"/>
        </w:rPr>
        <w:t xml:space="preserve"> has staying at home. It means that their workplace is the same as their living place.</w:t>
      </w:r>
    </w:p>
    <w:p w14:paraId="5592A4B3" w14:textId="77777777" w:rsidR="005C5556" w:rsidRPr="0064435F" w:rsidRDefault="005C5556" w:rsidP="005C5556">
      <w:pPr>
        <w:spacing w:line="360" w:lineRule="auto"/>
        <w:jc w:val="both"/>
        <w:rPr>
          <w:rFonts w:ascii="Times New Roman" w:hAnsi="Times New Roman"/>
          <w:sz w:val="24"/>
          <w:szCs w:val="24"/>
          <w:lang w:val="en-US"/>
        </w:rPr>
      </w:pPr>
    </w:p>
    <w:p w14:paraId="75C55C36" w14:textId="77777777"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After assigning secondary school students, higher education students and young adults staying at home because unemployed or independents, all the other people aged between 18 and 20 receive the work id corresponding to worker.</w:t>
      </w:r>
    </w:p>
    <w:p w14:paraId="2F6F871E" w14:textId="77777777" w:rsidR="005C5556" w:rsidRPr="0064435F" w:rsidRDefault="005C5556" w:rsidP="005C5556">
      <w:pPr>
        <w:spacing w:line="360" w:lineRule="auto"/>
        <w:jc w:val="both"/>
        <w:rPr>
          <w:rFonts w:ascii="Times New Roman" w:hAnsi="Times New Roman"/>
          <w:lang w:val="en-US"/>
        </w:rPr>
      </w:pPr>
    </w:p>
    <w:p w14:paraId="649F5B58" w14:textId="77777777"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lastRenderedPageBreak/>
        <w:t xml:space="preserve">The exact same process </w:t>
      </w:r>
      <w:proofErr w:type="gramStart"/>
      <w:r w:rsidRPr="0064435F">
        <w:rPr>
          <w:rFonts w:ascii="Times New Roman" w:hAnsi="Times New Roman"/>
          <w:sz w:val="24"/>
          <w:szCs w:val="24"/>
          <w:lang w:val="en-US"/>
        </w:rPr>
        <w:t>is applied</w:t>
      </w:r>
      <w:proofErr w:type="gramEnd"/>
      <w:r w:rsidRPr="0064435F">
        <w:rPr>
          <w:rFonts w:ascii="Times New Roman" w:hAnsi="Times New Roman"/>
          <w:sz w:val="24"/>
          <w:szCs w:val="24"/>
          <w:lang w:val="en-US"/>
        </w:rPr>
        <w:t xml:space="preserve"> for people aged between 19 and 64 years. </w:t>
      </w:r>
      <w:proofErr w:type="gramStart"/>
      <w:r w:rsidRPr="0064435F">
        <w:rPr>
          <w:rFonts w:ascii="Times New Roman" w:hAnsi="Times New Roman"/>
          <w:sz w:val="24"/>
          <w:szCs w:val="24"/>
          <w:lang w:val="en-US"/>
        </w:rPr>
        <w:t>Some</w:t>
      </w:r>
      <w:proofErr w:type="gramEnd"/>
      <w:r w:rsidRPr="0064435F">
        <w:rPr>
          <w:rFonts w:ascii="Times New Roman" w:hAnsi="Times New Roman"/>
          <w:sz w:val="24"/>
          <w:szCs w:val="24"/>
          <w:lang w:val="en-US"/>
        </w:rPr>
        <w:t xml:space="preserve"> receive the higher education work id, others the “stay at home” work id and all the others are assigned to the worker work id.</w:t>
      </w:r>
    </w:p>
    <w:p w14:paraId="508029D1" w14:textId="77777777" w:rsidR="005C5556" w:rsidRPr="0064435F" w:rsidRDefault="005C5556" w:rsidP="005C5556">
      <w:pPr>
        <w:spacing w:line="360" w:lineRule="auto"/>
        <w:jc w:val="both"/>
        <w:rPr>
          <w:rFonts w:ascii="Times New Roman" w:hAnsi="Times New Roman"/>
          <w:sz w:val="24"/>
          <w:szCs w:val="24"/>
          <w:lang w:val="en-US"/>
        </w:rPr>
      </w:pPr>
    </w:p>
    <w:p w14:paraId="5FD11183" w14:textId="77777777"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For seniors older than 64 years, the same data from INASTI </w:t>
      </w:r>
      <w:bookmarkStart w:id="125" w:name="_Hlk80004510"/>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yI2HLAy8","properties":{"formattedCitation":"(INASTI, 2021)","plainCitation":"(INASTI, 2021)","noteIndex":0},"citationItems":[{"id":156,"uris":["http://zotero.org/users/8331578/items/HVBPPIUC"],"uri":["http://zotero.org/users/8331578/items/HVBPPIUC"],"itemData":{"id":156,"type":"webpage","title":"Nomenclature et codes des professions | INASTI","URL":"https://www.inasti.be/fr/nomenclature-et-codes-des-professions","author":[{"family":"INASTI","given":""}],"accessed":{"date-parts":[["2021",8,10]]},"issued":{"date-parts":[["2021"]]}}}],"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INASTI, 2021)</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4jyioWOw","properties":{"formattedCitation":"(INASTI - Service Statistiques, 2019)","plainCitation":"(INASTI - Service Statistiques, 2019)","noteIndex":0},"citationItems":[{"id":158,"uris":["http://zotero.org/users/8331578/items/EU2AI3D7"],"uri":["http://zotero.org/users/8331578/items/EU2AI3D7"],"itemData":{"id":158,"type":"webpage","title":"Statistiques de base et tableaux de détail Indépendant - RSVZ","URL":"https://websta.rsvz-inasti.fgov.be/fr/statistical/insured","author":[{"family":"INASTI - Service Statistiques","given":""}],"accessed":{"date-parts":[["2021",8,10]]},"issued":{"date-parts":[["2019",12,31]]}}}],"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INASTI - Service Statistiques, 2019)</w:t>
      </w:r>
      <w:r w:rsidRPr="0064435F">
        <w:rPr>
          <w:rFonts w:ascii="Times New Roman" w:hAnsi="Times New Roman"/>
          <w:sz w:val="24"/>
          <w:szCs w:val="24"/>
          <w:lang w:val="en-US"/>
        </w:rPr>
        <w:fldChar w:fldCharType="end"/>
      </w:r>
      <w:bookmarkEnd w:id="125"/>
      <w:r w:rsidRPr="0064435F">
        <w:rPr>
          <w:rFonts w:ascii="Times New Roman" w:hAnsi="Times New Roman"/>
          <w:lang w:val="en-US"/>
        </w:rPr>
        <w:t xml:space="preserve"> </w:t>
      </w:r>
      <w:r w:rsidRPr="0064435F">
        <w:rPr>
          <w:rFonts w:ascii="Times New Roman" w:hAnsi="Times New Roman"/>
          <w:sz w:val="24"/>
          <w:szCs w:val="24"/>
          <w:lang w:val="en-US"/>
        </w:rPr>
        <w:t xml:space="preserve">are used while the number of people working significantly decreased compared to the previous age category. As a result, </w:t>
      </w:r>
      <w:proofErr w:type="gramStart"/>
      <w:r w:rsidRPr="0064435F">
        <w:rPr>
          <w:rFonts w:ascii="Times New Roman" w:hAnsi="Times New Roman"/>
          <w:sz w:val="24"/>
          <w:szCs w:val="24"/>
          <w:lang w:val="en-US"/>
        </w:rPr>
        <w:t>the majority of</w:t>
      </w:r>
      <w:proofErr w:type="gramEnd"/>
      <w:r w:rsidRPr="0064435F">
        <w:rPr>
          <w:rFonts w:ascii="Times New Roman" w:hAnsi="Times New Roman"/>
          <w:sz w:val="24"/>
          <w:szCs w:val="24"/>
          <w:lang w:val="en-US"/>
        </w:rPr>
        <w:t xml:space="preserve"> the elderly people receive the work id “Stay at home”.</w:t>
      </w:r>
    </w:p>
    <w:p w14:paraId="7299BF94" w14:textId="77777777" w:rsidR="005C5556" w:rsidRPr="0064435F" w:rsidRDefault="005C5556" w:rsidP="005C5556">
      <w:pPr>
        <w:spacing w:line="360" w:lineRule="auto"/>
        <w:jc w:val="both"/>
        <w:rPr>
          <w:rFonts w:ascii="Times New Roman" w:hAnsi="Times New Roman"/>
          <w:sz w:val="24"/>
          <w:szCs w:val="24"/>
          <w:lang w:val="en-US"/>
        </w:rPr>
      </w:pPr>
    </w:p>
    <w:p w14:paraId="0F578DAD" w14:textId="4BDF60A1" w:rsidR="005C5556" w:rsidRDefault="005C5556" w:rsidP="005C5556">
      <w:pPr>
        <w:pStyle w:val="Heading4"/>
        <w:rPr>
          <w:rFonts w:ascii="Times New Roman" w:hAnsi="Times New Roman"/>
          <w:lang w:val="en-US"/>
        </w:rPr>
      </w:pPr>
      <w:r w:rsidRPr="0064435F">
        <w:rPr>
          <w:rFonts w:ascii="Times New Roman" w:hAnsi="Times New Roman"/>
          <w:lang w:val="en-US"/>
        </w:rPr>
        <w:t>Workplace alone</w:t>
      </w:r>
    </w:p>
    <w:p w14:paraId="538ACE57" w14:textId="77777777" w:rsidR="00096478" w:rsidRPr="00096478" w:rsidRDefault="00096478" w:rsidP="00096478">
      <w:pPr>
        <w:rPr>
          <w:lang w:val="en-US" w:eastAsia="en-US"/>
        </w:rPr>
      </w:pPr>
    </w:p>
    <w:p w14:paraId="2CE2D188" w14:textId="77777777"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After the assignment of the work ids, babies, students from the higher education in the francophone federation and people staying at home already have their workplace. However, it still </w:t>
      </w:r>
      <w:proofErr w:type="gramStart"/>
      <w:r w:rsidRPr="0064435F">
        <w:rPr>
          <w:rFonts w:ascii="Times New Roman" w:hAnsi="Times New Roman"/>
          <w:sz w:val="24"/>
          <w:szCs w:val="24"/>
          <w:lang w:val="en-US"/>
        </w:rPr>
        <w:t>has to</w:t>
      </w:r>
      <w:proofErr w:type="gramEnd"/>
      <w:r w:rsidRPr="0064435F">
        <w:rPr>
          <w:rFonts w:ascii="Times New Roman" w:hAnsi="Times New Roman"/>
          <w:sz w:val="24"/>
          <w:szCs w:val="24"/>
          <w:lang w:val="en-US"/>
        </w:rPr>
        <w:t xml:space="preserve"> be determined for all the other residents.</w:t>
      </w:r>
    </w:p>
    <w:p w14:paraId="148D2447" w14:textId="77777777" w:rsidR="005C5556" w:rsidRPr="0064435F" w:rsidRDefault="005C5556" w:rsidP="005C5556">
      <w:pPr>
        <w:spacing w:line="360" w:lineRule="auto"/>
        <w:jc w:val="both"/>
        <w:rPr>
          <w:rFonts w:ascii="Times New Roman" w:hAnsi="Times New Roman"/>
          <w:sz w:val="24"/>
          <w:szCs w:val="24"/>
          <w:lang w:val="en-US"/>
        </w:rPr>
      </w:pPr>
    </w:p>
    <w:p w14:paraId="05B5716B" w14:textId="77777777"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neighborhoods’ monitoring provides data on the part of kindergarten students studying outside Brussels per neighborhood of residence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lRjFGdxC","properties":{"formattedCitation":"(Monitoring des quartiers, 2019au)","plainCitation":"(Monitoring des quartiers, 2019au)","noteIndex":0},"citationItems":[{"id":550,"uris":["http://zotero.org/users/8331578/items/S95WK9EH"],"uri":["http://zotero.org/users/8331578/items/S95WK9EH"],"itemData":{"id":550,"type":"webpage","title":"Part des enfants du territoire (quartier ou commune) inscrits dans une école maternelle située en dehors de la Région","URL":"https://monitoringdesquartiers.brussels/indicators/Part-eleves-du-quartier-inscrits-dans-ecole-maternelle-en-dehors-de-la-RBC/","author":[{"family":"Monitoring des quartiers","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Monitoring des quartiers, 2019au)</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These numbers multiplied by the number of children living in each neighborhood result in the absolute number of kindergarten students studying outside Brussels. Those children </w:t>
      </w:r>
      <w:proofErr w:type="gramStart"/>
      <w:r w:rsidRPr="0064435F">
        <w:rPr>
          <w:rFonts w:ascii="Times New Roman" w:hAnsi="Times New Roman"/>
          <w:sz w:val="24"/>
          <w:szCs w:val="24"/>
          <w:lang w:val="en-US"/>
        </w:rPr>
        <w:t>are randomly picked</w:t>
      </w:r>
      <w:proofErr w:type="gramEnd"/>
      <w:r w:rsidRPr="0064435F">
        <w:rPr>
          <w:rFonts w:ascii="Times New Roman" w:hAnsi="Times New Roman"/>
          <w:sz w:val="24"/>
          <w:szCs w:val="24"/>
          <w:lang w:val="en-US"/>
        </w:rPr>
        <w:t xml:space="preserve"> from the children with kindergarten work id and living in the concerned neighborhood. Those numbers </w:t>
      </w:r>
      <w:proofErr w:type="gramStart"/>
      <w:r w:rsidRPr="0064435F">
        <w:rPr>
          <w:rFonts w:ascii="Times New Roman" w:hAnsi="Times New Roman"/>
          <w:sz w:val="24"/>
          <w:szCs w:val="24"/>
          <w:lang w:val="en-US"/>
        </w:rPr>
        <w:t>are not broken</w:t>
      </w:r>
      <w:proofErr w:type="gramEnd"/>
      <w:r w:rsidRPr="0064435F">
        <w:rPr>
          <w:rFonts w:ascii="Times New Roman" w:hAnsi="Times New Roman"/>
          <w:sz w:val="24"/>
          <w:szCs w:val="24"/>
          <w:lang w:val="en-US"/>
        </w:rPr>
        <w:t xml:space="preserve"> down to the sectors level because too few children are concerned. As explained above, since they are studying outside Brussels, their workplace is the closest sector being on the periphery of Brussels to their sector of residence. </w:t>
      </w:r>
    </w:p>
    <w:p w14:paraId="1CCCBD23" w14:textId="77777777" w:rsidR="005C5556" w:rsidRPr="0064435F" w:rsidRDefault="005C5556" w:rsidP="005C5556">
      <w:pPr>
        <w:spacing w:line="360" w:lineRule="auto"/>
        <w:jc w:val="both"/>
        <w:rPr>
          <w:rFonts w:ascii="Times New Roman" w:hAnsi="Times New Roman"/>
          <w:sz w:val="24"/>
          <w:szCs w:val="24"/>
          <w:lang w:val="en-US"/>
        </w:rPr>
      </w:pPr>
    </w:p>
    <w:p w14:paraId="7580A215" w14:textId="77777777"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Furthermore, the neighborhoods’ monitoring issues the school capacity for kindergarten per neighborhood as a ratio between the number of kindergarten students studying in the neighborhood and the number of students registered to any kindergarten school (in or outside the concern neighborhood) living in the concerned neighborhood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92lMJUGP","properties":{"formattedCitation":"(Monitoring des quartiers, 2019a)","plainCitation":"(Monitoring des quartiers, 2019a)","noteIndex":0},"citationItems":[{"id":552,"uris":["http://zotero.org/users/8331578/items/9HKSNF4N"],"uri":["http://zotero.org/users/8331578/items/9HKSNF4N"],"itemData":{"id":552,"type":"webpage","title":"Capacité d’accueil scolaire relative du territoire (maternel)","URL":"https://monitoringdesquartiers.brussels/indicators/capacite-daccueil-scolaire-relative-maternel/","author":[{"family":"Monitoring des quartiers","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Monitoring des quartiers, 2019a)</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A simple multiplication with the number of students registered to any kindergarten school (in or outside the concern neighborhood) living in the concerned neighborhood coming from the population simulation and the work id assignment gives the absolute number. It </w:t>
      </w:r>
      <w:proofErr w:type="gramStart"/>
      <w:r w:rsidRPr="0064435F">
        <w:rPr>
          <w:rFonts w:ascii="Times New Roman" w:hAnsi="Times New Roman"/>
          <w:sz w:val="24"/>
          <w:szCs w:val="24"/>
          <w:lang w:val="en-US"/>
        </w:rPr>
        <w:t>is then broken</w:t>
      </w:r>
      <w:proofErr w:type="gramEnd"/>
      <w:r w:rsidRPr="0064435F">
        <w:rPr>
          <w:rFonts w:ascii="Times New Roman" w:hAnsi="Times New Roman"/>
          <w:sz w:val="24"/>
          <w:szCs w:val="24"/>
          <w:lang w:val="en-US"/>
        </w:rPr>
        <w:t xml:space="preserve"> down to the sector level using the population ratio. </w:t>
      </w:r>
    </w:p>
    <w:p w14:paraId="62D6EC93" w14:textId="77777777" w:rsidR="005C5556" w:rsidRPr="0064435F" w:rsidRDefault="005C5556" w:rsidP="005C5556">
      <w:pPr>
        <w:spacing w:line="360" w:lineRule="auto"/>
        <w:jc w:val="both"/>
        <w:rPr>
          <w:rFonts w:ascii="Times New Roman" w:hAnsi="Times New Roman"/>
          <w:sz w:val="24"/>
          <w:szCs w:val="24"/>
          <w:lang w:val="en-US"/>
        </w:rPr>
      </w:pPr>
    </w:p>
    <w:p w14:paraId="6A3EA16F" w14:textId="77777777"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lastRenderedPageBreak/>
        <w:t xml:space="preserve">Another interesting statistic produced by the neighborhoods’ monitoring is the proportion of children going to a kindergarten school being in an adjacent neighborhood to their living neighborhood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yiYa1mh5","properties":{"formattedCitation":"(Monitoring des quartiers, 2019ar)","plainCitation":"(Monitoring des quartiers, 2019ar)","noteIndex":0},"citationItems":[{"id":649,"uris":["http://zotero.org/users/8331578/items/2FMC37VF"],"uri":["http://zotero.org/users/8331578/items/2FMC37VF"],"itemData":{"id":649,"type":"webpage","title":"Part des enfants du quartier scolarisés en maternel à proximité de leur résidence","URL":"https://monitoringdesquartiers.brussels/indicators/analysis/Part-des-enfants-du-quartier-scolarises-en-maternel-proximite-de-leur-residence/","author":[{"family":"Monitoring des quartiers","given":""}],"accessed":{"date-parts":[["2021",8,15]]},"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Monitoring des quartiers, 2019ar)</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This number is available at a neighborhood level. Once again, a simple multiplication results in the absolute number. Children from a given neighborhood </w:t>
      </w:r>
      <w:proofErr w:type="gramStart"/>
      <w:r w:rsidRPr="0064435F">
        <w:rPr>
          <w:rFonts w:ascii="Times New Roman" w:hAnsi="Times New Roman"/>
          <w:sz w:val="24"/>
          <w:szCs w:val="24"/>
          <w:lang w:val="en-US"/>
        </w:rPr>
        <w:t>are randomly picked</w:t>
      </w:r>
      <w:proofErr w:type="gramEnd"/>
      <w:r w:rsidRPr="0064435F">
        <w:rPr>
          <w:rFonts w:ascii="Times New Roman" w:hAnsi="Times New Roman"/>
          <w:sz w:val="24"/>
          <w:szCs w:val="24"/>
          <w:lang w:val="en-US"/>
        </w:rPr>
        <w:t xml:space="preserve"> and allocated to a kindergarten school from an adjacent neighborhood where there are still enough places.</w:t>
      </w:r>
    </w:p>
    <w:p w14:paraId="7FC41DF3" w14:textId="77777777" w:rsidR="005C5556" w:rsidRPr="0064435F" w:rsidRDefault="005C5556" w:rsidP="005C5556">
      <w:pPr>
        <w:spacing w:line="360" w:lineRule="auto"/>
        <w:jc w:val="both"/>
        <w:rPr>
          <w:rFonts w:ascii="Times New Roman" w:hAnsi="Times New Roman"/>
          <w:sz w:val="24"/>
          <w:szCs w:val="24"/>
          <w:lang w:val="en-US"/>
        </w:rPr>
      </w:pPr>
    </w:p>
    <w:p w14:paraId="21BDF26F" w14:textId="6CED7A84"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As a complement, the IBSA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n17Q5Zyi","properties":{"formattedCitation":"(IBSA, 2019d)","plainCitation":"(IBSA, 2019d)","noteIndex":0},"citationItems":[{"id":556,"uris":["http://zotero.org/users/8331578/items/NESGSS4Y"],"uri":["http://zotero.org/users/8331578/items/NESGSS4Y"],"itemData":{"id":556,"type":"webpage","title":"Origine-destination des élèves | IBSA | Tableaux 6.3.2.2., 6.3.2.3. &amp; 6.3.2.4.","URL":"https://ibsa.brussels/themes/enseignement/origine-destination-des-eleves","author":[{"family":"IBSA","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IBSA, 2019d)</w:t>
      </w:r>
      <w:r w:rsidRPr="0064435F">
        <w:rPr>
          <w:rFonts w:ascii="Times New Roman" w:hAnsi="Times New Roman"/>
          <w:sz w:val="24"/>
          <w:szCs w:val="24"/>
          <w:lang w:val="en-US"/>
        </w:rPr>
        <w:fldChar w:fldCharType="end"/>
      </w:r>
      <w:r w:rsidRPr="0064435F">
        <w:rPr>
          <w:rFonts w:ascii="Times New Roman" w:hAnsi="Times New Roman"/>
          <w:sz w:val="24"/>
          <w:szCs w:val="24"/>
          <w:lang w:val="en-US"/>
        </w:rPr>
        <w:t>, provides a matrix of the flows between the municipality of residence and the municipality of the kindergarten where the children are going. After deduction of the children already assigned to a workplace, those numbers allow the allocation of a sector in the concerned municipality as workplace for the remaining children (</w:t>
      </w:r>
      <w:r w:rsidR="00DF5066" w:rsidRPr="0064435F">
        <w:rPr>
          <w:rFonts w:ascii="Times New Roman" w:hAnsi="Times New Roman"/>
          <w:sz w:val="24"/>
          <w:szCs w:val="24"/>
          <w:lang w:val="en-US"/>
        </w:rPr>
        <w:t>i.e.,</w:t>
      </w:r>
      <w:r w:rsidRPr="0064435F">
        <w:rPr>
          <w:rFonts w:ascii="Times New Roman" w:hAnsi="Times New Roman"/>
          <w:sz w:val="24"/>
          <w:szCs w:val="24"/>
          <w:lang w:val="en-US"/>
        </w:rPr>
        <w:t xml:space="preserve"> the children studying in a kindergarten inside Brussels but not being in an adjacent neighborhood to their living neighborhood).</w:t>
      </w:r>
    </w:p>
    <w:p w14:paraId="0F0A493F" w14:textId="77777777" w:rsidR="005C5556" w:rsidRPr="0064435F" w:rsidRDefault="005C5556" w:rsidP="005C5556">
      <w:pPr>
        <w:spacing w:line="360" w:lineRule="auto"/>
        <w:jc w:val="both"/>
        <w:rPr>
          <w:rFonts w:ascii="Times New Roman" w:hAnsi="Times New Roman"/>
          <w:sz w:val="24"/>
          <w:szCs w:val="24"/>
          <w:lang w:val="en-US"/>
        </w:rPr>
      </w:pPr>
    </w:p>
    <w:p w14:paraId="18A89CDA" w14:textId="77777777"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exact same process is applied for primary school students except that the data used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MoMs7R9A","properties":{"formattedCitation":"(IBSA, 2019d)","plainCitation":"(IBSA, 2019d)","noteIndex":0},"citationItems":[{"id":556,"uris":["http://zotero.org/users/8331578/items/NESGSS4Y"],"uri":["http://zotero.org/users/8331578/items/NESGSS4Y"],"itemData":{"id":556,"type":"webpage","title":"Origine-destination des élèves | IBSA | Tableaux 6.3.2.2., 6.3.2.3. &amp; 6.3.2.4.","URL":"https://ibsa.brussels/themes/enseignement/origine-destination-des-eleves","author":[{"family":"IBSA","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IBSA, 2019d)</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91RFbXzf","properties":{"formattedCitation":"(Monitoring des quartiers, 2019b)","plainCitation":"(Monitoring des quartiers, 2019b)","noteIndex":0},"citationItems":[{"id":558,"uris":["http://zotero.org/users/8331578/items/C3K7MGXF"],"uri":["http://zotero.org/users/8331578/items/C3K7MGXF"],"itemData":{"id":558,"type":"webpage","title":"Capacité d’accueil scolaire relative du territoire (primaire)","URL":"https://monitoringdesquartiers.brussels/indicators/enseignement-capacite-daccueil-relative-primaire/","author":[{"family":"Monitoring des quartiers","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Monitoring des quartiers, 2019b)</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pysGPJda","properties":{"formattedCitation":"(Monitoring des quartiers, 2019as)","plainCitation":"(Monitoring des quartiers, 2019as)","noteIndex":0},"citationItems":[{"id":651,"uris":["http://zotero.org/users/8331578/items/S23AVZJ8"],"uri":["http://zotero.org/users/8331578/items/S23AVZJ8"],"itemData":{"id":651,"type":"webpage","title":"Part des enfants du quartier scolarisés en primaire à proximité de leur résidence","URL":"https://monitoringdesquartiers.brussels/indicators/Part-des-enfants-du-quartier-scolarises-en-primaire-proximite-de-leur-residence/","author":[{"family":"Monitoring des quartiers","given":""}],"accessed":{"date-parts":[["2021",8,15]]},"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Monitoring des quartiers, 2019as)</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Jjm7UUM9","properties":{"formattedCitation":"(Monitoring des quartiers, 2019av)","plainCitation":"(Monitoring des quartiers, 2019av)","noteIndex":0},"citationItems":[{"id":560,"uris":["http://zotero.org/users/8331578/items/XUBFKR55"],"uri":["http://zotero.org/users/8331578/items/XUBFKR55"],"itemData":{"id":560,"type":"webpage","title":"Part des enfants du territoire (quartier ou commune) inscrits dans une école primaire située en dehors de la Région","URL":"https://monitoringdesquartiers.brussels/indicators/Part-eleves-du-quartier-inscrits-dans-ecole-primaire-en-dehors-de-la-RBC/","author":[{"family":"Monitoring des quartiers","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Monitoring des quartiers, 2019av)</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are different. All children should have been allocated to a workplace. However, because of the rounding error throughout the whole simulation 286 children with a primary school work id remain. They </w:t>
      </w:r>
      <w:proofErr w:type="gramStart"/>
      <w:r w:rsidRPr="0064435F">
        <w:rPr>
          <w:rFonts w:ascii="Times New Roman" w:hAnsi="Times New Roman"/>
          <w:sz w:val="24"/>
          <w:szCs w:val="24"/>
          <w:lang w:val="en-US"/>
        </w:rPr>
        <w:t>are henceforth randomly assigned</w:t>
      </w:r>
      <w:proofErr w:type="gramEnd"/>
      <w:r w:rsidRPr="0064435F">
        <w:rPr>
          <w:rFonts w:ascii="Times New Roman" w:hAnsi="Times New Roman"/>
          <w:sz w:val="24"/>
          <w:szCs w:val="24"/>
          <w:lang w:val="en-US"/>
        </w:rPr>
        <w:t xml:space="preserve"> to a workplace.</w:t>
      </w:r>
    </w:p>
    <w:p w14:paraId="17961C0F" w14:textId="77777777" w:rsidR="005C5556" w:rsidRPr="0064435F" w:rsidRDefault="005C5556" w:rsidP="005C5556">
      <w:pPr>
        <w:spacing w:line="360" w:lineRule="auto"/>
        <w:jc w:val="both"/>
        <w:rPr>
          <w:rFonts w:ascii="Times New Roman" w:hAnsi="Times New Roman"/>
          <w:sz w:val="24"/>
          <w:szCs w:val="24"/>
          <w:lang w:val="en-US"/>
        </w:rPr>
      </w:pPr>
    </w:p>
    <w:p w14:paraId="74BF1C26" w14:textId="08903367"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method is similar but not </w:t>
      </w:r>
      <w:proofErr w:type="gramStart"/>
      <w:r w:rsidRPr="0064435F">
        <w:rPr>
          <w:rFonts w:ascii="Times New Roman" w:hAnsi="Times New Roman"/>
          <w:sz w:val="24"/>
          <w:szCs w:val="24"/>
          <w:lang w:val="en-US"/>
        </w:rPr>
        <w:t>exactly the same</w:t>
      </w:r>
      <w:proofErr w:type="gramEnd"/>
      <w:r w:rsidRPr="0064435F">
        <w:rPr>
          <w:rFonts w:ascii="Times New Roman" w:hAnsi="Times New Roman"/>
          <w:sz w:val="24"/>
          <w:szCs w:val="24"/>
          <w:lang w:val="en-US"/>
        </w:rPr>
        <w:t xml:space="preserve"> for secondary students because the school capacity per neighborhood is not available. However, the school capacity is available at a municipality level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S5a5OnKO","properties":{"formattedCitation":"(IBSA, 2019f)","plainCitation":"(IBSA, 2019f)","noteIndex":0},"citationItems":[{"id":517,"uris":["http://zotero.org/users/8331578/items/WBJFAUIJ"],"uri":["http://zotero.org/users/8331578/items/WBJFAUIJ"],"itemData":{"id":517,"type":"webpage","title":"Population scolaire | IBSA | Tableaux 6.1.2.4. &amp; 6.1.5.1.","URL":"https://ibsa.brussels/themes/enseignement/population-scolaire","author":[{"family":"IBSA","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IBSA, 2019f)</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The population ratio between the number of teenagers from the simulated population (section </w:t>
      </w:r>
      <w:r w:rsidR="005673CA" w:rsidRPr="0064435F">
        <w:rPr>
          <w:rFonts w:ascii="Times New Roman" w:hAnsi="Times New Roman"/>
          <w:sz w:val="24"/>
          <w:szCs w:val="24"/>
          <w:lang w:val="en-US"/>
        </w:rPr>
        <w:t>XVII.C.</w:t>
      </w:r>
      <w:r w:rsidR="005673CA" w:rsidRPr="0064435F">
        <w:rPr>
          <w:rFonts w:ascii="Times New Roman" w:hAnsi="Times New Roman"/>
          <w:sz w:val="24"/>
          <w:szCs w:val="24"/>
          <w:lang w:val="en-US"/>
        </w:rPr>
        <w:t>1</w:t>
      </w:r>
      <w:r w:rsidR="005673CA" w:rsidRPr="0064435F">
        <w:rPr>
          <w:rFonts w:ascii="Times New Roman" w:hAnsi="Times New Roman"/>
          <w:sz w:val="24"/>
          <w:szCs w:val="24"/>
          <w:lang w:val="en-US"/>
        </w:rPr>
        <w:t>.</w:t>
      </w:r>
      <w:r w:rsidR="005673CA" w:rsidRPr="0064435F">
        <w:rPr>
          <w:rFonts w:ascii="Times New Roman" w:hAnsi="Times New Roman"/>
          <w:sz w:val="24"/>
          <w:szCs w:val="24"/>
          <w:lang w:val="en-US"/>
        </w:rPr>
        <w:t>b</w:t>
      </w:r>
      <w:r w:rsidRPr="0064435F">
        <w:rPr>
          <w:rFonts w:ascii="Times New Roman" w:hAnsi="Times New Roman"/>
          <w:sz w:val="24"/>
          <w:szCs w:val="24"/>
          <w:lang w:val="en-US"/>
        </w:rPr>
        <w:t>) with a secondary school work id (section X</w:t>
      </w:r>
      <w:r w:rsidR="005673CA" w:rsidRPr="0064435F">
        <w:rPr>
          <w:rFonts w:ascii="Times New Roman" w:hAnsi="Times New Roman"/>
          <w:sz w:val="24"/>
          <w:szCs w:val="24"/>
          <w:lang w:val="en-US"/>
        </w:rPr>
        <w:t>V</w:t>
      </w:r>
      <w:r w:rsidRPr="0064435F">
        <w:rPr>
          <w:rFonts w:ascii="Times New Roman" w:hAnsi="Times New Roman"/>
          <w:sz w:val="24"/>
          <w:szCs w:val="24"/>
          <w:lang w:val="en-US"/>
        </w:rPr>
        <w:t>I</w:t>
      </w:r>
      <w:r w:rsidR="005673CA" w:rsidRPr="0064435F">
        <w:rPr>
          <w:rFonts w:ascii="Times New Roman" w:hAnsi="Times New Roman"/>
          <w:sz w:val="24"/>
          <w:szCs w:val="24"/>
          <w:lang w:val="en-US"/>
        </w:rPr>
        <w:t>I.C.2.a</w:t>
      </w:r>
      <w:r w:rsidRPr="0064435F">
        <w:rPr>
          <w:rFonts w:ascii="Times New Roman" w:hAnsi="Times New Roman"/>
          <w:sz w:val="24"/>
          <w:szCs w:val="24"/>
          <w:lang w:val="en-US"/>
        </w:rPr>
        <w:t>) living in each sector and the total number of teenagers from the simulated population (section X</w:t>
      </w:r>
      <w:r w:rsidR="005673CA" w:rsidRPr="0064435F">
        <w:rPr>
          <w:rFonts w:ascii="Times New Roman" w:hAnsi="Times New Roman"/>
          <w:sz w:val="24"/>
          <w:szCs w:val="24"/>
          <w:lang w:val="en-US"/>
        </w:rPr>
        <w:t>VII.C.1.b</w:t>
      </w:r>
      <w:r w:rsidRPr="0064435F">
        <w:rPr>
          <w:rFonts w:ascii="Times New Roman" w:hAnsi="Times New Roman"/>
          <w:sz w:val="24"/>
          <w:szCs w:val="24"/>
          <w:lang w:val="en-US"/>
        </w:rPr>
        <w:t xml:space="preserve">) with a secondary school work id (section </w:t>
      </w:r>
      <w:r w:rsidR="005673CA" w:rsidRPr="0064435F">
        <w:rPr>
          <w:rFonts w:ascii="Times New Roman" w:hAnsi="Times New Roman"/>
          <w:sz w:val="24"/>
          <w:szCs w:val="24"/>
          <w:lang w:val="en-US"/>
        </w:rPr>
        <w:t>XVII.C.2.a</w:t>
      </w:r>
      <w:r w:rsidRPr="0064435F">
        <w:rPr>
          <w:rFonts w:ascii="Times New Roman" w:hAnsi="Times New Roman"/>
          <w:sz w:val="24"/>
          <w:szCs w:val="24"/>
          <w:lang w:val="en-US"/>
        </w:rPr>
        <w:t xml:space="preserve">) living in the corresponding municipality is used to brought down the capacity at a sector level. Then, the process is exactly the same as for kindergarten and primary students with other data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pKdzbJqp","properties":{"formattedCitation":"(IBSA, 2019d)","plainCitation":"(IBSA, 2019d)","noteIndex":0},"citationItems":[{"id":556,"uris":["http://zotero.org/users/8331578/items/NESGSS4Y"],"uri":["http://zotero.org/users/8331578/items/NESGSS4Y"],"itemData":{"id":556,"type":"webpage","title":"Origine-destination des élèves | IBSA | Tableaux 6.3.2.2., 6.3.2.3. &amp; 6.3.2.4.","URL":"https://ibsa.brussels/themes/enseignement/origine-destination-des-eleves","author":[{"family":"IBSA","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IBSA, 2019d)</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TLUbENa2","properties":{"formattedCitation":"(Monitoring des quartiers, 2019at)","plainCitation":"(Monitoring des quartiers, 2019at)","noteIndex":0},"citationItems":[{"id":653,"uris":["http://zotero.org/users/8331578/items/IS3VHH4U"],"uri":["http://zotero.org/users/8331578/items/IS3VHH4U"],"itemData":{"id":653,"type":"webpage","title":"Part des enfants du quartier scolarisés en secondaire à proximité de leur résidence","URL":"https://monitoringdesquartiers.brussels/indicators/Part-des-enfants-du-quartier-scolarises-en-secondaire-proximite-de-leur-residence/","author":[{"family":"Monitoring des quartiers","given":""}],"accessed":{"date-parts":[["2021",8,15]]},"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Monitoring des quartiers, 2019at)</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80cGIBl1","properties":{"formattedCitation":"(Monitoring des quartiers, 2019aw)","plainCitation":"(Monitoring des quartiers, 2019aw)","noteIndex":0},"citationItems":[{"id":568,"uris":["http://zotero.org/users/8331578/items/J6BBLPDN"],"uri":["http://zotero.org/users/8331578/items/J6BBLPDN"],"itemData":{"id":568,"type":"webpage","title":"Part des enfants du territoire (quartier ou commune) inscrits dans une école secondaire située en dehors de la Région","URL":"https://monitoringdesquartiers.brussels/indicators/Part-eleves-du-quartier-inscrits-dans-ecole-secondaire-en-dehors-de-la-RBC/","author":[{"family":"Monitoring des quartiers","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Monitoring des quartiers, 2019aw)</w:t>
      </w:r>
      <w:r w:rsidRPr="0064435F">
        <w:rPr>
          <w:rFonts w:ascii="Times New Roman" w:hAnsi="Times New Roman"/>
          <w:sz w:val="24"/>
          <w:szCs w:val="24"/>
          <w:lang w:val="en-US"/>
        </w:rPr>
        <w:fldChar w:fldCharType="end"/>
      </w:r>
      <w:r w:rsidRPr="0064435F">
        <w:rPr>
          <w:rFonts w:ascii="Times New Roman" w:hAnsi="Times New Roman"/>
          <w:sz w:val="24"/>
          <w:szCs w:val="24"/>
          <w:lang w:val="en-US"/>
        </w:rPr>
        <w:t>.</w:t>
      </w:r>
    </w:p>
    <w:p w14:paraId="62A7E08E" w14:textId="77777777" w:rsidR="005C5556" w:rsidRPr="0064435F" w:rsidRDefault="005C5556" w:rsidP="005C5556">
      <w:pPr>
        <w:spacing w:line="360" w:lineRule="auto"/>
        <w:jc w:val="both"/>
        <w:rPr>
          <w:rFonts w:ascii="Times New Roman" w:hAnsi="Times New Roman"/>
          <w:sz w:val="24"/>
          <w:szCs w:val="24"/>
          <w:lang w:val="en-US"/>
        </w:rPr>
      </w:pPr>
    </w:p>
    <w:p w14:paraId="5D5E8013" w14:textId="77777777"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The francophone students already have their workplace, but their Dutch speaking counterparts only have their work id. The campuses’ capacities have been determined thanks to different sources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xD0tufkU","properties":{"formattedCitation":"(Ginckel, 2018)","plainCitation":"(Ginckel, 2018)","noteIndex":0},"citationItems":[{"id":570,"uris":["http://zotero.org/users/8331578/items/CFQG9UFC"],"uri":["http://zotero.org/users/8331578/items/CFQG9UFC"],"itemData":{"id":570,"type":"webpage","abstract":"In het tweede jaar Office Management is er een stage van 6 weken voorzien. Dit geldt enkel voor de reguliere studenten en niet voor de werktrajectstudenten. Ik vorm hierin echter een uitzondering o…","container-title":"Office Management Blogt","language":"nl","title":"Campus Bloemenhof bij het Bloemenhofplein","URL":"http://blogs.management-media-maatschappij.be/om/campus-bloemenhof-bij-het-bloemenhofplein/","author":[{"family":"Ginckel","given":"Linda Van"}],"accessed":{"date-parts":[["2021",8,14]]},"issued":{"date-parts":[["2018",5,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Ginckel, 2018)</w:t>
      </w:r>
      <w:r w:rsidRPr="0064435F">
        <w:rPr>
          <w:rFonts w:ascii="Times New Roman" w:hAnsi="Times New Roman"/>
          <w:sz w:val="24"/>
          <w:szCs w:val="24"/>
          <w:lang w:val="en-US"/>
        </w:rPr>
        <w:fldChar w:fldCharType="end"/>
      </w:r>
      <w:r w:rsidRPr="0064435F">
        <w:rPr>
          <w:rFonts w:ascii="Times New Roman" w:hAnsi="Times New Roman"/>
          <w:sz w:val="24"/>
          <w:szCs w:val="24"/>
          <w:lang w:val="en-US"/>
        </w:rPr>
        <w:t>,</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BcwaC5Rv","properties":{"formattedCitation":"(ADT ATO.brussels, 2015)","plainCitation":"(ADT ATO.brussels, 2015)","noteIndex":0},"citationItems":[{"id":624,"uris":["http://zotero.org/users/8331578/items/THEK2GKN"],"uri":["http://zotero.org/users/8331578/items/THEK2GKN"],"itemData":{"id":624,"type":"report","event-place":"BIP – rue Royale 2-4, B-1000 Bruxelles","publisher":"Agence de Développement Territorial ASBL","publisher-place":"BIP – rue Royale 2-4, B-1000 Bruxelles","title":"Panorama de la vie étudiante à Bruxelles: Pratiques urbaines et rapport à la ville - Phase 1 - Les universtiés - Juillet 2014 / Décembre 2015","URL":"https://perspective.brussels/sites/default/files/ADT_Synt_Etudiant_FR_Ed-02_v05.pdf","author":[{"family":"ADT ATO.brussels","given":""}],"accessed":{"date-parts":[["2021",8,10]]},"issued":{"date-parts":[["2015"]]}}}],"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ADT ATO.brussels, 2015)</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Those numbers do not always date from 2019 but only the range of magnitude matters here so those numbers can </w:t>
      </w:r>
      <w:proofErr w:type="gramStart"/>
      <w:r w:rsidRPr="0064435F">
        <w:rPr>
          <w:rFonts w:ascii="Times New Roman" w:hAnsi="Times New Roman"/>
          <w:sz w:val="24"/>
          <w:szCs w:val="24"/>
          <w:lang w:val="en-US"/>
        </w:rPr>
        <w:t>be used</w:t>
      </w:r>
      <w:proofErr w:type="gramEnd"/>
      <w:r w:rsidRPr="0064435F">
        <w:rPr>
          <w:rFonts w:ascii="Times New Roman" w:hAnsi="Times New Roman"/>
          <w:sz w:val="24"/>
          <w:szCs w:val="24"/>
          <w:lang w:val="en-US"/>
        </w:rPr>
        <w:t xml:space="preserve">. For campus </w:t>
      </w:r>
      <w:r w:rsidRPr="0064435F">
        <w:rPr>
          <w:rFonts w:ascii="Times New Roman" w:hAnsi="Times New Roman"/>
          <w:sz w:val="24"/>
          <w:szCs w:val="24"/>
          <w:lang w:val="en-US"/>
        </w:rPr>
        <w:lastRenderedPageBreak/>
        <w:t xml:space="preserve">where the information is not available, the total number of students studying in Brussels </w:t>
      </w:r>
      <w:proofErr w:type="gramStart"/>
      <w:r w:rsidRPr="0064435F">
        <w:rPr>
          <w:rFonts w:ascii="Times New Roman" w:hAnsi="Times New Roman"/>
          <w:sz w:val="24"/>
          <w:szCs w:val="24"/>
          <w:lang w:val="en-US"/>
        </w:rPr>
        <w:t>is simply uniformly spread</w:t>
      </w:r>
      <w:proofErr w:type="gramEnd"/>
      <w:r w:rsidRPr="0064435F">
        <w:rPr>
          <w:rFonts w:ascii="Times New Roman" w:hAnsi="Times New Roman"/>
          <w:sz w:val="24"/>
          <w:szCs w:val="24"/>
          <w:lang w:val="en-US"/>
        </w:rPr>
        <w:t xml:space="preserve"> among all the campus. Like for the francophone students, these data have been combined with the percentage of students living in Brussels among the number of students studying in Brussels: 37%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VRUfFtQG","properties":{"formattedCitation":"(Du Brulle, 2014)","plainCitation":"(Du Brulle, 2014)","noteIndex":0},"citationItems":[{"id":118,"uris":["http://zotero.org/users/8331578/items/VT2XCNQJ"],"uri":["http://zotero.org/users/8331578/items/VT2XCNQJ"],"itemData":{"id":118,"type":"post-weblog","abstract":"86.000, tel est le nombre d’étudiants universitaires ou fréquentant une institution d’enseignement supérieur à Bruxelles. Ce qui fait de la capitale belge la principale ville étudiante du pays, dev…","container-title":"Daily Science","language":"fr-FR","title":"Bruxelles est la principale ville étudiante de Belgique","URL":"https://dailyscience.be/12/05/2014/bruxelles-est-la-principale-ville-etudiante-de-belgique/","author":[{"family":"Du Brulle","given":"Christian"}],"accessed":{"date-parts":[["2021",8,10]]},"issued":{"date-parts":[["2014",5,12]]}}}],"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Du Brulle, 2014)</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Since no other information about the provenance of the students per campus is available, the students have </w:t>
      </w:r>
      <w:proofErr w:type="gramStart"/>
      <w:r w:rsidRPr="0064435F">
        <w:rPr>
          <w:rFonts w:ascii="Times New Roman" w:hAnsi="Times New Roman"/>
          <w:sz w:val="24"/>
          <w:szCs w:val="24"/>
          <w:lang w:val="en-US"/>
        </w:rPr>
        <w:t>been randomly assigned</w:t>
      </w:r>
      <w:proofErr w:type="gramEnd"/>
      <w:r w:rsidRPr="0064435F">
        <w:rPr>
          <w:rFonts w:ascii="Times New Roman" w:hAnsi="Times New Roman"/>
          <w:sz w:val="24"/>
          <w:szCs w:val="24"/>
          <w:lang w:val="en-US"/>
        </w:rPr>
        <w:t xml:space="preserve"> to a workplace respecting the capacity computed. Of course, the distinction being students living on and off campus </w:t>
      </w:r>
      <w:proofErr w:type="gramStart"/>
      <w:r w:rsidRPr="0064435F">
        <w:rPr>
          <w:rFonts w:ascii="Times New Roman" w:hAnsi="Times New Roman"/>
          <w:sz w:val="24"/>
          <w:szCs w:val="24"/>
          <w:lang w:val="en-US"/>
        </w:rPr>
        <w:t>is respected</w:t>
      </w:r>
      <w:proofErr w:type="gramEnd"/>
      <w:r w:rsidRPr="0064435F">
        <w:rPr>
          <w:rFonts w:ascii="Times New Roman" w:hAnsi="Times New Roman"/>
          <w:sz w:val="24"/>
          <w:szCs w:val="24"/>
          <w:lang w:val="en-US"/>
        </w:rPr>
        <w:t xml:space="preserve">. Therefore, people living on campus receive a workplace identical to their sector of residence. For students living in Brussels and studying outside Brussels the same methodology </w:t>
      </w:r>
      <w:proofErr w:type="gramStart"/>
      <w:r w:rsidRPr="0064435F">
        <w:rPr>
          <w:rFonts w:ascii="Times New Roman" w:hAnsi="Times New Roman"/>
          <w:sz w:val="24"/>
          <w:szCs w:val="24"/>
          <w:lang w:val="en-US"/>
        </w:rPr>
        <w:t>is still applied</w:t>
      </w:r>
      <w:proofErr w:type="gramEnd"/>
      <w:r w:rsidRPr="0064435F">
        <w:rPr>
          <w:rFonts w:ascii="Times New Roman" w:hAnsi="Times New Roman"/>
          <w:sz w:val="24"/>
          <w:szCs w:val="24"/>
          <w:lang w:val="en-US"/>
        </w:rPr>
        <w:t xml:space="preserve"> with the closest sector being on the periphery of Brussels to their sector of residence. </w:t>
      </w:r>
    </w:p>
    <w:p w14:paraId="0D64469A" w14:textId="77777777" w:rsidR="005C5556" w:rsidRPr="0064435F" w:rsidRDefault="005C5556" w:rsidP="005C5556">
      <w:pPr>
        <w:spacing w:line="360" w:lineRule="auto"/>
        <w:jc w:val="both"/>
        <w:rPr>
          <w:rFonts w:ascii="Times New Roman" w:hAnsi="Times New Roman"/>
          <w:sz w:val="24"/>
          <w:szCs w:val="24"/>
          <w:lang w:val="en-US"/>
        </w:rPr>
      </w:pPr>
    </w:p>
    <w:p w14:paraId="5AF5326C" w14:textId="77777777" w:rsidR="005C5556" w:rsidRPr="0064435F" w:rsidRDefault="005C5556" w:rsidP="005C5556">
      <w:pPr>
        <w:spacing w:line="360" w:lineRule="auto"/>
        <w:jc w:val="both"/>
        <w:rPr>
          <w:rFonts w:ascii="Times New Roman" w:hAnsi="Times New Roman"/>
          <w:sz w:val="24"/>
          <w:szCs w:val="24"/>
          <w:lang w:val="en-US"/>
        </w:rPr>
      </w:pPr>
      <w:proofErr w:type="gramStart"/>
      <w:r w:rsidRPr="0064435F">
        <w:rPr>
          <w:rFonts w:ascii="Times New Roman" w:hAnsi="Times New Roman"/>
          <w:sz w:val="24"/>
          <w:szCs w:val="24"/>
          <w:lang w:val="en-US"/>
        </w:rPr>
        <w:t>Very specific</w:t>
      </w:r>
      <w:proofErr w:type="gramEnd"/>
      <w:r w:rsidRPr="0064435F">
        <w:rPr>
          <w:rFonts w:ascii="Times New Roman" w:hAnsi="Times New Roman"/>
          <w:sz w:val="24"/>
          <w:szCs w:val="24"/>
          <w:lang w:val="en-US"/>
        </w:rPr>
        <w:t xml:space="preserve"> data are available for the workers commuting. The census 2011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8yfr8fpK","properties":{"formattedCitation":"(Service Public F\\uc0\\u233{}d\\uc0\\u233{}ral Belge, 2017a)","plainCitation":"(Service Public Fédéral Belge, 2017a)","noteIndex":0},"citationItems":[{"id":178,"uris":["http://zotero.org/users/8331578/items/WZXXH9BM"],"uri":["http://zotero.org/users/8331578/items/WZXXH9BM"],"itemData":{"id":178,"type":"webpage","title":"Census 2011 - Matrice des déplacements domicile-travail par secteur statistique | Statbel","URL":"https://statbel.fgov.be/fr/open-data/census-2011-matrice-des-deplacements-domicile-travail-par-secteur-statistique","author":[{"family":"Service Public Fédéral Belge","given":""}],"accessed":{"date-parts":[["2021",8,10]]},"issued":{"date-parts":[["2017"]]}}}],"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szCs w:val="24"/>
          <w:lang w:val="en-US"/>
        </w:rPr>
        <w:t>(Service Public Fédéral Belge, 2017a)</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indeed provides a matrix of the number of workers per sector of residence and sector of workplace. However, those data dates of eight years from 2019 … Thus, they have </w:t>
      </w:r>
      <w:proofErr w:type="gramStart"/>
      <w:r w:rsidRPr="0064435F">
        <w:rPr>
          <w:rFonts w:ascii="Times New Roman" w:hAnsi="Times New Roman"/>
          <w:sz w:val="24"/>
          <w:szCs w:val="24"/>
          <w:lang w:val="en-US"/>
        </w:rPr>
        <w:t>been used</w:t>
      </w:r>
      <w:proofErr w:type="gramEnd"/>
      <w:r w:rsidRPr="0064435F">
        <w:rPr>
          <w:rFonts w:ascii="Times New Roman" w:hAnsi="Times New Roman"/>
          <w:sz w:val="24"/>
          <w:szCs w:val="24"/>
          <w:lang w:val="en-US"/>
        </w:rPr>
        <w:t xml:space="preserve"> in the form of ratios. For example, if there were </w:t>
      </w:r>
      <w:proofErr w:type="gramStart"/>
      <w:r w:rsidRPr="0064435F">
        <w:rPr>
          <w:rFonts w:ascii="Times New Roman" w:hAnsi="Times New Roman"/>
          <w:sz w:val="24"/>
          <w:szCs w:val="24"/>
          <w:lang w:val="en-US"/>
        </w:rPr>
        <w:t>4</w:t>
      </w:r>
      <w:proofErr w:type="gramEnd"/>
      <w:r w:rsidRPr="0064435F">
        <w:rPr>
          <w:rFonts w:ascii="Times New Roman" w:hAnsi="Times New Roman"/>
          <w:sz w:val="24"/>
          <w:szCs w:val="24"/>
          <w:lang w:val="en-US"/>
        </w:rPr>
        <w:t xml:space="preserve"> workers commuting from the sector “Résistance” to the sector “Kleinmolen” in 2011 out of the total 370,380 workers living in Brussels in 2011, this ratio of 1.36 is applied to the total 504,523 workers living in Brussels in the simulated population to result in 5 workers commuting from the sector “Résistance” to the sector “Kleinmolen” in 2019. </w:t>
      </w:r>
      <w:proofErr w:type="gramStart"/>
      <w:r w:rsidRPr="0064435F">
        <w:rPr>
          <w:rFonts w:ascii="Times New Roman" w:hAnsi="Times New Roman"/>
          <w:sz w:val="24"/>
          <w:szCs w:val="24"/>
          <w:lang w:val="en-US"/>
        </w:rPr>
        <w:t>Some</w:t>
      </w:r>
      <w:proofErr w:type="gramEnd"/>
      <w:r w:rsidRPr="0064435F">
        <w:rPr>
          <w:rFonts w:ascii="Times New Roman" w:hAnsi="Times New Roman"/>
          <w:sz w:val="24"/>
          <w:szCs w:val="24"/>
          <w:lang w:val="en-US"/>
        </w:rPr>
        <w:t xml:space="preserve"> data are aggregated at a neighborhood or municipality level. In those cases, the specific sector </w:t>
      </w:r>
      <w:proofErr w:type="gramStart"/>
      <w:r w:rsidRPr="0064435F">
        <w:rPr>
          <w:rFonts w:ascii="Times New Roman" w:hAnsi="Times New Roman"/>
          <w:sz w:val="24"/>
          <w:szCs w:val="24"/>
          <w:lang w:val="en-US"/>
        </w:rPr>
        <w:t>is picked</w:t>
      </w:r>
      <w:proofErr w:type="gramEnd"/>
      <w:r w:rsidRPr="0064435F">
        <w:rPr>
          <w:rFonts w:ascii="Times New Roman" w:hAnsi="Times New Roman"/>
          <w:sz w:val="24"/>
          <w:szCs w:val="24"/>
          <w:lang w:val="en-US"/>
        </w:rPr>
        <w:t xml:space="preserve"> randomly. The same logic </w:t>
      </w:r>
      <w:proofErr w:type="gramStart"/>
      <w:r w:rsidRPr="0064435F">
        <w:rPr>
          <w:rFonts w:ascii="Times New Roman" w:hAnsi="Times New Roman"/>
          <w:sz w:val="24"/>
          <w:szCs w:val="24"/>
          <w:lang w:val="en-US"/>
        </w:rPr>
        <w:t>is used</w:t>
      </w:r>
      <w:proofErr w:type="gramEnd"/>
      <w:r w:rsidRPr="0064435F">
        <w:rPr>
          <w:rFonts w:ascii="Times New Roman" w:hAnsi="Times New Roman"/>
          <w:sz w:val="24"/>
          <w:szCs w:val="24"/>
          <w:lang w:val="en-US"/>
        </w:rPr>
        <w:t xml:space="preserve"> for people living in Brussels but working outside Brussels. Once again, the closest sector being on the periphery of Brussels to their sector of residence </w:t>
      </w:r>
      <w:proofErr w:type="gramStart"/>
      <w:r w:rsidRPr="0064435F">
        <w:rPr>
          <w:rFonts w:ascii="Times New Roman" w:hAnsi="Times New Roman"/>
          <w:sz w:val="24"/>
          <w:szCs w:val="24"/>
          <w:lang w:val="en-US"/>
        </w:rPr>
        <w:t>is assigned</w:t>
      </w:r>
      <w:proofErr w:type="gramEnd"/>
      <w:r w:rsidRPr="0064435F">
        <w:rPr>
          <w:rFonts w:ascii="Times New Roman" w:hAnsi="Times New Roman"/>
          <w:sz w:val="24"/>
          <w:szCs w:val="24"/>
          <w:lang w:val="en-US"/>
        </w:rPr>
        <w:t xml:space="preserve"> as workplace.</w:t>
      </w:r>
    </w:p>
    <w:p w14:paraId="0B9C4715" w14:textId="77777777" w:rsidR="005C5556" w:rsidRPr="0064435F" w:rsidRDefault="005C5556" w:rsidP="005C5556">
      <w:pPr>
        <w:spacing w:line="360" w:lineRule="auto"/>
        <w:jc w:val="both"/>
        <w:rPr>
          <w:rFonts w:ascii="Times New Roman" w:hAnsi="Times New Roman"/>
          <w:sz w:val="24"/>
          <w:szCs w:val="24"/>
          <w:lang w:val="en-US"/>
        </w:rPr>
      </w:pPr>
    </w:p>
    <w:p w14:paraId="055FAF0C" w14:textId="0F1AAEE2" w:rsidR="005C5556" w:rsidRDefault="005C5556" w:rsidP="005C5556">
      <w:pPr>
        <w:pStyle w:val="Heading4"/>
        <w:rPr>
          <w:rFonts w:ascii="Times New Roman" w:hAnsi="Times New Roman"/>
          <w:lang w:val="en-US"/>
        </w:rPr>
      </w:pPr>
      <w:r w:rsidRPr="0064435F">
        <w:rPr>
          <w:rFonts w:ascii="Times New Roman" w:hAnsi="Times New Roman"/>
          <w:lang w:val="en-US"/>
        </w:rPr>
        <w:t>Commuters living outside Brussels</w:t>
      </w:r>
    </w:p>
    <w:p w14:paraId="0DB3CE53" w14:textId="77777777" w:rsidR="00096478" w:rsidRPr="00096478" w:rsidRDefault="00096478" w:rsidP="00096478">
      <w:pPr>
        <w:rPr>
          <w:lang w:val="en-US" w:eastAsia="en-US"/>
        </w:rPr>
      </w:pPr>
    </w:p>
    <w:p w14:paraId="42CB1E99" w14:textId="77777777" w:rsidR="005C5556" w:rsidRPr="0064435F" w:rsidRDefault="005C5556" w:rsidP="005C5556">
      <w:pPr>
        <w:spacing w:line="360" w:lineRule="auto"/>
        <w:jc w:val="both"/>
        <w:rPr>
          <w:rFonts w:ascii="Times New Roman" w:hAnsi="Times New Roman"/>
          <w:sz w:val="24"/>
          <w:szCs w:val="24"/>
          <w:lang w:val="en-US"/>
        </w:rPr>
      </w:pPr>
      <w:proofErr w:type="gramStart"/>
      <w:r w:rsidRPr="0064435F">
        <w:rPr>
          <w:rFonts w:ascii="Times New Roman" w:hAnsi="Times New Roman"/>
          <w:sz w:val="24"/>
          <w:szCs w:val="24"/>
          <w:lang w:val="en-US"/>
        </w:rPr>
        <w:t>Some</w:t>
      </w:r>
      <w:proofErr w:type="gramEnd"/>
      <w:r w:rsidRPr="0064435F">
        <w:rPr>
          <w:rFonts w:ascii="Times New Roman" w:hAnsi="Times New Roman"/>
          <w:sz w:val="24"/>
          <w:szCs w:val="24"/>
          <w:lang w:val="en-US"/>
        </w:rPr>
        <w:t xml:space="preserve"> people do not live in Brussels but work in it. Their trips </w:t>
      </w:r>
      <w:proofErr w:type="gramStart"/>
      <w:r w:rsidRPr="0064435F">
        <w:rPr>
          <w:rFonts w:ascii="Times New Roman" w:hAnsi="Times New Roman"/>
          <w:sz w:val="24"/>
          <w:szCs w:val="24"/>
          <w:lang w:val="en-US"/>
        </w:rPr>
        <w:t>have to</w:t>
      </w:r>
      <w:proofErr w:type="gramEnd"/>
      <w:r w:rsidRPr="0064435F">
        <w:rPr>
          <w:rFonts w:ascii="Times New Roman" w:hAnsi="Times New Roman"/>
          <w:sz w:val="24"/>
          <w:szCs w:val="24"/>
          <w:lang w:val="en-US"/>
        </w:rPr>
        <w:t xml:space="preserve"> be taken into account. This section focuses on them.</w:t>
      </w:r>
    </w:p>
    <w:p w14:paraId="0561B91D" w14:textId="77777777" w:rsidR="005C5556" w:rsidRPr="0064435F" w:rsidRDefault="005C5556" w:rsidP="005C5556">
      <w:pPr>
        <w:spacing w:line="360" w:lineRule="auto"/>
        <w:jc w:val="both"/>
        <w:rPr>
          <w:rFonts w:ascii="Times New Roman" w:hAnsi="Times New Roman"/>
          <w:sz w:val="24"/>
          <w:szCs w:val="24"/>
          <w:lang w:val="en-US"/>
        </w:rPr>
      </w:pPr>
    </w:p>
    <w:p w14:paraId="110745BC" w14:textId="77777777"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For babies and children below 18 years, the process is based on the remaining places in nurseries, kindergarten, primary and secondary schools. The neighborhoods’ monitoring and the IBSA indeed define the capacity as if it was fully used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TgSusMAT","properties":{"formattedCitation":"(Monitoring des quartiers, 2019a)","plainCitation":"(Monitoring des quartiers, 2019a)","noteIndex":0},"citationItems":[{"id":552,"uris":["http://zotero.org/users/8331578/items/9HKSNF4N"],"uri":["http://zotero.org/users/8331578/items/9HKSNF4N"],"itemData":{"id":552,"type":"webpage","title":"Capacité d’accueil scolaire relative du territoire (maternel)","URL":"https://monitoringdesquartiers.brussels/indicators/capacite-daccueil-scolaire-relative-maternel/","author":[{"family":"Monitoring des quartiers","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Monitoring des quartiers, 2019a)</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cSrA4Y3U","properties":{"formattedCitation":"(Monitoring des quartiers, 2019b)","plainCitation":"(Monitoring des quartiers, 2019b)","noteIndex":0},"citationItems":[{"id":558,"uris":["http://zotero.org/users/8331578/items/C3K7MGXF"],"uri":["http://zotero.org/users/8331578/items/C3K7MGXF"],"itemData":{"id":558,"type":"webpage","title":"Capacité d’accueil scolaire relative du territoire (primaire)","URL":"https://monitoringdesquartiers.brussels/indicators/enseignement-capacite-daccueil-relative-primaire/","author":[{"family":"Monitoring des quartiers","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Monitoring des quartiers, 2019b)</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For each place still available, one commuter </w:t>
      </w:r>
      <w:proofErr w:type="gramStart"/>
      <w:r w:rsidRPr="0064435F">
        <w:rPr>
          <w:rFonts w:ascii="Times New Roman" w:hAnsi="Times New Roman"/>
          <w:sz w:val="24"/>
          <w:szCs w:val="24"/>
          <w:lang w:val="en-US"/>
        </w:rPr>
        <w:t>is created</w:t>
      </w:r>
      <w:proofErr w:type="gramEnd"/>
      <w:r w:rsidRPr="0064435F">
        <w:rPr>
          <w:rFonts w:ascii="Times New Roman" w:hAnsi="Times New Roman"/>
          <w:sz w:val="24"/>
          <w:szCs w:val="24"/>
          <w:lang w:val="en-US"/>
        </w:rPr>
        <w:t xml:space="preserve">. Not all personal parameters (such as the age, gender, household type, …) </w:t>
      </w:r>
      <w:proofErr w:type="gramStart"/>
      <w:r w:rsidRPr="0064435F">
        <w:rPr>
          <w:rFonts w:ascii="Times New Roman" w:hAnsi="Times New Roman"/>
          <w:sz w:val="24"/>
          <w:szCs w:val="24"/>
          <w:lang w:val="en-US"/>
        </w:rPr>
        <w:t>are defined</w:t>
      </w:r>
      <w:proofErr w:type="gramEnd"/>
      <w:r w:rsidRPr="0064435F">
        <w:rPr>
          <w:rFonts w:ascii="Times New Roman" w:hAnsi="Times New Roman"/>
          <w:sz w:val="24"/>
          <w:szCs w:val="24"/>
          <w:lang w:val="en-US"/>
        </w:rPr>
        <w:t xml:space="preserve"> because they are useless for the trip simulation. They </w:t>
      </w:r>
      <w:proofErr w:type="gramStart"/>
      <w:r w:rsidRPr="0064435F">
        <w:rPr>
          <w:rFonts w:ascii="Times New Roman" w:hAnsi="Times New Roman"/>
          <w:sz w:val="24"/>
          <w:szCs w:val="24"/>
          <w:lang w:val="en-US"/>
        </w:rPr>
        <w:t>are nevertheless assigned</w:t>
      </w:r>
      <w:proofErr w:type="gramEnd"/>
      <w:r w:rsidRPr="0064435F">
        <w:rPr>
          <w:rFonts w:ascii="Times New Roman" w:hAnsi="Times New Roman"/>
          <w:sz w:val="24"/>
          <w:szCs w:val="24"/>
          <w:lang w:val="en-US"/>
        </w:rPr>
        <w:t xml:space="preserve"> to a sector of residence. Since </w:t>
      </w:r>
      <w:r w:rsidRPr="0064435F">
        <w:rPr>
          <w:rFonts w:ascii="Times New Roman" w:hAnsi="Times New Roman"/>
          <w:sz w:val="24"/>
          <w:szCs w:val="24"/>
          <w:lang w:val="en-US"/>
        </w:rPr>
        <w:lastRenderedPageBreak/>
        <w:t xml:space="preserve">this one should be outside Brussels, the opposite logic </w:t>
      </w:r>
      <w:proofErr w:type="gramStart"/>
      <w:r w:rsidRPr="0064435F">
        <w:rPr>
          <w:rFonts w:ascii="Times New Roman" w:hAnsi="Times New Roman"/>
          <w:sz w:val="24"/>
          <w:szCs w:val="24"/>
          <w:lang w:val="en-US"/>
        </w:rPr>
        <w:t>is applied</w:t>
      </w:r>
      <w:proofErr w:type="gramEnd"/>
      <w:r w:rsidRPr="0064435F">
        <w:rPr>
          <w:rFonts w:ascii="Times New Roman" w:hAnsi="Times New Roman"/>
          <w:sz w:val="24"/>
          <w:szCs w:val="24"/>
          <w:lang w:val="en-US"/>
        </w:rPr>
        <w:t xml:space="preserve"> compared to people living in Brussels and working outside Brussels: their residency sector is the closest sector being on the periphery of Brussels to their workplace. </w:t>
      </w:r>
    </w:p>
    <w:p w14:paraId="5F0AF99D" w14:textId="77777777" w:rsidR="005C5556" w:rsidRPr="0064435F" w:rsidRDefault="005C5556" w:rsidP="005C5556">
      <w:pPr>
        <w:spacing w:line="360" w:lineRule="auto"/>
        <w:jc w:val="both"/>
        <w:rPr>
          <w:rFonts w:ascii="Times New Roman" w:hAnsi="Times New Roman"/>
          <w:sz w:val="24"/>
          <w:szCs w:val="24"/>
          <w:lang w:val="en-US"/>
        </w:rPr>
      </w:pPr>
    </w:p>
    <w:p w14:paraId="4316DE57" w14:textId="6DC4F73A"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For high education students, ARES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Cg6Y7PXf","properties":{"formattedCitation":"(Acad\\uc0\\u233{}mie de recherche et d\\uc0\\u8217{}enseignement sup\\uc0\\u233{}rieur, n.d.-a)","plainCitation":"(Académie de recherche et d’enseignement supérieur, n.d.-a)","noteIndex":0},"citationItems":[{"id":200,"uris":["http://zotero.org/users/8331578/items/NUAVQXF4"],"uri":["http://zotero.org/users/8331578/items/NUAVQXF4"],"itemData":{"id":200,"type":"webpage","abstract":"La base de données SATURN  est une base de données à des fins statistiques qui reprend les inscriptions dans l'enseignement supérieur hors universitaire (SHU) en Fédération Wallonie-Bruxelles (FWB).Elle est basée sur une collecte annuelle et organisée par l'ARES depuis 2014. Lors de cette collecte, chaque établissement transmet ses informations concernant les inscriptions de l'année académique en cours ainsi que les résultats obtenus par les étudiants lors de l'année académique précédente.Le fichier est divisé en deux parties pour respecter la limite en nombre d'enregistrements ainsi que pour alléger le poids des fichiers. La première partie couvre les années académiques 2004-2005 à 2014-2015 et la seconde 2015-2016 à 2019-2020. Le découpage des parties respecte ainsi un décret majeur relatif à l'enseignement supérieur : avant Paysage pour la première partie et depuis Paysage pour la seconde.Avant d'utiliser le fichier, il est important de bien comprendre la notion d'inscription multiple reprise par  la variable CO_INSMULT. Un étudiant pouvant avoir plusieurs inscriptions une même année, celles-ci sont différenciées par un numéro d'inscription. Ainsi, en utilisant ce numéro d'inscription égale à 1, on passe du nombre d'inscriptions au nombre d'étudiants.Les codes INS de la commune et de l'arrondissement sont ajoutés grâce à la table téléchargeable sur le site de STATBEL ici. Le lien avec les codes postaux est réalisé via la table de BPOST qui se trouve au même endroit. Les codes INS sont ceux valables à partir du 01/01/2019. Pour plus d'informations sur les changements de codes INS, vous pouvez consulter cette page.Afin de garantir un maximum l'anonymat des personnes reprises dans la base de données, certaines mesures ont été prises :pour les écoles supérieures des arts, les informations sur le cursus sont limitées à la catégorie et au domaine d'étudespour les champs renseignant un pays, lorsqu'il y a moins de 5 ressortissants d'un pays pour une année, c'est le continent qui est indiquéepour le champ renseignant le code postal du domicile légal, lorsqu'il y a moins de 5 habitants d'une commune pour une année, c'est la région qui est indiquéeEnfin, depuis l'année académique 2004-2005 à aujourd'hui, l'enseignement supérieur a subi plusieurs évolutions. Par exemple, les études comprises dans la catégorie \"traduction et interprétation\" ont été transférées des hautes écoles vers les universités et ne sont donc plus reprises ici. Il en va de même pour la catégorie architecture dispensée par les instituts supérieurs d’architecture avant d'être intégrée aux universités.________________________Log modifications2020-10-30 : ajout des résultats de l'année académiques 2018-20192021-04-19 : correction du dictionnaire (cellule F183) : ND -&amp;gt; Échec (indéterminé)2021-06-15 : ajout données 2019-2020","language":"fr","title":"ARES - Inscriptions dans l'enseignement supérieur 2014-15 à 2019-20 (Paysage)","URL":"https://ares-digitalwallonia.opendatasoft.com/explore/dataset/ares-saturn-2/table/?disjunctive.periode&amp;disjunctive.co_type_etab&amp;disjunctive.zone_bassin&amp;disjunctive.co_type&amp;disjunctive.co_categorie&amp;disjunctive.lib_section&amp;disjunctive.co_cycle&amp;disjunctive.co_annee_etudes&amp;disjunctive.co_insmult&amp;disjunctive.co_finalite&amp;disjunctive.te_domaine&amp;disjunctive.lib_etudes_ares&amp;disjunctive.lib_pays_nationalite&amp;disjunctive.lib_pays_naissance&amp;disjunctive.lib_commune&amp;disjunctive.lib_domicile_etr&amp;disjunctive.no_mobilite&amp;disjunctive.typ_mob&amp;disjunctive.co_type_secondaire&amp;disjunctive.no_acces_autres_annees&amp;disjunctive.co_premiere_generation&amp;disjunctive.co_diplome&amp;disjunctive.co_resultat&amp;sort=periode","author":[{"family":"Académie de recherche et d'enseignement supérieur","given":""}],"accessed":{"date-parts":[["2021",8,10]]}}}],"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szCs w:val="24"/>
          <w:lang w:val="en-US"/>
        </w:rPr>
        <w:t>(Académie de recherche et d’enseignement supérieur, n.d.-a)</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provides the same data as presented above for students living outside Brussels and studying in Brussels. The same process to define the residency sector as just explained in the above paragraph </w:t>
      </w:r>
      <w:proofErr w:type="gramStart"/>
      <w:r w:rsidRPr="0064435F">
        <w:rPr>
          <w:rFonts w:ascii="Times New Roman" w:hAnsi="Times New Roman"/>
          <w:sz w:val="24"/>
          <w:szCs w:val="24"/>
          <w:lang w:val="en-US"/>
        </w:rPr>
        <w:t>is therefore used</w:t>
      </w:r>
      <w:proofErr w:type="gramEnd"/>
      <w:r w:rsidRPr="0064435F">
        <w:rPr>
          <w:rFonts w:ascii="Times New Roman" w:hAnsi="Times New Roman"/>
          <w:sz w:val="24"/>
          <w:szCs w:val="24"/>
          <w:lang w:val="en-US"/>
        </w:rPr>
        <w:t>. For their Dutch counterparts, the methodology is identical to what has been explained in section X</w:t>
      </w:r>
      <w:r w:rsidR="005673CA" w:rsidRPr="0064435F">
        <w:rPr>
          <w:rFonts w:ascii="Times New Roman" w:hAnsi="Times New Roman"/>
          <w:sz w:val="24"/>
          <w:szCs w:val="24"/>
          <w:lang w:val="en-US"/>
        </w:rPr>
        <w:t>VII</w:t>
      </w:r>
      <w:r w:rsidRPr="0064435F">
        <w:rPr>
          <w:rFonts w:ascii="Times New Roman" w:hAnsi="Times New Roman"/>
          <w:sz w:val="24"/>
          <w:szCs w:val="24"/>
          <w:lang w:val="en-US"/>
        </w:rPr>
        <w:t>.</w:t>
      </w:r>
      <w:r w:rsidR="005673CA" w:rsidRPr="0064435F">
        <w:rPr>
          <w:rFonts w:ascii="Times New Roman" w:hAnsi="Times New Roman"/>
          <w:sz w:val="24"/>
          <w:szCs w:val="24"/>
          <w:lang w:val="en-US"/>
        </w:rPr>
        <w:t>C.2.b</w:t>
      </w:r>
      <w:r w:rsidRPr="0064435F">
        <w:rPr>
          <w:rFonts w:ascii="Times New Roman" w:hAnsi="Times New Roman"/>
          <w:sz w:val="24"/>
          <w:szCs w:val="24"/>
          <w:lang w:val="en-US"/>
        </w:rPr>
        <w:t xml:space="preserve">) but with 63%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WwVQQ6KP","properties":{"formattedCitation":"(Du Brulle, 2014)","plainCitation":"(Du Brulle, 2014)","noteIndex":0},"citationItems":[{"id":118,"uris":["http://zotero.org/users/8331578/items/VT2XCNQJ"],"uri":["http://zotero.org/users/8331578/items/VT2XCNQJ"],"itemData":{"id":118,"type":"post-weblog","abstract":"86.000, tel est le nombre d’étudiants universitaires ou fréquentant une institution d’enseignement supérieur à Bruxelles. Ce qui fait de la capitale belge la principale ville étudiante du pays, dev…","container-title":"Daily Science","language":"fr-FR","title":"Bruxelles est la principale ville étudiante de Belgique","URL":"https://dailyscience.be/12/05/2014/bruxelles-est-la-principale-ville-etudiante-de-belgique/","author":[{"family":"Du Brulle","given":"Christian"}],"accessed":{"date-parts":[["2021",8,10]]},"issued":{"date-parts":[["2014",5,12]]}}}],"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Du Brulle, 2014)</w:t>
      </w:r>
      <w:r w:rsidRPr="0064435F">
        <w:rPr>
          <w:rFonts w:ascii="Times New Roman" w:hAnsi="Times New Roman"/>
          <w:sz w:val="24"/>
          <w:szCs w:val="24"/>
          <w:lang w:val="en-US"/>
        </w:rPr>
        <w:fldChar w:fldCharType="end"/>
      </w:r>
      <w:r w:rsidRPr="0064435F">
        <w:rPr>
          <w:rFonts w:ascii="Times New Roman" w:hAnsi="Times New Roman"/>
          <w:sz w:val="24"/>
          <w:szCs w:val="24"/>
          <w:lang w:val="en-US"/>
        </w:rPr>
        <w:t>, the percentage of students living in Brussels and studying outside Brussels this time.</w:t>
      </w:r>
    </w:p>
    <w:p w14:paraId="5F5C956E" w14:textId="77777777" w:rsidR="005C5556" w:rsidRPr="0064435F" w:rsidRDefault="005C5556" w:rsidP="005C5556">
      <w:pPr>
        <w:spacing w:line="360" w:lineRule="auto"/>
        <w:jc w:val="both"/>
        <w:rPr>
          <w:rFonts w:ascii="Times New Roman" w:hAnsi="Times New Roman"/>
          <w:sz w:val="24"/>
          <w:szCs w:val="24"/>
          <w:lang w:val="en-US"/>
        </w:rPr>
      </w:pPr>
    </w:p>
    <w:p w14:paraId="7DDD9764" w14:textId="77777777"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Concerning the workers, the same 2011 census matrix is available for people working in Brussels and living outside the city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zAVwhN7g","properties":{"formattedCitation":"(Service Public F\\uc0\\u233{}d\\uc0\\u233{}ral Belge, 2017a)","plainCitation":"(Service Public Fédéral Belge, 2017a)","noteIndex":0},"citationItems":[{"id":178,"uris":["http://zotero.org/users/8331578/items/WZXXH9BM"],"uri":["http://zotero.org/users/8331578/items/WZXXH9BM"],"itemData":{"id":178,"type":"webpage","title":"Census 2011 - Matrice des déplacements domicile-travail par secteur statistique | Statbel","URL":"https://statbel.fgov.be/fr/open-data/census-2011-matrice-des-deplacements-domicile-travail-par-secteur-statistique","author":[{"family":"Service Public Fédéral Belge","given":""}],"accessed":{"date-parts":[["2021",8,10]]},"issued":{"date-parts":[["2017"]]}}}],"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szCs w:val="24"/>
          <w:lang w:val="en-US"/>
        </w:rPr>
        <w:t>(Service Public Fédéral Belge, 2017a)</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The exact same process </w:t>
      </w:r>
      <w:proofErr w:type="gramStart"/>
      <w:r w:rsidRPr="0064435F">
        <w:rPr>
          <w:rFonts w:ascii="Times New Roman" w:hAnsi="Times New Roman"/>
          <w:sz w:val="24"/>
          <w:szCs w:val="24"/>
          <w:lang w:val="en-US"/>
        </w:rPr>
        <w:t>is then applied</w:t>
      </w:r>
      <w:proofErr w:type="gramEnd"/>
      <w:r w:rsidRPr="0064435F">
        <w:rPr>
          <w:rFonts w:ascii="Times New Roman" w:hAnsi="Times New Roman"/>
          <w:sz w:val="24"/>
          <w:szCs w:val="24"/>
          <w:lang w:val="en-US"/>
        </w:rPr>
        <w:t>.</w:t>
      </w:r>
    </w:p>
    <w:p w14:paraId="3905CFE3" w14:textId="77777777" w:rsidR="005C5556" w:rsidRPr="0064435F" w:rsidRDefault="005C5556" w:rsidP="005C5556">
      <w:pPr>
        <w:spacing w:line="360" w:lineRule="auto"/>
        <w:jc w:val="both"/>
        <w:rPr>
          <w:rFonts w:ascii="Times New Roman" w:hAnsi="Times New Roman"/>
          <w:sz w:val="24"/>
          <w:szCs w:val="24"/>
          <w:lang w:val="en-US"/>
        </w:rPr>
      </w:pPr>
    </w:p>
    <w:p w14:paraId="2F051B58" w14:textId="45FEFECC" w:rsidR="005C5556" w:rsidRDefault="005C5556" w:rsidP="005C5556">
      <w:pPr>
        <w:pStyle w:val="Heading4"/>
        <w:rPr>
          <w:rFonts w:ascii="Times New Roman" w:hAnsi="Times New Roman"/>
          <w:lang w:val="en-US"/>
        </w:rPr>
      </w:pPr>
      <w:r w:rsidRPr="0064435F">
        <w:rPr>
          <w:rFonts w:ascii="Times New Roman" w:hAnsi="Times New Roman"/>
          <w:lang w:val="en-US"/>
        </w:rPr>
        <w:t>Tourists</w:t>
      </w:r>
    </w:p>
    <w:p w14:paraId="6281BE3C" w14:textId="77777777" w:rsidR="00096478" w:rsidRPr="00096478" w:rsidRDefault="00096478" w:rsidP="00096478">
      <w:pPr>
        <w:rPr>
          <w:lang w:val="en-US" w:eastAsia="en-US"/>
        </w:rPr>
      </w:pPr>
    </w:p>
    <w:p w14:paraId="71F6DDAD" w14:textId="77777777" w:rsidR="005C5556" w:rsidRPr="0064435F" w:rsidRDefault="005C5556" w:rsidP="005C5556">
      <w:pPr>
        <w:spacing w:line="360" w:lineRule="auto"/>
        <w:jc w:val="both"/>
        <w:rPr>
          <w:rFonts w:ascii="Times New Roman" w:hAnsi="Times New Roman"/>
          <w:sz w:val="24"/>
          <w:szCs w:val="24"/>
          <w:lang w:val="en-US"/>
        </w:rPr>
      </w:pPr>
      <w:r w:rsidRPr="0064435F">
        <w:rPr>
          <w:rFonts w:ascii="Times New Roman" w:hAnsi="Times New Roman"/>
          <w:sz w:val="24"/>
          <w:szCs w:val="24"/>
          <w:lang w:val="en-US"/>
        </w:rPr>
        <w:t xml:space="preserve">People making </w:t>
      </w:r>
      <w:proofErr w:type="gramStart"/>
      <w:r w:rsidRPr="0064435F">
        <w:rPr>
          <w:rFonts w:ascii="Times New Roman" w:hAnsi="Times New Roman"/>
          <w:sz w:val="24"/>
          <w:szCs w:val="24"/>
          <w:lang w:val="en-US"/>
        </w:rPr>
        <w:t>some</w:t>
      </w:r>
      <w:proofErr w:type="gramEnd"/>
      <w:r w:rsidRPr="0064435F">
        <w:rPr>
          <w:rFonts w:ascii="Times New Roman" w:hAnsi="Times New Roman"/>
          <w:sz w:val="24"/>
          <w:szCs w:val="24"/>
          <w:lang w:val="en-US"/>
        </w:rPr>
        <w:t xml:space="preserve"> trips inside Brussels are not only residents and commuters. Brussels also welcomes </w:t>
      </w:r>
      <w:proofErr w:type="gramStart"/>
      <w:r w:rsidRPr="0064435F">
        <w:rPr>
          <w:rFonts w:ascii="Times New Roman" w:hAnsi="Times New Roman"/>
          <w:sz w:val="24"/>
          <w:szCs w:val="24"/>
          <w:lang w:val="en-US"/>
        </w:rPr>
        <w:t>some</w:t>
      </w:r>
      <w:proofErr w:type="gramEnd"/>
      <w:r w:rsidRPr="0064435F">
        <w:rPr>
          <w:rFonts w:ascii="Times New Roman" w:hAnsi="Times New Roman"/>
          <w:sz w:val="24"/>
          <w:szCs w:val="24"/>
          <w:lang w:val="en-US"/>
        </w:rPr>
        <w:t xml:space="preserve"> tourists. The word tourist must </w:t>
      </w:r>
      <w:proofErr w:type="gramStart"/>
      <w:r w:rsidRPr="0064435F">
        <w:rPr>
          <w:rFonts w:ascii="Times New Roman" w:hAnsi="Times New Roman"/>
          <w:sz w:val="24"/>
          <w:szCs w:val="24"/>
          <w:lang w:val="en-US"/>
        </w:rPr>
        <w:t>be understood</w:t>
      </w:r>
      <w:proofErr w:type="gramEnd"/>
      <w:r w:rsidRPr="0064435F">
        <w:rPr>
          <w:rFonts w:ascii="Times New Roman" w:hAnsi="Times New Roman"/>
          <w:sz w:val="24"/>
          <w:szCs w:val="24"/>
          <w:lang w:val="en-US"/>
        </w:rPr>
        <w:t xml:space="preserve"> at a broad sense since it includes all kind of travelers (business trips, people on vacation, …). In order to quantify the average number of tourists that has to be taken into account, the table 15.1.1.6 from the IBSA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qu613FoA","properties":{"formattedCitation":"(IBSA, 2019i)","plainCitation":"(IBSA, 2019i)","noteIndex":0},"citationItems":[{"id":572,"uris":["http://zotero.org/users/8331578/items/SALLVP56"],"uri":["http://zotero.org/users/8331578/items/SALLVP56"],"itemData":{"id":572,"type":"webpage","title":"Tourisme | IBSA | Tableau 15.1.1.6.","URL":"https://ibsa.brussels/themes/tourisme-et-culture/tourisme","author":[{"family":"IBSA","given":""}],"accessed":{"date-parts":[["2021",8,14]]},"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IBSA, 2019i)</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helps. This table indeed gives the number of arrivals per year per municipality. By dividing those numbers by 365 (2019 is not a bissextile year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OmxNBFJx","properties":{"formattedCitation":"(Calendrier 365.be, n.d.)","plainCitation":"(Calendrier 365.be, n.d.)","noteIndex":0},"citationItems":[{"id":574,"uris":["http://zotero.org/users/8331578/items/X2IGEX2V"],"uri":["http://zotero.org/users/8331578/items/X2IGEX2V"],"itemData":{"id":574,"type":"webpage","title":"Les années bissextiles","URL":"https://www.calendrier-365.be/annees-bissextiles.html","author":[{"family":"Calendrier 365.be","given":""}],"accessed":{"date-parts":[["2021",8,14]]}}}],"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Calendrier 365.be, n.d.)</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the average daily number is obtained. The population ratio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Ov9Wjbda","properties":{"formattedCitation":"(Monitoring des quartiers, 2019bh)","plainCitation":"(Monitoring des quartiers, 2019bh)","noteIndex":0},"citationItems":[{"id":314,"uris":["http://zotero.org/users/8331578/items/YQRV77W4"],"uri":["http://zotero.org/users/8331578/items/YQRV77W4"],"itemData":{"id":314,"type":"webpage","title":"Tableaux Statistiques en Région Bruxelles Capitale","URL":"https://monitoringdesquartiers.brussels/tables/","author":[{"family":"Monitoring des quartiers","given":""}],"accessed":{"date-parts":[["2021",8,12]]},"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Monitoring des quartiers, 2019bh)</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is useless in this case in order to break down the number of arrivals per municipality to the sector level. Indeed, more people living in a sector does not mean more tourists coming to this sector. The surface ratio between the sector and the municipality it belongs to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nunByGJN","properties":{"formattedCitation":"(Monitoring des quartiers, 2019bh)","plainCitation":"(Monitoring des quartiers, 2019bh)","noteIndex":0},"citationItems":[{"id":314,"uris":["http://zotero.org/users/8331578/items/YQRV77W4"],"uri":["http://zotero.org/users/8331578/items/YQRV77W4"],"itemData":{"id":314,"type":"webpage","title":"Tableaux Statistiques en Région Bruxelles Capitale","URL":"https://monitoringdesquartiers.brussels/tables/","author":[{"family":"Monitoring des quartiers","given":""}],"accessed":{"date-parts":[["2021",8,12]]},"issued":{"date-parts":[["2019"]]}}}],"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lang w:val="en-US"/>
        </w:rPr>
        <w:t>(Monitoring des quartiers, 2019bh)</w:t>
      </w:r>
      <w:r w:rsidRPr="0064435F">
        <w:rPr>
          <w:rFonts w:ascii="Times New Roman" w:hAnsi="Times New Roman"/>
          <w:sz w:val="24"/>
          <w:szCs w:val="24"/>
          <w:lang w:val="en-US"/>
        </w:rPr>
        <w:fldChar w:fldCharType="end"/>
      </w:r>
      <w:r w:rsidRPr="0064435F">
        <w:rPr>
          <w:rFonts w:ascii="Times New Roman" w:hAnsi="Times New Roman"/>
          <w:sz w:val="24"/>
          <w:szCs w:val="24"/>
          <w:lang w:val="en-US"/>
        </w:rPr>
        <w:t xml:space="preserve"> is used as proxy in this part of the simulation. For tourists, the workplace is identical to their place of residency. This assumes that “tourists” on a business trips opt for a hotel closed (meaning in the same sector as) to their workplace. This is confirmed by </w:t>
      </w:r>
      <w:r w:rsidRPr="0064435F">
        <w:rPr>
          <w:rFonts w:ascii="Times New Roman" w:hAnsi="Times New Roman"/>
          <w:sz w:val="24"/>
          <w:szCs w:val="24"/>
          <w:lang w:val="en-US"/>
        </w:rPr>
        <w:fldChar w:fldCharType="begin"/>
      </w:r>
      <w:r w:rsidRPr="0064435F">
        <w:rPr>
          <w:rFonts w:ascii="Times New Roman" w:hAnsi="Times New Roman"/>
          <w:sz w:val="24"/>
          <w:szCs w:val="24"/>
          <w:lang w:val="en-US"/>
        </w:rPr>
        <w:instrText xml:space="preserve"> ADDIN ZOTERO_ITEM CSL_CITATION {"citationID":"mBzjjWJB","properties":{"formattedCitation":"(La Redaction, 2014)","plainCitation":"(La Redaction, 2014)","dontUpdate":true,"noteIndex":0},"citationItems":[{"id":576,"uris":["http://zotero.org/users/8331578/items/N73VSE26"],"uri":["http://zotero.org/users/8331578/items/N73VSE26"],"itemData":{"id":576,"type":"post-weblog","abstract":"Choice Hotels International a interrogé 529 voyageurs d’affaires entre mars 2013 et février 2014 sur leur principal critère lors du choix d’un hôtel. Il en ressort que l’adresse de l’établissemen...","container-title":"Déplacements Pros","language":"fr-FR","title":"L'emplacement de l’hôtel reste le critère de choix n°1 des voyageurs d’affaires","URL":"https://www.deplacementspros.com/L-emplacement-de-l-hotel-reste-le-critere-de-choix-n-1-des-voyageurs-d-affaires_a27052.html","author":[{"family":"La Redaction","given":""}],"accessed":{"date-parts":[["2021",8,14]]},"issued":{"date-parts":[["2014",4,27]]}}}],"schema":"https://github.com/citation-style-language/schema/raw/master/csl-citation.json"} </w:instrText>
      </w:r>
      <w:r w:rsidRPr="0064435F">
        <w:rPr>
          <w:rFonts w:ascii="Times New Roman" w:hAnsi="Times New Roman"/>
          <w:sz w:val="24"/>
          <w:szCs w:val="24"/>
          <w:lang w:val="en-US"/>
        </w:rPr>
        <w:fldChar w:fldCharType="separate"/>
      </w:r>
      <w:r w:rsidRPr="0064435F">
        <w:rPr>
          <w:rFonts w:ascii="Times New Roman" w:hAnsi="Times New Roman"/>
          <w:sz w:val="24"/>
        </w:rPr>
        <w:t>La Redaction of "déplacementspros.com" (2014)</w:t>
      </w:r>
      <w:r w:rsidRPr="0064435F">
        <w:rPr>
          <w:rFonts w:ascii="Times New Roman" w:hAnsi="Times New Roman"/>
          <w:sz w:val="24"/>
          <w:szCs w:val="24"/>
          <w:lang w:val="en-US"/>
        </w:rPr>
        <w:fldChar w:fldCharType="end"/>
      </w:r>
      <w:r w:rsidRPr="0064435F">
        <w:rPr>
          <w:rFonts w:ascii="Times New Roman" w:hAnsi="Times New Roman"/>
          <w:sz w:val="24"/>
          <w:szCs w:val="24"/>
          <w:lang w:val="en-US"/>
        </w:rPr>
        <w:t>.</w:t>
      </w:r>
    </w:p>
    <w:p w14:paraId="7553C3A4" w14:textId="77777777" w:rsidR="005C5556" w:rsidRPr="0064435F" w:rsidRDefault="005C5556" w:rsidP="005C5556">
      <w:pPr>
        <w:rPr>
          <w:rFonts w:ascii="Times New Roman" w:hAnsi="Times New Roman"/>
          <w:lang w:val="en-US" w:eastAsia="en-US"/>
        </w:rPr>
      </w:pPr>
    </w:p>
    <w:p w14:paraId="7A61C7ED" w14:textId="0F2656DA" w:rsidR="00B91B72" w:rsidRPr="0064435F" w:rsidRDefault="00B91B72" w:rsidP="00AF4632">
      <w:pPr>
        <w:ind w:left="540" w:right="612"/>
        <w:rPr>
          <w:rFonts w:ascii="Times New Roman" w:hAnsi="Times New Roman"/>
          <w:spacing w:val="30"/>
          <w:sz w:val="24"/>
          <w:szCs w:val="24"/>
          <w:lang w:val="fr-FR"/>
        </w:rPr>
      </w:pPr>
    </w:p>
    <w:sectPr w:rsidR="00B91B72" w:rsidRPr="0064435F" w:rsidSect="00522A25">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CD786E" w14:textId="77777777" w:rsidR="00F35A7B" w:rsidRDefault="00F35A7B">
      <w:r>
        <w:separator/>
      </w:r>
    </w:p>
  </w:endnote>
  <w:endnote w:type="continuationSeparator" w:id="0">
    <w:p w14:paraId="2F50F827" w14:textId="77777777" w:rsidR="00F35A7B" w:rsidRDefault="00F35A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9419386"/>
      <w:docPartObj>
        <w:docPartGallery w:val="Page Numbers (Bottom of Page)"/>
        <w:docPartUnique/>
      </w:docPartObj>
    </w:sdtPr>
    <w:sdtEndPr>
      <w:rPr>
        <w:noProof/>
      </w:rPr>
    </w:sdtEndPr>
    <w:sdtContent>
      <w:p w14:paraId="7D30BCC6" w14:textId="77777777" w:rsidR="00FE193F" w:rsidRDefault="00FE193F">
        <w:pPr>
          <w:jc w:val="center"/>
        </w:pPr>
        <w:r>
          <w:fldChar w:fldCharType="begin"/>
        </w:r>
        <w:r>
          <w:instrText xml:space="preserve"> PAGE   \* MERGEFORMAT </w:instrText>
        </w:r>
        <w:r>
          <w:fldChar w:fldCharType="separate"/>
        </w:r>
        <w:r>
          <w:rPr>
            <w:noProof/>
          </w:rPr>
          <w:t>2</w:t>
        </w:r>
        <w:r>
          <w:rPr>
            <w:noProof/>
          </w:rPr>
          <w:fldChar w:fldCharType="end"/>
        </w:r>
      </w:p>
    </w:sdtContent>
  </w:sdt>
  <w:p w14:paraId="51C6F4AF" w14:textId="77777777" w:rsidR="00FE193F" w:rsidRDefault="00FE193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02DC3" w14:textId="77777777" w:rsidR="00FE193F" w:rsidRDefault="00FE193F">
    <w:r>
      <w:rPr>
        <w:noProof/>
      </w:rPr>
      <w:drawing>
        <wp:inline distT="0" distB="0" distL="0" distR="0" wp14:anchorId="105D9B59" wp14:editId="721D61F2">
          <wp:extent cx="5760720" cy="610528"/>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60720" cy="610528"/>
                  </a:xfrm>
                  <a:prstGeom prst="rect">
                    <a:avLst/>
                  </a:prstGeom>
                  <a:solidFill>
                    <a:srgbClr val="FFFFFF"/>
                  </a:solid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3646598"/>
      <w:docPartObj>
        <w:docPartGallery w:val="Page Numbers (Bottom of Page)"/>
        <w:docPartUnique/>
      </w:docPartObj>
    </w:sdtPr>
    <w:sdtEndPr>
      <w:rPr>
        <w:noProof/>
      </w:rPr>
    </w:sdtEndPr>
    <w:sdtContent>
      <w:p w14:paraId="296C511B" w14:textId="5A821121" w:rsidR="00661A73" w:rsidRDefault="00661A73">
        <w:pPr>
          <w:jc w:val="center"/>
        </w:pPr>
        <w:r>
          <w:fldChar w:fldCharType="begin"/>
        </w:r>
        <w:r>
          <w:instrText xml:space="preserve"> PAGE   \* MERGEFORMAT </w:instrText>
        </w:r>
        <w:r>
          <w:fldChar w:fldCharType="separate"/>
        </w:r>
        <w:r>
          <w:rPr>
            <w:noProof/>
          </w:rPr>
          <w:t>2</w:t>
        </w:r>
        <w:r>
          <w:rPr>
            <w:noProof/>
          </w:rPr>
          <w:fldChar w:fldCharType="end"/>
        </w:r>
      </w:p>
    </w:sdtContent>
  </w:sdt>
  <w:p w14:paraId="0E9C9E29" w14:textId="77777777" w:rsidR="00661A73" w:rsidRDefault="00661A73"/>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8F1F3E" w14:textId="72AE52FB" w:rsidR="00661A73" w:rsidRDefault="00661A73">
    <w:r>
      <w:rPr>
        <w:noProof/>
      </w:rPr>
      <w:drawing>
        <wp:inline distT="0" distB="0" distL="0" distR="0" wp14:anchorId="24B24FA3" wp14:editId="77C925C3">
          <wp:extent cx="5760720" cy="61052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60720" cy="610528"/>
                  </a:xfrm>
                  <a:prstGeom prst="rect">
                    <a:avLst/>
                  </a:prstGeom>
                  <a:solidFill>
                    <a:srgbClr val="FFFFFF"/>
                  </a:solidFill>
                  <a:ln>
                    <a:noFill/>
                  </a:ln>
                </pic:spPr>
              </pic:pic>
            </a:graphicData>
          </a:graphic>
        </wp:inline>
      </w:drawing>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694C82" w14:textId="696FE289" w:rsidR="00337C5C" w:rsidRDefault="00337C5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F4F6AC" w14:textId="77777777" w:rsidR="00F35A7B" w:rsidRDefault="00F35A7B">
      <w:r>
        <w:separator/>
      </w:r>
    </w:p>
  </w:footnote>
  <w:footnote w:type="continuationSeparator" w:id="0">
    <w:p w14:paraId="388EDCF7" w14:textId="77777777" w:rsidR="00F35A7B" w:rsidRDefault="00F35A7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85278" w14:textId="77777777" w:rsidR="00FE193F" w:rsidRDefault="00FE193F">
    <w:r>
      <w:rPr>
        <w:noProof/>
      </w:rPr>
      <w:drawing>
        <wp:inline distT="0" distB="0" distL="0" distR="0" wp14:anchorId="6C790941" wp14:editId="7A650429">
          <wp:extent cx="5760720" cy="66957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60720" cy="669571"/>
                  </a:xfrm>
                  <a:prstGeom prst="rect">
                    <a:avLst/>
                  </a:prstGeom>
                  <a:solidFill>
                    <a:srgbClr val="FFFFFF"/>
                  </a:solid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2A2F64" w14:textId="7AEC6830" w:rsidR="00661A73" w:rsidRDefault="00661A73">
    <w:r>
      <w:rPr>
        <w:noProof/>
      </w:rPr>
      <w:drawing>
        <wp:inline distT="0" distB="0" distL="0" distR="0" wp14:anchorId="5A65F4C5" wp14:editId="0D59650A">
          <wp:extent cx="5760720" cy="669571"/>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60720" cy="669571"/>
                  </a:xfrm>
                  <a:prstGeom prst="rect">
                    <a:avLst/>
                  </a:prstGeom>
                  <a:solidFill>
                    <a:srgbClr val="FFFFFF"/>
                  </a:solid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019D0" w14:textId="65FE2490" w:rsidR="00337C5C" w:rsidRDefault="00337C5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26025"/>
    <w:multiLevelType w:val="hybridMultilevel"/>
    <w:tmpl w:val="D1C623C2"/>
    <w:lvl w:ilvl="0" w:tplc="080C0015">
      <w:start w:val="1"/>
      <w:numFmt w:val="upperLetter"/>
      <w:lvlText w:val="%1."/>
      <w:lvlJc w:val="left"/>
      <w:pPr>
        <w:ind w:left="720" w:hanging="360"/>
      </w:pPr>
      <w:rPr>
        <w:rFonts w:hint="default"/>
      </w:rPr>
    </w:lvl>
    <w:lvl w:ilvl="1" w:tplc="080C0019">
      <w:start w:val="1"/>
      <w:numFmt w:val="lowerLetter"/>
      <w:lvlText w:val="%2."/>
      <w:lvlJc w:val="left"/>
      <w:pPr>
        <w:ind w:left="1440" w:hanging="360"/>
      </w:pPr>
    </w:lvl>
    <w:lvl w:ilvl="2" w:tplc="080C001B">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 w15:restartNumberingAfterBreak="0">
    <w:nsid w:val="03DE7D92"/>
    <w:multiLevelType w:val="hybridMultilevel"/>
    <w:tmpl w:val="58CE39D2"/>
    <w:lvl w:ilvl="0" w:tplc="080C0015">
      <w:start w:val="1"/>
      <w:numFmt w:val="upperLetter"/>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 w15:restartNumberingAfterBreak="0">
    <w:nsid w:val="21E2247C"/>
    <w:multiLevelType w:val="hybridMultilevel"/>
    <w:tmpl w:val="AFDE5F72"/>
    <w:lvl w:ilvl="0" w:tplc="BB842D96">
      <w:start w:val="1"/>
      <w:numFmt w:val="upperLetter"/>
      <w:pStyle w:val="Heading2"/>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 w15:restartNumberingAfterBreak="0">
    <w:nsid w:val="249F2C7E"/>
    <w:multiLevelType w:val="hybridMultilevel"/>
    <w:tmpl w:val="F8CA0F26"/>
    <w:lvl w:ilvl="0" w:tplc="A16052EA">
      <w:start w:val="1"/>
      <w:numFmt w:val="upperRoman"/>
      <w:pStyle w:val="Heading1"/>
      <w:lvlText w:val="%1."/>
      <w:lvlJc w:val="righ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4" w15:restartNumberingAfterBreak="0">
    <w:nsid w:val="2A472904"/>
    <w:multiLevelType w:val="hybridMultilevel"/>
    <w:tmpl w:val="4EE06E86"/>
    <w:lvl w:ilvl="0" w:tplc="3944502C">
      <w:numFmt w:val="decimal"/>
      <w:lvlText w:val="%1."/>
      <w:lvlJc w:val="left"/>
      <w:pPr>
        <w:tabs>
          <w:tab w:val="num" w:pos="720"/>
        </w:tabs>
        <w:ind w:left="720" w:hanging="360"/>
      </w:pPr>
    </w:lvl>
    <w:lvl w:ilvl="1" w:tplc="27FA0642">
      <w:start w:val="1"/>
      <w:numFmt w:val="lowerLetter"/>
      <w:lvlText w:val="%2."/>
      <w:lvlJc w:val="left"/>
      <w:pPr>
        <w:tabs>
          <w:tab w:val="num" w:pos="1440"/>
        </w:tabs>
        <w:ind w:left="1440" w:hanging="360"/>
      </w:pPr>
    </w:lvl>
    <w:lvl w:ilvl="2" w:tplc="80362B74">
      <w:start w:val="1"/>
      <w:numFmt w:val="decimal"/>
      <w:lvlText w:val="%3."/>
      <w:lvlJc w:val="left"/>
      <w:pPr>
        <w:tabs>
          <w:tab w:val="num" w:pos="2160"/>
        </w:tabs>
        <w:ind w:left="2160" w:hanging="360"/>
      </w:pPr>
    </w:lvl>
    <w:lvl w:ilvl="3" w:tplc="657EFC4E">
      <w:start w:val="1"/>
      <w:numFmt w:val="decimal"/>
      <w:lvlText w:val="%4."/>
      <w:lvlJc w:val="left"/>
      <w:pPr>
        <w:tabs>
          <w:tab w:val="num" w:pos="2880"/>
        </w:tabs>
        <w:ind w:left="2880" w:hanging="360"/>
      </w:pPr>
    </w:lvl>
    <w:lvl w:ilvl="4" w:tplc="D7348E98">
      <w:start w:val="1"/>
      <w:numFmt w:val="decimal"/>
      <w:lvlText w:val="%5."/>
      <w:lvlJc w:val="left"/>
      <w:pPr>
        <w:tabs>
          <w:tab w:val="num" w:pos="3600"/>
        </w:tabs>
        <w:ind w:left="3600" w:hanging="360"/>
      </w:pPr>
    </w:lvl>
    <w:lvl w:ilvl="5" w:tplc="C4FEBD24" w:tentative="1">
      <w:start w:val="1"/>
      <w:numFmt w:val="decimal"/>
      <w:lvlText w:val="%6."/>
      <w:lvlJc w:val="left"/>
      <w:pPr>
        <w:tabs>
          <w:tab w:val="num" w:pos="4320"/>
        </w:tabs>
        <w:ind w:left="4320" w:hanging="360"/>
      </w:pPr>
    </w:lvl>
    <w:lvl w:ilvl="6" w:tplc="C9183E98" w:tentative="1">
      <w:start w:val="1"/>
      <w:numFmt w:val="decimal"/>
      <w:lvlText w:val="%7."/>
      <w:lvlJc w:val="left"/>
      <w:pPr>
        <w:tabs>
          <w:tab w:val="num" w:pos="5040"/>
        </w:tabs>
        <w:ind w:left="5040" w:hanging="360"/>
      </w:pPr>
    </w:lvl>
    <w:lvl w:ilvl="7" w:tplc="D7E6349C" w:tentative="1">
      <w:start w:val="1"/>
      <w:numFmt w:val="decimal"/>
      <w:lvlText w:val="%8."/>
      <w:lvlJc w:val="left"/>
      <w:pPr>
        <w:tabs>
          <w:tab w:val="num" w:pos="5760"/>
        </w:tabs>
        <w:ind w:left="5760" w:hanging="360"/>
      </w:pPr>
    </w:lvl>
    <w:lvl w:ilvl="8" w:tplc="A5A8C4EE" w:tentative="1">
      <w:start w:val="1"/>
      <w:numFmt w:val="decimal"/>
      <w:lvlText w:val="%9."/>
      <w:lvlJc w:val="left"/>
      <w:pPr>
        <w:tabs>
          <w:tab w:val="num" w:pos="6480"/>
        </w:tabs>
        <w:ind w:left="6480" w:hanging="360"/>
      </w:pPr>
    </w:lvl>
  </w:abstractNum>
  <w:abstractNum w:abstractNumId="5" w15:restartNumberingAfterBreak="0">
    <w:nsid w:val="2D566DD3"/>
    <w:multiLevelType w:val="hybridMultilevel"/>
    <w:tmpl w:val="E91ECFD2"/>
    <w:lvl w:ilvl="0" w:tplc="80362B74">
      <w:start w:val="1"/>
      <w:numFmt w:val="decimal"/>
      <w:lvlText w:val="%1."/>
      <w:lvlJc w:val="left"/>
      <w:pPr>
        <w:tabs>
          <w:tab w:val="num" w:pos="2160"/>
        </w:tabs>
        <w:ind w:left="216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6" w15:restartNumberingAfterBreak="0">
    <w:nsid w:val="30A263C9"/>
    <w:multiLevelType w:val="hybridMultilevel"/>
    <w:tmpl w:val="84F4093C"/>
    <w:lvl w:ilvl="0" w:tplc="080C0015">
      <w:start w:val="1"/>
      <w:numFmt w:val="upperLetter"/>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7" w15:restartNumberingAfterBreak="0">
    <w:nsid w:val="3FB42C87"/>
    <w:multiLevelType w:val="hybridMultilevel"/>
    <w:tmpl w:val="E91ECFD2"/>
    <w:lvl w:ilvl="0" w:tplc="80362B74">
      <w:start w:val="1"/>
      <w:numFmt w:val="decimal"/>
      <w:lvlText w:val="%1."/>
      <w:lvlJc w:val="left"/>
      <w:pPr>
        <w:tabs>
          <w:tab w:val="num" w:pos="2160"/>
        </w:tabs>
        <w:ind w:left="216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8" w15:restartNumberingAfterBreak="0">
    <w:nsid w:val="40802C6B"/>
    <w:multiLevelType w:val="hybridMultilevel"/>
    <w:tmpl w:val="9E328DCE"/>
    <w:lvl w:ilvl="0" w:tplc="9DF8BB1A">
      <w:start w:val="1"/>
      <w:numFmt w:val="bullet"/>
      <w:lvlText w:val="•"/>
      <w:lvlJc w:val="left"/>
      <w:pPr>
        <w:tabs>
          <w:tab w:val="num" w:pos="720"/>
        </w:tabs>
        <w:ind w:left="720" w:hanging="360"/>
      </w:pPr>
      <w:rPr>
        <w:rFonts w:ascii="Arial" w:hAnsi="Arial" w:hint="default"/>
      </w:rPr>
    </w:lvl>
    <w:lvl w:ilvl="1" w:tplc="6E38CCB8" w:tentative="1">
      <w:start w:val="1"/>
      <w:numFmt w:val="bullet"/>
      <w:lvlText w:val="•"/>
      <w:lvlJc w:val="left"/>
      <w:pPr>
        <w:tabs>
          <w:tab w:val="num" w:pos="1440"/>
        </w:tabs>
        <w:ind w:left="1440" w:hanging="360"/>
      </w:pPr>
      <w:rPr>
        <w:rFonts w:ascii="Arial" w:hAnsi="Arial" w:hint="default"/>
      </w:rPr>
    </w:lvl>
    <w:lvl w:ilvl="2" w:tplc="4F18B54C" w:tentative="1">
      <w:start w:val="1"/>
      <w:numFmt w:val="bullet"/>
      <w:lvlText w:val="•"/>
      <w:lvlJc w:val="left"/>
      <w:pPr>
        <w:tabs>
          <w:tab w:val="num" w:pos="2160"/>
        </w:tabs>
        <w:ind w:left="2160" w:hanging="360"/>
      </w:pPr>
      <w:rPr>
        <w:rFonts w:ascii="Arial" w:hAnsi="Arial" w:hint="default"/>
      </w:rPr>
    </w:lvl>
    <w:lvl w:ilvl="3" w:tplc="CC5A52FE" w:tentative="1">
      <w:start w:val="1"/>
      <w:numFmt w:val="bullet"/>
      <w:lvlText w:val="•"/>
      <w:lvlJc w:val="left"/>
      <w:pPr>
        <w:tabs>
          <w:tab w:val="num" w:pos="2880"/>
        </w:tabs>
        <w:ind w:left="2880" w:hanging="360"/>
      </w:pPr>
      <w:rPr>
        <w:rFonts w:ascii="Arial" w:hAnsi="Arial" w:hint="default"/>
      </w:rPr>
    </w:lvl>
    <w:lvl w:ilvl="4" w:tplc="6B5E77E6" w:tentative="1">
      <w:start w:val="1"/>
      <w:numFmt w:val="bullet"/>
      <w:lvlText w:val="•"/>
      <w:lvlJc w:val="left"/>
      <w:pPr>
        <w:tabs>
          <w:tab w:val="num" w:pos="3600"/>
        </w:tabs>
        <w:ind w:left="3600" w:hanging="360"/>
      </w:pPr>
      <w:rPr>
        <w:rFonts w:ascii="Arial" w:hAnsi="Arial" w:hint="default"/>
      </w:rPr>
    </w:lvl>
    <w:lvl w:ilvl="5" w:tplc="2992089C" w:tentative="1">
      <w:start w:val="1"/>
      <w:numFmt w:val="bullet"/>
      <w:lvlText w:val="•"/>
      <w:lvlJc w:val="left"/>
      <w:pPr>
        <w:tabs>
          <w:tab w:val="num" w:pos="4320"/>
        </w:tabs>
        <w:ind w:left="4320" w:hanging="360"/>
      </w:pPr>
      <w:rPr>
        <w:rFonts w:ascii="Arial" w:hAnsi="Arial" w:hint="default"/>
      </w:rPr>
    </w:lvl>
    <w:lvl w:ilvl="6" w:tplc="9E661BD8" w:tentative="1">
      <w:start w:val="1"/>
      <w:numFmt w:val="bullet"/>
      <w:lvlText w:val="•"/>
      <w:lvlJc w:val="left"/>
      <w:pPr>
        <w:tabs>
          <w:tab w:val="num" w:pos="5040"/>
        </w:tabs>
        <w:ind w:left="5040" w:hanging="360"/>
      </w:pPr>
      <w:rPr>
        <w:rFonts w:ascii="Arial" w:hAnsi="Arial" w:hint="default"/>
      </w:rPr>
    </w:lvl>
    <w:lvl w:ilvl="7" w:tplc="97A042D0" w:tentative="1">
      <w:start w:val="1"/>
      <w:numFmt w:val="bullet"/>
      <w:lvlText w:val="•"/>
      <w:lvlJc w:val="left"/>
      <w:pPr>
        <w:tabs>
          <w:tab w:val="num" w:pos="5760"/>
        </w:tabs>
        <w:ind w:left="5760" w:hanging="360"/>
      </w:pPr>
      <w:rPr>
        <w:rFonts w:ascii="Arial" w:hAnsi="Arial" w:hint="default"/>
      </w:rPr>
    </w:lvl>
    <w:lvl w:ilvl="8" w:tplc="A30CB06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450763A6"/>
    <w:multiLevelType w:val="hybridMultilevel"/>
    <w:tmpl w:val="FFA03FD0"/>
    <w:lvl w:ilvl="0" w:tplc="810896D6">
      <w:start w:val="1"/>
      <w:numFmt w:val="bullet"/>
      <w:lvlText w:val="-"/>
      <w:lvlJc w:val="left"/>
      <w:pPr>
        <w:ind w:left="720" w:hanging="360"/>
      </w:pPr>
      <w:rPr>
        <w:rFonts w:ascii="Times New Roman" w:eastAsia="Times New Roman"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0" w15:restartNumberingAfterBreak="0">
    <w:nsid w:val="49C258D8"/>
    <w:multiLevelType w:val="hybridMultilevel"/>
    <w:tmpl w:val="3BD85FC8"/>
    <w:lvl w:ilvl="0" w:tplc="9774B510">
      <w:start w:val="1"/>
      <w:numFmt w:val="lowerLetter"/>
      <w:pStyle w:val="Heading4"/>
      <w:lvlText w:val="%1)"/>
      <w:lvlJc w:val="left"/>
      <w:pPr>
        <w:ind w:left="1428" w:hanging="360"/>
      </w:pPr>
    </w:lvl>
    <w:lvl w:ilvl="1" w:tplc="080C0019" w:tentative="1">
      <w:start w:val="1"/>
      <w:numFmt w:val="lowerLetter"/>
      <w:lvlText w:val="%2."/>
      <w:lvlJc w:val="left"/>
      <w:pPr>
        <w:ind w:left="2148" w:hanging="360"/>
      </w:pPr>
    </w:lvl>
    <w:lvl w:ilvl="2" w:tplc="080C001B" w:tentative="1">
      <w:start w:val="1"/>
      <w:numFmt w:val="lowerRoman"/>
      <w:lvlText w:val="%3."/>
      <w:lvlJc w:val="right"/>
      <w:pPr>
        <w:ind w:left="2868" w:hanging="180"/>
      </w:pPr>
    </w:lvl>
    <w:lvl w:ilvl="3" w:tplc="080C000F" w:tentative="1">
      <w:start w:val="1"/>
      <w:numFmt w:val="decimal"/>
      <w:lvlText w:val="%4."/>
      <w:lvlJc w:val="left"/>
      <w:pPr>
        <w:ind w:left="3588" w:hanging="360"/>
      </w:pPr>
    </w:lvl>
    <w:lvl w:ilvl="4" w:tplc="080C0019" w:tentative="1">
      <w:start w:val="1"/>
      <w:numFmt w:val="lowerLetter"/>
      <w:lvlText w:val="%5."/>
      <w:lvlJc w:val="left"/>
      <w:pPr>
        <w:ind w:left="4308" w:hanging="360"/>
      </w:pPr>
    </w:lvl>
    <w:lvl w:ilvl="5" w:tplc="080C001B" w:tentative="1">
      <w:start w:val="1"/>
      <w:numFmt w:val="lowerRoman"/>
      <w:lvlText w:val="%6."/>
      <w:lvlJc w:val="right"/>
      <w:pPr>
        <w:ind w:left="5028" w:hanging="180"/>
      </w:pPr>
    </w:lvl>
    <w:lvl w:ilvl="6" w:tplc="080C000F" w:tentative="1">
      <w:start w:val="1"/>
      <w:numFmt w:val="decimal"/>
      <w:lvlText w:val="%7."/>
      <w:lvlJc w:val="left"/>
      <w:pPr>
        <w:ind w:left="5748" w:hanging="360"/>
      </w:pPr>
    </w:lvl>
    <w:lvl w:ilvl="7" w:tplc="080C0019" w:tentative="1">
      <w:start w:val="1"/>
      <w:numFmt w:val="lowerLetter"/>
      <w:lvlText w:val="%8."/>
      <w:lvlJc w:val="left"/>
      <w:pPr>
        <w:ind w:left="6468" w:hanging="360"/>
      </w:pPr>
    </w:lvl>
    <w:lvl w:ilvl="8" w:tplc="080C001B" w:tentative="1">
      <w:start w:val="1"/>
      <w:numFmt w:val="lowerRoman"/>
      <w:lvlText w:val="%9."/>
      <w:lvlJc w:val="right"/>
      <w:pPr>
        <w:ind w:left="7188" w:hanging="180"/>
      </w:pPr>
    </w:lvl>
  </w:abstractNum>
  <w:abstractNum w:abstractNumId="11" w15:restartNumberingAfterBreak="0">
    <w:nsid w:val="57D009B6"/>
    <w:multiLevelType w:val="hybridMultilevel"/>
    <w:tmpl w:val="83CA4B96"/>
    <w:lvl w:ilvl="0" w:tplc="52946D62">
      <w:start w:val="1"/>
      <w:numFmt w:val="decimal"/>
      <w:pStyle w:val="Heading3"/>
      <w:lvlText w:val="%1."/>
      <w:lvlJc w:val="left"/>
      <w:pPr>
        <w:ind w:left="1068" w:hanging="360"/>
      </w:pPr>
    </w:lvl>
    <w:lvl w:ilvl="1" w:tplc="080C0019" w:tentative="1">
      <w:start w:val="1"/>
      <w:numFmt w:val="lowerLetter"/>
      <w:lvlText w:val="%2."/>
      <w:lvlJc w:val="left"/>
      <w:pPr>
        <w:ind w:left="1788" w:hanging="360"/>
      </w:pPr>
    </w:lvl>
    <w:lvl w:ilvl="2" w:tplc="080C001B" w:tentative="1">
      <w:start w:val="1"/>
      <w:numFmt w:val="lowerRoman"/>
      <w:lvlText w:val="%3."/>
      <w:lvlJc w:val="right"/>
      <w:pPr>
        <w:ind w:left="2508" w:hanging="180"/>
      </w:pPr>
    </w:lvl>
    <w:lvl w:ilvl="3" w:tplc="080C000F" w:tentative="1">
      <w:start w:val="1"/>
      <w:numFmt w:val="decimal"/>
      <w:lvlText w:val="%4."/>
      <w:lvlJc w:val="left"/>
      <w:pPr>
        <w:ind w:left="3228" w:hanging="360"/>
      </w:pPr>
    </w:lvl>
    <w:lvl w:ilvl="4" w:tplc="080C0019" w:tentative="1">
      <w:start w:val="1"/>
      <w:numFmt w:val="lowerLetter"/>
      <w:lvlText w:val="%5."/>
      <w:lvlJc w:val="left"/>
      <w:pPr>
        <w:ind w:left="3948" w:hanging="360"/>
      </w:pPr>
    </w:lvl>
    <w:lvl w:ilvl="5" w:tplc="080C001B" w:tentative="1">
      <w:start w:val="1"/>
      <w:numFmt w:val="lowerRoman"/>
      <w:lvlText w:val="%6."/>
      <w:lvlJc w:val="right"/>
      <w:pPr>
        <w:ind w:left="4668" w:hanging="180"/>
      </w:pPr>
    </w:lvl>
    <w:lvl w:ilvl="6" w:tplc="080C000F" w:tentative="1">
      <w:start w:val="1"/>
      <w:numFmt w:val="decimal"/>
      <w:lvlText w:val="%7."/>
      <w:lvlJc w:val="left"/>
      <w:pPr>
        <w:ind w:left="5388" w:hanging="360"/>
      </w:pPr>
    </w:lvl>
    <w:lvl w:ilvl="7" w:tplc="080C0019" w:tentative="1">
      <w:start w:val="1"/>
      <w:numFmt w:val="lowerLetter"/>
      <w:lvlText w:val="%8."/>
      <w:lvlJc w:val="left"/>
      <w:pPr>
        <w:ind w:left="6108" w:hanging="360"/>
      </w:pPr>
    </w:lvl>
    <w:lvl w:ilvl="8" w:tplc="080C001B" w:tentative="1">
      <w:start w:val="1"/>
      <w:numFmt w:val="lowerRoman"/>
      <w:lvlText w:val="%9."/>
      <w:lvlJc w:val="right"/>
      <w:pPr>
        <w:ind w:left="6828" w:hanging="180"/>
      </w:pPr>
    </w:lvl>
  </w:abstractNum>
  <w:abstractNum w:abstractNumId="12" w15:restartNumberingAfterBreak="0">
    <w:nsid w:val="5CF73FD6"/>
    <w:multiLevelType w:val="hybridMultilevel"/>
    <w:tmpl w:val="476A170C"/>
    <w:lvl w:ilvl="0" w:tplc="080C0001">
      <w:start w:val="1"/>
      <w:numFmt w:val="bullet"/>
      <w:lvlText w:val=""/>
      <w:lvlJc w:val="left"/>
      <w:pPr>
        <w:ind w:left="1361" w:hanging="360"/>
      </w:pPr>
      <w:rPr>
        <w:rFonts w:ascii="Symbol" w:hAnsi="Symbol" w:hint="default"/>
      </w:rPr>
    </w:lvl>
    <w:lvl w:ilvl="1" w:tplc="080C0003">
      <w:start w:val="1"/>
      <w:numFmt w:val="bullet"/>
      <w:lvlText w:val="o"/>
      <w:lvlJc w:val="left"/>
      <w:pPr>
        <w:ind w:left="2081" w:hanging="360"/>
      </w:pPr>
      <w:rPr>
        <w:rFonts w:ascii="Courier New" w:hAnsi="Courier New" w:cs="Courier New" w:hint="default"/>
      </w:rPr>
    </w:lvl>
    <w:lvl w:ilvl="2" w:tplc="080C0005">
      <w:start w:val="1"/>
      <w:numFmt w:val="bullet"/>
      <w:lvlText w:val=""/>
      <w:lvlJc w:val="left"/>
      <w:pPr>
        <w:ind w:left="2801" w:hanging="360"/>
      </w:pPr>
      <w:rPr>
        <w:rFonts w:ascii="Wingdings" w:hAnsi="Wingdings" w:hint="default"/>
      </w:rPr>
    </w:lvl>
    <w:lvl w:ilvl="3" w:tplc="080C0001">
      <w:start w:val="1"/>
      <w:numFmt w:val="bullet"/>
      <w:lvlText w:val=""/>
      <w:lvlJc w:val="left"/>
      <w:pPr>
        <w:ind w:left="3521" w:hanging="360"/>
      </w:pPr>
      <w:rPr>
        <w:rFonts w:ascii="Symbol" w:hAnsi="Symbol" w:hint="default"/>
      </w:rPr>
    </w:lvl>
    <w:lvl w:ilvl="4" w:tplc="080C0003">
      <w:start w:val="1"/>
      <w:numFmt w:val="bullet"/>
      <w:lvlText w:val="o"/>
      <w:lvlJc w:val="left"/>
      <w:pPr>
        <w:ind w:left="4241" w:hanging="360"/>
      </w:pPr>
      <w:rPr>
        <w:rFonts w:ascii="Courier New" w:hAnsi="Courier New" w:cs="Courier New" w:hint="default"/>
      </w:rPr>
    </w:lvl>
    <w:lvl w:ilvl="5" w:tplc="080C0005">
      <w:start w:val="1"/>
      <w:numFmt w:val="bullet"/>
      <w:lvlText w:val=""/>
      <w:lvlJc w:val="left"/>
      <w:pPr>
        <w:ind w:left="4961" w:hanging="360"/>
      </w:pPr>
      <w:rPr>
        <w:rFonts w:ascii="Wingdings" w:hAnsi="Wingdings" w:hint="default"/>
      </w:rPr>
    </w:lvl>
    <w:lvl w:ilvl="6" w:tplc="080C0001" w:tentative="1">
      <w:start w:val="1"/>
      <w:numFmt w:val="bullet"/>
      <w:lvlText w:val=""/>
      <w:lvlJc w:val="left"/>
      <w:pPr>
        <w:ind w:left="5681" w:hanging="360"/>
      </w:pPr>
      <w:rPr>
        <w:rFonts w:ascii="Symbol" w:hAnsi="Symbol" w:hint="default"/>
      </w:rPr>
    </w:lvl>
    <w:lvl w:ilvl="7" w:tplc="080C0003" w:tentative="1">
      <w:start w:val="1"/>
      <w:numFmt w:val="bullet"/>
      <w:lvlText w:val="o"/>
      <w:lvlJc w:val="left"/>
      <w:pPr>
        <w:ind w:left="6401" w:hanging="360"/>
      </w:pPr>
      <w:rPr>
        <w:rFonts w:ascii="Courier New" w:hAnsi="Courier New" w:cs="Courier New" w:hint="default"/>
      </w:rPr>
    </w:lvl>
    <w:lvl w:ilvl="8" w:tplc="080C0005" w:tentative="1">
      <w:start w:val="1"/>
      <w:numFmt w:val="bullet"/>
      <w:lvlText w:val=""/>
      <w:lvlJc w:val="left"/>
      <w:pPr>
        <w:ind w:left="7121" w:hanging="360"/>
      </w:pPr>
      <w:rPr>
        <w:rFonts w:ascii="Wingdings" w:hAnsi="Wingdings" w:hint="default"/>
      </w:rPr>
    </w:lvl>
  </w:abstractNum>
  <w:abstractNum w:abstractNumId="13" w15:restartNumberingAfterBreak="0">
    <w:nsid w:val="6DF63BC4"/>
    <w:multiLevelType w:val="hybridMultilevel"/>
    <w:tmpl w:val="46269316"/>
    <w:lvl w:ilvl="0" w:tplc="5AFAB8C0">
      <w:start w:val="1"/>
      <w:numFmt w:val="bullet"/>
      <w:lvlText w:val="-"/>
      <w:lvlJc w:val="left"/>
      <w:pPr>
        <w:ind w:left="720" w:hanging="360"/>
      </w:pPr>
      <w:rPr>
        <w:rFonts w:ascii="Arial" w:eastAsia="Times New Roman" w:hAnsi="Arial" w:cs="Aria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1"/>
  </w:num>
  <w:num w:numId="4">
    <w:abstractNumId w:val="10"/>
  </w:num>
  <w:num w:numId="5">
    <w:abstractNumId w:val="10"/>
    <w:lvlOverride w:ilvl="0">
      <w:startOverride w:val="1"/>
    </w:lvlOverride>
  </w:num>
  <w:num w:numId="6">
    <w:abstractNumId w:val="11"/>
    <w:lvlOverride w:ilvl="0">
      <w:startOverride w:val="1"/>
    </w:lvlOverride>
  </w:num>
  <w:num w:numId="7">
    <w:abstractNumId w:val="2"/>
    <w:lvlOverride w:ilvl="0">
      <w:startOverride w:val="1"/>
    </w:lvlOverride>
  </w:num>
  <w:num w:numId="8">
    <w:abstractNumId w:val="11"/>
    <w:lvlOverride w:ilvl="0">
      <w:startOverride w:val="1"/>
    </w:lvlOverride>
  </w:num>
  <w:num w:numId="9">
    <w:abstractNumId w:val="6"/>
  </w:num>
  <w:num w:numId="10">
    <w:abstractNumId w:val="2"/>
    <w:lvlOverride w:ilvl="0">
      <w:startOverride w:val="1"/>
    </w:lvlOverride>
  </w:num>
  <w:num w:numId="11">
    <w:abstractNumId w:val="11"/>
    <w:lvlOverride w:ilvl="0">
      <w:startOverride w:val="1"/>
    </w:lvlOverride>
  </w:num>
  <w:num w:numId="12">
    <w:abstractNumId w:val="11"/>
    <w:lvlOverride w:ilvl="0">
      <w:startOverride w:val="1"/>
    </w:lvlOverride>
  </w:num>
  <w:num w:numId="13">
    <w:abstractNumId w:val="10"/>
    <w:lvlOverride w:ilvl="0">
      <w:startOverride w:val="1"/>
    </w:lvlOverride>
  </w:num>
  <w:num w:numId="14">
    <w:abstractNumId w:val="10"/>
    <w:lvlOverride w:ilvl="0">
      <w:startOverride w:val="1"/>
    </w:lvlOverride>
  </w:num>
  <w:num w:numId="15">
    <w:abstractNumId w:val="10"/>
    <w:lvlOverride w:ilvl="0">
      <w:startOverride w:val="1"/>
    </w:lvlOverride>
  </w:num>
  <w:num w:numId="16">
    <w:abstractNumId w:val="11"/>
    <w:lvlOverride w:ilvl="0">
      <w:startOverride w:val="1"/>
    </w:lvlOverride>
  </w:num>
  <w:num w:numId="17">
    <w:abstractNumId w:val="2"/>
    <w:lvlOverride w:ilvl="0">
      <w:startOverride w:val="1"/>
    </w:lvlOverride>
  </w:num>
  <w:num w:numId="18">
    <w:abstractNumId w:val="2"/>
    <w:lvlOverride w:ilvl="0">
      <w:startOverride w:val="1"/>
    </w:lvlOverride>
  </w:num>
  <w:num w:numId="19">
    <w:abstractNumId w:val="2"/>
    <w:lvlOverride w:ilvl="0">
      <w:startOverride w:val="1"/>
    </w:lvlOverride>
  </w:num>
  <w:num w:numId="20">
    <w:abstractNumId w:val="12"/>
  </w:num>
  <w:num w:numId="21">
    <w:abstractNumId w:val="4"/>
  </w:num>
  <w:num w:numId="22">
    <w:abstractNumId w:val="0"/>
  </w:num>
  <w:num w:numId="23">
    <w:abstractNumId w:val="1"/>
  </w:num>
  <w:num w:numId="24">
    <w:abstractNumId w:val="11"/>
    <w:lvlOverride w:ilvl="0">
      <w:startOverride w:val="1"/>
    </w:lvlOverride>
  </w:num>
  <w:num w:numId="25">
    <w:abstractNumId w:val="3"/>
    <w:lvlOverride w:ilvl="0">
      <w:startOverride w:val="1"/>
    </w:lvlOverride>
  </w:num>
  <w:num w:numId="26">
    <w:abstractNumId w:val="3"/>
    <w:lvlOverride w:ilvl="0">
      <w:startOverride w:val="1"/>
    </w:lvlOverride>
  </w:num>
  <w:num w:numId="27">
    <w:abstractNumId w:val="7"/>
  </w:num>
  <w:num w:numId="28">
    <w:abstractNumId w:val="5"/>
  </w:num>
  <w:num w:numId="29">
    <w:abstractNumId w:val="2"/>
    <w:lvlOverride w:ilvl="0">
      <w:startOverride w:val="1"/>
    </w:lvlOverride>
  </w:num>
  <w:num w:numId="30">
    <w:abstractNumId w:val="11"/>
    <w:lvlOverride w:ilvl="0">
      <w:startOverride w:val="1"/>
    </w:lvlOverride>
  </w:num>
  <w:num w:numId="31">
    <w:abstractNumId w:val="13"/>
  </w:num>
  <w:num w:numId="32">
    <w:abstractNumId w:val="9"/>
  </w:num>
  <w:num w:numId="33">
    <w:abstractNumId w:val="10"/>
    <w:lvlOverride w:ilvl="0">
      <w:startOverride w:val="1"/>
    </w:lvlOverride>
  </w:num>
  <w:num w:numId="34">
    <w:abstractNumId w:val="8"/>
  </w:num>
  <w:num w:numId="35">
    <w:abstractNumId w:val="11"/>
  </w:num>
  <w:num w:numId="36">
    <w:abstractNumId w:val="11"/>
    <w:lvlOverride w:ilvl="0">
      <w:startOverride w:val="1"/>
    </w:lvlOverride>
  </w:num>
  <w:num w:numId="37">
    <w:abstractNumId w:val="11"/>
    <w:lvlOverride w:ilvl="0">
      <w:startOverride w:val="1"/>
    </w:lvlOverride>
  </w:num>
  <w:num w:numId="38">
    <w:abstractNumId w:val="1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forms" w:enforcement="0"/>
  <w:defaultTabStop w:val="708"/>
  <w:hyphenationZone w:val="425"/>
  <w:characterSpacingControl w:val="doNotCompress"/>
  <w:hdrShapeDefaults>
    <o:shapedefaults v:ext="edit" spidmax="2049" style="mso-wrap-style:none;mso-position-horizontal:center"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2C20"/>
    <w:rsid w:val="000238E6"/>
    <w:rsid w:val="00027302"/>
    <w:rsid w:val="00030DF5"/>
    <w:rsid w:val="0005602F"/>
    <w:rsid w:val="00065CC2"/>
    <w:rsid w:val="000743A9"/>
    <w:rsid w:val="00075E27"/>
    <w:rsid w:val="00077AAE"/>
    <w:rsid w:val="00077C11"/>
    <w:rsid w:val="0009263B"/>
    <w:rsid w:val="00096478"/>
    <w:rsid w:val="000964BD"/>
    <w:rsid w:val="000A0A96"/>
    <w:rsid w:val="000C0FEB"/>
    <w:rsid w:val="000C3C02"/>
    <w:rsid w:val="000C4A68"/>
    <w:rsid w:val="000C5500"/>
    <w:rsid w:val="000C7EAE"/>
    <w:rsid w:val="000E01D1"/>
    <w:rsid w:val="000E176A"/>
    <w:rsid w:val="000E3D64"/>
    <w:rsid w:val="000E6BAC"/>
    <w:rsid w:val="000F0484"/>
    <w:rsid w:val="000F0CA8"/>
    <w:rsid w:val="000F50B9"/>
    <w:rsid w:val="000F5F5D"/>
    <w:rsid w:val="000F68CA"/>
    <w:rsid w:val="00102975"/>
    <w:rsid w:val="001033CB"/>
    <w:rsid w:val="00104F24"/>
    <w:rsid w:val="00107500"/>
    <w:rsid w:val="00113A3A"/>
    <w:rsid w:val="00113F5C"/>
    <w:rsid w:val="0011697A"/>
    <w:rsid w:val="00116C45"/>
    <w:rsid w:val="00117D3E"/>
    <w:rsid w:val="0012137B"/>
    <w:rsid w:val="0012143A"/>
    <w:rsid w:val="001221F6"/>
    <w:rsid w:val="0012308F"/>
    <w:rsid w:val="001261E5"/>
    <w:rsid w:val="00131EDC"/>
    <w:rsid w:val="00135A04"/>
    <w:rsid w:val="00136D0F"/>
    <w:rsid w:val="001413C3"/>
    <w:rsid w:val="001719BB"/>
    <w:rsid w:val="001725D1"/>
    <w:rsid w:val="001750C7"/>
    <w:rsid w:val="00180CA2"/>
    <w:rsid w:val="001835BA"/>
    <w:rsid w:val="00186B43"/>
    <w:rsid w:val="00191FDD"/>
    <w:rsid w:val="0019233B"/>
    <w:rsid w:val="00194B9B"/>
    <w:rsid w:val="001A1387"/>
    <w:rsid w:val="001A4798"/>
    <w:rsid w:val="001A4F20"/>
    <w:rsid w:val="001C1025"/>
    <w:rsid w:val="001C2DF3"/>
    <w:rsid w:val="001D6602"/>
    <w:rsid w:val="001E5715"/>
    <w:rsid w:val="001F1FC0"/>
    <w:rsid w:val="001F5244"/>
    <w:rsid w:val="002130D7"/>
    <w:rsid w:val="00215054"/>
    <w:rsid w:val="00222DDB"/>
    <w:rsid w:val="00222E25"/>
    <w:rsid w:val="0022623B"/>
    <w:rsid w:val="0022633C"/>
    <w:rsid w:val="00237DB5"/>
    <w:rsid w:val="00241891"/>
    <w:rsid w:val="002504B8"/>
    <w:rsid w:val="0025147F"/>
    <w:rsid w:val="00251E93"/>
    <w:rsid w:val="002523FD"/>
    <w:rsid w:val="00263717"/>
    <w:rsid w:val="0026764E"/>
    <w:rsid w:val="002702E7"/>
    <w:rsid w:val="00273382"/>
    <w:rsid w:val="00280064"/>
    <w:rsid w:val="00287C8D"/>
    <w:rsid w:val="002A3A48"/>
    <w:rsid w:val="002A3E05"/>
    <w:rsid w:val="002A6768"/>
    <w:rsid w:val="002A756C"/>
    <w:rsid w:val="002C0B9A"/>
    <w:rsid w:val="002C2C85"/>
    <w:rsid w:val="002C38D9"/>
    <w:rsid w:val="002D4910"/>
    <w:rsid w:val="002E0C2F"/>
    <w:rsid w:val="002E25A5"/>
    <w:rsid w:val="002E2F86"/>
    <w:rsid w:val="002E3CA9"/>
    <w:rsid w:val="002E77E2"/>
    <w:rsid w:val="002F340A"/>
    <w:rsid w:val="002F3B50"/>
    <w:rsid w:val="002F74F3"/>
    <w:rsid w:val="00300B1E"/>
    <w:rsid w:val="003134D5"/>
    <w:rsid w:val="00313C82"/>
    <w:rsid w:val="003143C2"/>
    <w:rsid w:val="00314643"/>
    <w:rsid w:val="003234A3"/>
    <w:rsid w:val="003324CA"/>
    <w:rsid w:val="0033352A"/>
    <w:rsid w:val="00333C9C"/>
    <w:rsid w:val="00335E2D"/>
    <w:rsid w:val="00337C5C"/>
    <w:rsid w:val="003472A4"/>
    <w:rsid w:val="00350A66"/>
    <w:rsid w:val="00352493"/>
    <w:rsid w:val="00356401"/>
    <w:rsid w:val="00356FD8"/>
    <w:rsid w:val="00361945"/>
    <w:rsid w:val="0036461F"/>
    <w:rsid w:val="00370B09"/>
    <w:rsid w:val="00370F8F"/>
    <w:rsid w:val="00372A1D"/>
    <w:rsid w:val="00373FD3"/>
    <w:rsid w:val="003769F6"/>
    <w:rsid w:val="00386180"/>
    <w:rsid w:val="00387897"/>
    <w:rsid w:val="00390EB3"/>
    <w:rsid w:val="00393B6E"/>
    <w:rsid w:val="003959AC"/>
    <w:rsid w:val="003A1CC7"/>
    <w:rsid w:val="003A7658"/>
    <w:rsid w:val="003D0488"/>
    <w:rsid w:val="003D0A5B"/>
    <w:rsid w:val="003D1A34"/>
    <w:rsid w:val="003D502C"/>
    <w:rsid w:val="003F1BA8"/>
    <w:rsid w:val="003F1F5B"/>
    <w:rsid w:val="003F2957"/>
    <w:rsid w:val="003F2DDD"/>
    <w:rsid w:val="003F452A"/>
    <w:rsid w:val="003F7A18"/>
    <w:rsid w:val="00413339"/>
    <w:rsid w:val="00416A4F"/>
    <w:rsid w:val="00430C82"/>
    <w:rsid w:val="00432EE8"/>
    <w:rsid w:val="0043441A"/>
    <w:rsid w:val="00436AD7"/>
    <w:rsid w:val="00437B6E"/>
    <w:rsid w:val="00443D9E"/>
    <w:rsid w:val="00444728"/>
    <w:rsid w:val="00444825"/>
    <w:rsid w:val="00445970"/>
    <w:rsid w:val="00452939"/>
    <w:rsid w:val="004555DF"/>
    <w:rsid w:val="00456951"/>
    <w:rsid w:val="00466327"/>
    <w:rsid w:val="004664CA"/>
    <w:rsid w:val="004666CD"/>
    <w:rsid w:val="00475999"/>
    <w:rsid w:val="00477730"/>
    <w:rsid w:val="00480343"/>
    <w:rsid w:val="00483012"/>
    <w:rsid w:val="00483A4A"/>
    <w:rsid w:val="00485435"/>
    <w:rsid w:val="00485690"/>
    <w:rsid w:val="00496746"/>
    <w:rsid w:val="004971EC"/>
    <w:rsid w:val="004B34D3"/>
    <w:rsid w:val="004C2412"/>
    <w:rsid w:val="004C2D1B"/>
    <w:rsid w:val="004C66F0"/>
    <w:rsid w:val="004D1BC3"/>
    <w:rsid w:val="004D4A8C"/>
    <w:rsid w:val="004E09F7"/>
    <w:rsid w:val="004E2064"/>
    <w:rsid w:val="004E33C2"/>
    <w:rsid w:val="004E3FA4"/>
    <w:rsid w:val="004F4A73"/>
    <w:rsid w:val="00501E95"/>
    <w:rsid w:val="00505826"/>
    <w:rsid w:val="00516067"/>
    <w:rsid w:val="00520DD2"/>
    <w:rsid w:val="00522A25"/>
    <w:rsid w:val="00523155"/>
    <w:rsid w:val="00524962"/>
    <w:rsid w:val="00535BFE"/>
    <w:rsid w:val="0054420B"/>
    <w:rsid w:val="00545CEC"/>
    <w:rsid w:val="00547ADE"/>
    <w:rsid w:val="00554AEC"/>
    <w:rsid w:val="00556700"/>
    <w:rsid w:val="00560775"/>
    <w:rsid w:val="005635E3"/>
    <w:rsid w:val="0056475C"/>
    <w:rsid w:val="00566211"/>
    <w:rsid w:val="005673CA"/>
    <w:rsid w:val="00581C52"/>
    <w:rsid w:val="00581E41"/>
    <w:rsid w:val="00582FA5"/>
    <w:rsid w:val="005849AA"/>
    <w:rsid w:val="005874A0"/>
    <w:rsid w:val="0059432A"/>
    <w:rsid w:val="00596905"/>
    <w:rsid w:val="005A053B"/>
    <w:rsid w:val="005A0C6D"/>
    <w:rsid w:val="005B4E3E"/>
    <w:rsid w:val="005C1D23"/>
    <w:rsid w:val="005C5556"/>
    <w:rsid w:val="005D1647"/>
    <w:rsid w:val="005D2618"/>
    <w:rsid w:val="005D2F2C"/>
    <w:rsid w:val="005D3B64"/>
    <w:rsid w:val="005D46A8"/>
    <w:rsid w:val="005D58F9"/>
    <w:rsid w:val="005E007C"/>
    <w:rsid w:val="005E4542"/>
    <w:rsid w:val="005E7671"/>
    <w:rsid w:val="005F2591"/>
    <w:rsid w:val="005F781F"/>
    <w:rsid w:val="00602FFF"/>
    <w:rsid w:val="0060382E"/>
    <w:rsid w:val="0060649A"/>
    <w:rsid w:val="00612DCF"/>
    <w:rsid w:val="006161B5"/>
    <w:rsid w:val="00616726"/>
    <w:rsid w:val="006213D2"/>
    <w:rsid w:val="00622457"/>
    <w:rsid w:val="006245AF"/>
    <w:rsid w:val="0062601D"/>
    <w:rsid w:val="00632022"/>
    <w:rsid w:val="006355FF"/>
    <w:rsid w:val="0064435F"/>
    <w:rsid w:val="00650DCD"/>
    <w:rsid w:val="00651C4D"/>
    <w:rsid w:val="006548D2"/>
    <w:rsid w:val="00657B94"/>
    <w:rsid w:val="00660368"/>
    <w:rsid w:val="00660A19"/>
    <w:rsid w:val="00661A73"/>
    <w:rsid w:val="00665BAA"/>
    <w:rsid w:val="00670D9E"/>
    <w:rsid w:val="0067161C"/>
    <w:rsid w:val="00672561"/>
    <w:rsid w:val="006838B3"/>
    <w:rsid w:val="00684DDC"/>
    <w:rsid w:val="006911BC"/>
    <w:rsid w:val="0069394F"/>
    <w:rsid w:val="00697F91"/>
    <w:rsid w:val="006A5864"/>
    <w:rsid w:val="006A5EAA"/>
    <w:rsid w:val="006C0A98"/>
    <w:rsid w:val="006C2C20"/>
    <w:rsid w:val="006D0AF8"/>
    <w:rsid w:val="006D679A"/>
    <w:rsid w:val="006E2509"/>
    <w:rsid w:val="006E333E"/>
    <w:rsid w:val="006E6C54"/>
    <w:rsid w:val="006F17E6"/>
    <w:rsid w:val="006F37B3"/>
    <w:rsid w:val="006F690C"/>
    <w:rsid w:val="00700FA8"/>
    <w:rsid w:val="00704F72"/>
    <w:rsid w:val="00704F8A"/>
    <w:rsid w:val="00705C38"/>
    <w:rsid w:val="0070704A"/>
    <w:rsid w:val="007132A3"/>
    <w:rsid w:val="007133A1"/>
    <w:rsid w:val="00713A00"/>
    <w:rsid w:val="007171B8"/>
    <w:rsid w:val="00722D7A"/>
    <w:rsid w:val="00737608"/>
    <w:rsid w:val="00740B95"/>
    <w:rsid w:val="00740C3E"/>
    <w:rsid w:val="00746FCF"/>
    <w:rsid w:val="00747A09"/>
    <w:rsid w:val="007544B0"/>
    <w:rsid w:val="00755E96"/>
    <w:rsid w:val="007669BA"/>
    <w:rsid w:val="007735B0"/>
    <w:rsid w:val="00774B82"/>
    <w:rsid w:val="00774C3A"/>
    <w:rsid w:val="00784A93"/>
    <w:rsid w:val="00796CD5"/>
    <w:rsid w:val="007976F8"/>
    <w:rsid w:val="007A1813"/>
    <w:rsid w:val="007B2C1D"/>
    <w:rsid w:val="007B2CBD"/>
    <w:rsid w:val="007B587D"/>
    <w:rsid w:val="007C3618"/>
    <w:rsid w:val="007D2237"/>
    <w:rsid w:val="007D2666"/>
    <w:rsid w:val="007D542C"/>
    <w:rsid w:val="007D7881"/>
    <w:rsid w:val="007D7B58"/>
    <w:rsid w:val="007E0C78"/>
    <w:rsid w:val="007E57CA"/>
    <w:rsid w:val="007E5E21"/>
    <w:rsid w:val="007F0C9B"/>
    <w:rsid w:val="007F15D5"/>
    <w:rsid w:val="007F3455"/>
    <w:rsid w:val="007F614B"/>
    <w:rsid w:val="00811028"/>
    <w:rsid w:val="008113FB"/>
    <w:rsid w:val="00814070"/>
    <w:rsid w:val="00823408"/>
    <w:rsid w:val="00830611"/>
    <w:rsid w:val="00835CCC"/>
    <w:rsid w:val="008400B4"/>
    <w:rsid w:val="008466D1"/>
    <w:rsid w:val="00846CCC"/>
    <w:rsid w:val="008515FA"/>
    <w:rsid w:val="00851CDF"/>
    <w:rsid w:val="0085466C"/>
    <w:rsid w:val="00855148"/>
    <w:rsid w:val="0085620A"/>
    <w:rsid w:val="00861A72"/>
    <w:rsid w:val="008661AA"/>
    <w:rsid w:val="00866252"/>
    <w:rsid w:val="008672E4"/>
    <w:rsid w:val="00872F11"/>
    <w:rsid w:val="00876BA5"/>
    <w:rsid w:val="008845A4"/>
    <w:rsid w:val="00891810"/>
    <w:rsid w:val="0089358A"/>
    <w:rsid w:val="00895242"/>
    <w:rsid w:val="008A10D2"/>
    <w:rsid w:val="008A7C64"/>
    <w:rsid w:val="008B0A21"/>
    <w:rsid w:val="008B54C5"/>
    <w:rsid w:val="008C4E3E"/>
    <w:rsid w:val="008C669E"/>
    <w:rsid w:val="008E3F61"/>
    <w:rsid w:val="008F1B4D"/>
    <w:rsid w:val="00901B23"/>
    <w:rsid w:val="00903059"/>
    <w:rsid w:val="00905995"/>
    <w:rsid w:val="00912CFE"/>
    <w:rsid w:val="00914B9D"/>
    <w:rsid w:val="009166A7"/>
    <w:rsid w:val="0092666F"/>
    <w:rsid w:val="0094401B"/>
    <w:rsid w:val="00944A76"/>
    <w:rsid w:val="00946F90"/>
    <w:rsid w:val="009514F0"/>
    <w:rsid w:val="00953247"/>
    <w:rsid w:val="009539A1"/>
    <w:rsid w:val="0095412F"/>
    <w:rsid w:val="0095475A"/>
    <w:rsid w:val="00961391"/>
    <w:rsid w:val="0096166A"/>
    <w:rsid w:val="00962EA6"/>
    <w:rsid w:val="00971903"/>
    <w:rsid w:val="00974526"/>
    <w:rsid w:val="00975BB1"/>
    <w:rsid w:val="009768D6"/>
    <w:rsid w:val="00977AD9"/>
    <w:rsid w:val="009812FC"/>
    <w:rsid w:val="00991FE7"/>
    <w:rsid w:val="00993686"/>
    <w:rsid w:val="00993A49"/>
    <w:rsid w:val="00995202"/>
    <w:rsid w:val="009A3883"/>
    <w:rsid w:val="009A454A"/>
    <w:rsid w:val="009A60DA"/>
    <w:rsid w:val="009B3729"/>
    <w:rsid w:val="009C146F"/>
    <w:rsid w:val="009C5AD7"/>
    <w:rsid w:val="009D2EA7"/>
    <w:rsid w:val="009D55E2"/>
    <w:rsid w:val="009D790D"/>
    <w:rsid w:val="009E0CA6"/>
    <w:rsid w:val="009E26F3"/>
    <w:rsid w:val="009E2D24"/>
    <w:rsid w:val="009E34C8"/>
    <w:rsid w:val="009E7164"/>
    <w:rsid w:val="009F3DA3"/>
    <w:rsid w:val="009F70F3"/>
    <w:rsid w:val="00A01E86"/>
    <w:rsid w:val="00A12B73"/>
    <w:rsid w:val="00A13411"/>
    <w:rsid w:val="00A2499D"/>
    <w:rsid w:val="00A25B93"/>
    <w:rsid w:val="00A26A5D"/>
    <w:rsid w:val="00A27FEA"/>
    <w:rsid w:val="00A33A57"/>
    <w:rsid w:val="00A368BA"/>
    <w:rsid w:val="00A43E13"/>
    <w:rsid w:val="00A462F9"/>
    <w:rsid w:val="00A46BF6"/>
    <w:rsid w:val="00A5189D"/>
    <w:rsid w:val="00A51E36"/>
    <w:rsid w:val="00A52780"/>
    <w:rsid w:val="00A52796"/>
    <w:rsid w:val="00A533F9"/>
    <w:rsid w:val="00A7387A"/>
    <w:rsid w:val="00A7636B"/>
    <w:rsid w:val="00A77FC4"/>
    <w:rsid w:val="00A85CAF"/>
    <w:rsid w:val="00A90084"/>
    <w:rsid w:val="00A9293B"/>
    <w:rsid w:val="00A942DD"/>
    <w:rsid w:val="00A95CF4"/>
    <w:rsid w:val="00AA28D4"/>
    <w:rsid w:val="00AA3769"/>
    <w:rsid w:val="00AB0CF6"/>
    <w:rsid w:val="00AB7294"/>
    <w:rsid w:val="00AC15AC"/>
    <w:rsid w:val="00AC42C2"/>
    <w:rsid w:val="00AD4654"/>
    <w:rsid w:val="00AD7DFA"/>
    <w:rsid w:val="00AE2DD9"/>
    <w:rsid w:val="00AE3409"/>
    <w:rsid w:val="00AE4288"/>
    <w:rsid w:val="00AF030E"/>
    <w:rsid w:val="00AF17FA"/>
    <w:rsid w:val="00AF1C02"/>
    <w:rsid w:val="00AF4632"/>
    <w:rsid w:val="00B031E5"/>
    <w:rsid w:val="00B125CE"/>
    <w:rsid w:val="00B143E0"/>
    <w:rsid w:val="00B14AF2"/>
    <w:rsid w:val="00B31FB8"/>
    <w:rsid w:val="00B334B8"/>
    <w:rsid w:val="00B448CF"/>
    <w:rsid w:val="00B505FE"/>
    <w:rsid w:val="00B51C3F"/>
    <w:rsid w:val="00B528FD"/>
    <w:rsid w:val="00B6222F"/>
    <w:rsid w:val="00B67D3A"/>
    <w:rsid w:val="00B72459"/>
    <w:rsid w:val="00B72DD4"/>
    <w:rsid w:val="00B740DB"/>
    <w:rsid w:val="00B761E3"/>
    <w:rsid w:val="00B77DE9"/>
    <w:rsid w:val="00B82504"/>
    <w:rsid w:val="00B83984"/>
    <w:rsid w:val="00B91B72"/>
    <w:rsid w:val="00B94564"/>
    <w:rsid w:val="00B95A99"/>
    <w:rsid w:val="00BA3739"/>
    <w:rsid w:val="00BA5A89"/>
    <w:rsid w:val="00BD0CEF"/>
    <w:rsid w:val="00BD148D"/>
    <w:rsid w:val="00BD27C8"/>
    <w:rsid w:val="00BE50A8"/>
    <w:rsid w:val="00BE764D"/>
    <w:rsid w:val="00BF06A5"/>
    <w:rsid w:val="00BF7484"/>
    <w:rsid w:val="00C050A4"/>
    <w:rsid w:val="00C16F63"/>
    <w:rsid w:val="00C243DF"/>
    <w:rsid w:val="00C246DF"/>
    <w:rsid w:val="00C25790"/>
    <w:rsid w:val="00C412F3"/>
    <w:rsid w:val="00C45B0F"/>
    <w:rsid w:val="00C47877"/>
    <w:rsid w:val="00C511E7"/>
    <w:rsid w:val="00C55433"/>
    <w:rsid w:val="00C60FBD"/>
    <w:rsid w:val="00C74FD6"/>
    <w:rsid w:val="00C77409"/>
    <w:rsid w:val="00C81C07"/>
    <w:rsid w:val="00C85881"/>
    <w:rsid w:val="00C87186"/>
    <w:rsid w:val="00CA0DFF"/>
    <w:rsid w:val="00CA1823"/>
    <w:rsid w:val="00CA1C28"/>
    <w:rsid w:val="00CA6549"/>
    <w:rsid w:val="00CB065A"/>
    <w:rsid w:val="00CB3EC3"/>
    <w:rsid w:val="00CB5D41"/>
    <w:rsid w:val="00CC2A60"/>
    <w:rsid w:val="00CC4397"/>
    <w:rsid w:val="00CC4845"/>
    <w:rsid w:val="00CE1CF5"/>
    <w:rsid w:val="00CF075C"/>
    <w:rsid w:val="00CF4D4F"/>
    <w:rsid w:val="00CF79C2"/>
    <w:rsid w:val="00CF7A89"/>
    <w:rsid w:val="00D02779"/>
    <w:rsid w:val="00D03F97"/>
    <w:rsid w:val="00D05F0C"/>
    <w:rsid w:val="00D11BAE"/>
    <w:rsid w:val="00D1587C"/>
    <w:rsid w:val="00D1697D"/>
    <w:rsid w:val="00D22FFE"/>
    <w:rsid w:val="00D27C8A"/>
    <w:rsid w:val="00D30F47"/>
    <w:rsid w:val="00D31059"/>
    <w:rsid w:val="00D37FCA"/>
    <w:rsid w:val="00D41779"/>
    <w:rsid w:val="00D456BA"/>
    <w:rsid w:val="00D46A63"/>
    <w:rsid w:val="00D47EA8"/>
    <w:rsid w:val="00D50874"/>
    <w:rsid w:val="00D6213F"/>
    <w:rsid w:val="00D628E3"/>
    <w:rsid w:val="00D64AE6"/>
    <w:rsid w:val="00D704EB"/>
    <w:rsid w:val="00D70886"/>
    <w:rsid w:val="00D76CCD"/>
    <w:rsid w:val="00D80AC7"/>
    <w:rsid w:val="00D82CCD"/>
    <w:rsid w:val="00D90A32"/>
    <w:rsid w:val="00D90A53"/>
    <w:rsid w:val="00DB7E13"/>
    <w:rsid w:val="00DC7134"/>
    <w:rsid w:val="00DC72FA"/>
    <w:rsid w:val="00DE1450"/>
    <w:rsid w:val="00DE19FA"/>
    <w:rsid w:val="00DE2AE7"/>
    <w:rsid w:val="00DE5AFC"/>
    <w:rsid w:val="00DF5066"/>
    <w:rsid w:val="00E0142A"/>
    <w:rsid w:val="00E0187B"/>
    <w:rsid w:val="00E2224E"/>
    <w:rsid w:val="00E31ADE"/>
    <w:rsid w:val="00E3588F"/>
    <w:rsid w:val="00E3620E"/>
    <w:rsid w:val="00E41E0D"/>
    <w:rsid w:val="00E437A4"/>
    <w:rsid w:val="00E47029"/>
    <w:rsid w:val="00E55566"/>
    <w:rsid w:val="00E60A54"/>
    <w:rsid w:val="00E61D3A"/>
    <w:rsid w:val="00E671D6"/>
    <w:rsid w:val="00E750C0"/>
    <w:rsid w:val="00E7538C"/>
    <w:rsid w:val="00E84AD2"/>
    <w:rsid w:val="00E96AB7"/>
    <w:rsid w:val="00EA1EA3"/>
    <w:rsid w:val="00EA3F70"/>
    <w:rsid w:val="00EA56B9"/>
    <w:rsid w:val="00EB7347"/>
    <w:rsid w:val="00EC2185"/>
    <w:rsid w:val="00EC3E7F"/>
    <w:rsid w:val="00EC55F3"/>
    <w:rsid w:val="00ED2E2B"/>
    <w:rsid w:val="00EE0690"/>
    <w:rsid w:val="00EE7C79"/>
    <w:rsid w:val="00EF3681"/>
    <w:rsid w:val="00EF4B1B"/>
    <w:rsid w:val="00EF6FA4"/>
    <w:rsid w:val="00F02503"/>
    <w:rsid w:val="00F031AB"/>
    <w:rsid w:val="00F044F0"/>
    <w:rsid w:val="00F047B1"/>
    <w:rsid w:val="00F05D7E"/>
    <w:rsid w:val="00F07930"/>
    <w:rsid w:val="00F12ED3"/>
    <w:rsid w:val="00F140D1"/>
    <w:rsid w:val="00F172A2"/>
    <w:rsid w:val="00F33F10"/>
    <w:rsid w:val="00F35A7B"/>
    <w:rsid w:val="00F35F33"/>
    <w:rsid w:val="00F37280"/>
    <w:rsid w:val="00F4088E"/>
    <w:rsid w:val="00F471FC"/>
    <w:rsid w:val="00F50FCA"/>
    <w:rsid w:val="00F53713"/>
    <w:rsid w:val="00F54908"/>
    <w:rsid w:val="00F61246"/>
    <w:rsid w:val="00F6530F"/>
    <w:rsid w:val="00F66FCA"/>
    <w:rsid w:val="00F71BF3"/>
    <w:rsid w:val="00F729C8"/>
    <w:rsid w:val="00F75641"/>
    <w:rsid w:val="00F902A5"/>
    <w:rsid w:val="00F97906"/>
    <w:rsid w:val="00FA09A1"/>
    <w:rsid w:val="00FA51FB"/>
    <w:rsid w:val="00FA6CCC"/>
    <w:rsid w:val="00FB3DB0"/>
    <w:rsid w:val="00FB7ED1"/>
    <w:rsid w:val="00FC2D7C"/>
    <w:rsid w:val="00FC6159"/>
    <w:rsid w:val="00FD3602"/>
    <w:rsid w:val="00FD3DED"/>
    <w:rsid w:val="00FE193F"/>
    <w:rsid w:val="00FE1D3D"/>
    <w:rsid w:val="00FE2EA6"/>
    <w:rsid w:val="00FF64C4"/>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49" style="mso-wrap-style:none;mso-position-horizontal:center" fillcolor="white">
      <v:fill color="white"/>
    </o:shapedefaults>
    <o:shapelayout v:ext="edit">
      <o:idmap v:ext="edit" data="1"/>
    </o:shapelayout>
  </w:shapeDefaults>
  <w:decimalSymbol w:val=","/>
  <w:listSeparator w:val=";"/>
  <w14:docId w14:val="0F8F1EC6"/>
  <w15:docId w15:val="{8DD63CE6-57CE-4130-AB3D-BC2120F65F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fr-BE" w:eastAsia="fr-BE"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Arial" w:hAnsi="Arial"/>
      <w:sz w:val="22"/>
      <w:szCs w:val="36"/>
      <w:lang w:eastAsia="fr-FR"/>
    </w:rPr>
  </w:style>
  <w:style w:type="paragraph" w:styleId="Heading1">
    <w:name w:val="heading 1"/>
    <w:basedOn w:val="Normal"/>
    <w:next w:val="Normal"/>
    <w:link w:val="Heading1Char"/>
    <w:uiPriority w:val="9"/>
    <w:qFormat/>
    <w:rsid w:val="002F3B50"/>
    <w:pPr>
      <w:keepNext/>
      <w:keepLines/>
      <w:numPr>
        <w:numId w:val="1"/>
      </w:numPr>
      <w:spacing w:before="240" w:line="276" w:lineRule="auto"/>
      <w:outlineLvl w:val="0"/>
    </w:pPr>
    <w:rPr>
      <w:rFonts w:ascii="Cambria" w:hAnsi="Cambria"/>
      <w:sz w:val="32"/>
      <w:szCs w:val="32"/>
      <w:lang w:eastAsia="en-US"/>
    </w:rPr>
  </w:style>
  <w:style w:type="paragraph" w:styleId="Heading2">
    <w:name w:val="heading 2"/>
    <w:basedOn w:val="Normal"/>
    <w:next w:val="Normal"/>
    <w:link w:val="Heading2Char"/>
    <w:uiPriority w:val="9"/>
    <w:unhideWhenUsed/>
    <w:qFormat/>
    <w:rsid w:val="002F3B50"/>
    <w:pPr>
      <w:keepNext/>
      <w:keepLines/>
      <w:numPr>
        <w:numId w:val="2"/>
      </w:numPr>
      <w:spacing w:before="40" w:line="276" w:lineRule="auto"/>
      <w:outlineLvl w:val="1"/>
    </w:pPr>
    <w:rPr>
      <w:rFonts w:ascii="Cambria" w:hAnsi="Cambria"/>
      <w:sz w:val="26"/>
      <w:szCs w:val="26"/>
      <w:lang w:eastAsia="en-US"/>
    </w:rPr>
  </w:style>
  <w:style w:type="paragraph" w:styleId="Heading3">
    <w:name w:val="heading 3"/>
    <w:basedOn w:val="Normal"/>
    <w:next w:val="Normal"/>
    <w:link w:val="Heading3Char"/>
    <w:uiPriority w:val="9"/>
    <w:unhideWhenUsed/>
    <w:qFormat/>
    <w:rsid w:val="002F3B50"/>
    <w:pPr>
      <w:keepNext/>
      <w:keepLines/>
      <w:numPr>
        <w:numId w:val="35"/>
      </w:numPr>
      <w:spacing w:before="40" w:line="276" w:lineRule="auto"/>
      <w:outlineLvl w:val="2"/>
    </w:pPr>
    <w:rPr>
      <w:rFonts w:ascii="Cambria" w:hAnsi="Cambria"/>
      <w:sz w:val="24"/>
      <w:szCs w:val="24"/>
      <w:lang w:eastAsia="en-US"/>
    </w:rPr>
  </w:style>
  <w:style w:type="paragraph" w:styleId="Heading4">
    <w:name w:val="heading 4"/>
    <w:basedOn w:val="Normal"/>
    <w:next w:val="Normal"/>
    <w:link w:val="Heading4Char"/>
    <w:uiPriority w:val="9"/>
    <w:unhideWhenUsed/>
    <w:qFormat/>
    <w:rsid w:val="002F3B50"/>
    <w:pPr>
      <w:keepNext/>
      <w:keepLines/>
      <w:numPr>
        <w:numId w:val="4"/>
      </w:numPr>
      <w:spacing w:before="40" w:line="276" w:lineRule="auto"/>
      <w:outlineLvl w:val="3"/>
    </w:pPr>
    <w:rPr>
      <w:rFonts w:ascii="Cambria" w:hAnsi="Cambria"/>
      <w:i/>
      <w:iCs/>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3B50"/>
    <w:rPr>
      <w:rFonts w:ascii="Cambria" w:hAnsi="Cambria"/>
      <w:sz w:val="32"/>
      <w:szCs w:val="32"/>
      <w:lang w:eastAsia="en-US"/>
    </w:rPr>
  </w:style>
  <w:style w:type="character" w:customStyle="1" w:styleId="Heading2Char">
    <w:name w:val="Heading 2 Char"/>
    <w:basedOn w:val="DefaultParagraphFont"/>
    <w:link w:val="Heading2"/>
    <w:uiPriority w:val="9"/>
    <w:rsid w:val="002F3B50"/>
    <w:rPr>
      <w:rFonts w:ascii="Cambria" w:hAnsi="Cambria"/>
      <w:sz w:val="26"/>
      <w:szCs w:val="26"/>
      <w:lang w:eastAsia="en-US"/>
    </w:rPr>
  </w:style>
  <w:style w:type="character" w:customStyle="1" w:styleId="Heading3Char">
    <w:name w:val="Heading 3 Char"/>
    <w:basedOn w:val="DefaultParagraphFont"/>
    <w:link w:val="Heading3"/>
    <w:uiPriority w:val="9"/>
    <w:rsid w:val="002F3B50"/>
    <w:rPr>
      <w:rFonts w:ascii="Cambria" w:hAnsi="Cambria"/>
      <w:sz w:val="24"/>
      <w:szCs w:val="24"/>
      <w:lang w:eastAsia="en-US"/>
    </w:rPr>
  </w:style>
  <w:style w:type="character" w:customStyle="1" w:styleId="Heading4Char">
    <w:name w:val="Heading 4 Char"/>
    <w:basedOn w:val="DefaultParagraphFont"/>
    <w:link w:val="Heading4"/>
    <w:uiPriority w:val="9"/>
    <w:rsid w:val="002F3B50"/>
    <w:rPr>
      <w:rFonts w:ascii="Cambria" w:hAnsi="Cambria"/>
      <w:i/>
      <w:iCs/>
      <w:sz w:val="22"/>
      <w:szCs w:val="22"/>
      <w:lang w:eastAsia="en-US"/>
    </w:rPr>
  </w:style>
  <w:style w:type="paragraph" w:styleId="Header">
    <w:name w:val="header"/>
    <w:basedOn w:val="Normal"/>
    <w:link w:val="HeaderChar"/>
    <w:uiPriority w:val="99"/>
    <w:rsid w:val="000E3D64"/>
    <w:pPr>
      <w:tabs>
        <w:tab w:val="center" w:pos="4536"/>
        <w:tab w:val="right" w:pos="9072"/>
      </w:tabs>
    </w:pPr>
  </w:style>
  <w:style w:type="character" w:customStyle="1" w:styleId="HeaderChar">
    <w:name w:val="Header Char"/>
    <w:basedOn w:val="DefaultParagraphFont"/>
    <w:link w:val="Header"/>
    <w:uiPriority w:val="99"/>
    <w:rsid w:val="0060649A"/>
    <w:rPr>
      <w:rFonts w:ascii="Arial" w:hAnsi="Arial"/>
      <w:sz w:val="22"/>
      <w:szCs w:val="36"/>
      <w:lang w:eastAsia="fr-FR"/>
    </w:rPr>
  </w:style>
  <w:style w:type="paragraph" w:styleId="Footer">
    <w:name w:val="footer"/>
    <w:basedOn w:val="Normal"/>
    <w:link w:val="FooterChar"/>
    <w:uiPriority w:val="99"/>
    <w:rsid w:val="000E3D64"/>
    <w:pPr>
      <w:tabs>
        <w:tab w:val="center" w:pos="4536"/>
        <w:tab w:val="right" w:pos="9072"/>
      </w:tabs>
    </w:pPr>
  </w:style>
  <w:style w:type="character" w:customStyle="1" w:styleId="FooterChar">
    <w:name w:val="Footer Char"/>
    <w:basedOn w:val="DefaultParagraphFont"/>
    <w:link w:val="Footer"/>
    <w:uiPriority w:val="99"/>
    <w:rsid w:val="0060649A"/>
    <w:rPr>
      <w:rFonts w:ascii="Arial" w:hAnsi="Arial"/>
      <w:sz w:val="22"/>
      <w:szCs w:val="36"/>
      <w:lang w:eastAsia="fr-FR"/>
    </w:rPr>
  </w:style>
  <w:style w:type="paragraph" w:customStyle="1" w:styleId="HeaderAdresse">
    <w:name w:val="HeaderAdresse"/>
    <w:basedOn w:val="Header"/>
    <w:rsid w:val="000E3D64"/>
    <w:pPr>
      <w:jc w:val="both"/>
    </w:pPr>
    <w:rPr>
      <w:rFonts w:cs="Arial"/>
      <w:color w:val="003399"/>
      <w:sz w:val="20"/>
      <w:szCs w:val="20"/>
      <w:lang w:val="fr-FR"/>
    </w:rPr>
  </w:style>
  <w:style w:type="paragraph" w:styleId="BalloonText">
    <w:name w:val="Balloon Text"/>
    <w:basedOn w:val="Normal"/>
    <w:semiHidden/>
    <w:rsid w:val="009E34C8"/>
    <w:rPr>
      <w:rFonts w:ascii="Tahoma" w:hAnsi="Tahoma" w:cs="Tahoma"/>
      <w:sz w:val="16"/>
      <w:szCs w:val="16"/>
    </w:rPr>
  </w:style>
  <w:style w:type="paragraph" w:styleId="TOCHeading">
    <w:name w:val="TOC Heading"/>
    <w:basedOn w:val="Heading1"/>
    <w:next w:val="Normal"/>
    <w:uiPriority w:val="39"/>
    <w:unhideWhenUsed/>
    <w:qFormat/>
    <w:rsid w:val="0060649A"/>
    <w:pPr>
      <w:numPr>
        <w:numId w:val="0"/>
      </w:numPr>
      <w:spacing w:line="259" w:lineRule="auto"/>
      <w:outlineLvl w:val="9"/>
    </w:pPr>
    <w:rPr>
      <w:lang w:val="en-US"/>
    </w:rPr>
  </w:style>
  <w:style w:type="paragraph" w:styleId="TOC2">
    <w:name w:val="toc 2"/>
    <w:basedOn w:val="Normal"/>
    <w:next w:val="Normal"/>
    <w:autoRedefine/>
    <w:uiPriority w:val="39"/>
    <w:unhideWhenUsed/>
    <w:rsid w:val="0060649A"/>
    <w:pPr>
      <w:spacing w:after="100" w:line="259" w:lineRule="auto"/>
      <w:ind w:left="220"/>
    </w:pPr>
    <w:rPr>
      <w:rFonts w:ascii="Calibri" w:hAnsi="Calibri"/>
      <w:szCs w:val="22"/>
      <w:lang w:val="en-US" w:eastAsia="en-US"/>
    </w:rPr>
  </w:style>
  <w:style w:type="paragraph" w:styleId="TOC1">
    <w:name w:val="toc 1"/>
    <w:basedOn w:val="Normal"/>
    <w:next w:val="Normal"/>
    <w:autoRedefine/>
    <w:uiPriority w:val="39"/>
    <w:unhideWhenUsed/>
    <w:rsid w:val="0060649A"/>
    <w:pPr>
      <w:spacing w:after="100" w:line="259" w:lineRule="auto"/>
    </w:pPr>
    <w:rPr>
      <w:rFonts w:ascii="Calibri" w:hAnsi="Calibri"/>
      <w:szCs w:val="22"/>
      <w:lang w:val="en-US" w:eastAsia="en-US"/>
    </w:rPr>
  </w:style>
  <w:style w:type="paragraph" w:styleId="TOC3">
    <w:name w:val="toc 3"/>
    <w:basedOn w:val="Normal"/>
    <w:next w:val="Normal"/>
    <w:autoRedefine/>
    <w:uiPriority w:val="39"/>
    <w:unhideWhenUsed/>
    <w:rsid w:val="0060649A"/>
    <w:pPr>
      <w:spacing w:after="100" w:line="259" w:lineRule="auto"/>
      <w:ind w:left="440"/>
    </w:pPr>
    <w:rPr>
      <w:rFonts w:ascii="Calibri" w:hAnsi="Calibri"/>
      <w:szCs w:val="22"/>
      <w:lang w:val="en-US" w:eastAsia="en-US"/>
    </w:rPr>
  </w:style>
  <w:style w:type="paragraph" w:styleId="ListParagraph">
    <w:name w:val="List Paragraph"/>
    <w:basedOn w:val="Normal"/>
    <w:uiPriority w:val="34"/>
    <w:qFormat/>
    <w:rsid w:val="0060649A"/>
    <w:pPr>
      <w:spacing w:after="200" w:line="276" w:lineRule="auto"/>
      <w:ind w:left="720"/>
      <w:contextualSpacing/>
    </w:pPr>
    <w:rPr>
      <w:rFonts w:ascii="Calibri" w:eastAsia="Calibri" w:hAnsi="Calibri"/>
      <w:szCs w:val="22"/>
      <w:lang w:eastAsia="en-US"/>
    </w:rPr>
  </w:style>
  <w:style w:type="character" w:styleId="Hyperlink">
    <w:name w:val="Hyperlink"/>
    <w:uiPriority w:val="99"/>
    <w:unhideWhenUsed/>
    <w:rsid w:val="0060649A"/>
    <w:rPr>
      <w:color w:val="0000FF"/>
      <w:u w:val="single"/>
    </w:rPr>
  </w:style>
  <w:style w:type="paragraph" w:styleId="Caption">
    <w:name w:val="caption"/>
    <w:basedOn w:val="Normal"/>
    <w:next w:val="Normal"/>
    <w:uiPriority w:val="35"/>
    <w:unhideWhenUsed/>
    <w:qFormat/>
    <w:rsid w:val="0060649A"/>
    <w:pPr>
      <w:spacing w:after="200"/>
    </w:pPr>
    <w:rPr>
      <w:rFonts w:ascii="Calibri" w:eastAsia="Calibri" w:hAnsi="Calibri"/>
      <w:i/>
      <w:iCs/>
      <w:color w:val="1F497D"/>
      <w:sz w:val="18"/>
      <w:szCs w:val="18"/>
      <w:lang w:eastAsia="en-US"/>
    </w:rPr>
  </w:style>
  <w:style w:type="character" w:styleId="PlaceholderText">
    <w:name w:val="Placeholder Text"/>
    <w:uiPriority w:val="99"/>
    <w:semiHidden/>
    <w:rsid w:val="0060649A"/>
    <w:rPr>
      <w:color w:val="808080"/>
    </w:rPr>
  </w:style>
  <w:style w:type="paragraph" w:styleId="TableofFigures">
    <w:name w:val="table of figures"/>
    <w:basedOn w:val="Normal"/>
    <w:next w:val="Normal"/>
    <w:uiPriority w:val="99"/>
    <w:unhideWhenUsed/>
    <w:rsid w:val="0060649A"/>
    <w:pPr>
      <w:spacing w:line="276" w:lineRule="auto"/>
    </w:pPr>
    <w:rPr>
      <w:rFonts w:ascii="Calibri" w:eastAsia="Calibri" w:hAnsi="Calibri"/>
      <w:szCs w:val="22"/>
      <w:lang w:eastAsia="en-US"/>
    </w:rPr>
  </w:style>
  <w:style w:type="table" w:styleId="TableGrid">
    <w:name w:val="Table Grid"/>
    <w:basedOn w:val="TableNormal"/>
    <w:uiPriority w:val="59"/>
    <w:unhideWhenUsed/>
    <w:rsid w:val="0060649A"/>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Simple2">
    <w:name w:val="Table Simple 2"/>
    <w:basedOn w:val="TableNormal"/>
    <w:rsid w:val="00EC2185"/>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styleId="Bibliography">
    <w:name w:val="Bibliography"/>
    <w:basedOn w:val="Normal"/>
    <w:next w:val="Normal"/>
    <w:uiPriority w:val="37"/>
    <w:unhideWhenUsed/>
    <w:rsid w:val="00A85CAF"/>
    <w:pPr>
      <w:spacing w:line="480" w:lineRule="auto"/>
      <w:ind w:left="720" w:hanging="720"/>
    </w:pPr>
  </w:style>
  <w:style w:type="character" w:styleId="UnresolvedMention">
    <w:name w:val="Unresolved Mention"/>
    <w:basedOn w:val="DefaultParagraphFont"/>
    <w:uiPriority w:val="99"/>
    <w:semiHidden/>
    <w:unhideWhenUsed/>
    <w:rsid w:val="00445970"/>
    <w:rPr>
      <w:color w:val="605E5C"/>
      <w:shd w:val="clear" w:color="auto" w:fill="E1DFDD"/>
    </w:rPr>
  </w:style>
  <w:style w:type="character" w:styleId="FollowedHyperlink">
    <w:name w:val="FollowedHyperlink"/>
    <w:basedOn w:val="DefaultParagraphFont"/>
    <w:uiPriority w:val="99"/>
    <w:unhideWhenUsed/>
    <w:rsid w:val="007E5E21"/>
    <w:rPr>
      <w:color w:val="954F72"/>
      <w:u w:val="single"/>
    </w:rPr>
  </w:style>
  <w:style w:type="paragraph" w:customStyle="1" w:styleId="msonormal0">
    <w:name w:val="msonormal"/>
    <w:basedOn w:val="Normal"/>
    <w:rsid w:val="007E5E21"/>
    <w:pPr>
      <w:spacing w:before="100" w:beforeAutospacing="1" w:after="100" w:afterAutospacing="1"/>
    </w:pPr>
    <w:rPr>
      <w:rFonts w:ascii="Times New Roman" w:hAnsi="Times New Roman"/>
      <w:sz w:val="24"/>
      <w:szCs w:val="24"/>
      <w:lang w:eastAsia="fr-BE"/>
    </w:rPr>
  </w:style>
  <w:style w:type="paragraph" w:customStyle="1" w:styleId="xl58">
    <w:name w:val="xl58"/>
    <w:basedOn w:val="Normal"/>
    <w:rsid w:val="007E5E21"/>
    <w:pPr>
      <w:spacing w:before="100" w:beforeAutospacing="1" w:after="100" w:afterAutospacing="1"/>
    </w:pPr>
    <w:rPr>
      <w:rFonts w:cs="Arial"/>
      <w:sz w:val="24"/>
      <w:szCs w:val="24"/>
      <w:lang w:eastAsia="fr-BE"/>
    </w:rPr>
  </w:style>
  <w:style w:type="paragraph" w:customStyle="1" w:styleId="xl59">
    <w:name w:val="xl59"/>
    <w:basedOn w:val="Normal"/>
    <w:rsid w:val="007E5E21"/>
    <w:pPr>
      <w:spacing w:before="100" w:beforeAutospacing="1" w:after="100" w:afterAutospacing="1"/>
    </w:pPr>
    <w:rPr>
      <w:rFonts w:cs="Arial"/>
      <w:sz w:val="24"/>
      <w:szCs w:val="24"/>
      <w:lang w:eastAsia="fr-BE"/>
    </w:rPr>
  </w:style>
  <w:style w:type="paragraph" w:customStyle="1" w:styleId="xl60">
    <w:name w:val="xl60"/>
    <w:basedOn w:val="Normal"/>
    <w:rsid w:val="007E5E21"/>
    <w:pPr>
      <w:spacing w:before="100" w:beforeAutospacing="1" w:after="100" w:afterAutospacing="1"/>
    </w:pPr>
    <w:rPr>
      <w:rFonts w:cs="Arial"/>
      <w:sz w:val="24"/>
      <w:szCs w:val="24"/>
      <w:lang w:eastAsia="fr-BE"/>
    </w:rPr>
  </w:style>
  <w:style w:type="paragraph" w:customStyle="1" w:styleId="xl61">
    <w:name w:val="xl61"/>
    <w:basedOn w:val="Normal"/>
    <w:rsid w:val="007E5E21"/>
    <w:pPr>
      <w:spacing w:before="100" w:beforeAutospacing="1" w:after="100" w:afterAutospacing="1"/>
    </w:pPr>
    <w:rPr>
      <w:rFonts w:cs="Arial"/>
      <w:sz w:val="24"/>
      <w:szCs w:val="24"/>
      <w:lang w:eastAsia="fr-BE"/>
    </w:rPr>
  </w:style>
  <w:style w:type="table" w:styleId="GridTable1Light">
    <w:name w:val="Grid Table 1 Light"/>
    <w:basedOn w:val="TableNormal"/>
    <w:uiPriority w:val="46"/>
    <w:rsid w:val="007E0C7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85312">
      <w:bodyDiv w:val="1"/>
      <w:marLeft w:val="0"/>
      <w:marRight w:val="0"/>
      <w:marTop w:val="0"/>
      <w:marBottom w:val="0"/>
      <w:divBdr>
        <w:top w:val="none" w:sz="0" w:space="0" w:color="auto"/>
        <w:left w:val="none" w:sz="0" w:space="0" w:color="auto"/>
        <w:bottom w:val="none" w:sz="0" w:space="0" w:color="auto"/>
        <w:right w:val="none" w:sz="0" w:space="0" w:color="auto"/>
      </w:divBdr>
    </w:div>
    <w:div w:id="42103083">
      <w:bodyDiv w:val="1"/>
      <w:marLeft w:val="0"/>
      <w:marRight w:val="0"/>
      <w:marTop w:val="0"/>
      <w:marBottom w:val="0"/>
      <w:divBdr>
        <w:top w:val="none" w:sz="0" w:space="0" w:color="auto"/>
        <w:left w:val="none" w:sz="0" w:space="0" w:color="auto"/>
        <w:bottom w:val="none" w:sz="0" w:space="0" w:color="auto"/>
        <w:right w:val="none" w:sz="0" w:space="0" w:color="auto"/>
      </w:divBdr>
    </w:div>
    <w:div w:id="63187809">
      <w:bodyDiv w:val="1"/>
      <w:marLeft w:val="0"/>
      <w:marRight w:val="0"/>
      <w:marTop w:val="0"/>
      <w:marBottom w:val="0"/>
      <w:divBdr>
        <w:top w:val="none" w:sz="0" w:space="0" w:color="auto"/>
        <w:left w:val="none" w:sz="0" w:space="0" w:color="auto"/>
        <w:bottom w:val="none" w:sz="0" w:space="0" w:color="auto"/>
        <w:right w:val="none" w:sz="0" w:space="0" w:color="auto"/>
      </w:divBdr>
    </w:div>
    <w:div w:id="79260227">
      <w:bodyDiv w:val="1"/>
      <w:marLeft w:val="0"/>
      <w:marRight w:val="0"/>
      <w:marTop w:val="0"/>
      <w:marBottom w:val="0"/>
      <w:divBdr>
        <w:top w:val="none" w:sz="0" w:space="0" w:color="auto"/>
        <w:left w:val="none" w:sz="0" w:space="0" w:color="auto"/>
        <w:bottom w:val="none" w:sz="0" w:space="0" w:color="auto"/>
        <w:right w:val="none" w:sz="0" w:space="0" w:color="auto"/>
      </w:divBdr>
    </w:div>
    <w:div w:id="199830693">
      <w:bodyDiv w:val="1"/>
      <w:marLeft w:val="0"/>
      <w:marRight w:val="0"/>
      <w:marTop w:val="0"/>
      <w:marBottom w:val="0"/>
      <w:divBdr>
        <w:top w:val="none" w:sz="0" w:space="0" w:color="auto"/>
        <w:left w:val="none" w:sz="0" w:space="0" w:color="auto"/>
        <w:bottom w:val="none" w:sz="0" w:space="0" w:color="auto"/>
        <w:right w:val="none" w:sz="0" w:space="0" w:color="auto"/>
      </w:divBdr>
    </w:div>
    <w:div w:id="281887725">
      <w:bodyDiv w:val="1"/>
      <w:marLeft w:val="0"/>
      <w:marRight w:val="0"/>
      <w:marTop w:val="0"/>
      <w:marBottom w:val="0"/>
      <w:divBdr>
        <w:top w:val="none" w:sz="0" w:space="0" w:color="auto"/>
        <w:left w:val="none" w:sz="0" w:space="0" w:color="auto"/>
        <w:bottom w:val="none" w:sz="0" w:space="0" w:color="auto"/>
        <w:right w:val="none" w:sz="0" w:space="0" w:color="auto"/>
      </w:divBdr>
    </w:div>
    <w:div w:id="291448877">
      <w:bodyDiv w:val="1"/>
      <w:marLeft w:val="0"/>
      <w:marRight w:val="0"/>
      <w:marTop w:val="0"/>
      <w:marBottom w:val="0"/>
      <w:divBdr>
        <w:top w:val="none" w:sz="0" w:space="0" w:color="auto"/>
        <w:left w:val="none" w:sz="0" w:space="0" w:color="auto"/>
        <w:bottom w:val="none" w:sz="0" w:space="0" w:color="auto"/>
        <w:right w:val="none" w:sz="0" w:space="0" w:color="auto"/>
      </w:divBdr>
    </w:div>
    <w:div w:id="348802670">
      <w:bodyDiv w:val="1"/>
      <w:marLeft w:val="0"/>
      <w:marRight w:val="0"/>
      <w:marTop w:val="0"/>
      <w:marBottom w:val="0"/>
      <w:divBdr>
        <w:top w:val="none" w:sz="0" w:space="0" w:color="auto"/>
        <w:left w:val="none" w:sz="0" w:space="0" w:color="auto"/>
        <w:bottom w:val="none" w:sz="0" w:space="0" w:color="auto"/>
        <w:right w:val="none" w:sz="0" w:space="0" w:color="auto"/>
      </w:divBdr>
    </w:div>
    <w:div w:id="406923443">
      <w:bodyDiv w:val="1"/>
      <w:marLeft w:val="0"/>
      <w:marRight w:val="0"/>
      <w:marTop w:val="0"/>
      <w:marBottom w:val="0"/>
      <w:divBdr>
        <w:top w:val="none" w:sz="0" w:space="0" w:color="auto"/>
        <w:left w:val="none" w:sz="0" w:space="0" w:color="auto"/>
        <w:bottom w:val="none" w:sz="0" w:space="0" w:color="auto"/>
        <w:right w:val="none" w:sz="0" w:space="0" w:color="auto"/>
      </w:divBdr>
    </w:div>
    <w:div w:id="508787506">
      <w:bodyDiv w:val="1"/>
      <w:marLeft w:val="0"/>
      <w:marRight w:val="0"/>
      <w:marTop w:val="0"/>
      <w:marBottom w:val="0"/>
      <w:divBdr>
        <w:top w:val="none" w:sz="0" w:space="0" w:color="auto"/>
        <w:left w:val="none" w:sz="0" w:space="0" w:color="auto"/>
        <w:bottom w:val="none" w:sz="0" w:space="0" w:color="auto"/>
        <w:right w:val="none" w:sz="0" w:space="0" w:color="auto"/>
      </w:divBdr>
    </w:div>
    <w:div w:id="608316942">
      <w:bodyDiv w:val="1"/>
      <w:marLeft w:val="0"/>
      <w:marRight w:val="0"/>
      <w:marTop w:val="0"/>
      <w:marBottom w:val="0"/>
      <w:divBdr>
        <w:top w:val="none" w:sz="0" w:space="0" w:color="auto"/>
        <w:left w:val="none" w:sz="0" w:space="0" w:color="auto"/>
        <w:bottom w:val="none" w:sz="0" w:space="0" w:color="auto"/>
        <w:right w:val="none" w:sz="0" w:space="0" w:color="auto"/>
      </w:divBdr>
    </w:div>
    <w:div w:id="661274916">
      <w:bodyDiv w:val="1"/>
      <w:marLeft w:val="0"/>
      <w:marRight w:val="0"/>
      <w:marTop w:val="0"/>
      <w:marBottom w:val="0"/>
      <w:divBdr>
        <w:top w:val="none" w:sz="0" w:space="0" w:color="auto"/>
        <w:left w:val="none" w:sz="0" w:space="0" w:color="auto"/>
        <w:bottom w:val="none" w:sz="0" w:space="0" w:color="auto"/>
        <w:right w:val="none" w:sz="0" w:space="0" w:color="auto"/>
      </w:divBdr>
    </w:div>
    <w:div w:id="668168778">
      <w:bodyDiv w:val="1"/>
      <w:marLeft w:val="0"/>
      <w:marRight w:val="0"/>
      <w:marTop w:val="0"/>
      <w:marBottom w:val="0"/>
      <w:divBdr>
        <w:top w:val="none" w:sz="0" w:space="0" w:color="auto"/>
        <w:left w:val="none" w:sz="0" w:space="0" w:color="auto"/>
        <w:bottom w:val="none" w:sz="0" w:space="0" w:color="auto"/>
        <w:right w:val="none" w:sz="0" w:space="0" w:color="auto"/>
      </w:divBdr>
    </w:div>
    <w:div w:id="715129378">
      <w:bodyDiv w:val="1"/>
      <w:marLeft w:val="0"/>
      <w:marRight w:val="0"/>
      <w:marTop w:val="0"/>
      <w:marBottom w:val="0"/>
      <w:divBdr>
        <w:top w:val="none" w:sz="0" w:space="0" w:color="auto"/>
        <w:left w:val="none" w:sz="0" w:space="0" w:color="auto"/>
        <w:bottom w:val="none" w:sz="0" w:space="0" w:color="auto"/>
        <w:right w:val="none" w:sz="0" w:space="0" w:color="auto"/>
      </w:divBdr>
    </w:div>
    <w:div w:id="738289754">
      <w:bodyDiv w:val="1"/>
      <w:marLeft w:val="0"/>
      <w:marRight w:val="0"/>
      <w:marTop w:val="0"/>
      <w:marBottom w:val="0"/>
      <w:divBdr>
        <w:top w:val="none" w:sz="0" w:space="0" w:color="auto"/>
        <w:left w:val="none" w:sz="0" w:space="0" w:color="auto"/>
        <w:bottom w:val="none" w:sz="0" w:space="0" w:color="auto"/>
        <w:right w:val="none" w:sz="0" w:space="0" w:color="auto"/>
      </w:divBdr>
    </w:div>
    <w:div w:id="784007954">
      <w:bodyDiv w:val="1"/>
      <w:marLeft w:val="0"/>
      <w:marRight w:val="0"/>
      <w:marTop w:val="0"/>
      <w:marBottom w:val="0"/>
      <w:divBdr>
        <w:top w:val="none" w:sz="0" w:space="0" w:color="auto"/>
        <w:left w:val="none" w:sz="0" w:space="0" w:color="auto"/>
        <w:bottom w:val="none" w:sz="0" w:space="0" w:color="auto"/>
        <w:right w:val="none" w:sz="0" w:space="0" w:color="auto"/>
      </w:divBdr>
    </w:div>
    <w:div w:id="823549112">
      <w:bodyDiv w:val="1"/>
      <w:marLeft w:val="0"/>
      <w:marRight w:val="0"/>
      <w:marTop w:val="0"/>
      <w:marBottom w:val="0"/>
      <w:divBdr>
        <w:top w:val="none" w:sz="0" w:space="0" w:color="auto"/>
        <w:left w:val="none" w:sz="0" w:space="0" w:color="auto"/>
        <w:bottom w:val="none" w:sz="0" w:space="0" w:color="auto"/>
        <w:right w:val="none" w:sz="0" w:space="0" w:color="auto"/>
      </w:divBdr>
    </w:div>
    <w:div w:id="827408287">
      <w:bodyDiv w:val="1"/>
      <w:marLeft w:val="0"/>
      <w:marRight w:val="0"/>
      <w:marTop w:val="0"/>
      <w:marBottom w:val="0"/>
      <w:divBdr>
        <w:top w:val="none" w:sz="0" w:space="0" w:color="auto"/>
        <w:left w:val="none" w:sz="0" w:space="0" w:color="auto"/>
        <w:bottom w:val="none" w:sz="0" w:space="0" w:color="auto"/>
        <w:right w:val="none" w:sz="0" w:space="0" w:color="auto"/>
      </w:divBdr>
    </w:div>
    <w:div w:id="839008042">
      <w:bodyDiv w:val="1"/>
      <w:marLeft w:val="0"/>
      <w:marRight w:val="0"/>
      <w:marTop w:val="0"/>
      <w:marBottom w:val="0"/>
      <w:divBdr>
        <w:top w:val="none" w:sz="0" w:space="0" w:color="auto"/>
        <w:left w:val="none" w:sz="0" w:space="0" w:color="auto"/>
        <w:bottom w:val="none" w:sz="0" w:space="0" w:color="auto"/>
        <w:right w:val="none" w:sz="0" w:space="0" w:color="auto"/>
      </w:divBdr>
    </w:div>
    <w:div w:id="862011788">
      <w:bodyDiv w:val="1"/>
      <w:marLeft w:val="0"/>
      <w:marRight w:val="0"/>
      <w:marTop w:val="0"/>
      <w:marBottom w:val="0"/>
      <w:divBdr>
        <w:top w:val="none" w:sz="0" w:space="0" w:color="auto"/>
        <w:left w:val="none" w:sz="0" w:space="0" w:color="auto"/>
        <w:bottom w:val="none" w:sz="0" w:space="0" w:color="auto"/>
        <w:right w:val="none" w:sz="0" w:space="0" w:color="auto"/>
      </w:divBdr>
    </w:div>
    <w:div w:id="961771318">
      <w:bodyDiv w:val="1"/>
      <w:marLeft w:val="0"/>
      <w:marRight w:val="0"/>
      <w:marTop w:val="0"/>
      <w:marBottom w:val="0"/>
      <w:divBdr>
        <w:top w:val="none" w:sz="0" w:space="0" w:color="auto"/>
        <w:left w:val="none" w:sz="0" w:space="0" w:color="auto"/>
        <w:bottom w:val="none" w:sz="0" w:space="0" w:color="auto"/>
        <w:right w:val="none" w:sz="0" w:space="0" w:color="auto"/>
      </w:divBdr>
    </w:div>
    <w:div w:id="996105967">
      <w:bodyDiv w:val="1"/>
      <w:marLeft w:val="0"/>
      <w:marRight w:val="0"/>
      <w:marTop w:val="0"/>
      <w:marBottom w:val="0"/>
      <w:divBdr>
        <w:top w:val="none" w:sz="0" w:space="0" w:color="auto"/>
        <w:left w:val="none" w:sz="0" w:space="0" w:color="auto"/>
        <w:bottom w:val="none" w:sz="0" w:space="0" w:color="auto"/>
        <w:right w:val="none" w:sz="0" w:space="0" w:color="auto"/>
      </w:divBdr>
    </w:div>
    <w:div w:id="1033841384">
      <w:bodyDiv w:val="1"/>
      <w:marLeft w:val="0"/>
      <w:marRight w:val="0"/>
      <w:marTop w:val="0"/>
      <w:marBottom w:val="0"/>
      <w:divBdr>
        <w:top w:val="none" w:sz="0" w:space="0" w:color="auto"/>
        <w:left w:val="none" w:sz="0" w:space="0" w:color="auto"/>
        <w:bottom w:val="none" w:sz="0" w:space="0" w:color="auto"/>
        <w:right w:val="none" w:sz="0" w:space="0" w:color="auto"/>
      </w:divBdr>
    </w:div>
    <w:div w:id="1052771960">
      <w:bodyDiv w:val="1"/>
      <w:marLeft w:val="0"/>
      <w:marRight w:val="0"/>
      <w:marTop w:val="0"/>
      <w:marBottom w:val="0"/>
      <w:divBdr>
        <w:top w:val="none" w:sz="0" w:space="0" w:color="auto"/>
        <w:left w:val="none" w:sz="0" w:space="0" w:color="auto"/>
        <w:bottom w:val="none" w:sz="0" w:space="0" w:color="auto"/>
        <w:right w:val="none" w:sz="0" w:space="0" w:color="auto"/>
      </w:divBdr>
    </w:div>
    <w:div w:id="1094203240">
      <w:bodyDiv w:val="1"/>
      <w:marLeft w:val="0"/>
      <w:marRight w:val="0"/>
      <w:marTop w:val="0"/>
      <w:marBottom w:val="0"/>
      <w:divBdr>
        <w:top w:val="none" w:sz="0" w:space="0" w:color="auto"/>
        <w:left w:val="none" w:sz="0" w:space="0" w:color="auto"/>
        <w:bottom w:val="none" w:sz="0" w:space="0" w:color="auto"/>
        <w:right w:val="none" w:sz="0" w:space="0" w:color="auto"/>
      </w:divBdr>
    </w:div>
    <w:div w:id="1156797975">
      <w:bodyDiv w:val="1"/>
      <w:marLeft w:val="0"/>
      <w:marRight w:val="0"/>
      <w:marTop w:val="0"/>
      <w:marBottom w:val="0"/>
      <w:divBdr>
        <w:top w:val="none" w:sz="0" w:space="0" w:color="auto"/>
        <w:left w:val="none" w:sz="0" w:space="0" w:color="auto"/>
        <w:bottom w:val="none" w:sz="0" w:space="0" w:color="auto"/>
        <w:right w:val="none" w:sz="0" w:space="0" w:color="auto"/>
      </w:divBdr>
    </w:div>
    <w:div w:id="1185444038">
      <w:bodyDiv w:val="1"/>
      <w:marLeft w:val="0"/>
      <w:marRight w:val="0"/>
      <w:marTop w:val="0"/>
      <w:marBottom w:val="0"/>
      <w:divBdr>
        <w:top w:val="none" w:sz="0" w:space="0" w:color="auto"/>
        <w:left w:val="none" w:sz="0" w:space="0" w:color="auto"/>
        <w:bottom w:val="none" w:sz="0" w:space="0" w:color="auto"/>
        <w:right w:val="none" w:sz="0" w:space="0" w:color="auto"/>
      </w:divBdr>
    </w:div>
    <w:div w:id="1193180468">
      <w:bodyDiv w:val="1"/>
      <w:marLeft w:val="0"/>
      <w:marRight w:val="0"/>
      <w:marTop w:val="0"/>
      <w:marBottom w:val="0"/>
      <w:divBdr>
        <w:top w:val="none" w:sz="0" w:space="0" w:color="auto"/>
        <w:left w:val="none" w:sz="0" w:space="0" w:color="auto"/>
        <w:bottom w:val="none" w:sz="0" w:space="0" w:color="auto"/>
        <w:right w:val="none" w:sz="0" w:space="0" w:color="auto"/>
      </w:divBdr>
    </w:div>
    <w:div w:id="1206452593">
      <w:bodyDiv w:val="1"/>
      <w:marLeft w:val="0"/>
      <w:marRight w:val="0"/>
      <w:marTop w:val="0"/>
      <w:marBottom w:val="0"/>
      <w:divBdr>
        <w:top w:val="none" w:sz="0" w:space="0" w:color="auto"/>
        <w:left w:val="none" w:sz="0" w:space="0" w:color="auto"/>
        <w:bottom w:val="none" w:sz="0" w:space="0" w:color="auto"/>
        <w:right w:val="none" w:sz="0" w:space="0" w:color="auto"/>
      </w:divBdr>
    </w:div>
    <w:div w:id="1330326185">
      <w:bodyDiv w:val="1"/>
      <w:marLeft w:val="0"/>
      <w:marRight w:val="0"/>
      <w:marTop w:val="0"/>
      <w:marBottom w:val="0"/>
      <w:divBdr>
        <w:top w:val="none" w:sz="0" w:space="0" w:color="auto"/>
        <w:left w:val="none" w:sz="0" w:space="0" w:color="auto"/>
        <w:bottom w:val="none" w:sz="0" w:space="0" w:color="auto"/>
        <w:right w:val="none" w:sz="0" w:space="0" w:color="auto"/>
      </w:divBdr>
    </w:div>
    <w:div w:id="1342583705">
      <w:bodyDiv w:val="1"/>
      <w:marLeft w:val="0"/>
      <w:marRight w:val="0"/>
      <w:marTop w:val="0"/>
      <w:marBottom w:val="0"/>
      <w:divBdr>
        <w:top w:val="none" w:sz="0" w:space="0" w:color="auto"/>
        <w:left w:val="none" w:sz="0" w:space="0" w:color="auto"/>
        <w:bottom w:val="none" w:sz="0" w:space="0" w:color="auto"/>
        <w:right w:val="none" w:sz="0" w:space="0" w:color="auto"/>
      </w:divBdr>
    </w:div>
    <w:div w:id="1492526723">
      <w:bodyDiv w:val="1"/>
      <w:marLeft w:val="0"/>
      <w:marRight w:val="0"/>
      <w:marTop w:val="0"/>
      <w:marBottom w:val="0"/>
      <w:divBdr>
        <w:top w:val="none" w:sz="0" w:space="0" w:color="auto"/>
        <w:left w:val="none" w:sz="0" w:space="0" w:color="auto"/>
        <w:bottom w:val="none" w:sz="0" w:space="0" w:color="auto"/>
        <w:right w:val="none" w:sz="0" w:space="0" w:color="auto"/>
      </w:divBdr>
    </w:div>
    <w:div w:id="1567836666">
      <w:bodyDiv w:val="1"/>
      <w:marLeft w:val="0"/>
      <w:marRight w:val="0"/>
      <w:marTop w:val="0"/>
      <w:marBottom w:val="0"/>
      <w:divBdr>
        <w:top w:val="none" w:sz="0" w:space="0" w:color="auto"/>
        <w:left w:val="none" w:sz="0" w:space="0" w:color="auto"/>
        <w:bottom w:val="none" w:sz="0" w:space="0" w:color="auto"/>
        <w:right w:val="none" w:sz="0" w:space="0" w:color="auto"/>
      </w:divBdr>
      <w:divsChild>
        <w:div w:id="753740765">
          <w:marLeft w:val="480"/>
          <w:marRight w:val="0"/>
          <w:marTop w:val="0"/>
          <w:marBottom w:val="0"/>
          <w:divBdr>
            <w:top w:val="none" w:sz="0" w:space="0" w:color="auto"/>
            <w:left w:val="none" w:sz="0" w:space="0" w:color="auto"/>
            <w:bottom w:val="none" w:sz="0" w:space="0" w:color="auto"/>
            <w:right w:val="none" w:sz="0" w:space="0" w:color="auto"/>
          </w:divBdr>
          <w:divsChild>
            <w:div w:id="2980958">
              <w:marLeft w:val="0"/>
              <w:marRight w:val="0"/>
              <w:marTop w:val="0"/>
              <w:marBottom w:val="0"/>
              <w:divBdr>
                <w:top w:val="none" w:sz="0" w:space="0" w:color="auto"/>
                <w:left w:val="none" w:sz="0" w:space="0" w:color="auto"/>
                <w:bottom w:val="none" w:sz="0" w:space="0" w:color="auto"/>
                <w:right w:val="none" w:sz="0" w:space="0" w:color="auto"/>
              </w:divBdr>
            </w:div>
            <w:div w:id="26370877">
              <w:marLeft w:val="0"/>
              <w:marRight w:val="0"/>
              <w:marTop w:val="0"/>
              <w:marBottom w:val="0"/>
              <w:divBdr>
                <w:top w:val="none" w:sz="0" w:space="0" w:color="auto"/>
                <w:left w:val="none" w:sz="0" w:space="0" w:color="auto"/>
                <w:bottom w:val="none" w:sz="0" w:space="0" w:color="auto"/>
                <w:right w:val="none" w:sz="0" w:space="0" w:color="auto"/>
              </w:divBdr>
            </w:div>
            <w:div w:id="105465449">
              <w:marLeft w:val="0"/>
              <w:marRight w:val="0"/>
              <w:marTop w:val="0"/>
              <w:marBottom w:val="0"/>
              <w:divBdr>
                <w:top w:val="none" w:sz="0" w:space="0" w:color="auto"/>
                <w:left w:val="none" w:sz="0" w:space="0" w:color="auto"/>
                <w:bottom w:val="none" w:sz="0" w:space="0" w:color="auto"/>
                <w:right w:val="none" w:sz="0" w:space="0" w:color="auto"/>
              </w:divBdr>
            </w:div>
            <w:div w:id="112216003">
              <w:marLeft w:val="0"/>
              <w:marRight w:val="0"/>
              <w:marTop w:val="0"/>
              <w:marBottom w:val="0"/>
              <w:divBdr>
                <w:top w:val="none" w:sz="0" w:space="0" w:color="auto"/>
                <w:left w:val="none" w:sz="0" w:space="0" w:color="auto"/>
                <w:bottom w:val="none" w:sz="0" w:space="0" w:color="auto"/>
                <w:right w:val="none" w:sz="0" w:space="0" w:color="auto"/>
              </w:divBdr>
            </w:div>
            <w:div w:id="118497024">
              <w:marLeft w:val="0"/>
              <w:marRight w:val="0"/>
              <w:marTop w:val="0"/>
              <w:marBottom w:val="0"/>
              <w:divBdr>
                <w:top w:val="none" w:sz="0" w:space="0" w:color="auto"/>
                <w:left w:val="none" w:sz="0" w:space="0" w:color="auto"/>
                <w:bottom w:val="none" w:sz="0" w:space="0" w:color="auto"/>
                <w:right w:val="none" w:sz="0" w:space="0" w:color="auto"/>
              </w:divBdr>
            </w:div>
            <w:div w:id="138033028">
              <w:marLeft w:val="0"/>
              <w:marRight w:val="0"/>
              <w:marTop w:val="0"/>
              <w:marBottom w:val="0"/>
              <w:divBdr>
                <w:top w:val="none" w:sz="0" w:space="0" w:color="auto"/>
                <w:left w:val="none" w:sz="0" w:space="0" w:color="auto"/>
                <w:bottom w:val="none" w:sz="0" w:space="0" w:color="auto"/>
                <w:right w:val="none" w:sz="0" w:space="0" w:color="auto"/>
              </w:divBdr>
            </w:div>
            <w:div w:id="141116560">
              <w:marLeft w:val="0"/>
              <w:marRight w:val="0"/>
              <w:marTop w:val="0"/>
              <w:marBottom w:val="0"/>
              <w:divBdr>
                <w:top w:val="none" w:sz="0" w:space="0" w:color="auto"/>
                <w:left w:val="none" w:sz="0" w:space="0" w:color="auto"/>
                <w:bottom w:val="none" w:sz="0" w:space="0" w:color="auto"/>
                <w:right w:val="none" w:sz="0" w:space="0" w:color="auto"/>
              </w:divBdr>
            </w:div>
            <w:div w:id="143283547">
              <w:marLeft w:val="0"/>
              <w:marRight w:val="0"/>
              <w:marTop w:val="0"/>
              <w:marBottom w:val="0"/>
              <w:divBdr>
                <w:top w:val="none" w:sz="0" w:space="0" w:color="auto"/>
                <w:left w:val="none" w:sz="0" w:space="0" w:color="auto"/>
                <w:bottom w:val="none" w:sz="0" w:space="0" w:color="auto"/>
                <w:right w:val="none" w:sz="0" w:space="0" w:color="auto"/>
              </w:divBdr>
            </w:div>
            <w:div w:id="153423304">
              <w:marLeft w:val="0"/>
              <w:marRight w:val="0"/>
              <w:marTop w:val="0"/>
              <w:marBottom w:val="0"/>
              <w:divBdr>
                <w:top w:val="none" w:sz="0" w:space="0" w:color="auto"/>
                <w:left w:val="none" w:sz="0" w:space="0" w:color="auto"/>
                <w:bottom w:val="none" w:sz="0" w:space="0" w:color="auto"/>
                <w:right w:val="none" w:sz="0" w:space="0" w:color="auto"/>
              </w:divBdr>
            </w:div>
            <w:div w:id="212930302">
              <w:marLeft w:val="0"/>
              <w:marRight w:val="0"/>
              <w:marTop w:val="0"/>
              <w:marBottom w:val="0"/>
              <w:divBdr>
                <w:top w:val="none" w:sz="0" w:space="0" w:color="auto"/>
                <w:left w:val="none" w:sz="0" w:space="0" w:color="auto"/>
                <w:bottom w:val="none" w:sz="0" w:space="0" w:color="auto"/>
                <w:right w:val="none" w:sz="0" w:space="0" w:color="auto"/>
              </w:divBdr>
            </w:div>
            <w:div w:id="240257607">
              <w:marLeft w:val="0"/>
              <w:marRight w:val="0"/>
              <w:marTop w:val="0"/>
              <w:marBottom w:val="0"/>
              <w:divBdr>
                <w:top w:val="none" w:sz="0" w:space="0" w:color="auto"/>
                <w:left w:val="none" w:sz="0" w:space="0" w:color="auto"/>
                <w:bottom w:val="none" w:sz="0" w:space="0" w:color="auto"/>
                <w:right w:val="none" w:sz="0" w:space="0" w:color="auto"/>
              </w:divBdr>
            </w:div>
            <w:div w:id="269778011">
              <w:marLeft w:val="0"/>
              <w:marRight w:val="0"/>
              <w:marTop w:val="0"/>
              <w:marBottom w:val="0"/>
              <w:divBdr>
                <w:top w:val="none" w:sz="0" w:space="0" w:color="auto"/>
                <w:left w:val="none" w:sz="0" w:space="0" w:color="auto"/>
                <w:bottom w:val="none" w:sz="0" w:space="0" w:color="auto"/>
                <w:right w:val="none" w:sz="0" w:space="0" w:color="auto"/>
              </w:divBdr>
            </w:div>
            <w:div w:id="319888290">
              <w:marLeft w:val="0"/>
              <w:marRight w:val="0"/>
              <w:marTop w:val="0"/>
              <w:marBottom w:val="0"/>
              <w:divBdr>
                <w:top w:val="none" w:sz="0" w:space="0" w:color="auto"/>
                <w:left w:val="none" w:sz="0" w:space="0" w:color="auto"/>
                <w:bottom w:val="none" w:sz="0" w:space="0" w:color="auto"/>
                <w:right w:val="none" w:sz="0" w:space="0" w:color="auto"/>
              </w:divBdr>
            </w:div>
            <w:div w:id="355621787">
              <w:marLeft w:val="0"/>
              <w:marRight w:val="0"/>
              <w:marTop w:val="0"/>
              <w:marBottom w:val="0"/>
              <w:divBdr>
                <w:top w:val="none" w:sz="0" w:space="0" w:color="auto"/>
                <w:left w:val="none" w:sz="0" w:space="0" w:color="auto"/>
                <w:bottom w:val="none" w:sz="0" w:space="0" w:color="auto"/>
                <w:right w:val="none" w:sz="0" w:space="0" w:color="auto"/>
              </w:divBdr>
            </w:div>
            <w:div w:id="367682388">
              <w:marLeft w:val="0"/>
              <w:marRight w:val="0"/>
              <w:marTop w:val="0"/>
              <w:marBottom w:val="0"/>
              <w:divBdr>
                <w:top w:val="none" w:sz="0" w:space="0" w:color="auto"/>
                <w:left w:val="none" w:sz="0" w:space="0" w:color="auto"/>
                <w:bottom w:val="none" w:sz="0" w:space="0" w:color="auto"/>
                <w:right w:val="none" w:sz="0" w:space="0" w:color="auto"/>
              </w:divBdr>
            </w:div>
            <w:div w:id="386950597">
              <w:marLeft w:val="0"/>
              <w:marRight w:val="0"/>
              <w:marTop w:val="0"/>
              <w:marBottom w:val="0"/>
              <w:divBdr>
                <w:top w:val="none" w:sz="0" w:space="0" w:color="auto"/>
                <w:left w:val="none" w:sz="0" w:space="0" w:color="auto"/>
                <w:bottom w:val="none" w:sz="0" w:space="0" w:color="auto"/>
                <w:right w:val="none" w:sz="0" w:space="0" w:color="auto"/>
              </w:divBdr>
            </w:div>
            <w:div w:id="477380479">
              <w:marLeft w:val="0"/>
              <w:marRight w:val="0"/>
              <w:marTop w:val="0"/>
              <w:marBottom w:val="0"/>
              <w:divBdr>
                <w:top w:val="none" w:sz="0" w:space="0" w:color="auto"/>
                <w:left w:val="none" w:sz="0" w:space="0" w:color="auto"/>
                <w:bottom w:val="none" w:sz="0" w:space="0" w:color="auto"/>
                <w:right w:val="none" w:sz="0" w:space="0" w:color="auto"/>
              </w:divBdr>
            </w:div>
            <w:div w:id="483425840">
              <w:marLeft w:val="0"/>
              <w:marRight w:val="0"/>
              <w:marTop w:val="0"/>
              <w:marBottom w:val="0"/>
              <w:divBdr>
                <w:top w:val="none" w:sz="0" w:space="0" w:color="auto"/>
                <w:left w:val="none" w:sz="0" w:space="0" w:color="auto"/>
                <w:bottom w:val="none" w:sz="0" w:space="0" w:color="auto"/>
                <w:right w:val="none" w:sz="0" w:space="0" w:color="auto"/>
              </w:divBdr>
            </w:div>
            <w:div w:id="500583885">
              <w:marLeft w:val="0"/>
              <w:marRight w:val="0"/>
              <w:marTop w:val="0"/>
              <w:marBottom w:val="0"/>
              <w:divBdr>
                <w:top w:val="none" w:sz="0" w:space="0" w:color="auto"/>
                <w:left w:val="none" w:sz="0" w:space="0" w:color="auto"/>
                <w:bottom w:val="none" w:sz="0" w:space="0" w:color="auto"/>
                <w:right w:val="none" w:sz="0" w:space="0" w:color="auto"/>
              </w:divBdr>
            </w:div>
            <w:div w:id="538661028">
              <w:marLeft w:val="0"/>
              <w:marRight w:val="0"/>
              <w:marTop w:val="0"/>
              <w:marBottom w:val="0"/>
              <w:divBdr>
                <w:top w:val="none" w:sz="0" w:space="0" w:color="auto"/>
                <w:left w:val="none" w:sz="0" w:space="0" w:color="auto"/>
                <w:bottom w:val="none" w:sz="0" w:space="0" w:color="auto"/>
                <w:right w:val="none" w:sz="0" w:space="0" w:color="auto"/>
              </w:divBdr>
            </w:div>
            <w:div w:id="552354200">
              <w:marLeft w:val="0"/>
              <w:marRight w:val="0"/>
              <w:marTop w:val="0"/>
              <w:marBottom w:val="0"/>
              <w:divBdr>
                <w:top w:val="none" w:sz="0" w:space="0" w:color="auto"/>
                <w:left w:val="none" w:sz="0" w:space="0" w:color="auto"/>
                <w:bottom w:val="none" w:sz="0" w:space="0" w:color="auto"/>
                <w:right w:val="none" w:sz="0" w:space="0" w:color="auto"/>
              </w:divBdr>
            </w:div>
            <w:div w:id="575749486">
              <w:marLeft w:val="0"/>
              <w:marRight w:val="0"/>
              <w:marTop w:val="0"/>
              <w:marBottom w:val="0"/>
              <w:divBdr>
                <w:top w:val="none" w:sz="0" w:space="0" w:color="auto"/>
                <w:left w:val="none" w:sz="0" w:space="0" w:color="auto"/>
                <w:bottom w:val="none" w:sz="0" w:space="0" w:color="auto"/>
                <w:right w:val="none" w:sz="0" w:space="0" w:color="auto"/>
              </w:divBdr>
            </w:div>
            <w:div w:id="591740462">
              <w:marLeft w:val="0"/>
              <w:marRight w:val="0"/>
              <w:marTop w:val="0"/>
              <w:marBottom w:val="0"/>
              <w:divBdr>
                <w:top w:val="none" w:sz="0" w:space="0" w:color="auto"/>
                <w:left w:val="none" w:sz="0" w:space="0" w:color="auto"/>
                <w:bottom w:val="none" w:sz="0" w:space="0" w:color="auto"/>
                <w:right w:val="none" w:sz="0" w:space="0" w:color="auto"/>
              </w:divBdr>
            </w:div>
            <w:div w:id="603348011">
              <w:marLeft w:val="0"/>
              <w:marRight w:val="0"/>
              <w:marTop w:val="0"/>
              <w:marBottom w:val="0"/>
              <w:divBdr>
                <w:top w:val="none" w:sz="0" w:space="0" w:color="auto"/>
                <w:left w:val="none" w:sz="0" w:space="0" w:color="auto"/>
                <w:bottom w:val="none" w:sz="0" w:space="0" w:color="auto"/>
                <w:right w:val="none" w:sz="0" w:space="0" w:color="auto"/>
              </w:divBdr>
            </w:div>
            <w:div w:id="660155671">
              <w:marLeft w:val="0"/>
              <w:marRight w:val="0"/>
              <w:marTop w:val="0"/>
              <w:marBottom w:val="0"/>
              <w:divBdr>
                <w:top w:val="none" w:sz="0" w:space="0" w:color="auto"/>
                <w:left w:val="none" w:sz="0" w:space="0" w:color="auto"/>
                <w:bottom w:val="none" w:sz="0" w:space="0" w:color="auto"/>
                <w:right w:val="none" w:sz="0" w:space="0" w:color="auto"/>
              </w:divBdr>
            </w:div>
            <w:div w:id="670987916">
              <w:marLeft w:val="0"/>
              <w:marRight w:val="0"/>
              <w:marTop w:val="0"/>
              <w:marBottom w:val="0"/>
              <w:divBdr>
                <w:top w:val="none" w:sz="0" w:space="0" w:color="auto"/>
                <w:left w:val="none" w:sz="0" w:space="0" w:color="auto"/>
                <w:bottom w:val="none" w:sz="0" w:space="0" w:color="auto"/>
                <w:right w:val="none" w:sz="0" w:space="0" w:color="auto"/>
              </w:divBdr>
            </w:div>
            <w:div w:id="688484967">
              <w:marLeft w:val="0"/>
              <w:marRight w:val="0"/>
              <w:marTop w:val="0"/>
              <w:marBottom w:val="0"/>
              <w:divBdr>
                <w:top w:val="none" w:sz="0" w:space="0" w:color="auto"/>
                <w:left w:val="none" w:sz="0" w:space="0" w:color="auto"/>
                <w:bottom w:val="none" w:sz="0" w:space="0" w:color="auto"/>
                <w:right w:val="none" w:sz="0" w:space="0" w:color="auto"/>
              </w:divBdr>
            </w:div>
            <w:div w:id="690185538">
              <w:marLeft w:val="0"/>
              <w:marRight w:val="0"/>
              <w:marTop w:val="0"/>
              <w:marBottom w:val="0"/>
              <w:divBdr>
                <w:top w:val="none" w:sz="0" w:space="0" w:color="auto"/>
                <w:left w:val="none" w:sz="0" w:space="0" w:color="auto"/>
                <w:bottom w:val="none" w:sz="0" w:space="0" w:color="auto"/>
                <w:right w:val="none" w:sz="0" w:space="0" w:color="auto"/>
              </w:divBdr>
            </w:div>
            <w:div w:id="710805476">
              <w:marLeft w:val="0"/>
              <w:marRight w:val="0"/>
              <w:marTop w:val="0"/>
              <w:marBottom w:val="0"/>
              <w:divBdr>
                <w:top w:val="none" w:sz="0" w:space="0" w:color="auto"/>
                <w:left w:val="none" w:sz="0" w:space="0" w:color="auto"/>
                <w:bottom w:val="none" w:sz="0" w:space="0" w:color="auto"/>
                <w:right w:val="none" w:sz="0" w:space="0" w:color="auto"/>
              </w:divBdr>
            </w:div>
            <w:div w:id="778374424">
              <w:marLeft w:val="0"/>
              <w:marRight w:val="0"/>
              <w:marTop w:val="0"/>
              <w:marBottom w:val="0"/>
              <w:divBdr>
                <w:top w:val="none" w:sz="0" w:space="0" w:color="auto"/>
                <w:left w:val="none" w:sz="0" w:space="0" w:color="auto"/>
                <w:bottom w:val="none" w:sz="0" w:space="0" w:color="auto"/>
                <w:right w:val="none" w:sz="0" w:space="0" w:color="auto"/>
              </w:divBdr>
            </w:div>
            <w:div w:id="815492063">
              <w:marLeft w:val="0"/>
              <w:marRight w:val="0"/>
              <w:marTop w:val="0"/>
              <w:marBottom w:val="0"/>
              <w:divBdr>
                <w:top w:val="none" w:sz="0" w:space="0" w:color="auto"/>
                <w:left w:val="none" w:sz="0" w:space="0" w:color="auto"/>
                <w:bottom w:val="none" w:sz="0" w:space="0" w:color="auto"/>
                <w:right w:val="none" w:sz="0" w:space="0" w:color="auto"/>
              </w:divBdr>
            </w:div>
            <w:div w:id="857278230">
              <w:marLeft w:val="0"/>
              <w:marRight w:val="0"/>
              <w:marTop w:val="0"/>
              <w:marBottom w:val="0"/>
              <w:divBdr>
                <w:top w:val="none" w:sz="0" w:space="0" w:color="auto"/>
                <w:left w:val="none" w:sz="0" w:space="0" w:color="auto"/>
                <w:bottom w:val="none" w:sz="0" w:space="0" w:color="auto"/>
                <w:right w:val="none" w:sz="0" w:space="0" w:color="auto"/>
              </w:divBdr>
            </w:div>
            <w:div w:id="933705247">
              <w:marLeft w:val="0"/>
              <w:marRight w:val="0"/>
              <w:marTop w:val="0"/>
              <w:marBottom w:val="0"/>
              <w:divBdr>
                <w:top w:val="none" w:sz="0" w:space="0" w:color="auto"/>
                <w:left w:val="none" w:sz="0" w:space="0" w:color="auto"/>
                <w:bottom w:val="none" w:sz="0" w:space="0" w:color="auto"/>
                <w:right w:val="none" w:sz="0" w:space="0" w:color="auto"/>
              </w:divBdr>
            </w:div>
            <w:div w:id="937566463">
              <w:marLeft w:val="0"/>
              <w:marRight w:val="0"/>
              <w:marTop w:val="0"/>
              <w:marBottom w:val="0"/>
              <w:divBdr>
                <w:top w:val="none" w:sz="0" w:space="0" w:color="auto"/>
                <w:left w:val="none" w:sz="0" w:space="0" w:color="auto"/>
                <w:bottom w:val="none" w:sz="0" w:space="0" w:color="auto"/>
                <w:right w:val="none" w:sz="0" w:space="0" w:color="auto"/>
              </w:divBdr>
            </w:div>
            <w:div w:id="938180487">
              <w:marLeft w:val="0"/>
              <w:marRight w:val="0"/>
              <w:marTop w:val="0"/>
              <w:marBottom w:val="0"/>
              <w:divBdr>
                <w:top w:val="none" w:sz="0" w:space="0" w:color="auto"/>
                <w:left w:val="none" w:sz="0" w:space="0" w:color="auto"/>
                <w:bottom w:val="none" w:sz="0" w:space="0" w:color="auto"/>
                <w:right w:val="none" w:sz="0" w:space="0" w:color="auto"/>
              </w:divBdr>
            </w:div>
            <w:div w:id="975141758">
              <w:marLeft w:val="0"/>
              <w:marRight w:val="0"/>
              <w:marTop w:val="0"/>
              <w:marBottom w:val="0"/>
              <w:divBdr>
                <w:top w:val="none" w:sz="0" w:space="0" w:color="auto"/>
                <w:left w:val="none" w:sz="0" w:space="0" w:color="auto"/>
                <w:bottom w:val="none" w:sz="0" w:space="0" w:color="auto"/>
                <w:right w:val="none" w:sz="0" w:space="0" w:color="auto"/>
              </w:divBdr>
            </w:div>
            <w:div w:id="1068264669">
              <w:marLeft w:val="0"/>
              <w:marRight w:val="0"/>
              <w:marTop w:val="0"/>
              <w:marBottom w:val="0"/>
              <w:divBdr>
                <w:top w:val="none" w:sz="0" w:space="0" w:color="auto"/>
                <w:left w:val="none" w:sz="0" w:space="0" w:color="auto"/>
                <w:bottom w:val="none" w:sz="0" w:space="0" w:color="auto"/>
                <w:right w:val="none" w:sz="0" w:space="0" w:color="auto"/>
              </w:divBdr>
            </w:div>
            <w:div w:id="1070882972">
              <w:marLeft w:val="0"/>
              <w:marRight w:val="0"/>
              <w:marTop w:val="0"/>
              <w:marBottom w:val="0"/>
              <w:divBdr>
                <w:top w:val="none" w:sz="0" w:space="0" w:color="auto"/>
                <w:left w:val="none" w:sz="0" w:space="0" w:color="auto"/>
                <w:bottom w:val="none" w:sz="0" w:space="0" w:color="auto"/>
                <w:right w:val="none" w:sz="0" w:space="0" w:color="auto"/>
              </w:divBdr>
            </w:div>
            <w:div w:id="1112700906">
              <w:marLeft w:val="0"/>
              <w:marRight w:val="0"/>
              <w:marTop w:val="0"/>
              <w:marBottom w:val="0"/>
              <w:divBdr>
                <w:top w:val="none" w:sz="0" w:space="0" w:color="auto"/>
                <w:left w:val="none" w:sz="0" w:space="0" w:color="auto"/>
                <w:bottom w:val="none" w:sz="0" w:space="0" w:color="auto"/>
                <w:right w:val="none" w:sz="0" w:space="0" w:color="auto"/>
              </w:divBdr>
            </w:div>
            <w:div w:id="1171069481">
              <w:marLeft w:val="0"/>
              <w:marRight w:val="0"/>
              <w:marTop w:val="0"/>
              <w:marBottom w:val="0"/>
              <w:divBdr>
                <w:top w:val="none" w:sz="0" w:space="0" w:color="auto"/>
                <w:left w:val="none" w:sz="0" w:space="0" w:color="auto"/>
                <w:bottom w:val="none" w:sz="0" w:space="0" w:color="auto"/>
                <w:right w:val="none" w:sz="0" w:space="0" w:color="auto"/>
              </w:divBdr>
            </w:div>
            <w:div w:id="1186551882">
              <w:marLeft w:val="0"/>
              <w:marRight w:val="0"/>
              <w:marTop w:val="0"/>
              <w:marBottom w:val="0"/>
              <w:divBdr>
                <w:top w:val="none" w:sz="0" w:space="0" w:color="auto"/>
                <w:left w:val="none" w:sz="0" w:space="0" w:color="auto"/>
                <w:bottom w:val="none" w:sz="0" w:space="0" w:color="auto"/>
                <w:right w:val="none" w:sz="0" w:space="0" w:color="auto"/>
              </w:divBdr>
            </w:div>
            <w:div w:id="1196649814">
              <w:marLeft w:val="0"/>
              <w:marRight w:val="0"/>
              <w:marTop w:val="0"/>
              <w:marBottom w:val="0"/>
              <w:divBdr>
                <w:top w:val="none" w:sz="0" w:space="0" w:color="auto"/>
                <w:left w:val="none" w:sz="0" w:space="0" w:color="auto"/>
                <w:bottom w:val="none" w:sz="0" w:space="0" w:color="auto"/>
                <w:right w:val="none" w:sz="0" w:space="0" w:color="auto"/>
              </w:divBdr>
            </w:div>
            <w:div w:id="1208493046">
              <w:marLeft w:val="0"/>
              <w:marRight w:val="0"/>
              <w:marTop w:val="0"/>
              <w:marBottom w:val="0"/>
              <w:divBdr>
                <w:top w:val="none" w:sz="0" w:space="0" w:color="auto"/>
                <w:left w:val="none" w:sz="0" w:space="0" w:color="auto"/>
                <w:bottom w:val="none" w:sz="0" w:space="0" w:color="auto"/>
                <w:right w:val="none" w:sz="0" w:space="0" w:color="auto"/>
              </w:divBdr>
            </w:div>
            <w:div w:id="1223907893">
              <w:marLeft w:val="0"/>
              <w:marRight w:val="0"/>
              <w:marTop w:val="0"/>
              <w:marBottom w:val="0"/>
              <w:divBdr>
                <w:top w:val="none" w:sz="0" w:space="0" w:color="auto"/>
                <w:left w:val="none" w:sz="0" w:space="0" w:color="auto"/>
                <w:bottom w:val="none" w:sz="0" w:space="0" w:color="auto"/>
                <w:right w:val="none" w:sz="0" w:space="0" w:color="auto"/>
              </w:divBdr>
            </w:div>
            <w:div w:id="1253779969">
              <w:marLeft w:val="0"/>
              <w:marRight w:val="0"/>
              <w:marTop w:val="0"/>
              <w:marBottom w:val="0"/>
              <w:divBdr>
                <w:top w:val="none" w:sz="0" w:space="0" w:color="auto"/>
                <w:left w:val="none" w:sz="0" w:space="0" w:color="auto"/>
                <w:bottom w:val="none" w:sz="0" w:space="0" w:color="auto"/>
                <w:right w:val="none" w:sz="0" w:space="0" w:color="auto"/>
              </w:divBdr>
            </w:div>
            <w:div w:id="1263684472">
              <w:marLeft w:val="0"/>
              <w:marRight w:val="0"/>
              <w:marTop w:val="0"/>
              <w:marBottom w:val="0"/>
              <w:divBdr>
                <w:top w:val="none" w:sz="0" w:space="0" w:color="auto"/>
                <w:left w:val="none" w:sz="0" w:space="0" w:color="auto"/>
                <w:bottom w:val="none" w:sz="0" w:space="0" w:color="auto"/>
                <w:right w:val="none" w:sz="0" w:space="0" w:color="auto"/>
              </w:divBdr>
            </w:div>
            <w:div w:id="1266696371">
              <w:marLeft w:val="0"/>
              <w:marRight w:val="0"/>
              <w:marTop w:val="0"/>
              <w:marBottom w:val="0"/>
              <w:divBdr>
                <w:top w:val="none" w:sz="0" w:space="0" w:color="auto"/>
                <w:left w:val="none" w:sz="0" w:space="0" w:color="auto"/>
                <w:bottom w:val="none" w:sz="0" w:space="0" w:color="auto"/>
                <w:right w:val="none" w:sz="0" w:space="0" w:color="auto"/>
              </w:divBdr>
            </w:div>
            <w:div w:id="1274904325">
              <w:marLeft w:val="0"/>
              <w:marRight w:val="0"/>
              <w:marTop w:val="0"/>
              <w:marBottom w:val="0"/>
              <w:divBdr>
                <w:top w:val="none" w:sz="0" w:space="0" w:color="auto"/>
                <w:left w:val="none" w:sz="0" w:space="0" w:color="auto"/>
                <w:bottom w:val="none" w:sz="0" w:space="0" w:color="auto"/>
                <w:right w:val="none" w:sz="0" w:space="0" w:color="auto"/>
              </w:divBdr>
            </w:div>
            <w:div w:id="1276130322">
              <w:marLeft w:val="0"/>
              <w:marRight w:val="0"/>
              <w:marTop w:val="0"/>
              <w:marBottom w:val="0"/>
              <w:divBdr>
                <w:top w:val="none" w:sz="0" w:space="0" w:color="auto"/>
                <w:left w:val="none" w:sz="0" w:space="0" w:color="auto"/>
                <w:bottom w:val="none" w:sz="0" w:space="0" w:color="auto"/>
                <w:right w:val="none" w:sz="0" w:space="0" w:color="auto"/>
              </w:divBdr>
            </w:div>
            <w:div w:id="1289357136">
              <w:marLeft w:val="0"/>
              <w:marRight w:val="0"/>
              <w:marTop w:val="0"/>
              <w:marBottom w:val="0"/>
              <w:divBdr>
                <w:top w:val="none" w:sz="0" w:space="0" w:color="auto"/>
                <w:left w:val="none" w:sz="0" w:space="0" w:color="auto"/>
                <w:bottom w:val="none" w:sz="0" w:space="0" w:color="auto"/>
                <w:right w:val="none" w:sz="0" w:space="0" w:color="auto"/>
              </w:divBdr>
            </w:div>
            <w:div w:id="1307274726">
              <w:marLeft w:val="0"/>
              <w:marRight w:val="0"/>
              <w:marTop w:val="0"/>
              <w:marBottom w:val="0"/>
              <w:divBdr>
                <w:top w:val="none" w:sz="0" w:space="0" w:color="auto"/>
                <w:left w:val="none" w:sz="0" w:space="0" w:color="auto"/>
                <w:bottom w:val="none" w:sz="0" w:space="0" w:color="auto"/>
                <w:right w:val="none" w:sz="0" w:space="0" w:color="auto"/>
              </w:divBdr>
            </w:div>
            <w:div w:id="1358967171">
              <w:marLeft w:val="0"/>
              <w:marRight w:val="0"/>
              <w:marTop w:val="0"/>
              <w:marBottom w:val="0"/>
              <w:divBdr>
                <w:top w:val="none" w:sz="0" w:space="0" w:color="auto"/>
                <w:left w:val="none" w:sz="0" w:space="0" w:color="auto"/>
                <w:bottom w:val="none" w:sz="0" w:space="0" w:color="auto"/>
                <w:right w:val="none" w:sz="0" w:space="0" w:color="auto"/>
              </w:divBdr>
            </w:div>
            <w:div w:id="1367214163">
              <w:marLeft w:val="0"/>
              <w:marRight w:val="0"/>
              <w:marTop w:val="0"/>
              <w:marBottom w:val="0"/>
              <w:divBdr>
                <w:top w:val="none" w:sz="0" w:space="0" w:color="auto"/>
                <w:left w:val="none" w:sz="0" w:space="0" w:color="auto"/>
                <w:bottom w:val="none" w:sz="0" w:space="0" w:color="auto"/>
                <w:right w:val="none" w:sz="0" w:space="0" w:color="auto"/>
              </w:divBdr>
            </w:div>
            <w:div w:id="1375157512">
              <w:marLeft w:val="0"/>
              <w:marRight w:val="0"/>
              <w:marTop w:val="0"/>
              <w:marBottom w:val="0"/>
              <w:divBdr>
                <w:top w:val="none" w:sz="0" w:space="0" w:color="auto"/>
                <w:left w:val="none" w:sz="0" w:space="0" w:color="auto"/>
                <w:bottom w:val="none" w:sz="0" w:space="0" w:color="auto"/>
                <w:right w:val="none" w:sz="0" w:space="0" w:color="auto"/>
              </w:divBdr>
            </w:div>
            <w:div w:id="1377586281">
              <w:marLeft w:val="0"/>
              <w:marRight w:val="0"/>
              <w:marTop w:val="0"/>
              <w:marBottom w:val="0"/>
              <w:divBdr>
                <w:top w:val="none" w:sz="0" w:space="0" w:color="auto"/>
                <w:left w:val="none" w:sz="0" w:space="0" w:color="auto"/>
                <w:bottom w:val="none" w:sz="0" w:space="0" w:color="auto"/>
                <w:right w:val="none" w:sz="0" w:space="0" w:color="auto"/>
              </w:divBdr>
            </w:div>
            <w:div w:id="1387216989">
              <w:marLeft w:val="0"/>
              <w:marRight w:val="0"/>
              <w:marTop w:val="0"/>
              <w:marBottom w:val="0"/>
              <w:divBdr>
                <w:top w:val="none" w:sz="0" w:space="0" w:color="auto"/>
                <w:left w:val="none" w:sz="0" w:space="0" w:color="auto"/>
                <w:bottom w:val="none" w:sz="0" w:space="0" w:color="auto"/>
                <w:right w:val="none" w:sz="0" w:space="0" w:color="auto"/>
              </w:divBdr>
            </w:div>
            <w:div w:id="1425809054">
              <w:marLeft w:val="0"/>
              <w:marRight w:val="0"/>
              <w:marTop w:val="0"/>
              <w:marBottom w:val="0"/>
              <w:divBdr>
                <w:top w:val="none" w:sz="0" w:space="0" w:color="auto"/>
                <w:left w:val="none" w:sz="0" w:space="0" w:color="auto"/>
                <w:bottom w:val="none" w:sz="0" w:space="0" w:color="auto"/>
                <w:right w:val="none" w:sz="0" w:space="0" w:color="auto"/>
              </w:divBdr>
            </w:div>
            <w:div w:id="1454053369">
              <w:marLeft w:val="0"/>
              <w:marRight w:val="0"/>
              <w:marTop w:val="0"/>
              <w:marBottom w:val="0"/>
              <w:divBdr>
                <w:top w:val="none" w:sz="0" w:space="0" w:color="auto"/>
                <w:left w:val="none" w:sz="0" w:space="0" w:color="auto"/>
                <w:bottom w:val="none" w:sz="0" w:space="0" w:color="auto"/>
                <w:right w:val="none" w:sz="0" w:space="0" w:color="auto"/>
              </w:divBdr>
            </w:div>
            <w:div w:id="1462768555">
              <w:marLeft w:val="0"/>
              <w:marRight w:val="0"/>
              <w:marTop w:val="0"/>
              <w:marBottom w:val="0"/>
              <w:divBdr>
                <w:top w:val="none" w:sz="0" w:space="0" w:color="auto"/>
                <w:left w:val="none" w:sz="0" w:space="0" w:color="auto"/>
                <w:bottom w:val="none" w:sz="0" w:space="0" w:color="auto"/>
                <w:right w:val="none" w:sz="0" w:space="0" w:color="auto"/>
              </w:divBdr>
            </w:div>
            <w:div w:id="1497190546">
              <w:marLeft w:val="0"/>
              <w:marRight w:val="0"/>
              <w:marTop w:val="0"/>
              <w:marBottom w:val="0"/>
              <w:divBdr>
                <w:top w:val="none" w:sz="0" w:space="0" w:color="auto"/>
                <w:left w:val="none" w:sz="0" w:space="0" w:color="auto"/>
                <w:bottom w:val="none" w:sz="0" w:space="0" w:color="auto"/>
                <w:right w:val="none" w:sz="0" w:space="0" w:color="auto"/>
              </w:divBdr>
            </w:div>
            <w:div w:id="1504856188">
              <w:marLeft w:val="0"/>
              <w:marRight w:val="0"/>
              <w:marTop w:val="0"/>
              <w:marBottom w:val="0"/>
              <w:divBdr>
                <w:top w:val="none" w:sz="0" w:space="0" w:color="auto"/>
                <w:left w:val="none" w:sz="0" w:space="0" w:color="auto"/>
                <w:bottom w:val="none" w:sz="0" w:space="0" w:color="auto"/>
                <w:right w:val="none" w:sz="0" w:space="0" w:color="auto"/>
              </w:divBdr>
            </w:div>
            <w:div w:id="1539049979">
              <w:marLeft w:val="0"/>
              <w:marRight w:val="0"/>
              <w:marTop w:val="0"/>
              <w:marBottom w:val="0"/>
              <w:divBdr>
                <w:top w:val="none" w:sz="0" w:space="0" w:color="auto"/>
                <w:left w:val="none" w:sz="0" w:space="0" w:color="auto"/>
                <w:bottom w:val="none" w:sz="0" w:space="0" w:color="auto"/>
                <w:right w:val="none" w:sz="0" w:space="0" w:color="auto"/>
              </w:divBdr>
            </w:div>
            <w:div w:id="1545024708">
              <w:marLeft w:val="0"/>
              <w:marRight w:val="0"/>
              <w:marTop w:val="0"/>
              <w:marBottom w:val="0"/>
              <w:divBdr>
                <w:top w:val="none" w:sz="0" w:space="0" w:color="auto"/>
                <w:left w:val="none" w:sz="0" w:space="0" w:color="auto"/>
                <w:bottom w:val="none" w:sz="0" w:space="0" w:color="auto"/>
                <w:right w:val="none" w:sz="0" w:space="0" w:color="auto"/>
              </w:divBdr>
            </w:div>
            <w:div w:id="1578397969">
              <w:marLeft w:val="0"/>
              <w:marRight w:val="0"/>
              <w:marTop w:val="0"/>
              <w:marBottom w:val="0"/>
              <w:divBdr>
                <w:top w:val="none" w:sz="0" w:space="0" w:color="auto"/>
                <w:left w:val="none" w:sz="0" w:space="0" w:color="auto"/>
                <w:bottom w:val="none" w:sz="0" w:space="0" w:color="auto"/>
                <w:right w:val="none" w:sz="0" w:space="0" w:color="auto"/>
              </w:divBdr>
            </w:div>
            <w:div w:id="1589659138">
              <w:marLeft w:val="0"/>
              <w:marRight w:val="0"/>
              <w:marTop w:val="0"/>
              <w:marBottom w:val="0"/>
              <w:divBdr>
                <w:top w:val="none" w:sz="0" w:space="0" w:color="auto"/>
                <w:left w:val="none" w:sz="0" w:space="0" w:color="auto"/>
                <w:bottom w:val="none" w:sz="0" w:space="0" w:color="auto"/>
                <w:right w:val="none" w:sz="0" w:space="0" w:color="auto"/>
              </w:divBdr>
            </w:div>
            <w:div w:id="1615597566">
              <w:marLeft w:val="0"/>
              <w:marRight w:val="0"/>
              <w:marTop w:val="0"/>
              <w:marBottom w:val="0"/>
              <w:divBdr>
                <w:top w:val="none" w:sz="0" w:space="0" w:color="auto"/>
                <w:left w:val="none" w:sz="0" w:space="0" w:color="auto"/>
                <w:bottom w:val="none" w:sz="0" w:space="0" w:color="auto"/>
                <w:right w:val="none" w:sz="0" w:space="0" w:color="auto"/>
              </w:divBdr>
            </w:div>
            <w:div w:id="1637761756">
              <w:marLeft w:val="0"/>
              <w:marRight w:val="0"/>
              <w:marTop w:val="0"/>
              <w:marBottom w:val="0"/>
              <w:divBdr>
                <w:top w:val="none" w:sz="0" w:space="0" w:color="auto"/>
                <w:left w:val="none" w:sz="0" w:space="0" w:color="auto"/>
                <w:bottom w:val="none" w:sz="0" w:space="0" w:color="auto"/>
                <w:right w:val="none" w:sz="0" w:space="0" w:color="auto"/>
              </w:divBdr>
            </w:div>
            <w:div w:id="1652325032">
              <w:marLeft w:val="0"/>
              <w:marRight w:val="0"/>
              <w:marTop w:val="0"/>
              <w:marBottom w:val="0"/>
              <w:divBdr>
                <w:top w:val="none" w:sz="0" w:space="0" w:color="auto"/>
                <w:left w:val="none" w:sz="0" w:space="0" w:color="auto"/>
                <w:bottom w:val="none" w:sz="0" w:space="0" w:color="auto"/>
                <w:right w:val="none" w:sz="0" w:space="0" w:color="auto"/>
              </w:divBdr>
            </w:div>
            <w:div w:id="1662926414">
              <w:marLeft w:val="0"/>
              <w:marRight w:val="0"/>
              <w:marTop w:val="0"/>
              <w:marBottom w:val="0"/>
              <w:divBdr>
                <w:top w:val="none" w:sz="0" w:space="0" w:color="auto"/>
                <w:left w:val="none" w:sz="0" w:space="0" w:color="auto"/>
                <w:bottom w:val="none" w:sz="0" w:space="0" w:color="auto"/>
                <w:right w:val="none" w:sz="0" w:space="0" w:color="auto"/>
              </w:divBdr>
            </w:div>
            <w:div w:id="1697001081">
              <w:marLeft w:val="0"/>
              <w:marRight w:val="0"/>
              <w:marTop w:val="0"/>
              <w:marBottom w:val="0"/>
              <w:divBdr>
                <w:top w:val="none" w:sz="0" w:space="0" w:color="auto"/>
                <w:left w:val="none" w:sz="0" w:space="0" w:color="auto"/>
                <w:bottom w:val="none" w:sz="0" w:space="0" w:color="auto"/>
                <w:right w:val="none" w:sz="0" w:space="0" w:color="auto"/>
              </w:divBdr>
            </w:div>
            <w:div w:id="1698701257">
              <w:marLeft w:val="0"/>
              <w:marRight w:val="0"/>
              <w:marTop w:val="0"/>
              <w:marBottom w:val="0"/>
              <w:divBdr>
                <w:top w:val="none" w:sz="0" w:space="0" w:color="auto"/>
                <w:left w:val="none" w:sz="0" w:space="0" w:color="auto"/>
                <w:bottom w:val="none" w:sz="0" w:space="0" w:color="auto"/>
                <w:right w:val="none" w:sz="0" w:space="0" w:color="auto"/>
              </w:divBdr>
            </w:div>
            <w:div w:id="1781754063">
              <w:marLeft w:val="0"/>
              <w:marRight w:val="0"/>
              <w:marTop w:val="0"/>
              <w:marBottom w:val="0"/>
              <w:divBdr>
                <w:top w:val="none" w:sz="0" w:space="0" w:color="auto"/>
                <w:left w:val="none" w:sz="0" w:space="0" w:color="auto"/>
                <w:bottom w:val="none" w:sz="0" w:space="0" w:color="auto"/>
                <w:right w:val="none" w:sz="0" w:space="0" w:color="auto"/>
              </w:divBdr>
            </w:div>
            <w:div w:id="1826971042">
              <w:marLeft w:val="0"/>
              <w:marRight w:val="0"/>
              <w:marTop w:val="0"/>
              <w:marBottom w:val="0"/>
              <w:divBdr>
                <w:top w:val="none" w:sz="0" w:space="0" w:color="auto"/>
                <w:left w:val="none" w:sz="0" w:space="0" w:color="auto"/>
                <w:bottom w:val="none" w:sz="0" w:space="0" w:color="auto"/>
                <w:right w:val="none" w:sz="0" w:space="0" w:color="auto"/>
              </w:divBdr>
            </w:div>
            <w:div w:id="1827164740">
              <w:marLeft w:val="0"/>
              <w:marRight w:val="0"/>
              <w:marTop w:val="0"/>
              <w:marBottom w:val="0"/>
              <w:divBdr>
                <w:top w:val="none" w:sz="0" w:space="0" w:color="auto"/>
                <w:left w:val="none" w:sz="0" w:space="0" w:color="auto"/>
                <w:bottom w:val="none" w:sz="0" w:space="0" w:color="auto"/>
                <w:right w:val="none" w:sz="0" w:space="0" w:color="auto"/>
              </w:divBdr>
            </w:div>
            <w:div w:id="1913932696">
              <w:marLeft w:val="0"/>
              <w:marRight w:val="0"/>
              <w:marTop w:val="0"/>
              <w:marBottom w:val="0"/>
              <w:divBdr>
                <w:top w:val="none" w:sz="0" w:space="0" w:color="auto"/>
                <w:left w:val="none" w:sz="0" w:space="0" w:color="auto"/>
                <w:bottom w:val="none" w:sz="0" w:space="0" w:color="auto"/>
                <w:right w:val="none" w:sz="0" w:space="0" w:color="auto"/>
              </w:divBdr>
            </w:div>
            <w:div w:id="1916737624">
              <w:marLeft w:val="0"/>
              <w:marRight w:val="0"/>
              <w:marTop w:val="0"/>
              <w:marBottom w:val="0"/>
              <w:divBdr>
                <w:top w:val="none" w:sz="0" w:space="0" w:color="auto"/>
                <w:left w:val="none" w:sz="0" w:space="0" w:color="auto"/>
                <w:bottom w:val="none" w:sz="0" w:space="0" w:color="auto"/>
                <w:right w:val="none" w:sz="0" w:space="0" w:color="auto"/>
              </w:divBdr>
            </w:div>
            <w:div w:id="1933002666">
              <w:marLeft w:val="0"/>
              <w:marRight w:val="0"/>
              <w:marTop w:val="0"/>
              <w:marBottom w:val="0"/>
              <w:divBdr>
                <w:top w:val="none" w:sz="0" w:space="0" w:color="auto"/>
                <w:left w:val="none" w:sz="0" w:space="0" w:color="auto"/>
                <w:bottom w:val="none" w:sz="0" w:space="0" w:color="auto"/>
                <w:right w:val="none" w:sz="0" w:space="0" w:color="auto"/>
              </w:divBdr>
            </w:div>
            <w:div w:id="1941256903">
              <w:marLeft w:val="0"/>
              <w:marRight w:val="0"/>
              <w:marTop w:val="0"/>
              <w:marBottom w:val="0"/>
              <w:divBdr>
                <w:top w:val="none" w:sz="0" w:space="0" w:color="auto"/>
                <w:left w:val="none" w:sz="0" w:space="0" w:color="auto"/>
                <w:bottom w:val="none" w:sz="0" w:space="0" w:color="auto"/>
                <w:right w:val="none" w:sz="0" w:space="0" w:color="auto"/>
              </w:divBdr>
            </w:div>
            <w:div w:id="1942954188">
              <w:marLeft w:val="0"/>
              <w:marRight w:val="0"/>
              <w:marTop w:val="0"/>
              <w:marBottom w:val="0"/>
              <w:divBdr>
                <w:top w:val="none" w:sz="0" w:space="0" w:color="auto"/>
                <w:left w:val="none" w:sz="0" w:space="0" w:color="auto"/>
                <w:bottom w:val="none" w:sz="0" w:space="0" w:color="auto"/>
                <w:right w:val="none" w:sz="0" w:space="0" w:color="auto"/>
              </w:divBdr>
            </w:div>
            <w:div w:id="1956518304">
              <w:marLeft w:val="0"/>
              <w:marRight w:val="0"/>
              <w:marTop w:val="0"/>
              <w:marBottom w:val="0"/>
              <w:divBdr>
                <w:top w:val="none" w:sz="0" w:space="0" w:color="auto"/>
                <w:left w:val="none" w:sz="0" w:space="0" w:color="auto"/>
                <w:bottom w:val="none" w:sz="0" w:space="0" w:color="auto"/>
                <w:right w:val="none" w:sz="0" w:space="0" w:color="auto"/>
              </w:divBdr>
            </w:div>
            <w:div w:id="2015379089">
              <w:marLeft w:val="0"/>
              <w:marRight w:val="0"/>
              <w:marTop w:val="0"/>
              <w:marBottom w:val="0"/>
              <w:divBdr>
                <w:top w:val="none" w:sz="0" w:space="0" w:color="auto"/>
                <w:left w:val="none" w:sz="0" w:space="0" w:color="auto"/>
                <w:bottom w:val="none" w:sz="0" w:space="0" w:color="auto"/>
                <w:right w:val="none" w:sz="0" w:space="0" w:color="auto"/>
              </w:divBdr>
            </w:div>
            <w:div w:id="2025085500">
              <w:marLeft w:val="0"/>
              <w:marRight w:val="0"/>
              <w:marTop w:val="0"/>
              <w:marBottom w:val="0"/>
              <w:divBdr>
                <w:top w:val="none" w:sz="0" w:space="0" w:color="auto"/>
                <w:left w:val="none" w:sz="0" w:space="0" w:color="auto"/>
                <w:bottom w:val="none" w:sz="0" w:space="0" w:color="auto"/>
                <w:right w:val="none" w:sz="0" w:space="0" w:color="auto"/>
              </w:divBdr>
            </w:div>
            <w:div w:id="2037735563">
              <w:marLeft w:val="0"/>
              <w:marRight w:val="0"/>
              <w:marTop w:val="0"/>
              <w:marBottom w:val="0"/>
              <w:divBdr>
                <w:top w:val="none" w:sz="0" w:space="0" w:color="auto"/>
                <w:left w:val="none" w:sz="0" w:space="0" w:color="auto"/>
                <w:bottom w:val="none" w:sz="0" w:space="0" w:color="auto"/>
                <w:right w:val="none" w:sz="0" w:space="0" w:color="auto"/>
              </w:divBdr>
            </w:div>
            <w:div w:id="2041860028">
              <w:marLeft w:val="0"/>
              <w:marRight w:val="0"/>
              <w:marTop w:val="0"/>
              <w:marBottom w:val="0"/>
              <w:divBdr>
                <w:top w:val="none" w:sz="0" w:space="0" w:color="auto"/>
                <w:left w:val="none" w:sz="0" w:space="0" w:color="auto"/>
                <w:bottom w:val="none" w:sz="0" w:space="0" w:color="auto"/>
                <w:right w:val="none" w:sz="0" w:space="0" w:color="auto"/>
              </w:divBdr>
            </w:div>
            <w:div w:id="2044360235">
              <w:marLeft w:val="0"/>
              <w:marRight w:val="0"/>
              <w:marTop w:val="0"/>
              <w:marBottom w:val="0"/>
              <w:divBdr>
                <w:top w:val="none" w:sz="0" w:space="0" w:color="auto"/>
                <w:left w:val="none" w:sz="0" w:space="0" w:color="auto"/>
                <w:bottom w:val="none" w:sz="0" w:space="0" w:color="auto"/>
                <w:right w:val="none" w:sz="0" w:space="0" w:color="auto"/>
              </w:divBdr>
            </w:div>
            <w:div w:id="2106919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151726">
      <w:bodyDiv w:val="1"/>
      <w:marLeft w:val="0"/>
      <w:marRight w:val="0"/>
      <w:marTop w:val="0"/>
      <w:marBottom w:val="0"/>
      <w:divBdr>
        <w:top w:val="none" w:sz="0" w:space="0" w:color="auto"/>
        <w:left w:val="none" w:sz="0" w:space="0" w:color="auto"/>
        <w:bottom w:val="none" w:sz="0" w:space="0" w:color="auto"/>
        <w:right w:val="none" w:sz="0" w:space="0" w:color="auto"/>
      </w:divBdr>
    </w:div>
    <w:div w:id="1620990172">
      <w:bodyDiv w:val="1"/>
      <w:marLeft w:val="0"/>
      <w:marRight w:val="0"/>
      <w:marTop w:val="0"/>
      <w:marBottom w:val="0"/>
      <w:divBdr>
        <w:top w:val="none" w:sz="0" w:space="0" w:color="auto"/>
        <w:left w:val="none" w:sz="0" w:space="0" w:color="auto"/>
        <w:bottom w:val="none" w:sz="0" w:space="0" w:color="auto"/>
        <w:right w:val="none" w:sz="0" w:space="0" w:color="auto"/>
      </w:divBdr>
    </w:div>
    <w:div w:id="1627077132">
      <w:bodyDiv w:val="1"/>
      <w:marLeft w:val="0"/>
      <w:marRight w:val="0"/>
      <w:marTop w:val="0"/>
      <w:marBottom w:val="0"/>
      <w:divBdr>
        <w:top w:val="none" w:sz="0" w:space="0" w:color="auto"/>
        <w:left w:val="none" w:sz="0" w:space="0" w:color="auto"/>
        <w:bottom w:val="none" w:sz="0" w:space="0" w:color="auto"/>
        <w:right w:val="none" w:sz="0" w:space="0" w:color="auto"/>
      </w:divBdr>
    </w:div>
    <w:div w:id="1658455806">
      <w:bodyDiv w:val="1"/>
      <w:marLeft w:val="0"/>
      <w:marRight w:val="0"/>
      <w:marTop w:val="0"/>
      <w:marBottom w:val="0"/>
      <w:divBdr>
        <w:top w:val="none" w:sz="0" w:space="0" w:color="auto"/>
        <w:left w:val="none" w:sz="0" w:space="0" w:color="auto"/>
        <w:bottom w:val="none" w:sz="0" w:space="0" w:color="auto"/>
        <w:right w:val="none" w:sz="0" w:space="0" w:color="auto"/>
      </w:divBdr>
    </w:div>
    <w:div w:id="1658874943">
      <w:bodyDiv w:val="1"/>
      <w:marLeft w:val="0"/>
      <w:marRight w:val="0"/>
      <w:marTop w:val="0"/>
      <w:marBottom w:val="0"/>
      <w:divBdr>
        <w:top w:val="none" w:sz="0" w:space="0" w:color="auto"/>
        <w:left w:val="none" w:sz="0" w:space="0" w:color="auto"/>
        <w:bottom w:val="none" w:sz="0" w:space="0" w:color="auto"/>
        <w:right w:val="none" w:sz="0" w:space="0" w:color="auto"/>
      </w:divBdr>
    </w:div>
    <w:div w:id="1813786211">
      <w:bodyDiv w:val="1"/>
      <w:marLeft w:val="0"/>
      <w:marRight w:val="0"/>
      <w:marTop w:val="0"/>
      <w:marBottom w:val="0"/>
      <w:divBdr>
        <w:top w:val="none" w:sz="0" w:space="0" w:color="auto"/>
        <w:left w:val="none" w:sz="0" w:space="0" w:color="auto"/>
        <w:bottom w:val="none" w:sz="0" w:space="0" w:color="auto"/>
        <w:right w:val="none" w:sz="0" w:space="0" w:color="auto"/>
      </w:divBdr>
    </w:div>
    <w:div w:id="1819957027">
      <w:bodyDiv w:val="1"/>
      <w:marLeft w:val="0"/>
      <w:marRight w:val="0"/>
      <w:marTop w:val="0"/>
      <w:marBottom w:val="0"/>
      <w:divBdr>
        <w:top w:val="none" w:sz="0" w:space="0" w:color="auto"/>
        <w:left w:val="none" w:sz="0" w:space="0" w:color="auto"/>
        <w:bottom w:val="none" w:sz="0" w:space="0" w:color="auto"/>
        <w:right w:val="none" w:sz="0" w:space="0" w:color="auto"/>
      </w:divBdr>
    </w:div>
    <w:div w:id="1833981048">
      <w:bodyDiv w:val="1"/>
      <w:marLeft w:val="0"/>
      <w:marRight w:val="0"/>
      <w:marTop w:val="0"/>
      <w:marBottom w:val="0"/>
      <w:divBdr>
        <w:top w:val="none" w:sz="0" w:space="0" w:color="auto"/>
        <w:left w:val="none" w:sz="0" w:space="0" w:color="auto"/>
        <w:bottom w:val="none" w:sz="0" w:space="0" w:color="auto"/>
        <w:right w:val="none" w:sz="0" w:space="0" w:color="auto"/>
      </w:divBdr>
    </w:div>
    <w:div w:id="1853688393">
      <w:bodyDiv w:val="1"/>
      <w:marLeft w:val="0"/>
      <w:marRight w:val="0"/>
      <w:marTop w:val="0"/>
      <w:marBottom w:val="0"/>
      <w:divBdr>
        <w:top w:val="none" w:sz="0" w:space="0" w:color="auto"/>
        <w:left w:val="none" w:sz="0" w:space="0" w:color="auto"/>
        <w:bottom w:val="none" w:sz="0" w:space="0" w:color="auto"/>
        <w:right w:val="none" w:sz="0" w:space="0" w:color="auto"/>
      </w:divBdr>
    </w:div>
    <w:div w:id="1864130546">
      <w:bodyDiv w:val="1"/>
      <w:marLeft w:val="0"/>
      <w:marRight w:val="0"/>
      <w:marTop w:val="0"/>
      <w:marBottom w:val="0"/>
      <w:divBdr>
        <w:top w:val="none" w:sz="0" w:space="0" w:color="auto"/>
        <w:left w:val="none" w:sz="0" w:space="0" w:color="auto"/>
        <w:bottom w:val="none" w:sz="0" w:space="0" w:color="auto"/>
        <w:right w:val="none" w:sz="0" w:space="0" w:color="auto"/>
      </w:divBdr>
    </w:div>
    <w:div w:id="2023117246">
      <w:bodyDiv w:val="1"/>
      <w:marLeft w:val="0"/>
      <w:marRight w:val="0"/>
      <w:marTop w:val="0"/>
      <w:marBottom w:val="0"/>
      <w:divBdr>
        <w:top w:val="none" w:sz="0" w:space="0" w:color="auto"/>
        <w:left w:val="none" w:sz="0" w:space="0" w:color="auto"/>
        <w:bottom w:val="none" w:sz="0" w:space="0" w:color="auto"/>
        <w:right w:val="none" w:sz="0" w:space="0" w:color="auto"/>
      </w:divBdr>
    </w:div>
    <w:div w:id="2050297881">
      <w:bodyDiv w:val="1"/>
      <w:marLeft w:val="0"/>
      <w:marRight w:val="0"/>
      <w:marTop w:val="0"/>
      <w:marBottom w:val="0"/>
      <w:divBdr>
        <w:top w:val="none" w:sz="0" w:space="0" w:color="auto"/>
        <w:left w:val="none" w:sz="0" w:space="0" w:color="auto"/>
        <w:bottom w:val="none" w:sz="0" w:space="0" w:color="auto"/>
        <w:right w:val="none" w:sz="0" w:space="0" w:color="auto"/>
      </w:divBdr>
    </w:div>
    <w:div w:id="2050638677">
      <w:bodyDiv w:val="1"/>
      <w:marLeft w:val="0"/>
      <w:marRight w:val="0"/>
      <w:marTop w:val="0"/>
      <w:marBottom w:val="0"/>
      <w:divBdr>
        <w:top w:val="none" w:sz="0" w:space="0" w:color="auto"/>
        <w:left w:val="none" w:sz="0" w:space="0" w:color="auto"/>
        <w:bottom w:val="none" w:sz="0" w:space="0" w:color="auto"/>
        <w:right w:val="none" w:sz="0" w:space="0" w:color="auto"/>
      </w:divBdr>
    </w:div>
    <w:div w:id="2068331878">
      <w:bodyDiv w:val="1"/>
      <w:marLeft w:val="0"/>
      <w:marRight w:val="0"/>
      <w:marTop w:val="0"/>
      <w:marBottom w:val="0"/>
      <w:divBdr>
        <w:top w:val="none" w:sz="0" w:space="0" w:color="auto"/>
        <w:left w:val="none" w:sz="0" w:space="0" w:color="auto"/>
        <w:bottom w:val="none" w:sz="0" w:space="0" w:color="auto"/>
        <w:right w:val="none" w:sz="0" w:space="0" w:color="auto"/>
      </w:divBdr>
    </w:div>
    <w:div w:id="2070375281">
      <w:bodyDiv w:val="1"/>
      <w:marLeft w:val="0"/>
      <w:marRight w:val="0"/>
      <w:marTop w:val="0"/>
      <w:marBottom w:val="0"/>
      <w:divBdr>
        <w:top w:val="none" w:sz="0" w:space="0" w:color="auto"/>
        <w:left w:val="none" w:sz="0" w:space="0" w:color="auto"/>
        <w:bottom w:val="none" w:sz="0" w:space="0" w:color="auto"/>
        <w:right w:val="none" w:sz="0" w:space="0" w:color="auto"/>
      </w:divBdr>
    </w:div>
    <w:div w:id="2074885781">
      <w:bodyDiv w:val="1"/>
      <w:marLeft w:val="0"/>
      <w:marRight w:val="0"/>
      <w:marTop w:val="0"/>
      <w:marBottom w:val="0"/>
      <w:divBdr>
        <w:top w:val="none" w:sz="0" w:space="0" w:color="auto"/>
        <w:left w:val="none" w:sz="0" w:space="0" w:color="auto"/>
        <w:bottom w:val="none" w:sz="0" w:space="0" w:color="auto"/>
        <w:right w:val="none" w:sz="0" w:space="0" w:color="auto"/>
      </w:divBdr>
    </w:div>
    <w:div w:id="21352531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chart" Target="charts/chart1.xml"/><Relationship Id="rId39" Type="http://schemas.openxmlformats.org/officeDocument/2006/relationships/header" Target="header3.xml"/><Relationship Id="rId21" Type="http://schemas.openxmlformats.org/officeDocument/2006/relationships/footer" Target="footer2.xml"/><Relationship Id="rId34" Type="http://schemas.openxmlformats.org/officeDocument/2006/relationships/chart" Target="charts/chart9.xm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29" Type="http://schemas.openxmlformats.org/officeDocument/2006/relationships/chart" Target="charts/chart4.xml"/><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4.png"/><Relationship Id="rId32" Type="http://schemas.openxmlformats.org/officeDocument/2006/relationships/chart" Target="charts/chart7.xml"/><Relationship Id="rId37" Type="http://schemas.openxmlformats.org/officeDocument/2006/relationships/header" Target="header2.xml"/><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chart" Target="charts/chart3.xml"/><Relationship Id="rId36" Type="http://schemas.openxmlformats.org/officeDocument/2006/relationships/footer" Target="footer3.xml"/><Relationship Id="rId10" Type="http://schemas.openxmlformats.org/officeDocument/2006/relationships/hyperlink" Target="file:///D:\Thesis\Bon\Writting\MemSol_v5.docx" TargetMode="External"/><Relationship Id="rId19" Type="http://schemas.openxmlformats.org/officeDocument/2006/relationships/footer" Target="footer1.xml"/><Relationship Id="rId31"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hyperlink" Target="file:///D:\Thesis\Bon\Writting\MemSol_v5.docx"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chart" Target="charts/chart2.xml"/><Relationship Id="rId30" Type="http://schemas.openxmlformats.org/officeDocument/2006/relationships/chart" Target="charts/chart5.xml"/><Relationship Id="rId35" Type="http://schemas.openxmlformats.org/officeDocument/2006/relationships/image" Target="media/image16.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chart" Target="charts/chart8.xml"/><Relationship Id="rId38" Type="http://schemas.openxmlformats.org/officeDocument/2006/relationships/footer" Target="footer4.xml"/></Relationships>
</file>

<file path=word/_rels/footer2.xml.rels><?xml version="1.0" encoding="UTF-8" standalone="yes"?>
<Relationships xmlns="http://schemas.openxmlformats.org/package/2006/relationships"><Relationship Id="rId1" Type="http://schemas.openxmlformats.org/officeDocument/2006/relationships/image" Target="media/image11.png"/></Relationships>
</file>

<file path=word/_rels/footer4.xml.rels><?xml version="1.0" encoding="UTF-8" standalone="yes"?>
<Relationships xmlns="http://schemas.openxmlformats.org/package/2006/relationships"><Relationship Id="rId1" Type="http://schemas.openxmlformats.org/officeDocument/2006/relationships/image" Target="media/image11.png"/></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_rels/header2.xml.rels><?xml version="1.0" encoding="UTF-8" standalone="yes"?>
<Relationships xmlns="http://schemas.openxmlformats.org/package/2006/relationships"><Relationship Id="rId1" Type="http://schemas.openxmlformats.org/officeDocument/2006/relationships/image" Target="media/image10.png"/></Relationships>
</file>

<file path=word/charts/_rels/chart1.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Thesis\Bon\Writting\Results_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Thesis\Bon\Writting\Results_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Thesis\Bon\Writting\Results_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Thesis\Bon\Writting\Results_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Thesis\Bon\Module%201%20-%20Residents\Tomove\1Module1_Residents_vligh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Thesis\Bon\Module%201%20-%20Residents\Tomove\1Module1_Residents_vligh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Thesis\Bon\Module%201%20-%20Residents\Tomove\1Module1_Residents_vlight.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Thesis\Bon\Module%201%20-%20Residents\Tomove\1Module1_Residents_vlight.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BE"/>
              <a:t>Trip</a:t>
            </a:r>
            <a:r>
              <a:rPr lang="fr-BE" baseline="0"/>
              <a:t> length</a:t>
            </a:r>
            <a:endParaRPr lang="fr-B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0"/>
          <c:order val="0"/>
          <c:tx>
            <c:strRef>
              <c:f>Sheet1!$A$2</c:f>
              <c:strCache>
                <c:ptCount val="1"/>
                <c:pt idx="0">
                  <c:v>Simulation</c:v>
                </c:pt>
              </c:strCache>
            </c:strRef>
          </c:tx>
          <c:spPr>
            <a:solidFill>
              <a:schemeClr val="accent1">
                <a:lumMod val="75000"/>
              </a:schemeClr>
            </a:solidFill>
            <a:ln>
              <a:noFill/>
            </a:ln>
            <a:effectLst/>
          </c:spPr>
          <c:invertIfNegative val="0"/>
          <c:cat>
            <c:strRef>
              <c:f>Sheet1!$B$1:$F$1</c:f>
              <c:strCache>
                <c:ptCount val="5"/>
                <c:pt idx="0">
                  <c:v>≤ 1 km</c:v>
                </c:pt>
                <c:pt idx="1">
                  <c:v>1-2 km</c:v>
                </c:pt>
                <c:pt idx="2">
                  <c:v>2-5 km</c:v>
                </c:pt>
                <c:pt idx="3">
                  <c:v>5-10 km</c:v>
                </c:pt>
                <c:pt idx="4">
                  <c:v>&gt; 10 km</c:v>
                </c:pt>
              </c:strCache>
            </c:strRef>
          </c:cat>
          <c:val>
            <c:numRef>
              <c:f>Sheet1!$B$2:$F$2</c:f>
              <c:numCache>
                <c:formatCode>0%</c:formatCode>
                <c:ptCount val="5"/>
                <c:pt idx="0">
                  <c:v>0.11700371633899577</c:v>
                </c:pt>
                <c:pt idx="1">
                  <c:v>9.0123565340742562E-2</c:v>
                </c:pt>
                <c:pt idx="2">
                  <c:v>0.1889846305349418</c:v>
                </c:pt>
                <c:pt idx="3">
                  <c:v>0.33131103529935874</c:v>
                </c:pt>
                <c:pt idx="4">
                  <c:v>0.24458991312911055</c:v>
                </c:pt>
              </c:numCache>
            </c:numRef>
          </c:val>
          <c:extLst>
            <c:ext xmlns:c16="http://schemas.microsoft.com/office/drawing/2014/chart" uri="{C3380CC4-5D6E-409C-BE32-E72D297353CC}">
              <c16:uniqueId val="{00000000-3C24-4A3D-99AE-0ED72B4623B8}"/>
            </c:ext>
          </c:extLst>
        </c:ser>
        <c:ser>
          <c:idx val="1"/>
          <c:order val="1"/>
          <c:tx>
            <c:strRef>
              <c:f>Sheet1!$A$3</c:f>
              <c:strCache>
                <c:ptCount val="1"/>
                <c:pt idx="0">
                  <c:v>Monitor 2019</c:v>
                </c:pt>
              </c:strCache>
            </c:strRef>
          </c:tx>
          <c:spPr>
            <a:solidFill>
              <a:schemeClr val="accent1">
                <a:lumMod val="60000"/>
                <a:lumOff val="40000"/>
              </a:schemeClr>
            </a:solidFill>
            <a:ln>
              <a:noFill/>
            </a:ln>
            <a:effectLst/>
          </c:spPr>
          <c:invertIfNegative val="0"/>
          <c:cat>
            <c:strRef>
              <c:f>Sheet1!$B$1:$F$1</c:f>
              <c:strCache>
                <c:ptCount val="5"/>
                <c:pt idx="0">
                  <c:v>≤ 1 km</c:v>
                </c:pt>
                <c:pt idx="1">
                  <c:v>1-2 km</c:v>
                </c:pt>
                <c:pt idx="2">
                  <c:v>2-5 km</c:v>
                </c:pt>
                <c:pt idx="3">
                  <c:v>5-10 km</c:v>
                </c:pt>
                <c:pt idx="4">
                  <c:v>&gt; 10 km</c:v>
                </c:pt>
              </c:strCache>
            </c:strRef>
          </c:cat>
          <c:val>
            <c:numRef>
              <c:f>Sheet1!$B$3:$F$3</c:f>
              <c:numCache>
                <c:formatCode>0%</c:formatCode>
                <c:ptCount val="5"/>
                <c:pt idx="0">
                  <c:v>0.12</c:v>
                </c:pt>
                <c:pt idx="1">
                  <c:v>0.11</c:v>
                </c:pt>
                <c:pt idx="2">
                  <c:v>0.21</c:v>
                </c:pt>
                <c:pt idx="3">
                  <c:v>0.19</c:v>
                </c:pt>
                <c:pt idx="4">
                  <c:v>0.37</c:v>
                </c:pt>
              </c:numCache>
            </c:numRef>
          </c:val>
          <c:extLst>
            <c:ext xmlns:c16="http://schemas.microsoft.com/office/drawing/2014/chart" uri="{C3380CC4-5D6E-409C-BE32-E72D297353CC}">
              <c16:uniqueId val="{00000001-3C24-4A3D-99AE-0ED72B4623B8}"/>
            </c:ext>
          </c:extLst>
        </c:ser>
        <c:dLbls>
          <c:showLegendKey val="0"/>
          <c:showVal val="0"/>
          <c:showCatName val="0"/>
          <c:showSerName val="0"/>
          <c:showPercent val="0"/>
          <c:showBubbleSize val="0"/>
        </c:dLbls>
        <c:gapWidth val="219"/>
        <c:overlap val="-27"/>
        <c:axId val="1285428368"/>
        <c:axId val="1285430448"/>
      </c:barChart>
      <c:catAx>
        <c:axId val="12854283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BE"/>
                  <a:t>Length categor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285430448"/>
        <c:crosses val="autoZero"/>
        <c:auto val="1"/>
        <c:lblAlgn val="ctr"/>
        <c:lblOffset val="100"/>
        <c:noMultiLvlLbl val="0"/>
      </c:catAx>
      <c:valAx>
        <c:axId val="1285430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BE"/>
                  <a:t>Pourcentage of trip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2854283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BE"/>
              <a:t>aTaxis status through time of the day</a:t>
            </a:r>
            <a:br>
              <a:rPr lang="fr-BE"/>
            </a:br>
            <a:r>
              <a:rPr lang="fr-BE"/>
              <a:t>Simulation without empty ri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6!$B$1</c:f>
              <c:strCache>
                <c:ptCount val="1"/>
                <c:pt idx="0">
                  <c:v>working</c:v>
                </c:pt>
              </c:strCache>
            </c:strRef>
          </c:tx>
          <c:spPr>
            <a:solidFill>
              <a:schemeClr val="accent6">
                <a:lumMod val="40000"/>
                <a:lumOff val="60000"/>
              </a:schemeClr>
            </a:solidFill>
            <a:ln>
              <a:noFill/>
            </a:ln>
            <a:effectLst/>
          </c:spPr>
          <c:invertIfNegative val="0"/>
          <c:cat>
            <c:strRef>
              <c:f>Sheet6!$A$2:$A$1442</c:f>
              <c:strCache>
                <c:ptCount val="14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strCache>
            </c:strRef>
          </c:cat>
          <c:val>
            <c:numRef>
              <c:f>Sheet6!$B$2:$B$1442</c:f>
              <c:numCache>
                <c:formatCode>General</c:formatCode>
                <c:ptCount val="1441"/>
                <c:pt idx="0">
                  <c:v>2</c:v>
                </c:pt>
                <c:pt idx="1">
                  <c:v>4</c:v>
                </c:pt>
                <c:pt idx="2">
                  <c:v>7</c:v>
                </c:pt>
                <c:pt idx="3">
                  <c:v>8</c:v>
                </c:pt>
                <c:pt idx="4">
                  <c:v>9</c:v>
                </c:pt>
                <c:pt idx="5">
                  <c:v>13</c:v>
                </c:pt>
                <c:pt idx="6">
                  <c:v>15</c:v>
                </c:pt>
                <c:pt idx="7">
                  <c:v>17</c:v>
                </c:pt>
                <c:pt idx="8">
                  <c:v>17</c:v>
                </c:pt>
                <c:pt idx="9">
                  <c:v>15</c:v>
                </c:pt>
                <c:pt idx="10">
                  <c:v>17</c:v>
                </c:pt>
                <c:pt idx="11">
                  <c:v>18</c:v>
                </c:pt>
                <c:pt idx="12">
                  <c:v>17</c:v>
                </c:pt>
                <c:pt idx="13">
                  <c:v>16</c:v>
                </c:pt>
                <c:pt idx="14">
                  <c:v>17</c:v>
                </c:pt>
                <c:pt idx="15">
                  <c:v>19</c:v>
                </c:pt>
                <c:pt idx="16">
                  <c:v>20</c:v>
                </c:pt>
                <c:pt idx="17">
                  <c:v>20</c:v>
                </c:pt>
                <c:pt idx="18">
                  <c:v>17</c:v>
                </c:pt>
                <c:pt idx="19">
                  <c:v>19</c:v>
                </c:pt>
                <c:pt idx="20">
                  <c:v>19</c:v>
                </c:pt>
                <c:pt idx="21">
                  <c:v>21</c:v>
                </c:pt>
                <c:pt idx="22">
                  <c:v>22</c:v>
                </c:pt>
                <c:pt idx="23">
                  <c:v>27</c:v>
                </c:pt>
                <c:pt idx="24">
                  <c:v>28</c:v>
                </c:pt>
                <c:pt idx="25">
                  <c:v>31</c:v>
                </c:pt>
                <c:pt idx="26">
                  <c:v>29</c:v>
                </c:pt>
                <c:pt idx="27">
                  <c:v>30</c:v>
                </c:pt>
                <c:pt idx="28">
                  <c:v>31</c:v>
                </c:pt>
                <c:pt idx="29">
                  <c:v>31</c:v>
                </c:pt>
                <c:pt idx="30">
                  <c:v>29</c:v>
                </c:pt>
                <c:pt idx="31">
                  <c:v>30</c:v>
                </c:pt>
                <c:pt idx="32">
                  <c:v>29</c:v>
                </c:pt>
                <c:pt idx="33">
                  <c:v>28</c:v>
                </c:pt>
                <c:pt idx="34">
                  <c:v>26</c:v>
                </c:pt>
                <c:pt idx="35">
                  <c:v>25</c:v>
                </c:pt>
                <c:pt idx="36">
                  <c:v>24</c:v>
                </c:pt>
                <c:pt idx="37">
                  <c:v>27</c:v>
                </c:pt>
                <c:pt idx="38">
                  <c:v>28</c:v>
                </c:pt>
                <c:pt idx="39">
                  <c:v>27</c:v>
                </c:pt>
                <c:pt idx="40">
                  <c:v>26</c:v>
                </c:pt>
                <c:pt idx="41">
                  <c:v>24</c:v>
                </c:pt>
                <c:pt idx="42">
                  <c:v>25</c:v>
                </c:pt>
                <c:pt idx="43">
                  <c:v>21</c:v>
                </c:pt>
                <c:pt idx="44">
                  <c:v>19</c:v>
                </c:pt>
                <c:pt idx="45">
                  <c:v>19</c:v>
                </c:pt>
                <c:pt idx="46">
                  <c:v>18</c:v>
                </c:pt>
                <c:pt idx="47">
                  <c:v>18</c:v>
                </c:pt>
                <c:pt idx="48">
                  <c:v>18</c:v>
                </c:pt>
                <c:pt idx="49">
                  <c:v>19</c:v>
                </c:pt>
                <c:pt idx="50">
                  <c:v>19</c:v>
                </c:pt>
                <c:pt idx="51">
                  <c:v>18</c:v>
                </c:pt>
                <c:pt idx="52">
                  <c:v>18</c:v>
                </c:pt>
                <c:pt idx="53">
                  <c:v>15</c:v>
                </c:pt>
                <c:pt idx="54">
                  <c:v>14</c:v>
                </c:pt>
                <c:pt idx="55">
                  <c:v>15</c:v>
                </c:pt>
                <c:pt idx="56">
                  <c:v>17</c:v>
                </c:pt>
                <c:pt idx="57">
                  <c:v>18</c:v>
                </c:pt>
                <c:pt idx="58">
                  <c:v>18</c:v>
                </c:pt>
                <c:pt idx="59">
                  <c:v>20</c:v>
                </c:pt>
                <c:pt idx="60">
                  <c:v>19</c:v>
                </c:pt>
                <c:pt idx="61">
                  <c:v>19</c:v>
                </c:pt>
                <c:pt idx="62">
                  <c:v>17</c:v>
                </c:pt>
                <c:pt idx="63">
                  <c:v>15</c:v>
                </c:pt>
                <c:pt idx="64">
                  <c:v>12</c:v>
                </c:pt>
                <c:pt idx="65">
                  <c:v>10</c:v>
                </c:pt>
                <c:pt idx="66">
                  <c:v>6</c:v>
                </c:pt>
                <c:pt idx="67">
                  <c:v>6</c:v>
                </c:pt>
                <c:pt idx="68">
                  <c:v>6</c:v>
                </c:pt>
                <c:pt idx="69">
                  <c:v>6</c:v>
                </c:pt>
                <c:pt idx="70">
                  <c:v>6</c:v>
                </c:pt>
                <c:pt idx="71">
                  <c:v>5</c:v>
                </c:pt>
                <c:pt idx="72">
                  <c:v>4</c:v>
                </c:pt>
                <c:pt idx="73">
                  <c:v>4</c:v>
                </c:pt>
                <c:pt idx="74">
                  <c:v>4</c:v>
                </c:pt>
                <c:pt idx="75">
                  <c:v>4</c:v>
                </c:pt>
                <c:pt idx="76">
                  <c:v>4</c:v>
                </c:pt>
                <c:pt idx="77">
                  <c:v>4</c:v>
                </c:pt>
                <c:pt idx="78">
                  <c:v>3</c:v>
                </c:pt>
                <c:pt idx="79">
                  <c:v>3</c:v>
                </c:pt>
                <c:pt idx="80">
                  <c:v>2</c:v>
                </c:pt>
                <c:pt idx="81">
                  <c:v>1</c:v>
                </c:pt>
                <c:pt idx="82">
                  <c:v>1</c:v>
                </c:pt>
                <c:pt idx="83">
                  <c:v>2</c:v>
                </c:pt>
                <c:pt idx="84">
                  <c:v>2</c:v>
                </c:pt>
                <c:pt idx="85">
                  <c:v>2</c:v>
                </c:pt>
                <c:pt idx="86">
                  <c:v>2</c:v>
                </c:pt>
                <c:pt idx="87">
                  <c:v>2</c:v>
                </c:pt>
                <c:pt idx="88">
                  <c:v>2</c:v>
                </c:pt>
                <c:pt idx="89">
                  <c:v>2</c:v>
                </c:pt>
                <c:pt idx="90">
                  <c:v>2</c:v>
                </c:pt>
                <c:pt idx="91">
                  <c:v>2</c:v>
                </c:pt>
                <c:pt idx="92">
                  <c:v>1</c:v>
                </c:pt>
                <c:pt idx="93">
                  <c:v>1</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2</c:v>
                </c:pt>
                <c:pt idx="133">
                  <c:v>2</c:v>
                </c:pt>
                <c:pt idx="134">
                  <c:v>2</c:v>
                </c:pt>
                <c:pt idx="135">
                  <c:v>2</c:v>
                </c:pt>
                <c:pt idx="136">
                  <c:v>2</c:v>
                </c:pt>
                <c:pt idx="137">
                  <c:v>2</c:v>
                </c:pt>
                <c:pt idx="138">
                  <c:v>2</c:v>
                </c:pt>
                <c:pt idx="139">
                  <c:v>3</c:v>
                </c:pt>
                <c:pt idx="140">
                  <c:v>3</c:v>
                </c:pt>
                <c:pt idx="141">
                  <c:v>3</c:v>
                </c:pt>
                <c:pt idx="142">
                  <c:v>3</c:v>
                </c:pt>
                <c:pt idx="143">
                  <c:v>3</c:v>
                </c:pt>
                <c:pt idx="144">
                  <c:v>3</c:v>
                </c:pt>
                <c:pt idx="145">
                  <c:v>3</c:v>
                </c:pt>
                <c:pt idx="146">
                  <c:v>3</c:v>
                </c:pt>
                <c:pt idx="147">
                  <c:v>3</c:v>
                </c:pt>
                <c:pt idx="148">
                  <c:v>3</c:v>
                </c:pt>
                <c:pt idx="149">
                  <c:v>3</c:v>
                </c:pt>
                <c:pt idx="150">
                  <c:v>1</c:v>
                </c:pt>
                <c:pt idx="151">
                  <c:v>0</c:v>
                </c:pt>
                <c:pt idx="152">
                  <c:v>0</c:v>
                </c:pt>
                <c:pt idx="153">
                  <c:v>0</c:v>
                </c:pt>
                <c:pt idx="154">
                  <c:v>0</c:v>
                </c:pt>
                <c:pt idx="155">
                  <c:v>0</c:v>
                </c:pt>
                <c:pt idx="156">
                  <c:v>0</c:v>
                </c:pt>
                <c:pt idx="157">
                  <c:v>0</c:v>
                </c:pt>
                <c:pt idx="158">
                  <c:v>0</c:v>
                </c:pt>
                <c:pt idx="159">
                  <c:v>2</c:v>
                </c:pt>
                <c:pt idx="160">
                  <c:v>2</c:v>
                </c:pt>
                <c:pt idx="161">
                  <c:v>2</c:v>
                </c:pt>
                <c:pt idx="162">
                  <c:v>2</c:v>
                </c:pt>
                <c:pt idx="163">
                  <c:v>2</c:v>
                </c:pt>
                <c:pt idx="164">
                  <c:v>2</c:v>
                </c:pt>
                <c:pt idx="165">
                  <c:v>2</c:v>
                </c:pt>
                <c:pt idx="166">
                  <c:v>2</c:v>
                </c:pt>
                <c:pt idx="167">
                  <c:v>2</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2</c:v>
                </c:pt>
                <c:pt idx="182">
                  <c:v>1</c:v>
                </c:pt>
                <c:pt idx="183">
                  <c:v>1</c:v>
                </c:pt>
                <c:pt idx="184">
                  <c:v>1</c:v>
                </c:pt>
                <c:pt idx="185">
                  <c:v>1</c:v>
                </c:pt>
                <c:pt idx="186">
                  <c:v>1</c:v>
                </c:pt>
                <c:pt idx="187">
                  <c:v>1</c:v>
                </c:pt>
                <c:pt idx="188">
                  <c:v>1</c:v>
                </c:pt>
                <c:pt idx="189">
                  <c:v>2</c:v>
                </c:pt>
                <c:pt idx="190">
                  <c:v>2</c:v>
                </c:pt>
                <c:pt idx="191">
                  <c:v>2</c:v>
                </c:pt>
                <c:pt idx="192">
                  <c:v>2</c:v>
                </c:pt>
                <c:pt idx="193">
                  <c:v>2</c:v>
                </c:pt>
                <c:pt idx="194">
                  <c:v>2</c:v>
                </c:pt>
                <c:pt idx="195">
                  <c:v>2</c:v>
                </c:pt>
                <c:pt idx="196">
                  <c:v>2</c:v>
                </c:pt>
                <c:pt idx="197">
                  <c:v>2</c:v>
                </c:pt>
                <c:pt idx="198">
                  <c:v>2</c:v>
                </c:pt>
                <c:pt idx="199">
                  <c:v>2</c:v>
                </c:pt>
                <c:pt idx="200">
                  <c:v>2</c:v>
                </c:pt>
                <c:pt idx="201">
                  <c:v>1</c:v>
                </c:pt>
                <c:pt idx="202">
                  <c:v>1</c:v>
                </c:pt>
                <c:pt idx="203">
                  <c:v>2</c:v>
                </c:pt>
                <c:pt idx="204">
                  <c:v>2</c:v>
                </c:pt>
                <c:pt idx="205">
                  <c:v>4</c:v>
                </c:pt>
                <c:pt idx="206">
                  <c:v>4</c:v>
                </c:pt>
                <c:pt idx="207">
                  <c:v>4</c:v>
                </c:pt>
                <c:pt idx="208">
                  <c:v>5</c:v>
                </c:pt>
                <c:pt idx="209">
                  <c:v>6</c:v>
                </c:pt>
                <c:pt idx="210">
                  <c:v>6</c:v>
                </c:pt>
                <c:pt idx="211">
                  <c:v>7</c:v>
                </c:pt>
                <c:pt idx="212">
                  <c:v>7</c:v>
                </c:pt>
                <c:pt idx="213">
                  <c:v>7</c:v>
                </c:pt>
                <c:pt idx="214">
                  <c:v>7</c:v>
                </c:pt>
                <c:pt idx="215">
                  <c:v>7</c:v>
                </c:pt>
                <c:pt idx="216">
                  <c:v>7</c:v>
                </c:pt>
                <c:pt idx="217">
                  <c:v>7</c:v>
                </c:pt>
                <c:pt idx="218">
                  <c:v>7</c:v>
                </c:pt>
                <c:pt idx="219">
                  <c:v>7</c:v>
                </c:pt>
                <c:pt idx="220">
                  <c:v>7</c:v>
                </c:pt>
                <c:pt idx="221">
                  <c:v>8</c:v>
                </c:pt>
                <c:pt idx="222">
                  <c:v>10</c:v>
                </c:pt>
                <c:pt idx="223">
                  <c:v>10</c:v>
                </c:pt>
                <c:pt idx="224">
                  <c:v>10</c:v>
                </c:pt>
                <c:pt idx="225">
                  <c:v>11</c:v>
                </c:pt>
                <c:pt idx="226">
                  <c:v>14</c:v>
                </c:pt>
                <c:pt idx="227">
                  <c:v>13</c:v>
                </c:pt>
                <c:pt idx="228">
                  <c:v>13</c:v>
                </c:pt>
                <c:pt idx="229">
                  <c:v>14</c:v>
                </c:pt>
                <c:pt idx="230">
                  <c:v>14</c:v>
                </c:pt>
                <c:pt idx="231">
                  <c:v>13</c:v>
                </c:pt>
                <c:pt idx="232">
                  <c:v>15</c:v>
                </c:pt>
                <c:pt idx="233">
                  <c:v>16</c:v>
                </c:pt>
                <c:pt idx="234">
                  <c:v>15</c:v>
                </c:pt>
                <c:pt idx="235">
                  <c:v>15</c:v>
                </c:pt>
                <c:pt idx="236">
                  <c:v>15</c:v>
                </c:pt>
                <c:pt idx="237">
                  <c:v>15</c:v>
                </c:pt>
                <c:pt idx="238">
                  <c:v>16</c:v>
                </c:pt>
                <c:pt idx="239">
                  <c:v>16</c:v>
                </c:pt>
                <c:pt idx="240">
                  <c:v>16</c:v>
                </c:pt>
                <c:pt idx="241">
                  <c:v>16</c:v>
                </c:pt>
                <c:pt idx="242">
                  <c:v>16</c:v>
                </c:pt>
                <c:pt idx="243">
                  <c:v>14</c:v>
                </c:pt>
                <c:pt idx="244">
                  <c:v>13</c:v>
                </c:pt>
                <c:pt idx="245">
                  <c:v>12</c:v>
                </c:pt>
                <c:pt idx="246">
                  <c:v>10</c:v>
                </c:pt>
                <c:pt idx="247">
                  <c:v>12</c:v>
                </c:pt>
                <c:pt idx="248">
                  <c:v>13</c:v>
                </c:pt>
                <c:pt idx="249">
                  <c:v>14</c:v>
                </c:pt>
                <c:pt idx="250">
                  <c:v>15</c:v>
                </c:pt>
                <c:pt idx="251">
                  <c:v>14</c:v>
                </c:pt>
                <c:pt idx="252">
                  <c:v>17</c:v>
                </c:pt>
                <c:pt idx="253">
                  <c:v>21</c:v>
                </c:pt>
                <c:pt idx="254">
                  <c:v>21</c:v>
                </c:pt>
                <c:pt idx="255">
                  <c:v>21</c:v>
                </c:pt>
                <c:pt idx="256">
                  <c:v>21</c:v>
                </c:pt>
                <c:pt idx="257">
                  <c:v>22</c:v>
                </c:pt>
                <c:pt idx="258">
                  <c:v>22</c:v>
                </c:pt>
                <c:pt idx="259">
                  <c:v>24</c:v>
                </c:pt>
                <c:pt idx="260">
                  <c:v>25</c:v>
                </c:pt>
                <c:pt idx="261">
                  <c:v>26</c:v>
                </c:pt>
                <c:pt idx="262">
                  <c:v>26</c:v>
                </c:pt>
                <c:pt idx="263">
                  <c:v>27</c:v>
                </c:pt>
                <c:pt idx="264">
                  <c:v>28</c:v>
                </c:pt>
                <c:pt idx="265">
                  <c:v>28</c:v>
                </c:pt>
                <c:pt idx="266">
                  <c:v>29</c:v>
                </c:pt>
                <c:pt idx="267">
                  <c:v>30</c:v>
                </c:pt>
                <c:pt idx="268">
                  <c:v>35</c:v>
                </c:pt>
                <c:pt idx="269">
                  <c:v>38</c:v>
                </c:pt>
                <c:pt idx="270">
                  <c:v>40</c:v>
                </c:pt>
                <c:pt idx="271">
                  <c:v>38</c:v>
                </c:pt>
                <c:pt idx="272">
                  <c:v>35</c:v>
                </c:pt>
                <c:pt idx="273">
                  <c:v>35</c:v>
                </c:pt>
                <c:pt idx="274">
                  <c:v>34</c:v>
                </c:pt>
                <c:pt idx="275">
                  <c:v>36</c:v>
                </c:pt>
                <c:pt idx="276">
                  <c:v>39</c:v>
                </c:pt>
                <c:pt idx="277">
                  <c:v>42</c:v>
                </c:pt>
                <c:pt idx="278">
                  <c:v>42</c:v>
                </c:pt>
                <c:pt idx="279">
                  <c:v>43</c:v>
                </c:pt>
                <c:pt idx="280">
                  <c:v>42</c:v>
                </c:pt>
                <c:pt idx="281">
                  <c:v>41</c:v>
                </c:pt>
                <c:pt idx="282">
                  <c:v>44</c:v>
                </c:pt>
                <c:pt idx="283">
                  <c:v>42</c:v>
                </c:pt>
                <c:pt idx="284">
                  <c:v>42</c:v>
                </c:pt>
                <c:pt idx="285">
                  <c:v>41</c:v>
                </c:pt>
                <c:pt idx="286">
                  <c:v>39</c:v>
                </c:pt>
                <c:pt idx="287">
                  <c:v>44</c:v>
                </c:pt>
                <c:pt idx="288">
                  <c:v>43</c:v>
                </c:pt>
                <c:pt idx="289">
                  <c:v>41</c:v>
                </c:pt>
                <c:pt idx="290">
                  <c:v>41</c:v>
                </c:pt>
                <c:pt idx="291">
                  <c:v>41</c:v>
                </c:pt>
                <c:pt idx="292">
                  <c:v>41</c:v>
                </c:pt>
                <c:pt idx="293">
                  <c:v>42</c:v>
                </c:pt>
                <c:pt idx="294">
                  <c:v>40</c:v>
                </c:pt>
                <c:pt idx="295">
                  <c:v>42</c:v>
                </c:pt>
                <c:pt idx="296">
                  <c:v>44</c:v>
                </c:pt>
                <c:pt idx="297">
                  <c:v>44</c:v>
                </c:pt>
                <c:pt idx="298">
                  <c:v>45</c:v>
                </c:pt>
                <c:pt idx="299">
                  <c:v>47</c:v>
                </c:pt>
                <c:pt idx="300">
                  <c:v>48</c:v>
                </c:pt>
                <c:pt idx="301">
                  <c:v>50</c:v>
                </c:pt>
                <c:pt idx="302">
                  <c:v>52</c:v>
                </c:pt>
                <c:pt idx="303">
                  <c:v>52</c:v>
                </c:pt>
                <c:pt idx="304">
                  <c:v>52</c:v>
                </c:pt>
                <c:pt idx="305">
                  <c:v>54</c:v>
                </c:pt>
                <c:pt idx="306">
                  <c:v>56</c:v>
                </c:pt>
                <c:pt idx="307">
                  <c:v>52</c:v>
                </c:pt>
                <c:pt idx="308">
                  <c:v>52</c:v>
                </c:pt>
                <c:pt idx="309">
                  <c:v>52</c:v>
                </c:pt>
                <c:pt idx="310">
                  <c:v>51</c:v>
                </c:pt>
                <c:pt idx="311">
                  <c:v>51</c:v>
                </c:pt>
                <c:pt idx="312">
                  <c:v>53</c:v>
                </c:pt>
                <c:pt idx="313">
                  <c:v>57</c:v>
                </c:pt>
                <c:pt idx="314">
                  <c:v>57</c:v>
                </c:pt>
                <c:pt idx="315">
                  <c:v>57</c:v>
                </c:pt>
                <c:pt idx="316">
                  <c:v>63</c:v>
                </c:pt>
                <c:pt idx="317">
                  <c:v>64</c:v>
                </c:pt>
                <c:pt idx="318">
                  <c:v>63</c:v>
                </c:pt>
                <c:pt idx="319">
                  <c:v>71</c:v>
                </c:pt>
                <c:pt idx="320">
                  <c:v>75</c:v>
                </c:pt>
                <c:pt idx="321">
                  <c:v>77</c:v>
                </c:pt>
                <c:pt idx="322">
                  <c:v>80</c:v>
                </c:pt>
                <c:pt idx="323">
                  <c:v>81</c:v>
                </c:pt>
                <c:pt idx="324">
                  <c:v>83</c:v>
                </c:pt>
                <c:pt idx="325">
                  <c:v>84</c:v>
                </c:pt>
                <c:pt idx="326">
                  <c:v>85</c:v>
                </c:pt>
                <c:pt idx="327">
                  <c:v>85</c:v>
                </c:pt>
                <c:pt idx="328">
                  <c:v>87</c:v>
                </c:pt>
                <c:pt idx="329">
                  <c:v>85</c:v>
                </c:pt>
                <c:pt idx="330">
                  <c:v>89</c:v>
                </c:pt>
                <c:pt idx="331">
                  <c:v>90</c:v>
                </c:pt>
                <c:pt idx="332">
                  <c:v>91</c:v>
                </c:pt>
                <c:pt idx="333">
                  <c:v>92</c:v>
                </c:pt>
                <c:pt idx="334">
                  <c:v>94</c:v>
                </c:pt>
                <c:pt idx="335">
                  <c:v>93</c:v>
                </c:pt>
                <c:pt idx="336">
                  <c:v>94</c:v>
                </c:pt>
                <c:pt idx="337">
                  <c:v>93</c:v>
                </c:pt>
                <c:pt idx="338">
                  <c:v>91</c:v>
                </c:pt>
                <c:pt idx="339">
                  <c:v>96</c:v>
                </c:pt>
                <c:pt idx="340">
                  <c:v>92</c:v>
                </c:pt>
                <c:pt idx="341">
                  <c:v>91</c:v>
                </c:pt>
                <c:pt idx="342">
                  <c:v>88</c:v>
                </c:pt>
                <c:pt idx="343">
                  <c:v>90</c:v>
                </c:pt>
                <c:pt idx="344">
                  <c:v>95</c:v>
                </c:pt>
                <c:pt idx="345">
                  <c:v>101</c:v>
                </c:pt>
                <c:pt idx="346">
                  <c:v>108</c:v>
                </c:pt>
                <c:pt idx="347">
                  <c:v>110</c:v>
                </c:pt>
                <c:pt idx="348">
                  <c:v>111</c:v>
                </c:pt>
                <c:pt idx="349">
                  <c:v>112</c:v>
                </c:pt>
                <c:pt idx="350">
                  <c:v>114</c:v>
                </c:pt>
                <c:pt idx="351">
                  <c:v>115</c:v>
                </c:pt>
                <c:pt idx="352">
                  <c:v>117</c:v>
                </c:pt>
                <c:pt idx="353">
                  <c:v>117</c:v>
                </c:pt>
                <c:pt idx="354">
                  <c:v>117</c:v>
                </c:pt>
                <c:pt idx="355">
                  <c:v>118</c:v>
                </c:pt>
                <c:pt idx="356">
                  <c:v>121</c:v>
                </c:pt>
                <c:pt idx="357">
                  <c:v>118</c:v>
                </c:pt>
                <c:pt idx="358">
                  <c:v>123</c:v>
                </c:pt>
                <c:pt idx="359">
                  <c:v>126</c:v>
                </c:pt>
                <c:pt idx="360">
                  <c:v>126</c:v>
                </c:pt>
                <c:pt idx="361">
                  <c:v>126</c:v>
                </c:pt>
                <c:pt idx="362">
                  <c:v>127</c:v>
                </c:pt>
                <c:pt idx="363">
                  <c:v>124</c:v>
                </c:pt>
                <c:pt idx="364">
                  <c:v>120</c:v>
                </c:pt>
                <c:pt idx="365">
                  <c:v>123</c:v>
                </c:pt>
                <c:pt idx="366">
                  <c:v>123</c:v>
                </c:pt>
                <c:pt idx="367">
                  <c:v>115</c:v>
                </c:pt>
                <c:pt idx="368">
                  <c:v>119</c:v>
                </c:pt>
                <c:pt idx="369">
                  <c:v>123</c:v>
                </c:pt>
                <c:pt idx="370">
                  <c:v>131</c:v>
                </c:pt>
                <c:pt idx="371">
                  <c:v>137</c:v>
                </c:pt>
                <c:pt idx="372">
                  <c:v>139</c:v>
                </c:pt>
                <c:pt idx="373">
                  <c:v>144</c:v>
                </c:pt>
                <c:pt idx="374">
                  <c:v>141</c:v>
                </c:pt>
                <c:pt idx="375">
                  <c:v>139</c:v>
                </c:pt>
                <c:pt idx="376">
                  <c:v>143</c:v>
                </c:pt>
                <c:pt idx="377">
                  <c:v>141</c:v>
                </c:pt>
                <c:pt idx="378">
                  <c:v>148</c:v>
                </c:pt>
                <c:pt idx="379">
                  <c:v>151</c:v>
                </c:pt>
                <c:pt idx="380">
                  <c:v>152</c:v>
                </c:pt>
                <c:pt idx="381">
                  <c:v>149</c:v>
                </c:pt>
                <c:pt idx="382">
                  <c:v>148</c:v>
                </c:pt>
                <c:pt idx="383">
                  <c:v>153</c:v>
                </c:pt>
                <c:pt idx="384">
                  <c:v>155</c:v>
                </c:pt>
                <c:pt idx="385">
                  <c:v>161</c:v>
                </c:pt>
                <c:pt idx="386">
                  <c:v>162</c:v>
                </c:pt>
                <c:pt idx="387">
                  <c:v>161</c:v>
                </c:pt>
                <c:pt idx="388">
                  <c:v>164</c:v>
                </c:pt>
                <c:pt idx="389">
                  <c:v>170</c:v>
                </c:pt>
                <c:pt idx="390">
                  <c:v>172</c:v>
                </c:pt>
                <c:pt idx="391">
                  <c:v>177</c:v>
                </c:pt>
                <c:pt idx="392">
                  <c:v>182</c:v>
                </c:pt>
                <c:pt idx="393">
                  <c:v>185</c:v>
                </c:pt>
                <c:pt idx="394">
                  <c:v>179</c:v>
                </c:pt>
                <c:pt idx="395">
                  <c:v>179</c:v>
                </c:pt>
                <c:pt idx="396">
                  <c:v>173</c:v>
                </c:pt>
                <c:pt idx="397">
                  <c:v>170</c:v>
                </c:pt>
                <c:pt idx="398">
                  <c:v>174</c:v>
                </c:pt>
                <c:pt idx="399">
                  <c:v>182</c:v>
                </c:pt>
                <c:pt idx="400">
                  <c:v>184</c:v>
                </c:pt>
                <c:pt idx="401">
                  <c:v>182</c:v>
                </c:pt>
                <c:pt idx="402">
                  <c:v>184</c:v>
                </c:pt>
                <c:pt idx="403">
                  <c:v>181</c:v>
                </c:pt>
                <c:pt idx="404">
                  <c:v>185</c:v>
                </c:pt>
                <c:pt idx="405">
                  <c:v>192</c:v>
                </c:pt>
                <c:pt idx="406">
                  <c:v>196</c:v>
                </c:pt>
                <c:pt idx="407">
                  <c:v>199</c:v>
                </c:pt>
                <c:pt idx="408">
                  <c:v>198</c:v>
                </c:pt>
                <c:pt idx="409">
                  <c:v>202</c:v>
                </c:pt>
                <c:pt idx="410">
                  <c:v>203</c:v>
                </c:pt>
                <c:pt idx="411">
                  <c:v>194</c:v>
                </c:pt>
                <c:pt idx="412">
                  <c:v>195</c:v>
                </c:pt>
                <c:pt idx="413">
                  <c:v>203</c:v>
                </c:pt>
                <c:pt idx="414">
                  <c:v>207</c:v>
                </c:pt>
                <c:pt idx="415">
                  <c:v>202</c:v>
                </c:pt>
                <c:pt idx="416">
                  <c:v>201</c:v>
                </c:pt>
                <c:pt idx="417">
                  <c:v>216</c:v>
                </c:pt>
                <c:pt idx="418">
                  <c:v>220</c:v>
                </c:pt>
                <c:pt idx="419">
                  <c:v>218</c:v>
                </c:pt>
                <c:pt idx="420">
                  <c:v>224</c:v>
                </c:pt>
                <c:pt idx="421">
                  <c:v>230</c:v>
                </c:pt>
                <c:pt idx="422">
                  <c:v>234</c:v>
                </c:pt>
                <c:pt idx="423">
                  <c:v>219</c:v>
                </c:pt>
                <c:pt idx="424">
                  <c:v>225</c:v>
                </c:pt>
                <c:pt idx="425">
                  <c:v>227</c:v>
                </c:pt>
                <c:pt idx="426">
                  <c:v>222</c:v>
                </c:pt>
                <c:pt idx="427">
                  <c:v>229</c:v>
                </c:pt>
                <c:pt idx="428">
                  <c:v>234</c:v>
                </c:pt>
                <c:pt idx="429">
                  <c:v>241</c:v>
                </c:pt>
                <c:pt idx="430">
                  <c:v>233</c:v>
                </c:pt>
                <c:pt idx="431">
                  <c:v>233</c:v>
                </c:pt>
                <c:pt idx="432">
                  <c:v>234</c:v>
                </c:pt>
                <c:pt idx="433">
                  <c:v>230</c:v>
                </c:pt>
                <c:pt idx="434">
                  <c:v>229</c:v>
                </c:pt>
                <c:pt idx="435">
                  <c:v>227</c:v>
                </c:pt>
                <c:pt idx="436">
                  <c:v>232</c:v>
                </c:pt>
                <c:pt idx="437">
                  <c:v>231</c:v>
                </c:pt>
                <c:pt idx="438">
                  <c:v>238</c:v>
                </c:pt>
                <c:pt idx="439">
                  <c:v>239</c:v>
                </c:pt>
                <c:pt idx="440">
                  <c:v>230</c:v>
                </c:pt>
                <c:pt idx="441">
                  <c:v>223</c:v>
                </c:pt>
                <c:pt idx="442">
                  <c:v>221</c:v>
                </c:pt>
                <c:pt idx="443">
                  <c:v>228</c:v>
                </c:pt>
                <c:pt idx="444">
                  <c:v>235</c:v>
                </c:pt>
                <c:pt idx="445">
                  <c:v>237</c:v>
                </c:pt>
                <c:pt idx="446">
                  <c:v>238</c:v>
                </c:pt>
                <c:pt idx="447">
                  <c:v>241</c:v>
                </c:pt>
                <c:pt idx="448">
                  <c:v>237</c:v>
                </c:pt>
                <c:pt idx="449">
                  <c:v>231</c:v>
                </c:pt>
                <c:pt idx="450">
                  <c:v>226</c:v>
                </c:pt>
                <c:pt idx="451">
                  <c:v>236</c:v>
                </c:pt>
                <c:pt idx="452">
                  <c:v>239</c:v>
                </c:pt>
                <c:pt idx="453">
                  <c:v>246</c:v>
                </c:pt>
                <c:pt idx="454">
                  <c:v>237</c:v>
                </c:pt>
                <c:pt idx="455">
                  <c:v>238</c:v>
                </c:pt>
                <c:pt idx="456">
                  <c:v>239</c:v>
                </c:pt>
                <c:pt idx="457">
                  <c:v>228</c:v>
                </c:pt>
                <c:pt idx="458">
                  <c:v>226</c:v>
                </c:pt>
                <c:pt idx="459">
                  <c:v>228</c:v>
                </c:pt>
                <c:pt idx="460">
                  <c:v>226</c:v>
                </c:pt>
                <c:pt idx="461">
                  <c:v>227</c:v>
                </c:pt>
                <c:pt idx="462">
                  <c:v>223</c:v>
                </c:pt>
                <c:pt idx="463">
                  <c:v>211</c:v>
                </c:pt>
                <c:pt idx="464">
                  <c:v>211</c:v>
                </c:pt>
                <c:pt idx="465">
                  <c:v>218</c:v>
                </c:pt>
                <c:pt idx="466">
                  <c:v>219</c:v>
                </c:pt>
                <c:pt idx="467">
                  <c:v>218</c:v>
                </c:pt>
                <c:pt idx="468">
                  <c:v>226</c:v>
                </c:pt>
                <c:pt idx="469">
                  <c:v>221</c:v>
                </c:pt>
                <c:pt idx="470">
                  <c:v>224</c:v>
                </c:pt>
                <c:pt idx="471">
                  <c:v>218</c:v>
                </c:pt>
                <c:pt idx="472">
                  <c:v>224</c:v>
                </c:pt>
                <c:pt idx="473">
                  <c:v>227</c:v>
                </c:pt>
                <c:pt idx="474">
                  <c:v>223</c:v>
                </c:pt>
                <c:pt idx="475">
                  <c:v>225</c:v>
                </c:pt>
                <c:pt idx="476">
                  <c:v>230</c:v>
                </c:pt>
                <c:pt idx="477">
                  <c:v>224</c:v>
                </c:pt>
                <c:pt idx="478">
                  <c:v>222</c:v>
                </c:pt>
                <c:pt idx="479">
                  <c:v>228</c:v>
                </c:pt>
                <c:pt idx="480">
                  <c:v>232</c:v>
                </c:pt>
                <c:pt idx="481">
                  <c:v>231</c:v>
                </c:pt>
                <c:pt idx="482">
                  <c:v>233</c:v>
                </c:pt>
                <c:pt idx="483">
                  <c:v>235</c:v>
                </c:pt>
                <c:pt idx="484">
                  <c:v>238</c:v>
                </c:pt>
                <c:pt idx="485">
                  <c:v>233</c:v>
                </c:pt>
                <c:pt idx="486">
                  <c:v>240</c:v>
                </c:pt>
                <c:pt idx="487">
                  <c:v>238</c:v>
                </c:pt>
                <c:pt idx="488">
                  <c:v>238</c:v>
                </c:pt>
                <c:pt idx="489">
                  <c:v>238</c:v>
                </c:pt>
                <c:pt idx="490">
                  <c:v>234</c:v>
                </c:pt>
                <c:pt idx="491">
                  <c:v>225</c:v>
                </c:pt>
                <c:pt idx="492">
                  <c:v>221</c:v>
                </c:pt>
                <c:pt idx="493">
                  <c:v>223</c:v>
                </c:pt>
                <c:pt idx="494">
                  <c:v>227</c:v>
                </c:pt>
                <c:pt idx="495">
                  <c:v>224</c:v>
                </c:pt>
                <c:pt idx="496">
                  <c:v>227</c:v>
                </c:pt>
                <c:pt idx="497">
                  <c:v>223</c:v>
                </c:pt>
                <c:pt idx="498">
                  <c:v>216</c:v>
                </c:pt>
                <c:pt idx="499">
                  <c:v>223</c:v>
                </c:pt>
                <c:pt idx="500">
                  <c:v>229</c:v>
                </c:pt>
                <c:pt idx="501">
                  <c:v>229</c:v>
                </c:pt>
                <c:pt idx="502">
                  <c:v>227</c:v>
                </c:pt>
                <c:pt idx="503">
                  <c:v>220</c:v>
                </c:pt>
                <c:pt idx="504">
                  <c:v>221</c:v>
                </c:pt>
                <c:pt idx="505">
                  <c:v>211</c:v>
                </c:pt>
                <c:pt idx="506">
                  <c:v>217</c:v>
                </c:pt>
                <c:pt idx="507">
                  <c:v>218</c:v>
                </c:pt>
                <c:pt idx="508">
                  <c:v>223</c:v>
                </c:pt>
                <c:pt idx="509">
                  <c:v>228</c:v>
                </c:pt>
                <c:pt idx="510">
                  <c:v>226</c:v>
                </c:pt>
                <c:pt idx="511">
                  <c:v>220</c:v>
                </c:pt>
                <c:pt idx="512">
                  <c:v>224</c:v>
                </c:pt>
                <c:pt idx="513">
                  <c:v>222</c:v>
                </c:pt>
                <c:pt idx="514">
                  <c:v>219</c:v>
                </c:pt>
                <c:pt idx="515">
                  <c:v>220</c:v>
                </c:pt>
                <c:pt idx="516">
                  <c:v>219</c:v>
                </c:pt>
                <c:pt idx="517">
                  <c:v>217</c:v>
                </c:pt>
                <c:pt idx="518">
                  <c:v>218</c:v>
                </c:pt>
                <c:pt idx="519">
                  <c:v>222</c:v>
                </c:pt>
                <c:pt idx="520">
                  <c:v>216</c:v>
                </c:pt>
                <c:pt idx="521">
                  <c:v>217</c:v>
                </c:pt>
                <c:pt idx="522">
                  <c:v>212</c:v>
                </c:pt>
                <c:pt idx="523">
                  <c:v>212</c:v>
                </c:pt>
                <c:pt idx="524">
                  <c:v>216</c:v>
                </c:pt>
                <c:pt idx="525">
                  <c:v>216</c:v>
                </c:pt>
                <c:pt idx="526">
                  <c:v>215</c:v>
                </c:pt>
                <c:pt idx="527">
                  <c:v>208</c:v>
                </c:pt>
                <c:pt idx="528">
                  <c:v>204</c:v>
                </c:pt>
                <c:pt idx="529">
                  <c:v>201</c:v>
                </c:pt>
                <c:pt idx="530">
                  <c:v>202</c:v>
                </c:pt>
                <c:pt idx="531">
                  <c:v>195</c:v>
                </c:pt>
                <c:pt idx="532">
                  <c:v>192</c:v>
                </c:pt>
                <c:pt idx="533">
                  <c:v>191</c:v>
                </c:pt>
                <c:pt idx="534">
                  <c:v>186</c:v>
                </c:pt>
                <c:pt idx="535">
                  <c:v>186</c:v>
                </c:pt>
                <c:pt idx="536">
                  <c:v>186</c:v>
                </c:pt>
                <c:pt idx="537">
                  <c:v>185</c:v>
                </c:pt>
                <c:pt idx="538">
                  <c:v>194</c:v>
                </c:pt>
                <c:pt idx="539">
                  <c:v>195</c:v>
                </c:pt>
                <c:pt idx="540">
                  <c:v>202</c:v>
                </c:pt>
                <c:pt idx="541">
                  <c:v>199</c:v>
                </c:pt>
                <c:pt idx="542">
                  <c:v>193</c:v>
                </c:pt>
                <c:pt idx="543">
                  <c:v>190</c:v>
                </c:pt>
                <c:pt idx="544">
                  <c:v>187</c:v>
                </c:pt>
                <c:pt idx="545">
                  <c:v>189</c:v>
                </c:pt>
                <c:pt idx="546">
                  <c:v>179</c:v>
                </c:pt>
                <c:pt idx="547">
                  <c:v>180</c:v>
                </c:pt>
                <c:pt idx="548">
                  <c:v>185</c:v>
                </c:pt>
                <c:pt idx="549">
                  <c:v>188</c:v>
                </c:pt>
                <c:pt idx="550">
                  <c:v>188</c:v>
                </c:pt>
                <c:pt idx="551">
                  <c:v>185</c:v>
                </c:pt>
                <c:pt idx="552">
                  <c:v>188</c:v>
                </c:pt>
                <c:pt idx="553">
                  <c:v>187</c:v>
                </c:pt>
                <c:pt idx="554">
                  <c:v>189</c:v>
                </c:pt>
                <c:pt idx="555">
                  <c:v>179</c:v>
                </c:pt>
                <c:pt idx="556">
                  <c:v>181</c:v>
                </c:pt>
                <c:pt idx="557">
                  <c:v>181</c:v>
                </c:pt>
                <c:pt idx="558">
                  <c:v>173</c:v>
                </c:pt>
                <c:pt idx="559">
                  <c:v>178</c:v>
                </c:pt>
                <c:pt idx="560">
                  <c:v>179</c:v>
                </c:pt>
                <c:pt idx="561">
                  <c:v>172</c:v>
                </c:pt>
                <c:pt idx="562">
                  <c:v>178</c:v>
                </c:pt>
                <c:pt idx="563">
                  <c:v>177</c:v>
                </c:pt>
                <c:pt idx="564">
                  <c:v>181</c:v>
                </c:pt>
                <c:pt idx="565">
                  <c:v>191</c:v>
                </c:pt>
                <c:pt idx="566">
                  <c:v>190</c:v>
                </c:pt>
                <c:pt idx="567">
                  <c:v>185</c:v>
                </c:pt>
                <c:pt idx="568">
                  <c:v>188</c:v>
                </c:pt>
                <c:pt idx="569">
                  <c:v>189</c:v>
                </c:pt>
                <c:pt idx="570">
                  <c:v>178</c:v>
                </c:pt>
                <c:pt idx="571">
                  <c:v>180</c:v>
                </c:pt>
                <c:pt idx="572">
                  <c:v>184</c:v>
                </c:pt>
                <c:pt idx="573">
                  <c:v>182</c:v>
                </c:pt>
                <c:pt idx="574">
                  <c:v>184</c:v>
                </c:pt>
                <c:pt idx="575">
                  <c:v>181</c:v>
                </c:pt>
                <c:pt idx="576">
                  <c:v>183</c:v>
                </c:pt>
                <c:pt idx="577">
                  <c:v>180</c:v>
                </c:pt>
                <c:pt idx="578">
                  <c:v>177</c:v>
                </c:pt>
                <c:pt idx="579">
                  <c:v>185</c:v>
                </c:pt>
                <c:pt idx="580">
                  <c:v>184</c:v>
                </c:pt>
                <c:pt idx="581">
                  <c:v>183</c:v>
                </c:pt>
                <c:pt idx="582">
                  <c:v>179</c:v>
                </c:pt>
                <c:pt idx="583">
                  <c:v>185</c:v>
                </c:pt>
                <c:pt idx="584">
                  <c:v>174</c:v>
                </c:pt>
                <c:pt idx="585">
                  <c:v>174</c:v>
                </c:pt>
                <c:pt idx="586">
                  <c:v>184</c:v>
                </c:pt>
                <c:pt idx="587">
                  <c:v>188</c:v>
                </c:pt>
                <c:pt idx="588">
                  <c:v>193</c:v>
                </c:pt>
                <c:pt idx="589">
                  <c:v>197</c:v>
                </c:pt>
                <c:pt idx="590">
                  <c:v>200</c:v>
                </c:pt>
                <c:pt idx="591">
                  <c:v>206</c:v>
                </c:pt>
                <c:pt idx="592">
                  <c:v>208</c:v>
                </c:pt>
                <c:pt idx="593">
                  <c:v>211</c:v>
                </c:pt>
                <c:pt idx="594">
                  <c:v>212</c:v>
                </c:pt>
                <c:pt idx="595">
                  <c:v>216</c:v>
                </c:pt>
                <c:pt idx="596">
                  <c:v>212</c:v>
                </c:pt>
                <c:pt idx="597">
                  <c:v>205</c:v>
                </c:pt>
                <c:pt idx="598">
                  <c:v>208</c:v>
                </c:pt>
                <c:pt idx="599">
                  <c:v>202</c:v>
                </c:pt>
                <c:pt idx="600">
                  <c:v>199</c:v>
                </c:pt>
                <c:pt idx="601">
                  <c:v>190</c:v>
                </c:pt>
                <c:pt idx="602">
                  <c:v>194</c:v>
                </c:pt>
                <c:pt idx="603">
                  <c:v>191</c:v>
                </c:pt>
                <c:pt idx="604">
                  <c:v>191</c:v>
                </c:pt>
                <c:pt idx="605">
                  <c:v>189</c:v>
                </c:pt>
                <c:pt idx="606">
                  <c:v>188</c:v>
                </c:pt>
                <c:pt idx="607">
                  <c:v>183</c:v>
                </c:pt>
                <c:pt idx="608">
                  <c:v>188</c:v>
                </c:pt>
                <c:pt idx="609">
                  <c:v>186</c:v>
                </c:pt>
                <c:pt idx="610">
                  <c:v>191</c:v>
                </c:pt>
                <c:pt idx="611">
                  <c:v>199</c:v>
                </c:pt>
                <c:pt idx="612">
                  <c:v>193</c:v>
                </c:pt>
                <c:pt idx="613">
                  <c:v>191</c:v>
                </c:pt>
                <c:pt idx="614">
                  <c:v>185</c:v>
                </c:pt>
                <c:pt idx="615">
                  <c:v>182</c:v>
                </c:pt>
                <c:pt idx="616">
                  <c:v>179</c:v>
                </c:pt>
                <c:pt idx="617">
                  <c:v>174</c:v>
                </c:pt>
                <c:pt idx="618">
                  <c:v>181</c:v>
                </c:pt>
                <c:pt idx="619">
                  <c:v>177</c:v>
                </c:pt>
                <c:pt idx="620">
                  <c:v>168</c:v>
                </c:pt>
                <c:pt idx="621">
                  <c:v>163</c:v>
                </c:pt>
                <c:pt idx="622">
                  <c:v>165</c:v>
                </c:pt>
                <c:pt idx="623">
                  <c:v>163</c:v>
                </c:pt>
                <c:pt idx="624">
                  <c:v>164</c:v>
                </c:pt>
                <c:pt idx="625">
                  <c:v>158</c:v>
                </c:pt>
                <c:pt idx="626">
                  <c:v>157</c:v>
                </c:pt>
                <c:pt idx="627">
                  <c:v>157</c:v>
                </c:pt>
                <c:pt idx="628">
                  <c:v>160</c:v>
                </c:pt>
                <c:pt idx="629">
                  <c:v>154</c:v>
                </c:pt>
                <c:pt idx="630">
                  <c:v>153</c:v>
                </c:pt>
                <c:pt idx="631">
                  <c:v>155</c:v>
                </c:pt>
                <c:pt idx="632">
                  <c:v>152</c:v>
                </c:pt>
                <c:pt idx="633">
                  <c:v>151</c:v>
                </c:pt>
                <c:pt idx="634">
                  <c:v>149</c:v>
                </c:pt>
                <c:pt idx="635">
                  <c:v>147</c:v>
                </c:pt>
                <c:pt idx="636">
                  <c:v>156</c:v>
                </c:pt>
                <c:pt idx="637">
                  <c:v>157</c:v>
                </c:pt>
                <c:pt idx="638">
                  <c:v>161</c:v>
                </c:pt>
                <c:pt idx="639">
                  <c:v>169</c:v>
                </c:pt>
                <c:pt idx="640">
                  <c:v>171</c:v>
                </c:pt>
                <c:pt idx="641">
                  <c:v>170</c:v>
                </c:pt>
                <c:pt idx="642">
                  <c:v>177</c:v>
                </c:pt>
                <c:pt idx="643">
                  <c:v>163</c:v>
                </c:pt>
                <c:pt idx="644">
                  <c:v>156</c:v>
                </c:pt>
                <c:pt idx="645">
                  <c:v>155</c:v>
                </c:pt>
                <c:pt idx="646">
                  <c:v>159</c:v>
                </c:pt>
                <c:pt idx="647">
                  <c:v>161</c:v>
                </c:pt>
                <c:pt idx="648">
                  <c:v>166</c:v>
                </c:pt>
                <c:pt idx="649">
                  <c:v>163</c:v>
                </c:pt>
                <c:pt idx="650">
                  <c:v>158</c:v>
                </c:pt>
                <c:pt idx="651">
                  <c:v>163</c:v>
                </c:pt>
                <c:pt idx="652">
                  <c:v>161</c:v>
                </c:pt>
                <c:pt idx="653">
                  <c:v>170</c:v>
                </c:pt>
                <c:pt idx="654">
                  <c:v>175</c:v>
                </c:pt>
                <c:pt idx="655">
                  <c:v>173</c:v>
                </c:pt>
                <c:pt idx="656">
                  <c:v>168</c:v>
                </c:pt>
                <c:pt idx="657">
                  <c:v>168</c:v>
                </c:pt>
                <c:pt idx="658">
                  <c:v>169</c:v>
                </c:pt>
                <c:pt idx="659">
                  <c:v>176</c:v>
                </c:pt>
                <c:pt idx="660">
                  <c:v>174</c:v>
                </c:pt>
                <c:pt idx="661">
                  <c:v>171</c:v>
                </c:pt>
                <c:pt idx="662">
                  <c:v>173</c:v>
                </c:pt>
                <c:pt idx="663">
                  <c:v>182</c:v>
                </c:pt>
                <c:pt idx="664">
                  <c:v>188</c:v>
                </c:pt>
                <c:pt idx="665">
                  <c:v>184</c:v>
                </c:pt>
                <c:pt idx="666">
                  <c:v>181</c:v>
                </c:pt>
                <c:pt idx="667">
                  <c:v>178</c:v>
                </c:pt>
                <c:pt idx="668">
                  <c:v>176</c:v>
                </c:pt>
                <c:pt idx="669">
                  <c:v>178</c:v>
                </c:pt>
                <c:pt idx="670">
                  <c:v>174</c:v>
                </c:pt>
                <c:pt idx="671">
                  <c:v>170</c:v>
                </c:pt>
                <c:pt idx="672">
                  <c:v>168</c:v>
                </c:pt>
                <c:pt idx="673">
                  <c:v>173</c:v>
                </c:pt>
                <c:pt idx="674">
                  <c:v>176</c:v>
                </c:pt>
                <c:pt idx="675">
                  <c:v>168</c:v>
                </c:pt>
                <c:pt idx="676">
                  <c:v>180</c:v>
                </c:pt>
                <c:pt idx="677">
                  <c:v>182</c:v>
                </c:pt>
                <c:pt idx="678">
                  <c:v>190</c:v>
                </c:pt>
                <c:pt idx="679">
                  <c:v>201</c:v>
                </c:pt>
                <c:pt idx="680">
                  <c:v>211</c:v>
                </c:pt>
                <c:pt idx="681">
                  <c:v>207</c:v>
                </c:pt>
                <c:pt idx="682">
                  <c:v>206</c:v>
                </c:pt>
                <c:pt idx="683">
                  <c:v>215</c:v>
                </c:pt>
                <c:pt idx="684">
                  <c:v>214</c:v>
                </c:pt>
                <c:pt idx="685">
                  <c:v>212</c:v>
                </c:pt>
                <c:pt idx="686">
                  <c:v>217</c:v>
                </c:pt>
                <c:pt idx="687">
                  <c:v>215</c:v>
                </c:pt>
                <c:pt idx="688">
                  <c:v>217</c:v>
                </c:pt>
                <c:pt idx="689">
                  <c:v>220</c:v>
                </c:pt>
                <c:pt idx="690">
                  <c:v>207</c:v>
                </c:pt>
                <c:pt idx="691">
                  <c:v>212</c:v>
                </c:pt>
                <c:pt idx="692">
                  <c:v>212</c:v>
                </c:pt>
                <c:pt idx="693">
                  <c:v>205</c:v>
                </c:pt>
                <c:pt idx="694">
                  <c:v>212</c:v>
                </c:pt>
                <c:pt idx="695">
                  <c:v>206</c:v>
                </c:pt>
                <c:pt idx="696">
                  <c:v>202</c:v>
                </c:pt>
                <c:pt idx="697">
                  <c:v>200</c:v>
                </c:pt>
                <c:pt idx="698">
                  <c:v>202</c:v>
                </c:pt>
                <c:pt idx="699">
                  <c:v>208</c:v>
                </c:pt>
                <c:pt idx="700">
                  <c:v>206</c:v>
                </c:pt>
                <c:pt idx="701">
                  <c:v>208</c:v>
                </c:pt>
                <c:pt idx="702">
                  <c:v>210</c:v>
                </c:pt>
                <c:pt idx="703">
                  <c:v>203</c:v>
                </c:pt>
                <c:pt idx="704">
                  <c:v>204</c:v>
                </c:pt>
                <c:pt idx="705">
                  <c:v>210</c:v>
                </c:pt>
                <c:pt idx="706">
                  <c:v>216</c:v>
                </c:pt>
                <c:pt idx="707">
                  <c:v>215</c:v>
                </c:pt>
                <c:pt idx="708">
                  <c:v>210</c:v>
                </c:pt>
                <c:pt idx="709">
                  <c:v>202</c:v>
                </c:pt>
                <c:pt idx="710">
                  <c:v>205</c:v>
                </c:pt>
                <c:pt idx="711">
                  <c:v>211</c:v>
                </c:pt>
                <c:pt idx="712">
                  <c:v>209</c:v>
                </c:pt>
                <c:pt idx="713">
                  <c:v>212</c:v>
                </c:pt>
                <c:pt idx="714">
                  <c:v>215</c:v>
                </c:pt>
                <c:pt idx="715">
                  <c:v>218</c:v>
                </c:pt>
                <c:pt idx="716">
                  <c:v>217</c:v>
                </c:pt>
                <c:pt idx="717">
                  <c:v>210</c:v>
                </c:pt>
                <c:pt idx="718">
                  <c:v>217</c:v>
                </c:pt>
                <c:pt idx="719">
                  <c:v>212</c:v>
                </c:pt>
                <c:pt idx="720">
                  <c:v>211</c:v>
                </c:pt>
                <c:pt idx="721">
                  <c:v>208</c:v>
                </c:pt>
                <c:pt idx="722">
                  <c:v>203</c:v>
                </c:pt>
                <c:pt idx="723">
                  <c:v>211</c:v>
                </c:pt>
                <c:pt idx="724">
                  <c:v>218</c:v>
                </c:pt>
                <c:pt idx="725">
                  <c:v>221</c:v>
                </c:pt>
                <c:pt idx="726">
                  <c:v>226</c:v>
                </c:pt>
                <c:pt idx="727">
                  <c:v>229</c:v>
                </c:pt>
                <c:pt idx="728">
                  <c:v>226</c:v>
                </c:pt>
                <c:pt idx="729">
                  <c:v>224</c:v>
                </c:pt>
                <c:pt idx="730">
                  <c:v>220</c:v>
                </c:pt>
                <c:pt idx="731">
                  <c:v>222</c:v>
                </c:pt>
                <c:pt idx="732">
                  <c:v>228</c:v>
                </c:pt>
                <c:pt idx="733">
                  <c:v>226</c:v>
                </c:pt>
                <c:pt idx="734">
                  <c:v>224</c:v>
                </c:pt>
                <c:pt idx="735">
                  <c:v>213</c:v>
                </c:pt>
                <c:pt idx="736">
                  <c:v>218</c:v>
                </c:pt>
                <c:pt idx="737">
                  <c:v>226</c:v>
                </c:pt>
                <c:pt idx="738">
                  <c:v>221</c:v>
                </c:pt>
                <c:pt idx="739">
                  <c:v>225</c:v>
                </c:pt>
                <c:pt idx="740">
                  <c:v>231</c:v>
                </c:pt>
                <c:pt idx="741">
                  <c:v>234</c:v>
                </c:pt>
                <c:pt idx="742">
                  <c:v>233</c:v>
                </c:pt>
                <c:pt idx="743">
                  <c:v>240</c:v>
                </c:pt>
                <c:pt idx="744">
                  <c:v>247</c:v>
                </c:pt>
                <c:pt idx="745">
                  <c:v>245</c:v>
                </c:pt>
                <c:pt idx="746">
                  <c:v>242</c:v>
                </c:pt>
                <c:pt idx="747">
                  <c:v>246</c:v>
                </c:pt>
                <c:pt idx="748">
                  <c:v>249</c:v>
                </c:pt>
                <c:pt idx="749">
                  <c:v>243</c:v>
                </c:pt>
                <c:pt idx="750">
                  <c:v>238</c:v>
                </c:pt>
                <c:pt idx="751">
                  <c:v>243</c:v>
                </c:pt>
                <c:pt idx="752">
                  <c:v>248</c:v>
                </c:pt>
                <c:pt idx="753">
                  <c:v>251</c:v>
                </c:pt>
                <c:pt idx="754">
                  <c:v>250</c:v>
                </c:pt>
                <c:pt idx="755">
                  <c:v>258</c:v>
                </c:pt>
                <c:pt idx="756">
                  <c:v>260</c:v>
                </c:pt>
                <c:pt idx="757">
                  <c:v>253</c:v>
                </c:pt>
                <c:pt idx="758">
                  <c:v>257</c:v>
                </c:pt>
                <c:pt idx="759">
                  <c:v>266</c:v>
                </c:pt>
                <c:pt idx="760">
                  <c:v>263</c:v>
                </c:pt>
                <c:pt idx="761">
                  <c:v>261</c:v>
                </c:pt>
                <c:pt idx="762">
                  <c:v>266</c:v>
                </c:pt>
                <c:pt idx="763">
                  <c:v>261</c:v>
                </c:pt>
                <c:pt idx="764">
                  <c:v>273</c:v>
                </c:pt>
                <c:pt idx="765">
                  <c:v>279</c:v>
                </c:pt>
                <c:pt idx="766">
                  <c:v>284</c:v>
                </c:pt>
                <c:pt idx="767">
                  <c:v>277</c:v>
                </c:pt>
                <c:pt idx="768">
                  <c:v>276</c:v>
                </c:pt>
                <c:pt idx="769">
                  <c:v>288</c:v>
                </c:pt>
                <c:pt idx="770">
                  <c:v>279</c:v>
                </c:pt>
                <c:pt idx="771">
                  <c:v>282</c:v>
                </c:pt>
                <c:pt idx="772">
                  <c:v>275</c:v>
                </c:pt>
                <c:pt idx="773">
                  <c:v>285</c:v>
                </c:pt>
                <c:pt idx="774">
                  <c:v>279</c:v>
                </c:pt>
                <c:pt idx="775">
                  <c:v>284</c:v>
                </c:pt>
                <c:pt idx="776">
                  <c:v>290</c:v>
                </c:pt>
                <c:pt idx="777">
                  <c:v>296</c:v>
                </c:pt>
                <c:pt idx="778">
                  <c:v>296</c:v>
                </c:pt>
                <c:pt idx="779">
                  <c:v>292</c:v>
                </c:pt>
                <c:pt idx="780">
                  <c:v>293</c:v>
                </c:pt>
                <c:pt idx="781">
                  <c:v>289</c:v>
                </c:pt>
                <c:pt idx="782">
                  <c:v>292</c:v>
                </c:pt>
                <c:pt idx="783">
                  <c:v>294</c:v>
                </c:pt>
                <c:pt idx="784">
                  <c:v>299</c:v>
                </c:pt>
                <c:pt idx="785">
                  <c:v>300</c:v>
                </c:pt>
                <c:pt idx="786">
                  <c:v>303</c:v>
                </c:pt>
                <c:pt idx="787">
                  <c:v>303</c:v>
                </c:pt>
                <c:pt idx="788">
                  <c:v>302</c:v>
                </c:pt>
                <c:pt idx="789">
                  <c:v>312</c:v>
                </c:pt>
                <c:pt idx="790">
                  <c:v>307</c:v>
                </c:pt>
                <c:pt idx="791">
                  <c:v>306</c:v>
                </c:pt>
                <c:pt idx="792">
                  <c:v>306</c:v>
                </c:pt>
                <c:pt idx="793">
                  <c:v>311</c:v>
                </c:pt>
                <c:pt idx="794">
                  <c:v>308</c:v>
                </c:pt>
                <c:pt idx="795">
                  <c:v>315</c:v>
                </c:pt>
                <c:pt idx="796">
                  <c:v>306</c:v>
                </c:pt>
                <c:pt idx="797">
                  <c:v>298</c:v>
                </c:pt>
                <c:pt idx="798">
                  <c:v>283</c:v>
                </c:pt>
                <c:pt idx="799">
                  <c:v>286</c:v>
                </c:pt>
                <c:pt idx="800">
                  <c:v>288</c:v>
                </c:pt>
                <c:pt idx="801">
                  <c:v>288</c:v>
                </c:pt>
                <c:pt idx="802">
                  <c:v>279</c:v>
                </c:pt>
                <c:pt idx="803">
                  <c:v>272</c:v>
                </c:pt>
                <c:pt idx="804">
                  <c:v>282</c:v>
                </c:pt>
                <c:pt idx="805">
                  <c:v>285</c:v>
                </c:pt>
                <c:pt idx="806">
                  <c:v>285</c:v>
                </c:pt>
                <c:pt idx="807">
                  <c:v>282</c:v>
                </c:pt>
                <c:pt idx="808">
                  <c:v>281</c:v>
                </c:pt>
                <c:pt idx="809">
                  <c:v>279</c:v>
                </c:pt>
                <c:pt idx="810">
                  <c:v>289</c:v>
                </c:pt>
                <c:pt idx="811">
                  <c:v>284</c:v>
                </c:pt>
                <c:pt idx="812">
                  <c:v>292</c:v>
                </c:pt>
                <c:pt idx="813">
                  <c:v>295</c:v>
                </c:pt>
                <c:pt idx="814">
                  <c:v>300</c:v>
                </c:pt>
                <c:pt idx="815">
                  <c:v>310</c:v>
                </c:pt>
                <c:pt idx="816">
                  <c:v>315</c:v>
                </c:pt>
                <c:pt idx="817">
                  <c:v>319</c:v>
                </c:pt>
                <c:pt idx="818">
                  <c:v>317</c:v>
                </c:pt>
                <c:pt idx="819">
                  <c:v>319</c:v>
                </c:pt>
                <c:pt idx="820">
                  <c:v>323</c:v>
                </c:pt>
                <c:pt idx="821">
                  <c:v>329</c:v>
                </c:pt>
                <c:pt idx="822">
                  <c:v>323</c:v>
                </c:pt>
                <c:pt idx="823">
                  <c:v>321</c:v>
                </c:pt>
                <c:pt idx="824">
                  <c:v>321</c:v>
                </c:pt>
                <c:pt idx="825">
                  <c:v>314</c:v>
                </c:pt>
                <c:pt idx="826">
                  <c:v>312</c:v>
                </c:pt>
                <c:pt idx="827">
                  <c:v>319</c:v>
                </c:pt>
                <c:pt idx="828">
                  <c:v>323</c:v>
                </c:pt>
                <c:pt idx="829">
                  <c:v>325</c:v>
                </c:pt>
                <c:pt idx="830">
                  <c:v>321</c:v>
                </c:pt>
                <c:pt idx="831">
                  <c:v>304</c:v>
                </c:pt>
                <c:pt idx="832">
                  <c:v>292</c:v>
                </c:pt>
                <c:pt idx="833">
                  <c:v>281</c:v>
                </c:pt>
                <c:pt idx="834">
                  <c:v>286</c:v>
                </c:pt>
                <c:pt idx="835">
                  <c:v>288</c:v>
                </c:pt>
                <c:pt idx="836">
                  <c:v>294</c:v>
                </c:pt>
                <c:pt idx="837">
                  <c:v>291</c:v>
                </c:pt>
                <c:pt idx="838">
                  <c:v>283</c:v>
                </c:pt>
                <c:pt idx="839">
                  <c:v>274</c:v>
                </c:pt>
                <c:pt idx="840">
                  <c:v>275</c:v>
                </c:pt>
                <c:pt idx="841">
                  <c:v>274</c:v>
                </c:pt>
                <c:pt idx="842">
                  <c:v>268</c:v>
                </c:pt>
                <c:pt idx="843">
                  <c:v>272</c:v>
                </c:pt>
                <c:pt idx="844">
                  <c:v>270</c:v>
                </c:pt>
                <c:pt idx="845">
                  <c:v>272</c:v>
                </c:pt>
                <c:pt idx="846">
                  <c:v>266</c:v>
                </c:pt>
                <c:pt idx="847">
                  <c:v>259</c:v>
                </c:pt>
                <c:pt idx="848">
                  <c:v>257</c:v>
                </c:pt>
                <c:pt idx="849">
                  <c:v>255</c:v>
                </c:pt>
                <c:pt idx="850">
                  <c:v>251</c:v>
                </c:pt>
                <c:pt idx="851">
                  <c:v>248</c:v>
                </c:pt>
                <c:pt idx="852">
                  <c:v>243</c:v>
                </c:pt>
                <c:pt idx="853">
                  <c:v>245</c:v>
                </c:pt>
                <c:pt idx="854">
                  <c:v>249</c:v>
                </c:pt>
                <c:pt idx="855">
                  <c:v>243</c:v>
                </c:pt>
                <c:pt idx="856">
                  <c:v>245</c:v>
                </c:pt>
                <c:pt idx="857">
                  <c:v>250</c:v>
                </c:pt>
                <c:pt idx="858">
                  <c:v>250</c:v>
                </c:pt>
                <c:pt idx="859">
                  <c:v>253</c:v>
                </c:pt>
                <c:pt idx="860">
                  <c:v>263</c:v>
                </c:pt>
                <c:pt idx="861">
                  <c:v>257</c:v>
                </c:pt>
                <c:pt idx="862">
                  <c:v>262</c:v>
                </c:pt>
                <c:pt idx="863">
                  <c:v>266</c:v>
                </c:pt>
                <c:pt idx="864">
                  <c:v>272</c:v>
                </c:pt>
                <c:pt idx="865">
                  <c:v>280</c:v>
                </c:pt>
                <c:pt idx="866">
                  <c:v>283</c:v>
                </c:pt>
                <c:pt idx="867">
                  <c:v>282</c:v>
                </c:pt>
                <c:pt idx="868">
                  <c:v>290</c:v>
                </c:pt>
                <c:pt idx="869">
                  <c:v>290</c:v>
                </c:pt>
                <c:pt idx="870">
                  <c:v>291</c:v>
                </c:pt>
                <c:pt idx="871">
                  <c:v>282</c:v>
                </c:pt>
                <c:pt idx="872">
                  <c:v>282</c:v>
                </c:pt>
                <c:pt idx="873">
                  <c:v>283</c:v>
                </c:pt>
                <c:pt idx="874">
                  <c:v>278</c:v>
                </c:pt>
                <c:pt idx="875">
                  <c:v>273</c:v>
                </c:pt>
                <c:pt idx="876">
                  <c:v>274</c:v>
                </c:pt>
                <c:pt idx="877">
                  <c:v>272</c:v>
                </c:pt>
                <c:pt idx="878">
                  <c:v>280</c:v>
                </c:pt>
                <c:pt idx="879">
                  <c:v>288</c:v>
                </c:pt>
                <c:pt idx="880">
                  <c:v>291</c:v>
                </c:pt>
                <c:pt idx="881">
                  <c:v>292</c:v>
                </c:pt>
                <c:pt idx="882">
                  <c:v>285</c:v>
                </c:pt>
                <c:pt idx="883">
                  <c:v>285</c:v>
                </c:pt>
                <c:pt idx="884">
                  <c:v>284</c:v>
                </c:pt>
                <c:pt idx="885">
                  <c:v>293</c:v>
                </c:pt>
                <c:pt idx="886">
                  <c:v>297</c:v>
                </c:pt>
                <c:pt idx="887">
                  <c:v>289</c:v>
                </c:pt>
                <c:pt idx="888">
                  <c:v>292</c:v>
                </c:pt>
                <c:pt idx="889">
                  <c:v>286</c:v>
                </c:pt>
                <c:pt idx="890">
                  <c:v>273</c:v>
                </c:pt>
                <c:pt idx="891">
                  <c:v>277</c:v>
                </c:pt>
                <c:pt idx="892">
                  <c:v>279</c:v>
                </c:pt>
                <c:pt idx="893">
                  <c:v>268</c:v>
                </c:pt>
                <c:pt idx="894">
                  <c:v>274</c:v>
                </c:pt>
                <c:pt idx="895">
                  <c:v>277</c:v>
                </c:pt>
                <c:pt idx="896">
                  <c:v>275</c:v>
                </c:pt>
                <c:pt idx="897">
                  <c:v>261</c:v>
                </c:pt>
                <c:pt idx="898">
                  <c:v>265</c:v>
                </c:pt>
                <c:pt idx="899">
                  <c:v>256</c:v>
                </c:pt>
                <c:pt idx="900">
                  <c:v>253</c:v>
                </c:pt>
                <c:pt idx="901">
                  <c:v>262</c:v>
                </c:pt>
                <c:pt idx="902">
                  <c:v>271</c:v>
                </c:pt>
                <c:pt idx="903">
                  <c:v>272</c:v>
                </c:pt>
                <c:pt idx="904">
                  <c:v>269</c:v>
                </c:pt>
                <c:pt idx="905">
                  <c:v>265</c:v>
                </c:pt>
                <c:pt idx="906">
                  <c:v>259</c:v>
                </c:pt>
                <c:pt idx="907">
                  <c:v>260</c:v>
                </c:pt>
                <c:pt idx="908">
                  <c:v>266</c:v>
                </c:pt>
                <c:pt idx="909">
                  <c:v>272</c:v>
                </c:pt>
                <c:pt idx="910">
                  <c:v>280</c:v>
                </c:pt>
                <c:pt idx="911">
                  <c:v>290</c:v>
                </c:pt>
                <c:pt idx="912">
                  <c:v>285</c:v>
                </c:pt>
                <c:pt idx="913">
                  <c:v>280</c:v>
                </c:pt>
                <c:pt idx="914">
                  <c:v>285</c:v>
                </c:pt>
                <c:pt idx="915">
                  <c:v>287</c:v>
                </c:pt>
                <c:pt idx="916">
                  <c:v>294</c:v>
                </c:pt>
                <c:pt idx="917">
                  <c:v>299</c:v>
                </c:pt>
                <c:pt idx="918">
                  <c:v>294</c:v>
                </c:pt>
                <c:pt idx="919">
                  <c:v>302</c:v>
                </c:pt>
                <c:pt idx="920">
                  <c:v>302</c:v>
                </c:pt>
                <c:pt idx="921">
                  <c:v>300</c:v>
                </c:pt>
                <c:pt idx="922">
                  <c:v>298</c:v>
                </c:pt>
                <c:pt idx="923">
                  <c:v>301</c:v>
                </c:pt>
                <c:pt idx="924">
                  <c:v>298</c:v>
                </c:pt>
                <c:pt idx="925">
                  <c:v>300</c:v>
                </c:pt>
                <c:pt idx="926">
                  <c:v>299</c:v>
                </c:pt>
                <c:pt idx="927">
                  <c:v>300</c:v>
                </c:pt>
                <c:pt idx="928">
                  <c:v>295</c:v>
                </c:pt>
                <c:pt idx="929">
                  <c:v>310</c:v>
                </c:pt>
                <c:pt idx="930">
                  <c:v>315</c:v>
                </c:pt>
                <c:pt idx="931">
                  <c:v>313</c:v>
                </c:pt>
                <c:pt idx="932">
                  <c:v>317</c:v>
                </c:pt>
                <c:pt idx="933">
                  <c:v>320</c:v>
                </c:pt>
                <c:pt idx="934">
                  <c:v>322</c:v>
                </c:pt>
                <c:pt idx="935">
                  <c:v>329</c:v>
                </c:pt>
                <c:pt idx="936">
                  <c:v>325</c:v>
                </c:pt>
                <c:pt idx="937">
                  <c:v>325</c:v>
                </c:pt>
                <c:pt idx="938">
                  <c:v>326</c:v>
                </c:pt>
                <c:pt idx="939">
                  <c:v>330</c:v>
                </c:pt>
                <c:pt idx="940">
                  <c:v>337</c:v>
                </c:pt>
                <c:pt idx="941">
                  <c:v>330</c:v>
                </c:pt>
                <c:pt idx="942">
                  <c:v>341</c:v>
                </c:pt>
                <c:pt idx="943">
                  <c:v>339</c:v>
                </c:pt>
                <c:pt idx="944">
                  <c:v>334</c:v>
                </c:pt>
                <c:pt idx="945">
                  <c:v>337</c:v>
                </c:pt>
                <c:pt idx="946">
                  <c:v>343</c:v>
                </c:pt>
                <c:pt idx="947">
                  <c:v>346</c:v>
                </c:pt>
                <c:pt idx="948">
                  <c:v>349</c:v>
                </c:pt>
                <c:pt idx="949">
                  <c:v>349</c:v>
                </c:pt>
                <c:pt idx="950">
                  <c:v>358</c:v>
                </c:pt>
                <c:pt idx="951">
                  <c:v>364</c:v>
                </c:pt>
                <c:pt idx="952">
                  <c:v>359</c:v>
                </c:pt>
                <c:pt idx="953">
                  <c:v>367</c:v>
                </c:pt>
                <c:pt idx="954">
                  <c:v>358</c:v>
                </c:pt>
                <c:pt idx="955">
                  <c:v>359</c:v>
                </c:pt>
                <c:pt idx="956">
                  <c:v>355</c:v>
                </c:pt>
                <c:pt idx="957">
                  <c:v>366</c:v>
                </c:pt>
                <c:pt idx="958">
                  <c:v>363</c:v>
                </c:pt>
                <c:pt idx="959">
                  <c:v>363</c:v>
                </c:pt>
                <c:pt idx="960">
                  <c:v>380</c:v>
                </c:pt>
                <c:pt idx="961">
                  <c:v>390</c:v>
                </c:pt>
                <c:pt idx="962">
                  <c:v>391</c:v>
                </c:pt>
                <c:pt idx="963">
                  <c:v>381</c:v>
                </c:pt>
                <c:pt idx="964">
                  <c:v>382</c:v>
                </c:pt>
                <c:pt idx="965">
                  <c:v>382</c:v>
                </c:pt>
                <c:pt idx="966">
                  <c:v>378</c:v>
                </c:pt>
                <c:pt idx="967">
                  <c:v>381</c:v>
                </c:pt>
                <c:pt idx="968">
                  <c:v>380</c:v>
                </c:pt>
                <c:pt idx="969">
                  <c:v>398</c:v>
                </c:pt>
                <c:pt idx="970">
                  <c:v>408</c:v>
                </c:pt>
                <c:pt idx="971">
                  <c:v>397</c:v>
                </c:pt>
                <c:pt idx="972">
                  <c:v>400</c:v>
                </c:pt>
                <c:pt idx="973">
                  <c:v>384</c:v>
                </c:pt>
                <c:pt idx="974">
                  <c:v>377</c:v>
                </c:pt>
                <c:pt idx="975">
                  <c:v>382</c:v>
                </c:pt>
                <c:pt idx="976">
                  <c:v>373</c:v>
                </c:pt>
                <c:pt idx="977">
                  <c:v>381</c:v>
                </c:pt>
                <c:pt idx="978">
                  <c:v>393</c:v>
                </c:pt>
                <c:pt idx="979">
                  <c:v>395</c:v>
                </c:pt>
                <c:pt idx="980">
                  <c:v>394</c:v>
                </c:pt>
                <c:pt idx="981">
                  <c:v>384</c:v>
                </c:pt>
                <c:pt idx="982">
                  <c:v>373</c:v>
                </c:pt>
                <c:pt idx="983">
                  <c:v>372</c:v>
                </c:pt>
                <c:pt idx="984">
                  <c:v>368</c:v>
                </c:pt>
                <c:pt idx="985">
                  <c:v>377</c:v>
                </c:pt>
                <c:pt idx="986">
                  <c:v>384</c:v>
                </c:pt>
                <c:pt idx="987">
                  <c:v>387</c:v>
                </c:pt>
                <c:pt idx="988">
                  <c:v>384</c:v>
                </c:pt>
                <c:pt idx="989">
                  <c:v>392</c:v>
                </c:pt>
                <c:pt idx="990">
                  <c:v>383</c:v>
                </c:pt>
                <c:pt idx="991">
                  <c:v>381</c:v>
                </c:pt>
                <c:pt idx="992">
                  <c:v>392</c:v>
                </c:pt>
                <c:pt idx="993">
                  <c:v>394</c:v>
                </c:pt>
                <c:pt idx="994">
                  <c:v>405</c:v>
                </c:pt>
                <c:pt idx="995">
                  <c:v>417</c:v>
                </c:pt>
                <c:pt idx="996">
                  <c:v>404</c:v>
                </c:pt>
                <c:pt idx="997">
                  <c:v>409</c:v>
                </c:pt>
                <c:pt idx="998">
                  <c:v>402</c:v>
                </c:pt>
                <c:pt idx="999">
                  <c:v>407</c:v>
                </c:pt>
                <c:pt idx="1000">
                  <c:v>409</c:v>
                </c:pt>
                <c:pt idx="1001">
                  <c:v>404</c:v>
                </c:pt>
                <c:pt idx="1002">
                  <c:v>407</c:v>
                </c:pt>
                <c:pt idx="1003">
                  <c:v>415</c:v>
                </c:pt>
                <c:pt idx="1004">
                  <c:v>412</c:v>
                </c:pt>
                <c:pt idx="1005">
                  <c:v>416</c:v>
                </c:pt>
                <c:pt idx="1006">
                  <c:v>420</c:v>
                </c:pt>
                <c:pt idx="1007">
                  <c:v>425</c:v>
                </c:pt>
                <c:pt idx="1008">
                  <c:v>431</c:v>
                </c:pt>
                <c:pt idx="1009">
                  <c:v>431</c:v>
                </c:pt>
                <c:pt idx="1010">
                  <c:v>429</c:v>
                </c:pt>
                <c:pt idx="1011">
                  <c:v>428</c:v>
                </c:pt>
                <c:pt idx="1012">
                  <c:v>423</c:v>
                </c:pt>
                <c:pt idx="1013">
                  <c:v>418</c:v>
                </c:pt>
                <c:pt idx="1014">
                  <c:v>414</c:v>
                </c:pt>
                <c:pt idx="1015">
                  <c:v>397</c:v>
                </c:pt>
                <c:pt idx="1016">
                  <c:v>391</c:v>
                </c:pt>
                <c:pt idx="1017">
                  <c:v>391</c:v>
                </c:pt>
                <c:pt idx="1018">
                  <c:v>400</c:v>
                </c:pt>
                <c:pt idx="1019">
                  <c:v>405</c:v>
                </c:pt>
                <c:pt idx="1020">
                  <c:v>396</c:v>
                </c:pt>
                <c:pt idx="1021">
                  <c:v>387</c:v>
                </c:pt>
                <c:pt idx="1022">
                  <c:v>378</c:v>
                </c:pt>
                <c:pt idx="1023">
                  <c:v>385</c:v>
                </c:pt>
                <c:pt idx="1024">
                  <c:v>385</c:v>
                </c:pt>
                <c:pt idx="1025">
                  <c:v>391</c:v>
                </c:pt>
                <c:pt idx="1026">
                  <c:v>395</c:v>
                </c:pt>
                <c:pt idx="1027">
                  <c:v>417</c:v>
                </c:pt>
                <c:pt idx="1028">
                  <c:v>408</c:v>
                </c:pt>
                <c:pt idx="1029">
                  <c:v>402</c:v>
                </c:pt>
                <c:pt idx="1030">
                  <c:v>385</c:v>
                </c:pt>
                <c:pt idx="1031">
                  <c:v>401</c:v>
                </c:pt>
                <c:pt idx="1032">
                  <c:v>395</c:v>
                </c:pt>
                <c:pt idx="1033">
                  <c:v>392</c:v>
                </c:pt>
                <c:pt idx="1034">
                  <c:v>394</c:v>
                </c:pt>
                <c:pt idx="1035">
                  <c:v>396</c:v>
                </c:pt>
                <c:pt idx="1036">
                  <c:v>383</c:v>
                </c:pt>
                <c:pt idx="1037">
                  <c:v>397</c:v>
                </c:pt>
                <c:pt idx="1038">
                  <c:v>408</c:v>
                </c:pt>
                <c:pt idx="1039">
                  <c:v>404</c:v>
                </c:pt>
                <c:pt idx="1040">
                  <c:v>407</c:v>
                </c:pt>
                <c:pt idx="1041">
                  <c:v>411</c:v>
                </c:pt>
                <c:pt idx="1042">
                  <c:v>412</c:v>
                </c:pt>
                <c:pt idx="1043">
                  <c:v>407</c:v>
                </c:pt>
                <c:pt idx="1044">
                  <c:v>412</c:v>
                </c:pt>
                <c:pt idx="1045">
                  <c:v>427</c:v>
                </c:pt>
                <c:pt idx="1046">
                  <c:v>423</c:v>
                </c:pt>
                <c:pt idx="1047">
                  <c:v>424</c:v>
                </c:pt>
                <c:pt idx="1048">
                  <c:v>427</c:v>
                </c:pt>
                <c:pt idx="1049">
                  <c:v>426</c:v>
                </c:pt>
                <c:pt idx="1050">
                  <c:v>438</c:v>
                </c:pt>
                <c:pt idx="1051">
                  <c:v>427</c:v>
                </c:pt>
                <c:pt idx="1052">
                  <c:v>427</c:v>
                </c:pt>
                <c:pt idx="1053">
                  <c:v>421</c:v>
                </c:pt>
                <c:pt idx="1054">
                  <c:v>420</c:v>
                </c:pt>
                <c:pt idx="1055">
                  <c:v>428</c:v>
                </c:pt>
                <c:pt idx="1056">
                  <c:v>432</c:v>
                </c:pt>
                <c:pt idx="1057">
                  <c:v>424</c:v>
                </c:pt>
                <c:pt idx="1058">
                  <c:v>432</c:v>
                </c:pt>
                <c:pt idx="1059">
                  <c:v>443</c:v>
                </c:pt>
                <c:pt idx="1060">
                  <c:v>440</c:v>
                </c:pt>
                <c:pt idx="1061">
                  <c:v>441</c:v>
                </c:pt>
                <c:pt idx="1062">
                  <c:v>443</c:v>
                </c:pt>
                <c:pt idx="1063">
                  <c:v>447</c:v>
                </c:pt>
                <c:pt idx="1064">
                  <c:v>455</c:v>
                </c:pt>
                <c:pt idx="1065">
                  <c:v>442</c:v>
                </c:pt>
                <c:pt idx="1066">
                  <c:v>431</c:v>
                </c:pt>
                <c:pt idx="1067">
                  <c:v>426</c:v>
                </c:pt>
                <c:pt idx="1068">
                  <c:v>429</c:v>
                </c:pt>
                <c:pt idx="1069">
                  <c:v>443</c:v>
                </c:pt>
                <c:pt idx="1070">
                  <c:v>446</c:v>
                </c:pt>
                <c:pt idx="1071">
                  <c:v>427</c:v>
                </c:pt>
                <c:pt idx="1072">
                  <c:v>440</c:v>
                </c:pt>
                <c:pt idx="1073">
                  <c:v>442</c:v>
                </c:pt>
                <c:pt idx="1074">
                  <c:v>452</c:v>
                </c:pt>
                <c:pt idx="1075">
                  <c:v>456</c:v>
                </c:pt>
                <c:pt idx="1076">
                  <c:v>444</c:v>
                </c:pt>
                <c:pt idx="1077">
                  <c:v>437</c:v>
                </c:pt>
                <c:pt idx="1078">
                  <c:v>430</c:v>
                </c:pt>
                <c:pt idx="1079">
                  <c:v>420</c:v>
                </c:pt>
                <c:pt idx="1080">
                  <c:v>440</c:v>
                </c:pt>
                <c:pt idx="1081">
                  <c:v>441</c:v>
                </c:pt>
                <c:pt idx="1082">
                  <c:v>442</c:v>
                </c:pt>
                <c:pt idx="1083">
                  <c:v>431</c:v>
                </c:pt>
                <c:pt idx="1084">
                  <c:v>436</c:v>
                </c:pt>
                <c:pt idx="1085">
                  <c:v>435</c:v>
                </c:pt>
                <c:pt idx="1086">
                  <c:v>429</c:v>
                </c:pt>
                <c:pt idx="1087">
                  <c:v>412</c:v>
                </c:pt>
                <c:pt idx="1088">
                  <c:v>407</c:v>
                </c:pt>
                <c:pt idx="1089">
                  <c:v>411</c:v>
                </c:pt>
                <c:pt idx="1090">
                  <c:v>400</c:v>
                </c:pt>
                <c:pt idx="1091">
                  <c:v>401</c:v>
                </c:pt>
                <c:pt idx="1092">
                  <c:v>388</c:v>
                </c:pt>
                <c:pt idx="1093">
                  <c:v>394</c:v>
                </c:pt>
                <c:pt idx="1094">
                  <c:v>400</c:v>
                </c:pt>
                <c:pt idx="1095">
                  <c:v>392</c:v>
                </c:pt>
                <c:pt idx="1096">
                  <c:v>396</c:v>
                </c:pt>
                <c:pt idx="1097">
                  <c:v>394</c:v>
                </c:pt>
                <c:pt idx="1098">
                  <c:v>386</c:v>
                </c:pt>
                <c:pt idx="1099">
                  <c:v>382</c:v>
                </c:pt>
                <c:pt idx="1100">
                  <c:v>379</c:v>
                </c:pt>
                <c:pt idx="1101">
                  <c:v>392</c:v>
                </c:pt>
                <c:pt idx="1102">
                  <c:v>410</c:v>
                </c:pt>
                <c:pt idx="1103">
                  <c:v>401</c:v>
                </c:pt>
                <c:pt idx="1104">
                  <c:v>402</c:v>
                </c:pt>
                <c:pt idx="1105">
                  <c:v>395</c:v>
                </c:pt>
                <c:pt idx="1106">
                  <c:v>382</c:v>
                </c:pt>
                <c:pt idx="1107">
                  <c:v>371</c:v>
                </c:pt>
                <c:pt idx="1108">
                  <c:v>375</c:v>
                </c:pt>
                <c:pt idx="1109">
                  <c:v>370</c:v>
                </c:pt>
                <c:pt idx="1110">
                  <c:v>364</c:v>
                </c:pt>
                <c:pt idx="1111">
                  <c:v>366</c:v>
                </c:pt>
                <c:pt idx="1112">
                  <c:v>372</c:v>
                </c:pt>
                <c:pt idx="1113">
                  <c:v>375</c:v>
                </c:pt>
                <c:pt idx="1114">
                  <c:v>372</c:v>
                </c:pt>
                <c:pt idx="1115">
                  <c:v>368</c:v>
                </c:pt>
                <c:pt idx="1116">
                  <c:v>366</c:v>
                </c:pt>
                <c:pt idx="1117">
                  <c:v>369</c:v>
                </c:pt>
                <c:pt idx="1118">
                  <c:v>373</c:v>
                </c:pt>
                <c:pt idx="1119">
                  <c:v>374</c:v>
                </c:pt>
                <c:pt idx="1120">
                  <c:v>369</c:v>
                </c:pt>
                <c:pt idx="1121">
                  <c:v>355</c:v>
                </c:pt>
                <c:pt idx="1122">
                  <c:v>350</c:v>
                </c:pt>
                <c:pt idx="1123">
                  <c:v>340</c:v>
                </c:pt>
                <c:pt idx="1124">
                  <c:v>356</c:v>
                </c:pt>
                <c:pt idx="1125">
                  <c:v>368</c:v>
                </c:pt>
                <c:pt idx="1126">
                  <c:v>375</c:v>
                </c:pt>
                <c:pt idx="1127">
                  <c:v>379</c:v>
                </c:pt>
                <c:pt idx="1128">
                  <c:v>375</c:v>
                </c:pt>
                <c:pt idx="1129">
                  <c:v>364</c:v>
                </c:pt>
                <c:pt idx="1130">
                  <c:v>361</c:v>
                </c:pt>
                <c:pt idx="1131">
                  <c:v>347</c:v>
                </c:pt>
                <c:pt idx="1132">
                  <c:v>341</c:v>
                </c:pt>
                <c:pt idx="1133">
                  <c:v>340</c:v>
                </c:pt>
                <c:pt idx="1134">
                  <c:v>334</c:v>
                </c:pt>
                <c:pt idx="1135">
                  <c:v>325</c:v>
                </c:pt>
                <c:pt idx="1136">
                  <c:v>324</c:v>
                </c:pt>
                <c:pt idx="1137">
                  <c:v>327</c:v>
                </c:pt>
                <c:pt idx="1138">
                  <c:v>325</c:v>
                </c:pt>
                <c:pt idx="1139">
                  <c:v>325</c:v>
                </c:pt>
                <c:pt idx="1140">
                  <c:v>331</c:v>
                </c:pt>
                <c:pt idx="1141">
                  <c:v>326</c:v>
                </c:pt>
                <c:pt idx="1142">
                  <c:v>329</c:v>
                </c:pt>
                <c:pt idx="1143">
                  <c:v>325</c:v>
                </c:pt>
                <c:pt idx="1144">
                  <c:v>323</c:v>
                </c:pt>
                <c:pt idx="1145">
                  <c:v>323</c:v>
                </c:pt>
                <c:pt idx="1146">
                  <c:v>325</c:v>
                </c:pt>
                <c:pt idx="1147">
                  <c:v>325</c:v>
                </c:pt>
                <c:pt idx="1148">
                  <c:v>325</c:v>
                </c:pt>
                <c:pt idx="1149">
                  <c:v>317</c:v>
                </c:pt>
                <c:pt idx="1150">
                  <c:v>321</c:v>
                </c:pt>
                <c:pt idx="1151">
                  <c:v>326</c:v>
                </c:pt>
                <c:pt idx="1152">
                  <c:v>333</c:v>
                </c:pt>
                <c:pt idx="1153">
                  <c:v>337</c:v>
                </c:pt>
                <c:pt idx="1154">
                  <c:v>326</c:v>
                </c:pt>
                <c:pt idx="1155">
                  <c:v>328</c:v>
                </c:pt>
                <c:pt idx="1156">
                  <c:v>332</c:v>
                </c:pt>
                <c:pt idx="1157">
                  <c:v>322</c:v>
                </c:pt>
                <c:pt idx="1158">
                  <c:v>320</c:v>
                </c:pt>
                <c:pt idx="1159">
                  <c:v>322</c:v>
                </c:pt>
                <c:pt idx="1160">
                  <c:v>314</c:v>
                </c:pt>
                <c:pt idx="1161">
                  <c:v>318</c:v>
                </c:pt>
                <c:pt idx="1162">
                  <c:v>335</c:v>
                </c:pt>
                <c:pt idx="1163">
                  <c:v>347</c:v>
                </c:pt>
                <c:pt idx="1164">
                  <c:v>342</c:v>
                </c:pt>
                <c:pt idx="1165">
                  <c:v>348</c:v>
                </c:pt>
                <c:pt idx="1166">
                  <c:v>343</c:v>
                </c:pt>
                <c:pt idx="1167">
                  <c:v>348</c:v>
                </c:pt>
                <c:pt idx="1168">
                  <c:v>355</c:v>
                </c:pt>
                <c:pt idx="1169">
                  <c:v>355</c:v>
                </c:pt>
                <c:pt idx="1170">
                  <c:v>355</c:v>
                </c:pt>
                <c:pt idx="1171">
                  <c:v>351</c:v>
                </c:pt>
                <c:pt idx="1172">
                  <c:v>354</c:v>
                </c:pt>
                <c:pt idx="1173">
                  <c:v>361</c:v>
                </c:pt>
                <c:pt idx="1174">
                  <c:v>355</c:v>
                </c:pt>
                <c:pt idx="1175">
                  <c:v>349</c:v>
                </c:pt>
                <c:pt idx="1176">
                  <c:v>350</c:v>
                </c:pt>
                <c:pt idx="1177">
                  <c:v>348</c:v>
                </c:pt>
                <c:pt idx="1178">
                  <c:v>334</c:v>
                </c:pt>
                <c:pt idx="1179">
                  <c:v>326</c:v>
                </c:pt>
                <c:pt idx="1180">
                  <c:v>323</c:v>
                </c:pt>
                <c:pt idx="1181">
                  <c:v>331</c:v>
                </c:pt>
                <c:pt idx="1182">
                  <c:v>338</c:v>
                </c:pt>
                <c:pt idx="1183">
                  <c:v>329</c:v>
                </c:pt>
                <c:pt idx="1184">
                  <c:v>343</c:v>
                </c:pt>
                <c:pt idx="1185">
                  <c:v>354</c:v>
                </c:pt>
                <c:pt idx="1186">
                  <c:v>355</c:v>
                </c:pt>
                <c:pt idx="1187">
                  <c:v>351</c:v>
                </c:pt>
                <c:pt idx="1188">
                  <c:v>345</c:v>
                </c:pt>
                <c:pt idx="1189">
                  <c:v>344</c:v>
                </c:pt>
                <c:pt idx="1190">
                  <c:v>340</c:v>
                </c:pt>
                <c:pt idx="1191">
                  <c:v>346</c:v>
                </c:pt>
                <c:pt idx="1192">
                  <c:v>341</c:v>
                </c:pt>
                <c:pt idx="1193">
                  <c:v>334</c:v>
                </c:pt>
                <c:pt idx="1194">
                  <c:v>332</c:v>
                </c:pt>
                <c:pt idx="1195">
                  <c:v>331</c:v>
                </c:pt>
                <c:pt idx="1196">
                  <c:v>328</c:v>
                </c:pt>
                <c:pt idx="1197">
                  <c:v>322</c:v>
                </c:pt>
                <c:pt idx="1198">
                  <c:v>322</c:v>
                </c:pt>
                <c:pt idx="1199">
                  <c:v>318</c:v>
                </c:pt>
                <c:pt idx="1200">
                  <c:v>310</c:v>
                </c:pt>
                <c:pt idx="1201">
                  <c:v>311</c:v>
                </c:pt>
                <c:pt idx="1202">
                  <c:v>311</c:v>
                </c:pt>
                <c:pt idx="1203">
                  <c:v>317</c:v>
                </c:pt>
                <c:pt idx="1204">
                  <c:v>317</c:v>
                </c:pt>
                <c:pt idx="1205">
                  <c:v>318</c:v>
                </c:pt>
                <c:pt idx="1206">
                  <c:v>311</c:v>
                </c:pt>
                <c:pt idx="1207">
                  <c:v>313</c:v>
                </c:pt>
                <c:pt idx="1208">
                  <c:v>327</c:v>
                </c:pt>
                <c:pt idx="1209">
                  <c:v>314</c:v>
                </c:pt>
                <c:pt idx="1210">
                  <c:v>315</c:v>
                </c:pt>
                <c:pt idx="1211">
                  <c:v>317</c:v>
                </c:pt>
                <c:pt idx="1212">
                  <c:v>325</c:v>
                </c:pt>
                <c:pt idx="1213">
                  <c:v>326</c:v>
                </c:pt>
                <c:pt idx="1214">
                  <c:v>334</c:v>
                </c:pt>
                <c:pt idx="1215">
                  <c:v>346</c:v>
                </c:pt>
                <c:pt idx="1216">
                  <c:v>357</c:v>
                </c:pt>
                <c:pt idx="1217">
                  <c:v>361</c:v>
                </c:pt>
                <c:pt idx="1218">
                  <c:v>363</c:v>
                </c:pt>
                <c:pt idx="1219">
                  <c:v>362</c:v>
                </c:pt>
                <c:pt idx="1220">
                  <c:v>369</c:v>
                </c:pt>
                <c:pt idx="1221">
                  <c:v>367</c:v>
                </c:pt>
                <c:pt idx="1222">
                  <c:v>358</c:v>
                </c:pt>
                <c:pt idx="1223">
                  <c:v>364</c:v>
                </c:pt>
                <c:pt idx="1224">
                  <c:v>369</c:v>
                </c:pt>
                <c:pt idx="1225">
                  <c:v>377</c:v>
                </c:pt>
                <c:pt idx="1226">
                  <c:v>370</c:v>
                </c:pt>
                <c:pt idx="1227">
                  <c:v>366</c:v>
                </c:pt>
                <c:pt idx="1228">
                  <c:v>376</c:v>
                </c:pt>
                <c:pt idx="1229">
                  <c:v>368</c:v>
                </c:pt>
                <c:pt idx="1230">
                  <c:v>372</c:v>
                </c:pt>
                <c:pt idx="1231">
                  <c:v>390</c:v>
                </c:pt>
                <c:pt idx="1232">
                  <c:v>387</c:v>
                </c:pt>
                <c:pt idx="1233">
                  <c:v>396</c:v>
                </c:pt>
                <c:pt idx="1234">
                  <c:v>399</c:v>
                </c:pt>
                <c:pt idx="1235">
                  <c:v>396</c:v>
                </c:pt>
                <c:pt idx="1236">
                  <c:v>398</c:v>
                </c:pt>
                <c:pt idx="1237">
                  <c:v>408</c:v>
                </c:pt>
                <c:pt idx="1238">
                  <c:v>414</c:v>
                </c:pt>
                <c:pt idx="1239">
                  <c:v>404</c:v>
                </c:pt>
                <c:pt idx="1240">
                  <c:v>400</c:v>
                </c:pt>
                <c:pt idx="1241">
                  <c:v>405</c:v>
                </c:pt>
                <c:pt idx="1242">
                  <c:v>401</c:v>
                </c:pt>
                <c:pt idx="1243">
                  <c:v>395</c:v>
                </c:pt>
                <c:pt idx="1244">
                  <c:v>394</c:v>
                </c:pt>
                <c:pt idx="1245">
                  <c:v>385</c:v>
                </c:pt>
                <c:pt idx="1246">
                  <c:v>377</c:v>
                </c:pt>
                <c:pt idx="1247">
                  <c:v>370</c:v>
                </c:pt>
                <c:pt idx="1248">
                  <c:v>389</c:v>
                </c:pt>
                <c:pt idx="1249">
                  <c:v>376</c:v>
                </c:pt>
                <c:pt idx="1250">
                  <c:v>366</c:v>
                </c:pt>
                <c:pt idx="1251">
                  <c:v>362</c:v>
                </c:pt>
                <c:pt idx="1252">
                  <c:v>355</c:v>
                </c:pt>
                <c:pt idx="1253">
                  <c:v>361</c:v>
                </c:pt>
                <c:pt idx="1254">
                  <c:v>361</c:v>
                </c:pt>
                <c:pt idx="1255">
                  <c:v>363</c:v>
                </c:pt>
                <c:pt idx="1256">
                  <c:v>372</c:v>
                </c:pt>
                <c:pt idx="1257">
                  <c:v>355</c:v>
                </c:pt>
                <c:pt idx="1258">
                  <c:v>358</c:v>
                </c:pt>
                <c:pt idx="1259">
                  <c:v>348</c:v>
                </c:pt>
                <c:pt idx="1260">
                  <c:v>346</c:v>
                </c:pt>
                <c:pt idx="1261">
                  <c:v>350</c:v>
                </c:pt>
                <c:pt idx="1262">
                  <c:v>348</c:v>
                </c:pt>
                <c:pt idx="1263">
                  <c:v>339</c:v>
                </c:pt>
                <c:pt idx="1264">
                  <c:v>329</c:v>
                </c:pt>
                <c:pt idx="1265">
                  <c:v>323</c:v>
                </c:pt>
                <c:pt idx="1266">
                  <c:v>319</c:v>
                </c:pt>
                <c:pt idx="1267">
                  <c:v>317</c:v>
                </c:pt>
                <c:pt idx="1268">
                  <c:v>314</c:v>
                </c:pt>
                <c:pt idx="1269">
                  <c:v>322</c:v>
                </c:pt>
                <c:pt idx="1270">
                  <c:v>326</c:v>
                </c:pt>
                <c:pt idx="1271">
                  <c:v>330</c:v>
                </c:pt>
                <c:pt idx="1272">
                  <c:v>325</c:v>
                </c:pt>
                <c:pt idx="1273">
                  <c:v>319</c:v>
                </c:pt>
                <c:pt idx="1274">
                  <c:v>311</c:v>
                </c:pt>
                <c:pt idx="1275">
                  <c:v>328</c:v>
                </c:pt>
                <c:pt idx="1276">
                  <c:v>337</c:v>
                </c:pt>
                <c:pt idx="1277">
                  <c:v>341</c:v>
                </c:pt>
                <c:pt idx="1278">
                  <c:v>341</c:v>
                </c:pt>
                <c:pt idx="1279">
                  <c:v>346</c:v>
                </c:pt>
                <c:pt idx="1280">
                  <c:v>345</c:v>
                </c:pt>
                <c:pt idx="1281">
                  <c:v>355</c:v>
                </c:pt>
                <c:pt idx="1282">
                  <c:v>359</c:v>
                </c:pt>
                <c:pt idx="1283">
                  <c:v>357</c:v>
                </c:pt>
                <c:pt idx="1284">
                  <c:v>362</c:v>
                </c:pt>
                <c:pt idx="1285">
                  <c:v>362</c:v>
                </c:pt>
                <c:pt idx="1286">
                  <c:v>372</c:v>
                </c:pt>
                <c:pt idx="1287">
                  <c:v>378</c:v>
                </c:pt>
                <c:pt idx="1288">
                  <c:v>388</c:v>
                </c:pt>
                <c:pt idx="1289">
                  <c:v>388</c:v>
                </c:pt>
                <c:pt idx="1290">
                  <c:v>390</c:v>
                </c:pt>
                <c:pt idx="1291">
                  <c:v>386</c:v>
                </c:pt>
                <c:pt idx="1292">
                  <c:v>376</c:v>
                </c:pt>
                <c:pt idx="1293">
                  <c:v>355</c:v>
                </c:pt>
                <c:pt idx="1294">
                  <c:v>349</c:v>
                </c:pt>
                <c:pt idx="1295">
                  <c:v>345</c:v>
                </c:pt>
                <c:pt idx="1296">
                  <c:v>336</c:v>
                </c:pt>
                <c:pt idx="1297">
                  <c:v>332</c:v>
                </c:pt>
                <c:pt idx="1298">
                  <c:v>334</c:v>
                </c:pt>
                <c:pt idx="1299">
                  <c:v>330</c:v>
                </c:pt>
                <c:pt idx="1300">
                  <c:v>335</c:v>
                </c:pt>
                <c:pt idx="1301">
                  <c:v>330</c:v>
                </c:pt>
                <c:pt idx="1302">
                  <c:v>318</c:v>
                </c:pt>
                <c:pt idx="1303">
                  <c:v>311</c:v>
                </c:pt>
                <c:pt idx="1304">
                  <c:v>319</c:v>
                </c:pt>
                <c:pt idx="1305">
                  <c:v>318</c:v>
                </c:pt>
                <c:pt idx="1306">
                  <c:v>314</c:v>
                </c:pt>
                <c:pt idx="1307">
                  <c:v>319</c:v>
                </c:pt>
                <c:pt idx="1308">
                  <c:v>326</c:v>
                </c:pt>
                <c:pt idx="1309">
                  <c:v>324</c:v>
                </c:pt>
                <c:pt idx="1310">
                  <c:v>324</c:v>
                </c:pt>
                <c:pt idx="1311">
                  <c:v>318</c:v>
                </c:pt>
                <c:pt idx="1312">
                  <c:v>320</c:v>
                </c:pt>
                <c:pt idx="1313">
                  <c:v>323</c:v>
                </c:pt>
                <c:pt idx="1314">
                  <c:v>313</c:v>
                </c:pt>
                <c:pt idx="1315">
                  <c:v>320</c:v>
                </c:pt>
                <c:pt idx="1316">
                  <c:v>318</c:v>
                </c:pt>
                <c:pt idx="1317">
                  <c:v>316</c:v>
                </c:pt>
                <c:pt idx="1318">
                  <c:v>324</c:v>
                </c:pt>
                <c:pt idx="1319">
                  <c:v>332</c:v>
                </c:pt>
                <c:pt idx="1320">
                  <c:v>334</c:v>
                </c:pt>
                <c:pt idx="1321">
                  <c:v>338</c:v>
                </c:pt>
                <c:pt idx="1322">
                  <c:v>338</c:v>
                </c:pt>
                <c:pt idx="1323">
                  <c:v>352</c:v>
                </c:pt>
                <c:pt idx="1324">
                  <c:v>363</c:v>
                </c:pt>
                <c:pt idx="1325">
                  <c:v>364</c:v>
                </c:pt>
                <c:pt idx="1326">
                  <c:v>382</c:v>
                </c:pt>
                <c:pt idx="1327">
                  <c:v>379</c:v>
                </c:pt>
                <c:pt idx="1328">
                  <c:v>373</c:v>
                </c:pt>
                <c:pt idx="1329">
                  <c:v>374</c:v>
                </c:pt>
                <c:pt idx="1330">
                  <c:v>378</c:v>
                </c:pt>
                <c:pt idx="1331">
                  <c:v>386</c:v>
                </c:pt>
                <c:pt idx="1332">
                  <c:v>388</c:v>
                </c:pt>
                <c:pt idx="1333">
                  <c:v>394</c:v>
                </c:pt>
                <c:pt idx="1334">
                  <c:v>399</c:v>
                </c:pt>
                <c:pt idx="1335">
                  <c:v>391</c:v>
                </c:pt>
                <c:pt idx="1336">
                  <c:v>401</c:v>
                </c:pt>
                <c:pt idx="1337">
                  <c:v>401</c:v>
                </c:pt>
                <c:pt idx="1338">
                  <c:v>388</c:v>
                </c:pt>
                <c:pt idx="1339">
                  <c:v>368</c:v>
                </c:pt>
                <c:pt idx="1340">
                  <c:v>353</c:v>
                </c:pt>
                <c:pt idx="1341">
                  <c:v>344</c:v>
                </c:pt>
                <c:pt idx="1342">
                  <c:v>334</c:v>
                </c:pt>
                <c:pt idx="1343">
                  <c:v>323</c:v>
                </c:pt>
                <c:pt idx="1344">
                  <c:v>314</c:v>
                </c:pt>
                <c:pt idx="1345">
                  <c:v>307</c:v>
                </c:pt>
                <c:pt idx="1346">
                  <c:v>294</c:v>
                </c:pt>
                <c:pt idx="1347">
                  <c:v>288</c:v>
                </c:pt>
                <c:pt idx="1348">
                  <c:v>276</c:v>
                </c:pt>
                <c:pt idx="1349">
                  <c:v>279</c:v>
                </c:pt>
                <c:pt idx="1350">
                  <c:v>276</c:v>
                </c:pt>
                <c:pt idx="1351">
                  <c:v>267</c:v>
                </c:pt>
                <c:pt idx="1352">
                  <c:v>255</c:v>
                </c:pt>
                <c:pt idx="1353">
                  <c:v>243</c:v>
                </c:pt>
                <c:pt idx="1354">
                  <c:v>235</c:v>
                </c:pt>
                <c:pt idx="1355">
                  <c:v>229</c:v>
                </c:pt>
                <c:pt idx="1356">
                  <c:v>221</c:v>
                </c:pt>
                <c:pt idx="1357">
                  <c:v>220</c:v>
                </c:pt>
                <c:pt idx="1358">
                  <c:v>219</c:v>
                </c:pt>
                <c:pt idx="1359">
                  <c:v>222</c:v>
                </c:pt>
                <c:pt idx="1360">
                  <c:v>221</c:v>
                </c:pt>
                <c:pt idx="1361">
                  <c:v>213</c:v>
                </c:pt>
                <c:pt idx="1362">
                  <c:v>219</c:v>
                </c:pt>
                <c:pt idx="1363">
                  <c:v>217</c:v>
                </c:pt>
                <c:pt idx="1364">
                  <c:v>218</c:v>
                </c:pt>
                <c:pt idx="1365">
                  <c:v>216</c:v>
                </c:pt>
                <c:pt idx="1366">
                  <c:v>218</c:v>
                </c:pt>
                <c:pt idx="1367">
                  <c:v>215</c:v>
                </c:pt>
                <c:pt idx="1368">
                  <c:v>220</c:v>
                </c:pt>
                <c:pt idx="1369">
                  <c:v>220</c:v>
                </c:pt>
                <c:pt idx="1370">
                  <c:v>222</c:v>
                </c:pt>
                <c:pt idx="1371">
                  <c:v>216</c:v>
                </c:pt>
                <c:pt idx="1372">
                  <c:v>210</c:v>
                </c:pt>
                <c:pt idx="1373">
                  <c:v>207</c:v>
                </c:pt>
                <c:pt idx="1374">
                  <c:v>213</c:v>
                </c:pt>
                <c:pt idx="1375">
                  <c:v>212</c:v>
                </c:pt>
                <c:pt idx="1376">
                  <c:v>217</c:v>
                </c:pt>
                <c:pt idx="1377">
                  <c:v>218</c:v>
                </c:pt>
                <c:pt idx="1378">
                  <c:v>222</c:v>
                </c:pt>
                <c:pt idx="1379">
                  <c:v>214</c:v>
                </c:pt>
                <c:pt idx="1380">
                  <c:v>209</c:v>
                </c:pt>
                <c:pt idx="1381">
                  <c:v>204</c:v>
                </c:pt>
                <c:pt idx="1382">
                  <c:v>200</c:v>
                </c:pt>
                <c:pt idx="1383">
                  <c:v>200</c:v>
                </c:pt>
                <c:pt idx="1384">
                  <c:v>195</c:v>
                </c:pt>
                <c:pt idx="1385">
                  <c:v>192</c:v>
                </c:pt>
                <c:pt idx="1386">
                  <c:v>193</c:v>
                </c:pt>
                <c:pt idx="1387">
                  <c:v>186</c:v>
                </c:pt>
                <c:pt idx="1388">
                  <c:v>180</c:v>
                </c:pt>
                <c:pt idx="1389">
                  <c:v>180</c:v>
                </c:pt>
                <c:pt idx="1390">
                  <c:v>179</c:v>
                </c:pt>
                <c:pt idx="1391">
                  <c:v>166</c:v>
                </c:pt>
                <c:pt idx="1392">
                  <c:v>152</c:v>
                </c:pt>
                <c:pt idx="1393">
                  <c:v>151</c:v>
                </c:pt>
                <c:pt idx="1394">
                  <c:v>150</c:v>
                </c:pt>
                <c:pt idx="1395">
                  <c:v>147</c:v>
                </c:pt>
                <c:pt idx="1396">
                  <c:v>149</c:v>
                </c:pt>
                <c:pt idx="1397">
                  <c:v>144</c:v>
                </c:pt>
                <c:pt idx="1398">
                  <c:v>142</c:v>
                </c:pt>
                <c:pt idx="1399">
                  <c:v>144</c:v>
                </c:pt>
                <c:pt idx="1400">
                  <c:v>142</c:v>
                </c:pt>
                <c:pt idx="1401">
                  <c:v>142</c:v>
                </c:pt>
                <c:pt idx="1402">
                  <c:v>140</c:v>
                </c:pt>
                <c:pt idx="1403">
                  <c:v>137</c:v>
                </c:pt>
                <c:pt idx="1404">
                  <c:v>133</c:v>
                </c:pt>
                <c:pt idx="1405">
                  <c:v>127</c:v>
                </c:pt>
                <c:pt idx="1406">
                  <c:v>139</c:v>
                </c:pt>
                <c:pt idx="1407">
                  <c:v>139</c:v>
                </c:pt>
                <c:pt idx="1408">
                  <c:v>141</c:v>
                </c:pt>
                <c:pt idx="1409">
                  <c:v>142</c:v>
                </c:pt>
                <c:pt idx="1410">
                  <c:v>141</c:v>
                </c:pt>
                <c:pt idx="1411">
                  <c:v>132</c:v>
                </c:pt>
                <c:pt idx="1412">
                  <c:v>134</c:v>
                </c:pt>
                <c:pt idx="1413">
                  <c:v>137</c:v>
                </c:pt>
                <c:pt idx="1414">
                  <c:v>142</c:v>
                </c:pt>
                <c:pt idx="1415">
                  <c:v>145</c:v>
                </c:pt>
                <c:pt idx="1416">
                  <c:v>151</c:v>
                </c:pt>
                <c:pt idx="1417">
                  <c:v>147</c:v>
                </c:pt>
                <c:pt idx="1418">
                  <c:v>149</c:v>
                </c:pt>
                <c:pt idx="1419">
                  <c:v>151</c:v>
                </c:pt>
                <c:pt idx="1420">
                  <c:v>150</c:v>
                </c:pt>
                <c:pt idx="1421">
                  <c:v>158</c:v>
                </c:pt>
                <c:pt idx="1422">
                  <c:v>165</c:v>
                </c:pt>
                <c:pt idx="1423">
                  <c:v>158</c:v>
                </c:pt>
                <c:pt idx="1424">
                  <c:v>160</c:v>
                </c:pt>
                <c:pt idx="1425">
                  <c:v>163</c:v>
                </c:pt>
                <c:pt idx="1426">
                  <c:v>162</c:v>
                </c:pt>
                <c:pt idx="1427">
                  <c:v>157</c:v>
                </c:pt>
                <c:pt idx="1428">
                  <c:v>146</c:v>
                </c:pt>
                <c:pt idx="1429">
                  <c:v>149</c:v>
                </c:pt>
                <c:pt idx="1430">
                  <c:v>149</c:v>
                </c:pt>
                <c:pt idx="1431">
                  <c:v>139</c:v>
                </c:pt>
                <c:pt idx="1432">
                  <c:v>142</c:v>
                </c:pt>
                <c:pt idx="1433">
                  <c:v>142</c:v>
                </c:pt>
                <c:pt idx="1434">
                  <c:v>144</c:v>
                </c:pt>
                <c:pt idx="1435">
                  <c:v>153</c:v>
                </c:pt>
                <c:pt idx="1436">
                  <c:v>145</c:v>
                </c:pt>
                <c:pt idx="1437">
                  <c:v>138</c:v>
                </c:pt>
                <c:pt idx="1438">
                  <c:v>145</c:v>
                </c:pt>
                <c:pt idx="1439">
                  <c:v>146</c:v>
                </c:pt>
                <c:pt idx="1440">
                  <c:v>148</c:v>
                </c:pt>
              </c:numCache>
            </c:numRef>
          </c:val>
          <c:extLst>
            <c:ext xmlns:c16="http://schemas.microsoft.com/office/drawing/2014/chart" uri="{C3380CC4-5D6E-409C-BE32-E72D297353CC}">
              <c16:uniqueId val="{00000000-10A5-4804-9F0A-9D2C6056B06D}"/>
            </c:ext>
          </c:extLst>
        </c:ser>
        <c:ser>
          <c:idx val="1"/>
          <c:order val="1"/>
          <c:tx>
            <c:strRef>
              <c:f>Sheet6!$C$1</c:f>
              <c:strCache>
                <c:ptCount val="1"/>
                <c:pt idx="0">
                  <c:v>free</c:v>
                </c:pt>
              </c:strCache>
            </c:strRef>
          </c:tx>
          <c:spPr>
            <a:solidFill>
              <a:schemeClr val="accent1">
                <a:lumMod val="60000"/>
                <a:lumOff val="40000"/>
              </a:schemeClr>
            </a:solidFill>
            <a:ln>
              <a:noFill/>
            </a:ln>
            <a:effectLst/>
          </c:spPr>
          <c:invertIfNegative val="0"/>
          <c:cat>
            <c:strRef>
              <c:f>Sheet6!$A$2:$A$1442</c:f>
              <c:strCache>
                <c:ptCount val="14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strCache>
            </c:strRef>
          </c:cat>
          <c:val>
            <c:numRef>
              <c:f>Sheet6!$C$2:$C$1442</c:f>
              <c:numCache>
                <c:formatCode>General</c:formatCode>
                <c:ptCount val="1441"/>
                <c:pt idx="0">
                  <c:v>0</c:v>
                </c:pt>
                <c:pt idx="1">
                  <c:v>0</c:v>
                </c:pt>
                <c:pt idx="2">
                  <c:v>0</c:v>
                </c:pt>
                <c:pt idx="3">
                  <c:v>0</c:v>
                </c:pt>
                <c:pt idx="4">
                  <c:v>0</c:v>
                </c:pt>
                <c:pt idx="5">
                  <c:v>0</c:v>
                </c:pt>
                <c:pt idx="6">
                  <c:v>1</c:v>
                </c:pt>
                <c:pt idx="7">
                  <c:v>1</c:v>
                </c:pt>
                <c:pt idx="8">
                  <c:v>1</c:v>
                </c:pt>
                <c:pt idx="9">
                  <c:v>1</c:v>
                </c:pt>
                <c:pt idx="10">
                  <c:v>1</c:v>
                </c:pt>
                <c:pt idx="11">
                  <c:v>1</c:v>
                </c:pt>
                <c:pt idx="12">
                  <c:v>2</c:v>
                </c:pt>
                <c:pt idx="13">
                  <c:v>3</c:v>
                </c:pt>
                <c:pt idx="14">
                  <c:v>4</c:v>
                </c:pt>
                <c:pt idx="15">
                  <c:v>6</c:v>
                </c:pt>
                <c:pt idx="16">
                  <c:v>6</c:v>
                </c:pt>
                <c:pt idx="17">
                  <c:v>7</c:v>
                </c:pt>
                <c:pt idx="18">
                  <c:v>7</c:v>
                </c:pt>
                <c:pt idx="19">
                  <c:v>7</c:v>
                </c:pt>
                <c:pt idx="20">
                  <c:v>9</c:v>
                </c:pt>
                <c:pt idx="21">
                  <c:v>9</c:v>
                </c:pt>
                <c:pt idx="22">
                  <c:v>10</c:v>
                </c:pt>
                <c:pt idx="23">
                  <c:v>10</c:v>
                </c:pt>
                <c:pt idx="24">
                  <c:v>11</c:v>
                </c:pt>
                <c:pt idx="25">
                  <c:v>12</c:v>
                </c:pt>
                <c:pt idx="26">
                  <c:v>12</c:v>
                </c:pt>
                <c:pt idx="27">
                  <c:v>13</c:v>
                </c:pt>
                <c:pt idx="28">
                  <c:v>14</c:v>
                </c:pt>
                <c:pt idx="29">
                  <c:v>15</c:v>
                </c:pt>
                <c:pt idx="30">
                  <c:v>15</c:v>
                </c:pt>
                <c:pt idx="31">
                  <c:v>17</c:v>
                </c:pt>
                <c:pt idx="32">
                  <c:v>16</c:v>
                </c:pt>
                <c:pt idx="33">
                  <c:v>17</c:v>
                </c:pt>
                <c:pt idx="34">
                  <c:v>18</c:v>
                </c:pt>
                <c:pt idx="35">
                  <c:v>19</c:v>
                </c:pt>
                <c:pt idx="36">
                  <c:v>20</c:v>
                </c:pt>
                <c:pt idx="37">
                  <c:v>20</c:v>
                </c:pt>
                <c:pt idx="38">
                  <c:v>21</c:v>
                </c:pt>
                <c:pt idx="39">
                  <c:v>21</c:v>
                </c:pt>
                <c:pt idx="40">
                  <c:v>22</c:v>
                </c:pt>
                <c:pt idx="41">
                  <c:v>24</c:v>
                </c:pt>
                <c:pt idx="42">
                  <c:v>26</c:v>
                </c:pt>
                <c:pt idx="43">
                  <c:v>28</c:v>
                </c:pt>
                <c:pt idx="44">
                  <c:v>29</c:v>
                </c:pt>
                <c:pt idx="45">
                  <c:v>29</c:v>
                </c:pt>
                <c:pt idx="46">
                  <c:v>32</c:v>
                </c:pt>
                <c:pt idx="47">
                  <c:v>34</c:v>
                </c:pt>
                <c:pt idx="48">
                  <c:v>41</c:v>
                </c:pt>
                <c:pt idx="49">
                  <c:v>41</c:v>
                </c:pt>
                <c:pt idx="50">
                  <c:v>43</c:v>
                </c:pt>
                <c:pt idx="51">
                  <c:v>44</c:v>
                </c:pt>
                <c:pt idx="52">
                  <c:v>44</c:v>
                </c:pt>
                <c:pt idx="53">
                  <c:v>45</c:v>
                </c:pt>
                <c:pt idx="54">
                  <c:v>46</c:v>
                </c:pt>
                <c:pt idx="55">
                  <c:v>46</c:v>
                </c:pt>
                <c:pt idx="56">
                  <c:v>47</c:v>
                </c:pt>
                <c:pt idx="57">
                  <c:v>52</c:v>
                </c:pt>
                <c:pt idx="58">
                  <c:v>52</c:v>
                </c:pt>
                <c:pt idx="59">
                  <c:v>53</c:v>
                </c:pt>
                <c:pt idx="60">
                  <c:v>55</c:v>
                </c:pt>
                <c:pt idx="61">
                  <c:v>56</c:v>
                </c:pt>
                <c:pt idx="62">
                  <c:v>58</c:v>
                </c:pt>
                <c:pt idx="63">
                  <c:v>58</c:v>
                </c:pt>
                <c:pt idx="64">
                  <c:v>59</c:v>
                </c:pt>
                <c:pt idx="65">
                  <c:v>61</c:v>
                </c:pt>
                <c:pt idx="66">
                  <c:v>62</c:v>
                </c:pt>
                <c:pt idx="67">
                  <c:v>63</c:v>
                </c:pt>
                <c:pt idx="68">
                  <c:v>66</c:v>
                </c:pt>
                <c:pt idx="69">
                  <c:v>69</c:v>
                </c:pt>
                <c:pt idx="70">
                  <c:v>70</c:v>
                </c:pt>
                <c:pt idx="71">
                  <c:v>70</c:v>
                </c:pt>
                <c:pt idx="72">
                  <c:v>71</c:v>
                </c:pt>
                <c:pt idx="73">
                  <c:v>74</c:v>
                </c:pt>
                <c:pt idx="74">
                  <c:v>75</c:v>
                </c:pt>
                <c:pt idx="75">
                  <c:v>76</c:v>
                </c:pt>
                <c:pt idx="76">
                  <c:v>77</c:v>
                </c:pt>
                <c:pt idx="77">
                  <c:v>77</c:v>
                </c:pt>
                <c:pt idx="78">
                  <c:v>77</c:v>
                </c:pt>
                <c:pt idx="79">
                  <c:v>77</c:v>
                </c:pt>
                <c:pt idx="80">
                  <c:v>78</c:v>
                </c:pt>
                <c:pt idx="81">
                  <c:v>78</c:v>
                </c:pt>
                <c:pt idx="82">
                  <c:v>77</c:v>
                </c:pt>
                <c:pt idx="83">
                  <c:v>77</c:v>
                </c:pt>
                <c:pt idx="84">
                  <c:v>77</c:v>
                </c:pt>
                <c:pt idx="85">
                  <c:v>77</c:v>
                </c:pt>
                <c:pt idx="86">
                  <c:v>79</c:v>
                </c:pt>
                <c:pt idx="87">
                  <c:v>80</c:v>
                </c:pt>
                <c:pt idx="88">
                  <c:v>80</c:v>
                </c:pt>
                <c:pt idx="89">
                  <c:v>80</c:v>
                </c:pt>
                <c:pt idx="90">
                  <c:v>82</c:v>
                </c:pt>
                <c:pt idx="91">
                  <c:v>82</c:v>
                </c:pt>
                <c:pt idx="92">
                  <c:v>82</c:v>
                </c:pt>
                <c:pt idx="93">
                  <c:v>83</c:v>
                </c:pt>
                <c:pt idx="94">
                  <c:v>84</c:v>
                </c:pt>
                <c:pt idx="95">
                  <c:v>84</c:v>
                </c:pt>
                <c:pt idx="96">
                  <c:v>85</c:v>
                </c:pt>
                <c:pt idx="97">
                  <c:v>85</c:v>
                </c:pt>
                <c:pt idx="98">
                  <c:v>86</c:v>
                </c:pt>
                <c:pt idx="99">
                  <c:v>87</c:v>
                </c:pt>
                <c:pt idx="100">
                  <c:v>87</c:v>
                </c:pt>
                <c:pt idx="101">
                  <c:v>88</c:v>
                </c:pt>
                <c:pt idx="102">
                  <c:v>88</c:v>
                </c:pt>
                <c:pt idx="103">
                  <c:v>88</c:v>
                </c:pt>
                <c:pt idx="104">
                  <c:v>88</c:v>
                </c:pt>
                <c:pt idx="105">
                  <c:v>88</c:v>
                </c:pt>
                <c:pt idx="106">
                  <c:v>88</c:v>
                </c:pt>
                <c:pt idx="107">
                  <c:v>88</c:v>
                </c:pt>
                <c:pt idx="108">
                  <c:v>88</c:v>
                </c:pt>
                <c:pt idx="109">
                  <c:v>88</c:v>
                </c:pt>
                <c:pt idx="110">
                  <c:v>88</c:v>
                </c:pt>
                <c:pt idx="111">
                  <c:v>88</c:v>
                </c:pt>
                <c:pt idx="112">
                  <c:v>89</c:v>
                </c:pt>
                <c:pt idx="113">
                  <c:v>89</c:v>
                </c:pt>
                <c:pt idx="114">
                  <c:v>89</c:v>
                </c:pt>
                <c:pt idx="115">
                  <c:v>89</c:v>
                </c:pt>
                <c:pt idx="116">
                  <c:v>89</c:v>
                </c:pt>
                <c:pt idx="117">
                  <c:v>89</c:v>
                </c:pt>
                <c:pt idx="118">
                  <c:v>89</c:v>
                </c:pt>
                <c:pt idx="119">
                  <c:v>89</c:v>
                </c:pt>
                <c:pt idx="120">
                  <c:v>89</c:v>
                </c:pt>
                <c:pt idx="121">
                  <c:v>89</c:v>
                </c:pt>
                <c:pt idx="122">
                  <c:v>89</c:v>
                </c:pt>
                <c:pt idx="123">
                  <c:v>89</c:v>
                </c:pt>
                <c:pt idx="124">
                  <c:v>89</c:v>
                </c:pt>
                <c:pt idx="125">
                  <c:v>89</c:v>
                </c:pt>
                <c:pt idx="126">
                  <c:v>89</c:v>
                </c:pt>
                <c:pt idx="127">
                  <c:v>89</c:v>
                </c:pt>
                <c:pt idx="128">
                  <c:v>89</c:v>
                </c:pt>
                <c:pt idx="129">
                  <c:v>89</c:v>
                </c:pt>
                <c:pt idx="130">
                  <c:v>89</c:v>
                </c:pt>
                <c:pt idx="131">
                  <c:v>89</c:v>
                </c:pt>
                <c:pt idx="132">
                  <c:v>89</c:v>
                </c:pt>
                <c:pt idx="133">
                  <c:v>89</c:v>
                </c:pt>
                <c:pt idx="134">
                  <c:v>89</c:v>
                </c:pt>
                <c:pt idx="135">
                  <c:v>89</c:v>
                </c:pt>
                <c:pt idx="136">
                  <c:v>89</c:v>
                </c:pt>
                <c:pt idx="137">
                  <c:v>89</c:v>
                </c:pt>
                <c:pt idx="138">
                  <c:v>88</c:v>
                </c:pt>
                <c:pt idx="139">
                  <c:v>88</c:v>
                </c:pt>
                <c:pt idx="140">
                  <c:v>88</c:v>
                </c:pt>
                <c:pt idx="141">
                  <c:v>88</c:v>
                </c:pt>
                <c:pt idx="142">
                  <c:v>88</c:v>
                </c:pt>
                <c:pt idx="143">
                  <c:v>88</c:v>
                </c:pt>
                <c:pt idx="144">
                  <c:v>88</c:v>
                </c:pt>
                <c:pt idx="145">
                  <c:v>88</c:v>
                </c:pt>
                <c:pt idx="146">
                  <c:v>88</c:v>
                </c:pt>
                <c:pt idx="147">
                  <c:v>88</c:v>
                </c:pt>
                <c:pt idx="148">
                  <c:v>88</c:v>
                </c:pt>
                <c:pt idx="149">
                  <c:v>88</c:v>
                </c:pt>
                <c:pt idx="150">
                  <c:v>88</c:v>
                </c:pt>
                <c:pt idx="151">
                  <c:v>88</c:v>
                </c:pt>
                <c:pt idx="152">
                  <c:v>88</c:v>
                </c:pt>
                <c:pt idx="153">
                  <c:v>88</c:v>
                </c:pt>
                <c:pt idx="154">
                  <c:v>88</c:v>
                </c:pt>
                <c:pt idx="155">
                  <c:v>88</c:v>
                </c:pt>
                <c:pt idx="156">
                  <c:v>88</c:v>
                </c:pt>
                <c:pt idx="157">
                  <c:v>88</c:v>
                </c:pt>
                <c:pt idx="158">
                  <c:v>87</c:v>
                </c:pt>
                <c:pt idx="159">
                  <c:v>87</c:v>
                </c:pt>
                <c:pt idx="160">
                  <c:v>87</c:v>
                </c:pt>
                <c:pt idx="161">
                  <c:v>88</c:v>
                </c:pt>
                <c:pt idx="162">
                  <c:v>88</c:v>
                </c:pt>
                <c:pt idx="163">
                  <c:v>88</c:v>
                </c:pt>
                <c:pt idx="164">
                  <c:v>90</c:v>
                </c:pt>
                <c:pt idx="165">
                  <c:v>90</c:v>
                </c:pt>
                <c:pt idx="166">
                  <c:v>90</c:v>
                </c:pt>
                <c:pt idx="167">
                  <c:v>90</c:v>
                </c:pt>
                <c:pt idx="168">
                  <c:v>90</c:v>
                </c:pt>
                <c:pt idx="169">
                  <c:v>90</c:v>
                </c:pt>
                <c:pt idx="170">
                  <c:v>90</c:v>
                </c:pt>
                <c:pt idx="171">
                  <c:v>90</c:v>
                </c:pt>
                <c:pt idx="172">
                  <c:v>90</c:v>
                </c:pt>
                <c:pt idx="173">
                  <c:v>90</c:v>
                </c:pt>
                <c:pt idx="174">
                  <c:v>90</c:v>
                </c:pt>
                <c:pt idx="175">
                  <c:v>90</c:v>
                </c:pt>
                <c:pt idx="176">
                  <c:v>91</c:v>
                </c:pt>
                <c:pt idx="177">
                  <c:v>91</c:v>
                </c:pt>
                <c:pt idx="178">
                  <c:v>91</c:v>
                </c:pt>
                <c:pt idx="179">
                  <c:v>91</c:v>
                </c:pt>
                <c:pt idx="180">
                  <c:v>91</c:v>
                </c:pt>
                <c:pt idx="181">
                  <c:v>91</c:v>
                </c:pt>
                <c:pt idx="182">
                  <c:v>91</c:v>
                </c:pt>
                <c:pt idx="183">
                  <c:v>91</c:v>
                </c:pt>
                <c:pt idx="184">
                  <c:v>91</c:v>
                </c:pt>
                <c:pt idx="185">
                  <c:v>91</c:v>
                </c:pt>
                <c:pt idx="186">
                  <c:v>91</c:v>
                </c:pt>
                <c:pt idx="187">
                  <c:v>91</c:v>
                </c:pt>
                <c:pt idx="188">
                  <c:v>91</c:v>
                </c:pt>
                <c:pt idx="189">
                  <c:v>91</c:v>
                </c:pt>
                <c:pt idx="190">
                  <c:v>91</c:v>
                </c:pt>
                <c:pt idx="191">
                  <c:v>91</c:v>
                </c:pt>
                <c:pt idx="192">
                  <c:v>91</c:v>
                </c:pt>
                <c:pt idx="193">
                  <c:v>91</c:v>
                </c:pt>
                <c:pt idx="194">
                  <c:v>91</c:v>
                </c:pt>
                <c:pt idx="195">
                  <c:v>91</c:v>
                </c:pt>
                <c:pt idx="196">
                  <c:v>91</c:v>
                </c:pt>
                <c:pt idx="197">
                  <c:v>91</c:v>
                </c:pt>
                <c:pt idx="198">
                  <c:v>90</c:v>
                </c:pt>
                <c:pt idx="199">
                  <c:v>90</c:v>
                </c:pt>
                <c:pt idx="200">
                  <c:v>91</c:v>
                </c:pt>
                <c:pt idx="201">
                  <c:v>91</c:v>
                </c:pt>
                <c:pt idx="202">
                  <c:v>91</c:v>
                </c:pt>
                <c:pt idx="203">
                  <c:v>91</c:v>
                </c:pt>
                <c:pt idx="204">
                  <c:v>91</c:v>
                </c:pt>
                <c:pt idx="205">
                  <c:v>91</c:v>
                </c:pt>
                <c:pt idx="206">
                  <c:v>91</c:v>
                </c:pt>
                <c:pt idx="207">
                  <c:v>90</c:v>
                </c:pt>
                <c:pt idx="208">
                  <c:v>90</c:v>
                </c:pt>
                <c:pt idx="209">
                  <c:v>90</c:v>
                </c:pt>
                <c:pt idx="210">
                  <c:v>89</c:v>
                </c:pt>
                <c:pt idx="211">
                  <c:v>89</c:v>
                </c:pt>
                <c:pt idx="212">
                  <c:v>90</c:v>
                </c:pt>
                <c:pt idx="213">
                  <c:v>91</c:v>
                </c:pt>
                <c:pt idx="214">
                  <c:v>91</c:v>
                </c:pt>
                <c:pt idx="215">
                  <c:v>91</c:v>
                </c:pt>
                <c:pt idx="216">
                  <c:v>91</c:v>
                </c:pt>
                <c:pt idx="217">
                  <c:v>91</c:v>
                </c:pt>
                <c:pt idx="218">
                  <c:v>91</c:v>
                </c:pt>
                <c:pt idx="219">
                  <c:v>91</c:v>
                </c:pt>
                <c:pt idx="220">
                  <c:v>91</c:v>
                </c:pt>
                <c:pt idx="221">
                  <c:v>91</c:v>
                </c:pt>
                <c:pt idx="222">
                  <c:v>91</c:v>
                </c:pt>
                <c:pt idx="223">
                  <c:v>91</c:v>
                </c:pt>
                <c:pt idx="224">
                  <c:v>91</c:v>
                </c:pt>
                <c:pt idx="225">
                  <c:v>91</c:v>
                </c:pt>
                <c:pt idx="226">
                  <c:v>91</c:v>
                </c:pt>
                <c:pt idx="227">
                  <c:v>91</c:v>
                </c:pt>
                <c:pt idx="228">
                  <c:v>91</c:v>
                </c:pt>
                <c:pt idx="229">
                  <c:v>91</c:v>
                </c:pt>
                <c:pt idx="230">
                  <c:v>91</c:v>
                </c:pt>
                <c:pt idx="231">
                  <c:v>92</c:v>
                </c:pt>
                <c:pt idx="232">
                  <c:v>92</c:v>
                </c:pt>
                <c:pt idx="233">
                  <c:v>92</c:v>
                </c:pt>
                <c:pt idx="234">
                  <c:v>92</c:v>
                </c:pt>
                <c:pt idx="235">
                  <c:v>91</c:v>
                </c:pt>
                <c:pt idx="236">
                  <c:v>92</c:v>
                </c:pt>
                <c:pt idx="237">
                  <c:v>92</c:v>
                </c:pt>
                <c:pt idx="238">
                  <c:v>92</c:v>
                </c:pt>
                <c:pt idx="239">
                  <c:v>93</c:v>
                </c:pt>
                <c:pt idx="240">
                  <c:v>92</c:v>
                </c:pt>
                <c:pt idx="241">
                  <c:v>94</c:v>
                </c:pt>
                <c:pt idx="242">
                  <c:v>94</c:v>
                </c:pt>
                <c:pt idx="243">
                  <c:v>94</c:v>
                </c:pt>
                <c:pt idx="244">
                  <c:v>94</c:v>
                </c:pt>
                <c:pt idx="245">
                  <c:v>95</c:v>
                </c:pt>
                <c:pt idx="246">
                  <c:v>95</c:v>
                </c:pt>
                <c:pt idx="247">
                  <c:v>96</c:v>
                </c:pt>
                <c:pt idx="248">
                  <c:v>97</c:v>
                </c:pt>
                <c:pt idx="249">
                  <c:v>98</c:v>
                </c:pt>
                <c:pt idx="250">
                  <c:v>98</c:v>
                </c:pt>
                <c:pt idx="251">
                  <c:v>100</c:v>
                </c:pt>
                <c:pt idx="252">
                  <c:v>99</c:v>
                </c:pt>
                <c:pt idx="253">
                  <c:v>102</c:v>
                </c:pt>
                <c:pt idx="254">
                  <c:v>103</c:v>
                </c:pt>
                <c:pt idx="255">
                  <c:v>103</c:v>
                </c:pt>
                <c:pt idx="256">
                  <c:v>105</c:v>
                </c:pt>
                <c:pt idx="257">
                  <c:v>107</c:v>
                </c:pt>
                <c:pt idx="258">
                  <c:v>107</c:v>
                </c:pt>
                <c:pt idx="259">
                  <c:v>108</c:v>
                </c:pt>
                <c:pt idx="260">
                  <c:v>108</c:v>
                </c:pt>
                <c:pt idx="261">
                  <c:v>109</c:v>
                </c:pt>
                <c:pt idx="262">
                  <c:v>109</c:v>
                </c:pt>
                <c:pt idx="263">
                  <c:v>109</c:v>
                </c:pt>
                <c:pt idx="264">
                  <c:v>109</c:v>
                </c:pt>
                <c:pt idx="265">
                  <c:v>110</c:v>
                </c:pt>
                <c:pt idx="266">
                  <c:v>110</c:v>
                </c:pt>
                <c:pt idx="267">
                  <c:v>109</c:v>
                </c:pt>
                <c:pt idx="268">
                  <c:v>109</c:v>
                </c:pt>
                <c:pt idx="269">
                  <c:v>109</c:v>
                </c:pt>
                <c:pt idx="270">
                  <c:v>110</c:v>
                </c:pt>
                <c:pt idx="271">
                  <c:v>112</c:v>
                </c:pt>
                <c:pt idx="272">
                  <c:v>113</c:v>
                </c:pt>
                <c:pt idx="273">
                  <c:v>114</c:v>
                </c:pt>
                <c:pt idx="274">
                  <c:v>114</c:v>
                </c:pt>
                <c:pt idx="275">
                  <c:v>114</c:v>
                </c:pt>
                <c:pt idx="276">
                  <c:v>116</c:v>
                </c:pt>
                <c:pt idx="277">
                  <c:v>116</c:v>
                </c:pt>
                <c:pt idx="278">
                  <c:v>118</c:v>
                </c:pt>
                <c:pt idx="279">
                  <c:v>119</c:v>
                </c:pt>
                <c:pt idx="280">
                  <c:v>120</c:v>
                </c:pt>
                <c:pt idx="281">
                  <c:v>121</c:v>
                </c:pt>
                <c:pt idx="282">
                  <c:v>123</c:v>
                </c:pt>
                <c:pt idx="283">
                  <c:v>127</c:v>
                </c:pt>
                <c:pt idx="284">
                  <c:v>127</c:v>
                </c:pt>
                <c:pt idx="285">
                  <c:v>129</c:v>
                </c:pt>
                <c:pt idx="286">
                  <c:v>129</c:v>
                </c:pt>
                <c:pt idx="287">
                  <c:v>130</c:v>
                </c:pt>
                <c:pt idx="288">
                  <c:v>131</c:v>
                </c:pt>
                <c:pt idx="289">
                  <c:v>131</c:v>
                </c:pt>
                <c:pt idx="290">
                  <c:v>132</c:v>
                </c:pt>
                <c:pt idx="291">
                  <c:v>132</c:v>
                </c:pt>
                <c:pt idx="292">
                  <c:v>133</c:v>
                </c:pt>
                <c:pt idx="293">
                  <c:v>134</c:v>
                </c:pt>
                <c:pt idx="294">
                  <c:v>135</c:v>
                </c:pt>
                <c:pt idx="295">
                  <c:v>136</c:v>
                </c:pt>
                <c:pt idx="296">
                  <c:v>135</c:v>
                </c:pt>
                <c:pt idx="297">
                  <c:v>135</c:v>
                </c:pt>
                <c:pt idx="298">
                  <c:v>135</c:v>
                </c:pt>
                <c:pt idx="299">
                  <c:v>136</c:v>
                </c:pt>
                <c:pt idx="300">
                  <c:v>137</c:v>
                </c:pt>
                <c:pt idx="301">
                  <c:v>139</c:v>
                </c:pt>
                <c:pt idx="302">
                  <c:v>141</c:v>
                </c:pt>
                <c:pt idx="303">
                  <c:v>141</c:v>
                </c:pt>
                <c:pt idx="304">
                  <c:v>143</c:v>
                </c:pt>
                <c:pt idx="305">
                  <c:v>144</c:v>
                </c:pt>
                <c:pt idx="306">
                  <c:v>147</c:v>
                </c:pt>
                <c:pt idx="307">
                  <c:v>148</c:v>
                </c:pt>
                <c:pt idx="308">
                  <c:v>150</c:v>
                </c:pt>
                <c:pt idx="309">
                  <c:v>150</c:v>
                </c:pt>
                <c:pt idx="310">
                  <c:v>151</c:v>
                </c:pt>
                <c:pt idx="311">
                  <c:v>153</c:v>
                </c:pt>
                <c:pt idx="312">
                  <c:v>157</c:v>
                </c:pt>
                <c:pt idx="313">
                  <c:v>159</c:v>
                </c:pt>
                <c:pt idx="314">
                  <c:v>162</c:v>
                </c:pt>
                <c:pt idx="315">
                  <c:v>165</c:v>
                </c:pt>
                <c:pt idx="316">
                  <c:v>167</c:v>
                </c:pt>
                <c:pt idx="317">
                  <c:v>172</c:v>
                </c:pt>
                <c:pt idx="318">
                  <c:v>174</c:v>
                </c:pt>
                <c:pt idx="319">
                  <c:v>174</c:v>
                </c:pt>
                <c:pt idx="320">
                  <c:v>176</c:v>
                </c:pt>
                <c:pt idx="321">
                  <c:v>181</c:v>
                </c:pt>
                <c:pt idx="322">
                  <c:v>184</c:v>
                </c:pt>
                <c:pt idx="323">
                  <c:v>185</c:v>
                </c:pt>
                <c:pt idx="324">
                  <c:v>186</c:v>
                </c:pt>
                <c:pt idx="325">
                  <c:v>187</c:v>
                </c:pt>
                <c:pt idx="326">
                  <c:v>189</c:v>
                </c:pt>
                <c:pt idx="327">
                  <c:v>193</c:v>
                </c:pt>
                <c:pt idx="328">
                  <c:v>196</c:v>
                </c:pt>
                <c:pt idx="329">
                  <c:v>201</c:v>
                </c:pt>
                <c:pt idx="330">
                  <c:v>201</c:v>
                </c:pt>
                <c:pt idx="331">
                  <c:v>206</c:v>
                </c:pt>
                <c:pt idx="332">
                  <c:v>212</c:v>
                </c:pt>
                <c:pt idx="333">
                  <c:v>214</c:v>
                </c:pt>
                <c:pt idx="334">
                  <c:v>219</c:v>
                </c:pt>
                <c:pt idx="335">
                  <c:v>226</c:v>
                </c:pt>
                <c:pt idx="336">
                  <c:v>227</c:v>
                </c:pt>
                <c:pt idx="337">
                  <c:v>230</c:v>
                </c:pt>
                <c:pt idx="338">
                  <c:v>234</c:v>
                </c:pt>
                <c:pt idx="339">
                  <c:v>237</c:v>
                </c:pt>
                <c:pt idx="340">
                  <c:v>237</c:v>
                </c:pt>
                <c:pt idx="341">
                  <c:v>239</c:v>
                </c:pt>
                <c:pt idx="342">
                  <c:v>242</c:v>
                </c:pt>
                <c:pt idx="343">
                  <c:v>243</c:v>
                </c:pt>
                <c:pt idx="344">
                  <c:v>246</c:v>
                </c:pt>
                <c:pt idx="345">
                  <c:v>252</c:v>
                </c:pt>
                <c:pt idx="346">
                  <c:v>256</c:v>
                </c:pt>
                <c:pt idx="347">
                  <c:v>262</c:v>
                </c:pt>
                <c:pt idx="348">
                  <c:v>264</c:v>
                </c:pt>
                <c:pt idx="349">
                  <c:v>268</c:v>
                </c:pt>
                <c:pt idx="350">
                  <c:v>272</c:v>
                </c:pt>
                <c:pt idx="351">
                  <c:v>277</c:v>
                </c:pt>
                <c:pt idx="352">
                  <c:v>280</c:v>
                </c:pt>
                <c:pt idx="353">
                  <c:v>284</c:v>
                </c:pt>
                <c:pt idx="354">
                  <c:v>290</c:v>
                </c:pt>
                <c:pt idx="355">
                  <c:v>292</c:v>
                </c:pt>
                <c:pt idx="356">
                  <c:v>295</c:v>
                </c:pt>
                <c:pt idx="357">
                  <c:v>298</c:v>
                </c:pt>
                <c:pt idx="358">
                  <c:v>300</c:v>
                </c:pt>
                <c:pt idx="359">
                  <c:v>304</c:v>
                </c:pt>
                <c:pt idx="360">
                  <c:v>313</c:v>
                </c:pt>
                <c:pt idx="361">
                  <c:v>319</c:v>
                </c:pt>
                <c:pt idx="362">
                  <c:v>321</c:v>
                </c:pt>
                <c:pt idx="363">
                  <c:v>330</c:v>
                </c:pt>
                <c:pt idx="364">
                  <c:v>334</c:v>
                </c:pt>
                <c:pt idx="365">
                  <c:v>342</c:v>
                </c:pt>
                <c:pt idx="366">
                  <c:v>347</c:v>
                </c:pt>
                <c:pt idx="367">
                  <c:v>353</c:v>
                </c:pt>
                <c:pt idx="368">
                  <c:v>359</c:v>
                </c:pt>
                <c:pt idx="369">
                  <c:v>363</c:v>
                </c:pt>
                <c:pt idx="370">
                  <c:v>369</c:v>
                </c:pt>
                <c:pt idx="371">
                  <c:v>375</c:v>
                </c:pt>
                <c:pt idx="372">
                  <c:v>377</c:v>
                </c:pt>
                <c:pt idx="373">
                  <c:v>386</c:v>
                </c:pt>
                <c:pt idx="374">
                  <c:v>395</c:v>
                </c:pt>
                <c:pt idx="375">
                  <c:v>398</c:v>
                </c:pt>
                <c:pt idx="376">
                  <c:v>405</c:v>
                </c:pt>
                <c:pt idx="377">
                  <c:v>409</c:v>
                </c:pt>
                <c:pt idx="378">
                  <c:v>412</c:v>
                </c:pt>
                <c:pt idx="379">
                  <c:v>417</c:v>
                </c:pt>
                <c:pt idx="380">
                  <c:v>421</c:v>
                </c:pt>
                <c:pt idx="381">
                  <c:v>434</c:v>
                </c:pt>
                <c:pt idx="382">
                  <c:v>439</c:v>
                </c:pt>
                <c:pt idx="383">
                  <c:v>442</c:v>
                </c:pt>
                <c:pt idx="384">
                  <c:v>453</c:v>
                </c:pt>
                <c:pt idx="385">
                  <c:v>460</c:v>
                </c:pt>
                <c:pt idx="386">
                  <c:v>464</c:v>
                </c:pt>
                <c:pt idx="387">
                  <c:v>468</c:v>
                </c:pt>
                <c:pt idx="388">
                  <c:v>478</c:v>
                </c:pt>
                <c:pt idx="389">
                  <c:v>485</c:v>
                </c:pt>
                <c:pt idx="390">
                  <c:v>489</c:v>
                </c:pt>
                <c:pt idx="391">
                  <c:v>492</c:v>
                </c:pt>
                <c:pt idx="392">
                  <c:v>497</c:v>
                </c:pt>
                <c:pt idx="393">
                  <c:v>503</c:v>
                </c:pt>
                <c:pt idx="394">
                  <c:v>511</c:v>
                </c:pt>
                <c:pt idx="395">
                  <c:v>520</c:v>
                </c:pt>
                <c:pt idx="396">
                  <c:v>531</c:v>
                </c:pt>
                <c:pt idx="397">
                  <c:v>537</c:v>
                </c:pt>
                <c:pt idx="398">
                  <c:v>543</c:v>
                </c:pt>
                <c:pt idx="399">
                  <c:v>549</c:v>
                </c:pt>
                <c:pt idx="400">
                  <c:v>555</c:v>
                </c:pt>
                <c:pt idx="401">
                  <c:v>564</c:v>
                </c:pt>
                <c:pt idx="402">
                  <c:v>572</c:v>
                </c:pt>
                <c:pt idx="403">
                  <c:v>580</c:v>
                </c:pt>
                <c:pt idx="404">
                  <c:v>590</c:v>
                </c:pt>
                <c:pt idx="405">
                  <c:v>600</c:v>
                </c:pt>
                <c:pt idx="406">
                  <c:v>609</c:v>
                </c:pt>
                <c:pt idx="407">
                  <c:v>622</c:v>
                </c:pt>
                <c:pt idx="408">
                  <c:v>632</c:v>
                </c:pt>
                <c:pt idx="409">
                  <c:v>635</c:v>
                </c:pt>
                <c:pt idx="410">
                  <c:v>645</c:v>
                </c:pt>
                <c:pt idx="411">
                  <c:v>658</c:v>
                </c:pt>
                <c:pt idx="412">
                  <c:v>672</c:v>
                </c:pt>
                <c:pt idx="413">
                  <c:v>685</c:v>
                </c:pt>
                <c:pt idx="414">
                  <c:v>695</c:v>
                </c:pt>
                <c:pt idx="415">
                  <c:v>703</c:v>
                </c:pt>
                <c:pt idx="416">
                  <c:v>713</c:v>
                </c:pt>
                <c:pt idx="417">
                  <c:v>734</c:v>
                </c:pt>
                <c:pt idx="418">
                  <c:v>739</c:v>
                </c:pt>
                <c:pt idx="419">
                  <c:v>751</c:v>
                </c:pt>
                <c:pt idx="420">
                  <c:v>762</c:v>
                </c:pt>
                <c:pt idx="421">
                  <c:v>772</c:v>
                </c:pt>
                <c:pt idx="422">
                  <c:v>778</c:v>
                </c:pt>
                <c:pt idx="423">
                  <c:v>789</c:v>
                </c:pt>
                <c:pt idx="424">
                  <c:v>803</c:v>
                </c:pt>
                <c:pt idx="425">
                  <c:v>814</c:v>
                </c:pt>
                <c:pt idx="426">
                  <c:v>826</c:v>
                </c:pt>
                <c:pt idx="427">
                  <c:v>838</c:v>
                </c:pt>
                <c:pt idx="428">
                  <c:v>853</c:v>
                </c:pt>
                <c:pt idx="429">
                  <c:v>861</c:v>
                </c:pt>
                <c:pt idx="430">
                  <c:v>862</c:v>
                </c:pt>
                <c:pt idx="431">
                  <c:v>873</c:v>
                </c:pt>
                <c:pt idx="432">
                  <c:v>883</c:v>
                </c:pt>
                <c:pt idx="433">
                  <c:v>896</c:v>
                </c:pt>
                <c:pt idx="434">
                  <c:v>902</c:v>
                </c:pt>
                <c:pt idx="435">
                  <c:v>914</c:v>
                </c:pt>
                <c:pt idx="436">
                  <c:v>923</c:v>
                </c:pt>
                <c:pt idx="437">
                  <c:v>936</c:v>
                </c:pt>
                <c:pt idx="438">
                  <c:v>946</c:v>
                </c:pt>
                <c:pt idx="439">
                  <c:v>962</c:v>
                </c:pt>
                <c:pt idx="440">
                  <c:v>971</c:v>
                </c:pt>
                <c:pt idx="441">
                  <c:v>977</c:v>
                </c:pt>
                <c:pt idx="442">
                  <c:v>982</c:v>
                </c:pt>
                <c:pt idx="443">
                  <c:v>989</c:v>
                </c:pt>
                <c:pt idx="444">
                  <c:v>1005</c:v>
                </c:pt>
                <c:pt idx="445">
                  <c:v>1015</c:v>
                </c:pt>
                <c:pt idx="446">
                  <c:v>1027</c:v>
                </c:pt>
                <c:pt idx="447">
                  <c:v>1039</c:v>
                </c:pt>
                <c:pt idx="448">
                  <c:v>1056</c:v>
                </c:pt>
                <c:pt idx="449">
                  <c:v>1068</c:v>
                </c:pt>
                <c:pt idx="450">
                  <c:v>1084</c:v>
                </c:pt>
                <c:pt idx="451">
                  <c:v>1091</c:v>
                </c:pt>
                <c:pt idx="452">
                  <c:v>1104</c:v>
                </c:pt>
                <c:pt idx="453">
                  <c:v>1120</c:v>
                </c:pt>
                <c:pt idx="454">
                  <c:v>1133</c:v>
                </c:pt>
                <c:pt idx="455">
                  <c:v>1144</c:v>
                </c:pt>
                <c:pt idx="456">
                  <c:v>1161</c:v>
                </c:pt>
                <c:pt idx="457">
                  <c:v>1182</c:v>
                </c:pt>
                <c:pt idx="458">
                  <c:v>1200</c:v>
                </c:pt>
                <c:pt idx="459">
                  <c:v>1213</c:v>
                </c:pt>
                <c:pt idx="460">
                  <c:v>1226</c:v>
                </c:pt>
                <c:pt idx="461">
                  <c:v>1239</c:v>
                </c:pt>
                <c:pt idx="462">
                  <c:v>1246</c:v>
                </c:pt>
                <c:pt idx="463">
                  <c:v>1260</c:v>
                </c:pt>
                <c:pt idx="464">
                  <c:v>1273</c:v>
                </c:pt>
                <c:pt idx="465">
                  <c:v>1283</c:v>
                </c:pt>
                <c:pt idx="466">
                  <c:v>1298</c:v>
                </c:pt>
                <c:pt idx="467">
                  <c:v>1310</c:v>
                </c:pt>
                <c:pt idx="468">
                  <c:v>1324</c:v>
                </c:pt>
                <c:pt idx="469">
                  <c:v>1332</c:v>
                </c:pt>
                <c:pt idx="470">
                  <c:v>1346</c:v>
                </c:pt>
                <c:pt idx="471">
                  <c:v>1356</c:v>
                </c:pt>
                <c:pt idx="472">
                  <c:v>1368</c:v>
                </c:pt>
                <c:pt idx="473">
                  <c:v>1382</c:v>
                </c:pt>
                <c:pt idx="474">
                  <c:v>1395</c:v>
                </c:pt>
                <c:pt idx="475">
                  <c:v>1406</c:v>
                </c:pt>
                <c:pt idx="476">
                  <c:v>1415</c:v>
                </c:pt>
                <c:pt idx="477">
                  <c:v>1423</c:v>
                </c:pt>
                <c:pt idx="478">
                  <c:v>1436</c:v>
                </c:pt>
                <c:pt idx="479">
                  <c:v>1447</c:v>
                </c:pt>
                <c:pt idx="480">
                  <c:v>1457</c:v>
                </c:pt>
                <c:pt idx="481">
                  <c:v>1469</c:v>
                </c:pt>
                <c:pt idx="482">
                  <c:v>1489</c:v>
                </c:pt>
                <c:pt idx="483">
                  <c:v>1504</c:v>
                </c:pt>
                <c:pt idx="484">
                  <c:v>1517</c:v>
                </c:pt>
                <c:pt idx="485">
                  <c:v>1527</c:v>
                </c:pt>
                <c:pt idx="486">
                  <c:v>1534</c:v>
                </c:pt>
                <c:pt idx="487">
                  <c:v>1550</c:v>
                </c:pt>
                <c:pt idx="488">
                  <c:v>1560</c:v>
                </c:pt>
                <c:pt idx="489">
                  <c:v>1568</c:v>
                </c:pt>
                <c:pt idx="490">
                  <c:v>1583</c:v>
                </c:pt>
                <c:pt idx="491">
                  <c:v>1594</c:v>
                </c:pt>
                <c:pt idx="492">
                  <c:v>1605</c:v>
                </c:pt>
                <c:pt idx="493">
                  <c:v>1615</c:v>
                </c:pt>
                <c:pt idx="494">
                  <c:v>1625</c:v>
                </c:pt>
                <c:pt idx="495">
                  <c:v>1638</c:v>
                </c:pt>
                <c:pt idx="496">
                  <c:v>1657</c:v>
                </c:pt>
                <c:pt idx="497">
                  <c:v>1663</c:v>
                </c:pt>
                <c:pt idx="498">
                  <c:v>1674</c:v>
                </c:pt>
                <c:pt idx="499">
                  <c:v>1683</c:v>
                </c:pt>
                <c:pt idx="500">
                  <c:v>1700</c:v>
                </c:pt>
                <c:pt idx="501">
                  <c:v>1716</c:v>
                </c:pt>
                <c:pt idx="502">
                  <c:v>1730</c:v>
                </c:pt>
                <c:pt idx="503">
                  <c:v>1738</c:v>
                </c:pt>
                <c:pt idx="504">
                  <c:v>1751</c:v>
                </c:pt>
                <c:pt idx="505">
                  <c:v>1761</c:v>
                </c:pt>
                <c:pt idx="506">
                  <c:v>1770</c:v>
                </c:pt>
                <c:pt idx="507">
                  <c:v>1785</c:v>
                </c:pt>
                <c:pt idx="508">
                  <c:v>1803</c:v>
                </c:pt>
                <c:pt idx="509">
                  <c:v>1817</c:v>
                </c:pt>
                <c:pt idx="510">
                  <c:v>1839</c:v>
                </c:pt>
                <c:pt idx="511">
                  <c:v>1853</c:v>
                </c:pt>
                <c:pt idx="512">
                  <c:v>1861</c:v>
                </c:pt>
                <c:pt idx="513">
                  <c:v>1871</c:v>
                </c:pt>
                <c:pt idx="514">
                  <c:v>1877</c:v>
                </c:pt>
                <c:pt idx="515">
                  <c:v>1887</c:v>
                </c:pt>
                <c:pt idx="516">
                  <c:v>1896</c:v>
                </c:pt>
                <c:pt idx="517">
                  <c:v>1907</c:v>
                </c:pt>
                <c:pt idx="518">
                  <c:v>1916</c:v>
                </c:pt>
                <c:pt idx="519">
                  <c:v>1928</c:v>
                </c:pt>
                <c:pt idx="520">
                  <c:v>1936</c:v>
                </c:pt>
                <c:pt idx="521">
                  <c:v>1948</c:v>
                </c:pt>
                <c:pt idx="522">
                  <c:v>1958</c:v>
                </c:pt>
                <c:pt idx="523">
                  <c:v>1971</c:v>
                </c:pt>
                <c:pt idx="524">
                  <c:v>1976</c:v>
                </c:pt>
                <c:pt idx="525">
                  <c:v>1982</c:v>
                </c:pt>
                <c:pt idx="526">
                  <c:v>1999</c:v>
                </c:pt>
                <c:pt idx="527">
                  <c:v>2014</c:v>
                </c:pt>
                <c:pt idx="528">
                  <c:v>2022</c:v>
                </c:pt>
                <c:pt idx="529">
                  <c:v>2038</c:v>
                </c:pt>
                <c:pt idx="530">
                  <c:v>2053</c:v>
                </c:pt>
                <c:pt idx="531">
                  <c:v>2066</c:v>
                </c:pt>
                <c:pt idx="532">
                  <c:v>2077</c:v>
                </c:pt>
                <c:pt idx="533">
                  <c:v>2086</c:v>
                </c:pt>
                <c:pt idx="534">
                  <c:v>2098</c:v>
                </c:pt>
                <c:pt idx="535">
                  <c:v>2112</c:v>
                </c:pt>
                <c:pt idx="536">
                  <c:v>2127</c:v>
                </c:pt>
                <c:pt idx="537">
                  <c:v>2135</c:v>
                </c:pt>
                <c:pt idx="538">
                  <c:v>2145</c:v>
                </c:pt>
                <c:pt idx="539">
                  <c:v>2157</c:v>
                </c:pt>
                <c:pt idx="540">
                  <c:v>2171</c:v>
                </c:pt>
                <c:pt idx="541">
                  <c:v>2185</c:v>
                </c:pt>
                <c:pt idx="542">
                  <c:v>2194</c:v>
                </c:pt>
                <c:pt idx="543">
                  <c:v>2205</c:v>
                </c:pt>
                <c:pt idx="544">
                  <c:v>2228</c:v>
                </c:pt>
                <c:pt idx="545">
                  <c:v>2236</c:v>
                </c:pt>
                <c:pt idx="546">
                  <c:v>2237</c:v>
                </c:pt>
                <c:pt idx="547">
                  <c:v>2242</c:v>
                </c:pt>
                <c:pt idx="548">
                  <c:v>2246</c:v>
                </c:pt>
                <c:pt idx="549">
                  <c:v>2252</c:v>
                </c:pt>
                <c:pt idx="550">
                  <c:v>2261</c:v>
                </c:pt>
                <c:pt idx="551">
                  <c:v>2277</c:v>
                </c:pt>
                <c:pt idx="552">
                  <c:v>2292</c:v>
                </c:pt>
                <c:pt idx="553">
                  <c:v>2296</c:v>
                </c:pt>
                <c:pt idx="554">
                  <c:v>2310</c:v>
                </c:pt>
                <c:pt idx="555">
                  <c:v>2323</c:v>
                </c:pt>
                <c:pt idx="556">
                  <c:v>2335</c:v>
                </c:pt>
                <c:pt idx="557">
                  <c:v>2356</c:v>
                </c:pt>
                <c:pt idx="558">
                  <c:v>2365</c:v>
                </c:pt>
                <c:pt idx="559">
                  <c:v>2369</c:v>
                </c:pt>
                <c:pt idx="560">
                  <c:v>2378</c:v>
                </c:pt>
                <c:pt idx="561">
                  <c:v>2387</c:v>
                </c:pt>
                <c:pt idx="562">
                  <c:v>2389</c:v>
                </c:pt>
                <c:pt idx="563">
                  <c:v>2396</c:v>
                </c:pt>
                <c:pt idx="564">
                  <c:v>2406</c:v>
                </c:pt>
                <c:pt idx="565">
                  <c:v>2415</c:v>
                </c:pt>
                <c:pt idx="566">
                  <c:v>2424</c:v>
                </c:pt>
                <c:pt idx="567">
                  <c:v>2432</c:v>
                </c:pt>
                <c:pt idx="568">
                  <c:v>2445</c:v>
                </c:pt>
                <c:pt idx="569">
                  <c:v>2455</c:v>
                </c:pt>
                <c:pt idx="570">
                  <c:v>2464</c:v>
                </c:pt>
                <c:pt idx="571">
                  <c:v>2468</c:v>
                </c:pt>
                <c:pt idx="572">
                  <c:v>2480</c:v>
                </c:pt>
                <c:pt idx="573">
                  <c:v>2492</c:v>
                </c:pt>
                <c:pt idx="574">
                  <c:v>2499</c:v>
                </c:pt>
                <c:pt idx="575">
                  <c:v>2508</c:v>
                </c:pt>
                <c:pt idx="576">
                  <c:v>2516</c:v>
                </c:pt>
                <c:pt idx="577">
                  <c:v>2523</c:v>
                </c:pt>
                <c:pt idx="578">
                  <c:v>2525</c:v>
                </c:pt>
                <c:pt idx="579">
                  <c:v>2534</c:v>
                </c:pt>
                <c:pt idx="580">
                  <c:v>2543</c:v>
                </c:pt>
                <c:pt idx="581">
                  <c:v>2549</c:v>
                </c:pt>
                <c:pt idx="582">
                  <c:v>2557</c:v>
                </c:pt>
                <c:pt idx="583">
                  <c:v>2570</c:v>
                </c:pt>
                <c:pt idx="584">
                  <c:v>2579</c:v>
                </c:pt>
                <c:pt idx="585">
                  <c:v>2588</c:v>
                </c:pt>
                <c:pt idx="586">
                  <c:v>2590</c:v>
                </c:pt>
                <c:pt idx="587">
                  <c:v>2599</c:v>
                </c:pt>
                <c:pt idx="588">
                  <c:v>2613</c:v>
                </c:pt>
                <c:pt idx="589">
                  <c:v>2624</c:v>
                </c:pt>
                <c:pt idx="590">
                  <c:v>2627</c:v>
                </c:pt>
                <c:pt idx="591">
                  <c:v>2632</c:v>
                </c:pt>
                <c:pt idx="592">
                  <c:v>2641</c:v>
                </c:pt>
                <c:pt idx="593">
                  <c:v>2646</c:v>
                </c:pt>
                <c:pt idx="594">
                  <c:v>2653</c:v>
                </c:pt>
                <c:pt idx="595">
                  <c:v>2665</c:v>
                </c:pt>
                <c:pt idx="596">
                  <c:v>2670</c:v>
                </c:pt>
                <c:pt idx="597">
                  <c:v>2678</c:v>
                </c:pt>
                <c:pt idx="598">
                  <c:v>2690</c:v>
                </c:pt>
                <c:pt idx="599">
                  <c:v>2698</c:v>
                </c:pt>
                <c:pt idx="600">
                  <c:v>2711</c:v>
                </c:pt>
                <c:pt idx="601">
                  <c:v>2718</c:v>
                </c:pt>
                <c:pt idx="602">
                  <c:v>2726</c:v>
                </c:pt>
                <c:pt idx="603">
                  <c:v>2737</c:v>
                </c:pt>
                <c:pt idx="604">
                  <c:v>2752</c:v>
                </c:pt>
                <c:pt idx="605">
                  <c:v>2760</c:v>
                </c:pt>
                <c:pt idx="606">
                  <c:v>2767</c:v>
                </c:pt>
                <c:pt idx="607">
                  <c:v>2774</c:v>
                </c:pt>
                <c:pt idx="608">
                  <c:v>2790</c:v>
                </c:pt>
                <c:pt idx="609">
                  <c:v>2794</c:v>
                </c:pt>
                <c:pt idx="610">
                  <c:v>2800</c:v>
                </c:pt>
                <c:pt idx="611">
                  <c:v>2808</c:v>
                </c:pt>
                <c:pt idx="612">
                  <c:v>2820</c:v>
                </c:pt>
                <c:pt idx="613">
                  <c:v>2827</c:v>
                </c:pt>
                <c:pt idx="614">
                  <c:v>2832</c:v>
                </c:pt>
                <c:pt idx="615">
                  <c:v>2837</c:v>
                </c:pt>
                <c:pt idx="616">
                  <c:v>2847</c:v>
                </c:pt>
                <c:pt idx="617">
                  <c:v>2858</c:v>
                </c:pt>
                <c:pt idx="618">
                  <c:v>2874</c:v>
                </c:pt>
                <c:pt idx="619">
                  <c:v>2884</c:v>
                </c:pt>
                <c:pt idx="620">
                  <c:v>2894</c:v>
                </c:pt>
                <c:pt idx="621">
                  <c:v>2898</c:v>
                </c:pt>
                <c:pt idx="622">
                  <c:v>2906</c:v>
                </c:pt>
                <c:pt idx="623">
                  <c:v>2910</c:v>
                </c:pt>
                <c:pt idx="624">
                  <c:v>2918</c:v>
                </c:pt>
                <c:pt idx="625">
                  <c:v>2933</c:v>
                </c:pt>
                <c:pt idx="626">
                  <c:v>2944</c:v>
                </c:pt>
                <c:pt idx="627">
                  <c:v>2951</c:v>
                </c:pt>
                <c:pt idx="628">
                  <c:v>2967</c:v>
                </c:pt>
                <c:pt idx="629">
                  <c:v>2975</c:v>
                </c:pt>
                <c:pt idx="630">
                  <c:v>2980</c:v>
                </c:pt>
                <c:pt idx="631">
                  <c:v>2990</c:v>
                </c:pt>
                <c:pt idx="632">
                  <c:v>2997</c:v>
                </c:pt>
                <c:pt idx="633">
                  <c:v>3008</c:v>
                </c:pt>
                <c:pt idx="634">
                  <c:v>3019</c:v>
                </c:pt>
                <c:pt idx="635">
                  <c:v>3026</c:v>
                </c:pt>
                <c:pt idx="636">
                  <c:v>3034</c:v>
                </c:pt>
                <c:pt idx="637">
                  <c:v>3039</c:v>
                </c:pt>
                <c:pt idx="638">
                  <c:v>3051</c:v>
                </c:pt>
                <c:pt idx="639">
                  <c:v>3053</c:v>
                </c:pt>
                <c:pt idx="640">
                  <c:v>3064</c:v>
                </c:pt>
                <c:pt idx="641">
                  <c:v>3077</c:v>
                </c:pt>
                <c:pt idx="642">
                  <c:v>3084</c:v>
                </c:pt>
                <c:pt idx="643">
                  <c:v>3094</c:v>
                </c:pt>
                <c:pt idx="644">
                  <c:v>3094</c:v>
                </c:pt>
                <c:pt idx="645">
                  <c:v>3102</c:v>
                </c:pt>
                <c:pt idx="646">
                  <c:v>3107</c:v>
                </c:pt>
                <c:pt idx="647">
                  <c:v>3117</c:v>
                </c:pt>
                <c:pt idx="648">
                  <c:v>3131</c:v>
                </c:pt>
                <c:pt idx="649">
                  <c:v>3142</c:v>
                </c:pt>
                <c:pt idx="650">
                  <c:v>3146</c:v>
                </c:pt>
                <c:pt idx="651">
                  <c:v>3150</c:v>
                </c:pt>
                <c:pt idx="652">
                  <c:v>3152</c:v>
                </c:pt>
                <c:pt idx="653">
                  <c:v>3155</c:v>
                </c:pt>
                <c:pt idx="654">
                  <c:v>3169</c:v>
                </c:pt>
                <c:pt idx="655">
                  <c:v>3178</c:v>
                </c:pt>
                <c:pt idx="656">
                  <c:v>3189</c:v>
                </c:pt>
                <c:pt idx="657">
                  <c:v>3199</c:v>
                </c:pt>
                <c:pt idx="658">
                  <c:v>3203</c:v>
                </c:pt>
                <c:pt idx="659">
                  <c:v>3212</c:v>
                </c:pt>
                <c:pt idx="660">
                  <c:v>3219</c:v>
                </c:pt>
                <c:pt idx="661">
                  <c:v>3228</c:v>
                </c:pt>
                <c:pt idx="662">
                  <c:v>3231</c:v>
                </c:pt>
                <c:pt idx="663">
                  <c:v>3238</c:v>
                </c:pt>
                <c:pt idx="664">
                  <c:v>3243</c:v>
                </c:pt>
                <c:pt idx="665">
                  <c:v>3247</c:v>
                </c:pt>
                <c:pt idx="666">
                  <c:v>3253</c:v>
                </c:pt>
                <c:pt idx="667">
                  <c:v>3255</c:v>
                </c:pt>
                <c:pt idx="668">
                  <c:v>3261</c:v>
                </c:pt>
                <c:pt idx="669">
                  <c:v>3263</c:v>
                </c:pt>
                <c:pt idx="670">
                  <c:v>3266</c:v>
                </c:pt>
                <c:pt idx="671">
                  <c:v>3273</c:v>
                </c:pt>
                <c:pt idx="672">
                  <c:v>3275</c:v>
                </c:pt>
                <c:pt idx="673">
                  <c:v>3280</c:v>
                </c:pt>
                <c:pt idx="674">
                  <c:v>3289</c:v>
                </c:pt>
                <c:pt idx="675">
                  <c:v>3288</c:v>
                </c:pt>
                <c:pt idx="676">
                  <c:v>3295</c:v>
                </c:pt>
                <c:pt idx="677">
                  <c:v>3299</c:v>
                </c:pt>
                <c:pt idx="678">
                  <c:v>3299</c:v>
                </c:pt>
                <c:pt idx="679">
                  <c:v>3312</c:v>
                </c:pt>
                <c:pt idx="680">
                  <c:v>3324</c:v>
                </c:pt>
                <c:pt idx="681">
                  <c:v>3326</c:v>
                </c:pt>
                <c:pt idx="682">
                  <c:v>3330</c:v>
                </c:pt>
                <c:pt idx="683">
                  <c:v>3331</c:v>
                </c:pt>
                <c:pt idx="684">
                  <c:v>3333</c:v>
                </c:pt>
                <c:pt idx="685">
                  <c:v>3338</c:v>
                </c:pt>
                <c:pt idx="686">
                  <c:v>3335</c:v>
                </c:pt>
                <c:pt idx="687">
                  <c:v>3337</c:v>
                </c:pt>
                <c:pt idx="688">
                  <c:v>3341</c:v>
                </c:pt>
                <c:pt idx="689">
                  <c:v>3343</c:v>
                </c:pt>
                <c:pt idx="690">
                  <c:v>3353</c:v>
                </c:pt>
                <c:pt idx="691">
                  <c:v>3360</c:v>
                </c:pt>
                <c:pt idx="692">
                  <c:v>3365</c:v>
                </c:pt>
                <c:pt idx="693">
                  <c:v>3371</c:v>
                </c:pt>
                <c:pt idx="694">
                  <c:v>3375</c:v>
                </c:pt>
                <c:pt idx="695">
                  <c:v>3384</c:v>
                </c:pt>
                <c:pt idx="696">
                  <c:v>3393</c:v>
                </c:pt>
                <c:pt idx="697">
                  <c:v>3405</c:v>
                </c:pt>
                <c:pt idx="698">
                  <c:v>3417</c:v>
                </c:pt>
                <c:pt idx="699">
                  <c:v>3422</c:v>
                </c:pt>
                <c:pt idx="700">
                  <c:v>3426</c:v>
                </c:pt>
                <c:pt idx="701">
                  <c:v>3439</c:v>
                </c:pt>
                <c:pt idx="702">
                  <c:v>3452</c:v>
                </c:pt>
                <c:pt idx="703">
                  <c:v>3462</c:v>
                </c:pt>
                <c:pt idx="704">
                  <c:v>3461</c:v>
                </c:pt>
                <c:pt idx="705">
                  <c:v>3463</c:v>
                </c:pt>
                <c:pt idx="706">
                  <c:v>3470</c:v>
                </c:pt>
                <c:pt idx="707">
                  <c:v>3479</c:v>
                </c:pt>
                <c:pt idx="708">
                  <c:v>3484</c:v>
                </c:pt>
                <c:pt idx="709">
                  <c:v>3492</c:v>
                </c:pt>
                <c:pt idx="710">
                  <c:v>3495</c:v>
                </c:pt>
                <c:pt idx="711">
                  <c:v>3498</c:v>
                </c:pt>
                <c:pt idx="712">
                  <c:v>3506</c:v>
                </c:pt>
                <c:pt idx="713">
                  <c:v>3513</c:v>
                </c:pt>
                <c:pt idx="714">
                  <c:v>3516</c:v>
                </c:pt>
                <c:pt idx="715">
                  <c:v>3521</c:v>
                </c:pt>
                <c:pt idx="716">
                  <c:v>3533</c:v>
                </c:pt>
                <c:pt idx="717">
                  <c:v>3536</c:v>
                </c:pt>
                <c:pt idx="718">
                  <c:v>3537</c:v>
                </c:pt>
                <c:pt idx="719">
                  <c:v>3543</c:v>
                </c:pt>
                <c:pt idx="720">
                  <c:v>3549</c:v>
                </c:pt>
                <c:pt idx="721">
                  <c:v>3554</c:v>
                </c:pt>
                <c:pt idx="722">
                  <c:v>3560</c:v>
                </c:pt>
                <c:pt idx="723">
                  <c:v>3570</c:v>
                </c:pt>
                <c:pt idx="724">
                  <c:v>3575</c:v>
                </c:pt>
                <c:pt idx="725">
                  <c:v>3580</c:v>
                </c:pt>
                <c:pt idx="726">
                  <c:v>3579</c:v>
                </c:pt>
                <c:pt idx="727">
                  <c:v>3581</c:v>
                </c:pt>
                <c:pt idx="728">
                  <c:v>3586</c:v>
                </c:pt>
                <c:pt idx="729">
                  <c:v>3590</c:v>
                </c:pt>
                <c:pt idx="730">
                  <c:v>3585</c:v>
                </c:pt>
                <c:pt idx="731">
                  <c:v>3597</c:v>
                </c:pt>
                <c:pt idx="732">
                  <c:v>3604</c:v>
                </c:pt>
                <c:pt idx="733">
                  <c:v>3608</c:v>
                </c:pt>
                <c:pt idx="734">
                  <c:v>3614</c:v>
                </c:pt>
                <c:pt idx="735">
                  <c:v>3620</c:v>
                </c:pt>
                <c:pt idx="736">
                  <c:v>3630</c:v>
                </c:pt>
                <c:pt idx="737">
                  <c:v>3640</c:v>
                </c:pt>
                <c:pt idx="738">
                  <c:v>3645</c:v>
                </c:pt>
                <c:pt idx="739">
                  <c:v>3644</c:v>
                </c:pt>
                <c:pt idx="740">
                  <c:v>3645</c:v>
                </c:pt>
                <c:pt idx="741">
                  <c:v>3652</c:v>
                </c:pt>
                <c:pt idx="742">
                  <c:v>3660</c:v>
                </c:pt>
                <c:pt idx="743">
                  <c:v>3666</c:v>
                </c:pt>
                <c:pt idx="744">
                  <c:v>3678</c:v>
                </c:pt>
                <c:pt idx="745">
                  <c:v>3686</c:v>
                </c:pt>
                <c:pt idx="746">
                  <c:v>3691</c:v>
                </c:pt>
                <c:pt idx="747">
                  <c:v>3694</c:v>
                </c:pt>
                <c:pt idx="748">
                  <c:v>3700</c:v>
                </c:pt>
                <c:pt idx="749">
                  <c:v>3707</c:v>
                </c:pt>
                <c:pt idx="750">
                  <c:v>3707</c:v>
                </c:pt>
                <c:pt idx="751">
                  <c:v>3712</c:v>
                </c:pt>
                <c:pt idx="752">
                  <c:v>3717</c:v>
                </c:pt>
                <c:pt idx="753">
                  <c:v>3724</c:v>
                </c:pt>
                <c:pt idx="754">
                  <c:v>3731</c:v>
                </c:pt>
                <c:pt idx="755">
                  <c:v>3741</c:v>
                </c:pt>
                <c:pt idx="756">
                  <c:v>3752</c:v>
                </c:pt>
                <c:pt idx="757">
                  <c:v>3764</c:v>
                </c:pt>
                <c:pt idx="758">
                  <c:v>3770</c:v>
                </c:pt>
                <c:pt idx="759">
                  <c:v>3779</c:v>
                </c:pt>
                <c:pt idx="760">
                  <c:v>3783</c:v>
                </c:pt>
                <c:pt idx="761">
                  <c:v>3786</c:v>
                </c:pt>
                <c:pt idx="762">
                  <c:v>3793</c:v>
                </c:pt>
                <c:pt idx="763">
                  <c:v>3796</c:v>
                </c:pt>
                <c:pt idx="764">
                  <c:v>3794</c:v>
                </c:pt>
                <c:pt idx="765">
                  <c:v>3799</c:v>
                </c:pt>
                <c:pt idx="766">
                  <c:v>3804</c:v>
                </c:pt>
                <c:pt idx="767">
                  <c:v>3806</c:v>
                </c:pt>
                <c:pt idx="768">
                  <c:v>3809</c:v>
                </c:pt>
                <c:pt idx="769">
                  <c:v>3813</c:v>
                </c:pt>
                <c:pt idx="770">
                  <c:v>3826</c:v>
                </c:pt>
                <c:pt idx="771">
                  <c:v>3833</c:v>
                </c:pt>
                <c:pt idx="772">
                  <c:v>3839</c:v>
                </c:pt>
                <c:pt idx="773">
                  <c:v>3846</c:v>
                </c:pt>
                <c:pt idx="774">
                  <c:v>3848</c:v>
                </c:pt>
                <c:pt idx="775">
                  <c:v>3851</c:v>
                </c:pt>
                <c:pt idx="776">
                  <c:v>3855</c:v>
                </c:pt>
                <c:pt idx="777">
                  <c:v>3856</c:v>
                </c:pt>
                <c:pt idx="778">
                  <c:v>3868</c:v>
                </c:pt>
                <c:pt idx="779">
                  <c:v>3874</c:v>
                </c:pt>
                <c:pt idx="780">
                  <c:v>3877</c:v>
                </c:pt>
                <c:pt idx="781">
                  <c:v>3877</c:v>
                </c:pt>
                <c:pt idx="782">
                  <c:v>3885</c:v>
                </c:pt>
                <c:pt idx="783">
                  <c:v>3884</c:v>
                </c:pt>
                <c:pt idx="784">
                  <c:v>3887</c:v>
                </c:pt>
                <c:pt idx="785">
                  <c:v>3887</c:v>
                </c:pt>
                <c:pt idx="786">
                  <c:v>3901</c:v>
                </c:pt>
                <c:pt idx="787">
                  <c:v>3903</c:v>
                </c:pt>
                <c:pt idx="788">
                  <c:v>3908</c:v>
                </c:pt>
                <c:pt idx="789">
                  <c:v>3917</c:v>
                </c:pt>
                <c:pt idx="790">
                  <c:v>3925</c:v>
                </c:pt>
                <c:pt idx="791">
                  <c:v>3934</c:v>
                </c:pt>
                <c:pt idx="792">
                  <c:v>3946</c:v>
                </c:pt>
                <c:pt idx="793">
                  <c:v>3950</c:v>
                </c:pt>
                <c:pt idx="794">
                  <c:v>3961</c:v>
                </c:pt>
                <c:pt idx="795">
                  <c:v>3967</c:v>
                </c:pt>
                <c:pt idx="796">
                  <c:v>3971</c:v>
                </c:pt>
                <c:pt idx="797">
                  <c:v>3980</c:v>
                </c:pt>
                <c:pt idx="798">
                  <c:v>3979</c:v>
                </c:pt>
                <c:pt idx="799">
                  <c:v>3991</c:v>
                </c:pt>
                <c:pt idx="800">
                  <c:v>3996</c:v>
                </c:pt>
                <c:pt idx="801">
                  <c:v>3997</c:v>
                </c:pt>
                <c:pt idx="802">
                  <c:v>4004</c:v>
                </c:pt>
                <c:pt idx="803">
                  <c:v>4011</c:v>
                </c:pt>
                <c:pt idx="804">
                  <c:v>4019</c:v>
                </c:pt>
                <c:pt idx="805">
                  <c:v>4031</c:v>
                </c:pt>
                <c:pt idx="806">
                  <c:v>4041</c:v>
                </c:pt>
                <c:pt idx="807">
                  <c:v>4055</c:v>
                </c:pt>
                <c:pt idx="808">
                  <c:v>4059</c:v>
                </c:pt>
                <c:pt idx="809">
                  <c:v>4064</c:v>
                </c:pt>
                <c:pt idx="810">
                  <c:v>4081</c:v>
                </c:pt>
                <c:pt idx="811">
                  <c:v>4082</c:v>
                </c:pt>
                <c:pt idx="812">
                  <c:v>4086</c:v>
                </c:pt>
                <c:pt idx="813">
                  <c:v>4095</c:v>
                </c:pt>
                <c:pt idx="814">
                  <c:v>4105</c:v>
                </c:pt>
                <c:pt idx="815">
                  <c:v>4122</c:v>
                </c:pt>
                <c:pt idx="816">
                  <c:v>4127</c:v>
                </c:pt>
                <c:pt idx="817">
                  <c:v>4134</c:v>
                </c:pt>
                <c:pt idx="818">
                  <c:v>4135</c:v>
                </c:pt>
                <c:pt idx="819">
                  <c:v>4140</c:v>
                </c:pt>
                <c:pt idx="820">
                  <c:v>4143</c:v>
                </c:pt>
                <c:pt idx="821">
                  <c:v>4147</c:v>
                </c:pt>
                <c:pt idx="822">
                  <c:v>4153</c:v>
                </c:pt>
                <c:pt idx="823">
                  <c:v>4152</c:v>
                </c:pt>
                <c:pt idx="824">
                  <c:v>4159</c:v>
                </c:pt>
                <c:pt idx="825">
                  <c:v>4162</c:v>
                </c:pt>
                <c:pt idx="826">
                  <c:v>4165</c:v>
                </c:pt>
                <c:pt idx="827">
                  <c:v>4166</c:v>
                </c:pt>
                <c:pt idx="828">
                  <c:v>4175</c:v>
                </c:pt>
                <c:pt idx="829">
                  <c:v>4180</c:v>
                </c:pt>
                <c:pt idx="830">
                  <c:v>4188</c:v>
                </c:pt>
                <c:pt idx="831">
                  <c:v>4198</c:v>
                </c:pt>
                <c:pt idx="832">
                  <c:v>4199</c:v>
                </c:pt>
                <c:pt idx="833">
                  <c:v>4206</c:v>
                </c:pt>
                <c:pt idx="834">
                  <c:v>4218</c:v>
                </c:pt>
                <c:pt idx="835">
                  <c:v>4230</c:v>
                </c:pt>
                <c:pt idx="836">
                  <c:v>4236</c:v>
                </c:pt>
                <c:pt idx="837">
                  <c:v>4246</c:v>
                </c:pt>
                <c:pt idx="838">
                  <c:v>4250</c:v>
                </c:pt>
                <c:pt idx="839">
                  <c:v>4262</c:v>
                </c:pt>
                <c:pt idx="840">
                  <c:v>4273</c:v>
                </c:pt>
                <c:pt idx="841">
                  <c:v>4283</c:v>
                </c:pt>
                <c:pt idx="842">
                  <c:v>4291</c:v>
                </c:pt>
                <c:pt idx="843">
                  <c:v>4295</c:v>
                </c:pt>
                <c:pt idx="844">
                  <c:v>4310</c:v>
                </c:pt>
                <c:pt idx="845">
                  <c:v>4317</c:v>
                </c:pt>
                <c:pt idx="846">
                  <c:v>4328</c:v>
                </c:pt>
                <c:pt idx="847">
                  <c:v>4342</c:v>
                </c:pt>
                <c:pt idx="848">
                  <c:v>4345</c:v>
                </c:pt>
                <c:pt idx="849">
                  <c:v>4354</c:v>
                </c:pt>
                <c:pt idx="850">
                  <c:v>4355</c:v>
                </c:pt>
                <c:pt idx="851">
                  <c:v>4367</c:v>
                </c:pt>
                <c:pt idx="852">
                  <c:v>4380</c:v>
                </c:pt>
                <c:pt idx="853">
                  <c:v>4391</c:v>
                </c:pt>
                <c:pt idx="854">
                  <c:v>4403</c:v>
                </c:pt>
                <c:pt idx="855">
                  <c:v>4410</c:v>
                </c:pt>
                <c:pt idx="856">
                  <c:v>4417</c:v>
                </c:pt>
                <c:pt idx="857">
                  <c:v>4426</c:v>
                </c:pt>
                <c:pt idx="858">
                  <c:v>4431</c:v>
                </c:pt>
                <c:pt idx="859">
                  <c:v>4441</c:v>
                </c:pt>
                <c:pt idx="860">
                  <c:v>4447</c:v>
                </c:pt>
                <c:pt idx="861">
                  <c:v>4448</c:v>
                </c:pt>
                <c:pt idx="862">
                  <c:v>4457</c:v>
                </c:pt>
                <c:pt idx="863">
                  <c:v>4462</c:v>
                </c:pt>
                <c:pt idx="864">
                  <c:v>4467</c:v>
                </c:pt>
                <c:pt idx="865">
                  <c:v>4472</c:v>
                </c:pt>
                <c:pt idx="866">
                  <c:v>4477</c:v>
                </c:pt>
                <c:pt idx="867">
                  <c:v>4481</c:v>
                </c:pt>
                <c:pt idx="868">
                  <c:v>4487</c:v>
                </c:pt>
                <c:pt idx="869">
                  <c:v>4490</c:v>
                </c:pt>
                <c:pt idx="870">
                  <c:v>4503</c:v>
                </c:pt>
                <c:pt idx="871">
                  <c:v>4505</c:v>
                </c:pt>
                <c:pt idx="872">
                  <c:v>4508</c:v>
                </c:pt>
                <c:pt idx="873">
                  <c:v>4514</c:v>
                </c:pt>
                <c:pt idx="874">
                  <c:v>4522</c:v>
                </c:pt>
                <c:pt idx="875">
                  <c:v>4523</c:v>
                </c:pt>
                <c:pt idx="876">
                  <c:v>4526</c:v>
                </c:pt>
                <c:pt idx="877">
                  <c:v>4525</c:v>
                </c:pt>
                <c:pt idx="878">
                  <c:v>4525</c:v>
                </c:pt>
                <c:pt idx="879">
                  <c:v>4530</c:v>
                </c:pt>
                <c:pt idx="880">
                  <c:v>4531</c:v>
                </c:pt>
                <c:pt idx="881">
                  <c:v>4532</c:v>
                </c:pt>
                <c:pt idx="882">
                  <c:v>4536</c:v>
                </c:pt>
                <c:pt idx="883">
                  <c:v>4538</c:v>
                </c:pt>
                <c:pt idx="884">
                  <c:v>4538</c:v>
                </c:pt>
                <c:pt idx="885">
                  <c:v>4537</c:v>
                </c:pt>
                <c:pt idx="886">
                  <c:v>4549</c:v>
                </c:pt>
                <c:pt idx="887">
                  <c:v>4555</c:v>
                </c:pt>
                <c:pt idx="888">
                  <c:v>4560</c:v>
                </c:pt>
                <c:pt idx="889">
                  <c:v>4576</c:v>
                </c:pt>
                <c:pt idx="890">
                  <c:v>4576</c:v>
                </c:pt>
                <c:pt idx="891">
                  <c:v>4582</c:v>
                </c:pt>
                <c:pt idx="892">
                  <c:v>4594</c:v>
                </c:pt>
                <c:pt idx="893">
                  <c:v>4601</c:v>
                </c:pt>
                <c:pt idx="894">
                  <c:v>4599</c:v>
                </c:pt>
                <c:pt idx="895">
                  <c:v>4611</c:v>
                </c:pt>
                <c:pt idx="896">
                  <c:v>4618</c:v>
                </c:pt>
                <c:pt idx="897">
                  <c:v>4627</c:v>
                </c:pt>
                <c:pt idx="898">
                  <c:v>4635</c:v>
                </c:pt>
                <c:pt idx="899">
                  <c:v>4642</c:v>
                </c:pt>
                <c:pt idx="900">
                  <c:v>4646</c:v>
                </c:pt>
                <c:pt idx="901">
                  <c:v>4656</c:v>
                </c:pt>
                <c:pt idx="902">
                  <c:v>4661</c:v>
                </c:pt>
                <c:pt idx="903">
                  <c:v>4664</c:v>
                </c:pt>
                <c:pt idx="904">
                  <c:v>4673</c:v>
                </c:pt>
                <c:pt idx="905">
                  <c:v>4673</c:v>
                </c:pt>
                <c:pt idx="906">
                  <c:v>4672</c:v>
                </c:pt>
                <c:pt idx="907">
                  <c:v>4675</c:v>
                </c:pt>
                <c:pt idx="908">
                  <c:v>4674</c:v>
                </c:pt>
                <c:pt idx="909">
                  <c:v>4676</c:v>
                </c:pt>
                <c:pt idx="910">
                  <c:v>4668</c:v>
                </c:pt>
                <c:pt idx="911">
                  <c:v>4673</c:v>
                </c:pt>
                <c:pt idx="912">
                  <c:v>4675</c:v>
                </c:pt>
                <c:pt idx="913">
                  <c:v>4679</c:v>
                </c:pt>
                <c:pt idx="914">
                  <c:v>4680</c:v>
                </c:pt>
                <c:pt idx="915">
                  <c:v>4677</c:v>
                </c:pt>
                <c:pt idx="916">
                  <c:v>4678</c:v>
                </c:pt>
                <c:pt idx="917">
                  <c:v>4684</c:v>
                </c:pt>
                <c:pt idx="918">
                  <c:v>4692</c:v>
                </c:pt>
                <c:pt idx="919">
                  <c:v>4699</c:v>
                </c:pt>
                <c:pt idx="920">
                  <c:v>4698</c:v>
                </c:pt>
                <c:pt idx="921">
                  <c:v>4701</c:v>
                </c:pt>
                <c:pt idx="922">
                  <c:v>4704</c:v>
                </c:pt>
                <c:pt idx="923">
                  <c:v>4706</c:v>
                </c:pt>
                <c:pt idx="924">
                  <c:v>4706</c:v>
                </c:pt>
                <c:pt idx="925">
                  <c:v>4713</c:v>
                </c:pt>
                <c:pt idx="926">
                  <c:v>4714</c:v>
                </c:pt>
                <c:pt idx="927">
                  <c:v>4716</c:v>
                </c:pt>
                <c:pt idx="928">
                  <c:v>4718</c:v>
                </c:pt>
                <c:pt idx="929">
                  <c:v>4719</c:v>
                </c:pt>
                <c:pt idx="930">
                  <c:v>4720</c:v>
                </c:pt>
                <c:pt idx="931">
                  <c:v>4723</c:v>
                </c:pt>
                <c:pt idx="932">
                  <c:v>4717</c:v>
                </c:pt>
                <c:pt idx="933">
                  <c:v>4715</c:v>
                </c:pt>
                <c:pt idx="934">
                  <c:v>4709</c:v>
                </c:pt>
                <c:pt idx="935">
                  <c:v>4719</c:v>
                </c:pt>
                <c:pt idx="936">
                  <c:v>4720</c:v>
                </c:pt>
                <c:pt idx="937">
                  <c:v>4719</c:v>
                </c:pt>
                <c:pt idx="938">
                  <c:v>4714</c:v>
                </c:pt>
                <c:pt idx="939">
                  <c:v>4717</c:v>
                </c:pt>
                <c:pt idx="940">
                  <c:v>4711</c:v>
                </c:pt>
                <c:pt idx="941">
                  <c:v>4710</c:v>
                </c:pt>
                <c:pt idx="942">
                  <c:v>4715</c:v>
                </c:pt>
                <c:pt idx="943">
                  <c:v>4719</c:v>
                </c:pt>
                <c:pt idx="944">
                  <c:v>4727</c:v>
                </c:pt>
                <c:pt idx="945">
                  <c:v>4720</c:v>
                </c:pt>
                <c:pt idx="946">
                  <c:v>4720</c:v>
                </c:pt>
                <c:pt idx="947">
                  <c:v>4715</c:v>
                </c:pt>
                <c:pt idx="948">
                  <c:v>4712</c:v>
                </c:pt>
                <c:pt idx="949">
                  <c:v>4717</c:v>
                </c:pt>
                <c:pt idx="950">
                  <c:v>4714</c:v>
                </c:pt>
                <c:pt idx="951">
                  <c:v>4712</c:v>
                </c:pt>
                <c:pt idx="952">
                  <c:v>4714</c:v>
                </c:pt>
                <c:pt idx="953">
                  <c:v>4716</c:v>
                </c:pt>
                <c:pt idx="954">
                  <c:v>4717</c:v>
                </c:pt>
                <c:pt idx="955">
                  <c:v>4712</c:v>
                </c:pt>
                <c:pt idx="956">
                  <c:v>4712</c:v>
                </c:pt>
                <c:pt idx="957">
                  <c:v>4717</c:v>
                </c:pt>
                <c:pt idx="958">
                  <c:v>4716</c:v>
                </c:pt>
                <c:pt idx="959">
                  <c:v>4711</c:v>
                </c:pt>
                <c:pt idx="960">
                  <c:v>4699</c:v>
                </c:pt>
                <c:pt idx="961">
                  <c:v>4701</c:v>
                </c:pt>
                <c:pt idx="962">
                  <c:v>4699</c:v>
                </c:pt>
                <c:pt idx="963">
                  <c:v>4697</c:v>
                </c:pt>
                <c:pt idx="964">
                  <c:v>4697</c:v>
                </c:pt>
                <c:pt idx="965">
                  <c:v>4704</c:v>
                </c:pt>
                <c:pt idx="966">
                  <c:v>4708</c:v>
                </c:pt>
                <c:pt idx="967">
                  <c:v>4711</c:v>
                </c:pt>
                <c:pt idx="968">
                  <c:v>4709</c:v>
                </c:pt>
                <c:pt idx="969">
                  <c:v>4701</c:v>
                </c:pt>
                <c:pt idx="970">
                  <c:v>4699</c:v>
                </c:pt>
                <c:pt idx="971">
                  <c:v>4706</c:v>
                </c:pt>
                <c:pt idx="972">
                  <c:v>4711</c:v>
                </c:pt>
                <c:pt idx="973">
                  <c:v>4719</c:v>
                </c:pt>
                <c:pt idx="974">
                  <c:v>4718</c:v>
                </c:pt>
                <c:pt idx="975">
                  <c:v>4724</c:v>
                </c:pt>
                <c:pt idx="976">
                  <c:v>4714</c:v>
                </c:pt>
                <c:pt idx="977">
                  <c:v>4711</c:v>
                </c:pt>
                <c:pt idx="978">
                  <c:v>4712</c:v>
                </c:pt>
                <c:pt idx="979">
                  <c:v>4718</c:v>
                </c:pt>
                <c:pt idx="980">
                  <c:v>4721</c:v>
                </c:pt>
                <c:pt idx="981">
                  <c:v>4724</c:v>
                </c:pt>
                <c:pt idx="982">
                  <c:v>4726</c:v>
                </c:pt>
                <c:pt idx="983">
                  <c:v>4723</c:v>
                </c:pt>
                <c:pt idx="984">
                  <c:v>4719</c:v>
                </c:pt>
                <c:pt idx="985">
                  <c:v>4723</c:v>
                </c:pt>
                <c:pt idx="986">
                  <c:v>4727</c:v>
                </c:pt>
                <c:pt idx="987">
                  <c:v>4732</c:v>
                </c:pt>
                <c:pt idx="988">
                  <c:v>4730</c:v>
                </c:pt>
                <c:pt idx="989">
                  <c:v>4734</c:v>
                </c:pt>
                <c:pt idx="990">
                  <c:v>4742</c:v>
                </c:pt>
                <c:pt idx="991">
                  <c:v>4742</c:v>
                </c:pt>
                <c:pt idx="992">
                  <c:v>4736</c:v>
                </c:pt>
                <c:pt idx="993">
                  <c:v>4724</c:v>
                </c:pt>
                <c:pt idx="994">
                  <c:v>4729</c:v>
                </c:pt>
                <c:pt idx="995">
                  <c:v>4739</c:v>
                </c:pt>
                <c:pt idx="996">
                  <c:v>4746</c:v>
                </c:pt>
                <c:pt idx="997">
                  <c:v>4747</c:v>
                </c:pt>
                <c:pt idx="998">
                  <c:v>4741</c:v>
                </c:pt>
                <c:pt idx="999">
                  <c:v>4735</c:v>
                </c:pt>
                <c:pt idx="1000">
                  <c:v>4740</c:v>
                </c:pt>
                <c:pt idx="1001">
                  <c:v>4742</c:v>
                </c:pt>
                <c:pt idx="1002">
                  <c:v>4742</c:v>
                </c:pt>
                <c:pt idx="1003">
                  <c:v>4745</c:v>
                </c:pt>
                <c:pt idx="1004">
                  <c:v>4756</c:v>
                </c:pt>
                <c:pt idx="1005">
                  <c:v>4757</c:v>
                </c:pt>
                <c:pt idx="1006">
                  <c:v>4754</c:v>
                </c:pt>
                <c:pt idx="1007">
                  <c:v>4750</c:v>
                </c:pt>
                <c:pt idx="1008">
                  <c:v>4749</c:v>
                </c:pt>
                <c:pt idx="1009">
                  <c:v>4761</c:v>
                </c:pt>
                <c:pt idx="1010">
                  <c:v>4757</c:v>
                </c:pt>
                <c:pt idx="1011">
                  <c:v>4755</c:v>
                </c:pt>
                <c:pt idx="1012">
                  <c:v>4762</c:v>
                </c:pt>
                <c:pt idx="1013">
                  <c:v>4755</c:v>
                </c:pt>
                <c:pt idx="1014">
                  <c:v>4761</c:v>
                </c:pt>
                <c:pt idx="1015">
                  <c:v>4768</c:v>
                </c:pt>
                <c:pt idx="1016">
                  <c:v>4773</c:v>
                </c:pt>
                <c:pt idx="1017">
                  <c:v>4767</c:v>
                </c:pt>
                <c:pt idx="1018">
                  <c:v>4764</c:v>
                </c:pt>
                <c:pt idx="1019">
                  <c:v>4769</c:v>
                </c:pt>
                <c:pt idx="1020">
                  <c:v>4773</c:v>
                </c:pt>
                <c:pt idx="1021">
                  <c:v>4789</c:v>
                </c:pt>
                <c:pt idx="1022">
                  <c:v>4797</c:v>
                </c:pt>
                <c:pt idx="1023">
                  <c:v>4803</c:v>
                </c:pt>
                <c:pt idx="1024">
                  <c:v>4805</c:v>
                </c:pt>
                <c:pt idx="1025">
                  <c:v>4804</c:v>
                </c:pt>
                <c:pt idx="1026">
                  <c:v>4793</c:v>
                </c:pt>
                <c:pt idx="1027">
                  <c:v>4802</c:v>
                </c:pt>
                <c:pt idx="1028">
                  <c:v>4806</c:v>
                </c:pt>
                <c:pt idx="1029">
                  <c:v>4808</c:v>
                </c:pt>
                <c:pt idx="1030">
                  <c:v>4797</c:v>
                </c:pt>
                <c:pt idx="1031">
                  <c:v>4809</c:v>
                </c:pt>
                <c:pt idx="1032">
                  <c:v>4817</c:v>
                </c:pt>
                <c:pt idx="1033">
                  <c:v>4820</c:v>
                </c:pt>
                <c:pt idx="1034">
                  <c:v>4826</c:v>
                </c:pt>
                <c:pt idx="1035">
                  <c:v>4836</c:v>
                </c:pt>
                <c:pt idx="1036">
                  <c:v>4836</c:v>
                </c:pt>
                <c:pt idx="1037">
                  <c:v>4826</c:v>
                </c:pt>
                <c:pt idx="1038">
                  <c:v>4831</c:v>
                </c:pt>
                <c:pt idx="1039">
                  <c:v>4832</c:v>
                </c:pt>
                <c:pt idx="1040">
                  <c:v>4830</c:v>
                </c:pt>
                <c:pt idx="1041">
                  <c:v>4833</c:v>
                </c:pt>
                <c:pt idx="1042">
                  <c:v>4837</c:v>
                </c:pt>
                <c:pt idx="1043">
                  <c:v>4837</c:v>
                </c:pt>
                <c:pt idx="1044">
                  <c:v>4832</c:v>
                </c:pt>
                <c:pt idx="1045">
                  <c:v>4844</c:v>
                </c:pt>
                <c:pt idx="1046">
                  <c:v>4847</c:v>
                </c:pt>
                <c:pt idx="1047">
                  <c:v>4843</c:v>
                </c:pt>
                <c:pt idx="1048">
                  <c:v>4855</c:v>
                </c:pt>
                <c:pt idx="1049">
                  <c:v>4848</c:v>
                </c:pt>
                <c:pt idx="1050">
                  <c:v>4852</c:v>
                </c:pt>
                <c:pt idx="1051">
                  <c:v>4852</c:v>
                </c:pt>
                <c:pt idx="1052">
                  <c:v>4845</c:v>
                </c:pt>
                <c:pt idx="1053">
                  <c:v>4846</c:v>
                </c:pt>
                <c:pt idx="1054">
                  <c:v>4843</c:v>
                </c:pt>
                <c:pt idx="1055">
                  <c:v>4840</c:v>
                </c:pt>
                <c:pt idx="1056">
                  <c:v>4838</c:v>
                </c:pt>
                <c:pt idx="1057">
                  <c:v>4842</c:v>
                </c:pt>
                <c:pt idx="1058">
                  <c:v>4845</c:v>
                </c:pt>
                <c:pt idx="1059">
                  <c:v>4844</c:v>
                </c:pt>
                <c:pt idx="1060">
                  <c:v>4838</c:v>
                </c:pt>
                <c:pt idx="1061">
                  <c:v>4833</c:v>
                </c:pt>
                <c:pt idx="1062">
                  <c:v>4826</c:v>
                </c:pt>
                <c:pt idx="1063">
                  <c:v>4828</c:v>
                </c:pt>
                <c:pt idx="1064">
                  <c:v>4821</c:v>
                </c:pt>
                <c:pt idx="1065">
                  <c:v>4826</c:v>
                </c:pt>
                <c:pt idx="1066">
                  <c:v>4838</c:v>
                </c:pt>
                <c:pt idx="1067">
                  <c:v>4837</c:v>
                </c:pt>
                <c:pt idx="1068">
                  <c:v>4836</c:v>
                </c:pt>
                <c:pt idx="1069">
                  <c:v>4834</c:v>
                </c:pt>
                <c:pt idx="1070">
                  <c:v>4837</c:v>
                </c:pt>
                <c:pt idx="1071">
                  <c:v>4838</c:v>
                </c:pt>
                <c:pt idx="1072">
                  <c:v>4833</c:v>
                </c:pt>
                <c:pt idx="1073">
                  <c:v>4829</c:v>
                </c:pt>
                <c:pt idx="1074">
                  <c:v>4834</c:v>
                </c:pt>
                <c:pt idx="1075">
                  <c:v>4835</c:v>
                </c:pt>
                <c:pt idx="1076">
                  <c:v>4838</c:v>
                </c:pt>
                <c:pt idx="1077">
                  <c:v>4845</c:v>
                </c:pt>
                <c:pt idx="1078">
                  <c:v>4856</c:v>
                </c:pt>
                <c:pt idx="1079">
                  <c:v>4857</c:v>
                </c:pt>
                <c:pt idx="1080">
                  <c:v>4859</c:v>
                </c:pt>
                <c:pt idx="1081">
                  <c:v>4866</c:v>
                </c:pt>
                <c:pt idx="1082">
                  <c:v>4863</c:v>
                </c:pt>
                <c:pt idx="1083">
                  <c:v>4865</c:v>
                </c:pt>
                <c:pt idx="1084">
                  <c:v>4867</c:v>
                </c:pt>
                <c:pt idx="1085">
                  <c:v>4864</c:v>
                </c:pt>
                <c:pt idx="1086">
                  <c:v>4873</c:v>
                </c:pt>
                <c:pt idx="1087">
                  <c:v>4877</c:v>
                </c:pt>
                <c:pt idx="1088">
                  <c:v>4878</c:v>
                </c:pt>
                <c:pt idx="1089">
                  <c:v>4877</c:v>
                </c:pt>
                <c:pt idx="1090">
                  <c:v>4887</c:v>
                </c:pt>
                <c:pt idx="1091">
                  <c:v>4891</c:v>
                </c:pt>
                <c:pt idx="1092">
                  <c:v>4888</c:v>
                </c:pt>
                <c:pt idx="1093">
                  <c:v>4891</c:v>
                </c:pt>
                <c:pt idx="1094">
                  <c:v>4901</c:v>
                </c:pt>
                <c:pt idx="1095">
                  <c:v>4910</c:v>
                </c:pt>
                <c:pt idx="1096">
                  <c:v>4911</c:v>
                </c:pt>
                <c:pt idx="1097">
                  <c:v>4914</c:v>
                </c:pt>
                <c:pt idx="1098">
                  <c:v>4925</c:v>
                </c:pt>
                <c:pt idx="1099">
                  <c:v>4930</c:v>
                </c:pt>
                <c:pt idx="1100">
                  <c:v>4932</c:v>
                </c:pt>
                <c:pt idx="1101">
                  <c:v>4928</c:v>
                </c:pt>
                <c:pt idx="1102">
                  <c:v>4941</c:v>
                </c:pt>
                <c:pt idx="1103">
                  <c:v>4954</c:v>
                </c:pt>
                <c:pt idx="1104">
                  <c:v>4961</c:v>
                </c:pt>
                <c:pt idx="1105">
                  <c:v>4971</c:v>
                </c:pt>
                <c:pt idx="1106">
                  <c:v>4982</c:v>
                </c:pt>
                <c:pt idx="1107">
                  <c:v>4992</c:v>
                </c:pt>
                <c:pt idx="1108">
                  <c:v>4998</c:v>
                </c:pt>
                <c:pt idx="1109">
                  <c:v>5006</c:v>
                </c:pt>
                <c:pt idx="1110">
                  <c:v>5004</c:v>
                </c:pt>
                <c:pt idx="1111">
                  <c:v>5006</c:v>
                </c:pt>
                <c:pt idx="1112">
                  <c:v>5008</c:v>
                </c:pt>
                <c:pt idx="1113">
                  <c:v>5003</c:v>
                </c:pt>
                <c:pt idx="1114">
                  <c:v>5001</c:v>
                </c:pt>
                <c:pt idx="1115">
                  <c:v>5002</c:v>
                </c:pt>
                <c:pt idx="1116">
                  <c:v>5003</c:v>
                </c:pt>
                <c:pt idx="1117">
                  <c:v>5009</c:v>
                </c:pt>
                <c:pt idx="1118">
                  <c:v>5016</c:v>
                </c:pt>
                <c:pt idx="1119">
                  <c:v>5012</c:v>
                </c:pt>
                <c:pt idx="1120">
                  <c:v>5007</c:v>
                </c:pt>
                <c:pt idx="1121">
                  <c:v>5018</c:v>
                </c:pt>
                <c:pt idx="1122">
                  <c:v>5023</c:v>
                </c:pt>
                <c:pt idx="1123">
                  <c:v>5021</c:v>
                </c:pt>
                <c:pt idx="1124">
                  <c:v>5031</c:v>
                </c:pt>
                <c:pt idx="1125">
                  <c:v>5026</c:v>
                </c:pt>
                <c:pt idx="1126">
                  <c:v>5030</c:v>
                </c:pt>
                <c:pt idx="1127">
                  <c:v>5031</c:v>
                </c:pt>
                <c:pt idx="1128">
                  <c:v>5044</c:v>
                </c:pt>
                <c:pt idx="1129">
                  <c:v>5054</c:v>
                </c:pt>
                <c:pt idx="1130">
                  <c:v>5065</c:v>
                </c:pt>
                <c:pt idx="1131">
                  <c:v>5072</c:v>
                </c:pt>
                <c:pt idx="1132">
                  <c:v>5079</c:v>
                </c:pt>
                <c:pt idx="1133">
                  <c:v>5075</c:v>
                </c:pt>
                <c:pt idx="1134">
                  <c:v>5074</c:v>
                </c:pt>
                <c:pt idx="1135">
                  <c:v>5080</c:v>
                </c:pt>
                <c:pt idx="1136">
                  <c:v>5087</c:v>
                </c:pt>
                <c:pt idx="1137">
                  <c:v>5102</c:v>
                </c:pt>
                <c:pt idx="1138">
                  <c:v>5106</c:v>
                </c:pt>
                <c:pt idx="1139">
                  <c:v>5110</c:v>
                </c:pt>
                <c:pt idx="1140">
                  <c:v>5105</c:v>
                </c:pt>
                <c:pt idx="1141">
                  <c:v>5111</c:v>
                </c:pt>
                <c:pt idx="1142">
                  <c:v>5116</c:v>
                </c:pt>
                <c:pt idx="1143">
                  <c:v>5127</c:v>
                </c:pt>
                <c:pt idx="1144">
                  <c:v>5135</c:v>
                </c:pt>
                <c:pt idx="1145">
                  <c:v>5142</c:v>
                </c:pt>
                <c:pt idx="1146">
                  <c:v>5137</c:v>
                </c:pt>
                <c:pt idx="1147">
                  <c:v>5136</c:v>
                </c:pt>
                <c:pt idx="1148">
                  <c:v>5139</c:v>
                </c:pt>
                <c:pt idx="1149">
                  <c:v>5149</c:v>
                </c:pt>
                <c:pt idx="1150">
                  <c:v>5148</c:v>
                </c:pt>
                <c:pt idx="1151">
                  <c:v>5145</c:v>
                </c:pt>
                <c:pt idx="1152">
                  <c:v>5147</c:v>
                </c:pt>
                <c:pt idx="1153">
                  <c:v>5149</c:v>
                </c:pt>
                <c:pt idx="1154">
                  <c:v>5145</c:v>
                </c:pt>
                <c:pt idx="1155">
                  <c:v>5142</c:v>
                </c:pt>
                <c:pt idx="1156">
                  <c:v>5144</c:v>
                </c:pt>
                <c:pt idx="1157">
                  <c:v>5150</c:v>
                </c:pt>
                <c:pt idx="1158">
                  <c:v>5159</c:v>
                </c:pt>
                <c:pt idx="1159">
                  <c:v>5161</c:v>
                </c:pt>
                <c:pt idx="1160">
                  <c:v>5164</c:v>
                </c:pt>
                <c:pt idx="1161">
                  <c:v>5159</c:v>
                </c:pt>
                <c:pt idx="1162">
                  <c:v>5159</c:v>
                </c:pt>
                <c:pt idx="1163">
                  <c:v>5159</c:v>
                </c:pt>
                <c:pt idx="1164">
                  <c:v>5157</c:v>
                </c:pt>
                <c:pt idx="1165">
                  <c:v>5159</c:v>
                </c:pt>
                <c:pt idx="1166">
                  <c:v>5171</c:v>
                </c:pt>
                <c:pt idx="1167">
                  <c:v>5175</c:v>
                </c:pt>
                <c:pt idx="1168">
                  <c:v>5172</c:v>
                </c:pt>
                <c:pt idx="1169">
                  <c:v>5168</c:v>
                </c:pt>
                <c:pt idx="1170">
                  <c:v>5175</c:v>
                </c:pt>
                <c:pt idx="1171">
                  <c:v>5175</c:v>
                </c:pt>
                <c:pt idx="1172">
                  <c:v>5168</c:v>
                </c:pt>
                <c:pt idx="1173">
                  <c:v>5164</c:v>
                </c:pt>
                <c:pt idx="1174">
                  <c:v>5178</c:v>
                </c:pt>
                <c:pt idx="1175">
                  <c:v>5182</c:v>
                </c:pt>
                <c:pt idx="1176">
                  <c:v>5183</c:v>
                </c:pt>
                <c:pt idx="1177">
                  <c:v>5192</c:v>
                </c:pt>
                <c:pt idx="1178">
                  <c:v>5188</c:v>
                </c:pt>
                <c:pt idx="1179">
                  <c:v>5195</c:v>
                </c:pt>
                <c:pt idx="1180">
                  <c:v>5198</c:v>
                </c:pt>
                <c:pt idx="1181">
                  <c:v>5192</c:v>
                </c:pt>
                <c:pt idx="1182">
                  <c:v>5197</c:v>
                </c:pt>
                <c:pt idx="1183">
                  <c:v>5195</c:v>
                </c:pt>
                <c:pt idx="1184">
                  <c:v>5200</c:v>
                </c:pt>
                <c:pt idx="1185">
                  <c:v>5199</c:v>
                </c:pt>
                <c:pt idx="1186">
                  <c:v>5195</c:v>
                </c:pt>
                <c:pt idx="1187">
                  <c:v>5187</c:v>
                </c:pt>
                <c:pt idx="1188">
                  <c:v>5195</c:v>
                </c:pt>
                <c:pt idx="1189">
                  <c:v>5196</c:v>
                </c:pt>
                <c:pt idx="1190">
                  <c:v>5194</c:v>
                </c:pt>
                <c:pt idx="1191">
                  <c:v>5208</c:v>
                </c:pt>
                <c:pt idx="1192">
                  <c:v>5212</c:v>
                </c:pt>
                <c:pt idx="1193">
                  <c:v>5215</c:v>
                </c:pt>
                <c:pt idx="1194">
                  <c:v>5212</c:v>
                </c:pt>
                <c:pt idx="1195">
                  <c:v>5219</c:v>
                </c:pt>
                <c:pt idx="1196">
                  <c:v>5224</c:v>
                </c:pt>
                <c:pt idx="1197">
                  <c:v>5225</c:v>
                </c:pt>
                <c:pt idx="1198">
                  <c:v>5224</c:v>
                </c:pt>
                <c:pt idx="1199">
                  <c:v>5230</c:v>
                </c:pt>
                <c:pt idx="1200">
                  <c:v>5234</c:v>
                </c:pt>
                <c:pt idx="1201">
                  <c:v>5235</c:v>
                </c:pt>
                <c:pt idx="1202">
                  <c:v>5234</c:v>
                </c:pt>
                <c:pt idx="1203">
                  <c:v>5238</c:v>
                </c:pt>
                <c:pt idx="1204">
                  <c:v>5231</c:v>
                </c:pt>
                <c:pt idx="1205">
                  <c:v>5236</c:v>
                </c:pt>
                <c:pt idx="1206">
                  <c:v>5236</c:v>
                </c:pt>
                <c:pt idx="1207">
                  <c:v>5233</c:v>
                </c:pt>
                <c:pt idx="1208">
                  <c:v>5232</c:v>
                </c:pt>
                <c:pt idx="1209">
                  <c:v>5237</c:v>
                </c:pt>
                <c:pt idx="1210">
                  <c:v>5238</c:v>
                </c:pt>
                <c:pt idx="1211">
                  <c:v>5236</c:v>
                </c:pt>
                <c:pt idx="1212">
                  <c:v>5233</c:v>
                </c:pt>
                <c:pt idx="1213">
                  <c:v>5228</c:v>
                </c:pt>
                <c:pt idx="1214">
                  <c:v>5222</c:v>
                </c:pt>
                <c:pt idx="1215">
                  <c:v>5218</c:v>
                </c:pt>
                <c:pt idx="1216">
                  <c:v>5214</c:v>
                </c:pt>
                <c:pt idx="1217">
                  <c:v>5215</c:v>
                </c:pt>
                <c:pt idx="1218">
                  <c:v>5205</c:v>
                </c:pt>
                <c:pt idx="1219">
                  <c:v>5203</c:v>
                </c:pt>
                <c:pt idx="1220">
                  <c:v>5199</c:v>
                </c:pt>
                <c:pt idx="1221">
                  <c:v>5208</c:v>
                </c:pt>
                <c:pt idx="1222">
                  <c:v>5199</c:v>
                </c:pt>
                <c:pt idx="1223">
                  <c:v>5194</c:v>
                </c:pt>
                <c:pt idx="1224">
                  <c:v>5196</c:v>
                </c:pt>
                <c:pt idx="1225">
                  <c:v>5197</c:v>
                </c:pt>
                <c:pt idx="1226">
                  <c:v>5203</c:v>
                </c:pt>
                <c:pt idx="1227">
                  <c:v>5196</c:v>
                </c:pt>
                <c:pt idx="1228">
                  <c:v>5197</c:v>
                </c:pt>
                <c:pt idx="1229">
                  <c:v>5194</c:v>
                </c:pt>
                <c:pt idx="1230">
                  <c:v>5191</c:v>
                </c:pt>
                <c:pt idx="1231">
                  <c:v>5185</c:v>
                </c:pt>
                <c:pt idx="1232">
                  <c:v>5187</c:v>
                </c:pt>
                <c:pt idx="1233">
                  <c:v>5179</c:v>
                </c:pt>
                <c:pt idx="1234">
                  <c:v>5181</c:v>
                </c:pt>
                <c:pt idx="1235">
                  <c:v>5183</c:v>
                </c:pt>
                <c:pt idx="1236">
                  <c:v>5178</c:v>
                </c:pt>
                <c:pt idx="1237">
                  <c:v>5174</c:v>
                </c:pt>
                <c:pt idx="1238">
                  <c:v>5171</c:v>
                </c:pt>
                <c:pt idx="1239">
                  <c:v>5173</c:v>
                </c:pt>
                <c:pt idx="1240">
                  <c:v>5172</c:v>
                </c:pt>
                <c:pt idx="1241">
                  <c:v>5174</c:v>
                </c:pt>
                <c:pt idx="1242">
                  <c:v>5183</c:v>
                </c:pt>
                <c:pt idx="1243">
                  <c:v>5182</c:v>
                </c:pt>
                <c:pt idx="1244">
                  <c:v>5184</c:v>
                </c:pt>
                <c:pt idx="1245">
                  <c:v>5186</c:v>
                </c:pt>
                <c:pt idx="1246">
                  <c:v>5191</c:v>
                </c:pt>
                <c:pt idx="1247">
                  <c:v>5188</c:v>
                </c:pt>
                <c:pt idx="1248">
                  <c:v>5193</c:v>
                </c:pt>
                <c:pt idx="1249">
                  <c:v>5193</c:v>
                </c:pt>
                <c:pt idx="1250">
                  <c:v>5201</c:v>
                </c:pt>
                <c:pt idx="1251">
                  <c:v>5202</c:v>
                </c:pt>
                <c:pt idx="1252">
                  <c:v>5208</c:v>
                </c:pt>
                <c:pt idx="1253">
                  <c:v>5213</c:v>
                </c:pt>
                <c:pt idx="1254">
                  <c:v>5215</c:v>
                </c:pt>
                <c:pt idx="1255">
                  <c:v>5216</c:v>
                </c:pt>
                <c:pt idx="1256">
                  <c:v>5221</c:v>
                </c:pt>
                <c:pt idx="1257">
                  <c:v>5219</c:v>
                </c:pt>
                <c:pt idx="1258">
                  <c:v>5229</c:v>
                </c:pt>
                <c:pt idx="1259">
                  <c:v>5232</c:v>
                </c:pt>
                <c:pt idx="1260">
                  <c:v>5232</c:v>
                </c:pt>
                <c:pt idx="1261">
                  <c:v>5231</c:v>
                </c:pt>
                <c:pt idx="1262">
                  <c:v>5235</c:v>
                </c:pt>
                <c:pt idx="1263">
                  <c:v>5225</c:v>
                </c:pt>
                <c:pt idx="1264">
                  <c:v>5230</c:v>
                </c:pt>
                <c:pt idx="1265">
                  <c:v>5233</c:v>
                </c:pt>
                <c:pt idx="1266">
                  <c:v>5239</c:v>
                </c:pt>
                <c:pt idx="1267">
                  <c:v>5244</c:v>
                </c:pt>
                <c:pt idx="1268">
                  <c:v>5246</c:v>
                </c:pt>
                <c:pt idx="1269">
                  <c:v>5246</c:v>
                </c:pt>
                <c:pt idx="1270">
                  <c:v>5236</c:v>
                </c:pt>
                <c:pt idx="1271">
                  <c:v>5231</c:v>
                </c:pt>
                <c:pt idx="1272">
                  <c:v>5242</c:v>
                </c:pt>
                <c:pt idx="1273">
                  <c:v>5248</c:v>
                </c:pt>
                <c:pt idx="1274">
                  <c:v>5243</c:v>
                </c:pt>
                <c:pt idx="1275">
                  <c:v>5250</c:v>
                </c:pt>
                <c:pt idx="1276">
                  <c:v>5243</c:v>
                </c:pt>
                <c:pt idx="1277">
                  <c:v>5248</c:v>
                </c:pt>
                <c:pt idx="1278">
                  <c:v>5232</c:v>
                </c:pt>
                <c:pt idx="1279">
                  <c:v>5229</c:v>
                </c:pt>
                <c:pt idx="1280">
                  <c:v>5233</c:v>
                </c:pt>
                <c:pt idx="1281">
                  <c:v>5239</c:v>
                </c:pt>
                <c:pt idx="1282">
                  <c:v>5244</c:v>
                </c:pt>
                <c:pt idx="1283">
                  <c:v>5239</c:v>
                </c:pt>
                <c:pt idx="1284">
                  <c:v>5253</c:v>
                </c:pt>
                <c:pt idx="1285">
                  <c:v>5245</c:v>
                </c:pt>
                <c:pt idx="1286">
                  <c:v>5241</c:v>
                </c:pt>
                <c:pt idx="1287">
                  <c:v>5228</c:v>
                </c:pt>
                <c:pt idx="1288">
                  <c:v>5227</c:v>
                </c:pt>
                <c:pt idx="1289">
                  <c:v>5231</c:v>
                </c:pt>
                <c:pt idx="1290">
                  <c:v>5237</c:v>
                </c:pt>
                <c:pt idx="1291">
                  <c:v>5231</c:v>
                </c:pt>
                <c:pt idx="1292">
                  <c:v>5242</c:v>
                </c:pt>
                <c:pt idx="1293">
                  <c:v>5244</c:v>
                </c:pt>
                <c:pt idx="1294">
                  <c:v>5246</c:v>
                </c:pt>
                <c:pt idx="1295">
                  <c:v>5251</c:v>
                </c:pt>
                <c:pt idx="1296">
                  <c:v>5253</c:v>
                </c:pt>
                <c:pt idx="1297">
                  <c:v>5260</c:v>
                </c:pt>
                <c:pt idx="1298">
                  <c:v>5261</c:v>
                </c:pt>
                <c:pt idx="1299">
                  <c:v>5258</c:v>
                </c:pt>
                <c:pt idx="1300">
                  <c:v>5262</c:v>
                </c:pt>
                <c:pt idx="1301">
                  <c:v>5265</c:v>
                </c:pt>
                <c:pt idx="1302">
                  <c:v>5261</c:v>
                </c:pt>
                <c:pt idx="1303">
                  <c:v>5257</c:v>
                </c:pt>
                <c:pt idx="1304">
                  <c:v>5263</c:v>
                </c:pt>
                <c:pt idx="1305">
                  <c:v>5272</c:v>
                </c:pt>
                <c:pt idx="1306">
                  <c:v>5277</c:v>
                </c:pt>
                <c:pt idx="1307">
                  <c:v>5276</c:v>
                </c:pt>
                <c:pt idx="1308">
                  <c:v>5263</c:v>
                </c:pt>
                <c:pt idx="1309">
                  <c:v>5270</c:v>
                </c:pt>
                <c:pt idx="1310">
                  <c:v>5273</c:v>
                </c:pt>
                <c:pt idx="1311">
                  <c:v>5269</c:v>
                </c:pt>
                <c:pt idx="1312">
                  <c:v>5282</c:v>
                </c:pt>
                <c:pt idx="1313">
                  <c:v>5281</c:v>
                </c:pt>
                <c:pt idx="1314">
                  <c:v>5280</c:v>
                </c:pt>
                <c:pt idx="1315">
                  <c:v>5285</c:v>
                </c:pt>
                <c:pt idx="1316">
                  <c:v>5288</c:v>
                </c:pt>
                <c:pt idx="1317">
                  <c:v>5286</c:v>
                </c:pt>
                <c:pt idx="1318">
                  <c:v>5284</c:v>
                </c:pt>
                <c:pt idx="1319">
                  <c:v>5287</c:v>
                </c:pt>
                <c:pt idx="1320">
                  <c:v>5282</c:v>
                </c:pt>
                <c:pt idx="1321">
                  <c:v>5285</c:v>
                </c:pt>
                <c:pt idx="1322">
                  <c:v>5281</c:v>
                </c:pt>
                <c:pt idx="1323">
                  <c:v>5277</c:v>
                </c:pt>
                <c:pt idx="1324">
                  <c:v>5273</c:v>
                </c:pt>
                <c:pt idx="1325">
                  <c:v>5266</c:v>
                </c:pt>
                <c:pt idx="1326">
                  <c:v>5258</c:v>
                </c:pt>
                <c:pt idx="1327">
                  <c:v>5260</c:v>
                </c:pt>
                <c:pt idx="1328">
                  <c:v>5259</c:v>
                </c:pt>
                <c:pt idx="1329">
                  <c:v>5254</c:v>
                </c:pt>
                <c:pt idx="1330">
                  <c:v>5246</c:v>
                </c:pt>
                <c:pt idx="1331">
                  <c:v>5238</c:v>
                </c:pt>
                <c:pt idx="1332">
                  <c:v>5227</c:v>
                </c:pt>
                <c:pt idx="1333">
                  <c:v>5218</c:v>
                </c:pt>
                <c:pt idx="1334">
                  <c:v>5211</c:v>
                </c:pt>
                <c:pt idx="1335">
                  <c:v>5200</c:v>
                </c:pt>
                <c:pt idx="1336">
                  <c:v>5205</c:v>
                </c:pt>
                <c:pt idx="1337">
                  <c:v>5212</c:v>
                </c:pt>
                <c:pt idx="1338">
                  <c:v>5219</c:v>
                </c:pt>
                <c:pt idx="1339">
                  <c:v>5236</c:v>
                </c:pt>
                <c:pt idx="1340">
                  <c:v>5246</c:v>
                </c:pt>
                <c:pt idx="1341">
                  <c:v>5266</c:v>
                </c:pt>
                <c:pt idx="1342">
                  <c:v>5269</c:v>
                </c:pt>
                <c:pt idx="1343">
                  <c:v>5277</c:v>
                </c:pt>
                <c:pt idx="1344">
                  <c:v>5279</c:v>
                </c:pt>
                <c:pt idx="1345">
                  <c:v>5292</c:v>
                </c:pt>
                <c:pt idx="1346">
                  <c:v>5299</c:v>
                </c:pt>
                <c:pt idx="1347">
                  <c:v>5306</c:v>
                </c:pt>
                <c:pt idx="1348">
                  <c:v>5308</c:v>
                </c:pt>
                <c:pt idx="1349">
                  <c:v>5315</c:v>
                </c:pt>
                <c:pt idx="1350">
                  <c:v>5317</c:v>
                </c:pt>
                <c:pt idx="1351">
                  <c:v>5323</c:v>
                </c:pt>
                <c:pt idx="1352">
                  <c:v>5334</c:v>
                </c:pt>
                <c:pt idx="1353">
                  <c:v>5347</c:v>
                </c:pt>
                <c:pt idx="1354">
                  <c:v>5361</c:v>
                </c:pt>
                <c:pt idx="1355">
                  <c:v>5364</c:v>
                </c:pt>
                <c:pt idx="1356">
                  <c:v>5367</c:v>
                </c:pt>
                <c:pt idx="1357">
                  <c:v>5370</c:v>
                </c:pt>
                <c:pt idx="1358">
                  <c:v>5369</c:v>
                </c:pt>
                <c:pt idx="1359">
                  <c:v>5369</c:v>
                </c:pt>
                <c:pt idx="1360">
                  <c:v>5377</c:v>
                </c:pt>
                <c:pt idx="1361">
                  <c:v>5368</c:v>
                </c:pt>
                <c:pt idx="1362">
                  <c:v>5369</c:v>
                </c:pt>
                <c:pt idx="1363">
                  <c:v>5370</c:v>
                </c:pt>
                <c:pt idx="1364">
                  <c:v>5384</c:v>
                </c:pt>
                <c:pt idx="1365">
                  <c:v>5385</c:v>
                </c:pt>
                <c:pt idx="1366">
                  <c:v>5393</c:v>
                </c:pt>
                <c:pt idx="1367">
                  <c:v>5403</c:v>
                </c:pt>
                <c:pt idx="1368">
                  <c:v>5413</c:v>
                </c:pt>
                <c:pt idx="1369">
                  <c:v>5415</c:v>
                </c:pt>
                <c:pt idx="1370">
                  <c:v>5424</c:v>
                </c:pt>
                <c:pt idx="1371">
                  <c:v>5433</c:v>
                </c:pt>
                <c:pt idx="1372">
                  <c:v>5435</c:v>
                </c:pt>
                <c:pt idx="1373">
                  <c:v>5442</c:v>
                </c:pt>
                <c:pt idx="1374">
                  <c:v>5445</c:v>
                </c:pt>
                <c:pt idx="1375">
                  <c:v>5443</c:v>
                </c:pt>
                <c:pt idx="1376">
                  <c:v>5450</c:v>
                </c:pt>
                <c:pt idx="1377">
                  <c:v>5452</c:v>
                </c:pt>
                <c:pt idx="1378">
                  <c:v>5459</c:v>
                </c:pt>
                <c:pt idx="1379">
                  <c:v>5460</c:v>
                </c:pt>
                <c:pt idx="1380">
                  <c:v>5468</c:v>
                </c:pt>
                <c:pt idx="1381">
                  <c:v>5467</c:v>
                </c:pt>
                <c:pt idx="1382">
                  <c:v>5470</c:v>
                </c:pt>
                <c:pt idx="1383">
                  <c:v>5474</c:v>
                </c:pt>
                <c:pt idx="1384">
                  <c:v>5480</c:v>
                </c:pt>
                <c:pt idx="1385">
                  <c:v>5491</c:v>
                </c:pt>
                <c:pt idx="1386">
                  <c:v>5498</c:v>
                </c:pt>
                <c:pt idx="1387">
                  <c:v>5504</c:v>
                </c:pt>
                <c:pt idx="1388">
                  <c:v>5510</c:v>
                </c:pt>
                <c:pt idx="1389">
                  <c:v>5516</c:v>
                </c:pt>
                <c:pt idx="1390">
                  <c:v>5524</c:v>
                </c:pt>
                <c:pt idx="1391">
                  <c:v>5531</c:v>
                </c:pt>
                <c:pt idx="1392">
                  <c:v>5535</c:v>
                </c:pt>
                <c:pt idx="1393">
                  <c:v>5536</c:v>
                </c:pt>
                <c:pt idx="1394">
                  <c:v>5538</c:v>
                </c:pt>
                <c:pt idx="1395">
                  <c:v>5539</c:v>
                </c:pt>
                <c:pt idx="1396">
                  <c:v>5539</c:v>
                </c:pt>
                <c:pt idx="1397">
                  <c:v>5542</c:v>
                </c:pt>
                <c:pt idx="1398">
                  <c:v>5551</c:v>
                </c:pt>
                <c:pt idx="1399">
                  <c:v>5557</c:v>
                </c:pt>
                <c:pt idx="1400">
                  <c:v>5559</c:v>
                </c:pt>
                <c:pt idx="1401">
                  <c:v>5563</c:v>
                </c:pt>
                <c:pt idx="1402">
                  <c:v>5566</c:v>
                </c:pt>
                <c:pt idx="1403">
                  <c:v>5580</c:v>
                </c:pt>
                <c:pt idx="1404">
                  <c:v>5587</c:v>
                </c:pt>
                <c:pt idx="1405">
                  <c:v>5595</c:v>
                </c:pt>
                <c:pt idx="1406">
                  <c:v>5601</c:v>
                </c:pt>
                <c:pt idx="1407">
                  <c:v>5603</c:v>
                </c:pt>
                <c:pt idx="1408">
                  <c:v>5608</c:v>
                </c:pt>
                <c:pt idx="1409">
                  <c:v>5614</c:v>
                </c:pt>
                <c:pt idx="1410">
                  <c:v>5619</c:v>
                </c:pt>
                <c:pt idx="1411">
                  <c:v>5618</c:v>
                </c:pt>
                <c:pt idx="1412">
                  <c:v>5617</c:v>
                </c:pt>
                <c:pt idx="1413">
                  <c:v>5628</c:v>
                </c:pt>
                <c:pt idx="1414">
                  <c:v>5627</c:v>
                </c:pt>
                <c:pt idx="1415">
                  <c:v>5631</c:v>
                </c:pt>
                <c:pt idx="1416">
                  <c:v>5627</c:v>
                </c:pt>
                <c:pt idx="1417">
                  <c:v>5627</c:v>
                </c:pt>
                <c:pt idx="1418">
                  <c:v>5624</c:v>
                </c:pt>
                <c:pt idx="1419">
                  <c:v>5625</c:v>
                </c:pt>
                <c:pt idx="1420">
                  <c:v>5621</c:v>
                </c:pt>
                <c:pt idx="1421">
                  <c:v>5622</c:v>
                </c:pt>
                <c:pt idx="1422">
                  <c:v>5630</c:v>
                </c:pt>
                <c:pt idx="1423">
                  <c:v>5628</c:v>
                </c:pt>
                <c:pt idx="1424">
                  <c:v>5633</c:v>
                </c:pt>
                <c:pt idx="1425">
                  <c:v>5635</c:v>
                </c:pt>
                <c:pt idx="1426">
                  <c:v>5645</c:v>
                </c:pt>
                <c:pt idx="1427">
                  <c:v>5644</c:v>
                </c:pt>
                <c:pt idx="1428">
                  <c:v>5640</c:v>
                </c:pt>
                <c:pt idx="1429">
                  <c:v>5637</c:v>
                </c:pt>
                <c:pt idx="1430">
                  <c:v>5645</c:v>
                </c:pt>
                <c:pt idx="1431">
                  <c:v>5646</c:v>
                </c:pt>
                <c:pt idx="1432">
                  <c:v>5650</c:v>
                </c:pt>
                <c:pt idx="1433">
                  <c:v>5652</c:v>
                </c:pt>
                <c:pt idx="1434">
                  <c:v>5646</c:v>
                </c:pt>
                <c:pt idx="1435">
                  <c:v>5648</c:v>
                </c:pt>
                <c:pt idx="1436">
                  <c:v>5652</c:v>
                </c:pt>
                <c:pt idx="1437">
                  <c:v>5648</c:v>
                </c:pt>
                <c:pt idx="1438">
                  <c:v>5647</c:v>
                </c:pt>
                <c:pt idx="1439">
                  <c:v>5649</c:v>
                </c:pt>
                <c:pt idx="1440">
                  <c:v>5655</c:v>
                </c:pt>
              </c:numCache>
            </c:numRef>
          </c:val>
          <c:extLst>
            <c:ext xmlns:c16="http://schemas.microsoft.com/office/drawing/2014/chart" uri="{C3380CC4-5D6E-409C-BE32-E72D297353CC}">
              <c16:uniqueId val="{00000001-10A5-4804-9F0A-9D2C6056B06D}"/>
            </c:ext>
          </c:extLst>
        </c:ser>
        <c:ser>
          <c:idx val="2"/>
          <c:order val="2"/>
          <c:tx>
            <c:strRef>
              <c:f>Sheet6!$D$1</c:f>
              <c:strCache>
                <c:ptCount val="1"/>
                <c:pt idx="0">
                  <c:v>charging</c:v>
                </c:pt>
              </c:strCache>
            </c:strRef>
          </c:tx>
          <c:spPr>
            <a:solidFill>
              <a:srgbClr val="FF6969"/>
            </a:solidFill>
            <a:ln>
              <a:noFill/>
            </a:ln>
            <a:effectLst/>
          </c:spPr>
          <c:invertIfNegative val="0"/>
          <c:cat>
            <c:strRef>
              <c:f>Sheet6!$A$2:$A$1442</c:f>
              <c:strCache>
                <c:ptCount val="14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strCache>
            </c:strRef>
          </c:cat>
          <c:val>
            <c:numRef>
              <c:f>Sheet6!$D$2:$D$1442</c:f>
              <c:numCache>
                <c:formatCode>General</c:formatCode>
                <c:ptCount val="1441"/>
                <c:pt idx="0">
                  <c:v>0</c:v>
                </c:pt>
                <c:pt idx="1">
                  <c:v>0</c:v>
                </c:pt>
                <c:pt idx="2">
                  <c:v>0</c:v>
                </c:pt>
                <c:pt idx="3">
                  <c:v>1</c:v>
                </c:pt>
                <c:pt idx="4">
                  <c:v>1</c:v>
                </c:pt>
                <c:pt idx="5">
                  <c:v>1</c:v>
                </c:pt>
                <c:pt idx="6">
                  <c:v>0</c:v>
                </c:pt>
                <c:pt idx="7">
                  <c:v>0</c:v>
                </c:pt>
                <c:pt idx="8">
                  <c:v>2</c:v>
                </c:pt>
                <c:pt idx="9">
                  <c:v>4</c:v>
                </c:pt>
                <c:pt idx="10">
                  <c:v>5</c:v>
                </c:pt>
                <c:pt idx="11">
                  <c:v>5</c:v>
                </c:pt>
                <c:pt idx="12">
                  <c:v>5</c:v>
                </c:pt>
                <c:pt idx="13">
                  <c:v>6</c:v>
                </c:pt>
                <c:pt idx="14">
                  <c:v>5</c:v>
                </c:pt>
                <c:pt idx="15">
                  <c:v>4</c:v>
                </c:pt>
                <c:pt idx="16">
                  <c:v>4</c:v>
                </c:pt>
                <c:pt idx="17">
                  <c:v>4</c:v>
                </c:pt>
                <c:pt idx="18">
                  <c:v>8</c:v>
                </c:pt>
                <c:pt idx="19">
                  <c:v>9</c:v>
                </c:pt>
                <c:pt idx="20">
                  <c:v>7</c:v>
                </c:pt>
                <c:pt idx="21">
                  <c:v>7</c:v>
                </c:pt>
                <c:pt idx="22">
                  <c:v>6</c:v>
                </c:pt>
                <c:pt idx="23">
                  <c:v>6</c:v>
                </c:pt>
                <c:pt idx="24">
                  <c:v>8</c:v>
                </c:pt>
                <c:pt idx="25">
                  <c:v>7</c:v>
                </c:pt>
                <c:pt idx="26">
                  <c:v>11</c:v>
                </c:pt>
                <c:pt idx="27">
                  <c:v>10</c:v>
                </c:pt>
                <c:pt idx="28">
                  <c:v>10</c:v>
                </c:pt>
                <c:pt idx="29">
                  <c:v>10</c:v>
                </c:pt>
                <c:pt idx="30">
                  <c:v>13</c:v>
                </c:pt>
                <c:pt idx="31">
                  <c:v>12</c:v>
                </c:pt>
                <c:pt idx="32">
                  <c:v>15</c:v>
                </c:pt>
                <c:pt idx="33">
                  <c:v>16</c:v>
                </c:pt>
                <c:pt idx="34">
                  <c:v>18</c:v>
                </c:pt>
                <c:pt idx="35">
                  <c:v>19</c:v>
                </c:pt>
                <c:pt idx="36">
                  <c:v>20</c:v>
                </c:pt>
                <c:pt idx="37">
                  <c:v>21</c:v>
                </c:pt>
                <c:pt idx="38">
                  <c:v>20</c:v>
                </c:pt>
                <c:pt idx="39">
                  <c:v>21</c:v>
                </c:pt>
                <c:pt idx="40">
                  <c:v>21</c:v>
                </c:pt>
                <c:pt idx="41">
                  <c:v>22</c:v>
                </c:pt>
                <c:pt idx="42">
                  <c:v>22</c:v>
                </c:pt>
                <c:pt idx="43">
                  <c:v>24</c:v>
                </c:pt>
                <c:pt idx="44">
                  <c:v>26</c:v>
                </c:pt>
                <c:pt idx="45">
                  <c:v>26</c:v>
                </c:pt>
                <c:pt idx="46">
                  <c:v>25</c:v>
                </c:pt>
                <c:pt idx="47">
                  <c:v>23</c:v>
                </c:pt>
                <c:pt idx="48">
                  <c:v>18</c:v>
                </c:pt>
                <c:pt idx="49">
                  <c:v>19</c:v>
                </c:pt>
                <c:pt idx="50">
                  <c:v>19</c:v>
                </c:pt>
                <c:pt idx="51">
                  <c:v>19</c:v>
                </c:pt>
                <c:pt idx="52">
                  <c:v>21</c:v>
                </c:pt>
                <c:pt idx="53">
                  <c:v>24</c:v>
                </c:pt>
                <c:pt idx="54">
                  <c:v>22</c:v>
                </c:pt>
                <c:pt idx="55">
                  <c:v>22</c:v>
                </c:pt>
                <c:pt idx="56">
                  <c:v>20</c:v>
                </c:pt>
                <c:pt idx="57">
                  <c:v>16</c:v>
                </c:pt>
                <c:pt idx="58">
                  <c:v>15</c:v>
                </c:pt>
                <c:pt idx="59">
                  <c:v>16</c:v>
                </c:pt>
                <c:pt idx="60">
                  <c:v>15</c:v>
                </c:pt>
                <c:pt idx="61">
                  <c:v>14</c:v>
                </c:pt>
                <c:pt idx="62">
                  <c:v>14</c:v>
                </c:pt>
                <c:pt idx="63">
                  <c:v>16</c:v>
                </c:pt>
                <c:pt idx="64">
                  <c:v>18</c:v>
                </c:pt>
                <c:pt idx="65">
                  <c:v>18</c:v>
                </c:pt>
                <c:pt idx="66">
                  <c:v>21</c:v>
                </c:pt>
                <c:pt idx="67">
                  <c:v>20</c:v>
                </c:pt>
                <c:pt idx="68">
                  <c:v>17</c:v>
                </c:pt>
                <c:pt idx="69">
                  <c:v>14</c:v>
                </c:pt>
                <c:pt idx="70">
                  <c:v>13</c:v>
                </c:pt>
                <c:pt idx="71">
                  <c:v>13</c:v>
                </c:pt>
                <c:pt idx="72">
                  <c:v>14</c:v>
                </c:pt>
                <c:pt idx="73">
                  <c:v>11</c:v>
                </c:pt>
                <c:pt idx="74">
                  <c:v>10</c:v>
                </c:pt>
                <c:pt idx="75">
                  <c:v>9</c:v>
                </c:pt>
                <c:pt idx="76">
                  <c:v>8</c:v>
                </c:pt>
                <c:pt idx="77">
                  <c:v>8</c:v>
                </c:pt>
                <c:pt idx="78">
                  <c:v>9</c:v>
                </c:pt>
                <c:pt idx="79">
                  <c:v>9</c:v>
                </c:pt>
                <c:pt idx="80">
                  <c:v>9</c:v>
                </c:pt>
                <c:pt idx="81">
                  <c:v>10</c:v>
                </c:pt>
                <c:pt idx="82">
                  <c:v>10</c:v>
                </c:pt>
                <c:pt idx="83">
                  <c:v>10</c:v>
                </c:pt>
                <c:pt idx="84">
                  <c:v>10</c:v>
                </c:pt>
                <c:pt idx="85">
                  <c:v>10</c:v>
                </c:pt>
                <c:pt idx="86">
                  <c:v>8</c:v>
                </c:pt>
                <c:pt idx="87">
                  <c:v>7</c:v>
                </c:pt>
                <c:pt idx="88">
                  <c:v>7</c:v>
                </c:pt>
                <c:pt idx="89">
                  <c:v>7</c:v>
                </c:pt>
                <c:pt idx="90">
                  <c:v>5</c:v>
                </c:pt>
                <c:pt idx="91">
                  <c:v>5</c:v>
                </c:pt>
                <c:pt idx="92">
                  <c:v>6</c:v>
                </c:pt>
                <c:pt idx="93">
                  <c:v>5</c:v>
                </c:pt>
                <c:pt idx="94">
                  <c:v>5</c:v>
                </c:pt>
                <c:pt idx="95">
                  <c:v>5</c:v>
                </c:pt>
                <c:pt idx="96">
                  <c:v>4</c:v>
                </c:pt>
                <c:pt idx="97">
                  <c:v>4</c:v>
                </c:pt>
                <c:pt idx="98">
                  <c:v>3</c:v>
                </c:pt>
                <c:pt idx="99">
                  <c:v>2</c:v>
                </c:pt>
                <c:pt idx="100">
                  <c:v>2</c:v>
                </c:pt>
                <c:pt idx="101">
                  <c:v>1</c:v>
                </c:pt>
                <c:pt idx="102">
                  <c:v>1</c:v>
                </c:pt>
                <c:pt idx="103">
                  <c:v>1</c:v>
                </c:pt>
                <c:pt idx="104">
                  <c:v>1</c:v>
                </c:pt>
                <c:pt idx="105">
                  <c:v>1</c:v>
                </c:pt>
                <c:pt idx="106">
                  <c:v>1</c:v>
                </c:pt>
                <c:pt idx="107">
                  <c:v>1</c:v>
                </c:pt>
                <c:pt idx="108">
                  <c:v>1</c:v>
                </c:pt>
                <c:pt idx="109">
                  <c:v>1</c:v>
                </c:pt>
                <c:pt idx="110">
                  <c:v>1</c:v>
                </c:pt>
                <c:pt idx="111">
                  <c:v>1</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2</c:v>
                </c:pt>
                <c:pt idx="151">
                  <c:v>3</c:v>
                </c:pt>
                <c:pt idx="152">
                  <c:v>3</c:v>
                </c:pt>
                <c:pt idx="153">
                  <c:v>3</c:v>
                </c:pt>
                <c:pt idx="154">
                  <c:v>3</c:v>
                </c:pt>
                <c:pt idx="155">
                  <c:v>3</c:v>
                </c:pt>
                <c:pt idx="156">
                  <c:v>3</c:v>
                </c:pt>
                <c:pt idx="157">
                  <c:v>3</c:v>
                </c:pt>
                <c:pt idx="158">
                  <c:v>3</c:v>
                </c:pt>
                <c:pt idx="159">
                  <c:v>3</c:v>
                </c:pt>
                <c:pt idx="160">
                  <c:v>3</c:v>
                </c:pt>
                <c:pt idx="161">
                  <c:v>2</c:v>
                </c:pt>
                <c:pt idx="162">
                  <c:v>2</c:v>
                </c:pt>
                <c:pt idx="163">
                  <c:v>2</c:v>
                </c:pt>
                <c:pt idx="164">
                  <c:v>0</c:v>
                </c:pt>
                <c:pt idx="165">
                  <c:v>0</c:v>
                </c:pt>
                <c:pt idx="166">
                  <c:v>0</c:v>
                </c:pt>
                <c:pt idx="167">
                  <c:v>0</c:v>
                </c:pt>
                <c:pt idx="168">
                  <c:v>1</c:v>
                </c:pt>
                <c:pt idx="169">
                  <c:v>1</c:v>
                </c:pt>
                <c:pt idx="170">
                  <c:v>1</c:v>
                </c:pt>
                <c:pt idx="171">
                  <c:v>1</c:v>
                </c:pt>
                <c:pt idx="172">
                  <c:v>1</c:v>
                </c:pt>
                <c:pt idx="173">
                  <c:v>1</c:v>
                </c:pt>
                <c:pt idx="174">
                  <c:v>1</c:v>
                </c:pt>
                <c:pt idx="175">
                  <c:v>1</c:v>
                </c:pt>
                <c:pt idx="176">
                  <c:v>0</c:v>
                </c:pt>
                <c:pt idx="177">
                  <c:v>0</c:v>
                </c:pt>
                <c:pt idx="178">
                  <c:v>0</c:v>
                </c:pt>
                <c:pt idx="179">
                  <c:v>0</c:v>
                </c:pt>
                <c:pt idx="180">
                  <c:v>0</c:v>
                </c:pt>
                <c:pt idx="181">
                  <c:v>0</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2</c:v>
                </c:pt>
                <c:pt idx="200">
                  <c:v>1</c:v>
                </c:pt>
                <c:pt idx="201">
                  <c:v>2</c:v>
                </c:pt>
                <c:pt idx="202">
                  <c:v>2</c:v>
                </c:pt>
                <c:pt idx="203">
                  <c:v>2</c:v>
                </c:pt>
                <c:pt idx="204">
                  <c:v>2</c:v>
                </c:pt>
                <c:pt idx="205">
                  <c:v>2</c:v>
                </c:pt>
                <c:pt idx="206">
                  <c:v>2</c:v>
                </c:pt>
                <c:pt idx="207">
                  <c:v>2</c:v>
                </c:pt>
                <c:pt idx="208">
                  <c:v>2</c:v>
                </c:pt>
                <c:pt idx="209">
                  <c:v>2</c:v>
                </c:pt>
                <c:pt idx="210">
                  <c:v>2</c:v>
                </c:pt>
                <c:pt idx="211">
                  <c:v>2</c:v>
                </c:pt>
                <c:pt idx="212">
                  <c:v>1</c:v>
                </c:pt>
                <c:pt idx="213">
                  <c:v>0</c:v>
                </c:pt>
                <c:pt idx="214">
                  <c:v>0</c:v>
                </c:pt>
                <c:pt idx="215">
                  <c:v>0</c:v>
                </c:pt>
                <c:pt idx="216">
                  <c:v>0</c:v>
                </c:pt>
                <c:pt idx="217">
                  <c:v>0</c:v>
                </c:pt>
                <c:pt idx="218">
                  <c:v>0</c:v>
                </c:pt>
                <c:pt idx="219">
                  <c:v>0</c:v>
                </c:pt>
                <c:pt idx="220">
                  <c:v>0</c:v>
                </c:pt>
                <c:pt idx="221">
                  <c:v>0</c:v>
                </c:pt>
                <c:pt idx="222">
                  <c:v>1</c:v>
                </c:pt>
                <c:pt idx="223">
                  <c:v>1</c:v>
                </c:pt>
                <c:pt idx="224">
                  <c:v>1</c:v>
                </c:pt>
                <c:pt idx="225">
                  <c:v>1</c:v>
                </c:pt>
                <c:pt idx="226">
                  <c:v>1</c:v>
                </c:pt>
                <c:pt idx="227">
                  <c:v>2</c:v>
                </c:pt>
                <c:pt idx="228">
                  <c:v>3</c:v>
                </c:pt>
                <c:pt idx="229">
                  <c:v>3</c:v>
                </c:pt>
                <c:pt idx="230">
                  <c:v>3</c:v>
                </c:pt>
                <c:pt idx="231">
                  <c:v>4</c:v>
                </c:pt>
                <c:pt idx="232">
                  <c:v>5</c:v>
                </c:pt>
                <c:pt idx="233">
                  <c:v>5</c:v>
                </c:pt>
                <c:pt idx="234">
                  <c:v>6</c:v>
                </c:pt>
                <c:pt idx="235">
                  <c:v>6</c:v>
                </c:pt>
                <c:pt idx="236">
                  <c:v>7</c:v>
                </c:pt>
                <c:pt idx="237">
                  <c:v>6</c:v>
                </c:pt>
                <c:pt idx="238">
                  <c:v>7</c:v>
                </c:pt>
                <c:pt idx="239">
                  <c:v>8</c:v>
                </c:pt>
                <c:pt idx="240">
                  <c:v>9</c:v>
                </c:pt>
                <c:pt idx="241">
                  <c:v>8</c:v>
                </c:pt>
                <c:pt idx="242">
                  <c:v>8</c:v>
                </c:pt>
                <c:pt idx="243">
                  <c:v>10</c:v>
                </c:pt>
                <c:pt idx="244">
                  <c:v>11</c:v>
                </c:pt>
                <c:pt idx="245">
                  <c:v>11</c:v>
                </c:pt>
                <c:pt idx="246">
                  <c:v>14</c:v>
                </c:pt>
                <c:pt idx="247">
                  <c:v>14</c:v>
                </c:pt>
                <c:pt idx="248">
                  <c:v>13</c:v>
                </c:pt>
                <c:pt idx="249">
                  <c:v>12</c:v>
                </c:pt>
                <c:pt idx="250">
                  <c:v>12</c:v>
                </c:pt>
                <c:pt idx="251">
                  <c:v>11</c:v>
                </c:pt>
                <c:pt idx="252">
                  <c:v>11</c:v>
                </c:pt>
                <c:pt idx="253">
                  <c:v>8</c:v>
                </c:pt>
                <c:pt idx="254">
                  <c:v>9</c:v>
                </c:pt>
                <c:pt idx="255">
                  <c:v>9</c:v>
                </c:pt>
                <c:pt idx="256">
                  <c:v>9</c:v>
                </c:pt>
                <c:pt idx="257">
                  <c:v>8</c:v>
                </c:pt>
                <c:pt idx="258">
                  <c:v>9</c:v>
                </c:pt>
                <c:pt idx="259">
                  <c:v>8</c:v>
                </c:pt>
                <c:pt idx="260">
                  <c:v>9</c:v>
                </c:pt>
                <c:pt idx="261">
                  <c:v>8</c:v>
                </c:pt>
                <c:pt idx="262">
                  <c:v>9</c:v>
                </c:pt>
                <c:pt idx="263">
                  <c:v>10</c:v>
                </c:pt>
                <c:pt idx="264">
                  <c:v>11</c:v>
                </c:pt>
                <c:pt idx="265">
                  <c:v>10</c:v>
                </c:pt>
                <c:pt idx="266">
                  <c:v>11</c:v>
                </c:pt>
                <c:pt idx="267">
                  <c:v>11</c:v>
                </c:pt>
                <c:pt idx="268">
                  <c:v>11</c:v>
                </c:pt>
                <c:pt idx="269">
                  <c:v>12</c:v>
                </c:pt>
                <c:pt idx="270">
                  <c:v>11</c:v>
                </c:pt>
                <c:pt idx="271">
                  <c:v>11</c:v>
                </c:pt>
                <c:pt idx="272">
                  <c:v>14</c:v>
                </c:pt>
                <c:pt idx="273">
                  <c:v>15</c:v>
                </c:pt>
                <c:pt idx="274">
                  <c:v>17</c:v>
                </c:pt>
                <c:pt idx="275">
                  <c:v>17</c:v>
                </c:pt>
                <c:pt idx="276">
                  <c:v>16</c:v>
                </c:pt>
                <c:pt idx="277">
                  <c:v>16</c:v>
                </c:pt>
                <c:pt idx="278">
                  <c:v>15</c:v>
                </c:pt>
                <c:pt idx="279">
                  <c:v>15</c:v>
                </c:pt>
                <c:pt idx="280">
                  <c:v>15</c:v>
                </c:pt>
                <c:pt idx="281">
                  <c:v>15</c:v>
                </c:pt>
                <c:pt idx="282">
                  <c:v>15</c:v>
                </c:pt>
                <c:pt idx="283">
                  <c:v>13</c:v>
                </c:pt>
                <c:pt idx="284">
                  <c:v>14</c:v>
                </c:pt>
                <c:pt idx="285">
                  <c:v>13</c:v>
                </c:pt>
                <c:pt idx="286">
                  <c:v>18</c:v>
                </c:pt>
                <c:pt idx="287">
                  <c:v>18</c:v>
                </c:pt>
                <c:pt idx="288">
                  <c:v>19</c:v>
                </c:pt>
                <c:pt idx="289">
                  <c:v>21</c:v>
                </c:pt>
                <c:pt idx="290">
                  <c:v>23</c:v>
                </c:pt>
                <c:pt idx="291">
                  <c:v>25</c:v>
                </c:pt>
                <c:pt idx="292">
                  <c:v>25</c:v>
                </c:pt>
                <c:pt idx="293">
                  <c:v>25</c:v>
                </c:pt>
                <c:pt idx="294">
                  <c:v>28</c:v>
                </c:pt>
                <c:pt idx="295">
                  <c:v>28</c:v>
                </c:pt>
                <c:pt idx="296">
                  <c:v>28</c:v>
                </c:pt>
                <c:pt idx="297">
                  <c:v>30</c:v>
                </c:pt>
                <c:pt idx="298">
                  <c:v>32</c:v>
                </c:pt>
                <c:pt idx="299">
                  <c:v>34</c:v>
                </c:pt>
                <c:pt idx="300">
                  <c:v>33</c:v>
                </c:pt>
                <c:pt idx="301">
                  <c:v>32</c:v>
                </c:pt>
                <c:pt idx="302">
                  <c:v>32</c:v>
                </c:pt>
                <c:pt idx="303">
                  <c:v>34</c:v>
                </c:pt>
                <c:pt idx="304">
                  <c:v>33</c:v>
                </c:pt>
                <c:pt idx="305">
                  <c:v>34</c:v>
                </c:pt>
                <c:pt idx="306">
                  <c:v>33</c:v>
                </c:pt>
                <c:pt idx="307">
                  <c:v>37</c:v>
                </c:pt>
                <c:pt idx="308">
                  <c:v>36</c:v>
                </c:pt>
                <c:pt idx="309">
                  <c:v>40</c:v>
                </c:pt>
                <c:pt idx="310">
                  <c:v>44</c:v>
                </c:pt>
                <c:pt idx="311">
                  <c:v>44</c:v>
                </c:pt>
                <c:pt idx="312">
                  <c:v>43</c:v>
                </c:pt>
                <c:pt idx="313">
                  <c:v>41</c:v>
                </c:pt>
                <c:pt idx="314">
                  <c:v>40</c:v>
                </c:pt>
                <c:pt idx="315">
                  <c:v>41</c:v>
                </c:pt>
                <c:pt idx="316">
                  <c:v>40</c:v>
                </c:pt>
                <c:pt idx="317">
                  <c:v>38</c:v>
                </c:pt>
                <c:pt idx="318">
                  <c:v>40</c:v>
                </c:pt>
                <c:pt idx="319">
                  <c:v>42</c:v>
                </c:pt>
                <c:pt idx="320">
                  <c:v>41</c:v>
                </c:pt>
                <c:pt idx="321">
                  <c:v>37</c:v>
                </c:pt>
                <c:pt idx="322">
                  <c:v>37</c:v>
                </c:pt>
                <c:pt idx="323">
                  <c:v>39</c:v>
                </c:pt>
                <c:pt idx="324">
                  <c:v>41</c:v>
                </c:pt>
                <c:pt idx="325">
                  <c:v>42</c:v>
                </c:pt>
                <c:pt idx="326">
                  <c:v>43</c:v>
                </c:pt>
                <c:pt idx="327">
                  <c:v>45</c:v>
                </c:pt>
                <c:pt idx="328">
                  <c:v>46</c:v>
                </c:pt>
                <c:pt idx="329">
                  <c:v>46</c:v>
                </c:pt>
                <c:pt idx="330">
                  <c:v>49</c:v>
                </c:pt>
                <c:pt idx="331">
                  <c:v>48</c:v>
                </c:pt>
                <c:pt idx="332">
                  <c:v>46</c:v>
                </c:pt>
                <c:pt idx="333">
                  <c:v>50</c:v>
                </c:pt>
                <c:pt idx="334">
                  <c:v>47</c:v>
                </c:pt>
                <c:pt idx="335">
                  <c:v>48</c:v>
                </c:pt>
                <c:pt idx="336">
                  <c:v>51</c:v>
                </c:pt>
                <c:pt idx="337">
                  <c:v>52</c:v>
                </c:pt>
                <c:pt idx="338">
                  <c:v>53</c:v>
                </c:pt>
                <c:pt idx="339">
                  <c:v>53</c:v>
                </c:pt>
                <c:pt idx="340">
                  <c:v>56</c:v>
                </c:pt>
                <c:pt idx="341">
                  <c:v>59</c:v>
                </c:pt>
                <c:pt idx="342">
                  <c:v>62</c:v>
                </c:pt>
                <c:pt idx="343">
                  <c:v>62</c:v>
                </c:pt>
                <c:pt idx="344">
                  <c:v>64</c:v>
                </c:pt>
                <c:pt idx="345">
                  <c:v>62</c:v>
                </c:pt>
                <c:pt idx="346">
                  <c:v>60</c:v>
                </c:pt>
                <c:pt idx="347">
                  <c:v>60</c:v>
                </c:pt>
                <c:pt idx="348">
                  <c:v>63</c:v>
                </c:pt>
                <c:pt idx="349">
                  <c:v>64</c:v>
                </c:pt>
                <c:pt idx="350">
                  <c:v>66</c:v>
                </c:pt>
                <c:pt idx="351">
                  <c:v>67</c:v>
                </c:pt>
                <c:pt idx="352">
                  <c:v>67</c:v>
                </c:pt>
                <c:pt idx="353">
                  <c:v>68</c:v>
                </c:pt>
                <c:pt idx="354">
                  <c:v>69</c:v>
                </c:pt>
                <c:pt idx="355">
                  <c:v>73</c:v>
                </c:pt>
                <c:pt idx="356">
                  <c:v>78</c:v>
                </c:pt>
                <c:pt idx="357">
                  <c:v>84</c:v>
                </c:pt>
                <c:pt idx="358">
                  <c:v>85</c:v>
                </c:pt>
                <c:pt idx="359">
                  <c:v>86</c:v>
                </c:pt>
                <c:pt idx="360">
                  <c:v>83</c:v>
                </c:pt>
                <c:pt idx="361">
                  <c:v>82</c:v>
                </c:pt>
                <c:pt idx="362">
                  <c:v>86</c:v>
                </c:pt>
                <c:pt idx="363">
                  <c:v>87</c:v>
                </c:pt>
                <c:pt idx="364">
                  <c:v>92</c:v>
                </c:pt>
                <c:pt idx="365">
                  <c:v>87</c:v>
                </c:pt>
                <c:pt idx="366">
                  <c:v>86</c:v>
                </c:pt>
                <c:pt idx="367">
                  <c:v>89</c:v>
                </c:pt>
                <c:pt idx="368">
                  <c:v>86</c:v>
                </c:pt>
                <c:pt idx="369">
                  <c:v>88</c:v>
                </c:pt>
                <c:pt idx="370">
                  <c:v>83</c:v>
                </c:pt>
                <c:pt idx="371">
                  <c:v>84</c:v>
                </c:pt>
                <c:pt idx="372">
                  <c:v>85</c:v>
                </c:pt>
                <c:pt idx="373">
                  <c:v>79</c:v>
                </c:pt>
                <c:pt idx="374">
                  <c:v>81</c:v>
                </c:pt>
                <c:pt idx="375">
                  <c:v>86</c:v>
                </c:pt>
                <c:pt idx="376">
                  <c:v>85</c:v>
                </c:pt>
                <c:pt idx="377">
                  <c:v>88</c:v>
                </c:pt>
                <c:pt idx="378">
                  <c:v>89</c:v>
                </c:pt>
                <c:pt idx="379">
                  <c:v>97</c:v>
                </c:pt>
                <c:pt idx="380">
                  <c:v>99</c:v>
                </c:pt>
                <c:pt idx="381">
                  <c:v>94</c:v>
                </c:pt>
                <c:pt idx="382">
                  <c:v>97</c:v>
                </c:pt>
                <c:pt idx="383">
                  <c:v>100</c:v>
                </c:pt>
                <c:pt idx="384">
                  <c:v>96</c:v>
                </c:pt>
                <c:pt idx="385">
                  <c:v>95</c:v>
                </c:pt>
                <c:pt idx="386">
                  <c:v>98</c:v>
                </c:pt>
                <c:pt idx="387">
                  <c:v>102</c:v>
                </c:pt>
                <c:pt idx="388">
                  <c:v>97</c:v>
                </c:pt>
                <c:pt idx="389">
                  <c:v>99</c:v>
                </c:pt>
                <c:pt idx="390">
                  <c:v>102</c:v>
                </c:pt>
                <c:pt idx="391">
                  <c:v>109</c:v>
                </c:pt>
                <c:pt idx="392">
                  <c:v>111</c:v>
                </c:pt>
                <c:pt idx="393">
                  <c:v>116</c:v>
                </c:pt>
                <c:pt idx="394">
                  <c:v>120</c:v>
                </c:pt>
                <c:pt idx="395">
                  <c:v>116</c:v>
                </c:pt>
                <c:pt idx="396">
                  <c:v>120</c:v>
                </c:pt>
                <c:pt idx="397">
                  <c:v>133</c:v>
                </c:pt>
                <c:pt idx="398">
                  <c:v>135</c:v>
                </c:pt>
                <c:pt idx="399">
                  <c:v>135</c:v>
                </c:pt>
                <c:pt idx="400">
                  <c:v>135</c:v>
                </c:pt>
                <c:pt idx="401">
                  <c:v>140</c:v>
                </c:pt>
                <c:pt idx="402">
                  <c:v>139</c:v>
                </c:pt>
                <c:pt idx="403">
                  <c:v>148</c:v>
                </c:pt>
                <c:pt idx="404">
                  <c:v>151</c:v>
                </c:pt>
                <c:pt idx="405">
                  <c:v>147</c:v>
                </c:pt>
                <c:pt idx="406">
                  <c:v>151</c:v>
                </c:pt>
                <c:pt idx="407">
                  <c:v>146</c:v>
                </c:pt>
                <c:pt idx="408">
                  <c:v>151</c:v>
                </c:pt>
                <c:pt idx="409">
                  <c:v>155</c:v>
                </c:pt>
                <c:pt idx="410">
                  <c:v>159</c:v>
                </c:pt>
                <c:pt idx="411">
                  <c:v>158</c:v>
                </c:pt>
                <c:pt idx="412">
                  <c:v>154</c:v>
                </c:pt>
                <c:pt idx="413">
                  <c:v>148</c:v>
                </c:pt>
                <c:pt idx="414">
                  <c:v>148</c:v>
                </c:pt>
                <c:pt idx="415">
                  <c:v>151</c:v>
                </c:pt>
                <c:pt idx="416">
                  <c:v>149</c:v>
                </c:pt>
                <c:pt idx="417">
                  <c:v>136</c:v>
                </c:pt>
                <c:pt idx="418">
                  <c:v>141</c:v>
                </c:pt>
                <c:pt idx="419">
                  <c:v>141</c:v>
                </c:pt>
                <c:pt idx="420">
                  <c:v>138</c:v>
                </c:pt>
                <c:pt idx="421">
                  <c:v>139</c:v>
                </c:pt>
                <c:pt idx="422">
                  <c:v>145</c:v>
                </c:pt>
                <c:pt idx="423">
                  <c:v>149</c:v>
                </c:pt>
                <c:pt idx="424">
                  <c:v>144</c:v>
                </c:pt>
                <c:pt idx="425">
                  <c:v>143</c:v>
                </c:pt>
                <c:pt idx="426">
                  <c:v>148</c:v>
                </c:pt>
                <c:pt idx="427">
                  <c:v>144</c:v>
                </c:pt>
                <c:pt idx="428">
                  <c:v>138</c:v>
                </c:pt>
                <c:pt idx="429">
                  <c:v>138</c:v>
                </c:pt>
                <c:pt idx="430">
                  <c:v>156</c:v>
                </c:pt>
                <c:pt idx="431">
                  <c:v>155</c:v>
                </c:pt>
                <c:pt idx="432">
                  <c:v>156</c:v>
                </c:pt>
                <c:pt idx="433">
                  <c:v>157</c:v>
                </c:pt>
                <c:pt idx="434">
                  <c:v>162</c:v>
                </c:pt>
                <c:pt idx="435">
                  <c:v>161</c:v>
                </c:pt>
                <c:pt idx="436">
                  <c:v>161</c:v>
                </c:pt>
                <c:pt idx="437">
                  <c:v>161</c:v>
                </c:pt>
                <c:pt idx="438">
                  <c:v>163</c:v>
                </c:pt>
                <c:pt idx="439">
                  <c:v>163</c:v>
                </c:pt>
                <c:pt idx="440">
                  <c:v>172</c:v>
                </c:pt>
                <c:pt idx="441">
                  <c:v>186</c:v>
                </c:pt>
                <c:pt idx="442">
                  <c:v>194</c:v>
                </c:pt>
                <c:pt idx="443">
                  <c:v>205</c:v>
                </c:pt>
                <c:pt idx="444">
                  <c:v>197</c:v>
                </c:pt>
                <c:pt idx="445">
                  <c:v>199</c:v>
                </c:pt>
                <c:pt idx="446">
                  <c:v>198</c:v>
                </c:pt>
                <c:pt idx="447">
                  <c:v>196</c:v>
                </c:pt>
                <c:pt idx="448">
                  <c:v>195</c:v>
                </c:pt>
                <c:pt idx="449">
                  <c:v>197</c:v>
                </c:pt>
                <c:pt idx="450">
                  <c:v>195</c:v>
                </c:pt>
                <c:pt idx="451">
                  <c:v>199</c:v>
                </c:pt>
                <c:pt idx="452">
                  <c:v>197</c:v>
                </c:pt>
                <c:pt idx="453">
                  <c:v>190</c:v>
                </c:pt>
                <c:pt idx="454">
                  <c:v>196</c:v>
                </c:pt>
                <c:pt idx="455">
                  <c:v>195</c:v>
                </c:pt>
                <c:pt idx="456">
                  <c:v>188</c:v>
                </c:pt>
                <c:pt idx="457">
                  <c:v>181</c:v>
                </c:pt>
                <c:pt idx="458">
                  <c:v>173</c:v>
                </c:pt>
                <c:pt idx="459">
                  <c:v>171</c:v>
                </c:pt>
                <c:pt idx="460">
                  <c:v>176</c:v>
                </c:pt>
                <c:pt idx="461">
                  <c:v>176</c:v>
                </c:pt>
                <c:pt idx="462">
                  <c:v>186</c:v>
                </c:pt>
                <c:pt idx="463">
                  <c:v>193</c:v>
                </c:pt>
                <c:pt idx="464">
                  <c:v>191</c:v>
                </c:pt>
                <c:pt idx="465">
                  <c:v>188</c:v>
                </c:pt>
                <c:pt idx="466">
                  <c:v>184</c:v>
                </c:pt>
                <c:pt idx="467">
                  <c:v>189</c:v>
                </c:pt>
                <c:pt idx="468">
                  <c:v>186</c:v>
                </c:pt>
                <c:pt idx="469">
                  <c:v>192</c:v>
                </c:pt>
                <c:pt idx="470">
                  <c:v>185</c:v>
                </c:pt>
                <c:pt idx="471">
                  <c:v>190</c:v>
                </c:pt>
                <c:pt idx="472">
                  <c:v>187</c:v>
                </c:pt>
                <c:pt idx="473">
                  <c:v>182</c:v>
                </c:pt>
                <c:pt idx="474">
                  <c:v>181</c:v>
                </c:pt>
                <c:pt idx="475">
                  <c:v>179</c:v>
                </c:pt>
                <c:pt idx="476">
                  <c:v>178</c:v>
                </c:pt>
                <c:pt idx="477">
                  <c:v>183</c:v>
                </c:pt>
                <c:pt idx="478">
                  <c:v>185</c:v>
                </c:pt>
                <c:pt idx="479">
                  <c:v>184</c:v>
                </c:pt>
                <c:pt idx="480">
                  <c:v>186</c:v>
                </c:pt>
                <c:pt idx="481">
                  <c:v>185</c:v>
                </c:pt>
                <c:pt idx="482">
                  <c:v>178</c:v>
                </c:pt>
                <c:pt idx="483">
                  <c:v>180</c:v>
                </c:pt>
                <c:pt idx="484">
                  <c:v>178</c:v>
                </c:pt>
                <c:pt idx="485">
                  <c:v>180</c:v>
                </c:pt>
                <c:pt idx="486">
                  <c:v>186</c:v>
                </c:pt>
                <c:pt idx="487">
                  <c:v>182</c:v>
                </c:pt>
                <c:pt idx="488">
                  <c:v>181</c:v>
                </c:pt>
                <c:pt idx="489">
                  <c:v>181</c:v>
                </c:pt>
                <c:pt idx="490">
                  <c:v>179</c:v>
                </c:pt>
                <c:pt idx="491">
                  <c:v>189</c:v>
                </c:pt>
                <c:pt idx="492">
                  <c:v>189</c:v>
                </c:pt>
                <c:pt idx="493">
                  <c:v>193</c:v>
                </c:pt>
                <c:pt idx="494">
                  <c:v>193</c:v>
                </c:pt>
                <c:pt idx="495">
                  <c:v>192</c:v>
                </c:pt>
                <c:pt idx="496">
                  <c:v>185</c:v>
                </c:pt>
                <c:pt idx="497">
                  <c:v>193</c:v>
                </c:pt>
                <c:pt idx="498">
                  <c:v>197</c:v>
                </c:pt>
                <c:pt idx="499">
                  <c:v>199</c:v>
                </c:pt>
                <c:pt idx="500">
                  <c:v>188</c:v>
                </c:pt>
                <c:pt idx="501">
                  <c:v>184</c:v>
                </c:pt>
                <c:pt idx="502">
                  <c:v>185</c:v>
                </c:pt>
                <c:pt idx="503">
                  <c:v>196</c:v>
                </c:pt>
                <c:pt idx="504">
                  <c:v>196</c:v>
                </c:pt>
                <c:pt idx="505">
                  <c:v>200</c:v>
                </c:pt>
                <c:pt idx="506">
                  <c:v>195</c:v>
                </c:pt>
                <c:pt idx="507">
                  <c:v>191</c:v>
                </c:pt>
                <c:pt idx="508">
                  <c:v>180</c:v>
                </c:pt>
                <c:pt idx="509">
                  <c:v>175</c:v>
                </c:pt>
                <c:pt idx="510">
                  <c:v>166</c:v>
                </c:pt>
                <c:pt idx="511">
                  <c:v>163</c:v>
                </c:pt>
                <c:pt idx="512">
                  <c:v>165</c:v>
                </c:pt>
                <c:pt idx="513">
                  <c:v>168</c:v>
                </c:pt>
                <c:pt idx="514">
                  <c:v>170</c:v>
                </c:pt>
                <c:pt idx="515">
                  <c:v>171</c:v>
                </c:pt>
                <c:pt idx="516">
                  <c:v>173</c:v>
                </c:pt>
                <c:pt idx="517">
                  <c:v>173</c:v>
                </c:pt>
                <c:pt idx="518">
                  <c:v>176</c:v>
                </c:pt>
                <c:pt idx="519">
                  <c:v>174</c:v>
                </c:pt>
                <c:pt idx="520">
                  <c:v>184</c:v>
                </c:pt>
                <c:pt idx="521">
                  <c:v>181</c:v>
                </c:pt>
                <c:pt idx="522">
                  <c:v>185</c:v>
                </c:pt>
                <c:pt idx="523">
                  <c:v>182</c:v>
                </c:pt>
                <c:pt idx="524">
                  <c:v>185</c:v>
                </c:pt>
                <c:pt idx="525">
                  <c:v>189</c:v>
                </c:pt>
                <c:pt idx="526">
                  <c:v>186</c:v>
                </c:pt>
                <c:pt idx="527">
                  <c:v>183</c:v>
                </c:pt>
                <c:pt idx="528">
                  <c:v>185</c:v>
                </c:pt>
                <c:pt idx="529">
                  <c:v>184</c:v>
                </c:pt>
                <c:pt idx="530">
                  <c:v>180</c:v>
                </c:pt>
                <c:pt idx="531">
                  <c:v>184</c:v>
                </c:pt>
                <c:pt idx="532">
                  <c:v>184</c:v>
                </c:pt>
                <c:pt idx="533">
                  <c:v>186</c:v>
                </c:pt>
                <c:pt idx="534">
                  <c:v>185</c:v>
                </c:pt>
                <c:pt idx="535">
                  <c:v>179</c:v>
                </c:pt>
                <c:pt idx="536">
                  <c:v>176</c:v>
                </c:pt>
                <c:pt idx="537">
                  <c:v>175</c:v>
                </c:pt>
                <c:pt idx="538">
                  <c:v>170</c:v>
                </c:pt>
                <c:pt idx="539">
                  <c:v>168</c:v>
                </c:pt>
                <c:pt idx="540">
                  <c:v>166</c:v>
                </c:pt>
                <c:pt idx="541">
                  <c:v>160</c:v>
                </c:pt>
                <c:pt idx="542">
                  <c:v>166</c:v>
                </c:pt>
                <c:pt idx="543">
                  <c:v>169</c:v>
                </c:pt>
                <c:pt idx="544">
                  <c:v>156</c:v>
                </c:pt>
                <c:pt idx="545">
                  <c:v>153</c:v>
                </c:pt>
                <c:pt idx="546">
                  <c:v>165</c:v>
                </c:pt>
                <c:pt idx="547">
                  <c:v>169</c:v>
                </c:pt>
                <c:pt idx="548">
                  <c:v>171</c:v>
                </c:pt>
                <c:pt idx="549">
                  <c:v>175</c:v>
                </c:pt>
                <c:pt idx="550">
                  <c:v>179</c:v>
                </c:pt>
                <c:pt idx="551">
                  <c:v>173</c:v>
                </c:pt>
                <c:pt idx="552">
                  <c:v>162</c:v>
                </c:pt>
                <c:pt idx="553">
                  <c:v>161</c:v>
                </c:pt>
                <c:pt idx="554">
                  <c:v>158</c:v>
                </c:pt>
                <c:pt idx="555">
                  <c:v>168</c:v>
                </c:pt>
                <c:pt idx="556">
                  <c:v>163</c:v>
                </c:pt>
                <c:pt idx="557">
                  <c:v>152</c:v>
                </c:pt>
                <c:pt idx="558">
                  <c:v>149</c:v>
                </c:pt>
                <c:pt idx="559">
                  <c:v>152</c:v>
                </c:pt>
                <c:pt idx="560">
                  <c:v>154</c:v>
                </c:pt>
                <c:pt idx="561">
                  <c:v>157</c:v>
                </c:pt>
                <c:pt idx="562">
                  <c:v>157</c:v>
                </c:pt>
                <c:pt idx="563">
                  <c:v>158</c:v>
                </c:pt>
                <c:pt idx="564">
                  <c:v>152</c:v>
                </c:pt>
                <c:pt idx="565">
                  <c:v>148</c:v>
                </c:pt>
                <c:pt idx="566">
                  <c:v>150</c:v>
                </c:pt>
                <c:pt idx="567">
                  <c:v>153</c:v>
                </c:pt>
                <c:pt idx="568">
                  <c:v>141</c:v>
                </c:pt>
                <c:pt idx="569">
                  <c:v>138</c:v>
                </c:pt>
                <c:pt idx="570">
                  <c:v>144</c:v>
                </c:pt>
                <c:pt idx="571">
                  <c:v>144</c:v>
                </c:pt>
                <c:pt idx="572">
                  <c:v>136</c:v>
                </c:pt>
                <c:pt idx="573">
                  <c:v>128</c:v>
                </c:pt>
                <c:pt idx="574">
                  <c:v>134</c:v>
                </c:pt>
                <c:pt idx="575">
                  <c:v>136</c:v>
                </c:pt>
                <c:pt idx="576">
                  <c:v>136</c:v>
                </c:pt>
                <c:pt idx="577">
                  <c:v>136</c:v>
                </c:pt>
                <c:pt idx="578">
                  <c:v>143</c:v>
                </c:pt>
                <c:pt idx="579">
                  <c:v>138</c:v>
                </c:pt>
                <c:pt idx="580">
                  <c:v>138</c:v>
                </c:pt>
                <c:pt idx="581">
                  <c:v>145</c:v>
                </c:pt>
                <c:pt idx="582">
                  <c:v>148</c:v>
                </c:pt>
                <c:pt idx="583">
                  <c:v>147</c:v>
                </c:pt>
                <c:pt idx="584">
                  <c:v>152</c:v>
                </c:pt>
                <c:pt idx="585">
                  <c:v>150</c:v>
                </c:pt>
                <c:pt idx="586">
                  <c:v>149</c:v>
                </c:pt>
                <c:pt idx="587">
                  <c:v>147</c:v>
                </c:pt>
                <c:pt idx="588">
                  <c:v>137</c:v>
                </c:pt>
                <c:pt idx="589">
                  <c:v>137</c:v>
                </c:pt>
                <c:pt idx="590">
                  <c:v>136</c:v>
                </c:pt>
                <c:pt idx="591">
                  <c:v>138</c:v>
                </c:pt>
                <c:pt idx="592">
                  <c:v>138</c:v>
                </c:pt>
                <c:pt idx="593">
                  <c:v>142</c:v>
                </c:pt>
                <c:pt idx="594">
                  <c:v>137</c:v>
                </c:pt>
                <c:pt idx="595">
                  <c:v>136</c:v>
                </c:pt>
                <c:pt idx="596">
                  <c:v>145</c:v>
                </c:pt>
                <c:pt idx="597">
                  <c:v>148</c:v>
                </c:pt>
                <c:pt idx="598">
                  <c:v>143</c:v>
                </c:pt>
                <c:pt idx="599">
                  <c:v>148</c:v>
                </c:pt>
                <c:pt idx="600">
                  <c:v>151</c:v>
                </c:pt>
                <c:pt idx="601">
                  <c:v>154</c:v>
                </c:pt>
                <c:pt idx="602">
                  <c:v>156</c:v>
                </c:pt>
                <c:pt idx="603">
                  <c:v>155</c:v>
                </c:pt>
                <c:pt idx="604">
                  <c:v>147</c:v>
                </c:pt>
                <c:pt idx="605">
                  <c:v>147</c:v>
                </c:pt>
                <c:pt idx="606">
                  <c:v>147</c:v>
                </c:pt>
                <c:pt idx="607">
                  <c:v>153</c:v>
                </c:pt>
                <c:pt idx="608">
                  <c:v>147</c:v>
                </c:pt>
                <c:pt idx="609">
                  <c:v>149</c:v>
                </c:pt>
                <c:pt idx="610">
                  <c:v>142</c:v>
                </c:pt>
                <c:pt idx="611">
                  <c:v>143</c:v>
                </c:pt>
                <c:pt idx="612">
                  <c:v>142</c:v>
                </c:pt>
                <c:pt idx="613">
                  <c:v>145</c:v>
                </c:pt>
                <c:pt idx="614">
                  <c:v>151</c:v>
                </c:pt>
                <c:pt idx="615">
                  <c:v>155</c:v>
                </c:pt>
                <c:pt idx="616">
                  <c:v>158</c:v>
                </c:pt>
                <c:pt idx="617">
                  <c:v>157</c:v>
                </c:pt>
                <c:pt idx="618">
                  <c:v>148</c:v>
                </c:pt>
                <c:pt idx="619">
                  <c:v>150</c:v>
                </c:pt>
                <c:pt idx="620">
                  <c:v>156</c:v>
                </c:pt>
                <c:pt idx="621">
                  <c:v>160</c:v>
                </c:pt>
                <c:pt idx="622">
                  <c:v>162</c:v>
                </c:pt>
                <c:pt idx="623">
                  <c:v>167</c:v>
                </c:pt>
                <c:pt idx="624">
                  <c:v>164</c:v>
                </c:pt>
                <c:pt idx="625">
                  <c:v>164</c:v>
                </c:pt>
                <c:pt idx="626">
                  <c:v>159</c:v>
                </c:pt>
                <c:pt idx="627">
                  <c:v>161</c:v>
                </c:pt>
                <c:pt idx="628">
                  <c:v>152</c:v>
                </c:pt>
                <c:pt idx="629">
                  <c:v>154</c:v>
                </c:pt>
                <c:pt idx="630">
                  <c:v>154</c:v>
                </c:pt>
                <c:pt idx="631">
                  <c:v>152</c:v>
                </c:pt>
                <c:pt idx="632">
                  <c:v>154</c:v>
                </c:pt>
                <c:pt idx="633">
                  <c:v>149</c:v>
                </c:pt>
                <c:pt idx="634">
                  <c:v>146</c:v>
                </c:pt>
                <c:pt idx="635">
                  <c:v>142</c:v>
                </c:pt>
                <c:pt idx="636">
                  <c:v>140</c:v>
                </c:pt>
                <c:pt idx="637">
                  <c:v>134</c:v>
                </c:pt>
                <c:pt idx="638">
                  <c:v>131</c:v>
                </c:pt>
                <c:pt idx="639">
                  <c:v>128</c:v>
                </c:pt>
                <c:pt idx="640">
                  <c:v>128</c:v>
                </c:pt>
                <c:pt idx="641">
                  <c:v>122</c:v>
                </c:pt>
                <c:pt idx="642">
                  <c:v>118</c:v>
                </c:pt>
                <c:pt idx="643">
                  <c:v>125</c:v>
                </c:pt>
                <c:pt idx="644">
                  <c:v>140</c:v>
                </c:pt>
                <c:pt idx="645">
                  <c:v>139</c:v>
                </c:pt>
                <c:pt idx="646">
                  <c:v>136</c:v>
                </c:pt>
                <c:pt idx="647">
                  <c:v>131</c:v>
                </c:pt>
                <c:pt idx="648">
                  <c:v>122</c:v>
                </c:pt>
                <c:pt idx="649">
                  <c:v>117</c:v>
                </c:pt>
                <c:pt idx="650">
                  <c:v>128</c:v>
                </c:pt>
                <c:pt idx="651">
                  <c:v>131</c:v>
                </c:pt>
                <c:pt idx="652">
                  <c:v>131</c:v>
                </c:pt>
                <c:pt idx="653">
                  <c:v>130</c:v>
                </c:pt>
                <c:pt idx="654">
                  <c:v>124</c:v>
                </c:pt>
                <c:pt idx="655">
                  <c:v>122</c:v>
                </c:pt>
                <c:pt idx="656">
                  <c:v>120</c:v>
                </c:pt>
                <c:pt idx="657">
                  <c:v>118</c:v>
                </c:pt>
                <c:pt idx="658">
                  <c:v>121</c:v>
                </c:pt>
                <c:pt idx="659">
                  <c:v>117</c:v>
                </c:pt>
                <c:pt idx="660">
                  <c:v>120</c:v>
                </c:pt>
                <c:pt idx="661">
                  <c:v>120</c:v>
                </c:pt>
                <c:pt idx="662">
                  <c:v>124</c:v>
                </c:pt>
                <c:pt idx="663">
                  <c:v>120</c:v>
                </c:pt>
                <c:pt idx="664">
                  <c:v>121</c:v>
                </c:pt>
                <c:pt idx="665">
                  <c:v>125</c:v>
                </c:pt>
                <c:pt idx="666">
                  <c:v>127</c:v>
                </c:pt>
                <c:pt idx="667">
                  <c:v>132</c:v>
                </c:pt>
                <c:pt idx="668">
                  <c:v>132</c:v>
                </c:pt>
                <c:pt idx="669">
                  <c:v>135</c:v>
                </c:pt>
                <c:pt idx="670">
                  <c:v>143</c:v>
                </c:pt>
                <c:pt idx="671">
                  <c:v>136</c:v>
                </c:pt>
                <c:pt idx="672">
                  <c:v>142</c:v>
                </c:pt>
                <c:pt idx="673">
                  <c:v>142</c:v>
                </c:pt>
                <c:pt idx="674">
                  <c:v>139</c:v>
                </c:pt>
                <c:pt idx="675">
                  <c:v>143</c:v>
                </c:pt>
                <c:pt idx="676">
                  <c:v>138</c:v>
                </c:pt>
                <c:pt idx="677">
                  <c:v>136</c:v>
                </c:pt>
                <c:pt idx="678">
                  <c:v>132</c:v>
                </c:pt>
                <c:pt idx="679">
                  <c:v>118</c:v>
                </c:pt>
                <c:pt idx="680">
                  <c:v>110</c:v>
                </c:pt>
                <c:pt idx="681">
                  <c:v>115</c:v>
                </c:pt>
                <c:pt idx="682">
                  <c:v>116</c:v>
                </c:pt>
                <c:pt idx="683">
                  <c:v>118</c:v>
                </c:pt>
                <c:pt idx="684">
                  <c:v>129</c:v>
                </c:pt>
                <c:pt idx="685">
                  <c:v>134</c:v>
                </c:pt>
                <c:pt idx="686">
                  <c:v>135</c:v>
                </c:pt>
                <c:pt idx="687">
                  <c:v>145</c:v>
                </c:pt>
                <c:pt idx="688">
                  <c:v>147</c:v>
                </c:pt>
                <c:pt idx="689">
                  <c:v>155</c:v>
                </c:pt>
                <c:pt idx="690">
                  <c:v>153</c:v>
                </c:pt>
                <c:pt idx="691">
                  <c:v>152</c:v>
                </c:pt>
                <c:pt idx="692">
                  <c:v>157</c:v>
                </c:pt>
                <c:pt idx="693">
                  <c:v>155</c:v>
                </c:pt>
                <c:pt idx="694">
                  <c:v>161</c:v>
                </c:pt>
                <c:pt idx="695">
                  <c:v>161</c:v>
                </c:pt>
                <c:pt idx="696">
                  <c:v>162</c:v>
                </c:pt>
                <c:pt idx="697">
                  <c:v>157</c:v>
                </c:pt>
                <c:pt idx="698">
                  <c:v>150</c:v>
                </c:pt>
                <c:pt idx="699">
                  <c:v>151</c:v>
                </c:pt>
                <c:pt idx="700">
                  <c:v>153</c:v>
                </c:pt>
                <c:pt idx="701">
                  <c:v>146</c:v>
                </c:pt>
                <c:pt idx="702">
                  <c:v>134</c:v>
                </c:pt>
                <c:pt idx="703">
                  <c:v>142</c:v>
                </c:pt>
                <c:pt idx="704">
                  <c:v>144</c:v>
                </c:pt>
                <c:pt idx="705">
                  <c:v>145</c:v>
                </c:pt>
                <c:pt idx="706">
                  <c:v>144</c:v>
                </c:pt>
                <c:pt idx="707">
                  <c:v>142</c:v>
                </c:pt>
                <c:pt idx="708">
                  <c:v>147</c:v>
                </c:pt>
                <c:pt idx="709">
                  <c:v>154</c:v>
                </c:pt>
                <c:pt idx="710">
                  <c:v>148</c:v>
                </c:pt>
                <c:pt idx="711">
                  <c:v>152</c:v>
                </c:pt>
                <c:pt idx="712">
                  <c:v>147</c:v>
                </c:pt>
                <c:pt idx="713">
                  <c:v>153</c:v>
                </c:pt>
                <c:pt idx="714">
                  <c:v>151</c:v>
                </c:pt>
                <c:pt idx="715">
                  <c:v>151</c:v>
                </c:pt>
                <c:pt idx="716">
                  <c:v>145</c:v>
                </c:pt>
                <c:pt idx="717">
                  <c:v>150</c:v>
                </c:pt>
                <c:pt idx="718">
                  <c:v>152</c:v>
                </c:pt>
                <c:pt idx="719">
                  <c:v>160</c:v>
                </c:pt>
                <c:pt idx="720">
                  <c:v>166</c:v>
                </c:pt>
                <c:pt idx="721">
                  <c:v>169</c:v>
                </c:pt>
                <c:pt idx="722">
                  <c:v>176</c:v>
                </c:pt>
                <c:pt idx="723">
                  <c:v>161</c:v>
                </c:pt>
                <c:pt idx="724">
                  <c:v>150</c:v>
                </c:pt>
                <c:pt idx="725">
                  <c:v>148</c:v>
                </c:pt>
                <c:pt idx="726">
                  <c:v>146</c:v>
                </c:pt>
                <c:pt idx="727">
                  <c:v>156</c:v>
                </c:pt>
                <c:pt idx="728">
                  <c:v>159</c:v>
                </c:pt>
                <c:pt idx="729">
                  <c:v>159</c:v>
                </c:pt>
                <c:pt idx="730">
                  <c:v>171</c:v>
                </c:pt>
                <c:pt idx="731">
                  <c:v>168</c:v>
                </c:pt>
                <c:pt idx="732">
                  <c:v>173</c:v>
                </c:pt>
                <c:pt idx="733">
                  <c:v>178</c:v>
                </c:pt>
                <c:pt idx="734">
                  <c:v>179</c:v>
                </c:pt>
                <c:pt idx="735">
                  <c:v>183</c:v>
                </c:pt>
                <c:pt idx="736">
                  <c:v>179</c:v>
                </c:pt>
                <c:pt idx="737">
                  <c:v>168</c:v>
                </c:pt>
                <c:pt idx="738">
                  <c:v>173</c:v>
                </c:pt>
                <c:pt idx="739">
                  <c:v>173</c:v>
                </c:pt>
                <c:pt idx="740">
                  <c:v>173</c:v>
                </c:pt>
                <c:pt idx="741">
                  <c:v>179</c:v>
                </c:pt>
                <c:pt idx="742">
                  <c:v>175</c:v>
                </c:pt>
                <c:pt idx="743">
                  <c:v>169</c:v>
                </c:pt>
                <c:pt idx="744">
                  <c:v>163</c:v>
                </c:pt>
                <c:pt idx="745">
                  <c:v>162</c:v>
                </c:pt>
                <c:pt idx="746">
                  <c:v>166</c:v>
                </c:pt>
                <c:pt idx="747">
                  <c:v>168</c:v>
                </c:pt>
                <c:pt idx="748">
                  <c:v>169</c:v>
                </c:pt>
                <c:pt idx="749">
                  <c:v>177</c:v>
                </c:pt>
                <c:pt idx="750">
                  <c:v>177</c:v>
                </c:pt>
                <c:pt idx="751">
                  <c:v>181</c:v>
                </c:pt>
                <c:pt idx="752">
                  <c:v>177</c:v>
                </c:pt>
                <c:pt idx="753">
                  <c:v>181</c:v>
                </c:pt>
                <c:pt idx="754">
                  <c:v>177</c:v>
                </c:pt>
                <c:pt idx="755">
                  <c:v>171</c:v>
                </c:pt>
                <c:pt idx="756">
                  <c:v>171</c:v>
                </c:pt>
                <c:pt idx="757">
                  <c:v>169</c:v>
                </c:pt>
                <c:pt idx="758">
                  <c:v>166</c:v>
                </c:pt>
                <c:pt idx="759">
                  <c:v>159</c:v>
                </c:pt>
                <c:pt idx="760">
                  <c:v>161</c:v>
                </c:pt>
                <c:pt idx="761">
                  <c:v>165</c:v>
                </c:pt>
                <c:pt idx="762">
                  <c:v>171</c:v>
                </c:pt>
                <c:pt idx="763">
                  <c:v>175</c:v>
                </c:pt>
                <c:pt idx="764">
                  <c:v>174</c:v>
                </c:pt>
                <c:pt idx="765">
                  <c:v>175</c:v>
                </c:pt>
                <c:pt idx="766">
                  <c:v>174</c:v>
                </c:pt>
                <c:pt idx="767">
                  <c:v>184</c:v>
                </c:pt>
                <c:pt idx="768">
                  <c:v>186</c:v>
                </c:pt>
                <c:pt idx="769">
                  <c:v>183</c:v>
                </c:pt>
                <c:pt idx="770">
                  <c:v>180</c:v>
                </c:pt>
                <c:pt idx="771">
                  <c:v>177</c:v>
                </c:pt>
                <c:pt idx="772">
                  <c:v>175</c:v>
                </c:pt>
                <c:pt idx="773">
                  <c:v>169</c:v>
                </c:pt>
                <c:pt idx="774">
                  <c:v>180</c:v>
                </c:pt>
                <c:pt idx="775">
                  <c:v>188</c:v>
                </c:pt>
                <c:pt idx="776">
                  <c:v>176</c:v>
                </c:pt>
                <c:pt idx="777">
                  <c:v>186</c:v>
                </c:pt>
                <c:pt idx="778">
                  <c:v>181</c:v>
                </c:pt>
                <c:pt idx="779">
                  <c:v>179</c:v>
                </c:pt>
                <c:pt idx="780">
                  <c:v>188</c:v>
                </c:pt>
                <c:pt idx="781">
                  <c:v>190</c:v>
                </c:pt>
                <c:pt idx="782">
                  <c:v>189</c:v>
                </c:pt>
                <c:pt idx="783">
                  <c:v>193</c:v>
                </c:pt>
                <c:pt idx="784">
                  <c:v>198</c:v>
                </c:pt>
                <c:pt idx="785">
                  <c:v>201</c:v>
                </c:pt>
                <c:pt idx="786">
                  <c:v>195</c:v>
                </c:pt>
                <c:pt idx="787">
                  <c:v>199</c:v>
                </c:pt>
                <c:pt idx="788">
                  <c:v>204</c:v>
                </c:pt>
                <c:pt idx="789">
                  <c:v>203</c:v>
                </c:pt>
                <c:pt idx="790">
                  <c:v>203</c:v>
                </c:pt>
                <c:pt idx="791">
                  <c:v>204</c:v>
                </c:pt>
                <c:pt idx="792">
                  <c:v>199</c:v>
                </c:pt>
                <c:pt idx="793">
                  <c:v>193</c:v>
                </c:pt>
                <c:pt idx="794">
                  <c:v>195</c:v>
                </c:pt>
                <c:pt idx="795">
                  <c:v>198</c:v>
                </c:pt>
                <c:pt idx="796">
                  <c:v>209</c:v>
                </c:pt>
                <c:pt idx="797">
                  <c:v>215</c:v>
                </c:pt>
                <c:pt idx="798">
                  <c:v>226</c:v>
                </c:pt>
                <c:pt idx="799">
                  <c:v>229</c:v>
                </c:pt>
                <c:pt idx="800">
                  <c:v>227</c:v>
                </c:pt>
                <c:pt idx="801">
                  <c:v>234</c:v>
                </c:pt>
                <c:pt idx="802">
                  <c:v>244</c:v>
                </c:pt>
                <c:pt idx="803">
                  <c:v>247</c:v>
                </c:pt>
                <c:pt idx="804">
                  <c:v>238</c:v>
                </c:pt>
                <c:pt idx="805">
                  <c:v>230</c:v>
                </c:pt>
                <c:pt idx="806">
                  <c:v>226</c:v>
                </c:pt>
                <c:pt idx="807">
                  <c:v>220</c:v>
                </c:pt>
                <c:pt idx="808">
                  <c:v>225</c:v>
                </c:pt>
                <c:pt idx="809">
                  <c:v>219</c:v>
                </c:pt>
                <c:pt idx="810">
                  <c:v>212</c:v>
                </c:pt>
                <c:pt idx="811">
                  <c:v>209</c:v>
                </c:pt>
                <c:pt idx="812">
                  <c:v>215</c:v>
                </c:pt>
                <c:pt idx="813">
                  <c:v>204</c:v>
                </c:pt>
                <c:pt idx="814">
                  <c:v>203</c:v>
                </c:pt>
                <c:pt idx="815">
                  <c:v>190</c:v>
                </c:pt>
                <c:pt idx="816">
                  <c:v>183</c:v>
                </c:pt>
                <c:pt idx="817">
                  <c:v>183</c:v>
                </c:pt>
                <c:pt idx="818">
                  <c:v>192</c:v>
                </c:pt>
                <c:pt idx="819">
                  <c:v>192</c:v>
                </c:pt>
                <c:pt idx="820">
                  <c:v>189</c:v>
                </c:pt>
                <c:pt idx="821">
                  <c:v>194</c:v>
                </c:pt>
                <c:pt idx="822">
                  <c:v>200</c:v>
                </c:pt>
                <c:pt idx="823">
                  <c:v>204</c:v>
                </c:pt>
                <c:pt idx="824">
                  <c:v>208</c:v>
                </c:pt>
                <c:pt idx="825">
                  <c:v>217</c:v>
                </c:pt>
                <c:pt idx="826">
                  <c:v>219</c:v>
                </c:pt>
                <c:pt idx="827">
                  <c:v>218</c:v>
                </c:pt>
                <c:pt idx="828">
                  <c:v>215</c:v>
                </c:pt>
                <c:pt idx="829">
                  <c:v>211</c:v>
                </c:pt>
                <c:pt idx="830">
                  <c:v>221</c:v>
                </c:pt>
                <c:pt idx="831">
                  <c:v>230</c:v>
                </c:pt>
                <c:pt idx="832">
                  <c:v>240</c:v>
                </c:pt>
                <c:pt idx="833">
                  <c:v>252</c:v>
                </c:pt>
                <c:pt idx="834">
                  <c:v>243</c:v>
                </c:pt>
                <c:pt idx="835">
                  <c:v>231</c:v>
                </c:pt>
                <c:pt idx="836">
                  <c:v>232</c:v>
                </c:pt>
                <c:pt idx="837">
                  <c:v>231</c:v>
                </c:pt>
                <c:pt idx="838">
                  <c:v>236</c:v>
                </c:pt>
                <c:pt idx="839">
                  <c:v>239</c:v>
                </c:pt>
                <c:pt idx="840">
                  <c:v>231</c:v>
                </c:pt>
                <c:pt idx="841">
                  <c:v>235</c:v>
                </c:pt>
                <c:pt idx="842">
                  <c:v>235</c:v>
                </c:pt>
                <c:pt idx="843">
                  <c:v>237</c:v>
                </c:pt>
                <c:pt idx="844">
                  <c:v>228</c:v>
                </c:pt>
                <c:pt idx="845">
                  <c:v>231</c:v>
                </c:pt>
                <c:pt idx="846">
                  <c:v>231</c:v>
                </c:pt>
                <c:pt idx="847">
                  <c:v>232</c:v>
                </c:pt>
                <c:pt idx="848">
                  <c:v>238</c:v>
                </c:pt>
                <c:pt idx="849">
                  <c:v>235</c:v>
                </c:pt>
                <c:pt idx="850">
                  <c:v>240</c:v>
                </c:pt>
                <c:pt idx="851">
                  <c:v>240</c:v>
                </c:pt>
                <c:pt idx="852">
                  <c:v>243</c:v>
                </c:pt>
                <c:pt idx="853">
                  <c:v>234</c:v>
                </c:pt>
                <c:pt idx="854">
                  <c:v>226</c:v>
                </c:pt>
                <c:pt idx="855">
                  <c:v>221</c:v>
                </c:pt>
                <c:pt idx="856">
                  <c:v>221</c:v>
                </c:pt>
                <c:pt idx="857">
                  <c:v>210</c:v>
                </c:pt>
                <c:pt idx="858">
                  <c:v>215</c:v>
                </c:pt>
                <c:pt idx="859">
                  <c:v>208</c:v>
                </c:pt>
                <c:pt idx="860">
                  <c:v>202</c:v>
                </c:pt>
                <c:pt idx="861">
                  <c:v>206</c:v>
                </c:pt>
                <c:pt idx="862">
                  <c:v>203</c:v>
                </c:pt>
                <c:pt idx="863">
                  <c:v>198</c:v>
                </c:pt>
                <c:pt idx="864">
                  <c:v>194</c:v>
                </c:pt>
                <c:pt idx="865">
                  <c:v>186</c:v>
                </c:pt>
                <c:pt idx="866">
                  <c:v>189</c:v>
                </c:pt>
                <c:pt idx="867">
                  <c:v>192</c:v>
                </c:pt>
                <c:pt idx="868">
                  <c:v>183</c:v>
                </c:pt>
                <c:pt idx="869">
                  <c:v>187</c:v>
                </c:pt>
                <c:pt idx="870">
                  <c:v>186</c:v>
                </c:pt>
                <c:pt idx="871">
                  <c:v>187</c:v>
                </c:pt>
                <c:pt idx="872">
                  <c:v>188</c:v>
                </c:pt>
                <c:pt idx="873">
                  <c:v>191</c:v>
                </c:pt>
                <c:pt idx="874">
                  <c:v>189</c:v>
                </c:pt>
                <c:pt idx="875">
                  <c:v>197</c:v>
                </c:pt>
                <c:pt idx="876">
                  <c:v>193</c:v>
                </c:pt>
                <c:pt idx="877">
                  <c:v>196</c:v>
                </c:pt>
                <c:pt idx="878">
                  <c:v>195</c:v>
                </c:pt>
                <c:pt idx="879">
                  <c:v>196</c:v>
                </c:pt>
                <c:pt idx="880">
                  <c:v>193</c:v>
                </c:pt>
                <c:pt idx="881">
                  <c:v>201</c:v>
                </c:pt>
                <c:pt idx="882">
                  <c:v>208</c:v>
                </c:pt>
                <c:pt idx="883">
                  <c:v>217</c:v>
                </c:pt>
                <c:pt idx="884">
                  <c:v>213</c:v>
                </c:pt>
                <c:pt idx="885">
                  <c:v>210</c:v>
                </c:pt>
                <c:pt idx="886">
                  <c:v>208</c:v>
                </c:pt>
                <c:pt idx="887">
                  <c:v>210</c:v>
                </c:pt>
                <c:pt idx="888">
                  <c:v>210</c:v>
                </c:pt>
                <c:pt idx="889">
                  <c:v>206</c:v>
                </c:pt>
                <c:pt idx="890">
                  <c:v>210</c:v>
                </c:pt>
                <c:pt idx="891">
                  <c:v>212</c:v>
                </c:pt>
                <c:pt idx="892">
                  <c:v>207</c:v>
                </c:pt>
                <c:pt idx="893">
                  <c:v>211</c:v>
                </c:pt>
                <c:pt idx="894">
                  <c:v>214</c:v>
                </c:pt>
                <c:pt idx="895">
                  <c:v>209</c:v>
                </c:pt>
                <c:pt idx="896">
                  <c:v>219</c:v>
                </c:pt>
                <c:pt idx="897">
                  <c:v>219</c:v>
                </c:pt>
                <c:pt idx="898">
                  <c:v>214</c:v>
                </c:pt>
                <c:pt idx="899">
                  <c:v>216</c:v>
                </c:pt>
                <c:pt idx="900">
                  <c:v>209</c:v>
                </c:pt>
                <c:pt idx="901">
                  <c:v>193</c:v>
                </c:pt>
                <c:pt idx="902">
                  <c:v>191</c:v>
                </c:pt>
                <c:pt idx="903">
                  <c:v>194</c:v>
                </c:pt>
                <c:pt idx="904">
                  <c:v>200</c:v>
                </c:pt>
                <c:pt idx="905">
                  <c:v>201</c:v>
                </c:pt>
                <c:pt idx="906">
                  <c:v>209</c:v>
                </c:pt>
                <c:pt idx="907">
                  <c:v>206</c:v>
                </c:pt>
                <c:pt idx="908">
                  <c:v>208</c:v>
                </c:pt>
                <c:pt idx="909">
                  <c:v>204</c:v>
                </c:pt>
                <c:pt idx="910">
                  <c:v>205</c:v>
                </c:pt>
                <c:pt idx="911">
                  <c:v>197</c:v>
                </c:pt>
                <c:pt idx="912">
                  <c:v>200</c:v>
                </c:pt>
                <c:pt idx="913">
                  <c:v>200</c:v>
                </c:pt>
                <c:pt idx="914">
                  <c:v>203</c:v>
                </c:pt>
                <c:pt idx="915">
                  <c:v>205</c:v>
                </c:pt>
                <c:pt idx="916">
                  <c:v>202</c:v>
                </c:pt>
                <c:pt idx="917">
                  <c:v>204</c:v>
                </c:pt>
                <c:pt idx="918">
                  <c:v>198</c:v>
                </c:pt>
                <c:pt idx="919">
                  <c:v>192</c:v>
                </c:pt>
                <c:pt idx="920">
                  <c:v>194</c:v>
                </c:pt>
                <c:pt idx="921">
                  <c:v>196</c:v>
                </c:pt>
                <c:pt idx="922">
                  <c:v>195</c:v>
                </c:pt>
                <c:pt idx="923">
                  <c:v>192</c:v>
                </c:pt>
                <c:pt idx="924">
                  <c:v>202</c:v>
                </c:pt>
                <c:pt idx="925">
                  <c:v>202</c:v>
                </c:pt>
                <c:pt idx="926">
                  <c:v>200</c:v>
                </c:pt>
                <c:pt idx="927">
                  <c:v>201</c:v>
                </c:pt>
                <c:pt idx="928">
                  <c:v>196</c:v>
                </c:pt>
                <c:pt idx="929">
                  <c:v>199</c:v>
                </c:pt>
                <c:pt idx="930">
                  <c:v>194</c:v>
                </c:pt>
                <c:pt idx="931">
                  <c:v>201</c:v>
                </c:pt>
                <c:pt idx="932">
                  <c:v>207</c:v>
                </c:pt>
                <c:pt idx="933">
                  <c:v>203</c:v>
                </c:pt>
                <c:pt idx="934">
                  <c:v>213</c:v>
                </c:pt>
                <c:pt idx="935">
                  <c:v>207</c:v>
                </c:pt>
                <c:pt idx="936">
                  <c:v>209</c:v>
                </c:pt>
                <c:pt idx="937">
                  <c:v>214</c:v>
                </c:pt>
                <c:pt idx="938">
                  <c:v>204</c:v>
                </c:pt>
                <c:pt idx="939">
                  <c:v>211</c:v>
                </c:pt>
                <c:pt idx="940">
                  <c:v>216</c:v>
                </c:pt>
                <c:pt idx="941">
                  <c:v>222</c:v>
                </c:pt>
                <c:pt idx="942">
                  <c:v>220</c:v>
                </c:pt>
                <c:pt idx="943">
                  <c:v>219</c:v>
                </c:pt>
                <c:pt idx="944">
                  <c:v>222</c:v>
                </c:pt>
                <c:pt idx="945">
                  <c:v>225</c:v>
                </c:pt>
                <c:pt idx="946">
                  <c:v>230</c:v>
                </c:pt>
                <c:pt idx="947">
                  <c:v>227</c:v>
                </c:pt>
                <c:pt idx="948">
                  <c:v>231</c:v>
                </c:pt>
                <c:pt idx="949">
                  <c:v>227</c:v>
                </c:pt>
                <c:pt idx="950">
                  <c:v>225</c:v>
                </c:pt>
                <c:pt idx="951">
                  <c:v>230</c:v>
                </c:pt>
                <c:pt idx="952">
                  <c:v>233</c:v>
                </c:pt>
                <c:pt idx="953">
                  <c:v>234</c:v>
                </c:pt>
                <c:pt idx="954">
                  <c:v>237</c:v>
                </c:pt>
                <c:pt idx="955">
                  <c:v>240</c:v>
                </c:pt>
                <c:pt idx="956">
                  <c:v>247</c:v>
                </c:pt>
                <c:pt idx="957">
                  <c:v>237</c:v>
                </c:pt>
                <c:pt idx="958">
                  <c:v>241</c:v>
                </c:pt>
                <c:pt idx="959">
                  <c:v>240</c:v>
                </c:pt>
                <c:pt idx="960">
                  <c:v>242</c:v>
                </c:pt>
                <c:pt idx="961">
                  <c:v>242</c:v>
                </c:pt>
                <c:pt idx="962">
                  <c:v>247</c:v>
                </c:pt>
                <c:pt idx="963">
                  <c:v>259</c:v>
                </c:pt>
                <c:pt idx="964">
                  <c:v>263</c:v>
                </c:pt>
                <c:pt idx="965">
                  <c:v>259</c:v>
                </c:pt>
                <c:pt idx="966">
                  <c:v>257</c:v>
                </c:pt>
                <c:pt idx="967">
                  <c:v>261</c:v>
                </c:pt>
                <c:pt idx="968">
                  <c:v>256</c:v>
                </c:pt>
                <c:pt idx="969">
                  <c:v>256</c:v>
                </c:pt>
                <c:pt idx="970">
                  <c:v>260</c:v>
                </c:pt>
                <c:pt idx="971">
                  <c:v>265</c:v>
                </c:pt>
                <c:pt idx="972">
                  <c:v>264</c:v>
                </c:pt>
                <c:pt idx="973">
                  <c:v>272</c:v>
                </c:pt>
                <c:pt idx="974">
                  <c:v>276</c:v>
                </c:pt>
                <c:pt idx="975">
                  <c:v>279</c:v>
                </c:pt>
                <c:pt idx="976">
                  <c:v>285</c:v>
                </c:pt>
                <c:pt idx="977">
                  <c:v>285</c:v>
                </c:pt>
                <c:pt idx="978">
                  <c:v>277</c:v>
                </c:pt>
                <c:pt idx="979">
                  <c:v>276</c:v>
                </c:pt>
                <c:pt idx="980">
                  <c:v>283</c:v>
                </c:pt>
                <c:pt idx="981">
                  <c:v>288</c:v>
                </c:pt>
                <c:pt idx="982">
                  <c:v>296</c:v>
                </c:pt>
                <c:pt idx="983">
                  <c:v>297</c:v>
                </c:pt>
                <c:pt idx="984">
                  <c:v>307</c:v>
                </c:pt>
                <c:pt idx="985">
                  <c:v>295</c:v>
                </c:pt>
                <c:pt idx="986">
                  <c:v>290</c:v>
                </c:pt>
                <c:pt idx="987">
                  <c:v>287</c:v>
                </c:pt>
                <c:pt idx="988">
                  <c:v>302</c:v>
                </c:pt>
                <c:pt idx="989">
                  <c:v>291</c:v>
                </c:pt>
                <c:pt idx="990">
                  <c:v>292</c:v>
                </c:pt>
                <c:pt idx="991">
                  <c:v>290</c:v>
                </c:pt>
                <c:pt idx="992">
                  <c:v>294</c:v>
                </c:pt>
                <c:pt idx="993">
                  <c:v>295</c:v>
                </c:pt>
                <c:pt idx="994">
                  <c:v>293</c:v>
                </c:pt>
                <c:pt idx="995">
                  <c:v>276</c:v>
                </c:pt>
                <c:pt idx="996">
                  <c:v>281</c:v>
                </c:pt>
                <c:pt idx="997">
                  <c:v>282</c:v>
                </c:pt>
                <c:pt idx="998">
                  <c:v>293</c:v>
                </c:pt>
                <c:pt idx="999">
                  <c:v>296</c:v>
                </c:pt>
                <c:pt idx="1000">
                  <c:v>301</c:v>
                </c:pt>
                <c:pt idx="1001">
                  <c:v>301</c:v>
                </c:pt>
                <c:pt idx="1002">
                  <c:v>296</c:v>
                </c:pt>
                <c:pt idx="1003">
                  <c:v>299</c:v>
                </c:pt>
                <c:pt idx="1004">
                  <c:v>292</c:v>
                </c:pt>
                <c:pt idx="1005">
                  <c:v>289</c:v>
                </c:pt>
                <c:pt idx="1006">
                  <c:v>289</c:v>
                </c:pt>
                <c:pt idx="1007">
                  <c:v>285</c:v>
                </c:pt>
                <c:pt idx="1008">
                  <c:v>284</c:v>
                </c:pt>
                <c:pt idx="1009">
                  <c:v>281</c:v>
                </c:pt>
                <c:pt idx="1010">
                  <c:v>280</c:v>
                </c:pt>
                <c:pt idx="1011">
                  <c:v>288</c:v>
                </c:pt>
                <c:pt idx="1012">
                  <c:v>292</c:v>
                </c:pt>
                <c:pt idx="1013">
                  <c:v>296</c:v>
                </c:pt>
                <c:pt idx="1014">
                  <c:v>305</c:v>
                </c:pt>
                <c:pt idx="1015">
                  <c:v>312</c:v>
                </c:pt>
                <c:pt idx="1016">
                  <c:v>318</c:v>
                </c:pt>
                <c:pt idx="1017">
                  <c:v>308</c:v>
                </c:pt>
                <c:pt idx="1018">
                  <c:v>314</c:v>
                </c:pt>
                <c:pt idx="1019">
                  <c:v>307</c:v>
                </c:pt>
                <c:pt idx="1020">
                  <c:v>317</c:v>
                </c:pt>
                <c:pt idx="1021">
                  <c:v>313</c:v>
                </c:pt>
                <c:pt idx="1022">
                  <c:v>310</c:v>
                </c:pt>
                <c:pt idx="1023">
                  <c:v>301</c:v>
                </c:pt>
                <c:pt idx="1024">
                  <c:v>303</c:v>
                </c:pt>
                <c:pt idx="1025">
                  <c:v>292</c:v>
                </c:pt>
                <c:pt idx="1026">
                  <c:v>293</c:v>
                </c:pt>
                <c:pt idx="1027">
                  <c:v>282</c:v>
                </c:pt>
                <c:pt idx="1028">
                  <c:v>293</c:v>
                </c:pt>
                <c:pt idx="1029">
                  <c:v>301</c:v>
                </c:pt>
                <c:pt idx="1030">
                  <c:v>313</c:v>
                </c:pt>
                <c:pt idx="1031">
                  <c:v>307</c:v>
                </c:pt>
                <c:pt idx="1032">
                  <c:v>306</c:v>
                </c:pt>
                <c:pt idx="1033">
                  <c:v>300</c:v>
                </c:pt>
                <c:pt idx="1034">
                  <c:v>302</c:v>
                </c:pt>
                <c:pt idx="1035">
                  <c:v>294</c:v>
                </c:pt>
                <c:pt idx="1036">
                  <c:v>295</c:v>
                </c:pt>
                <c:pt idx="1037">
                  <c:v>289</c:v>
                </c:pt>
                <c:pt idx="1038">
                  <c:v>285</c:v>
                </c:pt>
                <c:pt idx="1039">
                  <c:v>287</c:v>
                </c:pt>
                <c:pt idx="1040">
                  <c:v>285</c:v>
                </c:pt>
                <c:pt idx="1041">
                  <c:v>282</c:v>
                </c:pt>
                <c:pt idx="1042">
                  <c:v>290</c:v>
                </c:pt>
                <c:pt idx="1043">
                  <c:v>290</c:v>
                </c:pt>
                <c:pt idx="1044">
                  <c:v>284</c:v>
                </c:pt>
                <c:pt idx="1045">
                  <c:v>270</c:v>
                </c:pt>
                <c:pt idx="1046">
                  <c:v>274</c:v>
                </c:pt>
                <c:pt idx="1047">
                  <c:v>281</c:v>
                </c:pt>
                <c:pt idx="1048">
                  <c:v>268</c:v>
                </c:pt>
                <c:pt idx="1049">
                  <c:v>273</c:v>
                </c:pt>
                <c:pt idx="1050">
                  <c:v>276</c:v>
                </c:pt>
                <c:pt idx="1051">
                  <c:v>278</c:v>
                </c:pt>
                <c:pt idx="1052">
                  <c:v>292</c:v>
                </c:pt>
                <c:pt idx="1053">
                  <c:v>292</c:v>
                </c:pt>
                <c:pt idx="1054">
                  <c:v>289</c:v>
                </c:pt>
                <c:pt idx="1055">
                  <c:v>291</c:v>
                </c:pt>
                <c:pt idx="1056">
                  <c:v>293</c:v>
                </c:pt>
                <c:pt idx="1057">
                  <c:v>299</c:v>
                </c:pt>
                <c:pt idx="1058">
                  <c:v>292</c:v>
                </c:pt>
                <c:pt idx="1059">
                  <c:v>286</c:v>
                </c:pt>
                <c:pt idx="1060">
                  <c:v>294</c:v>
                </c:pt>
                <c:pt idx="1061">
                  <c:v>301</c:v>
                </c:pt>
                <c:pt idx="1062">
                  <c:v>305</c:v>
                </c:pt>
                <c:pt idx="1063">
                  <c:v>300</c:v>
                </c:pt>
                <c:pt idx="1064">
                  <c:v>308</c:v>
                </c:pt>
                <c:pt idx="1065">
                  <c:v>322</c:v>
                </c:pt>
                <c:pt idx="1066">
                  <c:v>324</c:v>
                </c:pt>
                <c:pt idx="1067">
                  <c:v>327</c:v>
                </c:pt>
                <c:pt idx="1068">
                  <c:v>319</c:v>
                </c:pt>
                <c:pt idx="1069">
                  <c:v>325</c:v>
                </c:pt>
                <c:pt idx="1070">
                  <c:v>329</c:v>
                </c:pt>
                <c:pt idx="1071">
                  <c:v>329</c:v>
                </c:pt>
                <c:pt idx="1072">
                  <c:v>339</c:v>
                </c:pt>
                <c:pt idx="1073">
                  <c:v>334</c:v>
                </c:pt>
                <c:pt idx="1074">
                  <c:v>316</c:v>
                </c:pt>
                <c:pt idx="1075">
                  <c:v>320</c:v>
                </c:pt>
                <c:pt idx="1076">
                  <c:v>332</c:v>
                </c:pt>
                <c:pt idx="1077">
                  <c:v>334</c:v>
                </c:pt>
                <c:pt idx="1078">
                  <c:v>340</c:v>
                </c:pt>
                <c:pt idx="1079">
                  <c:v>328</c:v>
                </c:pt>
                <c:pt idx="1080">
                  <c:v>319</c:v>
                </c:pt>
                <c:pt idx="1081">
                  <c:v>312</c:v>
                </c:pt>
                <c:pt idx="1082">
                  <c:v>321</c:v>
                </c:pt>
                <c:pt idx="1083">
                  <c:v>325</c:v>
                </c:pt>
                <c:pt idx="1084">
                  <c:v>322</c:v>
                </c:pt>
                <c:pt idx="1085">
                  <c:v>327</c:v>
                </c:pt>
                <c:pt idx="1086">
                  <c:v>341</c:v>
                </c:pt>
                <c:pt idx="1087">
                  <c:v>344</c:v>
                </c:pt>
                <c:pt idx="1088">
                  <c:v>350</c:v>
                </c:pt>
                <c:pt idx="1089">
                  <c:v>353</c:v>
                </c:pt>
                <c:pt idx="1090">
                  <c:v>356</c:v>
                </c:pt>
                <c:pt idx="1091">
                  <c:v>355</c:v>
                </c:pt>
                <c:pt idx="1092">
                  <c:v>357</c:v>
                </c:pt>
                <c:pt idx="1093">
                  <c:v>363</c:v>
                </c:pt>
                <c:pt idx="1094">
                  <c:v>350</c:v>
                </c:pt>
                <c:pt idx="1095">
                  <c:v>344</c:v>
                </c:pt>
                <c:pt idx="1096">
                  <c:v>345</c:v>
                </c:pt>
                <c:pt idx="1097">
                  <c:v>350</c:v>
                </c:pt>
                <c:pt idx="1098">
                  <c:v>351</c:v>
                </c:pt>
                <c:pt idx="1099">
                  <c:v>351</c:v>
                </c:pt>
                <c:pt idx="1100">
                  <c:v>343</c:v>
                </c:pt>
                <c:pt idx="1101">
                  <c:v>327</c:v>
                </c:pt>
                <c:pt idx="1102">
                  <c:v>318</c:v>
                </c:pt>
                <c:pt idx="1103">
                  <c:v>307</c:v>
                </c:pt>
                <c:pt idx="1104">
                  <c:v>306</c:v>
                </c:pt>
                <c:pt idx="1105">
                  <c:v>308</c:v>
                </c:pt>
                <c:pt idx="1106">
                  <c:v>306</c:v>
                </c:pt>
                <c:pt idx="1107">
                  <c:v>307</c:v>
                </c:pt>
                <c:pt idx="1108">
                  <c:v>301</c:v>
                </c:pt>
                <c:pt idx="1109">
                  <c:v>306</c:v>
                </c:pt>
                <c:pt idx="1110">
                  <c:v>300</c:v>
                </c:pt>
                <c:pt idx="1111">
                  <c:v>302</c:v>
                </c:pt>
                <c:pt idx="1112">
                  <c:v>302</c:v>
                </c:pt>
                <c:pt idx="1113">
                  <c:v>306</c:v>
                </c:pt>
                <c:pt idx="1114">
                  <c:v>317</c:v>
                </c:pt>
                <c:pt idx="1115">
                  <c:v>319</c:v>
                </c:pt>
                <c:pt idx="1116">
                  <c:v>325</c:v>
                </c:pt>
                <c:pt idx="1117">
                  <c:v>316</c:v>
                </c:pt>
                <c:pt idx="1118">
                  <c:v>307</c:v>
                </c:pt>
                <c:pt idx="1119">
                  <c:v>309</c:v>
                </c:pt>
                <c:pt idx="1120">
                  <c:v>321</c:v>
                </c:pt>
                <c:pt idx="1121">
                  <c:v>330</c:v>
                </c:pt>
                <c:pt idx="1122">
                  <c:v>331</c:v>
                </c:pt>
                <c:pt idx="1123">
                  <c:v>335</c:v>
                </c:pt>
                <c:pt idx="1124">
                  <c:v>315</c:v>
                </c:pt>
                <c:pt idx="1125">
                  <c:v>309</c:v>
                </c:pt>
                <c:pt idx="1126">
                  <c:v>304</c:v>
                </c:pt>
                <c:pt idx="1127">
                  <c:v>309</c:v>
                </c:pt>
                <c:pt idx="1128">
                  <c:v>307</c:v>
                </c:pt>
                <c:pt idx="1129">
                  <c:v>303</c:v>
                </c:pt>
                <c:pt idx="1130">
                  <c:v>299</c:v>
                </c:pt>
                <c:pt idx="1131">
                  <c:v>304</c:v>
                </c:pt>
                <c:pt idx="1132">
                  <c:v>305</c:v>
                </c:pt>
                <c:pt idx="1133">
                  <c:v>312</c:v>
                </c:pt>
                <c:pt idx="1134">
                  <c:v>323</c:v>
                </c:pt>
                <c:pt idx="1135">
                  <c:v>322</c:v>
                </c:pt>
                <c:pt idx="1136">
                  <c:v>321</c:v>
                </c:pt>
                <c:pt idx="1137">
                  <c:v>303</c:v>
                </c:pt>
                <c:pt idx="1138">
                  <c:v>304</c:v>
                </c:pt>
                <c:pt idx="1139">
                  <c:v>297</c:v>
                </c:pt>
                <c:pt idx="1140">
                  <c:v>298</c:v>
                </c:pt>
                <c:pt idx="1141">
                  <c:v>301</c:v>
                </c:pt>
                <c:pt idx="1142">
                  <c:v>293</c:v>
                </c:pt>
                <c:pt idx="1143">
                  <c:v>289</c:v>
                </c:pt>
                <c:pt idx="1144">
                  <c:v>281</c:v>
                </c:pt>
                <c:pt idx="1145">
                  <c:v>283</c:v>
                </c:pt>
                <c:pt idx="1146">
                  <c:v>276</c:v>
                </c:pt>
                <c:pt idx="1147">
                  <c:v>284</c:v>
                </c:pt>
                <c:pt idx="1148">
                  <c:v>291</c:v>
                </c:pt>
                <c:pt idx="1149">
                  <c:v>284</c:v>
                </c:pt>
                <c:pt idx="1150">
                  <c:v>278</c:v>
                </c:pt>
                <c:pt idx="1151">
                  <c:v>277</c:v>
                </c:pt>
                <c:pt idx="1152">
                  <c:v>277</c:v>
                </c:pt>
                <c:pt idx="1153">
                  <c:v>278</c:v>
                </c:pt>
                <c:pt idx="1154">
                  <c:v>284</c:v>
                </c:pt>
                <c:pt idx="1155">
                  <c:v>285</c:v>
                </c:pt>
                <c:pt idx="1156">
                  <c:v>295</c:v>
                </c:pt>
                <c:pt idx="1157">
                  <c:v>295</c:v>
                </c:pt>
                <c:pt idx="1158">
                  <c:v>292</c:v>
                </c:pt>
                <c:pt idx="1159">
                  <c:v>291</c:v>
                </c:pt>
                <c:pt idx="1160">
                  <c:v>286</c:v>
                </c:pt>
                <c:pt idx="1161">
                  <c:v>281</c:v>
                </c:pt>
                <c:pt idx="1162">
                  <c:v>274</c:v>
                </c:pt>
                <c:pt idx="1163">
                  <c:v>272</c:v>
                </c:pt>
                <c:pt idx="1164">
                  <c:v>269</c:v>
                </c:pt>
                <c:pt idx="1165">
                  <c:v>273</c:v>
                </c:pt>
                <c:pt idx="1166">
                  <c:v>254</c:v>
                </c:pt>
                <c:pt idx="1167">
                  <c:v>249</c:v>
                </c:pt>
                <c:pt idx="1168">
                  <c:v>253</c:v>
                </c:pt>
                <c:pt idx="1169">
                  <c:v>255</c:v>
                </c:pt>
                <c:pt idx="1170">
                  <c:v>259</c:v>
                </c:pt>
                <c:pt idx="1171">
                  <c:v>254</c:v>
                </c:pt>
                <c:pt idx="1172">
                  <c:v>260</c:v>
                </c:pt>
                <c:pt idx="1173">
                  <c:v>265</c:v>
                </c:pt>
                <c:pt idx="1174">
                  <c:v>269</c:v>
                </c:pt>
                <c:pt idx="1175">
                  <c:v>268</c:v>
                </c:pt>
                <c:pt idx="1176">
                  <c:v>251</c:v>
                </c:pt>
                <c:pt idx="1177">
                  <c:v>260</c:v>
                </c:pt>
                <c:pt idx="1178">
                  <c:v>273</c:v>
                </c:pt>
                <c:pt idx="1179">
                  <c:v>285</c:v>
                </c:pt>
                <c:pt idx="1180">
                  <c:v>271</c:v>
                </c:pt>
                <c:pt idx="1181">
                  <c:v>268</c:v>
                </c:pt>
                <c:pt idx="1182">
                  <c:v>275</c:v>
                </c:pt>
                <c:pt idx="1183">
                  <c:v>269</c:v>
                </c:pt>
                <c:pt idx="1184">
                  <c:v>257</c:v>
                </c:pt>
                <c:pt idx="1185">
                  <c:v>250</c:v>
                </c:pt>
                <c:pt idx="1186">
                  <c:v>253</c:v>
                </c:pt>
                <c:pt idx="1187">
                  <c:v>265</c:v>
                </c:pt>
                <c:pt idx="1188">
                  <c:v>267</c:v>
                </c:pt>
                <c:pt idx="1189">
                  <c:v>268</c:v>
                </c:pt>
                <c:pt idx="1190">
                  <c:v>266</c:v>
                </c:pt>
                <c:pt idx="1191">
                  <c:v>266</c:v>
                </c:pt>
                <c:pt idx="1192">
                  <c:v>264</c:v>
                </c:pt>
                <c:pt idx="1193">
                  <c:v>267</c:v>
                </c:pt>
                <c:pt idx="1194">
                  <c:v>268</c:v>
                </c:pt>
                <c:pt idx="1195">
                  <c:v>268</c:v>
                </c:pt>
                <c:pt idx="1196">
                  <c:v>262</c:v>
                </c:pt>
                <c:pt idx="1197">
                  <c:v>268</c:v>
                </c:pt>
                <c:pt idx="1198">
                  <c:v>268</c:v>
                </c:pt>
                <c:pt idx="1199">
                  <c:v>269</c:v>
                </c:pt>
                <c:pt idx="1200">
                  <c:v>270</c:v>
                </c:pt>
                <c:pt idx="1201">
                  <c:v>274</c:v>
                </c:pt>
                <c:pt idx="1202">
                  <c:v>269</c:v>
                </c:pt>
                <c:pt idx="1203">
                  <c:v>265</c:v>
                </c:pt>
                <c:pt idx="1204">
                  <c:v>268</c:v>
                </c:pt>
                <c:pt idx="1205">
                  <c:v>273</c:v>
                </c:pt>
                <c:pt idx="1206">
                  <c:v>273</c:v>
                </c:pt>
                <c:pt idx="1207">
                  <c:v>272</c:v>
                </c:pt>
                <c:pt idx="1208">
                  <c:v>274</c:v>
                </c:pt>
                <c:pt idx="1209">
                  <c:v>277</c:v>
                </c:pt>
                <c:pt idx="1210">
                  <c:v>276</c:v>
                </c:pt>
                <c:pt idx="1211">
                  <c:v>269</c:v>
                </c:pt>
                <c:pt idx="1212">
                  <c:v>268</c:v>
                </c:pt>
                <c:pt idx="1213">
                  <c:v>270</c:v>
                </c:pt>
                <c:pt idx="1214">
                  <c:v>270</c:v>
                </c:pt>
                <c:pt idx="1215">
                  <c:v>264</c:v>
                </c:pt>
                <c:pt idx="1216">
                  <c:v>261</c:v>
                </c:pt>
                <c:pt idx="1217">
                  <c:v>259</c:v>
                </c:pt>
                <c:pt idx="1218">
                  <c:v>260</c:v>
                </c:pt>
                <c:pt idx="1219">
                  <c:v>262</c:v>
                </c:pt>
                <c:pt idx="1220">
                  <c:v>263</c:v>
                </c:pt>
                <c:pt idx="1221">
                  <c:v>274</c:v>
                </c:pt>
                <c:pt idx="1222">
                  <c:v>266</c:v>
                </c:pt>
                <c:pt idx="1223">
                  <c:v>270</c:v>
                </c:pt>
                <c:pt idx="1224">
                  <c:v>262</c:v>
                </c:pt>
                <c:pt idx="1225">
                  <c:v>267</c:v>
                </c:pt>
                <c:pt idx="1226">
                  <c:v>275</c:v>
                </c:pt>
                <c:pt idx="1227">
                  <c:v>272</c:v>
                </c:pt>
                <c:pt idx="1228">
                  <c:v>271</c:v>
                </c:pt>
                <c:pt idx="1229">
                  <c:v>271</c:v>
                </c:pt>
                <c:pt idx="1230">
                  <c:v>266</c:v>
                </c:pt>
                <c:pt idx="1231">
                  <c:v>271</c:v>
                </c:pt>
                <c:pt idx="1232">
                  <c:v>265</c:v>
                </c:pt>
                <c:pt idx="1233">
                  <c:v>264</c:v>
                </c:pt>
                <c:pt idx="1234">
                  <c:v>274</c:v>
                </c:pt>
                <c:pt idx="1235">
                  <c:v>270</c:v>
                </c:pt>
                <c:pt idx="1236">
                  <c:v>276</c:v>
                </c:pt>
                <c:pt idx="1237">
                  <c:v>269</c:v>
                </c:pt>
                <c:pt idx="1238">
                  <c:v>271</c:v>
                </c:pt>
                <c:pt idx="1239">
                  <c:v>284</c:v>
                </c:pt>
                <c:pt idx="1240">
                  <c:v>281</c:v>
                </c:pt>
                <c:pt idx="1241">
                  <c:v>275</c:v>
                </c:pt>
                <c:pt idx="1242">
                  <c:v>276</c:v>
                </c:pt>
                <c:pt idx="1243">
                  <c:v>279</c:v>
                </c:pt>
                <c:pt idx="1244">
                  <c:v>276</c:v>
                </c:pt>
                <c:pt idx="1245">
                  <c:v>280</c:v>
                </c:pt>
                <c:pt idx="1246">
                  <c:v>291</c:v>
                </c:pt>
                <c:pt idx="1247">
                  <c:v>295</c:v>
                </c:pt>
                <c:pt idx="1248">
                  <c:v>284</c:v>
                </c:pt>
                <c:pt idx="1249">
                  <c:v>293</c:v>
                </c:pt>
                <c:pt idx="1250">
                  <c:v>298</c:v>
                </c:pt>
                <c:pt idx="1251">
                  <c:v>295</c:v>
                </c:pt>
                <c:pt idx="1252">
                  <c:v>292</c:v>
                </c:pt>
                <c:pt idx="1253">
                  <c:v>285</c:v>
                </c:pt>
                <c:pt idx="1254">
                  <c:v>282</c:v>
                </c:pt>
                <c:pt idx="1255">
                  <c:v>272</c:v>
                </c:pt>
                <c:pt idx="1256">
                  <c:v>276</c:v>
                </c:pt>
                <c:pt idx="1257">
                  <c:v>288</c:v>
                </c:pt>
                <c:pt idx="1258">
                  <c:v>285</c:v>
                </c:pt>
                <c:pt idx="1259">
                  <c:v>289</c:v>
                </c:pt>
                <c:pt idx="1260">
                  <c:v>282</c:v>
                </c:pt>
                <c:pt idx="1261">
                  <c:v>283</c:v>
                </c:pt>
                <c:pt idx="1262">
                  <c:v>284</c:v>
                </c:pt>
                <c:pt idx="1263">
                  <c:v>293</c:v>
                </c:pt>
                <c:pt idx="1264">
                  <c:v>309</c:v>
                </c:pt>
                <c:pt idx="1265">
                  <c:v>314</c:v>
                </c:pt>
                <c:pt idx="1266">
                  <c:v>312</c:v>
                </c:pt>
                <c:pt idx="1267">
                  <c:v>312</c:v>
                </c:pt>
                <c:pt idx="1268">
                  <c:v>303</c:v>
                </c:pt>
                <c:pt idx="1269">
                  <c:v>301</c:v>
                </c:pt>
                <c:pt idx="1270">
                  <c:v>301</c:v>
                </c:pt>
                <c:pt idx="1271">
                  <c:v>314</c:v>
                </c:pt>
                <c:pt idx="1272">
                  <c:v>306</c:v>
                </c:pt>
                <c:pt idx="1273">
                  <c:v>308</c:v>
                </c:pt>
                <c:pt idx="1274">
                  <c:v>311</c:v>
                </c:pt>
                <c:pt idx="1275">
                  <c:v>292</c:v>
                </c:pt>
                <c:pt idx="1276">
                  <c:v>291</c:v>
                </c:pt>
                <c:pt idx="1277">
                  <c:v>283</c:v>
                </c:pt>
                <c:pt idx="1278">
                  <c:v>289</c:v>
                </c:pt>
                <c:pt idx="1279">
                  <c:v>297</c:v>
                </c:pt>
                <c:pt idx="1280">
                  <c:v>282</c:v>
                </c:pt>
                <c:pt idx="1281">
                  <c:v>275</c:v>
                </c:pt>
                <c:pt idx="1282">
                  <c:v>272</c:v>
                </c:pt>
                <c:pt idx="1283">
                  <c:v>273</c:v>
                </c:pt>
                <c:pt idx="1284">
                  <c:v>264</c:v>
                </c:pt>
                <c:pt idx="1285">
                  <c:v>259</c:v>
                </c:pt>
                <c:pt idx="1286">
                  <c:v>256</c:v>
                </c:pt>
                <c:pt idx="1287">
                  <c:v>256</c:v>
                </c:pt>
                <c:pt idx="1288">
                  <c:v>263</c:v>
                </c:pt>
                <c:pt idx="1289">
                  <c:v>261</c:v>
                </c:pt>
                <c:pt idx="1290">
                  <c:v>251</c:v>
                </c:pt>
                <c:pt idx="1291">
                  <c:v>256</c:v>
                </c:pt>
                <c:pt idx="1292">
                  <c:v>266</c:v>
                </c:pt>
                <c:pt idx="1293">
                  <c:v>287</c:v>
                </c:pt>
                <c:pt idx="1294">
                  <c:v>283</c:v>
                </c:pt>
                <c:pt idx="1295">
                  <c:v>285</c:v>
                </c:pt>
                <c:pt idx="1296">
                  <c:v>291</c:v>
                </c:pt>
                <c:pt idx="1297">
                  <c:v>291</c:v>
                </c:pt>
                <c:pt idx="1298">
                  <c:v>283</c:v>
                </c:pt>
                <c:pt idx="1299">
                  <c:v>293</c:v>
                </c:pt>
                <c:pt idx="1300">
                  <c:v>284</c:v>
                </c:pt>
                <c:pt idx="1301">
                  <c:v>292</c:v>
                </c:pt>
                <c:pt idx="1302">
                  <c:v>303</c:v>
                </c:pt>
                <c:pt idx="1303">
                  <c:v>313</c:v>
                </c:pt>
                <c:pt idx="1304">
                  <c:v>299</c:v>
                </c:pt>
                <c:pt idx="1305">
                  <c:v>295</c:v>
                </c:pt>
                <c:pt idx="1306">
                  <c:v>291</c:v>
                </c:pt>
                <c:pt idx="1307">
                  <c:v>284</c:v>
                </c:pt>
                <c:pt idx="1308">
                  <c:v>286</c:v>
                </c:pt>
                <c:pt idx="1309">
                  <c:v>289</c:v>
                </c:pt>
                <c:pt idx="1310">
                  <c:v>290</c:v>
                </c:pt>
                <c:pt idx="1311">
                  <c:v>293</c:v>
                </c:pt>
                <c:pt idx="1312">
                  <c:v>285</c:v>
                </c:pt>
                <c:pt idx="1313">
                  <c:v>287</c:v>
                </c:pt>
                <c:pt idx="1314">
                  <c:v>286</c:v>
                </c:pt>
                <c:pt idx="1315">
                  <c:v>283</c:v>
                </c:pt>
                <c:pt idx="1316">
                  <c:v>277</c:v>
                </c:pt>
                <c:pt idx="1317">
                  <c:v>281</c:v>
                </c:pt>
                <c:pt idx="1318">
                  <c:v>272</c:v>
                </c:pt>
                <c:pt idx="1319">
                  <c:v>270</c:v>
                </c:pt>
                <c:pt idx="1320">
                  <c:v>270</c:v>
                </c:pt>
                <c:pt idx="1321">
                  <c:v>268</c:v>
                </c:pt>
                <c:pt idx="1322">
                  <c:v>266</c:v>
                </c:pt>
                <c:pt idx="1323">
                  <c:v>257</c:v>
                </c:pt>
                <c:pt idx="1324">
                  <c:v>254</c:v>
                </c:pt>
                <c:pt idx="1325">
                  <c:v>252</c:v>
                </c:pt>
                <c:pt idx="1326">
                  <c:v>243</c:v>
                </c:pt>
                <c:pt idx="1327">
                  <c:v>249</c:v>
                </c:pt>
                <c:pt idx="1328">
                  <c:v>255</c:v>
                </c:pt>
                <c:pt idx="1329">
                  <c:v>257</c:v>
                </c:pt>
                <c:pt idx="1330">
                  <c:v>264</c:v>
                </c:pt>
                <c:pt idx="1331">
                  <c:v>265</c:v>
                </c:pt>
                <c:pt idx="1332">
                  <c:v>271</c:v>
                </c:pt>
                <c:pt idx="1333">
                  <c:v>267</c:v>
                </c:pt>
                <c:pt idx="1334">
                  <c:v>282</c:v>
                </c:pt>
                <c:pt idx="1335">
                  <c:v>295</c:v>
                </c:pt>
                <c:pt idx="1336">
                  <c:v>287</c:v>
                </c:pt>
                <c:pt idx="1337">
                  <c:v>292</c:v>
                </c:pt>
                <c:pt idx="1338">
                  <c:v>299</c:v>
                </c:pt>
                <c:pt idx="1339">
                  <c:v>306</c:v>
                </c:pt>
                <c:pt idx="1340">
                  <c:v>306</c:v>
                </c:pt>
                <c:pt idx="1341">
                  <c:v>291</c:v>
                </c:pt>
                <c:pt idx="1342">
                  <c:v>301</c:v>
                </c:pt>
                <c:pt idx="1343">
                  <c:v>302</c:v>
                </c:pt>
                <c:pt idx="1344">
                  <c:v>308</c:v>
                </c:pt>
                <c:pt idx="1345">
                  <c:v>309</c:v>
                </c:pt>
                <c:pt idx="1346">
                  <c:v>310</c:v>
                </c:pt>
                <c:pt idx="1347">
                  <c:v>313</c:v>
                </c:pt>
                <c:pt idx="1348">
                  <c:v>320</c:v>
                </c:pt>
                <c:pt idx="1349">
                  <c:v>309</c:v>
                </c:pt>
                <c:pt idx="1350">
                  <c:v>311</c:v>
                </c:pt>
                <c:pt idx="1351">
                  <c:v>320</c:v>
                </c:pt>
                <c:pt idx="1352">
                  <c:v>315</c:v>
                </c:pt>
                <c:pt idx="1353">
                  <c:v>313</c:v>
                </c:pt>
                <c:pt idx="1354">
                  <c:v>306</c:v>
                </c:pt>
                <c:pt idx="1355">
                  <c:v>316</c:v>
                </c:pt>
                <c:pt idx="1356">
                  <c:v>310</c:v>
                </c:pt>
                <c:pt idx="1357">
                  <c:v>314</c:v>
                </c:pt>
                <c:pt idx="1358">
                  <c:v>313</c:v>
                </c:pt>
                <c:pt idx="1359">
                  <c:v>311</c:v>
                </c:pt>
                <c:pt idx="1360">
                  <c:v>309</c:v>
                </c:pt>
                <c:pt idx="1361">
                  <c:v>316</c:v>
                </c:pt>
                <c:pt idx="1362">
                  <c:v>316</c:v>
                </c:pt>
                <c:pt idx="1363">
                  <c:v>317</c:v>
                </c:pt>
                <c:pt idx="1364">
                  <c:v>309</c:v>
                </c:pt>
                <c:pt idx="1365">
                  <c:v>303</c:v>
                </c:pt>
                <c:pt idx="1366">
                  <c:v>295</c:v>
                </c:pt>
                <c:pt idx="1367">
                  <c:v>292</c:v>
                </c:pt>
                <c:pt idx="1368">
                  <c:v>278</c:v>
                </c:pt>
                <c:pt idx="1369">
                  <c:v>269</c:v>
                </c:pt>
                <c:pt idx="1370">
                  <c:v>262</c:v>
                </c:pt>
                <c:pt idx="1371">
                  <c:v>262</c:v>
                </c:pt>
                <c:pt idx="1372">
                  <c:v>258</c:v>
                </c:pt>
                <c:pt idx="1373">
                  <c:v>257</c:v>
                </c:pt>
                <c:pt idx="1374">
                  <c:v>249</c:v>
                </c:pt>
                <c:pt idx="1375">
                  <c:v>247</c:v>
                </c:pt>
                <c:pt idx="1376">
                  <c:v>234</c:v>
                </c:pt>
                <c:pt idx="1377">
                  <c:v>236</c:v>
                </c:pt>
                <c:pt idx="1378">
                  <c:v>232</c:v>
                </c:pt>
                <c:pt idx="1379">
                  <c:v>232</c:v>
                </c:pt>
                <c:pt idx="1380">
                  <c:v>230</c:v>
                </c:pt>
                <c:pt idx="1381">
                  <c:v>239</c:v>
                </c:pt>
                <c:pt idx="1382">
                  <c:v>239</c:v>
                </c:pt>
                <c:pt idx="1383">
                  <c:v>231</c:v>
                </c:pt>
                <c:pt idx="1384">
                  <c:v>235</c:v>
                </c:pt>
                <c:pt idx="1385">
                  <c:v>229</c:v>
                </c:pt>
                <c:pt idx="1386">
                  <c:v>221</c:v>
                </c:pt>
                <c:pt idx="1387">
                  <c:v>221</c:v>
                </c:pt>
                <c:pt idx="1388">
                  <c:v>221</c:v>
                </c:pt>
                <c:pt idx="1389">
                  <c:v>217</c:v>
                </c:pt>
                <c:pt idx="1390">
                  <c:v>209</c:v>
                </c:pt>
                <c:pt idx="1391">
                  <c:v>215</c:v>
                </c:pt>
                <c:pt idx="1392">
                  <c:v>226</c:v>
                </c:pt>
                <c:pt idx="1393">
                  <c:v>223</c:v>
                </c:pt>
                <c:pt idx="1394">
                  <c:v>220</c:v>
                </c:pt>
                <c:pt idx="1395">
                  <c:v>218</c:v>
                </c:pt>
                <c:pt idx="1396">
                  <c:v>224</c:v>
                </c:pt>
                <c:pt idx="1397">
                  <c:v>225</c:v>
                </c:pt>
                <c:pt idx="1398">
                  <c:v>215</c:v>
                </c:pt>
                <c:pt idx="1399">
                  <c:v>208</c:v>
                </c:pt>
                <c:pt idx="1400">
                  <c:v>210</c:v>
                </c:pt>
                <c:pt idx="1401">
                  <c:v>206</c:v>
                </c:pt>
                <c:pt idx="1402">
                  <c:v>205</c:v>
                </c:pt>
                <c:pt idx="1403">
                  <c:v>195</c:v>
                </c:pt>
                <c:pt idx="1404">
                  <c:v>195</c:v>
                </c:pt>
                <c:pt idx="1405">
                  <c:v>182</c:v>
                </c:pt>
                <c:pt idx="1406">
                  <c:v>171</c:v>
                </c:pt>
                <c:pt idx="1407">
                  <c:v>167</c:v>
                </c:pt>
                <c:pt idx="1408">
                  <c:v>163</c:v>
                </c:pt>
                <c:pt idx="1409">
                  <c:v>156</c:v>
                </c:pt>
                <c:pt idx="1410">
                  <c:v>157</c:v>
                </c:pt>
                <c:pt idx="1411">
                  <c:v>158</c:v>
                </c:pt>
                <c:pt idx="1412">
                  <c:v>157</c:v>
                </c:pt>
                <c:pt idx="1413">
                  <c:v>143</c:v>
                </c:pt>
                <c:pt idx="1414">
                  <c:v>138</c:v>
                </c:pt>
                <c:pt idx="1415">
                  <c:v>128</c:v>
                </c:pt>
                <c:pt idx="1416">
                  <c:v>129</c:v>
                </c:pt>
                <c:pt idx="1417">
                  <c:v>135</c:v>
                </c:pt>
                <c:pt idx="1418">
                  <c:v>132</c:v>
                </c:pt>
                <c:pt idx="1419">
                  <c:v>134</c:v>
                </c:pt>
                <c:pt idx="1420">
                  <c:v>133</c:v>
                </c:pt>
                <c:pt idx="1421">
                  <c:v>127</c:v>
                </c:pt>
                <c:pt idx="1422">
                  <c:v>116</c:v>
                </c:pt>
                <c:pt idx="1423">
                  <c:v>123</c:v>
                </c:pt>
                <c:pt idx="1424">
                  <c:v>116</c:v>
                </c:pt>
                <c:pt idx="1425">
                  <c:v>113</c:v>
                </c:pt>
                <c:pt idx="1426">
                  <c:v>109</c:v>
                </c:pt>
                <c:pt idx="1427">
                  <c:v>110</c:v>
                </c:pt>
                <c:pt idx="1428">
                  <c:v>123</c:v>
                </c:pt>
                <c:pt idx="1429">
                  <c:v>125</c:v>
                </c:pt>
                <c:pt idx="1430">
                  <c:v>121</c:v>
                </c:pt>
                <c:pt idx="1431">
                  <c:v>121</c:v>
                </c:pt>
                <c:pt idx="1432">
                  <c:v>120</c:v>
                </c:pt>
                <c:pt idx="1433">
                  <c:v>114</c:v>
                </c:pt>
                <c:pt idx="1434">
                  <c:v>114</c:v>
                </c:pt>
                <c:pt idx="1435">
                  <c:v>112</c:v>
                </c:pt>
                <c:pt idx="1436">
                  <c:v>117</c:v>
                </c:pt>
                <c:pt idx="1437">
                  <c:v>118</c:v>
                </c:pt>
                <c:pt idx="1438">
                  <c:v>119</c:v>
                </c:pt>
                <c:pt idx="1439">
                  <c:v>116</c:v>
                </c:pt>
                <c:pt idx="1440">
                  <c:v>117</c:v>
                </c:pt>
              </c:numCache>
            </c:numRef>
          </c:val>
          <c:extLst>
            <c:ext xmlns:c16="http://schemas.microsoft.com/office/drawing/2014/chart" uri="{C3380CC4-5D6E-409C-BE32-E72D297353CC}">
              <c16:uniqueId val="{00000002-10A5-4804-9F0A-9D2C6056B06D}"/>
            </c:ext>
          </c:extLst>
        </c:ser>
        <c:ser>
          <c:idx val="3"/>
          <c:order val="3"/>
          <c:tx>
            <c:strRef>
              <c:f>Sheet6!$E$1</c:f>
              <c:strCache>
                <c:ptCount val="1"/>
                <c:pt idx="0">
                  <c:v>cleaning</c:v>
                </c:pt>
              </c:strCache>
            </c:strRef>
          </c:tx>
          <c:spPr>
            <a:solidFill>
              <a:schemeClr val="tx1"/>
            </a:solidFill>
            <a:ln>
              <a:noFill/>
            </a:ln>
            <a:effectLst/>
          </c:spPr>
          <c:invertIfNegative val="0"/>
          <c:cat>
            <c:strRef>
              <c:f>Sheet6!$A$2:$A$1442</c:f>
              <c:strCache>
                <c:ptCount val="14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strCache>
            </c:strRef>
          </c:cat>
          <c:val>
            <c:numRef>
              <c:f>Sheet6!$E$2:$E$1442</c:f>
              <c:numCache>
                <c:formatCode>General</c:formatCode>
                <c:ptCount val="14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numCache>
            </c:numRef>
          </c:val>
          <c:extLst>
            <c:ext xmlns:c16="http://schemas.microsoft.com/office/drawing/2014/chart" uri="{C3380CC4-5D6E-409C-BE32-E72D297353CC}">
              <c16:uniqueId val="{00000003-10A5-4804-9F0A-9D2C6056B06D}"/>
            </c:ext>
          </c:extLst>
        </c:ser>
        <c:ser>
          <c:idx val="4"/>
          <c:order val="4"/>
          <c:tx>
            <c:strRef>
              <c:f>Sheet6!$F$1</c:f>
              <c:strCache>
                <c:ptCount val="1"/>
                <c:pt idx="0">
                  <c:v>waiting</c:v>
                </c:pt>
              </c:strCache>
            </c:strRef>
          </c:tx>
          <c:spPr>
            <a:solidFill>
              <a:schemeClr val="accent4"/>
            </a:solidFill>
            <a:ln>
              <a:noFill/>
            </a:ln>
            <a:effectLst/>
          </c:spPr>
          <c:invertIfNegative val="0"/>
          <c:cat>
            <c:strRef>
              <c:f>Sheet6!$A$2:$A$1442</c:f>
              <c:strCache>
                <c:ptCount val="14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strCache>
            </c:strRef>
          </c:cat>
          <c:val>
            <c:numRef>
              <c:f>Sheet6!$F$2:$F$1442</c:f>
              <c:numCache>
                <c:formatCode>General</c:formatCode>
                <c:ptCount val="14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1</c:v>
                </c:pt>
                <c:pt idx="23">
                  <c:v>0</c:v>
                </c:pt>
                <c:pt idx="24">
                  <c:v>0</c:v>
                </c:pt>
                <c:pt idx="25">
                  <c:v>0</c:v>
                </c:pt>
                <c:pt idx="26">
                  <c:v>0</c:v>
                </c:pt>
                <c:pt idx="27">
                  <c:v>0</c:v>
                </c:pt>
                <c:pt idx="28">
                  <c:v>0</c:v>
                </c:pt>
                <c:pt idx="29">
                  <c:v>0</c:v>
                </c:pt>
                <c:pt idx="30">
                  <c:v>0</c:v>
                </c:pt>
                <c:pt idx="31">
                  <c:v>0</c:v>
                </c:pt>
                <c:pt idx="32">
                  <c:v>1</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1</c:v>
                </c:pt>
                <c:pt idx="52">
                  <c:v>1</c:v>
                </c:pt>
                <c:pt idx="53">
                  <c:v>0</c:v>
                </c:pt>
                <c:pt idx="54">
                  <c:v>2</c:v>
                </c:pt>
                <c:pt idx="55">
                  <c:v>1</c:v>
                </c:pt>
                <c:pt idx="56">
                  <c:v>1</c:v>
                </c:pt>
                <c:pt idx="57">
                  <c:v>0</c:v>
                </c:pt>
                <c:pt idx="58">
                  <c:v>2</c:v>
                </c:pt>
                <c:pt idx="59">
                  <c:v>0</c:v>
                </c:pt>
                <c:pt idx="60">
                  <c:v>0</c:v>
                </c:pt>
                <c:pt idx="61">
                  <c:v>0</c:v>
                </c:pt>
                <c:pt idx="62">
                  <c:v>0</c:v>
                </c:pt>
                <c:pt idx="63">
                  <c:v>0</c:v>
                </c:pt>
                <c:pt idx="64">
                  <c:v>0</c:v>
                </c:pt>
                <c:pt idx="65">
                  <c:v>0</c:v>
                </c:pt>
                <c:pt idx="66">
                  <c:v>0</c:v>
                </c:pt>
                <c:pt idx="67">
                  <c:v>0</c:v>
                </c:pt>
                <c:pt idx="68">
                  <c:v>0</c:v>
                </c:pt>
                <c:pt idx="69">
                  <c:v>0</c:v>
                </c:pt>
                <c:pt idx="70">
                  <c:v>0</c:v>
                </c:pt>
                <c:pt idx="71">
                  <c:v>1</c:v>
                </c:pt>
                <c:pt idx="72">
                  <c:v>0</c:v>
                </c:pt>
                <c:pt idx="73">
                  <c:v>0</c:v>
                </c:pt>
                <c:pt idx="74">
                  <c:v>0</c:v>
                </c:pt>
                <c:pt idx="75">
                  <c:v>0</c:v>
                </c:pt>
                <c:pt idx="76">
                  <c:v>0</c:v>
                </c:pt>
                <c:pt idx="77">
                  <c:v>0</c:v>
                </c:pt>
                <c:pt idx="78">
                  <c:v>0</c:v>
                </c:pt>
                <c:pt idx="79">
                  <c:v>0</c:v>
                </c:pt>
                <c:pt idx="80">
                  <c:v>0</c:v>
                </c:pt>
                <c:pt idx="81">
                  <c:v>0</c:v>
                </c:pt>
                <c:pt idx="82">
                  <c:v>1</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1</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1</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1</c:v>
                </c:pt>
                <c:pt idx="199">
                  <c:v>0</c:v>
                </c:pt>
                <c:pt idx="200">
                  <c:v>0</c:v>
                </c:pt>
                <c:pt idx="201">
                  <c:v>0</c:v>
                </c:pt>
                <c:pt idx="202">
                  <c:v>0</c:v>
                </c:pt>
                <c:pt idx="203">
                  <c:v>0</c:v>
                </c:pt>
                <c:pt idx="204">
                  <c:v>0</c:v>
                </c:pt>
                <c:pt idx="205">
                  <c:v>0</c:v>
                </c:pt>
                <c:pt idx="206">
                  <c:v>0</c:v>
                </c:pt>
                <c:pt idx="207">
                  <c:v>1</c:v>
                </c:pt>
                <c:pt idx="208">
                  <c:v>0</c:v>
                </c:pt>
                <c:pt idx="209">
                  <c:v>0</c:v>
                </c:pt>
                <c:pt idx="210">
                  <c:v>1</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1</c:v>
                </c:pt>
                <c:pt idx="236">
                  <c:v>0</c:v>
                </c:pt>
                <c:pt idx="237">
                  <c:v>1</c:v>
                </c:pt>
                <c:pt idx="238">
                  <c:v>0</c:v>
                </c:pt>
                <c:pt idx="239">
                  <c:v>0</c:v>
                </c:pt>
                <c:pt idx="240">
                  <c:v>1</c:v>
                </c:pt>
                <c:pt idx="241">
                  <c:v>0</c:v>
                </c:pt>
                <c:pt idx="242">
                  <c:v>0</c:v>
                </c:pt>
                <c:pt idx="243">
                  <c:v>1</c:v>
                </c:pt>
                <c:pt idx="244">
                  <c:v>1</c:v>
                </c:pt>
                <c:pt idx="245">
                  <c:v>1</c:v>
                </c:pt>
                <c:pt idx="246">
                  <c:v>1</c:v>
                </c:pt>
                <c:pt idx="247">
                  <c:v>2</c:v>
                </c:pt>
                <c:pt idx="248">
                  <c:v>1</c:v>
                </c:pt>
                <c:pt idx="249">
                  <c:v>1</c:v>
                </c:pt>
                <c:pt idx="250">
                  <c:v>1</c:v>
                </c:pt>
                <c:pt idx="251">
                  <c:v>2</c:v>
                </c:pt>
                <c:pt idx="252">
                  <c:v>3</c:v>
                </c:pt>
                <c:pt idx="253">
                  <c:v>1</c:v>
                </c:pt>
                <c:pt idx="254">
                  <c:v>2</c:v>
                </c:pt>
                <c:pt idx="255">
                  <c:v>2</c:v>
                </c:pt>
                <c:pt idx="256">
                  <c:v>1</c:v>
                </c:pt>
                <c:pt idx="257">
                  <c:v>1</c:v>
                </c:pt>
                <c:pt idx="258">
                  <c:v>1</c:v>
                </c:pt>
                <c:pt idx="259">
                  <c:v>0</c:v>
                </c:pt>
                <c:pt idx="260">
                  <c:v>0</c:v>
                </c:pt>
                <c:pt idx="261">
                  <c:v>0</c:v>
                </c:pt>
                <c:pt idx="262">
                  <c:v>0</c:v>
                </c:pt>
                <c:pt idx="263">
                  <c:v>0</c:v>
                </c:pt>
                <c:pt idx="264">
                  <c:v>0</c:v>
                </c:pt>
                <c:pt idx="265">
                  <c:v>0</c:v>
                </c:pt>
                <c:pt idx="266">
                  <c:v>0</c:v>
                </c:pt>
                <c:pt idx="267">
                  <c:v>2</c:v>
                </c:pt>
                <c:pt idx="268">
                  <c:v>0</c:v>
                </c:pt>
                <c:pt idx="269">
                  <c:v>1</c:v>
                </c:pt>
                <c:pt idx="270">
                  <c:v>1</c:v>
                </c:pt>
                <c:pt idx="271">
                  <c:v>1</c:v>
                </c:pt>
                <c:pt idx="272">
                  <c:v>1</c:v>
                </c:pt>
                <c:pt idx="273">
                  <c:v>0</c:v>
                </c:pt>
                <c:pt idx="274">
                  <c:v>0</c:v>
                </c:pt>
                <c:pt idx="275">
                  <c:v>0</c:v>
                </c:pt>
                <c:pt idx="276">
                  <c:v>0</c:v>
                </c:pt>
                <c:pt idx="277">
                  <c:v>0</c:v>
                </c:pt>
                <c:pt idx="278">
                  <c:v>1</c:v>
                </c:pt>
                <c:pt idx="279">
                  <c:v>0</c:v>
                </c:pt>
                <c:pt idx="280">
                  <c:v>0</c:v>
                </c:pt>
                <c:pt idx="281">
                  <c:v>0</c:v>
                </c:pt>
                <c:pt idx="282">
                  <c:v>0</c:v>
                </c:pt>
                <c:pt idx="283">
                  <c:v>0</c:v>
                </c:pt>
                <c:pt idx="284">
                  <c:v>0</c:v>
                </c:pt>
                <c:pt idx="285">
                  <c:v>0</c:v>
                </c:pt>
                <c:pt idx="286">
                  <c:v>0</c:v>
                </c:pt>
                <c:pt idx="287">
                  <c:v>0</c:v>
                </c:pt>
                <c:pt idx="288">
                  <c:v>1</c:v>
                </c:pt>
                <c:pt idx="289">
                  <c:v>2</c:v>
                </c:pt>
                <c:pt idx="290">
                  <c:v>2</c:v>
                </c:pt>
                <c:pt idx="291">
                  <c:v>2</c:v>
                </c:pt>
                <c:pt idx="292">
                  <c:v>2</c:v>
                </c:pt>
                <c:pt idx="293">
                  <c:v>2</c:v>
                </c:pt>
                <c:pt idx="294">
                  <c:v>2</c:v>
                </c:pt>
                <c:pt idx="295">
                  <c:v>3</c:v>
                </c:pt>
                <c:pt idx="296">
                  <c:v>4</c:v>
                </c:pt>
                <c:pt idx="297">
                  <c:v>4</c:v>
                </c:pt>
                <c:pt idx="298">
                  <c:v>3</c:v>
                </c:pt>
                <c:pt idx="299">
                  <c:v>1</c:v>
                </c:pt>
                <c:pt idx="300">
                  <c:v>2</c:v>
                </c:pt>
                <c:pt idx="301">
                  <c:v>3</c:v>
                </c:pt>
                <c:pt idx="302">
                  <c:v>3</c:v>
                </c:pt>
                <c:pt idx="303">
                  <c:v>3</c:v>
                </c:pt>
                <c:pt idx="304">
                  <c:v>2</c:v>
                </c:pt>
                <c:pt idx="305">
                  <c:v>1</c:v>
                </c:pt>
                <c:pt idx="306">
                  <c:v>1</c:v>
                </c:pt>
                <c:pt idx="307">
                  <c:v>1</c:v>
                </c:pt>
                <c:pt idx="308">
                  <c:v>2</c:v>
                </c:pt>
                <c:pt idx="309">
                  <c:v>1</c:v>
                </c:pt>
                <c:pt idx="310">
                  <c:v>2</c:v>
                </c:pt>
                <c:pt idx="311">
                  <c:v>2</c:v>
                </c:pt>
                <c:pt idx="312">
                  <c:v>1</c:v>
                </c:pt>
                <c:pt idx="313">
                  <c:v>3</c:v>
                </c:pt>
                <c:pt idx="314">
                  <c:v>3</c:v>
                </c:pt>
                <c:pt idx="315">
                  <c:v>5</c:v>
                </c:pt>
                <c:pt idx="316">
                  <c:v>4</c:v>
                </c:pt>
                <c:pt idx="317">
                  <c:v>4</c:v>
                </c:pt>
                <c:pt idx="318">
                  <c:v>4</c:v>
                </c:pt>
                <c:pt idx="319">
                  <c:v>1</c:v>
                </c:pt>
                <c:pt idx="320">
                  <c:v>1</c:v>
                </c:pt>
                <c:pt idx="321">
                  <c:v>2</c:v>
                </c:pt>
                <c:pt idx="322">
                  <c:v>2</c:v>
                </c:pt>
                <c:pt idx="323">
                  <c:v>3</c:v>
                </c:pt>
                <c:pt idx="324">
                  <c:v>3</c:v>
                </c:pt>
                <c:pt idx="325">
                  <c:v>5</c:v>
                </c:pt>
                <c:pt idx="326">
                  <c:v>4</c:v>
                </c:pt>
                <c:pt idx="327">
                  <c:v>3</c:v>
                </c:pt>
                <c:pt idx="328">
                  <c:v>4</c:v>
                </c:pt>
                <c:pt idx="329">
                  <c:v>5</c:v>
                </c:pt>
                <c:pt idx="330">
                  <c:v>4</c:v>
                </c:pt>
                <c:pt idx="331">
                  <c:v>4</c:v>
                </c:pt>
                <c:pt idx="332">
                  <c:v>3</c:v>
                </c:pt>
                <c:pt idx="333">
                  <c:v>3</c:v>
                </c:pt>
                <c:pt idx="334">
                  <c:v>3</c:v>
                </c:pt>
                <c:pt idx="335">
                  <c:v>1</c:v>
                </c:pt>
                <c:pt idx="336">
                  <c:v>2</c:v>
                </c:pt>
                <c:pt idx="337">
                  <c:v>1</c:v>
                </c:pt>
                <c:pt idx="338">
                  <c:v>3</c:v>
                </c:pt>
                <c:pt idx="339">
                  <c:v>3</c:v>
                </c:pt>
                <c:pt idx="340">
                  <c:v>6</c:v>
                </c:pt>
                <c:pt idx="341">
                  <c:v>6</c:v>
                </c:pt>
                <c:pt idx="342">
                  <c:v>6</c:v>
                </c:pt>
                <c:pt idx="343">
                  <c:v>8</c:v>
                </c:pt>
                <c:pt idx="344">
                  <c:v>6</c:v>
                </c:pt>
                <c:pt idx="345">
                  <c:v>4</c:v>
                </c:pt>
                <c:pt idx="346">
                  <c:v>2</c:v>
                </c:pt>
                <c:pt idx="347">
                  <c:v>7</c:v>
                </c:pt>
                <c:pt idx="348">
                  <c:v>5</c:v>
                </c:pt>
                <c:pt idx="349">
                  <c:v>6</c:v>
                </c:pt>
                <c:pt idx="350">
                  <c:v>5</c:v>
                </c:pt>
                <c:pt idx="351">
                  <c:v>4</c:v>
                </c:pt>
                <c:pt idx="352">
                  <c:v>4</c:v>
                </c:pt>
                <c:pt idx="353">
                  <c:v>5</c:v>
                </c:pt>
                <c:pt idx="354">
                  <c:v>4</c:v>
                </c:pt>
                <c:pt idx="355">
                  <c:v>5</c:v>
                </c:pt>
                <c:pt idx="356">
                  <c:v>4</c:v>
                </c:pt>
                <c:pt idx="357">
                  <c:v>6</c:v>
                </c:pt>
                <c:pt idx="358">
                  <c:v>6</c:v>
                </c:pt>
                <c:pt idx="359">
                  <c:v>3</c:v>
                </c:pt>
                <c:pt idx="360">
                  <c:v>3</c:v>
                </c:pt>
                <c:pt idx="361">
                  <c:v>5</c:v>
                </c:pt>
                <c:pt idx="362">
                  <c:v>6</c:v>
                </c:pt>
                <c:pt idx="363">
                  <c:v>5</c:v>
                </c:pt>
                <c:pt idx="364">
                  <c:v>5</c:v>
                </c:pt>
                <c:pt idx="365">
                  <c:v>6</c:v>
                </c:pt>
                <c:pt idx="366">
                  <c:v>7</c:v>
                </c:pt>
                <c:pt idx="367">
                  <c:v>9</c:v>
                </c:pt>
                <c:pt idx="368">
                  <c:v>7</c:v>
                </c:pt>
                <c:pt idx="369">
                  <c:v>7</c:v>
                </c:pt>
                <c:pt idx="370">
                  <c:v>4</c:v>
                </c:pt>
                <c:pt idx="371">
                  <c:v>3</c:v>
                </c:pt>
                <c:pt idx="372">
                  <c:v>4</c:v>
                </c:pt>
                <c:pt idx="373">
                  <c:v>3</c:v>
                </c:pt>
                <c:pt idx="374">
                  <c:v>4</c:v>
                </c:pt>
                <c:pt idx="375">
                  <c:v>3</c:v>
                </c:pt>
                <c:pt idx="376">
                  <c:v>2</c:v>
                </c:pt>
                <c:pt idx="377">
                  <c:v>6</c:v>
                </c:pt>
                <c:pt idx="378">
                  <c:v>6</c:v>
                </c:pt>
                <c:pt idx="379">
                  <c:v>6</c:v>
                </c:pt>
                <c:pt idx="380">
                  <c:v>8</c:v>
                </c:pt>
                <c:pt idx="381">
                  <c:v>8</c:v>
                </c:pt>
                <c:pt idx="382">
                  <c:v>6</c:v>
                </c:pt>
                <c:pt idx="383">
                  <c:v>5</c:v>
                </c:pt>
                <c:pt idx="384">
                  <c:v>3</c:v>
                </c:pt>
                <c:pt idx="385">
                  <c:v>3</c:v>
                </c:pt>
                <c:pt idx="386">
                  <c:v>6</c:v>
                </c:pt>
                <c:pt idx="387">
                  <c:v>9</c:v>
                </c:pt>
                <c:pt idx="388">
                  <c:v>10</c:v>
                </c:pt>
                <c:pt idx="389">
                  <c:v>8</c:v>
                </c:pt>
                <c:pt idx="390">
                  <c:v>6</c:v>
                </c:pt>
                <c:pt idx="391">
                  <c:v>2</c:v>
                </c:pt>
                <c:pt idx="392">
                  <c:v>5</c:v>
                </c:pt>
                <c:pt idx="393">
                  <c:v>7</c:v>
                </c:pt>
                <c:pt idx="394">
                  <c:v>9</c:v>
                </c:pt>
                <c:pt idx="395">
                  <c:v>7</c:v>
                </c:pt>
                <c:pt idx="396">
                  <c:v>8</c:v>
                </c:pt>
                <c:pt idx="397">
                  <c:v>4</c:v>
                </c:pt>
                <c:pt idx="398">
                  <c:v>6</c:v>
                </c:pt>
                <c:pt idx="399">
                  <c:v>7</c:v>
                </c:pt>
                <c:pt idx="400">
                  <c:v>12</c:v>
                </c:pt>
                <c:pt idx="401">
                  <c:v>11</c:v>
                </c:pt>
                <c:pt idx="402">
                  <c:v>11</c:v>
                </c:pt>
                <c:pt idx="403">
                  <c:v>7</c:v>
                </c:pt>
                <c:pt idx="404">
                  <c:v>9</c:v>
                </c:pt>
                <c:pt idx="405">
                  <c:v>9</c:v>
                </c:pt>
                <c:pt idx="406">
                  <c:v>8</c:v>
                </c:pt>
                <c:pt idx="407">
                  <c:v>6</c:v>
                </c:pt>
                <c:pt idx="408">
                  <c:v>7</c:v>
                </c:pt>
                <c:pt idx="409">
                  <c:v>7</c:v>
                </c:pt>
                <c:pt idx="410">
                  <c:v>8</c:v>
                </c:pt>
                <c:pt idx="411">
                  <c:v>10</c:v>
                </c:pt>
                <c:pt idx="412">
                  <c:v>9</c:v>
                </c:pt>
                <c:pt idx="413">
                  <c:v>7</c:v>
                </c:pt>
                <c:pt idx="414">
                  <c:v>6</c:v>
                </c:pt>
                <c:pt idx="415">
                  <c:v>7</c:v>
                </c:pt>
                <c:pt idx="416">
                  <c:v>9</c:v>
                </c:pt>
                <c:pt idx="417">
                  <c:v>8</c:v>
                </c:pt>
                <c:pt idx="418">
                  <c:v>7</c:v>
                </c:pt>
                <c:pt idx="419">
                  <c:v>7</c:v>
                </c:pt>
                <c:pt idx="420">
                  <c:v>6</c:v>
                </c:pt>
                <c:pt idx="421">
                  <c:v>4</c:v>
                </c:pt>
                <c:pt idx="422">
                  <c:v>6</c:v>
                </c:pt>
                <c:pt idx="423">
                  <c:v>8</c:v>
                </c:pt>
                <c:pt idx="424">
                  <c:v>6</c:v>
                </c:pt>
                <c:pt idx="425">
                  <c:v>8</c:v>
                </c:pt>
                <c:pt idx="426">
                  <c:v>9</c:v>
                </c:pt>
                <c:pt idx="427">
                  <c:v>9</c:v>
                </c:pt>
                <c:pt idx="428">
                  <c:v>9</c:v>
                </c:pt>
                <c:pt idx="429">
                  <c:v>7</c:v>
                </c:pt>
                <c:pt idx="430">
                  <c:v>5</c:v>
                </c:pt>
                <c:pt idx="431">
                  <c:v>5</c:v>
                </c:pt>
                <c:pt idx="432">
                  <c:v>9</c:v>
                </c:pt>
                <c:pt idx="433">
                  <c:v>8</c:v>
                </c:pt>
                <c:pt idx="434">
                  <c:v>8</c:v>
                </c:pt>
                <c:pt idx="435">
                  <c:v>9</c:v>
                </c:pt>
                <c:pt idx="436">
                  <c:v>6</c:v>
                </c:pt>
                <c:pt idx="437">
                  <c:v>6</c:v>
                </c:pt>
                <c:pt idx="438">
                  <c:v>6</c:v>
                </c:pt>
                <c:pt idx="439">
                  <c:v>7</c:v>
                </c:pt>
                <c:pt idx="440">
                  <c:v>7</c:v>
                </c:pt>
                <c:pt idx="441">
                  <c:v>11</c:v>
                </c:pt>
                <c:pt idx="442">
                  <c:v>11</c:v>
                </c:pt>
                <c:pt idx="443">
                  <c:v>5</c:v>
                </c:pt>
                <c:pt idx="444">
                  <c:v>6</c:v>
                </c:pt>
                <c:pt idx="445">
                  <c:v>7</c:v>
                </c:pt>
                <c:pt idx="446">
                  <c:v>5</c:v>
                </c:pt>
                <c:pt idx="447">
                  <c:v>8</c:v>
                </c:pt>
                <c:pt idx="448">
                  <c:v>8</c:v>
                </c:pt>
                <c:pt idx="449">
                  <c:v>11</c:v>
                </c:pt>
                <c:pt idx="450">
                  <c:v>11</c:v>
                </c:pt>
                <c:pt idx="451">
                  <c:v>10</c:v>
                </c:pt>
                <c:pt idx="452">
                  <c:v>6</c:v>
                </c:pt>
                <c:pt idx="453">
                  <c:v>4</c:v>
                </c:pt>
                <c:pt idx="454">
                  <c:v>6</c:v>
                </c:pt>
                <c:pt idx="455">
                  <c:v>7</c:v>
                </c:pt>
                <c:pt idx="456">
                  <c:v>4</c:v>
                </c:pt>
                <c:pt idx="457">
                  <c:v>6</c:v>
                </c:pt>
                <c:pt idx="458">
                  <c:v>5</c:v>
                </c:pt>
                <c:pt idx="459">
                  <c:v>4</c:v>
                </c:pt>
                <c:pt idx="460">
                  <c:v>5</c:v>
                </c:pt>
                <c:pt idx="461">
                  <c:v>7</c:v>
                </c:pt>
                <c:pt idx="462">
                  <c:v>10</c:v>
                </c:pt>
                <c:pt idx="463">
                  <c:v>9</c:v>
                </c:pt>
                <c:pt idx="464">
                  <c:v>8</c:v>
                </c:pt>
                <c:pt idx="465">
                  <c:v>7</c:v>
                </c:pt>
                <c:pt idx="466">
                  <c:v>9</c:v>
                </c:pt>
                <c:pt idx="467">
                  <c:v>9</c:v>
                </c:pt>
                <c:pt idx="468">
                  <c:v>6</c:v>
                </c:pt>
                <c:pt idx="469">
                  <c:v>6</c:v>
                </c:pt>
                <c:pt idx="470">
                  <c:v>3</c:v>
                </c:pt>
                <c:pt idx="471">
                  <c:v>4</c:v>
                </c:pt>
                <c:pt idx="472">
                  <c:v>6</c:v>
                </c:pt>
                <c:pt idx="473">
                  <c:v>4</c:v>
                </c:pt>
                <c:pt idx="474">
                  <c:v>7</c:v>
                </c:pt>
                <c:pt idx="475">
                  <c:v>7</c:v>
                </c:pt>
                <c:pt idx="476">
                  <c:v>4</c:v>
                </c:pt>
                <c:pt idx="477">
                  <c:v>5</c:v>
                </c:pt>
                <c:pt idx="478">
                  <c:v>5</c:v>
                </c:pt>
                <c:pt idx="479">
                  <c:v>4</c:v>
                </c:pt>
                <c:pt idx="480">
                  <c:v>5</c:v>
                </c:pt>
                <c:pt idx="481">
                  <c:v>3</c:v>
                </c:pt>
                <c:pt idx="482">
                  <c:v>6</c:v>
                </c:pt>
                <c:pt idx="483">
                  <c:v>6</c:v>
                </c:pt>
                <c:pt idx="484">
                  <c:v>8</c:v>
                </c:pt>
                <c:pt idx="485">
                  <c:v>9</c:v>
                </c:pt>
                <c:pt idx="486">
                  <c:v>7</c:v>
                </c:pt>
                <c:pt idx="487">
                  <c:v>8</c:v>
                </c:pt>
                <c:pt idx="488">
                  <c:v>8</c:v>
                </c:pt>
                <c:pt idx="489">
                  <c:v>8</c:v>
                </c:pt>
                <c:pt idx="490">
                  <c:v>7</c:v>
                </c:pt>
                <c:pt idx="491">
                  <c:v>7</c:v>
                </c:pt>
                <c:pt idx="492">
                  <c:v>8</c:v>
                </c:pt>
                <c:pt idx="493">
                  <c:v>5</c:v>
                </c:pt>
                <c:pt idx="494">
                  <c:v>6</c:v>
                </c:pt>
                <c:pt idx="495">
                  <c:v>8</c:v>
                </c:pt>
                <c:pt idx="496">
                  <c:v>6</c:v>
                </c:pt>
                <c:pt idx="497">
                  <c:v>7</c:v>
                </c:pt>
                <c:pt idx="498">
                  <c:v>10</c:v>
                </c:pt>
                <c:pt idx="499">
                  <c:v>8</c:v>
                </c:pt>
                <c:pt idx="500">
                  <c:v>9</c:v>
                </c:pt>
                <c:pt idx="501">
                  <c:v>7</c:v>
                </c:pt>
                <c:pt idx="502">
                  <c:v>2</c:v>
                </c:pt>
                <c:pt idx="503">
                  <c:v>4</c:v>
                </c:pt>
                <c:pt idx="504">
                  <c:v>4</c:v>
                </c:pt>
                <c:pt idx="505">
                  <c:v>7</c:v>
                </c:pt>
                <c:pt idx="506">
                  <c:v>9</c:v>
                </c:pt>
                <c:pt idx="507">
                  <c:v>8</c:v>
                </c:pt>
                <c:pt idx="508">
                  <c:v>10</c:v>
                </c:pt>
                <c:pt idx="509">
                  <c:v>8</c:v>
                </c:pt>
                <c:pt idx="510">
                  <c:v>3</c:v>
                </c:pt>
                <c:pt idx="511">
                  <c:v>8</c:v>
                </c:pt>
                <c:pt idx="512">
                  <c:v>6</c:v>
                </c:pt>
                <c:pt idx="513">
                  <c:v>6</c:v>
                </c:pt>
                <c:pt idx="514">
                  <c:v>8</c:v>
                </c:pt>
                <c:pt idx="515">
                  <c:v>4</c:v>
                </c:pt>
                <c:pt idx="516">
                  <c:v>4</c:v>
                </c:pt>
                <c:pt idx="517">
                  <c:v>2</c:v>
                </c:pt>
                <c:pt idx="518">
                  <c:v>4</c:v>
                </c:pt>
                <c:pt idx="519">
                  <c:v>5</c:v>
                </c:pt>
                <c:pt idx="520">
                  <c:v>6</c:v>
                </c:pt>
                <c:pt idx="521">
                  <c:v>8</c:v>
                </c:pt>
                <c:pt idx="522">
                  <c:v>4</c:v>
                </c:pt>
                <c:pt idx="523">
                  <c:v>4</c:v>
                </c:pt>
                <c:pt idx="524">
                  <c:v>3</c:v>
                </c:pt>
                <c:pt idx="525">
                  <c:v>4</c:v>
                </c:pt>
                <c:pt idx="526">
                  <c:v>2</c:v>
                </c:pt>
                <c:pt idx="527">
                  <c:v>6</c:v>
                </c:pt>
                <c:pt idx="528">
                  <c:v>4</c:v>
                </c:pt>
                <c:pt idx="529">
                  <c:v>4</c:v>
                </c:pt>
                <c:pt idx="530">
                  <c:v>3</c:v>
                </c:pt>
                <c:pt idx="531">
                  <c:v>2</c:v>
                </c:pt>
                <c:pt idx="532">
                  <c:v>4</c:v>
                </c:pt>
                <c:pt idx="533">
                  <c:v>2</c:v>
                </c:pt>
                <c:pt idx="534">
                  <c:v>1</c:v>
                </c:pt>
                <c:pt idx="535">
                  <c:v>3</c:v>
                </c:pt>
                <c:pt idx="536">
                  <c:v>3</c:v>
                </c:pt>
                <c:pt idx="537">
                  <c:v>8</c:v>
                </c:pt>
                <c:pt idx="538">
                  <c:v>7</c:v>
                </c:pt>
                <c:pt idx="539">
                  <c:v>4</c:v>
                </c:pt>
                <c:pt idx="540">
                  <c:v>1</c:v>
                </c:pt>
                <c:pt idx="541">
                  <c:v>2</c:v>
                </c:pt>
                <c:pt idx="542">
                  <c:v>3</c:v>
                </c:pt>
                <c:pt idx="543">
                  <c:v>1</c:v>
                </c:pt>
                <c:pt idx="544">
                  <c:v>0</c:v>
                </c:pt>
                <c:pt idx="545">
                  <c:v>4</c:v>
                </c:pt>
                <c:pt idx="546">
                  <c:v>5</c:v>
                </c:pt>
                <c:pt idx="547">
                  <c:v>3</c:v>
                </c:pt>
                <c:pt idx="548">
                  <c:v>4</c:v>
                </c:pt>
                <c:pt idx="549">
                  <c:v>4</c:v>
                </c:pt>
                <c:pt idx="550">
                  <c:v>3</c:v>
                </c:pt>
                <c:pt idx="551">
                  <c:v>5</c:v>
                </c:pt>
                <c:pt idx="552">
                  <c:v>5</c:v>
                </c:pt>
                <c:pt idx="553">
                  <c:v>9</c:v>
                </c:pt>
                <c:pt idx="554">
                  <c:v>5</c:v>
                </c:pt>
                <c:pt idx="555">
                  <c:v>0</c:v>
                </c:pt>
                <c:pt idx="556">
                  <c:v>4</c:v>
                </c:pt>
                <c:pt idx="557">
                  <c:v>2</c:v>
                </c:pt>
                <c:pt idx="558">
                  <c:v>8</c:v>
                </c:pt>
                <c:pt idx="559">
                  <c:v>5</c:v>
                </c:pt>
                <c:pt idx="560">
                  <c:v>3</c:v>
                </c:pt>
                <c:pt idx="561">
                  <c:v>6</c:v>
                </c:pt>
                <c:pt idx="562">
                  <c:v>6</c:v>
                </c:pt>
                <c:pt idx="563">
                  <c:v>4</c:v>
                </c:pt>
                <c:pt idx="564">
                  <c:v>4</c:v>
                </c:pt>
                <c:pt idx="565">
                  <c:v>3</c:v>
                </c:pt>
                <c:pt idx="566">
                  <c:v>3</c:v>
                </c:pt>
                <c:pt idx="567">
                  <c:v>2</c:v>
                </c:pt>
                <c:pt idx="568">
                  <c:v>5</c:v>
                </c:pt>
                <c:pt idx="569">
                  <c:v>5</c:v>
                </c:pt>
                <c:pt idx="570">
                  <c:v>4</c:v>
                </c:pt>
                <c:pt idx="571">
                  <c:v>5</c:v>
                </c:pt>
                <c:pt idx="572">
                  <c:v>7</c:v>
                </c:pt>
                <c:pt idx="573">
                  <c:v>7</c:v>
                </c:pt>
                <c:pt idx="574">
                  <c:v>4</c:v>
                </c:pt>
                <c:pt idx="575">
                  <c:v>4</c:v>
                </c:pt>
                <c:pt idx="576">
                  <c:v>7</c:v>
                </c:pt>
                <c:pt idx="577">
                  <c:v>7</c:v>
                </c:pt>
                <c:pt idx="578">
                  <c:v>7</c:v>
                </c:pt>
                <c:pt idx="579">
                  <c:v>3</c:v>
                </c:pt>
                <c:pt idx="580">
                  <c:v>4</c:v>
                </c:pt>
                <c:pt idx="581">
                  <c:v>5</c:v>
                </c:pt>
                <c:pt idx="582">
                  <c:v>5</c:v>
                </c:pt>
                <c:pt idx="583">
                  <c:v>3</c:v>
                </c:pt>
                <c:pt idx="584">
                  <c:v>7</c:v>
                </c:pt>
                <c:pt idx="585">
                  <c:v>5</c:v>
                </c:pt>
                <c:pt idx="586">
                  <c:v>5</c:v>
                </c:pt>
                <c:pt idx="587">
                  <c:v>2</c:v>
                </c:pt>
                <c:pt idx="588">
                  <c:v>3</c:v>
                </c:pt>
                <c:pt idx="589">
                  <c:v>1</c:v>
                </c:pt>
                <c:pt idx="590">
                  <c:v>6</c:v>
                </c:pt>
                <c:pt idx="591">
                  <c:v>5</c:v>
                </c:pt>
                <c:pt idx="592">
                  <c:v>2</c:v>
                </c:pt>
                <c:pt idx="593">
                  <c:v>5</c:v>
                </c:pt>
                <c:pt idx="594">
                  <c:v>8</c:v>
                </c:pt>
                <c:pt idx="595">
                  <c:v>3</c:v>
                </c:pt>
                <c:pt idx="596">
                  <c:v>2</c:v>
                </c:pt>
                <c:pt idx="597">
                  <c:v>2</c:v>
                </c:pt>
                <c:pt idx="598">
                  <c:v>1</c:v>
                </c:pt>
                <c:pt idx="599">
                  <c:v>5</c:v>
                </c:pt>
                <c:pt idx="600">
                  <c:v>4</c:v>
                </c:pt>
                <c:pt idx="601">
                  <c:v>8</c:v>
                </c:pt>
                <c:pt idx="602">
                  <c:v>4</c:v>
                </c:pt>
                <c:pt idx="603">
                  <c:v>2</c:v>
                </c:pt>
                <c:pt idx="604">
                  <c:v>2</c:v>
                </c:pt>
                <c:pt idx="605">
                  <c:v>3</c:v>
                </c:pt>
                <c:pt idx="606">
                  <c:v>3</c:v>
                </c:pt>
                <c:pt idx="607">
                  <c:v>9</c:v>
                </c:pt>
                <c:pt idx="608">
                  <c:v>1</c:v>
                </c:pt>
                <c:pt idx="609">
                  <c:v>6</c:v>
                </c:pt>
                <c:pt idx="610">
                  <c:v>10</c:v>
                </c:pt>
                <c:pt idx="611">
                  <c:v>4</c:v>
                </c:pt>
                <c:pt idx="612">
                  <c:v>4</c:v>
                </c:pt>
                <c:pt idx="613">
                  <c:v>2</c:v>
                </c:pt>
                <c:pt idx="614">
                  <c:v>4</c:v>
                </c:pt>
                <c:pt idx="615">
                  <c:v>3</c:v>
                </c:pt>
                <c:pt idx="616">
                  <c:v>2</c:v>
                </c:pt>
                <c:pt idx="617">
                  <c:v>3</c:v>
                </c:pt>
                <c:pt idx="618">
                  <c:v>2</c:v>
                </c:pt>
                <c:pt idx="619">
                  <c:v>1</c:v>
                </c:pt>
                <c:pt idx="620">
                  <c:v>3</c:v>
                </c:pt>
                <c:pt idx="621">
                  <c:v>5</c:v>
                </c:pt>
                <c:pt idx="622">
                  <c:v>1</c:v>
                </c:pt>
                <c:pt idx="623">
                  <c:v>2</c:v>
                </c:pt>
                <c:pt idx="624">
                  <c:v>5</c:v>
                </c:pt>
                <c:pt idx="625">
                  <c:v>2</c:v>
                </c:pt>
                <c:pt idx="626">
                  <c:v>2</c:v>
                </c:pt>
                <c:pt idx="627">
                  <c:v>4</c:v>
                </c:pt>
                <c:pt idx="628">
                  <c:v>2</c:v>
                </c:pt>
                <c:pt idx="629">
                  <c:v>6</c:v>
                </c:pt>
                <c:pt idx="630">
                  <c:v>8</c:v>
                </c:pt>
                <c:pt idx="631">
                  <c:v>2</c:v>
                </c:pt>
                <c:pt idx="632">
                  <c:v>4</c:v>
                </c:pt>
                <c:pt idx="633">
                  <c:v>5</c:v>
                </c:pt>
                <c:pt idx="634">
                  <c:v>3</c:v>
                </c:pt>
                <c:pt idx="635">
                  <c:v>6</c:v>
                </c:pt>
                <c:pt idx="636">
                  <c:v>1</c:v>
                </c:pt>
                <c:pt idx="637">
                  <c:v>5</c:v>
                </c:pt>
                <c:pt idx="638">
                  <c:v>6</c:v>
                </c:pt>
                <c:pt idx="639">
                  <c:v>8</c:v>
                </c:pt>
                <c:pt idx="640">
                  <c:v>3</c:v>
                </c:pt>
                <c:pt idx="641">
                  <c:v>4</c:v>
                </c:pt>
                <c:pt idx="642">
                  <c:v>6</c:v>
                </c:pt>
                <c:pt idx="643">
                  <c:v>6</c:v>
                </c:pt>
                <c:pt idx="644">
                  <c:v>6</c:v>
                </c:pt>
                <c:pt idx="645">
                  <c:v>6</c:v>
                </c:pt>
                <c:pt idx="646">
                  <c:v>6</c:v>
                </c:pt>
                <c:pt idx="647">
                  <c:v>3</c:v>
                </c:pt>
                <c:pt idx="648">
                  <c:v>2</c:v>
                </c:pt>
                <c:pt idx="649">
                  <c:v>5</c:v>
                </c:pt>
                <c:pt idx="650">
                  <c:v>5</c:v>
                </c:pt>
                <c:pt idx="651">
                  <c:v>2</c:v>
                </c:pt>
                <c:pt idx="652">
                  <c:v>7</c:v>
                </c:pt>
                <c:pt idx="653">
                  <c:v>4</c:v>
                </c:pt>
                <c:pt idx="654">
                  <c:v>1</c:v>
                </c:pt>
                <c:pt idx="655">
                  <c:v>5</c:v>
                </c:pt>
                <c:pt idx="656">
                  <c:v>6</c:v>
                </c:pt>
                <c:pt idx="657">
                  <c:v>9</c:v>
                </c:pt>
                <c:pt idx="658">
                  <c:v>8</c:v>
                </c:pt>
                <c:pt idx="659">
                  <c:v>6</c:v>
                </c:pt>
                <c:pt idx="660">
                  <c:v>5</c:v>
                </c:pt>
                <c:pt idx="661">
                  <c:v>6</c:v>
                </c:pt>
                <c:pt idx="662">
                  <c:v>6</c:v>
                </c:pt>
                <c:pt idx="663">
                  <c:v>6</c:v>
                </c:pt>
                <c:pt idx="664">
                  <c:v>5</c:v>
                </c:pt>
                <c:pt idx="665">
                  <c:v>6</c:v>
                </c:pt>
                <c:pt idx="666">
                  <c:v>5</c:v>
                </c:pt>
                <c:pt idx="667">
                  <c:v>7</c:v>
                </c:pt>
                <c:pt idx="668">
                  <c:v>6</c:v>
                </c:pt>
                <c:pt idx="669">
                  <c:v>6</c:v>
                </c:pt>
                <c:pt idx="670">
                  <c:v>4</c:v>
                </c:pt>
                <c:pt idx="671">
                  <c:v>12</c:v>
                </c:pt>
                <c:pt idx="672">
                  <c:v>9</c:v>
                </c:pt>
                <c:pt idx="673">
                  <c:v>5</c:v>
                </c:pt>
                <c:pt idx="674">
                  <c:v>3</c:v>
                </c:pt>
                <c:pt idx="675">
                  <c:v>11</c:v>
                </c:pt>
                <c:pt idx="676">
                  <c:v>7</c:v>
                </c:pt>
                <c:pt idx="677">
                  <c:v>8</c:v>
                </c:pt>
                <c:pt idx="678">
                  <c:v>10</c:v>
                </c:pt>
                <c:pt idx="679">
                  <c:v>7</c:v>
                </c:pt>
                <c:pt idx="680">
                  <c:v>4</c:v>
                </c:pt>
                <c:pt idx="681">
                  <c:v>6</c:v>
                </c:pt>
                <c:pt idx="682">
                  <c:v>10</c:v>
                </c:pt>
                <c:pt idx="683">
                  <c:v>11</c:v>
                </c:pt>
                <c:pt idx="684">
                  <c:v>5</c:v>
                </c:pt>
                <c:pt idx="685">
                  <c:v>4</c:v>
                </c:pt>
                <c:pt idx="686">
                  <c:v>6</c:v>
                </c:pt>
                <c:pt idx="687">
                  <c:v>4</c:v>
                </c:pt>
                <c:pt idx="688">
                  <c:v>6</c:v>
                </c:pt>
                <c:pt idx="689">
                  <c:v>1</c:v>
                </c:pt>
                <c:pt idx="690">
                  <c:v>8</c:v>
                </c:pt>
                <c:pt idx="691">
                  <c:v>5</c:v>
                </c:pt>
                <c:pt idx="692">
                  <c:v>5</c:v>
                </c:pt>
                <c:pt idx="693">
                  <c:v>13</c:v>
                </c:pt>
                <c:pt idx="694">
                  <c:v>2</c:v>
                </c:pt>
                <c:pt idx="695">
                  <c:v>5</c:v>
                </c:pt>
                <c:pt idx="696">
                  <c:v>6</c:v>
                </c:pt>
                <c:pt idx="697">
                  <c:v>8</c:v>
                </c:pt>
                <c:pt idx="698">
                  <c:v>10</c:v>
                </c:pt>
                <c:pt idx="699">
                  <c:v>7</c:v>
                </c:pt>
                <c:pt idx="700">
                  <c:v>9</c:v>
                </c:pt>
                <c:pt idx="701">
                  <c:v>9</c:v>
                </c:pt>
                <c:pt idx="702">
                  <c:v>10</c:v>
                </c:pt>
                <c:pt idx="703">
                  <c:v>4</c:v>
                </c:pt>
                <c:pt idx="704">
                  <c:v>10</c:v>
                </c:pt>
                <c:pt idx="705">
                  <c:v>10</c:v>
                </c:pt>
                <c:pt idx="706">
                  <c:v>7</c:v>
                </c:pt>
                <c:pt idx="707">
                  <c:v>7</c:v>
                </c:pt>
                <c:pt idx="708">
                  <c:v>8</c:v>
                </c:pt>
                <c:pt idx="709">
                  <c:v>6</c:v>
                </c:pt>
                <c:pt idx="710">
                  <c:v>12</c:v>
                </c:pt>
                <c:pt idx="711">
                  <c:v>7</c:v>
                </c:pt>
                <c:pt idx="712">
                  <c:v>14</c:v>
                </c:pt>
                <c:pt idx="713">
                  <c:v>7</c:v>
                </c:pt>
                <c:pt idx="714">
                  <c:v>9</c:v>
                </c:pt>
                <c:pt idx="715">
                  <c:v>7</c:v>
                </c:pt>
                <c:pt idx="716">
                  <c:v>8</c:v>
                </c:pt>
                <c:pt idx="717">
                  <c:v>11</c:v>
                </c:pt>
                <c:pt idx="718">
                  <c:v>6</c:v>
                </c:pt>
                <c:pt idx="719">
                  <c:v>6</c:v>
                </c:pt>
                <c:pt idx="720">
                  <c:v>6</c:v>
                </c:pt>
                <c:pt idx="721">
                  <c:v>8</c:v>
                </c:pt>
                <c:pt idx="722">
                  <c:v>6</c:v>
                </c:pt>
                <c:pt idx="723">
                  <c:v>11</c:v>
                </c:pt>
                <c:pt idx="724">
                  <c:v>12</c:v>
                </c:pt>
                <c:pt idx="725">
                  <c:v>11</c:v>
                </c:pt>
                <c:pt idx="726">
                  <c:v>14</c:v>
                </c:pt>
                <c:pt idx="727">
                  <c:v>10</c:v>
                </c:pt>
                <c:pt idx="728">
                  <c:v>9</c:v>
                </c:pt>
                <c:pt idx="729">
                  <c:v>11</c:v>
                </c:pt>
                <c:pt idx="730">
                  <c:v>16</c:v>
                </c:pt>
                <c:pt idx="731">
                  <c:v>12</c:v>
                </c:pt>
                <c:pt idx="732">
                  <c:v>5</c:v>
                </c:pt>
                <c:pt idx="733">
                  <c:v>9</c:v>
                </c:pt>
                <c:pt idx="734">
                  <c:v>9</c:v>
                </c:pt>
                <c:pt idx="735">
                  <c:v>13</c:v>
                </c:pt>
                <c:pt idx="736">
                  <c:v>10</c:v>
                </c:pt>
                <c:pt idx="737">
                  <c:v>12</c:v>
                </c:pt>
                <c:pt idx="738">
                  <c:v>12</c:v>
                </c:pt>
                <c:pt idx="739">
                  <c:v>15</c:v>
                </c:pt>
                <c:pt idx="740">
                  <c:v>14</c:v>
                </c:pt>
                <c:pt idx="741">
                  <c:v>6</c:v>
                </c:pt>
                <c:pt idx="742">
                  <c:v>12</c:v>
                </c:pt>
                <c:pt idx="743">
                  <c:v>14</c:v>
                </c:pt>
                <c:pt idx="744">
                  <c:v>8</c:v>
                </c:pt>
                <c:pt idx="745">
                  <c:v>10</c:v>
                </c:pt>
                <c:pt idx="746">
                  <c:v>11</c:v>
                </c:pt>
                <c:pt idx="747">
                  <c:v>6</c:v>
                </c:pt>
                <c:pt idx="748">
                  <c:v>5</c:v>
                </c:pt>
                <c:pt idx="749">
                  <c:v>3</c:v>
                </c:pt>
                <c:pt idx="750">
                  <c:v>15</c:v>
                </c:pt>
                <c:pt idx="751">
                  <c:v>11</c:v>
                </c:pt>
                <c:pt idx="752">
                  <c:v>12</c:v>
                </c:pt>
                <c:pt idx="753">
                  <c:v>9</c:v>
                </c:pt>
                <c:pt idx="754">
                  <c:v>12</c:v>
                </c:pt>
                <c:pt idx="755">
                  <c:v>12</c:v>
                </c:pt>
                <c:pt idx="756">
                  <c:v>7</c:v>
                </c:pt>
                <c:pt idx="757">
                  <c:v>9</c:v>
                </c:pt>
                <c:pt idx="758">
                  <c:v>11</c:v>
                </c:pt>
                <c:pt idx="759">
                  <c:v>10</c:v>
                </c:pt>
                <c:pt idx="760">
                  <c:v>11</c:v>
                </c:pt>
                <c:pt idx="761">
                  <c:v>14</c:v>
                </c:pt>
                <c:pt idx="762">
                  <c:v>6</c:v>
                </c:pt>
                <c:pt idx="763">
                  <c:v>12</c:v>
                </c:pt>
                <c:pt idx="764">
                  <c:v>12</c:v>
                </c:pt>
                <c:pt idx="765">
                  <c:v>12</c:v>
                </c:pt>
                <c:pt idx="766">
                  <c:v>8</c:v>
                </c:pt>
                <c:pt idx="767">
                  <c:v>9</c:v>
                </c:pt>
                <c:pt idx="768">
                  <c:v>12</c:v>
                </c:pt>
                <c:pt idx="769">
                  <c:v>9</c:v>
                </c:pt>
                <c:pt idx="770">
                  <c:v>10</c:v>
                </c:pt>
                <c:pt idx="771">
                  <c:v>9</c:v>
                </c:pt>
                <c:pt idx="772">
                  <c:v>17</c:v>
                </c:pt>
                <c:pt idx="773">
                  <c:v>14</c:v>
                </c:pt>
                <c:pt idx="774">
                  <c:v>12</c:v>
                </c:pt>
                <c:pt idx="775">
                  <c:v>8</c:v>
                </c:pt>
                <c:pt idx="776">
                  <c:v>19</c:v>
                </c:pt>
                <c:pt idx="777">
                  <c:v>10</c:v>
                </c:pt>
                <c:pt idx="778">
                  <c:v>13</c:v>
                </c:pt>
                <c:pt idx="779">
                  <c:v>18</c:v>
                </c:pt>
                <c:pt idx="780">
                  <c:v>8</c:v>
                </c:pt>
                <c:pt idx="781">
                  <c:v>12</c:v>
                </c:pt>
                <c:pt idx="782">
                  <c:v>12</c:v>
                </c:pt>
                <c:pt idx="783">
                  <c:v>15</c:v>
                </c:pt>
                <c:pt idx="784">
                  <c:v>9</c:v>
                </c:pt>
                <c:pt idx="785">
                  <c:v>13</c:v>
                </c:pt>
                <c:pt idx="786">
                  <c:v>11</c:v>
                </c:pt>
                <c:pt idx="787">
                  <c:v>16</c:v>
                </c:pt>
                <c:pt idx="788">
                  <c:v>15</c:v>
                </c:pt>
                <c:pt idx="789">
                  <c:v>9</c:v>
                </c:pt>
                <c:pt idx="790">
                  <c:v>11</c:v>
                </c:pt>
                <c:pt idx="791">
                  <c:v>10</c:v>
                </c:pt>
                <c:pt idx="792">
                  <c:v>10</c:v>
                </c:pt>
                <c:pt idx="793">
                  <c:v>17</c:v>
                </c:pt>
                <c:pt idx="794">
                  <c:v>13</c:v>
                </c:pt>
                <c:pt idx="795">
                  <c:v>7</c:v>
                </c:pt>
                <c:pt idx="796">
                  <c:v>9</c:v>
                </c:pt>
                <c:pt idx="797">
                  <c:v>5</c:v>
                </c:pt>
                <c:pt idx="798">
                  <c:v>17</c:v>
                </c:pt>
                <c:pt idx="799">
                  <c:v>9</c:v>
                </c:pt>
                <c:pt idx="800">
                  <c:v>13</c:v>
                </c:pt>
                <c:pt idx="801">
                  <c:v>12</c:v>
                </c:pt>
                <c:pt idx="802">
                  <c:v>9</c:v>
                </c:pt>
                <c:pt idx="803">
                  <c:v>13</c:v>
                </c:pt>
                <c:pt idx="804">
                  <c:v>13</c:v>
                </c:pt>
                <c:pt idx="805">
                  <c:v>12</c:v>
                </c:pt>
                <c:pt idx="806">
                  <c:v>12</c:v>
                </c:pt>
                <c:pt idx="807">
                  <c:v>11</c:v>
                </c:pt>
                <c:pt idx="808">
                  <c:v>10</c:v>
                </c:pt>
                <c:pt idx="809">
                  <c:v>19</c:v>
                </c:pt>
                <c:pt idx="810">
                  <c:v>8</c:v>
                </c:pt>
                <c:pt idx="811">
                  <c:v>23</c:v>
                </c:pt>
                <c:pt idx="812">
                  <c:v>12</c:v>
                </c:pt>
                <c:pt idx="813">
                  <c:v>17</c:v>
                </c:pt>
                <c:pt idx="814">
                  <c:v>13</c:v>
                </c:pt>
                <c:pt idx="815">
                  <c:v>8</c:v>
                </c:pt>
                <c:pt idx="816">
                  <c:v>15</c:v>
                </c:pt>
                <c:pt idx="817">
                  <c:v>15</c:v>
                </c:pt>
                <c:pt idx="818">
                  <c:v>14</c:v>
                </c:pt>
                <c:pt idx="819">
                  <c:v>14</c:v>
                </c:pt>
                <c:pt idx="820">
                  <c:v>16</c:v>
                </c:pt>
                <c:pt idx="821">
                  <c:v>12</c:v>
                </c:pt>
                <c:pt idx="822">
                  <c:v>11</c:v>
                </c:pt>
                <c:pt idx="823">
                  <c:v>15</c:v>
                </c:pt>
                <c:pt idx="824">
                  <c:v>13</c:v>
                </c:pt>
                <c:pt idx="825">
                  <c:v>12</c:v>
                </c:pt>
                <c:pt idx="826">
                  <c:v>16</c:v>
                </c:pt>
                <c:pt idx="827">
                  <c:v>16</c:v>
                </c:pt>
                <c:pt idx="828">
                  <c:v>15</c:v>
                </c:pt>
                <c:pt idx="829">
                  <c:v>16</c:v>
                </c:pt>
                <c:pt idx="830">
                  <c:v>7</c:v>
                </c:pt>
                <c:pt idx="831">
                  <c:v>7</c:v>
                </c:pt>
                <c:pt idx="832">
                  <c:v>13</c:v>
                </c:pt>
                <c:pt idx="833">
                  <c:v>12</c:v>
                </c:pt>
                <c:pt idx="834">
                  <c:v>10</c:v>
                </c:pt>
                <c:pt idx="835">
                  <c:v>13</c:v>
                </c:pt>
                <c:pt idx="836">
                  <c:v>12</c:v>
                </c:pt>
                <c:pt idx="837">
                  <c:v>11</c:v>
                </c:pt>
                <c:pt idx="838">
                  <c:v>13</c:v>
                </c:pt>
                <c:pt idx="839">
                  <c:v>9</c:v>
                </c:pt>
                <c:pt idx="840">
                  <c:v>13</c:v>
                </c:pt>
                <c:pt idx="841">
                  <c:v>8</c:v>
                </c:pt>
                <c:pt idx="842">
                  <c:v>11</c:v>
                </c:pt>
                <c:pt idx="843">
                  <c:v>13</c:v>
                </c:pt>
                <c:pt idx="844">
                  <c:v>13</c:v>
                </c:pt>
                <c:pt idx="845">
                  <c:v>11</c:v>
                </c:pt>
                <c:pt idx="846">
                  <c:v>11</c:v>
                </c:pt>
                <c:pt idx="847">
                  <c:v>9</c:v>
                </c:pt>
                <c:pt idx="848">
                  <c:v>11</c:v>
                </c:pt>
                <c:pt idx="849">
                  <c:v>14</c:v>
                </c:pt>
                <c:pt idx="850">
                  <c:v>15</c:v>
                </c:pt>
                <c:pt idx="851">
                  <c:v>13</c:v>
                </c:pt>
                <c:pt idx="852">
                  <c:v>6</c:v>
                </c:pt>
                <c:pt idx="853">
                  <c:v>9</c:v>
                </c:pt>
                <c:pt idx="854">
                  <c:v>7</c:v>
                </c:pt>
                <c:pt idx="855">
                  <c:v>13</c:v>
                </c:pt>
                <c:pt idx="856">
                  <c:v>13</c:v>
                </c:pt>
                <c:pt idx="857">
                  <c:v>15</c:v>
                </c:pt>
                <c:pt idx="858">
                  <c:v>12</c:v>
                </c:pt>
                <c:pt idx="859">
                  <c:v>14</c:v>
                </c:pt>
                <c:pt idx="860">
                  <c:v>10</c:v>
                </c:pt>
                <c:pt idx="861">
                  <c:v>15</c:v>
                </c:pt>
                <c:pt idx="862">
                  <c:v>12</c:v>
                </c:pt>
                <c:pt idx="863">
                  <c:v>15</c:v>
                </c:pt>
                <c:pt idx="864">
                  <c:v>14</c:v>
                </c:pt>
                <c:pt idx="865">
                  <c:v>16</c:v>
                </c:pt>
                <c:pt idx="866">
                  <c:v>9</c:v>
                </c:pt>
                <c:pt idx="867">
                  <c:v>12</c:v>
                </c:pt>
                <c:pt idx="868">
                  <c:v>14</c:v>
                </c:pt>
                <c:pt idx="869">
                  <c:v>13</c:v>
                </c:pt>
                <c:pt idx="870">
                  <c:v>6</c:v>
                </c:pt>
                <c:pt idx="871">
                  <c:v>14</c:v>
                </c:pt>
                <c:pt idx="872">
                  <c:v>14</c:v>
                </c:pt>
                <c:pt idx="873">
                  <c:v>9</c:v>
                </c:pt>
                <c:pt idx="874">
                  <c:v>14</c:v>
                </c:pt>
                <c:pt idx="875">
                  <c:v>12</c:v>
                </c:pt>
                <c:pt idx="876">
                  <c:v>16</c:v>
                </c:pt>
                <c:pt idx="877">
                  <c:v>19</c:v>
                </c:pt>
                <c:pt idx="878">
                  <c:v>17</c:v>
                </c:pt>
                <c:pt idx="879">
                  <c:v>14</c:v>
                </c:pt>
                <c:pt idx="880">
                  <c:v>16</c:v>
                </c:pt>
                <c:pt idx="881">
                  <c:v>14</c:v>
                </c:pt>
                <c:pt idx="882">
                  <c:v>16</c:v>
                </c:pt>
                <c:pt idx="883">
                  <c:v>11</c:v>
                </c:pt>
                <c:pt idx="884">
                  <c:v>20</c:v>
                </c:pt>
                <c:pt idx="885">
                  <c:v>20</c:v>
                </c:pt>
                <c:pt idx="886">
                  <c:v>10</c:v>
                </c:pt>
                <c:pt idx="887">
                  <c:v>12</c:v>
                </c:pt>
                <c:pt idx="888">
                  <c:v>11</c:v>
                </c:pt>
                <c:pt idx="889">
                  <c:v>9</c:v>
                </c:pt>
                <c:pt idx="890">
                  <c:v>21</c:v>
                </c:pt>
                <c:pt idx="891">
                  <c:v>16</c:v>
                </c:pt>
                <c:pt idx="892">
                  <c:v>9</c:v>
                </c:pt>
                <c:pt idx="893">
                  <c:v>14</c:v>
                </c:pt>
                <c:pt idx="894">
                  <c:v>13</c:v>
                </c:pt>
                <c:pt idx="895">
                  <c:v>11</c:v>
                </c:pt>
                <c:pt idx="896">
                  <c:v>3</c:v>
                </c:pt>
                <c:pt idx="897">
                  <c:v>12</c:v>
                </c:pt>
                <c:pt idx="898">
                  <c:v>9</c:v>
                </c:pt>
                <c:pt idx="899">
                  <c:v>12</c:v>
                </c:pt>
                <c:pt idx="900">
                  <c:v>21</c:v>
                </c:pt>
                <c:pt idx="901">
                  <c:v>19</c:v>
                </c:pt>
                <c:pt idx="902">
                  <c:v>15</c:v>
                </c:pt>
                <c:pt idx="903">
                  <c:v>13</c:v>
                </c:pt>
                <c:pt idx="904">
                  <c:v>7</c:v>
                </c:pt>
                <c:pt idx="905">
                  <c:v>13</c:v>
                </c:pt>
                <c:pt idx="906">
                  <c:v>14</c:v>
                </c:pt>
                <c:pt idx="907">
                  <c:v>17</c:v>
                </c:pt>
                <c:pt idx="908">
                  <c:v>15</c:v>
                </c:pt>
                <c:pt idx="909">
                  <c:v>16</c:v>
                </c:pt>
                <c:pt idx="910">
                  <c:v>19</c:v>
                </c:pt>
                <c:pt idx="911">
                  <c:v>15</c:v>
                </c:pt>
                <c:pt idx="912">
                  <c:v>16</c:v>
                </c:pt>
                <c:pt idx="913">
                  <c:v>20</c:v>
                </c:pt>
                <c:pt idx="914">
                  <c:v>17</c:v>
                </c:pt>
                <c:pt idx="915">
                  <c:v>19</c:v>
                </c:pt>
                <c:pt idx="916">
                  <c:v>22</c:v>
                </c:pt>
                <c:pt idx="917">
                  <c:v>12</c:v>
                </c:pt>
                <c:pt idx="918">
                  <c:v>18</c:v>
                </c:pt>
                <c:pt idx="919">
                  <c:v>15</c:v>
                </c:pt>
                <c:pt idx="920">
                  <c:v>18</c:v>
                </c:pt>
                <c:pt idx="921">
                  <c:v>18</c:v>
                </c:pt>
                <c:pt idx="922">
                  <c:v>19</c:v>
                </c:pt>
                <c:pt idx="923">
                  <c:v>21</c:v>
                </c:pt>
                <c:pt idx="924">
                  <c:v>17</c:v>
                </c:pt>
                <c:pt idx="925">
                  <c:v>12</c:v>
                </c:pt>
                <c:pt idx="926">
                  <c:v>16</c:v>
                </c:pt>
                <c:pt idx="927">
                  <c:v>14</c:v>
                </c:pt>
                <c:pt idx="928">
                  <c:v>25</c:v>
                </c:pt>
                <c:pt idx="929">
                  <c:v>15</c:v>
                </c:pt>
                <c:pt idx="930">
                  <c:v>22</c:v>
                </c:pt>
                <c:pt idx="931">
                  <c:v>17</c:v>
                </c:pt>
                <c:pt idx="932">
                  <c:v>17</c:v>
                </c:pt>
                <c:pt idx="933">
                  <c:v>25</c:v>
                </c:pt>
                <c:pt idx="934">
                  <c:v>20</c:v>
                </c:pt>
                <c:pt idx="935">
                  <c:v>10</c:v>
                </c:pt>
                <c:pt idx="936">
                  <c:v>16</c:v>
                </c:pt>
                <c:pt idx="937">
                  <c:v>15</c:v>
                </c:pt>
                <c:pt idx="938">
                  <c:v>31</c:v>
                </c:pt>
                <c:pt idx="939">
                  <c:v>20</c:v>
                </c:pt>
                <c:pt idx="940">
                  <c:v>22</c:v>
                </c:pt>
                <c:pt idx="941">
                  <c:v>27</c:v>
                </c:pt>
                <c:pt idx="942">
                  <c:v>16</c:v>
                </c:pt>
                <c:pt idx="943">
                  <c:v>19</c:v>
                </c:pt>
                <c:pt idx="944">
                  <c:v>19</c:v>
                </c:pt>
                <c:pt idx="945">
                  <c:v>23</c:v>
                </c:pt>
                <c:pt idx="946">
                  <c:v>18</c:v>
                </c:pt>
                <c:pt idx="947">
                  <c:v>24</c:v>
                </c:pt>
                <c:pt idx="948">
                  <c:v>23</c:v>
                </c:pt>
                <c:pt idx="949">
                  <c:v>27</c:v>
                </c:pt>
                <c:pt idx="950">
                  <c:v>25</c:v>
                </c:pt>
                <c:pt idx="951">
                  <c:v>22</c:v>
                </c:pt>
                <c:pt idx="952">
                  <c:v>29</c:v>
                </c:pt>
                <c:pt idx="953">
                  <c:v>21</c:v>
                </c:pt>
                <c:pt idx="954">
                  <c:v>26</c:v>
                </c:pt>
                <c:pt idx="955">
                  <c:v>30</c:v>
                </c:pt>
                <c:pt idx="956">
                  <c:v>27</c:v>
                </c:pt>
                <c:pt idx="957">
                  <c:v>26</c:v>
                </c:pt>
                <c:pt idx="958">
                  <c:v>28</c:v>
                </c:pt>
                <c:pt idx="959">
                  <c:v>37</c:v>
                </c:pt>
                <c:pt idx="960">
                  <c:v>32</c:v>
                </c:pt>
                <c:pt idx="961">
                  <c:v>22</c:v>
                </c:pt>
                <c:pt idx="962">
                  <c:v>19</c:v>
                </c:pt>
                <c:pt idx="963">
                  <c:v>23</c:v>
                </c:pt>
                <c:pt idx="964">
                  <c:v>23</c:v>
                </c:pt>
                <c:pt idx="965">
                  <c:v>23</c:v>
                </c:pt>
                <c:pt idx="966">
                  <c:v>26</c:v>
                </c:pt>
                <c:pt idx="967">
                  <c:v>18</c:v>
                </c:pt>
                <c:pt idx="968">
                  <c:v>31</c:v>
                </c:pt>
                <c:pt idx="969">
                  <c:v>28</c:v>
                </c:pt>
                <c:pt idx="970">
                  <c:v>17</c:v>
                </c:pt>
                <c:pt idx="971">
                  <c:v>20</c:v>
                </c:pt>
                <c:pt idx="972">
                  <c:v>17</c:v>
                </c:pt>
                <c:pt idx="973">
                  <c:v>18</c:v>
                </c:pt>
                <c:pt idx="974">
                  <c:v>25</c:v>
                </c:pt>
                <c:pt idx="975">
                  <c:v>15</c:v>
                </c:pt>
                <c:pt idx="976">
                  <c:v>29</c:v>
                </c:pt>
                <c:pt idx="977">
                  <c:v>28</c:v>
                </c:pt>
                <c:pt idx="978">
                  <c:v>26</c:v>
                </c:pt>
                <c:pt idx="979">
                  <c:v>24</c:v>
                </c:pt>
                <c:pt idx="980">
                  <c:v>18</c:v>
                </c:pt>
                <c:pt idx="981">
                  <c:v>22</c:v>
                </c:pt>
                <c:pt idx="982">
                  <c:v>24</c:v>
                </c:pt>
                <c:pt idx="983">
                  <c:v>28</c:v>
                </c:pt>
                <c:pt idx="984">
                  <c:v>27</c:v>
                </c:pt>
                <c:pt idx="985">
                  <c:v>28</c:v>
                </c:pt>
                <c:pt idx="986">
                  <c:v>29</c:v>
                </c:pt>
                <c:pt idx="987">
                  <c:v>29</c:v>
                </c:pt>
                <c:pt idx="988">
                  <c:v>22</c:v>
                </c:pt>
                <c:pt idx="989">
                  <c:v>23</c:v>
                </c:pt>
                <c:pt idx="990">
                  <c:v>23</c:v>
                </c:pt>
                <c:pt idx="991">
                  <c:v>28</c:v>
                </c:pt>
                <c:pt idx="992">
                  <c:v>23</c:v>
                </c:pt>
                <c:pt idx="993">
                  <c:v>36</c:v>
                </c:pt>
                <c:pt idx="994">
                  <c:v>24</c:v>
                </c:pt>
                <c:pt idx="995">
                  <c:v>21</c:v>
                </c:pt>
                <c:pt idx="996">
                  <c:v>24</c:v>
                </c:pt>
                <c:pt idx="997">
                  <c:v>21</c:v>
                </c:pt>
                <c:pt idx="998">
                  <c:v>26</c:v>
                </c:pt>
                <c:pt idx="999">
                  <c:v>29</c:v>
                </c:pt>
                <c:pt idx="1000">
                  <c:v>20</c:v>
                </c:pt>
                <c:pt idx="1001">
                  <c:v>26</c:v>
                </c:pt>
                <c:pt idx="1002">
                  <c:v>32</c:v>
                </c:pt>
                <c:pt idx="1003">
                  <c:v>24</c:v>
                </c:pt>
                <c:pt idx="1004">
                  <c:v>26</c:v>
                </c:pt>
                <c:pt idx="1005">
                  <c:v>26</c:v>
                </c:pt>
                <c:pt idx="1006">
                  <c:v>26</c:v>
                </c:pt>
                <c:pt idx="1007">
                  <c:v>29</c:v>
                </c:pt>
                <c:pt idx="1008">
                  <c:v>27</c:v>
                </c:pt>
                <c:pt idx="1009">
                  <c:v>19</c:v>
                </c:pt>
                <c:pt idx="1010">
                  <c:v>29</c:v>
                </c:pt>
                <c:pt idx="1011">
                  <c:v>26</c:v>
                </c:pt>
                <c:pt idx="1012">
                  <c:v>21</c:v>
                </c:pt>
                <c:pt idx="1013">
                  <c:v>31</c:v>
                </c:pt>
                <c:pt idx="1014">
                  <c:v>20</c:v>
                </c:pt>
                <c:pt idx="1015">
                  <c:v>25</c:v>
                </c:pt>
                <c:pt idx="1016">
                  <c:v>23</c:v>
                </c:pt>
                <c:pt idx="1017">
                  <c:v>39</c:v>
                </c:pt>
                <c:pt idx="1018">
                  <c:v>28</c:v>
                </c:pt>
                <c:pt idx="1019">
                  <c:v>26</c:v>
                </c:pt>
                <c:pt idx="1020">
                  <c:v>21</c:v>
                </c:pt>
                <c:pt idx="1021">
                  <c:v>19</c:v>
                </c:pt>
                <c:pt idx="1022">
                  <c:v>25</c:v>
                </c:pt>
                <c:pt idx="1023">
                  <c:v>24</c:v>
                </c:pt>
                <c:pt idx="1024">
                  <c:v>23</c:v>
                </c:pt>
                <c:pt idx="1025">
                  <c:v>32</c:v>
                </c:pt>
                <c:pt idx="1026">
                  <c:v>40</c:v>
                </c:pt>
                <c:pt idx="1027">
                  <c:v>21</c:v>
                </c:pt>
                <c:pt idx="1028">
                  <c:v>19</c:v>
                </c:pt>
                <c:pt idx="1029">
                  <c:v>19</c:v>
                </c:pt>
                <c:pt idx="1030">
                  <c:v>37</c:v>
                </c:pt>
                <c:pt idx="1031">
                  <c:v>19</c:v>
                </c:pt>
                <c:pt idx="1032">
                  <c:v>18</c:v>
                </c:pt>
                <c:pt idx="1033">
                  <c:v>28</c:v>
                </c:pt>
                <c:pt idx="1034">
                  <c:v>19</c:v>
                </c:pt>
                <c:pt idx="1035">
                  <c:v>17</c:v>
                </c:pt>
                <c:pt idx="1036">
                  <c:v>31</c:v>
                </c:pt>
                <c:pt idx="1037">
                  <c:v>37</c:v>
                </c:pt>
                <c:pt idx="1038">
                  <c:v>27</c:v>
                </c:pt>
                <c:pt idx="1039">
                  <c:v>29</c:v>
                </c:pt>
                <c:pt idx="1040">
                  <c:v>32</c:v>
                </c:pt>
                <c:pt idx="1041">
                  <c:v>30</c:v>
                </c:pt>
                <c:pt idx="1042">
                  <c:v>21</c:v>
                </c:pt>
                <c:pt idx="1043">
                  <c:v>28</c:v>
                </c:pt>
                <c:pt idx="1044">
                  <c:v>35</c:v>
                </c:pt>
                <c:pt idx="1045">
                  <c:v>25</c:v>
                </c:pt>
                <c:pt idx="1046">
                  <c:v>24</c:v>
                </c:pt>
                <c:pt idx="1047">
                  <c:v>23</c:v>
                </c:pt>
                <c:pt idx="1048">
                  <c:v>25</c:v>
                </c:pt>
                <c:pt idx="1049">
                  <c:v>32</c:v>
                </c:pt>
                <c:pt idx="1050">
                  <c:v>17</c:v>
                </c:pt>
                <c:pt idx="1051">
                  <c:v>27</c:v>
                </c:pt>
                <c:pt idx="1052">
                  <c:v>20</c:v>
                </c:pt>
                <c:pt idx="1053">
                  <c:v>27</c:v>
                </c:pt>
                <c:pt idx="1054">
                  <c:v>35</c:v>
                </c:pt>
                <c:pt idx="1055">
                  <c:v>28</c:v>
                </c:pt>
                <c:pt idx="1056">
                  <c:v>27</c:v>
                </c:pt>
                <c:pt idx="1057">
                  <c:v>28</c:v>
                </c:pt>
                <c:pt idx="1058">
                  <c:v>27</c:v>
                </c:pt>
                <c:pt idx="1059">
                  <c:v>24</c:v>
                </c:pt>
                <c:pt idx="1060">
                  <c:v>28</c:v>
                </c:pt>
                <c:pt idx="1061">
                  <c:v>28</c:v>
                </c:pt>
                <c:pt idx="1062">
                  <c:v>29</c:v>
                </c:pt>
                <c:pt idx="1063">
                  <c:v>31</c:v>
                </c:pt>
                <c:pt idx="1064">
                  <c:v>27</c:v>
                </c:pt>
                <c:pt idx="1065">
                  <c:v>24</c:v>
                </c:pt>
                <c:pt idx="1066">
                  <c:v>25</c:v>
                </c:pt>
                <c:pt idx="1067">
                  <c:v>32</c:v>
                </c:pt>
                <c:pt idx="1068">
                  <c:v>39</c:v>
                </c:pt>
                <c:pt idx="1069">
                  <c:v>28</c:v>
                </c:pt>
                <c:pt idx="1070">
                  <c:v>21</c:v>
                </c:pt>
                <c:pt idx="1071">
                  <c:v>39</c:v>
                </c:pt>
                <c:pt idx="1072">
                  <c:v>23</c:v>
                </c:pt>
                <c:pt idx="1073">
                  <c:v>31</c:v>
                </c:pt>
                <c:pt idx="1074">
                  <c:v>35</c:v>
                </c:pt>
                <c:pt idx="1075">
                  <c:v>30</c:v>
                </c:pt>
                <c:pt idx="1076">
                  <c:v>28</c:v>
                </c:pt>
                <c:pt idx="1077">
                  <c:v>27</c:v>
                </c:pt>
                <c:pt idx="1078">
                  <c:v>19</c:v>
                </c:pt>
                <c:pt idx="1079">
                  <c:v>41</c:v>
                </c:pt>
                <c:pt idx="1080">
                  <c:v>28</c:v>
                </c:pt>
                <c:pt idx="1081">
                  <c:v>29</c:v>
                </c:pt>
                <c:pt idx="1082">
                  <c:v>24</c:v>
                </c:pt>
                <c:pt idx="1083">
                  <c:v>33</c:v>
                </c:pt>
                <c:pt idx="1084">
                  <c:v>32</c:v>
                </c:pt>
                <c:pt idx="1085">
                  <c:v>32</c:v>
                </c:pt>
                <c:pt idx="1086">
                  <c:v>17</c:v>
                </c:pt>
                <c:pt idx="1087">
                  <c:v>27</c:v>
                </c:pt>
                <c:pt idx="1088">
                  <c:v>28</c:v>
                </c:pt>
                <c:pt idx="1089">
                  <c:v>25</c:v>
                </c:pt>
                <c:pt idx="1090">
                  <c:v>25</c:v>
                </c:pt>
                <c:pt idx="1091">
                  <c:v>21</c:v>
                </c:pt>
                <c:pt idx="1092">
                  <c:v>36</c:v>
                </c:pt>
                <c:pt idx="1093">
                  <c:v>21</c:v>
                </c:pt>
                <c:pt idx="1094">
                  <c:v>22</c:v>
                </c:pt>
                <c:pt idx="1095">
                  <c:v>28</c:v>
                </c:pt>
                <c:pt idx="1096">
                  <c:v>26</c:v>
                </c:pt>
                <c:pt idx="1097">
                  <c:v>23</c:v>
                </c:pt>
                <c:pt idx="1098">
                  <c:v>19</c:v>
                </c:pt>
                <c:pt idx="1099">
                  <c:v>19</c:v>
                </c:pt>
                <c:pt idx="1100">
                  <c:v>29</c:v>
                </c:pt>
                <c:pt idx="1101">
                  <c:v>37</c:v>
                </c:pt>
                <c:pt idx="1102">
                  <c:v>17</c:v>
                </c:pt>
                <c:pt idx="1103">
                  <c:v>27</c:v>
                </c:pt>
                <c:pt idx="1104">
                  <c:v>21</c:v>
                </c:pt>
                <c:pt idx="1105">
                  <c:v>16</c:v>
                </c:pt>
                <c:pt idx="1106">
                  <c:v>21</c:v>
                </c:pt>
                <c:pt idx="1107">
                  <c:v>23</c:v>
                </c:pt>
                <c:pt idx="1108">
                  <c:v>24</c:v>
                </c:pt>
                <c:pt idx="1109">
                  <c:v>19</c:v>
                </c:pt>
                <c:pt idx="1110">
                  <c:v>34</c:v>
                </c:pt>
                <c:pt idx="1111">
                  <c:v>29</c:v>
                </c:pt>
                <c:pt idx="1112">
                  <c:v>24</c:v>
                </c:pt>
                <c:pt idx="1113">
                  <c:v>26</c:v>
                </c:pt>
                <c:pt idx="1114">
                  <c:v>20</c:v>
                </c:pt>
                <c:pt idx="1115">
                  <c:v>23</c:v>
                </c:pt>
                <c:pt idx="1116">
                  <c:v>20</c:v>
                </c:pt>
                <c:pt idx="1117">
                  <c:v>22</c:v>
                </c:pt>
                <c:pt idx="1118">
                  <c:v>22</c:v>
                </c:pt>
                <c:pt idx="1119">
                  <c:v>24</c:v>
                </c:pt>
                <c:pt idx="1120">
                  <c:v>24</c:v>
                </c:pt>
                <c:pt idx="1121">
                  <c:v>19</c:v>
                </c:pt>
                <c:pt idx="1122">
                  <c:v>19</c:v>
                </c:pt>
                <c:pt idx="1123">
                  <c:v>27</c:v>
                </c:pt>
                <c:pt idx="1124">
                  <c:v>26</c:v>
                </c:pt>
                <c:pt idx="1125">
                  <c:v>29</c:v>
                </c:pt>
                <c:pt idx="1126">
                  <c:v>24</c:v>
                </c:pt>
                <c:pt idx="1127">
                  <c:v>18</c:v>
                </c:pt>
                <c:pt idx="1128">
                  <c:v>13</c:v>
                </c:pt>
                <c:pt idx="1129">
                  <c:v>19</c:v>
                </c:pt>
                <c:pt idx="1130">
                  <c:v>15</c:v>
                </c:pt>
                <c:pt idx="1131">
                  <c:v>17</c:v>
                </c:pt>
                <c:pt idx="1132">
                  <c:v>20</c:v>
                </c:pt>
                <c:pt idx="1133">
                  <c:v>20</c:v>
                </c:pt>
                <c:pt idx="1134">
                  <c:v>17</c:v>
                </c:pt>
                <c:pt idx="1135">
                  <c:v>22</c:v>
                </c:pt>
                <c:pt idx="1136">
                  <c:v>18</c:v>
                </c:pt>
                <c:pt idx="1137">
                  <c:v>20</c:v>
                </c:pt>
                <c:pt idx="1138">
                  <c:v>18</c:v>
                </c:pt>
                <c:pt idx="1139">
                  <c:v>23</c:v>
                </c:pt>
                <c:pt idx="1140">
                  <c:v>23</c:v>
                </c:pt>
                <c:pt idx="1141">
                  <c:v>22</c:v>
                </c:pt>
                <c:pt idx="1142">
                  <c:v>23</c:v>
                </c:pt>
                <c:pt idx="1143">
                  <c:v>20</c:v>
                </c:pt>
                <c:pt idx="1144">
                  <c:v>24</c:v>
                </c:pt>
                <c:pt idx="1145">
                  <c:v>17</c:v>
                </c:pt>
                <c:pt idx="1146">
                  <c:v>29</c:v>
                </c:pt>
                <c:pt idx="1147">
                  <c:v>22</c:v>
                </c:pt>
                <c:pt idx="1148">
                  <c:v>14</c:v>
                </c:pt>
                <c:pt idx="1149">
                  <c:v>21</c:v>
                </c:pt>
                <c:pt idx="1150">
                  <c:v>25</c:v>
                </c:pt>
                <c:pt idx="1151">
                  <c:v>25</c:v>
                </c:pt>
                <c:pt idx="1152">
                  <c:v>20</c:v>
                </c:pt>
                <c:pt idx="1153">
                  <c:v>15</c:v>
                </c:pt>
                <c:pt idx="1154">
                  <c:v>26</c:v>
                </c:pt>
                <c:pt idx="1155">
                  <c:v>28</c:v>
                </c:pt>
                <c:pt idx="1156">
                  <c:v>14</c:v>
                </c:pt>
                <c:pt idx="1157">
                  <c:v>20</c:v>
                </c:pt>
                <c:pt idx="1158">
                  <c:v>17</c:v>
                </c:pt>
                <c:pt idx="1159">
                  <c:v>16</c:v>
                </c:pt>
                <c:pt idx="1160">
                  <c:v>27</c:v>
                </c:pt>
                <c:pt idx="1161">
                  <c:v>33</c:v>
                </c:pt>
                <c:pt idx="1162">
                  <c:v>24</c:v>
                </c:pt>
                <c:pt idx="1163">
                  <c:v>16</c:v>
                </c:pt>
                <c:pt idx="1164">
                  <c:v>27</c:v>
                </c:pt>
                <c:pt idx="1165">
                  <c:v>16</c:v>
                </c:pt>
                <c:pt idx="1166">
                  <c:v>29</c:v>
                </c:pt>
                <c:pt idx="1167">
                  <c:v>27</c:v>
                </c:pt>
                <c:pt idx="1168">
                  <c:v>21</c:v>
                </c:pt>
                <c:pt idx="1169">
                  <c:v>25</c:v>
                </c:pt>
                <c:pt idx="1170">
                  <c:v>14</c:v>
                </c:pt>
                <c:pt idx="1171">
                  <c:v>24</c:v>
                </c:pt>
                <c:pt idx="1172">
                  <c:v>26</c:v>
                </c:pt>
                <c:pt idx="1173">
                  <c:v>22</c:v>
                </c:pt>
                <c:pt idx="1174">
                  <c:v>14</c:v>
                </c:pt>
                <c:pt idx="1175">
                  <c:v>18</c:v>
                </c:pt>
                <c:pt idx="1176">
                  <c:v>33</c:v>
                </c:pt>
                <c:pt idx="1177">
                  <c:v>17</c:v>
                </c:pt>
                <c:pt idx="1178">
                  <c:v>24</c:v>
                </c:pt>
                <c:pt idx="1179">
                  <c:v>14</c:v>
                </c:pt>
                <c:pt idx="1180">
                  <c:v>29</c:v>
                </c:pt>
                <c:pt idx="1181">
                  <c:v>31</c:v>
                </c:pt>
                <c:pt idx="1182">
                  <c:v>12</c:v>
                </c:pt>
                <c:pt idx="1183">
                  <c:v>29</c:v>
                </c:pt>
                <c:pt idx="1184">
                  <c:v>24</c:v>
                </c:pt>
                <c:pt idx="1185">
                  <c:v>22</c:v>
                </c:pt>
                <c:pt idx="1186">
                  <c:v>23</c:v>
                </c:pt>
                <c:pt idx="1187">
                  <c:v>23</c:v>
                </c:pt>
                <c:pt idx="1188">
                  <c:v>20</c:v>
                </c:pt>
                <c:pt idx="1189">
                  <c:v>21</c:v>
                </c:pt>
                <c:pt idx="1190">
                  <c:v>30</c:v>
                </c:pt>
                <c:pt idx="1191">
                  <c:v>10</c:v>
                </c:pt>
                <c:pt idx="1192">
                  <c:v>14</c:v>
                </c:pt>
                <c:pt idx="1193">
                  <c:v>17</c:v>
                </c:pt>
                <c:pt idx="1194">
                  <c:v>22</c:v>
                </c:pt>
                <c:pt idx="1195">
                  <c:v>17</c:v>
                </c:pt>
                <c:pt idx="1196">
                  <c:v>21</c:v>
                </c:pt>
                <c:pt idx="1197">
                  <c:v>20</c:v>
                </c:pt>
                <c:pt idx="1198">
                  <c:v>24</c:v>
                </c:pt>
                <c:pt idx="1199">
                  <c:v>21</c:v>
                </c:pt>
                <c:pt idx="1200">
                  <c:v>24</c:v>
                </c:pt>
                <c:pt idx="1201">
                  <c:v>20</c:v>
                </c:pt>
                <c:pt idx="1202">
                  <c:v>27</c:v>
                </c:pt>
                <c:pt idx="1203">
                  <c:v>21</c:v>
                </c:pt>
                <c:pt idx="1204">
                  <c:v>26</c:v>
                </c:pt>
                <c:pt idx="1205">
                  <c:v>16</c:v>
                </c:pt>
                <c:pt idx="1206">
                  <c:v>24</c:v>
                </c:pt>
                <c:pt idx="1207">
                  <c:v>29</c:v>
                </c:pt>
                <c:pt idx="1208">
                  <c:v>14</c:v>
                </c:pt>
                <c:pt idx="1209">
                  <c:v>19</c:v>
                </c:pt>
                <c:pt idx="1210">
                  <c:v>20</c:v>
                </c:pt>
                <c:pt idx="1211">
                  <c:v>27</c:v>
                </c:pt>
                <c:pt idx="1212">
                  <c:v>23</c:v>
                </c:pt>
                <c:pt idx="1213">
                  <c:v>26</c:v>
                </c:pt>
                <c:pt idx="1214">
                  <c:v>24</c:v>
                </c:pt>
                <c:pt idx="1215">
                  <c:v>24</c:v>
                </c:pt>
                <c:pt idx="1216">
                  <c:v>22</c:v>
                </c:pt>
                <c:pt idx="1217">
                  <c:v>20</c:v>
                </c:pt>
                <c:pt idx="1218">
                  <c:v>28</c:v>
                </c:pt>
                <c:pt idx="1219">
                  <c:v>29</c:v>
                </c:pt>
                <c:pt idx="1220">
                  <c:v>28</c:v>
                </c:pt>
                <c:pt idx="1221">
                  <c:v>10</c:v>
                </c:pt>
                <c:pt idx="1222">
                  <c:v>37</c:v>
                </c:pt>
                <c:pt idx="1223">
                  <c:v>33</c:v>
                </c:pt>
                <c:pt idx="1224">
                  <c:v>34</c:v>
                </c:pt>
                <c:pt idx="1225">
                  <c:v>21</c:v>
                </c:pt>
                <c:pt idx="1226">
                  <c:v>17</c:v>
                </c:pt>
                <c:pt idx="1227">
                  <c:v>31</c:v>
                </c:pt>
                <c:pt idx="1228">
                  <c:v>21</c:v>
                </c:pt>
                <c:pt idx="1229">
                  <c:v>32</c:v>
                </c:pt>
                <c:pt idx="1230">
                  <c:v>36</c:v>
                </c:pt>
                <c:pt idx="1231">
                  <c:v>23</c:v>
                </c:pt>
                <c:pt idx="1232">
                  <c:v>30</c:v>
                </c:pt>
                <c:pt idx="1233">
                  <c:v>31</c:v>
                </c:pt>
                <c:pt idx="1234">
                  <c:v>18</c:v>
                </c:pt>
                <c:pt idx="1235">
                  <c:v>25</c:v>
                </c:pt>
                <c:pt idx="1236">
                  <c:v>22</c:v>
                </c:pt>
                <c:pt idx="1237">
                  <c:v>24</c:v>
                </c:pt>
                <c:pt idx="1238">
                  <c:v>20</c:v>
                </c:pt>
                <c:pt idx="1239">
                  <c:v>17</c:v>
                </c:pt>
                <c:pt idx="1240">
                  <c:v>26</c:v>
                </c:pt>
                <c:pt idx="1241">
                  <c:v>25</c:v>
                </c:pt>
                <c:pt idx="1242">
                  <c:v>19</c:v>
                </c:pt>
                <c:pt idx="1243">
                  <c:v>23</c:v>
                </c:pt>
                <c:pt idx="1244">
                  <c:v>26</c:v>
                </c:pt>
                <c:pt idx="1245">
                  <c:v>29</c:v>
                </c:pt>
                <c:pt idx="1246">
                  <c:v>21</c:v>
                </c:pt>
                <c:pt idx="1247">
                  <c:v>27</c:v>
                </c:pt>
                <c:pt idx="1248">
                  <c:v>16</c:v>
                </c:pt>
                <c:pt idx="1249">
                  <c:v>20</c:v>
                </c:pt>
                <c:pt idx="1250">
                  <c:v>17</c:v>
                </c:pt>
                <c:pt idx="1251">
                  <c:v>24</c:v>
                </c:pt>
                <c:pt idx="1252">
                  <c:v>29</c:v>
                </c:pt>
                <c:pt idx="1253">
                  <c:v>25</c:v>
                </c:pt>
                <c:pt idx="1254">
                  <c:v>26</c:v>
                </c:pt>
                <c:pt idx="1255">
                  <c:v>33</c:v>
                </c:pt>
                <c:pt idx="1256">
                  <c:v>16</c:v>
                </c:pt>
                <c:pt idx="1257">
                  <c:v>23</c:v>
                </c:pt>
                <c:pt idx="1258">
                  <c:v>13</c:v>
                </c:pt>
                <c:pt idx="1259">
                  <c:v>16</c:v>
                </c:pt>
                <c:pt idx="1260">
                  <c:v>26</c:v>
                </c:pt>
                <c:pt idx="1261">
                  <c:v>22</c:v>
                </c:pt>
                <c:pt idx="1262">
                  <c:v>19</c:v>
                </c:pt>
                <c:pt idx="1263">
                  <c:v>29</c:v>
                </c:pt>
                <c:pt idx="1264">
                  <c:v>18</c:v>
                </c:pt>
                <c:pt idx="1265">
                  <c:v>18</c:v>
                </c:pt>
                <c:pt idx="1266">
                  <c:v>18</c:v>
                </c:pt>
                <c:pt idx="1267">
                  <c:v>15</c:v>
                </c:pt>
                <c:pt idx="1268">
                  <c:v>26</c:v>
                </c:pt>
                <c:pt idx="1269">
                  <c:v>20</c:v>
                </c:pt>
                <c:pt idx="1270">
                  <c:v>26</c:v>
                </c:pt>
                <c:pt idx="1271">
                  <c:v>16</c:v>
                </c:pt>
                <c:pt idx="1272">
                  <c:v>18</c:v>
                </c:pt>
                <c:pt idx="1273">
                  <c:v>18</c:v>
                </c:pt>
                <c:pt idx="1274">
                  <c:v>29</c:v>
                </c:pt>
                <c:pt idx="1275">
                  <c:v>24</c:v>
                </c:pt>
                <c:pt idx="1276">
                  <c:v>23</c:v>
                </c:pt>
                <c:pt idx="1277">
                  <c:v>22</c:v>
                </c:pt>
                <c:pt idx="1278">
                  <c:v>32</c:v>
                </c:pt>
                <c:pt idx="1279">
                  <c:v>22</c:v>
                </c:pt>
                <c:pt idx="1280">
                  <c:v>34</c:v>
                </c:pt>
                <c:pt idx="1281">
                  <c:v>26</c:v>
                </c:pt>
                <c:pt idx="1282">
                  <c:v>20</c:v>
                </c:pt>
                <c:pt idx="1283">
                  <c:v>26</c:v>
                </c:pt>
                <c:pt idx="1284">
                  <c:v>16</c:v>
                </c:pt>
                <c:pt idx="1285">
                  <c:v>31</c:v>
                </c:pt>
                <c:pt idx="1286">
                  <c:v>28</c:v>
                </c:pt>
                <c:pt idx="1287">
                  <c:v>35</c:v>
                </c:pt>
                <c:pt idx="1288">
                  <c:v>19</c:v>
                </c:pt>
                <c:pt idx="1289">
                  <c:v>17</c:v>
                </c:pt>
                <c:pt idx="1290">
                  <c:v>19</c:v>
                </c:pt>
                <c:pt idx="1291">
                  <c:v>24</c:v>
                </c:pt>
                <c:pt idx="1292">
                  <c:v>14</c:v>
                </c:pt>
                <c:pt idx="1293">
                  <c:v>12</c:v>
                </c:pt>
                <c:pt idx="1294">
                  <c:v>20</c:v>
                </c:pt>
                <c:pt idx="1295">
                  <c:v>17</c:v>
                </c:pt>
                <c:pt idx="1296">
                  <c:v>19</c:v>
                </c:pt>
                <c:pt idx="1297">
                  <c:v>18</c:v>
                </c:pt>
                <c:pt idx="1298">
                  <c:v>23</c:v>
                </c:pt>
                <c:pt idx="1299">
                  <c:v>21</c:v>
                </c:pt>
                <c:pt idx="1300">
                  <c:v>21</c:v>
                </c:pt>
                <c:pt idx="1301">
                  <c:v>15</c:v>
                </c:pt>
                <c:pt idx="1302">
                  <c:v>20</c:v>
                </c:pt>
                <c:pt idx="1303">
                  <c:v>21</c:v>
                </c:pt>
                <c:pt idx="1304">
                  <c:v>22</c:v>
                </c:pt>
                <c:pt idx="1305">
                  <c:v>19</c:v>
                </c:pt>
                <c:pt idx="1306">
                  <c:v>22</c:v>
                </c:pt>
                <c:pt idx="1307">
                  <c:v>26</c:v>
                </c:pt>
                <c:pt idx="1308">
                  <c:v>30</c:v>
                </c:pt>
                <c:pt idx="1309">
                  <c:v>22</c:v>
                </c:pt>
                <c:pt idx="1310">
                  <c:v>18</c:v>
                </c:pt>
                <c:pt idx="1311">
                  <c:v>26</c:v>
                </c:pt>
                <c:pt idx="1312">
                  <c:v>20</c:v>
                </c:pt>
                <c:pt idx="1313">
                  <c:v>16</c:v>
                </c:pt>
                <c:pt idx="1314">
                  <c:v>28</c:v>
                </c:pt>
                <c:pt idx="1315">
                  <c:v>21</c:v>
                </c:pt>
                <c:pt idx="1316">
                  <c:v>26</c:v>
                </c:pt>
                <c:pt idx="1317">
                  <c:v>26</c:v>
                </c:pt>
                <c:pt idx="1318">
                  <c:v>29</c:v>
                </c:pt>
                <c:pt idx="1319">
                  <c:v>21</c:v>
                </c:pt>
                <c:pt idx="1320">
                  <c:v>24</c:v>
                </c:pt>
                <c:pt idx="1321">
                  <c:v>20</c:v>
                </c:pt>
                <c:pt idx="1322">
                  <c:v>27</c:v>
                </c:pt>
                <c:pt idx="1323">
                  <c:v>27</c:v>
                </c:pt>
                <c:pt idx="1324">
                  <c:v>24</c:v>
                </c:pt>
                <c:pt idx="1325">
                  <c:v>32</c:v>
                </c:pt>
                <c:pt idx="1326">
                  <c:v>31</c:v>
                </c:pt>
                <c:pt idx="1327">
                  <c:v>26</c:v>
                </c:pt>
                <c:pt idx="1328">
                  <c:v>28</c:v>
                </c:pt>
                <c:pt idx="1329">
                  <c:v>31</c:v>
                </c:pt>
                <c:pt idx="1330">
                  <c:v>28</c:v>
                </c:pt>
                <c:pt idx="1331">
                  <c:v>27</c:v>
                </c:pt>
                <c:pt idx="1332">
                  <c:v>31</c:v>
                </c:pt>
                <c:pt idx="1333">
                  <c:v>39</c:v>
                </c:pt>
                <c:pt idx="1334">
                  <c:v>27</c:v>
                </c:pt>
                <c:pt idx="1335">
                  <c:v>33</c:v>
                </c:pt>
                <c:pt idx="1336">
                  <c:v>26</c:v>
                </c:pt>
                <c:pt idx="1337">
                  <c:v>14</c:v>
                </c:pt>
                <c:pt idx="1338">
                  <c:v>13</c:v>
                </c:pt>
                <c:pt idx="1339">
                  <c:v>9</c:v>
                </c:pt>
                <c:pt idx="1340">
                  <c:v>14</c:v>
                </c:pt>
                <c:pt idx="1341">
                  <c:v>18</c:v>
                </c:pt>
                <c:pt idx="1342">
                  <c:v>15</c:v>
                </c:pt>
                <c:pt idx="1343">
                  <c:v>17</c:v>
                </c:pt>
                <c:pt idx="1344">
                  <c:v>18</c:v>
                </c:pt>
                <c:pt idx="1345">
                  <c:v>11</c:v>
                </c:pt>
                <c:pt idx="1346">
                  <c:v>17</c:v>
                </c:pt>
                <c:pt idx="1347">
                  <c:v>13</c:v>
                </c:pt>
                <c:pt idx="1348">
                  <c:v>16</c:v>
                </c:pt>
                <c:pt idx="1349">
                  <c:v>17</c:v>
                </c:pt>
                <c:pt idx="1350">
                  <c:v>16</c:v>
                </c:pt>
                <c:pt idx="1351">
                  <c:v>10</c:v>
                </c:pt>
                <c:pt idx="1352">
                  <c:v>16</c:v>
                </c:pt>
                <c:pt idx="1353">
                  <c:v>17</c:v>
                </c:pt>
                <c:pt idx="1354">
                  <c:v>18</c:v>
                </c:pt>
                <c:pt idx="1355">
                  <c:v>11</c:v>
                </c:pt>
                <c:pt idx="1356">
                  <c:v>22</c:v>
                </c:pt>
                <c:pt idx="1357">
                  <c:v>16</c:v>
                </c:pt>
                <c:pt idx="1358">
                  <c:v>19</c:v>
                </c:pt>
                <c:pt idx="1359">
                  <c:v>18</c:v>
                </c:pt>
                <c:pt idx="1360">
                  <c:v>13</c:v>
                </c:pt>
                <c:pt idx="1361">
                  <c:v>23</c:v>
                </c:pt>
                <c:pt idx="1362">
                  <c:v>16</c:v>
                </c:pt>
                <c:pt idx="1363">
                  <c:v>16</c:v>
                </c:pt>
                <c:pt idx="1364">
                  <c:v>9</c:v>
                </c:pt>
                <c:pt idx="1365">
                  <c:v>16</c:v>
                </c:pt>
                <c:pt idx="1366">
                  <c:v>14</c:v>
                </c:pt>
                <c:pt idx="1367">
                  <c:v>10</c:v>
                </c:pt>
                <c:pt idx="1368">
                  <c:v>9</c:v>
                </c:pt>
                <c:pt idx="1369">
                  <c:v>16</c:v>
                </c:pt>
                <c:pt idx="1370">
                  <c:v>12</c:v>
                </c:pt>
                <c:pt idx="1371">
                  <c:v>9</c:v>
                </c:pt>
                <c:pt idx="1372">
                  <c:v>17</c:v>
                </c:pt>
                <c:pt idx="1373">
                  <c:v>14</c:v>
                </c:pt>
                <c:pt idx="1374">
                  <c:v>13</c:v>
                </c:pt>
                <c:pt idx="1375">
                  <c:v>18</c:v>
                </c:pt>
                <c:pt idx="1376">
                  <c:v>19</c:v>
                </c:pt>
                <c:pt idx="1377">
                  <c:v>14</c:v>
                </c:pt>
                <c:pt idx="1378">
                  <c:v>7</c:v>
                </c:pt>
                <c:pt idx="1379">
                  <c:v>14</c:v>
                </c:pt>
                <c:pt idx="1380">
                  <c:v>13</c:v>
                </c:pt>
                <c:pt idx="1381">
                  <c:v>10</c:v>
                </c:pt>
                <c:pt idx="1382">
                  <c:v>11</c:v>
                </c:pt>
                <c:pt idx="1383">
                  <c:v>15</c:v>
                </c:pt>
                <c:pt idx="1384">
                  <c:v>10</c:v>
                </c:pt>
                <c:pt idx="1385">
                  <c:v>8</c:v>
                </c:pt>
                <c:pt idx="1386">
                  <c:v>8</c:v>
                </c:pt>
                <c:pt idx="1387">
                  <c:v>9</c:v>
                </c:pt>
                <c:pt idx="1388">
                  <c:v>9</c:v>
                </c:pt>
                <c:pt idx="1389">
                  <c:v>7</c:v>
                </c:pt>
                <c:pt idx="1390">
                  <c:v>8</c:v>
                </c:pt>
                <c:pt idx="1391">
                  <c:v>8</c:v>
                </c:pt>
                <c:pt idx="1392">
                  <c:v>7</c:v>
                </c:pt>
                <c:pt idx="1393">
                  <c:v>10</c:v>
                </c:pt>
                <c:pt idx="1394">
                  <c:v>12</c:v>
                </c:pt>
                <c:pt idx="1395">
                  <c:v>16</c:v>
                </c:pt>
                <c:pt idx="1396">
                  <c:v>8</c:v>
                </c:pt>
                <c:pt idx="1397">
                  <c:v>9</c:v>
                </c:pt>
                <c:pt idx="1398">
                  <c:v>12</c:v>
                </c:pt>
                <c:pt idx="1399">
                  <c:v>11</c:v>
                </c:pt>
                <c:pt idx="1400">
                  <c:v>9</c:v>
                </c:pt>
                <c:pt idx="1401">
                  <c:v>9</c:v>
                </c:pt>
                <c:pt idx="1402">
                  <c:v>9</c:v>
                </c:pt>
                <c:pt idx="1403">
                  <c:v>8</c:v>
                </c:pt>
                <c:pt idx="1404">
                  <c:v>5</c:v>
                </c:pt>
                <c:pt idx="1405">
                  <c:v>16</c:v>
                </c:pt>
                <c:pt idx="1406">
                  <c:v>9</c:v>
                </c:pt>
                <c:pt idx="1407">
                  <c:v>11</c:v>
                </c:pt>
                <c:pt idx="1408">
                  <c:v>8</c:v>
                </c:pt>
                <c:pt idx="1409">
                  <c:v>8</c:v>
                </c:pt>
                <c:pt idx="1410">
                  <c:v>3</c:v>
                </c:pt>
                <c:pt idx="1411">
                  <c:v>12</c:v>
                </c:pt>
                <c:pt idx="1412">
                  <c:v>12</c:v>
                </c:pt>
                <c:pt idx="1413">
                  <c:v>12</c:v>
                </c:pt>
                <c:pt idx="1414">
                  <c:v>13</c:v>
                </c:pt>
                <c:pt idx="1415">
                  <c:v>16</c:v>
                </c:pt>
                <c:pt idx="1416">
                  <c:v>13</c:v>
                </c:pt>
                <c:pt idx="1417">
                  <c:v>11</c:v>
                </c:pt>
                <c:pt idx="1418">
                  <c:v>15</c:v>
                </c:pt>
                <c:pt idx="1419">
                  <c:v>10</c:v>
                </c:pt>
                <c:pt idx="1420">
                  <c:v>16</c:v>
                </c:pt>
                <c:pt idx="1421">
                  <c:v>13</c:v>
                </c:pt>
                <c:pt idx="1422">
                  <c:v>9</c:v>
                </c:pt>
                <c:pt idx="1423">
                  <c:v>11</c:v>
                </c:pt>
                <c:pt idx="1424">
                  <c:v>11</c:v>
                </c:pt>
                <c:pt idx="1425">
                  <c:v>9</c:v>
                </c:pt>
                <c:pt idx="1426">
                  <c:v>4</c:v>
                </c:pt>
                <c:pt idx="1427">
                  <c:v>9</c:v>
                </c:pt>
                <c:pt idx="1428">
                  <c:v>11</c:v>
                </c:pt>
                <c:pt idx="1429">
                  <c:v>9</c:v>
                </c:pt>
                <c:pt idx="1430">
                  <c:v>5</c:v>
                </c:pt>
                <c:pt idx="1431">
                  <c:v>14</c:v>
                </c:pt>
                <c:pt idx="1432">
                  <c:v>8</c:v>
                </c:pt>
                <c:pt idx="1433">
                  <c:v>12</c:v>
                </c:pt>
                <c:pt idx="1434">
                  <c:v>16</c:v>
                </c:pt>
                <c:pt idx="1435">
                  <c:v>7</c:v>
                </c:pt>
                <c:pt idx="1436">
                  <c:v>6</c:v>
                </c:pt>
                <c:pt idx="1437">
                  <c:v>16</c:v>
                </c:pt>
                <c:pt idx="1438">
                  <c:v>9</c:v>
                </c:pt>
                <c:pt idx="1439">
                  <c:v>9</c:v>
                </c:pt>
                <c:pt idx="1440">
                  <c:v>0</c:v>
                </c:pt>
              </c:numCache>
            </c:numRef>
          </c:val>
          <c:extLst>
            <c:ext xmlns:c16="http://schemas.microsoft.com/office/drawing/2014/chart" uri="{C3380CC4-5D6E-409C-BE32-E72D297353CC}">
              <c16:uniqueId val="{00000004-10A5-4804-9F0A-9D2C6056B06D}"/>
            </c:ext>
          </c:extLst>
        </c:ser>
        <c:dLbls>
          <c:showLegendKey val="0"/>
          <c:showVal val="0"/>
          <c:showCatName val="0"/>
          <c:showSerName val="0"/>
          <c:showPercent val="0"/>
          <c:showBubbleSize val="0"/>
        </c:dLbls>
        <c:gapWidth val="150"/>
        <c:overlap val="100"/>
        <c:axId val="1519200160"/>
        <c:axId val="1519198912"/>
      </c:barChart>
      <c:catAx>
        <c:axId val="1519200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BE"/>
                  <a:t>Time (minute from midnigh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519198912"/>
        <c:crosses val="autoZero"/>
        <c:auto val="1"/>
        <c:lblAlgn val="ctr"/>
        <c:lblOffset val="100"/>
        <c:tickLblSkip val="60"/>
        <c:noMultiLvlLbl val="0"/>
      </c:catAx>
      <c:valAx>
        <c:axId val="1519198912"/>
        <c:scaling>
          <c:orientation val="minMax"/>
          <c:max val="6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BE"/>
                  <a:t>Number of aTaxi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51920016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BE"/>
              <a:t>aTaxis status through time of the day</a:t>
            </a:r>
            <a:br>
              <a:rPr lang="fr-BE"/>
            </a:br>
            <a:r>
              <a:rPr lang="fr-BE"/>
              <a:t>Simulation with empty ri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8!$B$1</c:f>
              <c:strCache>
                <c:ptCount val="1"/>
                <c:pt idx="0">
                  <c:v>working</c:v>
                </c:pt>
              </c:strCache>
            </c:strRef>
          </c:tx>
          <c:spPr>
            <a:solidFill>
              <a:schemeClr val="accent6">
                <a:lumMod val="40000"/>
                <a:lumOff val="60000"/>
              </a:schemeClr>
            </a:solidFill>
            <a:ln>
              <a:noFill/>
            </a:ln>
            <a:effectLst/>
          </c:spPr>
          <c:invertIfNegative val="0"/>
          <c:cat>
            <c:strRef>
              <c:f>Sheet8!$A$2:$A$1442</c:f>
              <c:strCache>
                <c:ptCount val="14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strCache>
            </c:strRef>
          </c:cat>
          <c:val>
            <c:numRef>
              <c:f>Sheet8!$B$2:$B$1442</c:f>
              <c:numCache>
                <c:formatCode>General</c:formatCode>
                <c:ptCount val="1441"/>
                <c:pt idx="0">
                  <c:v>2</c:v>
                </c:pt>
                <c:pt idx="1">
                  <c:v>4</c:v>
                </c:pt>
                <c:pt idx="2">
                  <c:v>7</c:v>
                </c:pt>
                <c:pt idx="3">
                  <c:v>8</c:v>
                </c:pt>
                <c:pt idx="4">
                  <c:v>9</c:v>
                </c:pt>
                <c:pt idx="5">
                  <c:v>13</c:v>
                </c:pt>
                <c:pt idx="6">
                  <c:v>15</c:v>
                </c:pt>
                <c:pt idx="7">
                  <c:v>17</c:v>
                </c:pt>
                <c:pt idx="8">
                  <c:v>17</c:v>
                </c:pt>
                <c:pt idx="9">
                  <c:v>15</c:v>
                </c:pt>
                <c:pt idx="10">
                  <c:v>17</c:v>
                </c:pt>
                <c:pt idx="11">
                  <c:v>18</c:v>
                </c:pt>
                <c:pt idx="12">
                  <c:v>17</c:v>
                </c:pt>
                <c:pt idx="13">
                  <c:v>16</c:v>
                </c:pt>
                <c:pt idx="14">
                  <c:v>17</c:v>
                </c:pt>
                <c:pt idx="15">
                  <c:v>18</c:v>
                </c:pt>
                <c:pt idx="16">
                  <c:v>20</c:v>
                </c:pt>
                <c:pt idx="17">
                  <c:v>20</c:v>
                </c:pt>
                <c:pt idx="18">
                  <c:v>17</c:v>
                </c:pt>
                <c:pt idx="19">
                  <c:v>19</c:v>
                </c:pt>
                <c:pt idx="20">
                  <c:v>19</c:v>
                </c:pt>
                <c:pt idx="21">
                  <c:v>21</c:v>
                </c:pt>
                <c:pt idx="22">
                  <c:v>23</c:v>
                </c:pt>
                <c:pt idx="23">
                  <c:v>27</c:v>
                </c:pt>
                <c:pt idx="24">
                  <c:v>29</c:v>
                </c:pt>
                <c:pt idx="25">
                  <c:v>31</c:v>
                </c:pt>
                <c:pt idx="26">
                  <c:v>29</c:v>
                </c:pt>
                <c:pt idx="27">
                  <c:v>30</c:v>
                </c:pt>
                <c:pt idx="28">
                  <c:v>31</c:v>
                </c:pt>
                <c:pt idx="29">
                  <c:v>31</c:v>
                </c:pt>
                <c:pt idx="30">
                  <c:v>29</c:v>
                </c:pt>
                <c:pt idx="31">
                  <c:v>30</c:v>
                </c:pt>
                <c:pt idx="32">
                  <c:v>30</c:v>
                </c:pt>
                <c:pt idx="33">
                  <c:v>28</c:v>
                </c:pt>
                <c:pt idx="34">
                  <c:v>26</c:v>
                </c:pt>
                <c:pt idx="35">
                  <c:v>25</c:v>
                </c:pt>
                <c:pt idx="36">
                  <c:v>24</c:v>
                </c:pt>
                <c:pt idx="37">
                  <c:v>27</c:v>
                </c:pt>
                <c:pt idx="38">
                  <c:v>28</c:v>
                </c:pt>
                <c:pt idx="39">
                  <c:v>27</c:v>
                </c:pt>
                <c:pt idx="40">
                  <c:v>26</c:v>
                </c:pt>
                <c:pt idx="41">
                  <c:v>24</c:v>
                </c:pt>
                <c:pt idx="42">
                  <c:v>25</c:v>
                </c:pt>
                <c:pt idx="43">
                  <c:v>21</c:v>
                </c:pt>
                <c:pt idx="44">
                  <c:v>19</c:v>
                </c:pt>
                <c:pt idx="45">
                  <c:v>19</c:v>
                </c:pt>
                <c:pt idx="46">
                  <c:v>18</c:v>
                </c:pt>
                <c:pt idx="47">
                  <c:v>18</c:v>
                </c:pt>
                <c:pt idx="48">
                  <c:v>18</c:v>
                </c:pt>
                <c:pt idx="49">
                  <c:v>19</c:v>
                </c:pt>
                <c:pt idx="50">
                  <c:v>19</c:v>
                </c:pt>
                <c:pt idx="51">
                  <c:v>19</c:v>
                </c:pt>
                <c:pt idx="52">
                  <c:v>19</c:v>
                </c:pt>
                <c:pt idx="53">
                  <c:v>15</c:v>
                </c:pt>
                <c:pt idx="54">
                  <c:v>15</c:v>
                </c:pt>
                <c:pt idx="55">
                  <c:v>16</c:v>
                </c:pt>
                <c:pt idx="56">
                  <c:v>18</c:v>
                </c:pt>
                <c:pt idx="57">
                  <c:v>17</c:v>
                </c:pt>
                <c:pt idx="58">
                  <c:v>20</c:v>
                </c:pt>
                <c:pt idx="59">
                  <c:v>20</c:v>
                </c:pt>
                <c:pt idx="60">
                  <c:v>19</c:v>
                </c:pt>
                <c:pt idx="61">
                  <c:v>17</c:v>
                </c:pt>
                <c:pt idx="62">
                  <c:v>17</c:v>
                </c:pt>
                <c:pt idx="63">
                  <c:v>14</c:v>
                </c:pt>
                <c:pt idx="64">
                  <c:v>11</c:v>
                </c:pt>
                <c:pt idx="65">
                  <c:v>8</c:v>
                </c:pt>
                <c:pt idx="66">
                  <c:v>6</c:v>
                </c:pt>
                <c:pt idx="67">
                  <c:v>6</c:v>
                </c:pt>
                <c:pt idx="68">
                  <c:v>6</c:v>
                </c:pt>
                <c:pt idx="69">
                  <c:v>6</c:v>
                </c:pt>
                <c:pt idx="70">
                  <c:v>6</c:v>
                </c:pt>
                <c:pt idx="71">
                  <c:v>6</c:v>
                </c:pt>
                <c:pt idx="72">
                  <c:v>4</c:v>
                </c:pt>
                <c:pt idx="73">
                  <c:v>4</c:v>
                </c:pt>
                <c:pt idx="74">
                  <c:v>4</c:v>
                </c:pt>
                <c:pt idx="75">
                  <c:v>4</c:v>
                </c:pt>
                <c:pt idx="76">
                  <c:v>4</c:v>
                </c:pt>
                <c:pt idx="77">
                  <c:v>3</c:v>
                </c:pt>
                <c:pt idx="78">
                  <c:v>3</c:v>
                </c:pt>
                <c:pt idx="79">
                  <c:v>2</c:v>
                </c:pt>
                <c:pt idx="80">
                  <c:v>2</c:v>
                </c:pt>
                <c:pt idx="81">
                  <c:v>1</c:v>
                </c:pt>
                <c:pt idx="82">
                  <c:v>2</c:v>
                </c:pt>
                <c:pt idx="83">
                  <c:v>2</c:v>
                </c:pt>
                <c:pt idx="84">
                  <c:v>2</c:v>
                </c:pt>
                <c:pt idx="85">
                  <c:v>2</c:v>
                </c:pt>
                <c:pt idx="86">
                  <c:v>2</c:v>
                </c:pt>
                <c:pt idx="87">
                  <c:v>2</c:v>
                </c:pt>
                <c:pt idx="88">
                  <c:v>2</c:v>
                </c:pt>
                <c:pt idx="89">
                  <c:v>2</c:v>
                </c:pt>
                <c:pt idx="90">
                  <c:v>2</c:v>
                </c:pt>
                <c:pt idx="91">
                  <c:v>1</c:v>
                </c:pt>
                <c:pt idx="92">
                  <c:v>1</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2</c:v>
                </c:pt>
                <c:pt idx="133">
                  <c:v>2</c:v>
                </c:pt>
                <c:pt idx="134">
                  <c:v>2</c:v>
                </c:pt>
                <c:pt idx="135">
                  <c:v>2</c:v>
                </c:pt>
                <c:pt idx="136">
                  <c:v>2</c:v>
                </c:pt>
                <c:pt idx="137">
                  <c:v>2</c:v>
                </c:pt>
                <c:pt idx="138">
                  <c:v>3</c:v>
                </c:pt>
                <c:pt idx="139">
                  <c:v>3</c:v>
                </c:pt>
                <c:pt idx="140">
                  <c:v>3</c:v>
                </c:pt>
                <c:pt idx="141">
                  <c:v>3</c:v>
                </c:pt>
                <c:pt idx="142">
                  <c:v>3</c:v>
                </c:pt>
                <c:pt idx="143">
                  <c:v>3</c:v>
                </c:pt>
                <c:pt idx="144">
                  <c:v>3</c:v>
                </c:pt>
                <c:pt idx="145">
                  <c:v>3</c:v>
                </c:pt>
                <c:pt idx="146">
                  <c:v>3</c:v>
                </c:pt>
                <c:pt idx="147">
                  <c:v>3</c:v>
                </c:pt>
                <c:pt idx="148">
                  <c:v>3</c:v>
                </c:pt>
                <c:pt idx="149">
                  <c:v>3</c:v>
                </c:pt>
                <c:pt idx="150">
                  <c:v>0</c:v>
                </c:pt>
                <c:pt idx="151">
                  <c:v>0</c:v>
                </c:pt>
                <c:pt idx="152">
                  <c:v>0</c:v>
                </c:pt>
                <c:pt idx="153">
                  <c:v>0</c:v>
                </c:pt>
                <c:pt idx="154">
                  <c:v>0</c:v>
                </c:pt>
                <c:pt idx="155">
                  <c:v>0</c:v>
                </c:pt>
                <c:pt idx="156">
                  <c:v>0</c:v>
                </c:pt>
                <c:pt idx="157">
                  <c:v>0</c:v>
                </c:pt>
                <c:pt idx="158">
                  <c:v>1</c:v>
                </c:pt>
                <c:pt idx="159">
                  <c:v>2</c:v>
                </c:pt>
                <c:pt idx="160">
                  <c:v>2</c:v>
                </c:pt>
                <c:pt idx="161">
                  <c:v>2</c:v>
                </c:pt>
                <c:pt idx="162">
                  <c:v>2</c:v>
                </c:pt>
                <c:pt idx="163">
                  <c:v>2</c:v>
                </c:pt>
                <c:pt idx="164">
                  <c:v>2</c:v>
                </c:pt>
                <c:pt idx="165">
                  <c:v>2</c:v>
                </c:pt>
                <c:pt idx="166">
                  <c:v>2</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2</c:v>
                </c:pt>
                <c:pt idx="182">
                  <c:v>1</c:v>
                </c:pt>
                <c:pt idx="183">
                  <c:v>1</c:v>
                </c:pt>
                <c:pt idx="184">
                  <c:v>1</c:v>
                </c:pt>
                <c:pt idx="185">
                  <c:v>1</c:v>
                </c:pt>
                <c:pt idx="186">
                  <c:v>1</c:v>
                </c:pt>
                <c:pt idx="187">
                  <c:v>1</c:v>
                </c:pt>
                <c:pt idx="188">
                  <c:v>1</c:v>
                </c:pt>
                <c:pt idx="189">
                  <c:v>2</c:v>
                </c:pt>
                <c:pt idx="190">
                  <c:v>2</c:v>
                </c:pt>
                <c:pt idx="191">
                  <c:v>2</c:v>
                </c:pt>
                <c:pt idx="192">
                  <c:v>2</c:v>
                </c:pt>
                <c:pt idx="193">
                  <c:v>2</c:v>
                </c:pt>
                <c:pt idx="194">
                  <c:v>2</c:v>
                </c:pt>
                <c:pt idx="195">
                  <c:v>2</c:v>
                </c:pt>
                <c:pt idx="196">
                  <c:v>2</c:v>
                </c:pt>
                <c:pt idx="197">
                  <c:v>2</c:v>
                </c:pt>
                <c:pt idx="198">
                  <c:v>3</c:v>
                </c:pt>
                <c:pt idx="199">
                  <c:v>2</c:v>
                </c:pt>
                <c:pt idx="200">
                  <c:v>2</c:v>
                </c:pt>
                <c:pt idx="201">
                  <c:v>1</c:v>
                </c:pt>
                <c:pt idx="202">
                  <c:v>1</c:v>
                </c:pt>
                <c:pt idx="203">
                  <c:v>2</c:v>
                </c:pt>
                <c:pt idx="204">
                  <c:v>2</c:v>
                </c:pt>
                <c:pt idx="205">
                  <c:v>4</c:v>
                </c:pt>
                <c:pt idx="206">
                  <c:v>4</c:v>
                </c:pt>
                <c:pt idx="207">
                  <c:v>5</c:v>
                </c:pt>
                <c:pt idx="208">
                  <c:v>5</c:v>
                </c:pt>
                <c:pt idx="209">
                  <c:v>6</c:v>
                </c:pt>
                <c:pt idx="210">
                  <c:v>7</c:v>
                </c:pt>
                <c:pt idx="211">
                  <c:v>7</c:v>
                </c:pt>
                <c:pt idx="212">
                  <c:v>7</c:v>
                </c:pt>
                <c:pt idx="213">
                  <c:v>7</c:v>
                </c:pt>
                <c:pt idx="214">
                  <c:v>7</c:v>
                </c:pt>
                <c:pt idx="215">
                  <c:v>7</c:v>
                </c:pt>
                <c:pt idx="216">
                  <c:v>7</c:v>
                </c:pt>
                <c:pt idx="217">
                  <c:v>7</c:v>
                </c:pt>
                <c:pt idx="218">
                  <c:v>7</c:v>
                </c:pt>
                <c:pt idx="219">
                  <c:v>7</c:v>
                </c:pt>
                <c:pt idx="220">
                  <c:v>7</c:v>
                </c:pt>
                <c:pt idx="221">
                  <c:v>8</c:v>
                </c:pt>
                <c:pt idx="222">
                  <c:v>10</c:v>
                </c:pt>
                <c:pt idx="223">
                  <c:v>10</c:v>
                </c:pt>
                <c:pt idx="224">
                  <c:v>10</c:v>
                </c:pt>
                <c:pt idx="225">
                  <c:v>11</c:v>
                </c:pt>
                <c:pt idx="226">
                  <c:v>14</c:v>
                </c:pt>
                <c:pt idx="227">
                  <c:v>13</c:v>
                </c:pt>
                <c:pt idx="228">
                  <c:v>13</c:v>
                </c:pt>
                <c:pt idx="229">
                  <c:v>14</c:v>
                </c:pt>
                <c:pt idx="230">
                  <c:v>13</c:v>
                </c:pt>
                <c:pt idx="231">
                  <c:v>13</c:v>
                </c:pt>
                <c:pt idx="232">
                  <c:v>15</c:v>
                </c:pt>
                <c:pt idx="233">
                  <c:v>16</c:v>
                </c:pt>
                <c:pt idx="234">
                  <c:v>15</c:v>
                </c:pt>
                <c:pt idx="235">
                  <c:v>16</c:v>
                </c:pt>
                <c:pt idx="236">
                  <c:v>15</c:v>
                </c:pt>
                <c:pt idx="237">
                  <c:v>15</c:v>
                </c:pt>
                <c:pt idx="238">
                  <c:v>16</c:v>
                </c:pt>
                <c:pt idx="239">
                  <c:v>16</c:v>
                </c:pt>
                <c:pt idx="240">
                  <c:v>17</c:v>
                </c:pt>
                <c:pt idx="241">
                  <c:v>16</c:v>
                </c:pt>
                <c:pt idx="242">
                  <c:v>16</c:v>
                </c:pt>
                <c:pt idx="243">
                  <c:v>13</c:v>
                </c:pt>
                <c:pt idx="244">
                  <c:v>13</c:v>
                </c:pt>
                <c:pt idx="245">
                  <c:v>10</c:v>
                </c:pt>
                <c:pt idx="246">
                  <c:v>10</c:v>
                </c:pt>
                <c:pt idx="247">
                  <c:v>12</c:v>
                </c:pt>
                <c:pt idx="248">
                  <c:v>13</c:v>
                </c:pt>
                <c:pt idx="249">
                  <c:v>14</c:v>
                </c:pt>
                <c:pt idx="250">
                  <c:v>15</c:v>
                </c:pt>
                <c:pt idx="251">
                  <c:v>14</c:v>
                </c:pt>
                <c:pt idx="252">
                  <c:v>18</c:v>
                </c:pt>
                <c:pt idx="253">
                  <c:v>21</c:v>
                </c:pt>
                <c:pt idx="254">
                  <c:v>21</c:v>
                </c:pt>
                <c:pt idx="255">
                  <c:v>21</c:v>
                </c:pt>
                <c:pt idx="256">
                  <c:v>21</c:v>
                </c:pt>
                <c:pt idx="257">
                  <c:v>22</c:v>
                </c:pt>
                <c:pt idx="258">
                  <c:v>22</c:v>
                </c:pt>
                <c:pt idx="259">
                  <c:v>24</c:v>
                </c:pt>
                <c:pt idx="260">
                  <c:v>25</c:v>
                </c:pt>
                <c:pt idx="261">
                  <c:v>25</c:v>
                </c:pt>
                <c:pt idx="262">
                  <c:v>26</c:v>
                </c:pt>
                <c:pt idx="263">
                  <c:v>27</c:v>
                </c:pt>
                <c:pt idx="264">
                  <c:v>28</c:v>
                </c:pt>
                <c:pt idx="265">
                  <c:v>28</c:v>
                </c:pt>
                <c:pt idx="266">
                  <c:v>29</c:v>
                </c:pt>
                <c:pt idx="267">
                  <c:v>32</c:v>
                </c:pt>
                <c:pt idx="268">
                  <c:v>35</c:v>
                </c:pt>
                <c:pt idx="269">
                  <c:v>38</c:v>
                </c:pt>
                <c:pt idx="270">
                  <c:v>40</c:v>
                </c:pt>
                <c:pt idx="271">
                  <c:v>37</c:v>
                </c:pt>
                <c:pt idx="272">
                  <c:v>35</c:v>
                </c:pt>
                <c:pt idx="273">
                  <c:v>35</c:v>
                </c:pt>
                <c:pt idx="274">
                  <c:v>34</c:v>
                </c:pt>
                <c:pt idx="275">
                  <c:v>36</c:v>
                </c:pt>
                <c:pt idx="276">
                  <c:v>39</c:v>
                </c:pt>
                <c:pt idx="277">
                  <c:v>41</c:v>
                </c:pt>
                <c:pt idx="278">
                  <c:v>41</c:v>
                </c:pt>
                <c:pt idx="279">
                  <c:v>43</c:v>
                </c:pt>
                <c:pt idx="280">
                  <c:v>42</c:v>
                </c:pt>
                <c:pt idx="281">
                  <c:v>41</c:v>
                </c:pt>
                <c:pt idx="282">
                  <c:v>44</c:v>
                </c:pt>
                <c:pt idx="283">
                  <c:v>42</c:v>
                </c:pt>
                <c:pt idx="284">
                  <c:v>42</c:v>
                </c:pt>
                <c:pt idx="285">
                  <c:v>41</c:v>
                </c:pt>
                <c:pt idx="286">
                  <c:v>39</c:v>
                </c:pt>
                <c:pt idx="287">
                  <c:v>44</c:v>
                </c:pt>
                <c:pt idx="288">
                  <c:v>43</c:v>
                </c:pt>
                <c:pt idx="289">
                  <c:v>41</c:v>
                </c:pt>
                <c:pt idx="290">
                  <c:v>41</c:v>
                </c:pt>
                <c:pt idx="291">
                  <c:v>40</c:v>
                </c:pt>
                <c:pt idx="292">
                  <c:v>41</c:v>
                </c:pt>
                <c:pt idx="293">
                  <c:v>42</c:v>
                </c:pt>
                <c:pt idx="294">
                  <c:v>40</c:v>
                </c:pt>
                <c:pt idx="295">
                  <c:v>42</c:v>
                </c:pt>
                <c:pt idx="296">
                  <c:v>45</c:v>
                </c:pt>
                <c:pt idx="297">
                  <c:v>44</c:v>
                </c:pt>
                <c:pt idx="298">
                  <c:v>46</c:v>
                </c:pt>
                <c:pt idx="299">
                  <c:v>47</c:v>
                </c:pt>
                <c:pt idx="300">
                  <c:v>48</c:v>
                </c:pt>
                <c:pt idx="301">
                  <c:v>50</c:v>
                </c:pt>
                <c:pt idx="302">
                  <c:v>52</c:v>
                </c:pt>
                <c:pt idx="303">
                  <c:v>52</c:v>
                </c:pt>
                <c:pt idx="304">
                  <c:v>52</c:v>
                </c:pt>
                <c:pt idx="305">
                  <c:v>54</c:v>
                </c:pt>
                <c:pt idx="306">
                  <c:v>56</c:v>
                </c:pt>
                <c:pt idx="307">
                  <c:v>52</c:v>
                </c:pt>
                <c:pt idx="308">
                  <c:v>51</c:v>
                </c:pt>
                <c:pt idx="309">
                  <c:v>52</c:v>
                </c:pt>
                <c:pt idx="310">
                  <c:v>51</c:v>
                </c:pt>
                <c:pt idx="311">
                  <c:v>51</c:v>
                </c:pt>
                <c:pt idx="312">
                  <c:v>53</c:v>
                </c:pt>
                <c:pt idx="313">
                  <c:v>58</c:v>
                </c:pt>
                <c:pt idx="314">
                  <c:v>57</c:v>
                </c:pt>
                <c:pt idx="315">
                  <c:v>57</c:v>
                </c:pt>
                <c:pt idx="316">
                  <c:v>63</c:v>
                </c:pt>
                <c:pt idx="317">
                  <c:v>64</c:v>
                </c:pt>
                <c:pt idx="318">
                  <c:v>63</c:v>
                </c:pt>
                <c:pt idx="319">
                  <c:v>71</c:v>
                </c:pt>
                <c:pt idx="320">
                  <c:v>75</c:v>
                </c:pt>
                <c:pt idx="321">
                  <c:v>77</c:v>
                </c:pt>
                <c:pt idx="322">
                  <c:v>80</c:v>
                </c:pt>
                <c:pt idx="323">
                  <c:v>81</c:v>
                </c:pt>
                <c:pt idx="324">
                  <c:v>82</c:v>
                </c:pt>
                <c:pt idx="325">
                  <c:v>84</c:v>
                </c:pt>
                <c:pt idx="326">
                  <c:v>85</c:v>
                </c:pt>
                <c:pt idx="327">
                  <c:v>85</c:v>
                </c:pt>
                <c:pt idx="328">
                  <c:v>87</c:v>
                </c:pt>
                <c:pt idx="329">
                  <c:v>85</c:v>
                </c:pt>
                <c:pt idx="330">
                  <c:v>89</c:v>
                </c:pt>
                <c:pt idx="331">
                  <c:v>90</c:v>
                </c:pt>
                <c:pt idx="332">
                  <c:v>91</c:v>
                </c:pt>
                <c:pt idx="333">
                  <c:v>92</c:v>
                </c:pt>
                <c:pt idx="334">
                  <c:v>94</c:v>
                </c:pt>
                <c:pt idx="335">
                  <c:v>93</c:v>
                </c:pt>
                <c:pt idx="336">
                  <c:v>94</c:v>
                </c:pt>
                <c:pt idx="337">
                  <c:v>93</c:v>
                </c:pt>
                <c:pt idx="338">
                  <c:v>91</c:v>
                </c:pt>
                <c:pt idx="339">
                  <c:v>96</c:v>
                </c:pt>
                <c:pt idx="340">
                  <c:v>93</c:v>
                </c:pt>
                <c:pt idx="341">
                  <c:v>91</c:v>
                </c:pt>
                <c:pt idx="342">
                  <c:v>88</c:v>
                </c:pt>
                <c:pt idx="343">
                  <c:v>91</c:v>
                </c:pt>
                <c:pt idx="344">
                  <c:v>95</c:v>
                </c:pt>
                <c:pt idx="345">
                  <c:v>101</c:v>
                </c:pt>
                <c:pt idx="346">
                  <c:v>108</c:v>
                </c:pt>
                <c:pt idx="347">
                  <c:v>110</c:v>
                </c:pt>
                <c:pt idx="348">
                  <c:v>111</c:v>
                </c:pt>
                <c:pt idx="349">
                  <c:v>112</c:v>
                </c:pt>
                <c:pt idx="350">
                  <c:v>114</c:v>
                </c:pt>
                <c:pt idx="351">
                  <c:v>115</c:v>
                </c:pt>
                <c:pt idx="352">
                  <c:v>116</c:v>
                </c:pt>
                <c:pt idx="353">
                  <c:v>117</c:v>
                </c:pt>
                <c:pt idx="354">
                  <c:v>117</c:v>
                </c:pt>
                <c:pt idx="355">
                  <c:v>118</c:v>
                </c:pt>
                <c:pt idx="356">
                  <c:v>121</c:v>
                </c:pt>
                <c:pt idx="357">
                  <c:v>118</c:v>
                </c:pt>
                <c:pt idx="358">
                  <c:v>123</c:v>
                </c:pt>
                <c:pt idx="359">
                  <c:v>126</c:v>
                </c:pt>
                <c:pt idx="360">
                  <c:v>126</c:v>
                </c:pt>
                <c:pt idx="361">
                  <c:v>126</c:v>
                </c:pt>
                <c:pt idx="362">
                  <c:v>126</c:v>
                </c:pt>
                <c:pt idx="363">
                  <c:v>124</c:v>
                </c:pt>
                <c:pt idx="364">
                  <c:v>120</c:v>
                </c:pt>
                <c:pt idx="365">
                  <c:v>123</c:v>
                </c:pt>
                <c:pt idx="366">
                  <c:v>124</c:v>
                </c:pt>
                <c:pt idx="367">
                  <c:v>115</c:v>
                </c:pt>
                <c:pt idx="368">
                  <c:v>119</c:v>
                </c:pt>
                <c:pt idx="369">
                  <c:v>123</c:v>
                </c:pt>
                <c:pt idx="370">
                  <c:v>131</c:v>
                </c:pt>
                <c:pt idx="371">
                  <c:v>137</c:v>
                </c:pt>
                <c:pt idx="372">
                  <c:v>139</c:v>
                </c:pt>
                <c:pt idx="373">
                  <c:v>144</c:v>
                </c:pt>
                <c:pt idx="374">
                  <c:v>141</c:v>
                </c:pt>
                <c:pt idx="375">
                  <c:v>138</c:v>
                </c:pt>
                <c:pt idx="376">
                  <c:v>143</c:v>
                </c:pt>
                <c:pt idx="377">
                  <c:v>141</c:v>
                </c:pt>
                <c:pt idx="378">
                  <c:v>148</c:v>
                </c:pt>
                <c:pt idx="379">
                  <c:v>151</c:v>
                </c:pt>
                <c:pt idx="380">
                  <c:v>152</c:v>
                </c:pt>
                <c:pt idx="381">
                  <c:v>149</c:v>
                </c:pt>
                <c:pt idx="382">
                  <c:v>148</c:v>
                </c:pt>
                <c:pt idx="383">
                  <c:v>153</c:v>
                </c:pt>
                <c:pt idx="384">
                  <c:v>155</c:v>
                </c:pt>
                <c:pt idx="385">
                  <c:v>161</c:v>
                </c:pt>
                <c:pt idx="386">
                  <c:v>162</c:v>
                </c:pt>
                <c:pt idx="387">
                  <c:v>161</c:v>
                </c:pt>
                <c:pt idx="388">
                  <c:v>164</c:v>
                </c:pt>
                <c:pt idx="389">
                  <c:v>170</c:v>
                </c:pt>
                <c:pt idx="390">
                  <c:v>172</c:v>
                </c:pt>
                <c:pt idx="391">
                  <c:v>177</c:v>
                </c:pt>
                <c:pt idx="392">
                  <c:v>182</c:v>
                </c:pt>
                <c:pt idx="393">
                  <c:v>185</c:v>
                </c:pt>
                <c:pt idx="394">
                  <c:v>179</c:v>
                </c:pt>
                <c:pt idx="395">
                  <c:v>179</c:v>
                </c:pt>
                <c:pt idx="396">
                  <c:v>173</c:v>
                </c:pt>
                <c:pt idx="397">
                  <c:v>170</c:v>
                </c:pt>
                <c:pt idx="398">
                  <c:v>174</c:v>
                </c:pt>
                <c:pt idx="399">
                  <c:v>182</c:v>
                </c:pt>
                <c:pt idx="400">
                  <c:v>185</c:v>
                </c:pt>
                <c:pt idx="401">
                  <c:v>182</c:v>
                </c:pt>
                <c:pt idx="402">
                  <c:v>185</c:v>
                </c:pt>
                <c:pt idx="403">
                  <c:v>181</c:v>
                </c:pt>
                <c:pt idx="404">
                  <c:v>185</c:v>
                </c:pt>
                <c:pt idx="405">
                  <c:v>192</c:v>
                </c:pt>
                <c:pt idx="406">
                  <c:v>196</c:v>
                </c:pt>
                <c:pt idx="407">
                  <c:v>199</c:v>
                </c:pt>
                <c:pt idx="408">
                  <c:v>198</c:v>
                </c:pt>
                <c:pt idx="409">
                  <c:v>202</c:v>
                </c:pt>
                <c:pt idx="410">
                  <c:v>202</c:v>
                </c:pt>
                <c:pt idx="411">
                  <c:v>194</c:v>
                </c:pt>
                <c:pt idx="412">
                  <c:v>194</c:v>
                </c:pt>
                <c:pt idx="413">
                  <c:v>202</c:v>
                </c:pt>
                <c:pt idx="414">
                  <c:v>206</c:v>
                </c:pt>
                <c:pt idx="415">
                  <c:v>201</c:v>
                </c:pt>
                <c:pt idx="416">
                  <c:v>200</c:v>
                </c:pt>
                <c:pt idx="417">
                  <c:v>215</c:v>
                </c:pt>
                <c:pt idx="418">
                  <c:v>220</c:v>
                </c:pt>
                <c:pt idx="419">
                  <c:v>217</c:v>
                </c:pt>
                <c:pt idx="420">
                  <c:v>223</c:v>
                </c:pt>
                <c:pt idx="421">
                  <c:v>229</c:v>
                </c:pt>
                <c:pt idx="422">
                  <c:v>232</c:v>
                </c:pt>
                <c:pt idx="423">
                  <c:v>218</c:v>
                </c:pt>
                <c:pt idx="424">
                  <c:v>224</c:v>
                </c:pt>
                <c:pt idx="425">
                  <c:v>226</c:v>
                </c:pt>
                <c:pt idx="426">
                  <c:v>221</c:v>
                </c:pt>
                <c:pt idx="427">
                  <c:v>228</c:v>
                </c:pt>
                <c:pt idx="428">
                  <c:v>234</c:v>
                </c:pt>
                <c:pt idx="429">
                  <c:v>241</c:v>
                </c:pt>
                <c:pt idx="430">
                  <c:v>232</c:v>
                </c:pt>
                <c:pt idx="431">
                  <c:v>232</c:v>
                </c:pt>
                <c:pt idx="432">
                  <c:v>233</c:v>
                </c:pt>
                <c:pt idx="433">
                  <c:v>231</c:v>
                </c:pt>
                <c:pt idx="434">
                  <c:v>229</c:v>
                </c:pt>
                <c:pt idx="435">
                  <c:v>227</c:v>
                </c:pt>
                <c:pt idx="436">
                  <c:v>232</c:v>
                </c:pt>
                <c:pt idx="437">
                  <c:v>231</c:v>
                </c:pt>
                <c:pt idx="438">
                  <c:v>237</c:v>
                </c:pt>
                <c:pt idx="439">
                  <c:v>239</c:v>
                </c:pt>
                <c:pt idx="440">
                  <c:v>230</c:v>
                </c:pt>
                <c:pt idx="441">
                  <c:v>223</c:v>
                </c:pt>
                <c:pt idx="442">
                  <c:v>222</c:v>
                </c:pt>
                <c:pt idx="443">
                  <c:v>228</c:v>
                </c:pt>
                <c:pt idx="444">
                  <c:v>236</c:v>
                </c:pt>
                <c:pt idx="445">
                  <c:v>237</c:v>
                </c:pt>
                <c:pt idx="446">
                  <c:v>238</c:v>
                </c:pt>
                <c:pt idx="447">
                  <c:v>242</c:v>
                </c:pt>
                <c:pt idx="448">
                  <c:v>237</c:v>
                </c:pt>
                <c:pt idx="449">
                  <c:v>232</c:v>
                </c:pt>
                <c:pt idx="450">
                  <c:v>227</c:v>
                </c:pt>
                <c:pt idx="451">
                  <c:v>235</c:v>
                </c:pt>
                <c:pt idx="452">
                  <c:v>237</c:v>
                </c:pt>
                <c:pt idx="453">
                  <c:v>244</c:v>
                </c:pt>
                <c:pt idx="454">
                  <c:v>235</c:v>
                </c:pt>
                <c:pt idx="455">
                  <c:v>236</c:v>
                </c:pt>
                <c:pt idx="456">
                  <c:v>235</c:v>
                </c:pt>
                <c:pt idx="457">
                  <c:v>226</c:v>
                </c:pt>
                <c:pt idx="458">
                  <c:v>225</c:v>
                </c:pt>
                <c:pt idx="459">
                  <c:v>224</c:v>
                </c:pt>
                <c:pt idx="460">
                  <c:v>223</c:v>
                </c:pt>
                <c:pt idx="461">
                  <c:v>224</c:v>
                </c:pt>
                <c:pt idx="462">
                  <c:v>223</c:v>
                </c:pt>
                <c:pt idx="463">
                  <c:v>208</c:v>
                </c:pt>
                <c:pt idx="464">
                  <c:v>209</c:v>
                </c:pt>
                <c:pt idx="465">
                  <c:v>213</c:v>
                </c:pt>
                <c:pt idx="466">
                  <c:v>215</c:v>
                </c:pt>
                <c:pt idx="467">
                  <c:v>211</c:v>
                </c:pt>
                <c:pt idx="468">
                  <c:v>216</c:v>
                </c:pt>
                <c:pt idx="469">
                  <c:v>214</c:v>
                </c:pt>
                <c:pt idx="470">
                  <c:v>215</c:v>
                </c:pt>
                <c:pt idx="471">
                  <c:v>208</c:v>
                </c:pt>
                <c:pt idx="472">
                  <c:v>211</c:v>
                </c:pt>
                <c:pt idx="473">
                  <c:v>214</c:v>
                </c:pt>
                <c:pt idx="474">
                  <c:v>209</c:v>
                </c:pt>
                <c:pt idx="475">
                  <c:v>213</c:v>
                </c:pt>
                <c:pt idx="476">
                  <c:v>212</c:v>
                </c:pt>
                <c:pt idx="477">
                  <c:v>207</c:v>
                </c:pt>
                <c:pt idx="478">
                  <c:v>203</c:v>
                </c:pt>
                <c:pt idx="479">
                  <c:v>205</c:v>
                </c:pt>
                <c:pt idx="480">
                  <c:v>209</c:v>
                </c:pt>
                <c:pt idx="481">
                  <c:v>205</c:v>
                </c:pt>
                <c:pt idx="482">
                  <c:v>210</c:v>
                </c:pt>
                <c:pt idx="483">
                  <c:v>210</c:v>
                </c:pt>
                <c:pt idx="484">
                  <c:v>214</c:v>
                </c:pt>
                <c:pt idx="485">
                  <c:v>210</c:v>
                </c:pt>
                <c:pt idx="486">
                  <c:v>209</c:v>
                </c:pt>
                <c:pt idx="487">
                  <c:v>207</c:v>
                </c:pt>
                <c:pt idx="488">
                  <c:v>203</c:v>
                </c:pt>
                <c:pt idx="489">
                  <c:v>204</c:v>
                </c:pt>
                <c:pt idx="490">
                  <c:v>199</c:v>
                </c:pt>
                <c:pt idx="491">
                  <c:v>188</c:v>
                </c:pt>
                <c:pt idx="492">
                  <c:v>184</c:v>
                </c:pt>
                <c:pt idx="493">
                  <c:v>184</c:v>
                </c:pt>
                <c:pt idx="494">
                  <c:v>193</c:v>
                </c:pt>
                <c:pt idx="495">
                  <c:v>192</c:v>
                </c:pt>
                <c:pt idx="496">
                  <c:v>195</c:v>
                </c:pt>
                <c:pt idx="497">
                  <c:v>192</c:v>
                </c:pt>
                <c:pt idx="498">
                  <c:v>194</c:v>
                </c:pt>
                <c:pt idx="499">
                  <c:v>204</c:v>
                </c:pt>
                <c:pt idx="500">
                  <c:v>213</c:v>
                </c:pt>
                <c:pt idx="501">
                  <c:v>211</c:v>
                </c:pt>
                <c:pt idx="502">
                  <c:v>206</c:v>
                </c:pt>
                <c:pt idx="503">
                  <c:v>201</c:v>
                </c:pt>
                <c:pt idx="504">
                  <c:v>199</c:v>
                </c:pt>
                <c:pt idx="505">
                  <c:v>194</c:v>
                </c:pt>
                <c:pt idx="506">
                  <c:v>203</c:v>
                </c:pt>
                <c:pt idx="507">
                  <c:v>201</c:v>
                </c:pt>
                <c:pt idx="508">
                  <c:v>210</c:v>
                </c:pt>
                <c:pt idx="509">
                  <c:v>219</c:v>
                </c:pt>
                <c:pt idx="510">
                  <c:v>214</c:v>
                </c:pt>
                <c:pt idx="511">
                  <c:v>214</c:v>
                </c:pt>
                <c:pt idx="512">
                  <c:v>213</c:v>
                </c:pt>
                <c:pt idx="513">
                  <c:v>211</c:v>
                </c:pt>
                <c:pt idx="514">
                  <c:v>215</c:v>
                </c:pt>
                <c:pt idx="515">
                  <c:v>213</c:v>
                </c:pt>
                <c:pt idx="516">
                  <c:v>216</c:v>
                </c:pt>
                <c:pt idx="517">
                  <c:v>212</c:v>
                </c:pt>
                <c:pt idx="518">
                  <c:v>215</c:v>
                </c:pt>
                <c:pt idx="519">
                  <c:v>221</c:v>
                </c:pt>
                <c:pt idx="520">
                  <c:v>219</c:v>
                </c:pt>
                <c:pt idx="521">
                  <c:v>224</c:v>
                </c:pt>
                <c:pt idx="522">
                  <c:v>218</c:v>
                </c:pt>
                <c:pt idx="523">
                  <c:v>220</c:v>
                </c:pt>
                <c:pt idx="524">
                  <c:v>222</c:v>
                </c:pt>
                <c:pt idx="525">
                  <c:v>223</c:v>
                </c:pt>
                <c:pt idx="526">
                  <c:v>220</c:v>
                </c:pt>
                <c:pt idx="527">
                  <c:v>211</c:v>
                </c:pt>
                <c:pt idx="528">
                  <c:v>205</c:v>
                </c:pt>
                <c:pt idx="529">
                  <c:v>201</c:v>
                </c:pt>
                <c:pt idx="530">
                  <c:v>201</c:v>
                </c:pt>
                <c:pt idx="531">
                  <c:v>193</c:v>
                </c:pt>
                <c:pt idx="532">
                  <c:v>189</c:v>
                </c:pt>
                <c:pt idx="533">
                  <c:v>184</c:v>
                </c:pt>
                <c:pt idx="534">
                  <c:v>179</c:v>
                </c:pt>
                <c:pt idx="535">
                  <c:v>181</c:v>
                </c:pt>
                <c:pt idx="536">
                  <c:v>182</c:v>
                </c:pt>
                <c:pt idx="537">
                  <c:v>188</c:v>
                </c:pt>
                <c:pt idx="538">
                  <c:v>195</c:v>
                </c:pt>
                <c:pt idx="539">
                  <c:v>192</c:v>
                </c:pt>
                <c:pt idx="540">
                  <c:v>200</c:v>
                </c:pt>
                <c:pt idx="541">
                  <c:v>196</c:v>
                </c:pt>
                <c:pt idx="542">
                  <c:v>193</c:v>
                </c:pt>
                <c:pt idx="543">
                  <c:v>191</c:v>
                </c:pt>
                <c:pt idx="544">
                  <c:v>187</c:v>
                </c:pt>
                <c:pt idx="545">
                  <c:v>188</c:v>
                </c:pt>
                <c:pt idx="546">
                  <c:v>184</c:v>
                </c:pt>
                <c:pt idx="547">
                  <c:v>182</c:v>
                </c:pt>
                <c:pt idx="548">
                  <c:v>188</c:v>
                </c:pt>
                <c:pt idx="549">
                  <c:v>190</c:v>
                </c:pt>
                <c:pt idx="550">
                  <c:v>186</c:v>
                </c:pt>
                <c:pt idx="551">
                  <c:v>186</c:v>
                </c:pt>
                <c:pt idx="552">
                  <c:v>189</c:v>
                </c:pt>
                <c:pt idx="553">
                  <c:v>190</c:v>
                </c:pt>
                <c:pt idx="554">
                  <c:v>187</c:v>
                </c:pt>
                <c:pt idx="555">
                  <c:v>177</c:v>
                </c:pt>
                <c:pt idx="556">
                  <c:v>183</c:v>
                </c:pt>
                <c:pt idx="557">
                  <c:v>181</c:v>
                </c:pt>
                <c:pt idx="558">
                  <c:v>176</c:v>
                </c:pt>
                <c:pt idx="559">
                  <c:v>181</c:v>
                </c:pt>
                <c:pt idx="560">
                  <c:v>178</c:v>
                </c:pt>
                <c:pt idx="561">
                  <c:v>175</c:v>
                </c:pt>
                <c:pt idx="562">
                  <c:v>183</c:v>
                </c:pt>
                <c:pt idx="563">
                  <c:v>178</c:v>
                </c:pt>
                <c:pt idx="564">
                  <c:v>184</c:v>
                </c:pt>
                <c:pt idx="565">
                  <c:v>189</c:v>
                </c:pt>
                <c:pt idx="566">
                  <c:v>188</c:v>
                </c:pt>
                <c:pt idx="567">
                  <c:v>186</c:v>
                </c:pt>
                <c:pt idx="568">
                  <c:v>188</c:v>
                </c:pt>
                <c:pt idx="569">
                  <c:v>190</c:v>
                </c:pt>
                <c:pt idx="570">
                  <c:v>179</c:v>
                </c:pt>
                <c:pt idx="571">
                  <c:v>180</c:v>
                </c:pt>
                <c:pt idx="572">
                  <c:v>185</c:v>
                </c:pt>
                <c:pt idx="573">
                  <c:v>180</c:v>
                </c:pt>
                <c:pt idx="574">
                  <c:v>184</c:v>
                </c:pt>
                <c:pt idx="575">
                  <c:v>180</c:v>
                </c:pt>
                <c:pt idx="576">
                  <c:v>183</c:v>
                </c:pt>
                <c:pt idx="577">
                  <c:v>180</c:v>
                </c:pt>
                <c:pt idx="578">
                  <c:v>181</c:v>
                </c:pt>
                <c:pt idx="579">
                  <c:v>183</c:v>
                </c:pt>
                <c:pt idx="580">
                  <c:v>180</c:v>
                </c:pt>
                <c:pt idx="581">
                  <c:v>185</c:v>
                </c:pt>
                <c:pt idx="582">
                  <c:v>178</c:v>
                </c:pt>
                <c:pt idx="583">
                  <c:v>177</c:v>
                </c:pt>
                <c:pt idx="584">
                  <c:v>175</c:v>
                </c:pt>
                <c:pt idx="585">
                  <c:v>176</c:v>
                </c:pt>
                <c:pt idx="586">
                  <c:v>188</c:v>
                </c:pt>
                <c:pt idx="587">
                  <c:v>188</c:v>
                </c:pt>
                <c:pt idx="588">
                  <c:v>195</c:v>
                </c:pt>
                <c:pt idx="589">
                  <c:v>198</c:v>
                </c:pt>
                <c:pt idx="590">
                  <c:v>204</c:v>
                </c:pt>
                <c:pt idx="591">
                  <c:v>211</c:v>
                </c:pt>
                <c:pt idx="592">
                  <c:v>207</c:v>
                </c:pt>
                <c:pt idx="593">
                  <c:v>214</c:v>
                </c:pt>
                <c:pt idx="594">
                  <c:v>217</c:v>
                </c:pt>
                <c:pt idx="595">
                  <c:v>215</c:v>
                </c:pt>
                <c:pt idx="596">
                  <c:v>208</c:v>
                </c:pt>
                <c:pt idx="597">
                  <c:v>204</c:v>
                </c:pt>
                <c:pt idx="598">
                  <c:v>207</c:v>
                </c:pt>
                <c:pt idx="599">
                  <c:v>202</c:v>
                </c:pt>
                <c:pt idx="600">
                  <c:v>199</c:v>
                </c:pt>
                <c:pt idx="601">
                  <c:v>193</c:v>
                </c:pt>
                <c:pt idx="602">
                  <c:v>196</c:v>
                </c:pt>
                <c:pt idx="603">
                  <c:v>191</c:v>
                </c:pt>
                <c:pt idx="604">
                  <c:v>188</c:v>
                </c:pt>
                <c:pt idx="605">
                  <c:v>189</c:v>
                </c:pt>
                <c:pt idx="606">
                  <c:v>185</c:v>
                </c:pt>
                <c:pt idx="607">
                  <c:v>187</c:v>
                </c:pt>
                <c:pt idx="608">
                  <c:v>188</c:v>
                </c:pt>
                <c:pt idx="609">
                  <c:v>186</c:v>
                </c:pt>
                <c:pt idx="610">
                  <c:v>194</c:v>
                </c:pt>
                <c:pt idx="611">
                  <c:v>198</c:v>
                </c:pt>
                <c:pt idx="612">
                  <c:v>192</c:v>
                </c:pt>
                <c:pt idx="613">
                  <c:v>186</c:v>
                </c:pt>
                <c:pt idx="614">
                  <c:v>189</c:v>
                </c:pt>
                <c:pt idx="615">
                  <c:v>181</c:v>
                </c:pt>
                <c:pt idx="616">
                  <c:v>177</c:v>
                </c:pt>
                <c:pt idx="617">
                  <c:v>177</c:v>
                </c:pt>
                <c:pt idx="618">
                  <c:v>179</c:v>
                </c:pt>
                <c:pt idx="619">
                  <c:v>173</c:v>
                </c:pt>
                <c:pt idx="620">
                  <c:v>167</c:v>
                </c:pt>
                <c:pt idx="621">
                  <c:v>166</c:v>
                </c:pt>
                <c:pt idx="622">
                  <c:v>164</c:v>
                </c:pt>
                <c:pt idx="623">
                  <c:v>161</c:v>
                </c:pt>
                <c:pt idx="624">
                  <c:v>166</c:v>
                </c:pt>
                <c:pt idx="625">
                  <c:v>159</c:v>
                </c:pt>
                <c:pt idx="626">
                  <c:v>155</c:v>
                </c:pt>
                <c:pt idx="627">
                  <c:v>157</c:v>
                </c:pt>
                <c:pt idx="628">
                  <c:v>157</c:v>
                </c:pt>
                <c:pt idx="629">
                  <c:v>155</c:v>
                </c:pt>
                <c:pt idx="630">
                  <c:v>158</c:v>
                </c:pt>
                <c:pt idx="631">
                  <c:v>153</c:v>
                </c:pt>
                <c:pt idx="632">
                  <c:v>155</c:v>
                </c:pt>
                <c:pt idx="633">
                  <c:v>154</c:v>
                </c:pt>
                <c:pt idx="634">
                  <c:v>146</c:v>
                </c:pt>
                <c:pt idx="635">
                  <c:v>152</c:v>
                </c:pt>
                <c:pt idx="636">
                  <c:v>156</c:v>
                </c:pt>
                <c:pt idx="637">
                  <c:v>161</c:v>
                </c:pt>
                <c:pt idx="638">
                  <c:v>164</c:v>
                </c:pt>
                <c:pt idx="639">
                  <c:v>170</c:v>
                </c:pt>
                <c:pt idx="640">
                  <c:v>171</c:v>
                </c:pt>
                <c:pt idx="641">
                  <c:v>169</c:v>
                </c:pt>
                <c:pt idx="642">
                  <c:v>172</c:v>
                </c:pt>
                <c:pt idx="643">
                  <c:v>163</c:v>
                </c:pt>
                <c:pt idx="644">
                  <c:v>157</c:v>
                </c:pt>
                <c:pt idx="645">
                  <c:v>158</c:v>
                </c:pt>
                <c:pt idx="646">
                  <c:v>160</c:v>
                </c:pt>
                <c:pt idx="647">
                  <c:v>163</c:v>
                </c:pt>
                <c:pt idx="648">
                  <c:v>163</c:v>
                </c:pt>
                <c:pt idx="649">
                  <c:v>159</c:v>
                </c:pt>
                <c:pt idx="650">
                  <c:v>161</c:v>
                </c:pt>
                <c:pt idx="651">
                  <c:v>161</c:v>
                </c:pt>
                <c:pt idx="652">
                  <c:v>167</c:v>
                </c:pt>
                <c:pt idx="653">
                  <c:v>171</c:v>
                </c:pt>
                <c:pt idx="654">
                  <c:v>170</c:v>
                </c:pt>
                <c:pt idx="655">
                  <c:v>171</c:v>
                </c:pt>
                <c:pt idx="656">
                  <c:v>167</c:v>
                </c:pt>
                <c:pt idx="657">
                  <c:v>169</c:v>
                </c:pt>
                <c:pt idx="658">
                  <c:v>173</c:v>
                </c:pt>
                <c:pt idx="659">
                  <c:v>177</c:v>
                </c:pt>
                <c:pt idx="660">
                  <c:v>167</c:v>
                </c:pt>
                <c:pt idx="661">
                  <c:v>171</c:v>
                </c:pt>
                <c:pt idx="662">
                  <c:v>175</c:v>
                </c:pt>
                <c:pt idx="663">
                  <c:v>181</c:v>
                </c:pt>
                <c:pt idx="664">
                  <c:v>191</c:v>
                </c:pt>
                <c:pt idx="665">
                  <c:v>184</c:v>
                </c:pt>
                <c:pt idx="666">
                  <c:v>179</c:v>
                </c:pt>
                <c:pt idx="667">
                  <c:v>181</c:v>
                </c:pt>
                <c:pt idx="668">
                  <c:v>179</c:v>
                </c:pt>
                <c:pt idx="669">
                  <c:v>177</c:v>
                </c:pt>
                <c:pt idx="670">
                  <c:v>172</c:v>
                </c:pt>
                <c:pt idx="671">
                  <c:v>176</c:v>
                </c:pt>
                <c:pt idx="672">
                  <c:v>172</c:v>
                </c:pt>
                <c:pt idx="673">
                  <c:v>175</c:v>
                </c:pt>
                <c:pt idx="674">
                  <c:v>174</c:v>
                </c:pt>
                <c:pt idx="675">
                  <c:v>177</c:v>
                </c:pt>
                <c:pt idx="676">
                  <c:v>183</c:v>
                </c:pt>
                <c:pt idx="677">
                  <c:v>185</c:v>
                </c:pt>
                <c:pt idx="678">
                  <c:v>197</c:v>
                </c:pt>
                <c:pt idx="679">
                  <c:v>203</c:v>
                </c:pt>
                <c:pt idx="680">
                  <c:v>208</c:v>
                </c:pt>
                <c:pt idx="681">
                  <c:v>207</c:v>
                </c:pt>
                <c:pt idx="682">
                  <c:v>210</c:v>
                </c:pt>
                <c:pt idx="683">
                  <c:v>215</c:v>
                </c:pt>
                <c:pt idx="684">
                  <c:v>213</c:v>
                </c:pt>
                <c:pt idx="685">
                  <c:v>212</c:v>
                </c:pt>
                <c:pt idx="686">
                  <c:v>218</c:v>
                </c:pt>
                <c:pt idx="687">
                  <c:v>215</c:v>
                </c:pt>
                <c:pt idx="688">
                  <c:v>218</c:v>
                </c:pt>
                <c:pt idx="689">
                  <c:v>212</c:v>
                </c:pt>
                <c:pt idx="690">
                  <c:v>212</c:v>
                </c:pt>
                <c:pt idx="691">
                  <c:v>212</c:v>
                </c:pt>
                <c:pt idx="692">
                  <c:v>205</c:v>
                </c:pt>
                <c:pt idx="693">
                  <c:v>212</c:v>
                </c:pt>
                <c:pt idx="694">
                  <c:v>207</c:v>
                </c:pt>
                <c:pt idx="695">
                  <c:v>202</c:v>
                </c:pt>
                <c:pt idx="696">
                  <c:v>200</c:v>
                </c:pt>
                <c:pt idx="697">
                  <c:v>198</c:v>
                </c:pt>
                <c:pt idx="698">
                  <c:v>206</c:v>
                </c:pt>
                <c:pt idx="699">
                  <c:v>206</c:v>
                </c:pt>
                <c:pt idx="700">
                  <c:v>207</c:v>
                </c:pt>
                <c:pt idx="701">
                  <c:v>211</c:v>
                </c:pt>
                <c:pt idx="702">
                  <c:v>208</c:v>
                </c:pt>
                <c:pt idx="703">
                  <c:v>199</c:v>
                </c:pt>
                <c:pt idx="704">
                  <c:v>207</c:v>
                </c:pt>
                <c:pt idx="705">
                  <c:v>215</c:v>
                </c:pt>
                <c:pt idx="706">
                  <c:v>214</c:v>
                </c:pt>
                <c:pt idx="707">
                  <c:v>214</c:v>
                </c:pt>
                <c:pt idx="708">
                  <c:v>205</c:v>
                </c:pt>
                <c:pt idx="709">
                  <c:v>204</c:v>
                </c:pt>
                <c:pt idx="710">
                  <c:v>209</c:v>
                </c:pt>
                <c:pt idx="711">
                  <c:v>206</c:v>
                </c:pt>
                <c:pt idx="712">
                  <c:v>216</c:v>
                </c:pt>
                <c:pt idx="713">
                  <c:v>214</c:v>
                </c:pt>
                <c:pt idx="714">
                  <c:v>218</c:v>
                </c:pt>
                <c:pt idx="715">
                  <c:v>217</c:v>
                </c:pt>
                <c:pt idx="716">
                  <c:v>217</c:v>
                </c:pt>
                <c:pt idx="717">
                  <c:v>218</c:v>
                </c:pt>
                <c:pt idx="718">
                  <c:v>212</c:v>
                </c:pt>
                <c:pt idx="719">
                  <c:v>210</c:v>
                </c:pt>
                <c:pt idx="720">
                  <c:v>206</c:v>
                </c:pt>
                <c:pt idx="721">
                  <c:v>205</c:v>
                </c:pt>
                <c:pt idx="722">
                  <c:v>206</c:v>
                </c:pt>
                <c:pt idx="723">
                  <c:v>218</c:v>
                </c:pt>
                <c:pt idx="724">
                  <c:v>222</c:v>
                </c:pt>
                <c:pt idx="725">
                  <c:v>226</c:v>
                </c:pt>
                <c:pt idx="726">
                  <c:v>229</c:v>
                </c:pt>
                <c:pt idx="727">
                  <c:v>226</c:v>
                </c:pt>
                <c:pt idx="728">
                  <c:v>229</c:v>
                </c:pt>
                <c:pt idx="729">
                  <c:v>222</c:v>
                </c:pt>
                <c:pt idx="730">
                  <c:v>221</c:v>
                </c:pt>
                <c:pt idx="731">
                  <c:v>223</c:v>
                </c:pt>
                <c:pt idx="732">
                  <c:v>225</c:v>
                </c:pt>
                <c:pt idx="733">
                  <c:v>229</c:v>
                </c:pt>
                <c:pt idx="734">
                  <c:v>220</c:v>
                </c:pt>
                <c:pt idx="735">
                  <c:v>216</c:v>
                </c:pt>
                <c:pt idx="736">
                  <c:v>220</c:v>
                </c:pt>
                <c:pt idx="737">
                  <c:v>223</c:v>
                </c:pt>
                <c:pt idx="738">
                  <c:v>225</c:v>
                </c:pt>
                <c:pt idx="739">
                  <c:v>231</c:v>
                </c:pt>
                <c:pt idx="740">
                  <c:v>230</c:v>
                </c:pt>
                <c:pt idx="741">
                  <c:v>229</c:v>
                </c:pt>
                <c:pt idx="742">
                  <c:v>235</c:v>
                </c:pt>
                <c:pt idx="743">
                  <c:v>244</c:v>
                </c:pt>
                <c:pt idx="744">
                  <c:v>247</c:v>
                </c:pt>
                <c:pt idx="745">
                  <c:v>241</c:v>
                </c:pt>
                <c:pt idx="746">
                  <c:v>245</c:v>
                </c:pt>
                <c:pt idx="747">
                  <c:v>244</c:v>
                </c:pt>
                <c:pt idx="748">
                  <c:v>246</c:v>
                </c:pt>
                <c:pt idx="749">
                  <c:v>243</c:v>
                </c:pt>
                <c:pt idx="750">
                  <c:v>243</c:v>
                </c:pt>
                <c:pt idx="751">
                  <c:v>247</c:v>
                </c:pt>
                <c:pt idx="752">
                  <c:v>251</c:v>
                </c:pt>
                <c:pt idx="753">
                  <c:v>250</c:v>
                </c:pt>
                <c:pt idx="754">
                  <c:v>253</c:v>
                </c:pt>
                <c:pt idx="755">
                  <c:v>258</c:v>
                </c:pt>
                <c:pt idx="756">
                  <c:v>254</c:v>
                </c:pt>
                <c:pt idx="757">
                  <c:v>254</c:v>
                </c:pt>
                <c:pt idx="758">
                  <c:v>267</c:v>
                </c:pt>
                <c:pt idx="759">
                  <c:v>263</c:v>
                </c:pt>
                <c:pt idx="760">
                  <c:v>259</c:v>
                </c:pt>
                <c:pt idx="761">
                  <c:v>264</c:v>
                </c:pt>
                <c:pt idx="762">
                  <c:v>261</c:v>
                </c:pt>
                <c:pt idx="763">
                  <c:v>268</c:v>
                </c:pt>
                <c:pt idx="764">
                  <c:v>273</c:v>
                </c:pt>
                <c:pt idx="765">
                  <c:v>284</c:v>
                </c:pt>
                <c:pt idx="766">
                  <c:v>281</c:v>
                </c:pt>
                <c:pt idx="767">
                  <c:v>276</c:v>
                </c:pt>
                <c:pt idx="768">
                  <c:v>282</c:v>
                </c:pt>
                <c:pt idx="769">
                  <c:v>284</c:v>
                </c:pt>
                <c:pt idx="770">
                  <c:v>278</c:v>
                </c:pt>
                <c:pt idx="771">
                  <c:v>281</c:v>
                </c:pt>
                <c:pt idx="772">
                  <c:v>283</c:v>
                </c:pt>
                <c:pt idx="773">
                  <c:v>282</c:v>
                </c:pt>
                <c:pt idx="774">
                  <c:v>278</c:v>
                </c:pt>
                <c:pt idx="775">
                  <c:v>287</c:v>
                </c:pt>
                <c:pt idx="776">
                  <c:v>294</c:v>
                </c:pt>
                <c:pt idx="777">
                  <c:v>296</c:v>
                </c:pt>
                <c:pt idx="778">
                  <c:v>294</c:v>
                </c:pt>
                <c:pt idx="779">
                  <c:v>294</c:v>
                </c:pt>
                <c:pt idx="780">
                  <c:v>292</c:v>
                </c:pt>
                <c:pt idx="781">
                  <c:v>291</c:v>
                </c:pt>
                <c:pt idx="782">
                  <c:v>291</c:v>
                </c:pt>
                <c:pt idx="783">
                  <c:v>299</c:v>
                </c:pt>
                <c:pt idx="784">
                  <c:v>299</c:v>
                </c:pt>
                <c:pt idx="785">
                  <c:v>298</c:v>
                </c:pt>
                <c:pt idx="786">
                  <c:v>301</c:v>
                </c:pt>
                <c:pt idx="787">
                  <c:v>297</c:v>
                </c:pt>
                <c:pt idx="788">
                  <c:v>304</c:v>
                </c:pt>
                <c:pt idx="789">
                  <c:v>311</c:v>
                </c:pt>
                <c:pt idx="790">
                  <c:v>301</c:v>
                </c:pt>
                <c:pt idx="791">
                  <c:v>305</c:v>
                </c:pt>
                <c:pt idx="792">
                  <c:v>312</c:v>
                </c:pt>
                <c:pt idx="793">
                  <c:v>316</c:v>
                </c:pt>
                <c:pt idx="794">
                  <c:v>313</c:v>
                </c:pt>
                <c:pt idx="795">
                  <c:v>305</c:v>
                </c:pt>
                <c:pt idx="796">
                  <c:v>301</c:v>
                </c:pt>
                <c:pt idx="797">
                  <c:v>284</c:v>
                </c:pt>
                <c:pt idx="798">
                  <c:v>286</c:v>
                </c:pt>
                <c:pt idx="799">
                  <c:v>287</c:v>
                </c:pt>
                <c:pt idx="800">
                  <c:v>286</c:v>
                </c:pt>
                <c:pt idx="801">
                  <c:v>284</c:v>
                </c:pt>
                <c:pt idx="802">
                  <c:v>275</c:v>
                </c:pt>
                <c:pt idx="803">
                  <c:v>279</c:v>
                </c:pt>
                <c:pt idx="804">
                  <c:v>288</c:v>
                </c:pt>
                <c:pt idx="805">
                  <c:v>286</c:v>
                </c:pt>
                <c:pt idx="806">
                  <c:v>285</c:v>
                </c:pt>
                <c:pt idx="807">
                  <c:v>282</c:v>
                </c:pt>
                <c:pt idx="808">
                  <c:v>281</c:v>
                </c:pt>
                <c:pt idx="809">
                  <c:v>285</c:v>
                </c:pt>
                <c:pt idx="810">
                  <c:v>285</c:v>
                </c:pt>
                <c:pt idx="811">
                  <c:v>292</c:v>
                </c:pt>
                <c:pt idx="812">
                  <c:v>294</c:v>
                </c:pt>
                <c:pt idx="813">
                  <c:v>296</c:v>
                </c:pt>
                <c:pt idx="814">
                  <c:v>307</c:v>
                </c:pt>
                <c:pt idx="815">
                  <c:v>310</c:v>
                </c:pt>
                <c:pt idx="816">
                  <c:v>313</c:v>
                </c:pt>
                <c:pt idx="817">
                  <c:v>322</c:v>
                </c:pt>
                <c:pt idx="818">
                  <c:v>318</c:v>
                </c:pt>
                <c:pt idx="819">
                  <c:v>318</c:v>
                </c:pt>
                <c:pt idx="820">
                  <c:v>328</c:v>
                </c:pt>
                <c:pt idx="821">
                  <c:v>330</c:v>
                </c:pt>
                <c:pt idx="822">
                  <c:v>322</c:v>
                </c:pt>
                <c:pt idx="823">
                  <c:v>318</c:v>
                </c:pt>
                <c:pt idx="824">
                  <c:v>318</c:v>
                </c:pt>
                <c:pt idx="825">
                  <c:v>315</c:v>
                </c:pt>
                <c:pt idx="826">
                  <c:v>316</c:v>
                </c:pt>
                <c:pt idx="827">
                  <c:v>321</c:v>
                </c:pt>
                <c:pt idx="828">
                  <c:v>322</c:v>
                </c:pt>
                <c:pt idx="829">
                  <c:v>327</c:v>
                </c:pt>
                <c:pt idx="830">
                  <c:v>314</c:v>
                </c:pt>
                <c:pt idx="831">
                  <c:v>295</c:v>
                </c:pt>
                <c:pt idx="832">
                  <c:v>289</c:v>
                </c:pt>
                <c:pt idx="833">
                  <c:v>284</c:v>
                </c:pt>
                <c:pt idx="834">
                  <c:v>291</c:v>
                </c:pt>
                <c:pt idx="835">
                  <c:v>288</c:v>
                </c:pt>
                <c:pt idx="836">
                  <c:v>289</c:v>
                </c:pt>
                <c:pt idx="837">
                  <c:v>290</c:v>
                </c:pt>
                <c:pt idx="838">
                  <c:v>283</c:v>
                </c:pt>
                <c:pt idx="839">
                  <c:v>274</c:v>
                </c:pt>
                <c:pt idx="840">
                  <c:v>271</c:v>
                </c:pt>
                <c:pt idx="841">
                  <c:v>268</c:v>
                </c:pt>
                <c:pt idx="842">
                  <c:v>269</c:v>
                </c:pt>
                <c:pt idx="843">
                  <c:v>268</c:v>
                </c:pt>
                <c:pt idx="844">
                  <c:v>270</c:v>
                </c:pt>
                <c:pt idx="845">
                  <c:v>275</c:v>
                </c:pt>
                <c:pt idx="846">
                  <c:v>261</c:v>
                </c:pt>
                <c:pt idx="847">
                  <c:v>255</c:v>
                </c:pt>
                <c:pt idx="848">
                  <c:v>256</c:v>
                </c:pt>
                <c:pt idx="849">
                  <c:v>256</c:v>
                </c:pt>
                <c:pt idx="850">
                  <c:v>252</c:v>
                </c:pt>
                <c:pt idx="851">
                  <c:v>246</c:v>
                </c:pt>
                <c:pt idx="852">
                  <c:v>243</c:v>
                </c:pt>
                <c:pt idx="853">
                  <c:v>244</c:v>
                </c:pt>
                <c:pt idx="854">
                  <c:v>250</c:v>
                </c:pt>
                <c:pt idx="855">
                  <c:v>245</c:v>
                </c:pt>
                <c:pt idx="856">
                  <c:v>249</c:v>
                </c:pt>
                <c:pt idx="857">
                  <c:v>250</c:v>
                </c:pt>
                <c:pt idx="858">
                  <c:v>249</c:v>
                </c:pt>
                <c:pt idx="859">
                  <c:v>261</c:v>
                </c:pt>
                <c:pt idx="860">
                  <c:v>264</c:v>
                </c:pt>
                <c:pt idx="861">
                  <c:v>261</c:v>
                </c:pt>
                <c:pt idx="862">
                  <c:v>265</c:v>
                </c:pt>
                <c:pt idx="863">
                  <c:v>272</c:v>
                </c:pt>
                <c:pt idx="864">
                  <c:v>277</c:v>
                </c:pt>
                <c:pt idx="865">
                  <c:v>282</c:v>
                </c:pt>
                <c:pt idx="866">
                  <c:v>278</c:v>
                </c:pt>
                <c:pt idx="867">
                  <c:v>282</c:v>
                </c:pt>
                <c:pt idx="868">
                  <c:v>293</c:v>
                </c:pt>
                <c:pt idx="869">
                  <c:v>287</c:v>
                </c:pt>
                <c:pt idx="870">
                  <c:v>285</c:v>
                </c:pt>
                <c:pt idx="871">
                  <c:v>285</c:v>
                </c:pt>
                <c:pt idx="872">
                  <c:v>285</c:v>
                </c:pt>
                <c:pt idx="873">
                  <c:v>277</c:v>
                </c:pt>
                <c:pt idx="874">
                  <c:v>282</c:v>
                </c:pt>
                <c:pt idx="875">
                  <c:v>274</c:v>
                </c:pt>
                <c:pt idx="876">
                  <c:v>275</c:v>
                </c:pt>
                <c:pt idx="877">
                  <c:v>281</c:v>
                </c:pt>
                <c:pt idx="878">
                  <c:v>285</c:v>
                </c:pt>
                <c:pt idx="879">
                  <c:v>292</c:v>
                </c:pt>
                <c:pt idx="880">
                  <c:v>288</c:v>
                </c:pt>
                <c:pt idx="881">
                  <c:v>288</c:v>
                </c:pt>
                <c:pt idx="882">
                  <c:v>288</c:v>
                </c:pt>
                <c:pt idx="883">
                  <c:v>281</c:v>
                </c:pt>
                <c:pt idx="884">
                  <c:v>289</c:v>
                </c:pt>
                <c:pt idx="885">
                  <c:v>300</c:v>
                </c:pt>
                <c:pt idx="886">
                  <c:v>297</c:v>
                </c:pt>
                <c:pt idx="887">
                  <c:v>293</c:v>
                </c:pt>
                <c:pt idx="888">
                  <c:v>287</c:v>
                </c:pt>
                <c:pt idx="889">
                  <c:v>275</c:v>
                </c:pt>
                <c:pt idx="890">
                  <c:v>274</c:v>
                </c:pt>
                <c:pt idx="891">
                  <c:v>282</c:v>
                </c:pt>
                <c:pt idx="892">
                  <c:v>271</c:v>
                </c:pt>
                <c:pt idx="893">
                  <c:v>271</c:v>
                </c:pt>
                <c:pt idx="894">
                  <c:v>273</c:v>
                </c:pt>
                <c:pt idx="895">
                  <c:v>275</c:v>
                </c:pt>
                <c:pt idx="896">
                  <c:v>261</c:v>
                </c:pt>
                <c:pt idx="897">
                  <c:v>264</c:v>
                </c:pt>
                <c:pt idx="898">
                  <c:v>260</c:v>
                </c:pt>
                <c:pt idx="899">
                  <c:v>256</c:v>
                </c:pt>
                <c:pt idx="900">
                  <c:v>266</c:v>
                </c:pt>
                <c:pt idx="901">
                  <c:v>272</c:v>
                </c:pt>
                <c:pt idx="902">
                  <c:v>270</c:v>
                </c:pt>
                <c:pt idx="903">
                  <c:v>267</c:v>
                </c:pt>
                <c:pt idx="904">
                  <c:v>266</c:v>
                </c:pt>
                <c:pt idx="905">
                  <c:v>262</c:v>
                </c:pt>
                <c:pt idx="906">
                  <c:v>262</c:v>
                </c:pt>
                <c:pt idx="907">
                  <c:v>266</c:v>
                </c:pt>
                <c:pt idx="908">
                  <c:v>271</c:v>
                </c:pt>
                <c:pt idx="909">
                  <c:v>279</c:v>
                </c:pt>
                <c:pt idx="910">
                  <c:v>290</c:v>
                </c:pt>
                <c:pt idx="911">
                  <c:v>290</c:v>
                </c:pt>
                <c:pt idx="912">
                  <c:v>280</c:v>
                </c:pt>
                <c:pt idx="913">
                  <c:v>285</c:v>
                </c:pt>
                <c:pt idx="914">
                  <c:v>289</c:v>
                </c:pt>
                <c:pt idx="915">
                  <c:v>290</c:v>
                </c:pt>
                <c:pt idx="916">
                  <c:v>299</c:v>
                </c:pt>
                <c:pt idx="917">
                  <c:v>297</c:v>
                </c:pt>
                <c:pt idx="918">
                  <c:v>300</c:v>
                </c:pt>
                <c:pt idx="919">
                  <c:v>302</c:v>
                </c:pt>
                <c:pt idx="920">
                  <c:v>301</c:v>
                </c:pt>
                <c:pt idx="921">
                  <c:v>302</c:v>
                </c:pt>
                <c:pt idx="922">
                  <c:v>296</c:v>
                </c:pt>
                <c:pt idx="923">
                  <c:v>303</c:v>
                </c:pt>
                <c:pt idx="924">
                  <c:v>299</c:v>
                </c:pt>
                <c:pt idx="925">
                  <c:v>298</c:v>
                </c:pt>
                <c:pt idx="926">
                  <c:v>303</c:v>
                </c:pt>
                <c:pt idx="927">
                  <c:v>294</c:v>
                </c:pt>
                <c:pt idx="928">
                  <c:v>307</c:v>
                </c:pt>
                <c:pt idx="929">
                  <c:v>311</c:v>
                </c:pt>
                <c:pt idx="930">
                  <c:v>314</c:v>
                </c:pt>
                <c:pt idx="931">
                  <c:v>316</c:v>
                </c:pt>
                <c:pt idx="932">
                  <c:v>320</c:v>
                </c:pt>
                <c:pt idx="933">
                  <c:v>326</c:v>
                </c:pt>
                <c:pt idx="934">
                  <c:v>330</c:v>
                </c:pt>
                <c:pt idx="935">
                  <c:v>321</c:v>
                </c:pt>
                <c:pt idx="936">
                  <c:v>326</c:v>
                </c:pt>
                <c:pt idx="937">
                  <c:v>326</c:v>
                </c:pt>
                <c:pt idx="938">
                  <c:v>330</c:v>
                </c:pt>
                <c:pt idx="939">
                  <c:v>335</c:v>
                </c:pt>
                <c:pt idx="940">
                  <c:v>328</c:v>
                </c:pt>
                <c:pt idx="941">
                  <c:v>335</c:v>
                </c:pt>
                <c:pt idx="942">
                  <c:v>340</c:v>
                </c:pt>
                <c:pt idx="943">
                  <c:v>334</c:v>
                </c:pt>
                <c:pt idx="944">
                  <c:v>340</c:v>
                </c:pt>
                <c:pt idx="945">
                  <c:v>342</c:v>
                </c:pt>
                <c:pt idx="946">
                  <c:v>351</c:v>
                </c:pt>
                <c:pt idx="947">
                  <c:v>353</c:v>
                </c:pt>
                <c:pt idx="948">
                  <c:v>349</c:v>
                </c:pt>
                <c:pt idx="949">
                  <c:v>359</c:v>
                </c:pt>
                <c:pt idx="950">
                  <c:v>361</c:v>
                </c:pt>
                <c:pt idx="951">
                  <c:v>361</c:v>
                </c:pt>
                <c:pt idx="952">
                  <c:v>370</c:v>
                </c:pt>
                <c:pt idx="953">
                  <c:v>363</c:v>
                </c:pt>
                <c:pt idx="954">
                  <c:v>357</c:v>
                </c:pt>
                <c:pt idx="955">
                  <c:v>352</c:v>
                </c:pt>
                <c:pt idx="956">
                  <c:v>358</c:v>
                </c:pt>
                <c:pt idx="957">
                  <c:v>362</c:v>
                </c:pt>
                <c:pt idx="958">
                  <c:v>360</c:v>
                </c:pt>
                <c:pt idx="959">
                  <c:v>381</c:v>
                </c:pt>
                <c:pt idx="960">
                  <c:v>390</c:v>
                </c:pt>
                <c:pt idx="961">
                  <c:v>390</c:v>
                </c:pt>
                <c:pt idx="962">
                  <c:v>378</c:v>
                </c:pt>
                <c:pt idx="963">
                  <c:v>384</c:v>
                </c:pt>
                <c:pt idx="964">
                  <c:v>384</c:v>
                </c:pt>
                <c:pt idx="965">
                  <c:v>382</c:v>
                </c:pt>
                <c:pt idx="966">
                  <c:v>382</c:v>
                </c:pt>
                <c:pt idx="967">
                  <c:v>377</c:v>
                </c:pt>
                <c:pt idx="968">
                  <c:v>390</c:v>
                </c:pt>
                <c:pt idx="969">
                  <c:v>406</c:v>
                </c:pt>
                <c:pt idx="970">
                  <c:v>402</c:v>
                </c:pt>
                <c:pt idx="971">
                  <c:v>400</c:v>
                </c:pt>
                <c:pt idx="972">
                  <c:v>387</c:v>
                </c:pt>
                <c:pt idx="973">
                  <c:v>381</c:v>
                </c:pt>
                <c:pt idx="974">
                  <c:v>382</c:v>
                </c:pt>
                <c:pt idx="975">
                  <c:v>373</c:v>
                </c:pt>
                <c:pt idx="976">
                  <c:v>376</c:v>
                </c:pt>
                <c:pt idx="977">
                  <c:v>391</c:v>
                </c:pt>
                <c:pt idx="978">
                  <c:v>391</c:v>
                </c:pt>
                <c:pt idx="979">
                  <c:v>399</c:v>
                </c:pt>
                <c:pt idx="980">
                  <c:v>387</c:v>
                </c:pt>
                <c:pt idx="981">
                  <c:v>377</c:v>
                </c:pt>
                <c:pt idx="982">
                  <c:v>375</c:v>
                </c:pt>
                <c:pt idx="983">
                  <c:v>374</c:v>
                </c:pt>
                <c:pt idx="984">
                  <c:v>371</c:v>
                </c:pt>
                <c:pt idx="985">
                  <c:v>380</c:v>
                </c:pt>
                <c:pt idx="986">
                  <c:v>383</c:v>
                </c:pt>
                <c:pt idx="987">
                  <c:v>385</c:v>
                </c:pt>
                <c:pt idx="988">
                  <c:v>392</c:v>
                </c:pt>
                <c:pt idx="989">
                  <c:v>389</c:v>
                </c:pt>
                <c:pt idx="990">
                  <c:v>381</c:v>
                </c:pt>
                <c:pt idx="991">
                  <c:v>391</c:v>
                </c:pt>
                <c:pt idx="992">
                  <c:v>391</c:v>
                </c:pt>
                <c:pt idx="993">
                  <c:v>405</c:v>
                </c:pt>
                <c:pt idx="994">
                  <c:v>419</c:v>
                </c:pt>
                <c:pt idx="995">
                  <c:v>412</c:v>
                </c:pt>
                <c:pt idx="996">
                  <c:v>408</c:v>
                </c:pt>
                <c:pt idx="997">
                  <c:v>406</c:v>
                </c:pt>
                <c:pt idx="998">
                  <c:v>408</c:v>
                </c:pt>
                <c:pt idx="999">
                  <c:v>409</c:v>
                </c:pt>
                <c:pt idx="1000">
                  <c:v>402</c:v>
                </c:pt>
                <c:pt idx="1001">
                  <c:v>404</c:v>
                </c:pt>
                <c:pt idx="1002">
                  <c:v>412</c:v>
                </c:pt>
                <c:pt idx="1003">
                  <c:v>411</c:v>
                </c:pt>
                <c:pt idx="1004">
                  <c:v>412</c:v>
                </c:pt>
                <c:pt idx="1005">
                  <c:v>414</c:v>
                </c:pt>
                <c:pt idx="1006">
                  <c:v>429</c:v>
                </c:pt>
                <c:pt idx="1007">
                  <c:v>435</c:v>
                </c:pt>
                <c:pt idx="1008">
                  <c:v>430</c:v>
                </c:pt>
                <c:pt idx="1009">
                  <c:v>429</c:v>
                </c:pt>
                <c:pt idx="1010">
                  <c:v>427</c:v>
                </c:pt>
                <c:pt idx="1011">
                  <c:v>426</c:v>
                </c:pt>
                <c:pt idx="1012">
                  <c:v>417</c:v>
                </c:pt>
                <c:pt idx="1013">
                  <c:v>419</c:v>
                </c:pt>
                <c:pt idx="1014">
                  <c:v>399</c:v>
                </c:pt>
                <c:pt idx="1015">
                  <c:v>391</c:v>
                </c:pt>
                <c:pt idx="1016">
                  <c:v>392</c:v>
                </c:pt>
                <c:pt idx="1017">
                  <c:v>398</c:v>
                </c:pt>
                <c:pt idx="1018">
                  <c:v>408</c:v>
                </c:pt>
                <c:pt idx="1019">
                  <c:v>402</c:v>
                </c:pt>
                <c:pt idx="1020">
                  <c:v>388</c:v>
                </c:pt>
                <c:pt idx="1021">
                  <c:v>379</c:v>
                </c:pt>
                <c:pt idx="1022">
                  <c:v>382</c:v>
                </c:pt>
                <c:pt idx="1023">
                  <c:v>383</c:v>
                </c:pt>
                <c:pt idx="1024">
                  <c:v>388</c:v>
                </c:pt>
                <c:pt idx="1025">
                  <c:v>395</c:v>
                </c:pt>
                <c:pt idx="1026">
                  <c:v>412</c:v>
                </c:pt>
                <c:pt idx="1027">
                  <c:v>407</c:v>
                </c:pt>
                <c:pt idx="1028">
                  <c:v>401</c:v>
                </c:pt>
                <c:pt idx="1029">
                  <c:v>385</c:v>
                </c:pt>
                <c:pt idx="1030">
                  <c:v>398</c:v>
                </c:pt>
                <c:pt idx="1031">
                  <c:v>398</c:v>
                </c:pt>
                <c:pt idx="1032">
                  <c:v>386</c:v>
                </c:pt>
                <c:pt idx="1033">
                  <c:v>400</c:v>
                </c:pt>
                <c:pt idx="1034">
                  <c:v>392</c:v>
                </c:pt>
                <c:pt idx="1035">
                  <c:v>384</c:v>
                </c:pt>
                <c:pt idx="1036">
                  <c:v>390</c:v>
                </c:pt>
                <c:pt idx="1037">
                  <c:v>408</c:v>
                </c:pt>
                <c:pt idx="1038">
                  <c:v>405</c:v>
                </c:pt>
                <c:pt idx="1039">
                  <c:v>407</c:v>
                </c:pt>
                <c:pt idx="1040">
                  <c:v>410</c:v>
                </c:pt>
                <c:pt idx="1041">
                  <c:v>412</c:v>
                </c:pt>
                <c:pt idx="1042">
                  <c:v>403</c:v>
                </c:pt>
                <c:pt idx="1043">
                  <c:v>411</c:v>
                </c:pt>
                <c:pt idx="1044">
                  <c:v>424</c:v>
                </c:pt>
                <c:pt idx="1045">
                  <c:v>418</c:v>
                </c:pt>
                <c:pt idx="1046">
                  <c:v>420</c:v>
                </c:pt>
                <c:pt idx="1047">
                  <c:v>424</c:v>
                </c:pt>
                <c:pt idx="1048">
                  <c:v>425</c:v>
                </c:pt>
                <c:pt idx="1049">
                  <c:v>440</c:v>
                </c:pt>
                <c:pt idx="1050">
                  <c:v>429</c:v>
                </c:pt>
                <c:pt idx="1051">
                  <c:v>433</c:v>
                </c:pt>
                <c:pt idx="1052">
                  <c:v>422</c:v>
                </c:pt>
                <c:pt idx="1053">
                  <c:v>423</c:v>
                </c:pt>
                <c:pt idx="1054">
                  <c:v>431</c:v>
                </c:pt>
                <c:pt idx="1055">
                  <c:v>430</c:v>
                </c:pt>
                <c:pt idx="1056">
                  <c:v>424</c:v>
                </c:pt>
                <c:pt idx="1057">
                  <c:v>432</c:v>
                </c:pt>
                <c:pt idx="1058">
                  <c:v>442</c:v>
                </c:pt>
                <c:pt idx="1059">
                  <c:v>441</c:v>
                </c:pt>
                <c:pt idx="1060">
                  <c:v>444</c:v>
                </c:pt>
                <c:pt idx="1061">
                  <c:v>445</c:v>
                </c:pt>
                <c:pt idx="1062">
                  <c:v>445</c:v>
                </c:pt>
                <c:pt idx="1063">
                  <c:v>452</c:v>
                </c:pt>
                <c:pt idx="1064">
                  <c:v>441</c:v>
                </c:pt>
                <c:pt idx="1065">
                  <c:v>429</c:v>
                </c:pt>
                <c:pt idx="1066">
                  <c:v>426</c:v>
                </c:pt>
                <c:pt idx="1067">
                  <c:v>429</c:v>
                </c:pt>
                <c:pt idx="1068">
                  <c:v>437</c:v>
                </c:pt>
                <c:pt idx="1069">
                  <c:v>445</c:v>
                </c:pt>
                <c:pt idx="1070">
                  <c:v>431</c:v>
                </c:pt>
                <c:pt idx="1071">
                  <c:v>437</c:v>
                </c:pt>
                <c:pt idx="1072">
                  <c:v>439</c:v>
                </c:pt>
                <c:pt idx="1073">
                  <c:v>452</c:v>
                </c:pt>
                <c:pt idx="1074">
                  <c:v>454</c:v>
                </c:pt>
                <c:pt idx="1075">
                  <c:v>449</c:v>
                </c:pt>
                <c:pt idx="1076">
                  <c:v>437</c:v>
                </c:pt>
                <c:pt idx="1077">
                  <c:v>427</c:v>
                </c:pt>
                <c:pt idx="1078">
                  <c:v>421</c:v>
                </c:pt>
                <c:pt idx="1079">
                  <c:v>439</c:v>
                </c:pt>
                <c:pt idx="1080">
                  <c:v>441</c:v>
                </c:pt>
                <c:pt idx="1081">
                  <c:v>443</c:v>
                </c:pt>
                <c:pt idx="1082">
                  <c:v>433</c:v>
                </c:pt>
                <c:pt idx="1083">
                  <c:v>433</c:v>
                </c:pt>
                <c:pt idx="1084">
                  <c:v>438</c:v>
                </c:pt>
                <c:pt idx="1085">
                  <c:v>427</c:v>
                </c:pt>
                <c:pt idx="1086">
                  <c:v>418</c:v>
                </c:pt>
                <c:pt idx="1087">
                  <c:v>407</c:v>
                </c:pt>
                <c:pt idx="1088">
                  <c:v>408</c:v>
                </c:pt>
                <c:pt idx="1089">
                  <c:v>406</c:v>
                </c:pt>
                <c:pt idx="1090">
                  <c:v>408</c:v>
                </c:pt>
                <c:pt idx="1091">
                  <c:v>388</c:v>
                </c:pt>
                <c:pt idx="1092">
                  <c:v>398</c:v>
                </c:pt>
                <c:pt idx="1093">
                  <c:v>400</c:v>
                </c:pt>
                <c:pt idx="1094">
                  <c:v>394</c:v>
                </c:pt>
                <c:pt idx="1095">
                  <c:v>394</c:v>
                </c:pt>
                <c:pt idx="1096">
                  <c:v>396</c:v>
                </c:pt>
                <c:pt idx="1097">
                  <c:v>389</c:v>
                </c:pt>
                <c:pt idx="1098">
                  <c:v>382</c:v>
                </c:pt>
                <c:pt idx="1099">
                  <c:v>378</c:v>
                </c:pt>
                <c:pt idx="1100">
                  <c:v>392</c:v>
                </c:pt>
                <c:pt idx="1101">
                  <c:v>409</c:v>
                </c:pt>
                <c:pt idx="1102">
                  <c:v>400</c:v>
                </c:pt>
                <c:pt idx="1103">
                  <c:v>400</c:v>
                </c:pt>
                <c:pt idx="1104">
                  <c:v>395</c:v>
                </c:pt>
                <c:pt idx="1105">
                  <c:v>384</c:v>
                </c:pt>
                <c:pt idx="1106">
                  <c:v>368</c:v>
                </c:pt>
                <c:pt idx="1107">
                  <c:v>373</c:v>
                </c:pt>
                <c:pt idx="1108">
                  <c:v>372</c:v>
                </c:pt>
                <c:pt idx="1109">
                  <c:v>368</c:v>
                </c:pt>
                <c:pt idx="1110">
                  <c:v>366</c:v>
                </c:pt>
                <c:pt idx="1111">
                  <c:v>369</c:v>
                </c:pt>
                <c:pt idx="1112">
                  <c:v>372</c:v>
                </c:pt>
                <c:pt idx="1113">
                  <c:v>376</c:v>
                </c:pt>
                <c:pt idx="1114">
                  <c:v>369</c:v>
                </c:pt>
                <c:pt idx="1115">
                  <c:v>368</c:v>
                </c:pt>
                <c:pt idx="1116">
                  <c:v>367</c:v>
                </c:pt>
                <c:pt idx="1117">
                  <c:v>372</c:v>
                </c:pt>
                <c:pt idx="1118">
                  <c:v>374</c:v>
                </c:pt>
                <c:pt idx="1119">
                  <c:v>371</c:v>
                </c:pt>
                <c:pt idx="1120">
                  <c:v>359</c:v>
                </c:pt>
                <c:pt idx="1121">
                  <c:v>351</c:v>
                </c:pt>
                <c:pt idx="1122">
                  <c:v>342</c:v>
                </c:pt>
                <c:pt idx="1123">
                  <c:v>353</c:v>
                </c:pt>
                <c:pt idx="1124">
                  <c:v>366</c:v>
                </c:pt>
                <c:pt idx="1125">
                  <c:v>376</c:v>
                </c:pt>
                <c:pt idx="1126">
                  <c:v>377</c:v>
                </c:pt>
                <c:pt idx="1127">
                  <c:v>374</c:v>
                </c:pt>
                <c:pt idx="1128">
                  <c:v>365</c:v>
                </c:pt>
                <c:pt idx="1129">
                  <c:v>361</c:v>
                </c:pt>
                <c:pt idx="1130">
                  <c:v>349</c:v>
                </c:pt>
                <c:pt idx="1131">
                  <c:v>341</c:v>
                </c:pt>
                <c:pt idx="1132">
                  <c:v>340</c:v>
                </c:pt>
                <c:pt idx="1133">
                  <c:v>335</c:v>
                </c:pt>
                <c:pt idx="1134">
                  <c:v>326</c:v>
                </c:pt>
                <c:pt idx="1135">
                  <c:v>323</c:v>
                </c:pt>
                <c:pt idx="1136">
                  <c:v>329</c:v>
                </c:pt>
                <c:pt idx="1137">
                  <c:v>324</c:v>
                </c:pt>
                <c:pt idx="1138">
                  <c:v>324</c:v>
                </c:pt>
                <c:pt idx="1139">
                  <c:v>330</c:v>
                </c:pt>
                <c:pt idx="1140">
                  <c:v>326</c:v>
                </c:pt>
                <c:pt idx="1141">
                  <c:v>333</c:v>
                </c:pt>
                <c:pt idx="1142">
                  <c:v>325</c:v>
                </c:pt>
                <c:pt idx="1143">
                  <c:v>323</c:v>
                </c:pt>
                <c:pt idx="1144">
                  <c:v>321</c:v>
                </c:pt>
                <c:pt idx="1145">
                  <c:v>324</c:v>
                </c:pt>
                <c:pt idx="1146">
                  <c:v>329</c:v>
                </c:pt>
                <c:pt idx="1147">
                  <c:v>324</c:v>
                </c:pt>
                <c:pt idx="1148">
                  <c:v>316</c:v>
                </c:pt>
                <c:pt idx="1149">
                  <c:v>322</c:v>
                </c:pt>
                <c:pt idx="1150">
                  <c:v>326</c:v>
                </c:pt>
                <c:pt idx="1151">
                  <c:v>330</c:v>
                </c:pt>
                <c:pt idx="1152">
                  <c:v>337</c:v>
                </c:pt>
                <c:pt idx="1153">
                  <c:v>327</c:v>
                </c:pt>
                <c:pt idx="1154">
                  <c:v>327</c:v>
                </c:pt>
                <c:pt idx="1155">
                  <c:v>335</c:v>
                </c:pt>
                <c:pt idx="1156">
                  <c:v>323</c:v>
                </c:pt>
                <c:pt idx="1157">
                  <c:v>321</c:v>
                </c:pt>
                <c:pt idx="1158">
                  <c:v>322</c:v>
                </c:pt>
                <c:pt idx="1159">
                  <c:v>314</c:v>
                </c:pt>
                <c:pt idx="1160">
                  <c:v>320</c:v>
                </c:pt>
                <c:pt idx="1161">
                  <c:v>335</c:v>
                </c:pt>
                <c:pt idx="1162">
                  <c:v>347</c:v>
                </c:pt>
                <c:pt idx="1163">
                  <c:v>343</c:v>
                </c:pt>
                <c:pt idx="1164">
                  <c:v>347</c:v>
                </c:pt>
                <c:pt idx="1165">
                  <c:v>342</c:v>
                </c:pt>
                <c:pt idx="1166">
                  <c:v>351</c:v>
                </c:pt>
                <c:pt idx="1167">
                  <c:v>353</c:v>
                </c:pt>
                <c:pt idx="1168">
                  <c:v>355</c:v>
                </c:pt>
                <c:pt idx="1169">
                  <c:v>356</c:v>
                </c:pt>
                <c:pt idx="1170">
                  <c:v>354</c:v>
                </c:pt>
                <c:pt idx="1171">
                  <c:v>353</c:v>
                </c:pt>
                <c:pt idx="1172">
                  <c:v>358</c:v>
                </c:pt>
                <c:pt idx="1173">
                  <c:v>351</c:v>
                </c:pt>
                <c:pt idx="1174">
                  <c:v>349</c:v>
                </c:pt>
                <c:pt idx="1175">
                  <c:v>351</c:v>
                </c:pt>
                <c:pt idx="1176">
                  <c:v>350</c:v>
                </c:pt>
                <c:pt idx="1177">
                  <c:v>333</c:v>
                </c:pt>
                <c:pt idx="1178">
                  <c:v>327</c:v>
                </c:pt>
                <c:pt idx="1179">
                  <c:v>322</c:v>
                </c:pt>
                <c:pt idx="1180">
                  <c:v>333</c:v>
                </c:pt>
                <c:pt idx="1181">
                  <c:v>342</c:v>
                </c:pt>
                <c:pt idx="1182">
                  <c:v>331</c:v>
                </c:pt>
                <c:pt idx="1183">
                  <c:v>341</c:v>
                </c:pt>
                <c:pt idx="1184">
                  <c:v>357</c:v>
                </c:pt>
                <c:pt idx="1185">
                  <c:v>356</c:v>
                </c:pt>
                <c:pt idx="1186">
                  <c:v>350</c:v>
                </c:pt>
                <c:pt idx="1187">
                  <c:v>348</c:v>
                </c:pt>
                <c:pt idx="1188">
                  <c:v>342</c:v>
                </c:pt>
                <c:pt idx="1189">
                  <c:v>340</c:v>
                </c:pt>
                <c:pt idx="1190">
                  <c:v>347</c:v>
                </c:pt>
                <c:pt idx="1191">
                  <c:v>342</c:v>
                </c:pt>
                <c:pt idx="1192">
                  <c:v>332</c:v>
                </c:pt>
                <c:pt idx="1193">
                  <c:v>330</c:v>
                </c:pt>
                <c:pt idx="1194">
                  <c:v>331</c:v>
                </c:pt>
                <c:pt idx="1195">
                  <c:v>328</c:v>
                </c:pt>
                <c:pt idx="1196">
                  <c:v>322</c:v>
                </c:pt>
                <c:pt idx="1197">
                  <c:v>319</c:v>
                </c:pt>
                <c:pt idx="1198">
                  <c:v>318</c:v>
                </c:pt>
                <c:pt idx="1199">
                  <c:v>314</c:v>
                </c:pt>
                <c:pt idx="1200">
                  <c:v>309</c:v>
                </c:pt>
                <c:pt idx="1201">
                  <c:v>311</c:v>
                </c:pt>
                <c:pt idx="1202">
                  <c:v>320</c:v>
                </c:pt>
                <c:pt idx="1203">
                  <c:v>315</c:v>
                </c:pt>
                <c:pt idx="1204">
                  <c:v>316</c:v>
                </c:pt>
                <c:pt idx="1205">
                  <c:v>311</c:v>
                </c:pt>
                <c:pt idx="1206">
                  <c:v>310</c:v>
                </c:pt>
                <c:pt idx="1207">
                  <c:v>327</c:v>
                </c:pt>
                <c:pt idx="1208">
                  <c:v>317</c:v>
                </c:pt>
                <c:pt idx="1209">
                  <c:v>313</c:v>
                </c:pt>
                <c:pt idx="1210">
                  <c:v>319</c:v>
                </c:pt>
                <c:pt idx="1211">
                  <c:v>326</c:v>
                </c:pt>
                <c:pt idx="1212">
                  <c:v>327</c:v>
                </c:pt>
                <c:pt idx="1213">
                  <c:v>337</c:v>
                </c:pt>
                <c:pt idx="1214">
                  <c:v>346</c:v>
                </c:pt>
                <c:pt idx="1215">
                  <c:v>356</c:v>
                </c:pt>
                <c:pt idx="1216">
                  <c:v>361</c:v>
                </c:pt>
                <c:pt idx="1217">
                  <c:v>364</c:v>
                </c:pt>
                <c:pt idx="1218">
                  <c:v>362</c:v>
                </c:pt>
                <c:pt idx="1219">
                  <c:v>367</c:v>
                </c:pt>
                <c:pt idx="1220">
                  <c:v>368</c:v>
                </c:pt>
                <c:pt idx="1221">
                  <c:v>358</c:v>
                </c:pt>
                <c:pt idx="1222">
                  <c:v>361</c:v>
                </c:pt>
                <c:pt idx="1223">
                  <c:v>369</c:v>
                </c:pt>
                <c:pt idx="1224">
                  <c:v>374</c:v>
                </c:pt>
                <c:pt idx="1225">
                  <c:v>367</c:v>
                </c:pt>
                <c:pt idx="1226">
                  <c:v>367</c:v>
                </c:pt>
                <c:pt idx="1227">
                  <c:v>374</c:v>
                </c:pt>
                <c:pt idx="1228">
                  <c:v>368</c:v>
                </c:pt>
                <c:pt idx="1229">
                  <c:v>373</c:v>
                </c:pt>
                <c:pt idx="1230">
                  <c:v>385</c:v>
                </c:pt>
                <c:pt idx="1231">
                  <c:v>388</c:v>
                </c:pt>
                <c:pt idx="1232">
                  <c:v>399</c:v>
                </c:pt>
                <c:pt idx="1233">
                  <c:v>397</c:v>
                </c:pt>
                <c:pt idx="1234">
                  <c:v>394</c:v>
                </c:pt>
                <c:pt idx="1235">
                  <c:v>395</c:v>
                </c:pt>
                <c:pt idx="1236">
                  <c:v>409</c:v>
                </c:pt>
                <c:pt idx="1237">
                  <c:v>415</c:v>
                </c:pt>
                <c:pt idx="1238">
                  <c:v>403</c:v>
                </c:pt>
                <c:pt idx="1239">
                  <c:v>400</c:v>
                </c:pt>
                <c:pt idx="1240">
                  <c:v>405</c:v>
                </c:pt>
                <c:pt idx="1241">
                  <c:v>404</c:v>
                </c:pt>
                <c:pt idx="1242">
                  <c:v>397</c:v>
                </c:pt>
                <c:pt idx="1243">
                  <c:v>394</c:v>
                </c:pt>
                <c:pt idx="1244">
                  <c:v>385</c:v>
                </c:pt>
                <c:pt idx="1245">
                  <c:v>375</c:v>
                </c:pt>
                <c:pt idx="1246">
                  <c:v>371</c:v>
                </c:pt>
                <c:pt idx="1247">
                  <c:v>388</c:v>
                </c:pt>
                <c:pt idx="1248">
                  <c:v>374</c:v>
                </c:pt>
                <c:pt idx="1249">
                  <c:v>367</c:v>
                </c:pt>
                <c:pt idx="1250">
                  <c:v>361</c:v>
                </c:pt>
                <c:pt idx="1251">
                  <c:v>357</c:v>
                </c:pt>
                <c:pt idx="1252">
                  <c:v>362</c:v>
                </c:pt>
                <c:pt idx="1253">
                  <c:v>363</c:v>
                </c:pt>
                <c:pt idx="1254">
                  <c:v>361</c:v>
                </c:pt>
                <c:pt idx="1255">
                  <c:v>372</c:v>
                </c:pt>
                <c:pt idx="1256">
                  <c:v>357</c:v>
                </c:pt>
                <c:pt idx="1257">
                  <c:v>356</c:v>
                </c:pt>
                <c:pt idx="1258">
                  <c:v>351</c:v>
                </c:pt>
                <c:pt idx="1259">
                  <c:v>349</c:v>
                </c:pt>
                <c:pt idx="1260">
                  <c:v>350</c:v>
                </c:pt>
                <c:pt idx="1261">
                  <c:v>348</c:v>
                </c:pt>
                <c:pt idx="1262">
                  <c:v>340</c:v>
                </c:pt>
                <c:pt idx="1263">
                  <c:v>330</c:v>
                </c:pt>
                <c:pt idx="1264">
                  <c:v>323</c:v>
                </c:pt>
                <c:pt idx="1265">
                  <c:v>317</c:v>
                </c:pt>
                <c:pt idx="1266">
                  <c:v>316</c:v>
                </c:pt>
                <c:pt idx="1267">
                  <c:v>314</c:v>
                </c:pt>
                <c:pt idx="1268">
                  <c:v>324</c:v>
                </c:pt>
                <c:pt idx="1269">
                  <c:v>326</c:v>
                </c:pt>
                <c:pt idx="1270">
                  <c:v>327</c:v>
                </c:pt>
                <c:pt idx="1271">
                  <c:v>324</c:v>
                </c:pt>
                <c:pt idx="1272">
                  <c:v>318</c:v>
                </c:pt>
                <c:pt idx="1273">
                  <c:v>308</c:v>
                </c:pt>
                <c:pt idx="1274">
                  <c:v>326</c:v>
                </c:pt>
                <c:pt idx="1275">
                  <c:v>337</c:v>
                </c:pt>
                <c:pt idx="1276">
                  <c:v>340</c:v>
                </c:pt>
                <c:pt idx="1277">
                  <c:v>341</c:v>
                </c:pt>
                <c:pt idx="1278">
                  <c:v>346</c:v>
                </c:pt>
                <c:pt idx="1279">
                  <c:v>346</c:v>
                </c:pt>
                <c:pt idx="1280">
                  <c:v>352</c:v>
                </c:pt>
                <c:pt idx="1281">
                  <c:v>358</c:v>
                </c:pt>
                <c:pt idx="1282">
                  <c:v>356</c:v>
                </c:pt>
                <c:pt idx="1283">
                  <c:v>359</c:v>
                </c:pt>
                <c:pt idx="1284">
                  <c:v>358</c:v>
                </c:pt>
                <c:pt idx="1285">
                  <c:v>371</c:v>
                </c:pt>
                <c:pt idx="1286">
                  <c:v>379</c:v>
                </c:pt>
                <c:pt idx="1287">
                  <c:v>387</c:v>
                </c:pt>
                <c:pt idx="1288">
                  <c:v>388</c:v>
                </c:pt>
                <c:pt idx="1289">
                  <c:v>390</c:v>
                </c:pt>
                <c:pt idx="1290">
                  <c:v>385</c:v>
                </c:pt>
                <c:pt idx="1291">
                  <c:v>375</c:v>
                </c:pt>
                <c:pt idx="1292">
                  <c:v>355</c:v>
                </c:pt>
                <c:pt idx="1293">
                  <c:v>350</c:v>
                </c:pt>
                <c:pt idx="1294">
                  <c:v>345</c:v>
                </c:pt>
                <c:pt idx="1295">
                  <c:v>338</c:v>
                </c:pt>
                <c:pt idx="1296">
                  <c:v>328</c:v>
                </c:pt>
                <c:pt idx="1297">
                  <c:v>334</c:v>
                </c:pt>
                <c:pt idx="1298">
                  <c:v>329</c:v>
                </c:pt>
                <c:pt idx="1299">
                  <c:v>334</c:v>
                </c:pt>
                <c:pt idx="1300">
                  <c:v>332</c:v>
                </c:pt>
                <c:pt idx="1301">
                  <c:v>319</c:v>
                </c:pt>
                <c:pt idx="1302">
                  <c:v>310</c:v>
                </c:pt>
                <c:pt idx="1303">
                  <c:v>318</c:v>
                </c:pt>
                <c:pt idx="1304">
                  <c:v>317</c:v>
                </c:pt>
                <c:pt idx="1305">
                  <c:v>313</c:v>
                </c:pt>
                <c:pt idx="1306">
                  <c:v>318</c:v>
                </c:pt>
                <c:pt idx="1307">
                  <c:v>325</c:v>
                </c:pt>
                <c:pt idx="1308">
                  <c:v>324</c:v>
                </c:pt>
                <c:pt idx="1309">
                  <c:v>323</c:v>
                </c:pt>
                <c:pt idx="1310">
                  <c:v>317</c:v>
                </c:pt>
                <c:pt idx="1311">
                  <c:v>319</c:v>
                </c:pt>
                <c:pt idx="1312">
                  <c:v>320</c:v>
                </c:pt>
                <c:pt idx="1313">
                  <c:v>313</c:v>
                </c:pt>
                <c:pt idx="1314">
                  <c:v>316</c:v>
                </c:pt>
                <c:pt idx="1315">
                  <c:v>318</c:v>
                </c:pt>
                <c:pt idx="1316">
                  <c:v>317</c:v>
                </c:pt>
                <c:pt idx="1317">
                  <c:v>322</c:v>
                </c:pt>
                <c:pt idx="1318">
                  <c:v>330</c:v>
                </c:pt>
                <c:pt idx="1319">
                  <c:v>331</c:v>
                </c:pt>
                <c:pt idx="1320">
                  <c:v>336</c:v>
                </c:pt>
                <c:pt idx="1321">
                  <c:v>336</c:v>
                </c:pt>
                <c:pt idx="1322">
                  <c:v>350</c:v>
                </c:pt>
                <c:pt idx="1323">
                  <c:v>361</c:v>
                </c:pt>
                <c:pt idx="1324">
                  <c:v>362</c:v>
                </c:pt>
                <c:pt idx="1325">
                  <c:v>381</c:v>
                </c:pt>
                <c:pt idx="1326">
                  <c:v>375</c:v>
                </c:pt>
                <c:pt idx="1327">
                  <c:v>373</c:v>
                </c:pt>
                <c:pt idx="1328">
                  <c:v>371</c:v>
                </c:pt>
                <c:pt idx="1329">
                  <c:v>376</c:v>
                </c:pt>
                <c:pt idx="1330">
                  <c:v>384</c:v>
                </c:pt>
                <c:pt idx="1331">
                  <c:v>383</c:v>
                </c:pt>
                <c:pt idx="1332">
                  <c:v>392</c:v>
                </c:pt>
                <c:pt idx="1333">
                  <c:v>396</c:v>
                </c:pt>
                <c:pt idx="1334">
                  <c:v>393</c:v>
                </c:pt>
                <c:pt idx="1335">
                  <c:v>401</c:v>
                </c:pt>
                <c:pt idx="1336">
                  <c:v>400</c:v>
                </c:pt>
                <c:pt idx="1337">
                  <c:v>390</c:v>
                </c:pt>
                <c:pt idx="1338">
                  <c:v>367</c:v>
                </c:pt>
                <c:pt idx="1339">
                  <c:v>352</c:v>
                </c:pt>
                <c:pt idx="1340">
                  <c:v>342</c:v>
                </c:pt>
                <c:pt idx="1341">
                  <c:v>331</c:v>
                </c:pt>
                <c:pt idx="1342">
                  <c:v>322</c:v>
                </c:pt>
                <c:pt idx="1343">
                  <c:v>312</c:v>
                </c:pt>
                <c:pt idx="1344">
                  <c:v>305</c:v>
                </c:pt>
                <c:pt idx="1345">
                  <c:v>292</c:v>
                </c:pt>
                <c:pt idx="1346">
                  <c:v>286</c:v>
                </c:pt>
                <c:pt idx="1347">
                  <c:v>272</c:v>
                </c:pt>
                <c:pt idx="1348">
                  <c:v>276</c:v>
                </c:pt>
                <c:pt idx="1349">
                  <c:v>278</c:v>
                </c:pt>
                <c:pt idx="1350">
                  <c:v>267</c:v>
                </c:pt>
                <c:pt idx="1351">
                  <c:v>253</c:v>
                </c:pt>
                <c:pt idx="1352">
                  <c:v>242</c:v>
                </c:pt>
                <c:pt idx="1353">
                  <c:v>234</c:v>
                </c:pt>
                <c:pt idx="1354">
                  <c:v>230</c:v>
                </c:pt>
                <c:pt idx="1355">
                  <c:v>221</c:v>
                </c:pt>
                <c:pt idx="1356">
                  <c:v>221</c:v>
                </c:pt>
                <c:pt idx="1357">
                  <c:v>216</c:v>
                </c:pt>
                <c:pt idx="1358">
                  <c:v>221</c:v>
                </c:pt>
                <c:pt idx="1359">
                  <c:v>219</c:v>
                </c:pt>
                <c:pt idx="1360">
                  <c:v>213</c:v>
                </c:pt>
                <c:pt idx="1361">
                  <c:v>217</c:v>
                </c:pt>
                <c:pt idx="1362">
                  <c:v>215</c:v>
                </c:pt>
                <c:pt idx="1363">
                  <c:v>216</c:v>
                </c:pt>
                <c:pt idx="1364">
                  <c:v>213</c:v>
                </c:pt>
                <c:pt idx="1365">
                  <c:v>217</c:v>
                </c:pt>
                <c:pt idx="1366">
                  <c:v>213</c:v>
                </c:pt>
                <c:pt idx="1367">
                  <c:v>218</c:v>
                </c:pt>
                <c:pt idx="1368">
                  <c:v>218</c:v>
                </c:pt>
                <c:pt idx="1369">
                  <c:v>223</c:v>
                </c:pt>
                <c:pt idx="1370">
                  <c:v>216</c:v>
                </c:pt>
                <c:pt idx="1371">
                  <c:v>209</c:v>
                </c:pt>
                <c:pt idx="1372">
                  <c:v>207</c:v>
                </c:pt>
                <c:pt idx="1373">
                  <c:v>213</c:v>
                </c:pt>
                <c:pt idx="1374">
                  <c:v>212</c:v>
                </c:pt>
                <c:pt idx="1375">
                  <c:v>216</c:v>
                </c:pt>
                <c:pt idx="1376">
                  <c:v>219</c:v>
                </c:pt>
                <c:pt idx="1377">
                  <c:v>222</c:v>
                </c:pt>
                <c:pt idx="1378">
                  <c:v>214</c:v>
                </c:pt>
                <c:pt idx="1379">
                  <c:v>206</c:v>
                </c:pt>
                <c:pt idx="1380">
                  <c:v>204</c:v>
                </c:pt>
                <c:pt idx="1381">
                  <c:v>200</c:v>
                </c:pt>
                <c:pt idx="1382">
                  <c:v>202</c:v>
                </c:pt>
                <c:pt idx="1383">
                  <c:v>195</c:v>
                </c:pt>
                <c:pt idx="1384">
                  <c:v>191</c:v>
                </c:pt>
                <c:pt idx="1385">
                  <c:v>192</c:v>
                </c:pt>
                <c:pt idx="1386">
                  <c:v>184</c:v>
                </c:pt>
                <c:pt idx="1387">
                  <c:v>181</c:v>
                </c:pt>
                <c:pt idx="1388">
                  <c:v>180</c:v>
                </c:pt>
                <c:pt idx="1389">
                  <c:v>179</c:v>
                </c:pt>
                <c:pt idx="1390">
                  <c:v>170</c:v>
                </c:pt>
                <c:pt idx="1391">
                  <c:v>151</c:v>
                </c:pt>
                <c:pt idx="1392">
                  <c:v>151</c:v>
                </c:pt>
                <c:pt idx="1393">
                  <c:v>150</c:v>
                </c:pt>
                <c:pt idx="1394">
                  <c:v>146</c:v>
                </c:pt>
                <c:pt idx="1395">
                  <c:v>151</c:v>
                </c:pt>
                <c:pt idx="1396">
                  <c:v>148</c:v>
                </c:pt>
                <c:pt idx="1397">
                  <c:v>142</c:v>
                </c:pt>
                <c:pt idx="1398">
                  <c:v>144</c:v>
                </c:pt>
                <c:pt idx="1399">
                  <c:v>144</c:v>
                </c:pt>
                <c:pt idx="1400">
                  <c:v>143</c:v>
                </c:pt>
                <c:pt idx="1401">
                  <c:v>140</c:v>
                </c:pt>
                <c:pt idx="1402">
                  <c:v>137</c:v>
                </c:pt>
                <c:pt idx="1403">
                  <c:v>134</c:v>
                </c:pt>
                <c:pt idx="1404">
                  <c:v>129</c:v>
                </c:pt>
                <c:pt idx="1405">
                  <c:v>140</c:v>
                </c:pt>
                <c:pt idx="1406">
                  <c:v>141</c:v>
                </c:pt>
                <c:pt idx="1407">
                  <c:v>142</c:v>
                </c:pt>
                <c:pt idx="1408">
                  <c:v>142</c:v>
                </c:pt>
                <c:pt idx="1409">
                  <c:v>141</c:v>
                </c:pt>
                <c:pt idx="1410">
                  <c:v>132</c:v>
                </c:pt>
                <c:pt idx="1411">
                  <c:v>134</c:v>
                </c:pt>
                <c:pt idx="1412">
                  <c:v>135</c:v>
                </c:pt>
                <c:pt idx="1413">
                  <c:v>142</c:v>
                </c:pt>
                <c:pt idx="1414">
                  <c:v>145</c:v>
                </c:pt>
                <c:pt idx="1415">
                  <c:v>151</c:v>
                </c:pt>
                <c:pt idx="1416">
                  <c:v>147</c:v>
                </c:pt>
                <c:pt idx="1417">
                  <c:v>149</c:v>
                </c:pt>
                <c:pt idx="1418">
                  <c:v>149</c:v>
                </c:pt>
                <c:pt idx="1419">
                  <c:v>151</c:v>
                </c:pt>
                <c:pt idx="1420">
                  <c:v>158</c:v>
                </c:pt>
                <c:pt idx="1421">
                  <c:v>165</c:v>
                </c:pt>
                <c:pt idx="1422">
                  <c:v>158</c:v>
                </c:pt>
                <c:pt idx="1423">
                  <c:v>160</c:v>
                </c:pt>
                <c:pt idx="1424">
                  <c:v>163</c:v>
                </c:pt>
                <c:pt idx="1425">
                  <c:v>162</c:v>
                </c:pt>
                <c:pt idx="1426">
                  <c:v>158</c:v>
                </c:pt>
                <c:pt idx="1427">
                  <c:v>146</c:v>
                </c:pt>
                <c:pt idx="1428">
                  <c:v>149</c:v>
                </c:pt>
                <c:pt idx="1429">
                  <c:v>150</c:v>
                </c:pt>
                <c:pt idx="1430">
                  <c:v>139</c:v>
                </c:pt>
                <c:pt idx="1431">
                  <c:v>142</c:v>
                </c:pt>
                <c:pt idx="1432">
                  <c:v>141</c:v>
                </c:pt>
                <c:pt idx="1433">
                  <c:v>144</c:v>
                </c:pt>
                <c:pt idx="1434">
                  <c:v>153</c:v>
                </c:pt>
                <c:pt idx="1435">
                  <c:v>146</c:v>
                </c:pt>
                <c:pt idx="1436">
                  <c:v>139</c:v>
                </c:pt>
                <c:pt idx="1437">
                  <c:v>145</c:v>
                </c:pt>
                <c:pt idx="1438">
                  <c:v>145</c:v>
                </c:pt>
                <c:pt idx="1439">
                  <c:v>148</c:v>
                </c:pt>
                <c:pt idx="1440">
                  <c:v>140</c:v>
                </c:pt>
              </c:numCache>
            </c:numRef>
          </c:val>
          <c:extLst>
            <c:ext xmlns:c16="http://schemas.microsoft.com/office/drawing/2014/chart" uri="{C3380CC4-5D6E-409C-BE32-E72D297353CC}">
              <c16:uniqueId val="{00000000-AA8D-4D06-91B1-5345BE81CA8B}"/>
            </c:ext>
          </c:extLst>
        </c:ser>
        <c:ser>
          <c:idx val="1"/>
          <c:order val="1"/>
          <c:tx>
            <c:strRef>
              <c:f>Sheet8!$C$1</c:f>
              <c:strCache>
                <c:ptCount val="1"/>
                <c:pt idx="0">
                  <c:v>free</c:v>
                </c:pt>
              </c:strCache>
            </c:strRef>
          </c:tx>
          <c:spPr>
            <a:solidFill>
              <a:schemeClr val="accent1">
                <a:lumMod val="60000"/>
                <a:lumOff val="40000"/>
              </a:schemeClr>
            </a:solidFill>
            <a:ln>
              <a:noFill/>
            </a:ln>
            <a:effectLst/>
          </c:spPr>
          <c:invertIfNegative val="0"/>
          <c:cat>
            <c:strRef>
              <c:f>Sheet8!$A$2:$A$1442</c:f>
              <c:strCache>
                <c:ptCount val="14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strCache>
            </c:strRef>
          </c:cat>
          <c:val>
            <c:numRef>
              <c:f>Sheet8!$C$2:$C$1442</c:f>
              <c:numCache>
                <c:formatCode>General</c:formatCode>
                <c:ptCount val="14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1</c:v>
                </c:pt>
                <c:pt idx="55">
                  <c:v>1</c:v>
                </c:pt>
                <c:pt idx="56">
                  <c:v>1</c:v>
                </c:pt>
                <c:pt idx="57">
                  <c:v>4</c:v>
                </c:pt>
                <c:pt idx="58">
                  <c:v>5</c:v>
                </c:pt>
                <c:pt idx="59">
                  <c:v>5</c:v>
                </c:pt>
                <c:pt idx="60">
                  <c:v>7</c:v>
                </c:pt>
                <c:pt idx="61">
                  <c:v>7</c:v>
                </c:pt>
                <c:pt idx="62">
                  <c:v>10</c:v>
                </c:pt>
                <c:pt idx="63">
                  <c:v>10</c:v>
                </c:pt>
                <c:pt idx="64">
                  <c:v>11</c:v>
                </c:pt>
                <c:pt idx="65">
                  <c:v>12</c:v>
                </c:pt>
                <c:pt idx="66">
                  <c:v>12</c:v>
                </c:pt>
                <c:pt idx="67">
                  <c:v>12</c:v>
                </c:pt>
                <c:pt idx="68">
                  <c:v>14</c:v>
                </c:pt>
                <c:pt idx="69">
                  <c:v>16</c:v>
                </c:pt>
                <c:pt idx="70">
                  <c:v>18</c:v>
                </c:pt>
                <c:pt idx="71">
                  <c:v>19</c:v>
                </c:pt>
                <c:pt idx="72">
                  <c:v>19</c:v>
                </c:pt>
                <c:pt idx="73">
                  <c:v>20</c:v>
                </c:pt>
                <c:pt idx="74">
                  <c:v>20</c:v>
                </c:pt>
                <c:pt idx="75">
                  <c:v>22</c:v>
                </c:pt>
                <c:pt idx="76">
                  <c:v>23</c:v>
                </c:pt>
                <c:pt idx="77">
                  <c:v>25</c:v>
                </c:pt>
                <c:pt idx="78">
                  <c:v>25</c:v>
                </c:pt>
                <c:pt idx="79">
                  <c:v>26</c:v>
                </c:pt>
                <c:pt idx="80">
                  <c:v>26</c:v>
                </c:pt>
                <c:pt idx="81">
                  <c:v>26</c:v>
                </c:pt>
                <c:pt idx="82">
                  <c:v>27</c:v>
                </c:pt>
                <c:pt idx="83">
                  <c:v>27</c:v>
                </c:pt>
                <c:pt idx="84">
                  <c:v>27</c:v>
                </c:pt>
                <c:pt idx="85">
                  <c:v>28</c:v>
                </c:pt>
                <c:pt idx="86">
                  <c:v>30</c:v>
                </c:pt>
                <c:pt idx="87">
                  <c:v>32</c:v>
                </c:pt>
                <c:pt idx="88">
                  <c:v>32</c:v>
                </c:pt>
                <c:pt idx="89">
                  <c:v>32</c:v>
                </c:pt>
                <c:pt idx="90">
                  <c:v>32</c:v>
                </c:pt>
                <c:pt idx="91">
                  <c:v>32</c:v>
                </c:pt>
                <c:pt idx="92">
                  <c:v>30</c:v>
                </c:pt>
                <c:pt idx="93">
                  <c:v>30</c:v>
                </c:pt>
                <c:pt idx="94">
                  <c:v>30</c:v>
                </c:pt>
                <c:pt idx="95">
                  <c:v>30</c:v>
                </c:pt>
                <c:pt idx="96">
                  <c:v>30</c:v>
                </c:pt>
                <c:pt idx="97">
                  <c:v>31</c:v>
                </c:pt>
                <c:pt idx="98">
                  <c:v>30</c:v>
                </c:pt>
                <c:pt idx="99">
                  <c:v>30</c:v>
                </c:pt>
                <c:pt idx="100">
                  <c:v>30</c:v>
                </c:pt>
                <c:pt idx="101">
                  <c:v>30</c:v>
                </c:pt>
                <c:pt idx="102">
                  <c:v>30</c:v>
                </c:pt>
                <c:pt idx="103">
                  <c:v>30</c:v>
                </c:pt>
                <c:pt idx="104">
                  <c:v>30</c:v>
                </c:pt>
                <c:pt idx="105">
                  <c:v>30</c:v>
                </c:pt>
                <c:pt idx="106">
                  <c:v>30</c:v>
                </c:pt>
                <c:pt idx="107">
                  <c:v>30</c:v>
                </c:pt>
                <c:pt idx="108">
                  <c:v>31</c:v>
                </c:pt>
                <c:pt idx="109">
                  <c:v>31</c:v>
                </c:pt>
                <c:pt idx="110">
                  <c:v>31</c:v>
                </c:pt>
                <c:pt idx="111">
                  <c:v>31</c:v>
                </c:pt>
                <c:pt idx="112">
                  <c:v>31</c:v>
                </c:pt>
                <c:pt idx="113">
                  <c:v>31</c:v>
                </c:pt>
                <c:pt idx="114">
                  <c:v>31</c:v>
                </c:pt>
                <c:pt idx="115">
                  <c:v>31</c:v>
                </c:pt>
                <c:pt idx="116">
                  <c:v>31</c:v>
                </c:pt>
                <c:pt idx="117">
                  <c:v>31</c:v>
                </c:pt>
                <c:pt idx="118">
                  <c:v>30</c:v>
                </c:pt>
                <c:pt idx="119">
                  <c:v>29</c:v>
                </c:pt>
                <c:pt idx="120">
                  <c:v>29</c:v>
                </c:pt>
                <c:pt idx="121">
                  <c:v>29</c:v>
                </c:pt>
                <c:pt idx="122">
                  <c:v>29</c:v>
                </c:pt>
                <c:pt idx="123">
                  <c:v>29</c:v>
                </c:pt>
                <c:pt idx="124">
                  <c:v>29</c:v>
                </c:pt>
                <c:pt idx="125">
                  <c:v>29</c:v>
                </c:pt>
                <c:pt idx="126">
                  <c:v>29</c:v>
                </c:pt>
                <c:pt idx="127">
                  <c:v>29</c:v>
                </c:pt>
                <c:pt idx="128">
                  <c:v>29</c:v>
                </c:pt>
                <c:pt idx="129">
                  <c:v>29</c:v>
                </c:pt>
                <c:pt idx="130">
                  <c:v>29</c:v>
                </c:pt>
                <c:pt idx="131">
                  <c:v>29</c:v>
                </c:pt>
                <c:pt idx="132">
                  <c:v>29</c:v>
                </c:pt>
                <c:pt idx="133">
                  <c:v>29</c:v>
                </c:pt>
                <c:pt idx="134">
                  <c:v>29</c:v>
                </c:pt>
                <c:pt idx="135">
                  <c:v>29</c:v>
                </c:pt>
                <c:pt idx="136">
                  <c:v>29</c:v>
                </c:pt>
                <c:pt idx="137">
                  <c:v>29</c:v>
                </c:pt>
                <c:pt idx="138">
                  <c:v>29</c:v>
                </c:pt>
                <c:pt idx="139">
                  <c:v>29</c:v>
                </c:pt>
                <c:pt idx="140">
                  <c:v>29</c:v>
                </c:pt>
                <c:pt idx="141">
                  <c:v>28</c:v>
                </c:pt>
                <c:pt idx="142">
                  <c:v>28</c:v>
                </c:pt>
                <c:pt idx="143">
                  <c:v>28</c:v>
                </c:pt>
                <c:pt idx="144">
                  <c:v>28</c:v>
                </c:pt>
                <c:pt idx="145">
                  <c:v>28</c:v>
                </c:pt>
                <c:pt idx="146">
                  <c:v>28</c:v>
                </c:pt>
                <c:pt idx="147">
                  <c:v>28</c:v>
                </c:pt>
                <c:pt idx="148">
                  <c:v>28</c:v>
                </c:pt>
                <c:pt idx="149">
                  <c:v>27</c:v>
                </c:pt>
                <c:pt idx="150">
                  <c:v>27</c:v>
                </c:pt>
                <c:pt idx="151">
                  <c:v>27</c:v>
                </c:pt>
                <c:pt idx="152">
                  <c:v>27</c:v>
                </c:pt>
                <c:pt idx="153">
                  <c:v>27</c:v>
                </c:pt>
                <c:pt idx="154">
                  <c:v>27</c:v>
                </c:pt>
                <c:pt idx="155">
                  <c:v>27</c:v>
                </c:pt>
                <c:pt idx="156">
                  <c:v>27</c:v>
                </c:pt>
                <c:pt idx="157">
                  <c:v>27</c:v>
                </c:pt>
                <c:pt idx="158">
                  <c:v>26</c:v>
                </c:pt>
                <c:pt idx="159">
                  <c:v>26</c:v>
                </c:pt>
                <c:pt idx="160">
                  <c:v>26</c:v>
                </c:pt>
                <c:pt idx="161">
                  <c:v>26</c:v>
                </c:pt>
                <c:pt idx="162">
                  <c:v>26</c:v>
                </c:pt>
                <c:pt idx="163">
                  <c:v>25</c:v>
                </c:pt>
                <c:pt idx="164">
                  <c:v>25</c:v>
                </c:pt>
                <c:pt idx="165">
                  <c:v>23</c:v>
                </c:pt>
                <c:pt idx="166">
                  <c:v>23</c:v>
                </c:pt>
                <c:pt idx="167">
                  <c:v>22</c:v>
                </c:pt>
                <c:pt idx="168">
                  <c:v>22</c:v>
                </c:pt>
                <c:pt idx="169">
                  <c:v>21</c:v>
                </c:pt>
                <c:pt idx="170">
                  <c:v>20</c:v>
                </c:pt>
                <c:pt idx="171">
                  <c:v>20</c:v>
                </c:pt>
                <c:pt idx="172">
                  <c:v>20</c:v>
                </c:pt>
                <c:pt idx="173">
                  <c:v>20</c:v>
                </c:pt>
                <c:pt idx="174">
                  <c:v>20</c:v>
                </c:pt>
                <c:pt idx="175">
                  <c:v>20</c:v>
                </c:pt>
                <c:pt idx="176">
                  <c:v>20</c:v>
                </c:pt>
                <c:pt idx="177">
                  <c:v>20</c:v>
                </c:pt>
                <c:pt idx="178">
                  <c:v>20</c:v>
                </c:pt>
                <c:pt idx="179">
                  <c:v>20</c:v>
                </c:pt>
                <c:pt idx="180">
                  <c:v>20</c:v>
                </c:pt>
                <c:pt idx="181">
                  <c:v>19</c:v>
                </c:pt>
                <c:pt idx="182">
                  <c:v>17</c:v>
                </c:pt>
                <c:pt idx="183">
                  <c:v>17</c:v>
                </c:pt>
                <c:pt idx="184">
                  <c:v>17</c:v>
                </c:pt>
                <c:pt idx="185">
                  <c:v>16</c:v>
                </c:pt>
                <c:pt idx="186">
                  <c:v>13</c:v>
                </c:pt>
                <c:pt idx="187">
                  <c:v>13</c:v>
                </c:pt>
                <c:pt idx="188">
                  <c:v>12</c:v>
                </c:pt>
                <c:pt idx="189">
                  <c:v>11</c:v>
                </c:pt>
                <c:pt idx="190">
                  <c:v>11</c:v>
                </c:pt>
                <c:pt idx="191">
                  <c:v>10</c:v>
                </c:pt>
                <c:pt idx="192">
                  <c:v>7</c:v>
                </c:pt>
                <c:pt idx="193">
                  <c:v>6</c:v>
                </c:pt>
                <c:pt idx="194">
                  <c:v>6</c:v>
                </c:pt>
                <c:pt idx="195">
                  <c:v>5</c:v>
                </c:pt>
                <c:pt idx="196">
                  <c:v>4</c:v>
                </c:pt>
                <c:pt idx="197">
                  <c:v>3</c:v>
                </c:pt>
                <c:pt idx="198">
                  <c:v>2</c:v>
                </c:pt>
                <c:pt idx="199">
                  <c:v>1</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numCache>
            </c:numRef>
          </c:val>
          <c:extLst>
            <c:ext xmlns:c16="http://schemas.microsoft.com/office/drawing/2014/chart" uri="{C3380CC4-5D6E-409C-BE32-E72D297353CC}">
              <c16:uniqueId val="{00000001-AA8D-4D06-91B1-5345BE81CA8B}"/>
            </c:ext>
          </c:extLst>
        </c:ser>
        <c:ser>
          <c:idx val="2"/>
          <c:order val="2"/>
          <c:tx>
            <c:strRef>
              <c:f>Sheet8!$D$1</c:f>
              <c:strCache>
                <c:ptCount val="1"/>
                <c:pt idx="0">
                  <c:v>booked for charging</c:v>
                </c:pt>
              </c:strCache>
            </c:strRef>
          </c:tx>
          <c:spPr>
            <a:solidFill>
              <a:schemeClr val="accent3"/>
            </a:solidFill>
            <a:ln>
              <a:noFill/>
            </a:ln>
            <a:effectLst/>
          </c:spPr>
          <c:invertIfNegative val="0"/>
          <c:cat>
            <c:strRef>
              <c:f>Sheet8!$A$2:$A$1442</c:f>
              <c:strCache>
                <c:ptCount val="14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strCache>
            </c:strRef>
          </c:cat>
          <c:val>
            <c:numRef>
              <c:f>Sheet8!$D$2:$D$1442</c:f>
              <c:numCache>
                <c:formatCode>General</c:formatCode>
                <c:ptCount val="14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1</c:v>
                </c:pt>
                <c:pt idx="55">
                  <c:v>1</c:v>
                </c:pt>
                <c:pt idx="56">
                  <c:v>1</c:v>
                </c:pt>
                <c:pt idx="57">
                  <c:v>3</c:v>
                </c:pt>
                <c:pt idx="58">
                  <c:v>3</c:v>
                </c:pt>
                <c:pt idx="59">
                  <c:v>5</c:v>
                </c:pt>
                <c:pt idx="60">
                  <c:v>6</c:v>
                </c:pt>
                <c:pt idx="61">
                  <c:v>7</c:v>
                </c:pt>
                <c:pt idx="62">
                  <c:v>7</c:v>
                </c:pt>
                <c:pt idx="63">
                  <c:v>10</c:v>
                </c:pt>
                <c:pt idx="64">
                  <c:v>11</c:v>
                </c:pt>
                <c:pt idx="65">
                  <c:v>12</c:v>
                </c:pt>
                <c:pt idx="66">
                  <c:v>12</c:v>
                </c:pt>
                <c:pt idx="67">
                  <c:v>12</c:v>
                </c:pt>
                <c:pt idx="68">
                  <c:v>12</c:v>
                </c:pt>
                <c:pt idx="69">
                  <c:v>12</c:v>
                </c:pt>
                <c:pt idx="70">
                  <c:v>12</c:v>
                </c:pt>
                <c:pt idx="71">
                  <c:v>13</c:v>
                </c:pt>
                <c:pt idx="72">
                  <c:v>15</c:v>
                </c:pt>
                <c:pt idx="73">
                  <c:v>15</c:v>
                </c:pt>
                <c:pt idx="74">
                  <c:v>15</c:v>
                </c:pt>
                <c:pt idx="75">
                  <c:v>15</c:v>
                </c:pt>
                <c:pt idx="76">
                  <c:v>15</c:v>
                </c:pt>
                <c:pt idx="77">
                  <c:v>16</c:v>
                </c:pt>
                <c:pt idx="78">
                  <c:v>16</c:v>
                </c:pt>
                <c:pt idx="79">
                  <c:v>17</c:v>
                </c:pt>
                <c:pt idx="80">
                  <c:v>17</c:v>
                </c:pt>
                <c:pt idx="81">
                  <c:v>18</c:v>
                </c:pt>
                <c:pt idx="82">
                  <c:v>18</c:v>
                </c:pt>
                <c:pt idx="83">
                  <c:v>18</c:v>
                </c:pt>
                <c:pt idx="84">
                  <c:v>18</c:v>
                </c:pt>
                <c:pt idx="85">
                  <c:v>18</c:v>
                </c:pt>
                <c:pt idx="86">
                  <c:v>18</c:v>
                </c:pt>
                <c:pt idx="87">
                  <c:v>18</c:v>
                </c:pt>
                <c:pt idx="88">
                  <c:v>18</c:v>
                </c:pt>
                <c:pt idx="89">
                  <c:v>18</c:v>
                </c:pt>
                <c:pt idx="90">
                  <c:v>18</c:v>
                </c:pt>
                <c:pt idx="91">
                  <c:v>19</c:v>
                </c:pt>
                <c:pt idx="92">
                  <c:v>19</c:v>
                </c:pt>
                <c:pt idx="93">
                  <c:v>20</c:v>
                </c:pt>
                <c:pt idx="94">
                  <c:v>20</c:v>
                </c:pt>
                <c:pt idx="95">
                  <c:v>20</c:v>
                </c:pt>
                <c:pt idx="96">
                  <c:v>20</c:v>
                </c:pt>
                <c:pt idx="97">
                  <c:v>20</c:v>
                </c:pt>
                <c:pt idx="98">
                  <c:v>20</c:v>
                </c:pt>
                <c:pt idx="99">
                  <c:v>20</c:v>
                </c:pt>
                <c:pt idx="100">
                  <c:v>20</c:v>
                </c:pt>
                <c:pt idx="101">
                  <c:v>20</c:v>
                </c:pt>
                <c:pt idx="102">
                  <c:v>20</c:v>
                </c:pt>
                <c:pt idx="103">
                  <c:v>20</c:v>
                </c:pt>
                <c:pt idx="104">
                  <c:v>20</c:v>
                </c:pt>
                <c:pt idx="105">
                  <c:v>20</c:v>
                </c:pt>
                <c:pt idx="106">
                  <c:v>20</c:v>
                </c:pt>
                <c:pt idx="107">
                  <c:v>20</c:v>
                </c:pt>
                <c:pt idx="108">
                  <c:v>20</c:v>
                </c:pt>
                <c:pt idx="109">
                  <c:v>20</c:v>
                </c:pt>
                <c:pt idx="110">
                  <c:v>20</c:v>
                </c:pt>
                <c:pt idx="111">
                  <c:v>20</c:v>
                </c:pt>
                <c:pt idx="112">
                  <c:v>20</c:v>
                </c:pt>
                <c:pt idx="113">
                  <c:v>20</c:v>
                </c:pt>
                <c:pt idx="114">
                  <c:v>20</c:v>
                </c:pt>
                <c:pt idx="115">
                  <c:v>20</c:v>
                </c:pt>
                <c:pt idx="116">
                  <c:v>20</c:v>
                </c:pt>
                <c:pt idx="117">
                  <c:v>20</c:v>
                </c:pt>
                <c:pt idx="118">
                  <c:v>20</c:v>
                </c:pt>
                <c:pt idx="119">
                  <c:v>20</c:v>
                </c:pt>
                <c:pt idx="120">
                  <c:v>20</c:v>
                </c:pt>
                <c:pt idx="121">
                  <c:v>20</c:v>
                </c:pt>
                <c:pt idx="122">
                  <c:v>20</c:v>
                </c:pt>
                <c:pt idx="123">
                  <c:v>20</c:v>
                </c:pt>
                <c:pt idx="124">
                  <c:v>20</c:v>
                </c:pt>
                <c:pt idx="125">
                  <c:v>20</c:v>
                </c:pt>
                <c:pt idx="126">
                  <c:v>20</c:v>
                </c:pt>
                <c:pt idx="127">
                  <c:v>20</c:v>
                </c:pt>
                <c:pt idx="128">
                  <c:v>20</c:v>
                </c:pt>
                <c:pt idx="129">
                  <c:v>20</c:v>
                </c:pt>
                <c:pt idx="130">
                  <c:v>20</c:v>
                </c:pt>
                <c:pt idx="131">
                  <c:v>20</c:v>
                </c:pt>
                <c:pt idx="132">
                  <c:v>20</c:v>
                </c:pt>
                <c:pt idx="133">
                  <c:v>20</c:v>
                </c:pt>
                <c:pt idx="134">
                  <c:v>20</c:v>
                </c:pt>
                <c:pt idx="135">
                  <c:v>20</c:v>
                </c:pt>
                <c:pt idx="136">
                  <c:v>20</c:v>
                </c:pt>
                <c:pt idx="137">
                  <c:v>20</c:v>
                </c:pt>
                <c:pt idx="138">
                  <c:v>20</c:v>
                </c:pt>
                <c:pt idx="139">
                  <c:v>20</c:v>
                </c:pt>
                <c:pt idx="140">
                  <c:v>20</c:v>
                </c:pt>
                <c:pt idx="141">
                  <c:v>20</c:v>
                </c:pt>
                <c:pt idx="142">
                  <c:v>20</c:v>
                </c:pt>
                <c:pt idx="143">
                  <c:v>20</c:v>
                </c:pt>
                <c:pt idx="144">
                  <c:v>20</c:v>
                </c:pt>
                <c:pt idx="145">
                  <c:v>20</c:v>
                </c:pt>
                <c:pt idx="146">
                  <c:v>20</c:v>
                </c:pt>
                <c:pt idx="147">
                  <c:v>20</c:v>
                </c:pt>
                <c:pt idx="148">
                  <c:v>20</c:v>
                </c:pt>
                <c:pt idx="149">
                  <c:v>20</c:v>
                </c:pt>
                <c:pt idx="150">
                  <c:v>23</c:v>
                </c:pt>
                <c:pt idx="151">
                  <c:v>23</c:v>
                </c:pt>
                <c:pt idx="152">
                  <c:v>23</c:v>
                </c:pt>
                <c:pt idx="153">
                  <c:v>23</c:v>
                </c:pt>
                <c:pt idx="154">
                  <c:v>23</c:v>
                </c:pt>
                <c:pt idx="155">
                  <c:v>23</c:v>
                </c:pt>
                <c:pt idx="156">
                  <c:v>23</c:v>
                </c:pt>
                <c:pt idx="157">
                  <c:v>23</c:v>
                </c:pt>
                <c:pt idx="158">
                  <c:v>23</c:v>
                </c:pt>
                <c:pt idx="159">
                  <c:v>23</c:v>
                </c:pt>
                <c:pt idx="160">
                  <c:v>23</c:v>
                </c:pt>
                <c:pt idx="161">
                  <c:v>23</c:v>
                </c:pt>
                <c:pt idx="162">
                  <c:v>23</c:v>
                </c:pt>
                <c:pt idx="163">
                  <c:v>23</c:v>
                </c:pt>
                <c:pt idx="164">
                  <c:v>23</c:v>
                </c:pt>
                <c:pt idx="165">
                  <c:v>23</c:v>
                </c:pt>
                <c:pt idx="166">
                  <c:v>23</c:v>
                </c:pt>
                <c:pt idx="167">
                  <c:v>24</c:v>
                </c:pt>
                <c:pt idx="168">
                  <c:v>24</c:v>
                </c:pt>
                <c:pt idx="169">
                  <c:v>24</c:v>
                </c:pt>
                <c:pt idx="170">
                  <c:v>24</c:v>
                </c:pt>
                <c:pt idx="171">
                  <c:v>24</c:v>
                </c:pt>
                <c:pt idx="172">
                  <c:v>24</c:v>
                </c:pt>
                <c:pt idx="173">
                  <c:v>24</c:v>
                </c:pt>
                <c:pt idx="174">
                  <c:v>24</c:v>
                </c:pt>
                <c:pt idx="175">
                  <c:v>24</c:v>
                </c:pt>
                <c:pt idx="176">
                  <c:v>24</c:v>
                </c:pt>
                <c:pt idx="177">
                  <c:v>24</c:v>
                </c:pt>
                <c:pt idx="178">
                  <c:v>24</c:v>
                </c:pt>
                <c:pt idx="179">
                  <c:v>24</c:v>
                </c:pt>
                <c:pt idx="180">
                  <c:v>24</c:v>
                </c:pt>
                <c:pt idx="181">
                  <c:v>24</c:v>
                </c:pt>
                <c:pt idx="182">
                  <c:v>24</c:v>
                </c:pt>
                <c:pt idx="183">
                  <c:v>24</c:v>
                </c:pt>
                <c:pt idx="184">
                  <c:v>24</c:v>
                </c:pt>
                <c:pt idx="185">
                  <c:v>24</c:v>
                </c:pt>
                <c:pt idx="186">
                  <c:v>24</c:v>
                </c:pt>
                <c:pt idx="187">
                  <c:v>24</c:v>
                </c:pt>
                <c:pt idx="188">
                  <c:v>24</c:v>
                </c:pt>
                <c:pt idx="189">
                  <c:v>24</c:v>
                </c:pt>
                <c:pt idx="190">
                  <c:v>24</c:v>
                </c:pt>
                <c:pt idx="191">
                  <c:v>24</c:v>
                </c:pt>
                <c:pt idx="192">
                  <c:v>24</c:v>
                </c:pt>
                <c:pt idx="193">
                  <c:v>24</c:v>
                </c:pt>
                <c:pt idx="194">
                  <c:v>24</c:v>
                </c:pt>
                <c:pt idx="195">
                  <c:v>24</c:v>
                </c:pt>
                <c:pt idx="196">
                  <c:v>24</c:v>
                </c:pt>
                <c:pt idx="197">
                  <c:v>24</c:v>
                </c:pt>
                <c:pt idx="198">
                  <c:v>24</c:v>
                </c:pt>
                <c:pt idx="199">
                  <c:v>24</c:v>
                </c:pt>
                <c:pt idx="200">
                  <c:v>24</c:v>
                </c:pt>
                <c:pt idx="201">
                  <c:v>24</c:v>
                </c:pt>
                <c:pt idx="202">
                  <c:v>24</c:v>
                </c:pt>
                <c:pt idx="203">
                  <c:v>24</c:v>
                </c:pt>
                <c:pt idx="204">
                  <c:v>24</c:v>
                </c:pt>
                <c:pt idx="205">
                  <c:v>24</c:v>
                </c:pt>
                <c:pt idx="206">
                  <c:v>24</c:v>
                </c:pt>
                <c:pt idx="207">
                  <c:v>24</c:v>
                </c:pt>
                <c:pt idx="208">
                  <c:v>24</c:v>
                </c:pt>
                <c:pt idx="209">
                  <c:v>24</c:v>
                </c:pt>
                <c:pt idx="210">
                  <c:v>24</c:v>
                </c:pt>
                <c:pt idx="211">
                  <c:v>24</c:v>
                </c:pt>
                <c:pt idx="212">
                  <c:v>24</c:v>
                </c:pt>
                <c:pt idx="213">
                  <c:v>24</c:v>
                </c:pt>
                <c:pt idx="214">
                  <c:v>24</c:v>
                </c:pt>
                <c:pt idx="215">
                  <c:v>24</c:v>
                </c:pt>
                <c:pt idx="216">
                  <c:v>24</c:v>
                </c:pt>
                <c:pt idx="217">
                  <c:v>24</c:v>
                </c:pt>
                <c:pt idx="218">
                  <c:v>24</c:v>
                </c:pt>
                <c:pt idx="219">
                  <c:v>24</c:v>
                </c:pt>
                <c:pt idx="220">
                  <c:v>24</c:v>
                </c:pt>
                <c:pt idx="221">
                  <c:v>24</c:v>
                </c:pt>
                <c:pt idx="222">
                  <c:v>24</c:v>
                </c:pt>
                <c:pt idx="223">
                  <c:v>24</c:v>
                </c:pt>
                <c:pt idx="224">
                  <c:v>24</c:v>
                </c:pt>
                <c:pt idx="225">
                  <c:v>24</c:v>
                </c:pt>
                <c:pt idx="226">
                  <c:v>24</c:v>
                </c:pt>
                <c:pt idx="227">
                  <c:v>24</c:v>
                </c:pt>
                <c:pt idx="228">
                  <c:v>24</c:v>
                </c:pt>
                <c:pt idx="229">
                  <c:v>24</c:v>
                </c:pt>
                <c:pt idx="230">
                  <c:v>24</c:v>
                </c:pt>
                <c:pt idx="231">
                  <c:v>24</c:v>
                </c:pt>
                <c:pt idx="232">
                  <c:v>24</c:v>
                </c:pt>
                <c:pt idx="233">
                  <c:v>24</c:v>
                </c:pt>
                <c:pt idx="234">
                  <c:v>24</c:v>
                </c:pt>
                <c:pt idx="235">
                  <c:v>24</c:v>
                </c:pt>
                <c:pt idx="236">
                  <c:v>24</c:v>
                </c:pt>
                <c:pt idx="237">
                  <c:v>24</c:v>
                </c:pt>
                <c:pt idx="238">
                  <c:v>24</c:v>
                </c:pt>
                <c:pt idx="239">
                  <c:v>24</c:v>
                </c:pt>
                <c:pt idx="240">
                  <c:v>24</c:v>
                </c:pt>
                <c:pt idx="241">
                  <c:v>24</c:v>
                </c:pt>
                <c:pt idx="242">
                  <c:v>24</c:v>
                </c:pt>
                <c:pt idx="243">
                  <c:v>24</c:v>
                </c:pt>
                <c:pt idx="244">
                  <c:v>24</c:v>
                </c:pt>
                <c:pt idx="245">
                  <c:v>24</c:v>
                </c:pt>
                <c:pt idx="246">
                  <c:v>24</c:v>
                </c:pt>
                <c:pt idx="247">
                  <c:v>24</c:v>
                </c:pt>
                <c:pt idx="248">
                  <c:v>24</c:v>
                </c:pt>
                <c:pt idx="249">
                  <c:v>24</c:v>
                </c:pt>
                <c:pt idx="250">
                  <c:v>24</c:v>
                </c:pt>
                <c:pt idx="251">
                  <c:v>24</c:v>
                </c:pt>
                <c:pt idx="252">
                  <c:v>24</c:v>
                </c:pt>
                <c:pt idx="253">
                  <c:v>24</c:v>
                </c:pt>
                <c:pt idx="254">
                  <c:v>24</c:v>
                </c:pt>
                <c:pt idx="255">
                  <c:v>24</c:v>
                </c:pt>
                <c:pt idx="256">
                  <c:v>24</c:v>
                </c:pt>
                <c:pt idx="257">
                  <c:v>24</c:v>
                </c:pt>
                <c:pt idx="258">
                  <c:v>24</c:v>
                </c:pt>
                <c:pt idx="259">
                  <c:v>24</c:v>
                </c:pt>
                <c:pt idx="260">
                  <c:v>24</c:v>
                </c:pt>
                <c:pt idx="261">
                  <c:v>24</c:v>
                </c:pt>
                <c:pt idx="262">
                  <c:v>24</c:v>
                </c:pt>
                <c:pt idx="263">
                  <c:v>24</c:v>
                </c:pt>
                <c:pt idx="264">
                  <c:v>24</c:v>
                </c:pt>
                <c:pt idx="265">
                  <c:v>24</c:v>
                </c:pt>
                <c:pt idx="266">
                  <c:v>24</c:v>
                </c:pt>
                <c:pt idx="267">
                  <c:v>24</c:v>
                </c:pt>
                <c:pt idx="268">
                  <c:v>24</c:v>
                </c:pt>
                <c:pt idx="269">
                  <c:v>24</c:v>
                </c:pt>
                <c:pt idx="270">
                  <c:v>24</c:v>
                </c:pt>
                <c:pt idx="271">
                  <c:v>24</c:v>
                </c:pt>
                <c:pt idx="272">
                  <c:v>24</c:v>
                </c:pt>
                <c:pt idx="273">
                  <c:v>24</c:v>
                </c:pt>
                <c:pt idx="274">
                  <c:v>24</c:v>
                </c:pt>
                <c:pt idx="275">
                  <c:v>24</c:v>
                </c:pt>
                <c:pt idx="276">
                  <c:v>24</c:v>
                </c:pt>
                <c:pt idx="277">
                  <c:v>24</c:v>
                </c:pt>
                <c:pt idx="278">
                  <c:v>24</c:v>
                </c:pt>
                <c:pt idx="279">
                  <c:v>24</c:v>
                </c:pt>
                <c:pt idx="280">
                  <c:v>24</c:v>
                </c:pt>
                <c:pt idx="281">
                  <c:v>24</c:v>
                </c:pt>
                <c:pt idx="282">
                  <c:v>24</c:v>
                </c:pt>
                <c:pt idx="283">
                  <c:v>24</c:v>
                </c:pt>
                <c:pt idx="284">
                  <c:v>24</c:v>
                </c:pt>
                <c:pt idx="285">
                  <c:v>24</c:v>
                </c:pt>
                <c:pt idx="286">
                  <c:v>24</c:v>
                </c:pt>
                <c:pt idx="287">
                  <c:v>24</c:v>
                </c:pt>
                <c:pt idx="288">
                  <c:v>24</c:v>
                </c:pt>
                <c:pt idx="289">
                  <c:v>24</c:v>
                </c:pt>
                <c:pt idx="290">
                  <c:v>24</c:v>
                </c:pt>
                <c:pt idx="291">
                  <c:v>24</c:v>
                </c:pt>
                <c:pt idx="292">
                  <c:v>24</c:v>
                </c:pt>
                <c:pt idx="293">
                  <c:v>24</c:v>
                </c:pt>
                <c:pt idx="294">
                  <c:v>24</c:v>
                </c:pt>
                <c:pt idx="295">
                  <c:v>24</c:v>
                </c:pt>
                <c:pt idx="296">
                  <c:v>24</c:v>
                </c:pt>
                <c:pt idx="297">
                  <c:v>24</c:v>
                </c:pt>
                <c:pt idx="298">
                  <c:v>24</c:v>
                </c:pt>
                <c:pt idx="299">
                  <c:v>24</c:v>
                </c:pt>
                <c:pt idx="300">
                  <c:v>24</c:v>
                </c:pt>
                <c:pt idx="301">
                  <c:v>24</c:v>
                </c:pt>
                <c:pt idx="302">
                  <c:v>24</c:v>
                </c:pt>
                <c:pt idx="303">
                  <c:v>24</c:v>
                </c:pt>
                <c:pt idx="304">
                  <c:v>24</c:v>
                </c:pt>
                <c:pt idx="305">
                  <c:v>24</c:v>
                </c:pt>
                <c:pt idx="306">
                  <c:v>24</c:v>
                </c:pt>
                <c:pt idx="307">
                  <c:v>24</c:v>
                </c:pt>
                <c:pt idx="308">
                  <c:v>24</c:v>
                </c:pt>
                <c:pt idx="309">
                  <c:v>24</c:v>
                </c:pt>
                <c:pt idx="310">
                  <c:v>24</c:v>
                </c:pt>
                <c:pt idx="311">
                  <c:v>24</c:v>
                </c:pt>
                <c:pt idx="312">
                  <c:v>24</c:v>
                </c:pt>
                <c:pt idx="313">
                  <c:v>24</c:v>
                </c:pt>
                <c:pt idx="314">
                  <c:v>24</c:v>
                </c:pt>
                <c:pt idx="315">
                  <c:v>24</c:v>
                </c:pt>
                <c:pt idx="316">
                  <c:v>24</c:v>
                </c:pt>
                <c:pt idx="317">
                  <c:v>24</c:v>
                </c:pt>
                <c:pt idx="318">
                  <c:v>24</c:v>
                </c:pt>
                <c:pt idx="319">
                  <c:v>24</c:v>
                </c:pt>
                <c:pt idx="320">
                  <c:v>24</c:v>
                </c:pt>
                <c:pt idx="321">
                  <c:v>24</c:v>
                </c:pt>
                <c:pt idx="322">
                  <c:v>24</c:v>
                </c:pt>
                <c:pt idx="323">
                  <c:v>24</c:v>
                </c:pt>
                <c:pt idx="324">
                  <c:v>24</c:v>
                </c:pt>
                <c:pt idx="325">
                  <c:v>24</c:v>
                </c:pt>
                <c:pt idx="326">
                  <c:v>24</c:v>
                </c:pt>
                <c:pt idx="327">
                  <c:v>24</c:v>
                </c:pt>
                <c:pt idx="328">
                  <c:v>24</c:v>
                </c:pt>
                <c:pt idx="329">
                  <c:v>24</c:v>
                </c:pt>
                <c:pt idx="330">
                  <c:v>24</c:v>
                </c:pt>
                <c:pt idx="331">
                  <c:v>24</c:v>
                </c:pt>
                <c:pt idx="332">
                  <c:v>24</c:v>
                </c:pt>
                <c:pt idx="333">
                  <c:v>24</c:v>
                </c:pt>
                <c:pt idx="334">
                  <c:v>24</c:v>
                </c:pt>
                <c:pt idx="335">
                  <c:v>24</c:v>
                </c:pt>
                <c:pt idx="336">
                  <c:v>24</c:v>
                </c:pt>
                <c:pt idx="337">
                  <c:v>24</c:v>
                </c:pt>
                <c:pt idx="338">
                  <c:v>24</c:v>
                </c:pt>
                <c:pt idx="339">
                  <c:v>24</c:v>
                </c:pt>
                <c:pt idx="340">
                  <c:v>24</c:v>
                </c:pt>
                <c:pt idx="341">
                  <c:v>24</c:v>
                </c:pt>
                <c:pt idx="342">
                  <c:v>24</c:v>
                </c:pt>
                <c:pt idx="343">
                  <c:v>24</c:v>
                </c:pt>
                <c:pt idx="344">
                  <c:v>24</c:v>
                </c:pt>
                <c:pt idx="345">
                  <c:v>24</c:v>
                </c:pt>
                <c:pt idx="346">
                  <c:v>24</c:v>
                </c:pt>
                <c:pt idx="347">
                  <c:v>24</c:v>
                </c:pt>
                <c:pt idx="348">
                  <c:v>24</c:v>
                </c:pt>
                <c:pt idx="349">
                  <c:v>24</c:v>
                </c:pt>
                <c:pt idx="350">
                  <c:v>24</c:v>
                </c:pt>
                <c:pt idx="351">
                  <c:v>24</c:v>
                </c:pt>
                <c:pt idx="352">
                  <c:v>24</c:v>
                </c:pt>
                <c:pt idx="353">
                  <c:v>24</c:v>
                </c:pt>
                <c:pt idx="354">
                  <c:v>24</c:v>
                </c:pt>
                <c:pt idx="355">
                  <c:v>24</c:v>
                </c:pt>
                <c:pt idx="356">
                  <c:v>24</c:v>
                </c:pt>
                <c:pt idx="357">
                  <c:v>24</c:v>
                </c:pt>
                <c:pt idx="358">
                  <c:v>24</c:v>
                </c:pt>
                <c:pt idx="359">
                  <c:v>24</c:v>
                </c:pt>
                <c:pt idx="360">
                  <c:v>24</c:v>
                </c:pt>
                <c:pt idx="361">
                  <c:v>24</c:v>
                </c:pt>
                <c:pt idx="362">
                  <c:v>24</c:v>
                </c:pt>
                <c:pt idx="363">
                  <c:v>24</c:v>
                </c:pt>
                <c:pt idx="364">
                  <c:v>24</c:v>
                </c:pt>
                <c:pt idx="365">
                  <c:v>24</c:v>
                </c:pt>
                <c:pt idx="366">
                  <c:v>24</c:v>
                </c:pt>
                <c:pt idx="367">
                  <c:v>24</c:v>
                </c:pt>
                <c:pt idx="368">
                  <c:v>24</c:v>
                </c:pt>
                <c:pt idx="369">
                  <c:v>24</c:v>
                </c:pt>
                <c:pt idx="370">
                  <c:v>24</c:v>
                </c:pt>
                <c:pt idx="371">
                  <c:v>24</c:v>
                </c:pt>
                <c:pt idx="372">
                  <c:v>24</c:v>
                </c:pt>
                <c:pt idx="373">
                  <c:v>24</c:v>
                </c:pt>
                <c:pt idx="374">
                  <c:v>24</c:v>
                </c:pt>
                <c:pt idx="375">
                  <c:v>24</c:v>
                </c:pt>
                <c:pt idx="376">
                  <c:v>24</c:v>
                </c:pt>
                <c:pt idx="377">
                  <c:v>24</c:v>
                </c:pt>
                <c:pt idx="378">
                  <c:v>24</c:v>
                </c:pt>
                <c:pt idx="379">
                  <c:v>24</c:v>
                </c:pt>
                <c:pt idx="380">
                  <c:v>24</c:v>
                </c:pt>
                <c:pt idx="381">
                  <c:v>24</c:v>
                </c:pt>
                <c:pt idx="382">
                  <c:v>24</c:v>
                </c:pt>
                <c:pt idx="383">
                  <c:v>24</c:v>
                </c:pt>
                <c:pt idx="384">
                  <c:v>24</c:v>
                </c:pt>
                <c:pt idx="385">
                  <c:v>24</c:v>
                </c:pt>
                <c:pt idx="386">
                  <c:v>24</c:v>
                </c:pt>
                <c:pt idx="387">
                  <c:v>24</c:v>
                </c:pt>
                <c:pt idx="388">
                  <c:v>24</c:v>
                </c:pt>
                <c:pt idx="389">
                  <c:v>24</c:v>
                </c:pt>
                <c:pt idx="390">
                  <c:v>24</c:v>
                </c:pt>
                <c:pt idx="391">
                  <c:v>24</c:v>
                </c:pt>
                <c:pt idx="392">
                  <c:v>24</c:v>
                </c:pt>
                <c:pt idx="393">
                  <c:v>24</c:v>
                </c:pt>
                <c:pt idx="394">
                  <c:v>24</c:v>
                </c:pt>
                <c:pt idx="395">
                  <c:v>24</c:v>
                </c:pt>
                <c:pt idx="396">
                  <c:v>24</c:v>
                </c:pt>
                <c:pt idx="397">
                  <c:v>24</c:v>
                </c:pt>
                <c:pt idx="398">
                  <c:v>24</c:v>
                </c:pt>
                <c:pt idx="399">
                  <c:v>24</c:v>
                </c:pt>
                <c:pt idx="400">
                  <c:v>24</c:v>
                </c:pt>
                <c:pt idx="401">
                  <c:v>24</c:v>
                </c:pt>
                <c:pt idx="402">
                  <c:v>24</c:v>
                </c:pt>
                <c:pt idx="403">
                  <c:v>24</c:v>
                </c:pt>
                <c:pt idx="404">
                  <c:v>24</c:v>
                </c:pt>
                <c:pt idx="405">
                  <c:v>24</c:v>
                </c:pt>
                <c:pt idx="406">
                  <c:v>24</c:v>
                </c:pt>
                <c:pt idx="407">
                  <c:v>24</c:v>
                </c:pt>
                <c:pt idx="408">
                  <c:v>24</c:v>
                </c:pt>
                <c:pt idx="409">
                  <c:v>24</c:v>
                </c:pt>
                <c:pt idx="410">
                  <c:v>24</c:v>
                </c:pt>
                <c:pt idx="411">
                  <c:v>24</c:v>
                </c:pt>
                <c:pt idx="412">
                  <c:v>24</c:v>
                </c:pt>
                <c:pt idx="413">
                  <c:v>24</c:v>
                </c:pt>
                <c:pt idx="414">
                  <c:v>24</c:v>
                </c:pt>
                <c:pt idx="415">
                  <c:v>24</c:v>
                </c:pt>
                <c:pt idx="416">
                  <c:v>24</c:v>
                </c:pt>
                <c:pt idx="417">
                  <c:v>24</c:v>
                </c:pt>
                <c:pt idx="418">
                  <c:v>24</c:v>
                </c:pt>
                <c:pt idx="419">
                  <c:v>24</c:v>
                </c:pt>
                <c:pt idx="420">
                  <c:v>24</c:v>
                </c:pt>
                <c:pt idx="421">
                  <c:v>24</c:v>
                </c:pt>
                <c:pt idx="422">
                  <c:v>24</c:v>
                </c:pt>
                <c:pt idx="423">
                  <c:v>24</c:v>
                </c:pt>
                <c:pt idx="424">
                  <c:v>24</c:v>
                </c:pt>
                <c:pt idx="425">
                  <c:v>24</c:v>
                </c:pt>
                <c:pt idx="426">
                  <c:v>24</c:v>
                </c:pt>
                <c:pt idx="427">
                  <c:v>24</c:v>
                </c:pt>
                <c:pt idx="428">
                  <c:v>24</c:v>
                </c:pt>
                <c:pt idx="429">
                  <c:v>24</c:v>
                </c:pt>
                <c:pt idx="430">
                  <c:v>24</c:v>
                </c:pt>
                <c:pt idx="431">
                  <c:v>24</c:v>
                </c:pt>
                <c:pt idx="432">
                  <c:v>24</c:v>
                </c:pt>
                <c:pt idx="433">
                  <c:v>24</c:v>
                </c:pt>
                <c:pt idx="434">
                  <c:v>24</c:v>
                </c:pt>
                <c:pt idx="435">
                  <c:v>24</c:v>
                </c:pt>
                <c:pt idx="436">
                  <c:v>24</c:v>
                </c:pt>
                <c:pt idx="437">
                  <c:v>24</c:v>
                </c:pt>
                <c:pt idx="438">
                  <c:v>24</c:v>
                </c:pt>
                <c:pt idx="439">
                  <c:v>24</c:v>
                </c:pt>
                <c:pt idx="440">
                  <c:v>24</c:v>
                </c:pt>
                <c:pt idx="441">
                  <c:v>24</c:v>
                </c:pt>
                <c:pt idx="442">
                  <c:v>24</c:v>
                </c:pt>
                <c:pt idx="443">
                  <c:v>24</c:v>
                </c:pt>
                <c:pt idx="444">
                  <c:v>24</c:v>
                </c:pt>
                <c:pt idx="445">
                  <c:v>24</c:v>
                </c:pt>
                <c:pt idx="446">
                  <c:v>24</c:v>
                </c:pt>
                <c:pt idx="447">
                  <c:v>24</c:v>
                </c:pt>
                <c:pt idx="448">
                  <c:v>24</c:v>
                </c:pt>
                <c:pt idx="449">
                  <c:v>24</c:v>
                </c:pt>
                <c:pt idx="450">
                  <c:v>24</c:v>
                </c:pt>
                <c:pt idx="451">
                  <c:v>24</c:v>
                </c:pt>
                <c:pt idx="452">
                  <c:v>24</c:v>
                </c:pt>
                <c:pt idx="453">
                  <c:v>24</c:v>
                </c:pt>
                <c:pt idx="454">
                  <c:v>24</c:v>
                </c:pt>
                <c:pt idx="455">
                  <c:v>24</c:v>
                </c:pt>
                <c:pt idx="456">
                  <c:v>24</c:v>
                </c:pt>
                <c:pt idx="457">
                  <c:v>24</c:v>
                </c:pt>
                <c:pt idx="458">
                  <c:v>24</c:v>
                </c:pt>
                <c:pt idx="459">
                  <c:v>24</c:v>
                </c:pt>
                <c:pt idx="460">
                  <c:v>24</c:v>
                </c:pt>
                <c:pt idx="461">
                  <c:v>24</c:v>
                </c:pt>
                <c:pt idx="462">
                  <c:v>24</c:v>
                </c:pt>
                <c:pt idx="463">
                  <c:v>24</c:v>
                </c:pt>
                <c:pt idx="464">
                  <c:v>24</c:v>
                </c:pt>
                <c:pt idx="465">
                  <c:v>24</c:v>
                </c:pt>
                <c:pt idx="466">
                  <c:v>24</c:v>
                </c:pt>
                <c:pt idx="467">
                  <c:v>24</c:v>
                </c:pt>
                <c:pt idx="468">
                  <c:v>24</c:v>
                </c:pt>
                <c:pt idx="469">
                  <c:v>24</c:v>
                </c:pt>
                <c:pt idx="470">
                  <c:v>24</c:v>
                </c:pt>
                <c:pt idx="471">
                  <c:v>24</c:v>
                </c:pt>
                <c:pt idx="472">
                  <c:v>24</c:v>
                </c:pt>
                <c:pt idx="473">
                  <c:v>24</c:v>
                </c:pt>
                <c:pt idx="474">
                  <c:v>24</c:v>
                </c:pt>
                <c:pt idx="475">
                  <c:v>24</c:v>
                </c:pt>
                <c:pt idx="476">
                  <c:v>24</c:v>
                </c:pt>
                <c:pt idx="477">
                  <c:v>24</c:v>
                </c:pt>
                <c:pt idx="478">
                  <c:v>24</c:v>
                </c:pt>
                <c:pt idx="479">
                  <c:v>24</c:v>
                </c:pt>
                <c:pt idx="480">
                  <c:v>24</c:v>
                </c:pt>
                <c:pt idx="481">
                  <c:v>24</c:v>
                </c:pt>
                <c:pt idx="482">
                  <c:v>24</c:v>
                </c:pt>
                <c:pt idx="483">
                  <c:v>24</c:v>
                </c:pt>
                <c:pt idx="484">
                  <c:v>24</c:v>
                </c:pt>
                <c:pt idx="485">
                  <c:v>24</c:v>
                </c:pt>
                <c:pt idx="486">
                  <c:v>24</c:v>
                </c:pt>
                <c:pt idx="487">
                  <c:v>24</c:v>
                </c:pt>
                <c:pt idx="488">
                  <c:v>24</c:v>
                </c:pt>
                <c:pt idx="489">
                  <c:v>24</c:v>
                </c:pt>
                <c:pt idx="490">
                  <c:v>24</c:v>
                </c:pt>
                <c:pt idx="491">
                  <c:v>24</c:v>
                </c:pt>
                <c:pt idx="492">
                  <c:v>24</c:v>
                </c:pt>
                <c:pt idx="493">
                  <c:v>24</c:v>
                </c:pt>
                <c:pt idx="494">
                  <c:v>24</c:v>
                </c:pt>
                <c:pt idx="495">
                  <c:v>24</c:v>
                </c:pt>
                <c:pt idx="496">
                  <c:v>24</c:v>
                </c:pt>
                <c:pt idx="497">
                  <c:v>24</c:v>
                </c:pt>
                <c:pt idx="498">
                  <c:v>24</c:v>
                </c:pt>
                <c:pt idx="499">
                  <c:v>24</c:v>
                </c:pt>
                <c:pt idx="500">
                  <c:v>24</c:v>
                </c:pt>
                <c:pt idx="501">
                  <c:v>24</c:v>
                </c:pt>
                <c:pt idx="502">
                  <c:v>24</c:v>
                </c:pt>
                <c:pt idx="503">
                  <c:v>24</c:v>
                </c:pt>
                <c:pt idx="504">
                  <c:v>24</c:v>
                </c:pt>
                <c:pt idx="505">
                  <c:v>24</c:v>
                </c:pt>
                <c:pt idx="506">
                  <c:v>24</c:v>
                </c:pt>
                <c:pt idx="507">
                  <c:v>24</c:v>
                </c:pt>
                <c:pt idx="508">
                  <c:v>24</c:v>
                </c:pt>
                <c:pt idx="509">
                  <c:v>24</c:v>
                </c:pt>
                <c:pt idx="510">
                  <c:v>24</c:v>
                </c:pt>
                <c:pt idx="511">
                  <c:v>24</c:v>
                </c:pt>
                <c:pt idx="512">
                  <c:v>24</c:v>
                </c:pt>
                <c:pt idx="513">
                  <c:v>24</c:v>
                </c:pt>
                <c:pt idx="514">
                  <c:v>24</c:v>
                </c:pt>
                <c:pt idx="515">
                  <c:v>24</c:v>
                </c:pt>
                <c:pt idx="516">
                  <c:v>24</c:v>
                </c:pt>
                <c:pt idx="517">
                  <c:v>24</c:v>
                </c:pt>
                <c:pt idx="518">
                  <c:v>24</c:v>
                </c:pt>
                <c:pt idx="519">
                  <c:v>24</c:v>
                </c:pt>
                <c:pt idx="520">
                  <c:v>24</c:v>
                </c:pt>
                <c:pt idx="521">
                  <c:v>24</c:v>
                </c:pt>
                <c:pt idx="522">
                  <c:v>24</c:v>
                </c:pt>
                <c:pt idx="523">
                  <c:v>24</c:v>
                </c:pt>
                <c:pt idx="524">
                  <c:v>24</c:v>
                </c:pt>
                <c:pt idx="525">
                  <c:v>24</c:v>
                </c:pt>
                <c:pt idx="526">
                  <c:v>24</c:v>
                </c:pt>
                <c:pt idx="527">
                  <c:v>24</c:v>
                </c:pt>
                <c:pt idx="528">
                  <c:v>24</c:v>
                </c:pt>
                <c:pt idx="529">
                  <c:v>24</c:v>
                </c:pt>
                <c:pt idx="530">
                  <c:v>24</c:v>
                </c:pt>
                <c:pt idx="531">
                  <c:v>24</c:v>
                </c:pt>
                <c:pt idx="532">
                  <c:v>24</c:v>
                </c:pt>
                <c:pt idx="533">
                  <c:v>24</c:v>
                </c:pt>
                <c:pt idx="534">
                  <c:v>24</c:v>
                </c:pt>
                <c:pt idx="535">
                  <c:v>24</c:v>
                </c:pt>
                <c:pt idx="536">
                  <c:v>24</c:v>
                </c:pt>
                <c:pt idx="537">
                  <c:v>24</c:v>
                </c:pt>
                <c:pt idx="538">
                  <c:v>24</c:v>
                </c:pt>
                <c:pt idx="539">
                  <c:v>24</c:v>
                </c:pt>
                <c:pt idx="540">
                  <c:v>24</c:v>
                </c:pt>
                <c:pt idx="541">
                  <c:v>24</c:v>
                </c:pt>
                <c:pt idx="542">
                  <c:v>24</c:v>
                </c:pt>
                <c:pt idx="543">
                  <c:v>24</c:v>
                </c:pt>
                <c:pt idx="544">
                  <c:v>24</c:v>
                </c:pt>
                <c:pt idx="545">
                  <c:v>24</c:v>
                </c:pt>
                <c:pt idx="546">
                  <c:v>24</c:v>
                </c:pt>
                <c:pt idx="547">
                  <c:v>24</c:v>
                </c:pt>
                <c:pt idx="548">
                  <c:v>24</c:v>
                </c:pt>
                <c:pt idx="549">
                  <c:v>24</c:v>
                </c:pt>
                <c:pt idx="550">
                  <c:v>24</c:v>
                </c:pt>
                <c:pt idx="551">
                  <c:v>24</c:v>
                </c:pt>
                <c:pt idx="552">
                  <c:v>24</c:v>
                </c:pt>
                <c:pt idx="553">
                  <c:v>24</c:v>
                </c:pt>
                <c:pt idx="554">
                  <c:v>24</c:v>
                </c:pt>
                <c:pt idx="555">
                  <c:v>24</c:v>
                </c:pt>
                <c:pt idx="556">
                  <c:v>24</c:v>
                </c:pt>
                <c:pt idx="557">
                  <c:v>24</c:v>
                </c:pt>
                <c:pt idx="558">
                  <c:v>24</c:v>
                </c:pt>
                <c:pt idx="559">
                  <c:v>24</c:v>
                </c:pt>
                <c:pt idx="560">
                  <c:v>24</c:v>
                </c:pt>
                <c:pt idx="561">
                  <c:v>24</c:v>
                </c:pt>
                <c:pt idx="562">
                  <c:v>24</c:v>
                </c:pt>
                <c:pt idx="563">
                  <c:v>24</c:v>
                </c:pt>
                <c:pt idx="564">
                  <c:v>24</c:v>
                </c:pt>
                <c:pt idx="565">
                  <c:v>24</c:v>
                </c:pt>
                <c:pt idx="566">
                  <c:v>24</c:v>
                </c:pt>
                <c:pt idx="567">
                  <c:v>24</c:v>
                </c:pt>
                <c:pt idx="568">
                  <c:v>24</c:v>
                </c:pt>
                <c:pt idx="569">
                  <c:v>24</c:v>
                </c:pt>
                <c:pt idx="570">
                  <c:v>24</c:v>
                </c:pt>
                <c:pt idx="571">
                  <c:v>24</c:v>
                </c:pt>
                <c:pt idx="572">
                  <c:v>24</c:v>
                </c:pt>
                <c:pt idx="573">
                  <c:v>24</c:v>
                </c:pt>
                <c:pt idx="574">
                  <c:v>24</c:v>
                </c:pt>
                <c:pt idx="575">
                  <c:v>24</c:v>
                </c:pt>
                <c:pt idx="576">
                  <c:v>24</c:v>
                </c:pt>
                <c:pt idx="577">
                  <c:v>24</c:v>
                </c:pt>
                <c:pt idx="578">
                  <c:v>24</c:v>
                </c:pt>
                <c:pt idx="579">
                  <c:v>24</c:v>
                </c:pt>
                <c:pt idx="580">
                  <c:v>24</c:v>
                </c:pt>
                <c:pt idx="581">
                  <c:v>24</c:v>
                </c:pt>
                <c:pt idx="582">
                  <c:v>24</c:v>
                </c:pt>
                <c:pt idx="583">
                  <c:v>24</c:v>
                </c:pt>
                <c:pt idx="584">
                  <c:v>24</c:v>
                </c:pt>
                <c:pt idx="585">
                  <c:v>24</c:v>
                </c:pt>
                <c:pt idx="586">
                  <c:v>24</c:v>
                </c:pt>
                <c:pt idx="587">
                  <c:v>24</c:v>
                </c:pt>
                <c:pt idx="588">
                  <c:v>24</c:v>
                </c:pt>
                <c:pt idx="589">
                  <c:v>24</c:v>
                </c:pt>
                <c:pt idx="590">
                  <c:v>24</c:v>
                </c:pt>
                <c:pt idx="591">
                  <c:v>24</c:v>
                </c:pt>
                <c:pt idx="592">
                  <c:v>24</c:v>
                </c:pt>
                <c:pt idx="593">
                  <c:v>24</c:v>
                </c:pt>
                <c:pt idx="594">
                  <c:v>24</c:v>
                </c:pt>
                <c:pt idx="595">
                  <c:v>24</c:v>
                </c:pt>
                <c:pt idx="596">
                  <c:v>24</c:v>
                </c:pt>
                <c:pt idx="597">
                  <c:v>24</c:v>
                </c:pt>
                <c:pt idx="598">
                  <c:v>25</c:v>
                </c:pt>
                <c:pt idx="599">
                  <c:v>25</c:v>
                </c:pt>
                <c:pt idx="600">
                  <c:v>25</c:v>
                </c:pt>
                <c:pt idx="601">
                  <c:v>25</c:v>
                </c:pt>
                <c:pt idx="602">
                  <c:v>25</c:v>
                </c:pt>
                <c:pt idx="603">
                  <c:v>25</c:v>
                </c:pt>
                <c:pt idx="604">
                  <c:v>25</c:v>
                </c:pt>
                <c:pt idx="605">
                  <c:v>25</c:v>
                </c:pt>
                <c:pt idx="606">
                  <c:v>25</c:v>
                </c:pt>
                <c:pt idx="607">
                  <c:v>25</c:v>
                </c:pt>
                <c:pt idx="608">
                  <c:v>25</c:v>
                </c:pt>
                <c:pt idx="609">
                  <c:v>25</c:v>
                </c:pt>
                <c:pt idx="610">
                  <c:v>25</c:v>
                </c:pt>
                <c:pt idx="611">
                  <c:v>25</c:v>
                </c:pt>
                <c:pt idx="612">
                  <c:v>25</c:v>
                </c:pt>
                <c:pt idx="613">
                  <c:v>25</c:v>
                </c:pt>
                <c:pt idx="614">
                  <c:v>25</c:v>
                </c:pt>
                <c:pt idx="615">
                  <c:v>25</c:v>
                </c:pt>
                <c:pt idx="616">
                  <c:v>25</c:v>
                </c:pt>
                <c:pt idx="617">
                  <c:v>25</c:v>
                </c:pt>
                <c:pt idx="618">
                  <c:v>25</c:v>
                </c:pt>
                <c:pt idx="619">
                  <c:v>25</c:v>
                </c:pt>
                <c:pt idx="620">
                  <c:v>25</c:v>
                </c:pt>
                <c:pt idx="621">
                  <c:v>25</c:v>
                </c:pt>
                <c:pt idx="622">
                  <c:v>25</c:v>
                </c:pt>
                <c:pt idx="623">
                  <c:v>25</c:v>
                </c:pt>
                <c:pt idx="624">
                  <c:v>25</c:v>
                </c:pt>
                <c:pt idx="625">
                  <c:v>25</c:v>
                </c:pt>
                <c:pt idx="626">
                  <c:v>25</c:v>
                </c:pt>
                <c:pt idx="627">
                  <c:v>26</c:v>
                </c:pt>
                <c:pt idx="628">
                  <c:v>26</c:v>
                </c:pt>
                <c:pt idx="629">
                  <c:v>26</c:v>
                </c:pt>
                <c:pt idx="630">
                  <c:v>26</c:v>
                </c:pt>
                <c:pt idx="631">
                  <c:v>26</c:v>
                </c:pt>
                <c:pt idx="632">
                  <c:v>26</c:v>
                </c:pt>
                <c:pt idx="633">
                  <c:v>26</c:v>
                </c:pt>
                <c:pt idx="634">
                  <c:v>27</c:v>
                </c:pt>
                <c:pt idx="635">
                  <c:v>27</c:v>
                </c:pt>
                <c:pt idx="636">
                  <c:v>27</c:v>
                </c:pt>
                <c:pt idx="637">
                  <c:v>27</c:v>
                </c:pt>
                <c:pt idx="638">
                  <c:v>27</c:v>
                </c:pt>
                <c:pt idx="639">
                  <c:v>27</c:v>
                </c:pt>
                <c:pt idx="640">
                  <c:v>27</c:v>
                </c:pt>
                <c:pt idx="641">
                  <c:v>27</c:v>
                </c:pt>
                <c:pt idx="642">
                  <c:v>27</c:v>
                </c:pt>
                <c:pt idx="643">
                  <c:v>28</c:v>
                </c:pt>
                <c:pt idx="644">
                  <c:v>28</c:v>
                </c:pt>
                <c:pt idx="645">
                  <c:v>28</c:v>
                </c:pt>
                <c:pt idx="646">
                  <c:v>28</c:v>
                </c:pt>
                <c:pt idx="647">
                  <c:v>28</c:v>
                </c:pt>
                <c:pt idx="648">
                  <c:v>28</c:v>
                </c:pt>
                <c:pt idx="649">
                  <c:v>28</c:v>
                </c:pt>
                <c:pt idx="650">
                  <c:v>28</c:v>
                </c:pt>
                <c:pt idx="651">
                  <c:v>28</c:v>
                </c:pt>
                <c:pt idx="652">
                  <c:v>28</c:v>
                </c:pt>
                <c:pt idx="653">
                  <c:v>28</c:v>
                </c:pt>
                <c:pt idx="654">
                  <c:v>28</c:v>
                </c:pt>
                <c:pt idx="655">
                  <c:v>28</c:v>
                </c:pt>
                <c:pt idx="656">
                  <c:v>28</c:v>
                </c:pt>
                <c:pt idx="657">
                  <c:v>28</c:v>
                </c:pt>
                <c:pt idx="658">
                  <c:v>28</c:v>
                </c:pt>
                <c:pt idx="659">
                  <c:v>28</c:v>
                </c:pt>
                <c:pt idx="660">
                  <c:v>28</c:v>
                </c:pt>
                <c:pt idx="661">
                  <c:v>28</c:v>
                </c:pt>
                <c:pt idx="662">
                  <c:v>28</c:v>
                </c:pt>
                <c:pt idx="663">
                  <c:v>28</c:v>
                </c:pt>
                <c:pt idx="664">
                  <c:v>28</c:v>
                </c:pt>
                <c:pt idx="665">
                  <c:v>28</c:v>
                </c:pt>
                <c:pt idx="666">
                  <c:v>28</c:v>
                </c:pt>
                <c:pt idx="667">
                  <c:v>28</c:v>
                </c:pt>
                <c:pt idx="668">
                  <c:v>28</c:v>
                </c:pt>
                <c:pt idx="669">
                  <c:v>28</c:v>
                </c:pt>
                <c:pt idx="670">
                  <c:v>29</c:v>
                </c:pt>
                <c:pt idx="671">
                  <c:v>29</c:v>
                </c:pt>
                <c:pt idx="672">
                  <c:v>29</c:v>
                </c:pt>
                <c:pt idx="673">
                  <c:v>29</c:v>
                </c:pt>
                <c:pt idx="674">
                  <c:v>30</c:v>
                </c:pt>
                <c:pt idx="675">
                  <c:v>30</c:v>
                </c:pt>
                <c:pt idx="676">
                  <c:v>30</c:v>
                </c:pt>
                <c:pt idx="677">
                  <c:v>30</c:v>
                </c:pt>
                <c:pt idx="678">
                  <c:v>30</c:v>
                </c:pt>
                <c:pt idx="679">
                  <c:v>30</c:v>
                </c:pt>
                <c:pt idx="680">
                  <c:v>30</c:v>
                </c:pt>
                <c:pt idx="681">
                  <c:v>30</c:v>
                </c:pt>
                <c:pt idx="682">
                  <c:v>30</c:v>
                </c:pt>
                <c:pt idx="683">
                  <c:v>30</c:v>
                </c:pt>
                <c:pt idx="684">
                  <c:v>30</c:v>
                </c:pt>
                <c:pt idx="685">
                  <c:v>31</c:v>
                </c:pt>
                <c:pt idx="686">
                  <c:v>31</c:v>
                </c:pt>
                <c:pt idx="687">
                  <c:v>31</c:v>
                </c:pt>
                <c:pt idx="688">
                  <c:v>31</c:v>
                </c:pt>
                <c:pt idx="689">
                  <c:v>31</c:v>
                </c:pt>
                <c:pt idx="690">
                  <c:v>31</c:v>
                </c:pt>
                <c:pt idx="691">
                  <c:v>31</c:v>
                </c:pt>
                <c:pt idx="692">
                  <c:v>31</c:v>
                </c:pt>
                <c:pt idx="693">
                  <c:v>31</c:v>
                </c:pt>
                <c:pt idx="694">
                  <c:v>31</c:v>
                </c:pt>
                <c:pt idx="695">
                  <c:v>31</c:v>
                </c:pt>
                <c:pt idx="696">
                  <c:v>31</c:v>
                </c:pt>
                <c:pt idx="697">
                  <c:v>31</c:v>
                </c:pt>
                <c:pt idx="698">
                  <c:v>33</c:v>
                </c:pt>
                <c:pt idx="699">
                  <c:v>33</c:v>
                </c:pt>
                <c:pt idx="700">
                  <c:v>33</c:v>
                </c:pt>
                <c:pt idx="701">
                  <c:v>33</c:v>
                </c:pt>
                <c:pt idx="702">
                  <c:v>33</c:v>
                </c:pt>
                <c:pt idx="703">
                  <c:v>33</c:v>
                </c:pt>
                <c:pt idx="704">
                  <c:v>33</c:v>
                </c:pt>
                <c:pt idx="705">
                  <c:v>33</c:v>
                </c:pt>
                <c:pt idx="706">
                  <c:v>34</c:v>
                </c:pt>
                <c:pt idx="707">
                  <c:v>35</c:v>
                </c:pt>
                <c:pt idx="708">
                  <c:v>35</c:v>
                </c:pt>
                <c:pt idx="709">
                  <c:v>35</c:v>
                </c:pt>
                <c:pt idx="710">
                  <c:v>35</c:v>
                </c:pt>
                <c:pt idx="711">
                  <c:v>35</c:v>
                </c:pt>
                <c:pt idx="712">
                  <c:v>36</c:v>
                </c:pt>
                <c:pt idx="713">
                  <c:v>36</c:v>
                </c:pt>
                <c:pt idx="714">
                  <c:v>36</c:v>
                </c:pt>
                <c:pt idx="715">
                  <c:v>36</c:v>
                </c:pt>
                <c:pt idx="716">
                  <c:v>36</c:v>
                </c:pt>
                <c:pt idx="717">
                  <c:v>36</c:v>
                </c:pt>
                <c:pt idx="718">
                  <c:v>36</c:v>
                </c:pt>
                <c:pt idx="719">
                  <c:v>37</c:v>
                </c:pt>
                <c:pt idx="720">
                  <c:v>37</c:v>
                </c:pt>
                <c:pt idx="721">
                  <c:v>37</c:v>
                </c:pt>
                <c:pt idx="722">
                  <c:v>37</c:v>
                </c:pt>
                <c:pt idx="723">
                  <c:v>37</c:v>
                </c:pt>
                <c:pt idx="724">
                  <c:v>37</c:v>
                </c:pt>
                <c:pt idx="725">
                  <c:v>37</c:v>
                </c:pt>
                <c:pt idx="726">
                  <c:v>37</c:v>
                </c:pt>
                <c:pt idx="727">
                  <c:v>37</c:v>
                </c:pt>
                <c:pt idx="728">
                  <c:v>38</c:v>
                </c:pt>
                <c:pt idx="729">
                  <c:v>39</c:v>
                </c:pt>
                <c:pt idx="730">
                  <c:v>39</c:v>
                </c:pt>
                <c:pt idx="731">
                  <c:v>39</c:v>
                </c:pt>
                <c:pt idx="732">
                  <c:v>39</c:v>
                </c:pt>
                <c:pt idx="733">
                  <c:v>39</c:v>
                </c:pt>
                <c:pt idx="734">
                  <c:v>39</c:v>
                </c:pt>
                <c:pt idx="735">
                  <c:v>39</c:v>
                </c:pt>
                <c:pt idx="736">
                  <c:v>39</c:v>
                </c:pt>
                <c:pt idx="737">
                  <c:v>39</c:v>
                </c:pt>
                <c:pt idx="738">
                  <c:v>39</c:v>
                </c:pt>
                <c:pt idx="739">
                  <c:v>39</c:v>
                </c:pt>
                <c:pt idx="740">
                  <c:v>39</c:v>
                </c:pt>
                <c:pt idx="741">
                  <c:v>40</c:v>
                </c:pt>
                <c:pt idx="742">
                  <c:v>40</c:v>
                </c:pt>
                <c:pt idx="743">
                  <c:v>40</c:v>
                </c:pt>
                <c:pt idx="744">
                  <c:v>40</c:v>
                </c:pt>
                <c:pt idx="745">
                  <c:v>40</c:v>
                </c:pt>
                <c:pt idx="746">
                  <c:v>40</c:v>
                </c:pt>
                <c:pt idx="747">
                  <c:v>41</c:v>
                </c:pt>
                <c:pt idx="748">
                  <c:v>42</c:v>
                </c:pt>
                <c:pt idx="749">
                  <c:v>42</c:v>
                </c:pt>
                <c:pt idx="750">
                  <c:v>43</c:v>
                </c:pt>
                <c:pt idx="751">
                  <c:v>44</c:v>
                </c:pt>
                <c:pt idx="752">
                  <c:v>45</c:v>
                </c:pt>
                <c:pt idx="753">
                  <c:v>45</c:v>
                </c:pt>
                <c:pt idx="754">
                  <c:v>45</c:v>
                </c:pt>
                <c:pt idx="755">
                  <c:v>47</c:v>
                </c:pt>
                <c:pt idx="756">
                  <c:v>49</c:v>
                </c:pt>
                <c:pt idx="757">
                  <c:v>50</c:v>
                </c:pt>
                <c:pt idx="758">
                  <c:v>50</c:v>
                </c:pt>
                <c:pt idx="759">
                  <c:v>51</c:v>
                </c:pt>
                <c:pt idx="760">
                  <c:v>51</c:v>
                </c:pt>
                <c:pt idx="761">
                  <c:v>51</c:v>
                </c:pt>
                <c:pt idx="762">
                  <c:v>51</c:v>
                </c:pt>
                <c:pt idx="763">
                  <c:v>51</c:v>
                </c:pt>
                <c:pt idx="764">
                  <c:v>52</c:v>
                </c:pt>
                <c:pt idx="765">
                  <c:v>52</c:v>
                </c:pt>
                <c:pt idx="766">
                  <c:v>52</c:v>
                </c:pt>
                <c:pt idx="767">
                  <c:v>53</c:v>
                </c:pt>
                <c:pt idx="768">
                  <c:v>53</c:v>
                </c:pt>
                <c:pt idx="769">
                  <c:v>54</c:v>
                </c:pt>
                <c:pt idx="770">
                  <c:v>55</c:v>
                </c:pt>
                <c:pt idx="771">
                  <c:v>55</c:v>
                </c:pt>
                <c:pt idx="772">
                  <c:v>56</c:v>
                </c:pt>
                <c:pt idx="773">
                  <c:v>58</c:v>
                </c:pt>
                <c:pt idx="774">
                  <c:v>59</c:v>
                </c:pt>
                <c:pt idx="775">
                  <c:v>61</c:v>
                </c:pt>
                <c:pt idx="776">
                  <c:v>61</c:v>
                </c:pt>
                <c:pt idx="777">
                  <c:v>62</c:v>
                </c:pt>
                <c:pt idx="778">
                  <c:v>63</c:v>
                </c:pt>
                <c:pt idx="779">
                  <c:v>63</c:v>
                </c:pt>
                <c:pt idx="780">
                  <c:v>64</c:v>
                </c:pt>
                <c:pt idx="781">
                  <c:v>65</c:v>
                </c:pt>
                <c:pt idx="782">
                  <c:v>65</c:v>
                </c:pt>
                <c:pt idx="783">
                  <c:v>66</c:v>
                </c:pt>
                <c:pt idx="784">
                  <c:v>67</c:v>
                </c:pt>
                <c:pt idx="785">
                  <c:v>69</c:v>
                </c:pt>
                <c:pt idx="786">
                  <c:v>69</c:v>
                </c:pt>
                <c:pt idx="787">
                  <c:v>71</c:v>
                </c:pt>
                <c:pt idx="788">
                  <c:v>71</c:v>
                </c:pt>
                <c:pt idx="789">
                  <c:v>71</c:v>
                </c:pt>
                <c:pt idx="790">
                  <c:v>73</c:v>
                </c:pt>
                <c:pt idx="791">
                  <c:v>73</c:v>
                </c:pt>
                <c:pt idx="792">
                  <c:v>75</c:v>
                </c:pt>
                <c:pt idx="793">
                  <c:v>76</c:v>
                </c:pt>
                <c:pt idx="794">
                  <c:v>77</c:v>
                </c:pt>
                <c:pt idx="795">
                  <c:v>77</c:v>
                </c:pt>
                <c:pt idx="796">
                  <c:v>78</c:v>
                </c:pt>
                <c:pt idx="797">
                  <c:v>80</c:v>
                </c:pt>
                <c:pt idx="798">
                  <c:v>83</c:v>
                </c:pt>
                <c:pt idx="799">
                  <c:v>83</c:v>
                </c:pt>
                <c:pt idx="800">
                  <c:v>85</c:v>
                </c:pt>
                <c:pt idx="801">
                  <c:v>86</c:v>
                </c:pt>
                <c:pt idx="802">
                  <c:v>86</c:v>
                </c:pt>
                <c:pt idx="803">
                  <c:v>86</c:v>
                </c:pt>
                <c:pt idx="804">
                  <c:v>86</c:v>
                </c:pt>
                <c:pt idx="805">
                  <c:v>87</c:v>
                </c:pt>
                <c:pt idx="806">
                  <c:v>87</c:v>
                </c:pt>
                <c:pt idx="807">
                  <c:v>88</c:v>
                </c:pt>
                <c:pt idx="808">
                  <c:v>89</c:v>
                </c:pt>
                <c:pt idx="809">
                  <c:v>89</c:v>
                </c:pt>
                <c:pt idx="810">
                  <c:v>92</c:v>
                </c:pt>
                <c:pt idx="811">
                  <c:v>94</c:v>
                </c:pt>
                <c:pt idx="812">
                  <c:v>94</c:v>
                </c:pt>
                <c:pt idx="813">
                  <c:v>95</c:v>
                </c:pt>
                <c:pt idx="814">
                  <c:v>98</c:v>
                </c:pt>
                <c:pt idx="815">
                  <c:v>100</c:v>
                </c:pt>
                <c:pt idx="816">
                  <c:v>102</c:v>
                </c:pt>
                <c:pt idx="817">
                  <c:v>102</c:v>
                </c:pt>
                <c:pt idx="818">
                  <c:v>103</c:v>
                </c:pt>
                <c:pt idx="819">
                  <c:v>104</c:v>
                </c:pt>
                <c:pt idx="820">
                  <c:v>105</c:v>
                </c:pt>
                <c:pt idx="821">
                  <c:v>105</c:v>
                </c:pt>
                <c:pt idx="822">
                  <c:v>106</c:v>
                </c:pt>
                <c:pt idx="823">
                  <c:v>107</c:v>
                </c:pt>
                <c:pt idx="824">
                  <c:v>108</c:v>
                </c:pt>
                <c:pt idx="825">
                  <c:v>111</c:v>
                </c:pt>
                <c:pt idx="826">
                  <c:v>112</c:v>
                </c:pt>
                <c:pt idx="827">
                  <c:v>114</c:v>
                </c:pt>
                <c:pt idx="828">
                  <c:v>118</c:v>
                </c:pt>
                <c:pt idx="829">
                  <c:v>118</c:v>
                </c:pt>
                <c:pt idx="830">
                  <c:v>122</c:v>
                </c:pt>
                <c:pt idx="831">
                  <c:v>123</c:v>
                </c:pt>
                <c:pt idx="832">
                  <c:v>125</c:v>
                </c:pt>
                <c:pt idx="833">
                  <c:v>125</c:v>
                </c:pt>
                <c:pt idx="834">
                  <c:v>125</c:v>
                </c:pt>
                <c:pt idx="835">
                  <c:v>128</c:v>
                </c:pt>
                <c:pt idx="836">
                  <c:v>130</c:v>
                </c:pt>
                <c:pt idx="837">
                  <c:v>132</c:v>
                </c:pt>
                <c:pt idx="838">
                  <c:v>135</c:v>
                </c:pt>
                <c:pt idx="839">
                  <c:v>136</c:v>
                </c:pt>
                <c:pt idx="840">
                  <c:v>138</c:v>
                </c:pt>
                <c:pt idx="841">
                  <c:v>138</c:v>
                </c:pt>
                <c:pt idx="842">
                  <c:v>139</c:v>
                </c:pt>
                <c:pt idx="843">
                  <c:v>140</c:v>
                </c:pt>
                <c:pt idx="844">
                  <c:v>140</c:v>
                </c:pt>
                <c:pt idx="845">
                  <c:v>142</c:v>
                </c:pt>
                <c:pt idx="846">
                  <c:v>147</c:v>
                </c:pt>
                <c:pt idx="847">
                  <c:v>149</c:v>
                </c:pt>
                <c:pt idx="848">
                  <c:v>151</c:v>
                </c:pt>
                <c:pt idx="849">
                  <c:v>152</c:v>
                </c:pt>
                <c:pt idx="850">
                  <c:v>153</c:v>
                </c:pt>
                <c:pt idx="851">
                  <c:v>156</c:v>
                </c:pt>
                <c:pt idx="852">
                  <c:v>156</c:v>
                </c:pt>
                <c:pt idx="853">
                  <c:v>158</c:v>
                </c:pt>
                <c:pt idx="854">
                  <c:v>160</c:v>
                </c:pt>
                <c:pt idx="855">
                  <c:v>166</c:v>
                </c:pt>
                <c:pt idx="856">
                  <c:v>167</c:v>
                </c:pt>
                <c:pt idx="857">
                  <c:v>169</c:v>
                </c:pt>
                <c:pt idx="858">
                  <c:v>170</c:v>
                </c:pt>
                <c:pt idx="859">
                  <c:v>173</c:v>
                </c:pt>
                <c:pt idx="860">
                  <c:v>175</c:v>
                </c:pt>
                <c:pt idx="861">
                  <c:v>178</c:v>
                </c:pt>
                <c:pt idx="862">
                  <c:v>179</c:v>
                </c:pt>
                <c:pt idx="863">
                  <c:v>182</c:v>
                </c:pt>
                <c:pt idx="864">
                  <c:v>184</c:v>
                </c:pt>
                <c:pt idx="865">
                  <c:v>185</c:v>
                </c:pt>
                <c:pt idx="866">
                  <c:v>185</c:v>
                </c:pt>
                <c:pt idx="867">
                  <c:v>187</c:v>
                </c:pt>
                <c:pt idx="868">
                  <c:v>189</c:v>
                </c:pt>
                <c:pt idx="869">
                  <c:v>192</c:v>
                </c:pt>
                <c:pt idx="870">
                  <c:v>195</c:v>
                </c:pt>
                <c:pt idx="871">
                  <c:v>198</c:v>
                </c:pt>
                <c:pt idx="872">
                  <c:v>199</c:v>
                </c:pt>
                <c:pt idx="873">
                  <c:v>206</c:v>
                </c:pt>
                <c:pt idx="874">
                  <c:v>207</c:v>
                </c:pt>
                <c:pt idx="875">
                  <c:v>208</c:v>
                </c:pt>
                <c:pt idx="876">
                  <c:v>211</c:v>
                </c:pt>
                <c:pt idx="877">
                  <c:v>214</c:v>
                </c:pt>
                <c:pt idx="878">
                  <c:v>216</c:v>
                </c:pt>
                <c:pt idx="879">
                  <c:v>218</c:v>
                </c:pt>
                <c:pt idx="880">
                  <c:v>219</c:v>
                </c:pt>
                <c:pt idx="881">
                  <c:v>219</c:v>
                </c:pt>
                <c:pt idx="882">
                  <c:v>221</c:v>
                </c:pt>
                <c:pt idx="883">
                  <c:v>225</c:v>
                </c:pt>
                <c:pt idx="884">
                  <c:v>226</c:v>
                </c:pt>
                <c:pt idx="885">
                  <c:v>229</c:v>
                </c:pt>
                <c:pt idx="886">
                  <c:v>232</c:v>
                </c:pt>
                <c:pt idx="887">
                  <c:v>235</c:v>
                </c:pt>
                <c:pt idx="888">
                  <c:v>237</c:v>
                </c:pt>
                <c:pt idx="889">
                  <c:v>240</c:v>
                </c:pt>
                <c:pt idx="890">
                  <c:v>244</c:v>
                </c:pt>
                <c:pt idx="891">
                  <c:v>246</c:v>
                </c:pt>
                <c:pt idx="892">
                  <c:v>246</c:v>
                </c:pt>
                <c:pt idx="893">
                  <c:v>247</c:v>
                </c:pt>
                <c:pt idx="894">
                  <c:v>254</c:v>
                </c:pt>
                <c:pt idx="895">
                  <c:v>258</c:v>
                </c:pt>
                <c:pt idx="896">
                  <c:v>262</c:v>
                </c:pt>
                <c:pt idx="897">
                  <c:v>264</c:v>
                </c:pt>
                <c:pt idx="898">
                  <c:v>265</c:v>
                </c:pt>
                <c:pt idx="899">
                  <c:v>267</c:v>
                </c:pt>
                <c:pt idx="900">
                  <c:v>271</c:v>
                </c:pt>
                <c:pt idx="901">
                  <c:v>274</c:v>
                </c:pt>
                <c:pt idx="902">
                  <c:v>277</c:v>
                </c:pt>
                <c:pt idx="903">
                  <c:v>280</c:v>
                </c:pt>
                <c:pt idx="904">
                  <c:v>282</c:v>
                </c:pt>
                <c:pt idx="905">
                  <c:v>285</c:v>
                </c:pt>
                <c:pt idx="906">
                  <c:v>289</c:v>
                </c:pt>
                <c:pt idx="907">
                  <c:v>290</c:v>
                </c:pt>
                <c:pt idx="908">
                  <c:v>291</c:v>
                </c:pt>
                <c:pt idx="909">
                  <c:v>294</c:v>
                </c:pt>
                <c:pt idx="910">
                  <c:v>299</c:v>
                </c:pt>
                <c:pt idx="911">
                  <c:v>303</c:v>
                </c:pt>
                <c:pt idx="912">
                  <c:v>308</c:v>
                </c:pt>
                <c:pt idx="913">
                  <c:v>309</c:v>
                </c:pt>
                <c:pt idx="914">
                  <c:v>311</c:v>
                </c:pt>
                <c:pt idx="915">
                  <c:v>314</c:v>
                </c:pt>
                <c:pt idx="916">
                  <c:v>319</c:v>
                </c:pt>
                <c:pt idx="917">
                  <c:v>323</c:v>
                </c:pt>
                <c:pt idx="918">
                  <c:v>325</c:v>
                </c:pt>
                <c:pt idx="919">
                  <c:v>329</c:v>
                </c:pt>
                <c:pt idx="920">
                  <c:v>332</c:v>
                </c:pt>
                <c:pt idx="921">
                  <c:v>335</c:v>
                </c:pt>
                <c:pt idx="922">
                  <c:v>338</c:v>
                </c:pt>
                <c:pt idx="923">
                  <c:v>340</c:v>
                </c:pt>
                <c:pt idx="924">
                  <c:v>346</c:v>
                </c:pt>
                <c:pt idx="925">
                  <c:v>348</c:v>
                </c:pt>
                <c:pt idx="926">
                  <c:v>351</c:v>
                </c:pt>
                <c:pt idx="927">
                  <c:v>354</c:v>
                </c:pt>
                <c:pt idx="928">
                  <c:v>356</c:v>
                </c:pt>
                <c:pt idx="929">
                  <c:v>357</c:v>
                </c:pt>
                <c:pt idx="930">
                  <c:v>361</c:v>
                </c:pt>
                <c:pt idx="931">
                  <c:v>365</c:v>
                </c:pt>
                <c:pt idx="932">
                  <c:v>368</c:v>
                </c:pt>
                <c:pt idx="933">
                  <c:v>370</c:v>
                </c:pt>
                <c:pt idx="934">
                  <c:v>371</c:v>
                </c:pt>
                <c:pt idx="935">
                  <c:v>379</c:v>
                </c:pt>
                <c:pt idx="936">
                  <c:v>381</c:v>
                </c:pt>
                <c:pt idx="937">
                  <c:v>385</c:v>
                </c:pt>
                <c:pt idx="938">
                  <c:v>388</c:v>
                </c:pt>
                <c:pt idx="939">
                  <c:v>392</c:v>
                </c:pt>
                <c:pt idx="940">
                  <c:v>398</c:v>
                </c:pt>
                <c:pt idx="941">
                  <c:v>400</c:v>
                </c:pt>
                <c:pt idx="942">
                  <c:v>403</c:v>
                </c:pt>
                <c:pt idx="943">
                  <c:v>408</c:v>
                </c:pt>
                <c:pt idx="944">
                  <c:v>408</c:v>
                </c:pt>
                <c:pt idx="945">
                  <c:v>409</c:v>
                </c:pt>
                <c:pt idx="946">
                  <c:v>412</c:v>
                </c:pt>
                <c:pt idx="947">
                  <c:v>417</c:v>
                </c:pt>
                <c:pt idx="948">
                  <c:v>421</c:v>
                </c:pt>
                <c:pt idx="949">
                  <c:v>423</c:v>
                </c:pt>
                <c:pt idx="950">
                  <c:v>426</c:v>
                </c:pt>
                <c:pt idx="951">
                  <c:v>430</c:v>
                </c:pt>
                <c:pt idx="952">
                  <c:v>433</c:v>
                </c:pt>
                <c:pt idx="953">
                  <c:v>435</c:v>
                </c:pt>
                <c:pt idx="954">
                  <c:v>438</c:v>
                </c:pt>
                <c:pt idx="955">
                  <c:v>438</c:v>
                </c:pt>
                <c:pt idx="956">
                  <c:v>438</c:v>
                </c:pt>
                <c:pt idx="957">
                  <c:v>440</c:v>
                </c:pt>
                <c:pt idx="958">
                  <c:v>448</c:v>
                </c:pt>
                <c:pt idx="959">
                  <c:v>449</c:v>
                </c:pt>
                <c:pt idx="960">
                  <c:v>450</c:v>
                </c:pt>
                <c:pt idx="961">
                  <c:v>453</c:v>
                </c:pt>
                <c:pt idx="962">
                  <c:v>461</c:v>
                </c:pt>
                <c:pt idx="963">
                  <c:v>464</c:v>
                </c:pt>
                <c:pt idx="964">
                  <c:v>467</c:v>
                </c:pt>
                <c:pt idx="965">
                  <c:v>469</c:v>
                </c:pt>
                <c:pt idx="966">
                  <c:v>472</c:v>
                </c:pt>
                <c:pt idx="967">
                  <c:v>474</c:v>
                </c:pt>
                <c:pt idx="968">
                  <c:v>476</c:v>
                </c:pt>
                <c:pt idx="969">
                  <c:v>477</c:v>
                </c:pt>
                <c:pt idx="970">
                  <c:v>478</c:v>
                </c:pt>
                <c:pt idx="971">
                  <c:v>480</c:v>
                </c:pt>
                <c:pt idx="972">
                  <c:v>485</c:v>
                </c:pt>
                <c:pt idx="973">
                  <c:v>486</c:v>
                </c:pt>
                <c:pt idx="974">
                  <c:v>487</c:v>
                </c:pt>
                <c:pt idx="975">
                  <c:v>489</c:v>
                </c:pt>
                <c:pt idx="976">
                  <c:v>493</c:v>
                </c:pt>
                <c:pt idx="977">
                  <c:v>495</c:v>
                </c:pt>
                <c:pt idx="978">
                  <c:v>498</c:v>
                </c:pt>
                <c:pt idx="979">
                  <c:v>501</c:v>
                </c:pt>
                <c:pt idx="980">
                  <c:v>502</c:v>
                </c:pt>
                <c:pt idx="981">
                  <c:v>506</c:v>
                </c:pt>
                <c:pt idx="982">
                  <c:v>507</c:v>
                </c:pt>
                <c:pt idx="983">
                  <c:v>507</c:v>
                </c:pt>
                <c:pt idx="984">
                  <c:v>507</c:v>
                </c:pt>
                <c:pt idx="985">
                  <c:v>509</c:v>
                </c:pt>
                <c:pt idx="986">
                  <c:v>510</c:v>
                </c:pt>
                <c:pt idx="987">
                  <c:v>515</c:v>
                </c:pt>
                <c:pt idx="988">
                  <c:v>516</c:v>
                </c:pt>
                <c:pt idx="989">
                  <c:v>517</c:v>
                </c:pt>
                <c:pt idx="990">
                  <c:v>520</c:v>
                </c:pt>
                <c:pt idx="991">
                  <c:v>520</c:v>
                </c:pt>
                <c:pt idx="992">
                  <c:v>525</c:v>
                </c:pt>
                <c:pt idx="993">
                  <c:v>527</c:v>
                </c:pt>
                <c:pt idx="994">
                  <c:v>527</c:v>
                </c:pt>
                <c:pt idx="995">
                  <c:v>528</c:v>
                </c:pt>
                <c:pt idx="996">
                  <c:v>531</c:v>
                </c:pt>
                <c:pt idx="997">
                  <c:v>533</c:v>
                </c:pt>
                <c:pt idx="998">
                  <c:v>533</c:v>
                </c:pt>
                <c:pt idx="999">
                  <c:v>535</c:v>
                </c:pt>
                <c:pt idx="1000">
                  <c:v>536</c:v>
                </c:pt>
                <c:pt idx="1001">
                  <c:v>537</c:v>
                </c:pt>
                <c:pt idx="1002">
                  <c:v>538</c:v>
                </c:pt>
                <c:pt idx="1003">
                  <c:v>541</c:v>
                </c:pt>
                <c:pt idx="1004">
                  <c:v>541</c:v>
                </c:pt>
                <c:pt idx="1005">
                  <c:v>542</c:v>
                </c:pt>
                <c:pt idx="1006">
                  <c:v>543</c:v>
                </c:pt>
                <c:pt idx="1007">
                  <c:v>544</c:v>
                </c:pt>
                <c:pt idx="1008">
                  <c:v>546</c:v>
                </c:pt>
                <c:pt idx="1009">
                  <c:v>547</c:v>
                </c:pt>
                <c:pt idx="1010">
                  <c:v>551</c:v>
                </c:pt>
                <c:pt idx="1011">
                  <c:v>551</c:v>
                </c:pt>
                <c:pt idx="1012">
                  <c:v>554</c:v>
                </c:pt>
                <c:pt idx="1013">
                  <c:v>554</c:v>
                </c:pt>
                <c:pt idx="1014">
                  <c:v>554</c:v>
                </c:pt>
                <c:pt idx="1015">
                  <c:v>554</c:v>
                </c:pt>
                <c:pt idx="1016">
                  <c:v>555</c:v>
                </c:pt>
                <c:pt idx="1017">
                  <c:v>556</c:v>
                </c:pt>
                <c:pt idx="1018">
                  <c:v>557</c:v>
                </c:pt>
                <c:pt idx="1019">
                  <c:v>558</c:v>
                </c:pt>
                <c:pt idx="1020">
                  <c:v>559</c:v>
                </c:pt>
                <c:pt idx="1021">
                  <c:v>560</c:v>
                </c:pt>
                <c:pt idx="1022">
                  <c:v>560</c:v>
                </c:pt>
                <c:pt idx="1023">
                  <c:v>560</c:v>
                </c:pt>
                <c:pt idx="1024">
                  <c:v>561</c:v>
                </c:pt>
                <c:pt idx="1025">
                  <c:v>562</c:v>
                </c:pt>
                <c:pt idx="1026">
                  <c:v>564</c:v>
                </c:pt>
                <c:pt idx="1027">
                  <c:v>565</c:v>
                </c:pt>
                <c:pt idx="1028">
                  <c:v>566</c:v>
                </c:pt>
                <c:pt idx="1029">
                  <c:v>566</c:v>
                </c:pt>
                <c:pt idx="1030">
                  <c:v>567</c:v>
                </c:pt>
                <c:pt idx="1031">
                  <c:v>568</c:v>
                </c:pt>
                <c:pt idx="1032">
                  <c:v>570</c:v>
                </c:pt>
                <c:pt idx="1033">
                  <c:v>571</c:v>
                </c:pt>
                <c:pt idx="1034">
                  <c:v>572</c:v>
                </c:pt>
                <c:pt idx="1035">
                  <c:v>572</c:v>
                </c:pt>
                <c:pt idx="1036">
                  <c:v>573</c:v>
                </c:pt>
                <c:pt idx="1037">
                  <c:v>574</c:v>
                </c:pt>
                <c:pt idx="1038">
                  <c:v>575</c:v>
                </c:pt>
                <c:pt idx="1039">
                  <c:v>575</c:v>
                </c:pt>
                <c:pt idx="1040">
                  <c:v>575</c:v>
                </c:pt>
                <c:pt idx="1041">
                  <c:v>575</c:v>
                </c:pt>
                <c:pt idx="1042">
                  <c:v>576</c:v>
                </c:pt>
                <c:pt idx="1043">
                  <c:v>578</c:v>
                </c:pt>
                <c:pt idx="1044">
                  <c:v>579</c:v>
                </c:pt>
                <c:pt idx="1045">
                  <c:v>581</c:v>
                </c:pt>
                <c:pt idx="1046">
                  <c:v>583</c:v>
                </c:pt>
                <c:pt idx="1047">
                  <c:v>583</c:v>
                </c:pt>
                <c:pt idx="1048">
                  <c:v>583</c:v>
                </c:pt>
                <c:pt idx="1049">
                  <c:v>583</c:v>
                </c:pt>
                <c:pt idx="1050">
                  <c:v>584</c:v>
                </c:pt>
                <c:pt idx="1051">
                  <c:v>585</c:v>
                </c:pt>
                <c:pt idx="1052">
                  <c:v>585</c:v>
                </c:pt>
                <c:pt idx="1053">
                  <c:v>588</c:v>
                </c:pt>
                <c:pt idx="1054">
                  <c:v>588</c:v>
                </c:pt>
                <c:pt idx="1055">
                  <c:v>589</c:v>
                </c:pt>
                <c:pt idx="1056">
                  <c:v>589</c:v>
                </c:pt>
                <c:pt idx="1057">
                  <c:v>590</c:v>
                </c:pt>
                <c:pt idx="1058">
                  <c:v>590</c:v>
                </c:pt>
                <c:pt idx="1059">
                  <c:v>590</c:v>
                </c:pt>
                <c:pt idx="1060">
                  <c:v>592</c:v>
                </c:pt>
                <c:pt idx="1061">
                  <c:v>593</c:v>
                </c:pt>
                <c:pt idx="1062">
                  <c:v>594</c:v>
                </c:pt>
                <c:pt idx="1063">
                  <c:v>595</c:v>
                </c:pt>
                <c:pt idx="1064">
                  <c:v>595</c:v>
                </c:pt>
                <c:pt idx="1065">
                  <c:v>595</c:v>
                </c:pt>
                <c:pt idx="1066">
                  <c:v>596</c:v>
                </c:pt>
                <c:pt idx="1067">
                  <c:v>597</c:v>
                </c:pt>
                <c:pt idx="1068">
                  <c:v>598</c:v>
                </c:pt>
                <c:pt idx="1069">
                  <c:v>598</c:v>
                </c:pt>
                <c:pt idx="1070">
                  <c:v>599</c:v>
                </c:pt>
                <c:pt idx="1071">
                  <c:v>600</c:v>
                </c:pt>
                <c:pt idx="1072">
                  <c:v>600</c:v>
                </c:pt>
                <c:pt idx="1073">
                  <c:v>600</c:v>
                </c:pt>
                <c:pt idx="1074">
                  <c:v>600</c:v>
                </c:pt>
                <c:pt idx="1075">
                  <c:v>600</c:v>
                </c:pt>
                <c:pt idx="1076">
                  <c:v>601</c:v>
                </c:pt>
                <c:pt idx="1077">
                  <c:v>602</c:v>
                </c:pt>
                <c:pt idx="1078">
                  <c:v>602</c:v>
                </c:pt>
                <c:pt idx="1079">
                  <c:v>602</c:v>
                </c:pt>
                <c:pt idx="1080">
                  <c:v>604</c:v>
                </c:pt>
                <c:pt idx="1081">
                  <c:v>604</c:v>
                </c:pt>
                <c:pt idx="1082">
                  <c:v>605</c:v>
                </c:pt>
                <c:pt idx="1083">
                  <c:v>605</c:v>
                </c:pt>
                <c:pt idx="1084">
                  <c:v>606</c:v>
                </c:pt>
                <c:pt idx="1085">
                  <c:v>606</c:v>
                </c:pt>
                <c:pt idx="1086">
                  <c:v>606</c:v>
                </c:pt>
                <c:pt idx="1087">
                  <c:v>606</c:v>
                </c:pt>
                <c:pt idx="1088">
                  <c:v>606</c:v>
                </c:pt>
                <c:pt idx="1089">
                  <c:v>606</c:v>
                </c:pt>
                <c:pt idx="1090">
                  <c:v>607</c:v>
                </c:pt>
                <c:pt idx="1091">
                  <c:v>607</c:v>
                </c:pt>
                <c:pt idx="1092">
                  <c:v>607</c:v>
                </c:pt>
                <c:pt idx="1093">
                  <c:v>607</c:v>
                </c:pt>
                <c:pt idx="1094">
                  <c:v>607</c:v>
                </c:pt>
                <c:pt idx="1095">
                  <c:v>608</c:v>
                </c:pt>
                <c:pt idx="1096">
                  <c:v>608</c:v>
                </c:pt>
                <c:pt idx="1097">
                  <c:v>608</c:v>
                </c:pt>
                <c:pt idx="1098">
                  <c:v>609</c:v>
                </c:pt>
                <c:pt idx="1099">
                  <c:v>609</c:v>
                </c:pt>
                <c:pt idx="1100">
                  <c:v>609</c:v>
                </c:pt>
                <c:pt idx="1101">
                  <c:v>609</c:v>
                </c:pt>
                <c:pt idx="1102">
                  <c:v>609</c:v>
                </c:pt>
                <c:pt idx="1103">
                  <c:v>609</c:v>
                </c:pt>
                <c:pt idx="1104">
                  <c:v>609</c:v>
                </c:pt>
                <c:pt idx="1105">
                  <c:v>609</c:v>
                </c:pt>
                <c:pt idx="1106">
                  <c:v>609</c:v>
                </c:pt>
                <c:pt idx="1107">
                  <c:v>609</c:v>
                </c:pt>
                <c:pt idx="1108">
                  <c:v>609</c:v>
                </c:pt>
                <c:pt idx="1109">
                  <c:v>609</c:v>
                </c:pt>
                <c:pt idx="1110">
                  <c:v>610</c:v>
                </c:pt>
                <c:pt idx="1111">
                  <c:v>610</c:v>
                </c:pt>
                <c:pt idx="1112">
                  <c:v>610</c:v>
                </c:pt>
                <c:pt idx="1113">
                  <c:v>611</c:v>
                </c:pt>
                <c:pt idx="1114">
                  <c:v>611</c:v>
                </c:pt>
                <c:pt idx="1115">
                  <c:v>611</c:v>
                </c:pt>
                <c:pt idx="1116">
                  <c:v>611</c:v>
                </c:pt>
                <c:pt idx="1117">
                  <c:v>611</c:v>
                </c:pt>
                <c:pt idx="1118">
                  <c:v>611</c:v>
                </c:pt>
                <c:pt idx="1119">
                  <c:v>611</c:v>
                </c:pt>
                <c:pt idx="1120">
                  <c:v>611</c:v>
                </c:pt>
                <c:pt idx="1121">
                  <c:v>611</c:v>
                </c:pt>
                <c:pt idx="1122">
                  <c:v>611</c:v>
                </c:pt>
                <c:pt idx="1123">
                  <c:v>611</c:v>
                </c:pt>
                <c:pt idx="1124">
                  <c:v>611</c:v>
                </c:pt>
                <c:pt idx="1125">
                  <c:v>611</c:v>
                </c:pt>
                <c:pt idx="1126">
                  <c:v>611</c:v>
                </c:pt>
                <c:pt idx="1127">
                  <c:v>611</c:v>
                </c:pt>
                <c:pt idx="1128">
                  <c:v>611</c:v>
                </c:pt>
                <c:pt idx="1129">
                  <c:v>611</c:v>
                </c:pt>
                <c:pt idx="1130">
                  <c:v>611</c:v>
                </c:pt>
                <c:pt idx="1131">
                  <c:v>611</c:v>
                </c:pt>
                <c:pt idx="1132">
                  <c:v>611</c:v>
                </c:pt>
                <c:pt idx="1133">
                  <c:v>611</c:v>
                </c:pt>
                <c:pt idx="1134">
                  <c:v>611</c:v>
                </c:pt>
                <c:pt idx="1135">
                  <c:v>611</c:v>
                </c:pt>
                <c:pt idx="1136">
                  <c:v>611</c:v>
                </c:pt>
                <c:pt idx="1137">
                  <c:v>612</c:v>
                </c:pt>
                <c:pt idx="1138">
                  <c:v>612</c:v>
                </c:pt>
                <c:pt idx="1139">
                  <c:v>613</c:v>
                </c:pt>
                <c:pt idx="1140">
                  <c:v>613</c:v>
                </c:pt>
                <c:pt idx="1141">
                  <c:v>613</c:v>
                </c:pt>
                <c:pt idx="1142">
                  <c:v>615</c:v>
                </c:pt>
                <c:pt idx="1143">
                  <c:v>615</c:v>
                </c:pt>
                <c:pt idx="1144">
                  <c:v>615</c:v>
                </c:pt>
                <c:pt idx="1145">
                  <c:v>615</c:v>
                </c:pt>
                <c:pt idx="1146">
                  <c:v>615</c:v>
                </c:pt>
                <c:pt idx="1147">
                  <c:v>615</c:v>
                </c:pt>
                <c:pt idx="1148">
                  <c:v>617</c:v>
                </c:pt>
                <c:pt idx="1149">
                  <c:v>617</c:v>
                </c:pt>
                <c:pt idx="1150">
                  <c:v>617</c:v>
                </c:pt>
                <c:pt idx="1151">
                  <c:v>617</c:v>
                </c:pt>
                <c:pt idx="1152">
                  <c:v>617</c:v>
                </c:pt>
                <c:pt idx="1153">
                  <c:v>617</c:v>
                </c:pt>
                <c:pt idx="1154">
                  <c:v>617</c:v>
                </c:pt>
                <c:pt idx="1155">
                  <c:v>617</c:v>
                </c:pt>
                <c:pt idx="1156">
                  <c:v>617</c:v>
                </c:pt>
                <c:pt idx="1157">
                  <c:v>617</c:v>
                </c:pt>
                <c:pt idx="1158">
                  <c:v>619</c:v>
                </c:pt>
                <c:pt idx="1159">
                  <c:v>620</c:v>
                </c:pt>
                <c:pt idx="1160">
                  <c:v>620</c:v>
                </c:pt>
                <c:pt idx="1161">
                  <c:v>620</c:v>
                </c:pt>
                <c:pt idx="1162">
                  <c:v>620</c:v>
                </c:pt>
                <c:pt idx="1163">
                  <c:v>620</c:v>
                </c:pt>
                <c:pt idx="1164">
                  <c:v>620</c:v>
                </c:pt>
                <c:pt idx="1165">
                  <c:v>620</c:v>
                </c:pt>
                <c:pt idx="1166">
                  <c:v>620</c:v>
                </c:pt>
                <c:pt idx="1167">
                  <c:v>620</c:v>
                </c:pt>
                <c:pt idx="1168">
                  <c:v>622</c:v>
                </c:pt>
                <c:pt idx="1169">
                  <c:v>622</c:v>
                </c:pt>
                <c:pt idx="1170">
                  <c:v>622</c:v>
                </c:pt>
                <c:pt idx="1171">
                  <c:v>623</c:v>
                </c:pt>
                <c:pt idx="1172">
                  <c:v>623</c:v>
                </c:pt>
                <c:pt idx="1173">
                  <c:v>623</c:v>
                </c:pt>
                <c:pt idx="1174">
                  <c:v>624</c:v>
                </c:pt>
                <c:pt idx="1175">
                  <c:v>624</c:v>
                </c:pt>
                <c:pt idx="1176">
                  <c:v>624</c:v>
                </c:pt>
                <c:pt idx="1177">
                  <c:v>626</c:v>
                </c:pt>
                <c:pt idx="1178">
                  <c:v>627</c:v>
                </c:pt>
                <c:pt idx="1179">
                  <c:v>627</c:v>
                </c:pt>
                <c:pt idx="1180">
                  <c:v>628</c:v>
                </c:pt>
                <c:pt idx="1181">
                  <c:v>629</c:v>
                </c:pt>
                <c:pt idx="1182">
                  <c:v>630</c:v>
                </c:pt>
                <c:pt idx="1183">
                  <c:v>630</c:v>
                </c:pt>
                <c:pt idx="1184">
                  <c:v>630</c:v>
                </c:pt>
                <c:pt idx="1185">
                  <c:v>630</c:v>
                </c:pt>
                <c:pt idx="1186">
                  <c:v>630</c:v>
                </c:pt>
                <c:pt idx="1187">
                  <c:v>630</c:v>
                </c:pt>
                <c:pt idx="1188">
                  <c:v>630</c:v>
                </c:pt>
                <c:pt idx="1189">
                  <c:v>631</c:v>
                </c:pt>
                <c:pt idx="1190">
                  <c:v>632</c:v>
                </c:pt>
                <c:pt idx="1191">
                  <c:v>632</c:v>
                </c:pt>
                <c:pt idx="1192">
                  <c:v>632</c:v>
                </c:pt>
                <c:pt idx="1193">
                  <c:v>635</c:v>
                </c:pt>
                <c:pt idx="1194">
                  <c:v>636</c:v>
                </c:pt>
                <c:pt idx="1195">
                  <c:v>636</c:v>
                </c:pt>
                <c:pt idx="1196">
                  <c:v>636</c:v>
                </c:pt>
                <c:pt idx="1197">
                  <c:v>637</c:v>
                </c:pt>
                <c:pt idx="1198">
                  <c:v>639</c:v>
                </c:pt>
                <c:pt idx="1199">
                  <c:v>639</c:v>
                </c:pt>
                <c:pt idx="1200">
                  <c:v>641</c:v>
                </c:pt>
                <c:pt idx="1201">
                  <c:v>642</c:v>
                </c:pt>
                <c:pt idx="1202">
                  <c:v>645</c:v>
                </c:pt>
                <c:pt idx="1203">
                  <c:v>647</c:v>
                </c:pt>
                <c:pt idx="1204">
                  <c:v>648</c:v>
                </c:pt>
                <c:pt idx="1205">
                  <c:v>648</c:v>
                </c:pt>
                <c:pt idx="1206">
                  <c:v>648</c:v>
                </c:pt>
                <c:pt idx="1207">
                  <c:v>648</c:v>
                </c:pt>
                <c:pt idx="1208">
                  <c:v>648</c:v>
                </c:pt>
                <c:pt idx="1209">
                  <c:v>651</c:v>
                </c:pt>
                <c:pt idx="1210">
                  <c:v>652</c:v>
                </c:pt>
                <c:pt idx="1211">
                  <c:v>652</c:v>
                </c:pt>
                <c:pt idx="1212">
                  <c:v>653</c:v>
                </c:pt>
                <c:pt idx="1213">
                  <c:v>653</c:v>
                </c:pt>
                <c:pt idx="1214">
                  <c:v>653</c:v>
                </c:pt>
                <c:pt idx="1215">
                  <c:v>655</c:v>
                </c:pt>
                <c:pt idx="1216">
                  <c:v>656</c:v>
                </c:pt>
                <c:pt idx="1217">
                  <c:v>657</c:v>
                </c:pt>
                <c:pt idx="1218">
                  <c:v>657</c:v>
                </c:pt>
                <c:pt idx="1219">
                  <c:v>657</c:v>
                </c:pt>
                <c:pt idx="1220">
                  <c:v>658</c:v>
                </c:pt>
                <c:pt idx="1221">
                  <c:v>659</c:v>
                </c:pt>
                <c:pt idx="1222">
                  <c:v>661</c:v>
                </c:pt>
                <c:pt idx="1223">
                  <c:v>662</c:v>
                </c:pt>
                <c:pt idx="1224">
                  <c:v>665</c:v>
                </c:pt>
                <c:pt idx="1225">
                  <c:v>665</c:v>
                </c:pt>
                <c:pt idx="1226">
                  <c:v>665</c:v>
                </c:pt>
                <c:pt idx="1227">
                  <c:v>666</c:v>
                </c:pt>
                <c:pt idx="1228">
                  <c:v>667</c:v>
                </c:pt>
                <c:pt idx="1229">
                  <c:v>669</c:v>
                </c:pt>
                <c:pt idx="1230">
                  <c:v>669</c:v>
                </c:pt>
                <c:pt idx="1231">
                  <c:v>671</c:v>
                </c:pt>
                <c:pt idx="1232">
                  <c:v>671</c:v>
                </c:pt>
                <c:pt idx="1233">
                  <c:v>672</c:v>
                </c:pt>
                <c:pt idx="1234">
                  <c:v>674</c:v>
                </c:pt>
                <c:pt idx="1235">
                  <c:v>675</c:v>
                </c:pt>
                <c:pt idx="1236">
                  <c:v>676</c:v>
                </c:pt>
                <c:pt idx="1237">
                  <c:v>678</c:v>
                </c:pt>
                <c:pt idx="1238">
                  <c:v>679</c:v>
                </c:pt>
                <c:pt idx="1239">
                  <c:v>681</c:v>
                </c:pt>
                <c:pt idx="1240">
                  <c:v>684</c:v>
                </c:pt>
                <c:pt idx="1241">
                  <c:v>684</c:v>
                </c:pt>
                <c:pt idx="1242">
                  <c:v>685</c:v>
                </c:pt>
                <c:pt idx="1243">
                  <c:v>686</c:v>
                </c:pt>
                <c:pt idx="1244">
                  <c:v>687</c:v>
                </c:pt>
                <c:pt idx="1245">
                  <c:v>688</c:v>
                </c:pt>
                <c:pt idx="1246">
                  <c:v>688</c:v>
                </c:pt>
                <c:pt idx="1247">
                  <c:v>689</c:v>
                </c:pt>
                <c:pt idx="1248">
                  <c:v>691</c:v>
                </c:pt>
                <c:pt idx="1249">
                  <c:v>693</c:v>
                </c:pt>
                <c:pt idx="1250">
                  <c:v>694</c:v>
                </c:pt>
                <c:pt idx="1251">
                  <c:v>695</c:v>
                </c:pt>
                <c:pt idx="1252">
                  <c:v>696</c:v>
                </c:pt>
                <c:pt idx="1253">
                  <c:v>696</c:v>
                </c:pt>
                <c:pt idx="1254">
                  <c:v>696</c:v>
                </c:pt>
                <c:pt idx="1255">
                  <c:v>696</c:v>
                </c:pt>
                <c:pt idx="1256">
                  <c:v>697</c:v>
                </c:pt>
                <c:pt idx="1257">
                  <c:v>700</c:v>
                </c:pt>
                <c:pt idx="1258">
                  <c:v>701</c:v>
                </c:pt>
                <c:pt idx="1259">
                  <c:v>702</c:v>
                </c:pt>
                <c:pt idx="1260">
                  <c:v>703</c:v>
                </c:pt>
                <c:pt idx="1261">
                  <c:v>704</c:v>
                </c:pt>
                <c:pt idx="1262">
                  <c:v>705</c:v>
                </c:pt>
                <c:pt idx="1263">
                  <c:v>706</c:v>
                </c:pt>
                <c:pt idx="1264">
                  <c:v>706</c:v>
                </c:pt>
                <c:pt idx="1265">
                  <c:v>708</c:v>
                </c:pt>
                <c:pt idx="1266">
                  <c:v>711</c:v>
                </c:pt>
                <c:pt idx="1267">
                  <c:v>713</c:v>
                </c:pt>
                <c:pt idx="1268">
                  <c:v>713</c:v>
                </c:pt>
                <c:pt idx="1269">
                  <c:v>716</c:v>
                </c:pt>
                <c:pt idx="1270">
                  <c:v>716</c:v>
                </c:pt>
                <c:pt idx="1271">
                  <c:v>717</c:v>
                </c:pt>
                <c:pt idx="1272">
                  <c:v>718</c:v>
                </c:pt>
                <c:pt idx="1273">
                  <c:v>718</c:v>
                </c:pt>
                <c:pt idx="1274">
                  <c:v>718</c:v>
                </c:pt>
                <c:pt idx="1275">
                  <c:v>720</c:v>
                </c:pt>
                <c:pt idx="1276">
                  <c:v>722</c:v>
                </c:pt>
                <c:pt idx="1277">
                  <c:v>723</c:v>
                </c:pt>
                <c:pt idx="1278">
                  <c:v>725</c:v>
                </c:pt>
                <c:pt idx="1279">
                  <c:v>727</c:v>
                </c:pt>
                <c:pt idx="1280">
                  <c:v>729</c:v>
                </c:pt>
                <c:pt idx="1281">
                  <c:v>730</c:v>
                </c:pt>
                <c:pt idx="1282">
                  <c:v>734</c:v>
                </c:pt>
                <c:pt idx="1283">
                  <c:v>735</c:v>
                </c:pt>
                <c:pt idx="1284">
                  <c:v>735</c:v>
                </c:pt>
                <c:pt idx="1285">
                  <c:v>736</c:v>
                </c:pt>
                <c:pt idx="1286">
                  <c:v>737</c:v>
                </c:pt>
                <c:pt idx="1287">
                  <c:v>737</c:v>
                </c:pt>
                <c:pt idx="1288">
                  <c:v>739</c:v>
                </c:pt>
                <c:pt idx="1289">
                  <c:v>740</c:v>
                </c:pt>
                <c:pt idx="1290">
                  <c:v>741</c:v>
                </c:pt>
                <c:pt idx="1291">
                  <c:v>746</c:v>
                </c:pt>
                <c:pt idx="1292">
                  <c:v>749</c:v>
                </c:pt>
                <c:pt idx="1293">
                  <c:v>752</c:v>
                </c:pt>
                <c:pt idx="1294">
                  <c:v>753</c:v>
                </c:pt>
                <c:pt idx="1295">
                  <c:v>756</c:v>
                </c:pt>
                <c:pt idx="1296">
                  <c:v>757</c:v>
                </c:pt>
                <c:pt idx="1297">
                  <c:v>758</c:v>
                </c:pt>
                <c:pt idx="1298">
                  <c:v>758</c:v>
                </c:pt>
                <c:pt idx="1299">
                  <c:v>759</c:v>
                </c:pt>
                <c:pt idx="1300">
                  <c:v>763</c:v>
                </c:pt>
                <c:pt idx="1301">
                  <c:v>768</c:v>
                </c:pt>
                <c:pt idx="1302">
                  <c:v>770</c:v>
                </c:pt>
                <c:pt idx="1303">
                  <c:v>771</c:v>
                </c:pt>
                <c:pt idx="1304">
                  <c:v>779</c:v>
                </c:pt>
                <c:pt idx="1305">
                  <c:v>781</c:v>
                </c:pt>
                <c:pt idx="1306">
                  <c:v>784</c:v>
                </c:pt>
                <c:pt idx="1307">
                  <c:v>786</c:v>
                </c:pt>
                <c:pt idx="1308">
                  <c:v>788</c:v>
                </c:pt>
                <c:pt idx="1309">
                  <c:v>791</c:v>
                </c:pt>
                <c:pt idx="1310">
                  <c:v>795</c:v>
                </c:pt>
                <c:pt idx="1311">
                  <c:v>799</c:v>
                </c:pt>
                <c:pt idx="1312">
                  <c:v>800</c:v>
                </c:pt>
                <c:pt idx="1313">
                  <c:v>805</c:v>
                </c:pt>
                <c:pt idx="1314">
                  <c:v>806</c:v>
                </c:pt>
                <c:pt idx="1315">
                  <c:v>808</c:v>
                </c:pt>
                <c:pt idx="1316">
                  <c:v>815</c:v>
                </c:pt>
                <c:pt idx="1317">
                  <c:v>817</c:v>
                </c:pt>
                <c:pt idx="1318">
                  <c:v>818</c:v>
                </c:pt>
                <c:pt idx="1319">
                  <c:v>825</c:v>
                </c:pt>
                <c:pt idx="1320">
                  <c:v>828</c:v>
                </c:pt>
                <c:pt idx="1321">
                  <c:v>835</c:v>
                </c:pt>
                <c:pt idx="1322">
                  <c:v>836</c:v>
                </c:pt>
                <c:pt idx="1323">
                  <c:v>838</c:v>
                </c:pt>
                <c:pt idx="1324">
                  <c:v>839</c:v>
                </c:pt>
                <c:pt idx="1325">
                  <c:v>841</c:v>
                </c:pt>
                <c:pt idx="1326">
                  <c:v>844</c:v>
                </c:pt>
                <c:pt idx="1327">
                  <c:v>848</c:v>
                </c:pt>
                <c:pt idx="1328">
                  <c:v>857</c:v>
                </c:pt>
                <c:pt idx="1329">
                  <c:v>863</c:v>
                </c:pt>
                <c:pt idx="1330">
                  <c:v>866</c:v>
                </c:pt>
                <c:pt idx="1331">
                  <c:v>870</c:v>
                </c:pt>
                <c:pt idx="1332">
                  <c:v>873</c:v>
                </c:pt>
                <c:pt idx="1333">
                  <c:v>879</c:v>
                </c:pt>
                <c:pt idx="1334">
                  <c:v>882</c:v>
                </c:pt>
                <c:pt idx="1335">
                  <c:v>885</c:v>
                </c:pt>
                <c:pt idx="1336">
                  <c:v>885</c:v>
                </c:pt>
                <c:pt idx="1337">
                  <c:v>891</c:v>
                </c:pt>
                <c:pt idx="1338">
                  <c:v>895</c:v>
                </c:pt>
                <c:pt idx="1339">
                  <c:v>900</c:v>
                </c:pt>
                <c:pt idx="1340">
                  <c:v>904</c:v>
                </c:pt>
                <c:pt idx="1341">
                  <c:v>907</c:v>
                </c:pt>
                <c:pt idx="1342">
                  <c:v>912</c:v>
                </c:pt>
                <c:pt idx="1343">
                  <c:v>915</c:v>
                </c:pt>
                <c:pt idx="1344">
                  <c:v>921</c:v>
                </c:pt>
                <c:pt idx="1345">
                  <c:v>925</c:v>
                </c:pt>
                <c:pt idx="1346">
                  <c:v>930</c:v>
                </c:pt>
                <c:pt idx="1347">
                  <c:v>936</c:v>
                </c:pt>
                <c:pt idx="1348">
                  <c:v>937</c:v>
                </c:pt>
                <c:pt idx="1349">
                  <c:v>942</c:v>
                </c:pt>
                <c:pt idx="1350">
                  <c:v>944</c:v>
                </c:pt>
                <c:pt idx="1351">
                  <c:v>944</c:v>
                </c:pt>
                <c:pt idx="1352">
                  <c:v>949</c:v>
                </c:pt>
                <c:pt idx="1353">
                  <c:v>953</c:v>
                </c:pt>
                <c:pt idx="1354">
                  <c:v>956</c:v>
                </c:pt>
                <c:pt idx="1355">
                  <c:v>958</c:v>
                </c:pt>
                <c:pt idx="1356">
                  <c:v>962</c:v>
                </c:pt>
                <c:pt idx="1357">
                  <c:v>965</c:v>
                </c:pt>
                <c:pt idx="1358">
                  <c:v>967</c:v>
                </c:pt>
                <c:pt idx="1359">
                  <c:v>970</c:v>
                </c:pt>
                <c:pt idx="1360">
                  <c:v>972</c:v>
                </c:pt>
                <c:pt idx="1361">
                  <c:v>974</c:v>
                </c:pt>
                <c:pt idx="1362">
                  <c:v>977</c:v>
                </c:pt>
                <c:pt idx="1363">
                  <c:v>980</c:v>
                </c:pt>
                <c:pt idx="1364">
                  <c:v>981</c:v>
                </c:pt>
                <c:pt idx="1365">
                  <c:v>982</c:v>
                </c:pt>
                <c:pt idx="1366">
                  <c:v>986</c:v>
                </c:pt>
                <c:pt idx="1367">
                  <c:v>987</c:v>
                </c:pt>
                <c:pt idx="1368">
                  <c:v>990</c:v>
                </c:pt>
                <c:pt idx="1369">
                  <c:v>992</c:v>
                </c:pt>
                <c:pt idx="1370">
                  <c:v>993</c:v>
                </c:pt>
                <c:pt idx="1371">
                  <c:v>997</c:v>
                </c:pt>
                <c:pt idx="1372">
                  <c:v>1000</c:v>
                </c:pt>
                <c:pt idx="1373">
                  <c:v>1000</c:v>
                </c:pt>
                <c:pt idx="1374">
                  <c:v>1001</c:v>
                </c:pt>
                <c:pt idx="1375">
                  <c:v>1001</c:v>
                </c:pt>
                <c:pt idx="1376">
                  <c:v>1004</c:v>
                </c:pt>
                <c:pt idx="1377">
                  <c:v>1006</c:v>
                </c:pt>
                <c:pt idx="1378">
                  <c:v>1010</c:v>
                </c:pt>
                <c:pt idx="1379">
                  <c:v>1013</c:v>
                </c:pt>
                <c:pt idx="1380">
                  <c:v>1014</c:v>
                </c:pt>
                <c:pt idx="1381">
                  <c:v>1017</c:v>
                </c:pt>
                <c:pt idx="1382">
                  <c:v>1019</c:v>
                </c:pt>
                <c:pt idx="1383">
                  <c:v>1021</c:v>
                </c:pt>
                <c:pt idx="1384">
                  <c:v>1022</c:v>
                </c:pt>
                <c:pt idx="1385">
                  <c:v>1024</c:v>
                </c:pt>
                <c:pt idx="1386">
                  <c:v>1028</c:v>
                </c:pt>
                <c:pt idx="1387">
                  <c:v>1029</c:v>
                </c:pt>
                <c:pt idx="1388">
                  <c:v>1030</c:v>
                </c:pt>
                <c:pt idx="1389">
                  <c:v>1032</c:v>
                </c:pt>
                <c:pt idx="1390">
                  <c:v>1033</c:v>
                </c:pt>
                <c:pt idx="1391">
                  <c:v>1037</c:v>
                </c:pt>
                <c:pt idx="1392">
                  <c:v>1037</c:v>
                </c:pt>
                <c:pt idx="1393">
                  <c:v>1039</c:v>
                </c:pt>
                <c:pt idx="1394">
                  <c:v>1041</c:v>
                </c:pt>
                <c:pt idx="1395">
                  <c:v>1041</c:v>
                </c:pt>
                <c:pt idx="1396">
                  <c:v>1041</c:v>
                </c:pt>
                <c:pt idx="1397">
                  <c:v>1043</c:v>
                </c:pt>
                <c:pt idx="1398">
                  <c:v>1044</c:v>
                </c:pt>
                <c:pt idx="1399">
                  <c:v>1048</c:v>
                </c:pt>
                <c:pt idx="1400">
                  <c:v>1050</c:v>
                </c:pt>
                <c:pt idx="1401">
                  <c:v>1053</c:v>
                </c:pt>
                <c:pt idx="1402">
                  <c:v>1055</c:v>
                </c:pt>
                <c:pt idx="1403">
                  <c:v>1057</c:v>
                </c:pt>
                <c:pt idx="1404">
                  <c:v>1057</c:v>
                </c:pt>
                <c:pt idx="1405">
                  <c:v>1058</c:v>
                </c:pt>
                <c:pt idx="1406">
                  <c:v>1059</c:v>
                </c:pt>
                <c:pt idx="1407">
                  <c:v>1060</c:v>
                </c:pt>
                <c:pt idx="1408">
                  <c:v>1061</c:v>
                </c:pt>
                <c:pt idx="1409">
                  <c:v>1062</c:v>
                </c:pt>
                <c:pt idx="1410">
                  <c:v>1063</c:v>
                </c:pt>
                <c:pt idx="1411">
                  <c:v>1073</c:v>
                </c:pt>
                <c:pt idx="1412">
                  <c:v>1080</c:v>
                </c:pt>
                <c:pt idx="1413">
                  <c:v>1085</c:v>
                </c:pt>
                <c:pt idx="1414">
                  <c:v>1093</c:v>
                </c:pt>
                <c:pt idx="1415">
                  <c:v>1095</c:v>
                </c:pt>
                <c:pt idx="1416">
                  <c:v>1095</c:v>
                </c:pt>
                <c:pt idx="1417">
                  <c:v>1095</c:v>
                </c:pt>
                <c:pt idx="1418">
                  <c:v>1095</c:v>
                </c:pt>
                <c:pt idx="1419">
                  <c:v>1095</c:v>
                </c:pt>
                <c:pt idx="1420">
                  <c:v>1095</c:v>
                </c:pt>
                <c:pt idx="1421">
                  <c:v>1095</c:v>
                </c:pt>
                <c:pt idx="1422">
                  <c:v>1095</c:v>
                </c:pt>
                <c:pt idx="1423">
                  <c:v>1095</c:v>
                </c:pt>
                <c:pt idx="1424">
                  <c:v>1095</c:v>
                </c:pt>
                <c:pt idx="1425">
                  <c:v>1095</c:v>
                </c:pt>
                <c:pt idx="1426">
                  <c:v>1095</c:v>
                </c:pt>
                <c:pt idx="1427">
                  <c:v>1095</c:v>
                </c:pt>
                <c:pt idx="1428">
                  <c:v>1095</c:v>
                </c:pt>
                <c:pt idx="1429">
                  <c:v>1095</c:v>
                </c:pt>
                <c:pt idx="1430">
                  <c:v>1095</c:v>
                </c:pt>
                <c:pt idx="1431">
                  <c:v>1095</c:v>
                </c:pt>
                <c:pt idx="1432">
                  <c:v>1095</c:v>
                </c:pt>
                <c:pt idx="1433">
                  <c:v>1095</c:v>
                </c:pt>
                <c:pt idx="1434">
                  <c:v>1095</c:v>
                </c:pt>
                <c:pt idx="1435">
                  <c:v>1095</c:v>
                </c:pt>
                <c:pt idx="1436">
                  <c:v>1095</c:v>
                </c:pt>
                <c:pt idx="1437">
                  <c:v>1095</c:v>
                </c:pt>
                <c:pt idx="1438">
                  <c:v>1095</c:v>
                </c:pt>
                <c:pt idx="1439">
                  <c:v>1095</c:v>
                </c:pt>
                <c:pt idx="1440">
                  <c:v>1095</c:v>
                </c:pt>
              </c:numCache>
            </c:numRef>
          </c:val>
          <c:extLst>
            <c:ext xmlns:c16="http://schemas.microsoft.com/office/drawing/2014/chart" uri="{C3380CC4-5D6E-409C-BE32-E72D297353CC}">
              <c16:uniqueId val="{00000002-AA8D-4D06-91B1-5345BE81CA8B}"/>
            </c:ext>
          </c:extLst>
        </c:ser>
        <c:ser>
          <c:idx val="3"/>
          <c:order val="3"/>
          <c:tx>
            <c:strRef>
              <c:f>Sheet8!$E$1</c:f>
              <c:strCache>
                <c:ptCount val="1"/>
                <c:pt idx="0">
                  <c:v>charging</c:v>
                </c:pt>
              </c:strCache>
            </c:strRef>
          </c:tx>
          <c:spPr>
            <a:solidFill>
              <a:srgbClr val="FF6969"/>
            </a:solidFill>
            <a:ln>
              <a:noFill/>
            </a:ln>
            <a:effectLst/>
          </c:spPr>
          <c:invertIfNegative val="0"/>
          <c:cat>
            <c:strRef>
              <c:f>Sheet8!$A$2:$A$1442</c:f>
              <c:strCache>
                <c:ptCount val="14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strCache>
            </c:strRef>
          </c:cat>
          <c:val>
            <c:numRef>
              <c:f>Sheet8!$E$2:$E$1442</c:f>
              <c:numCache>
                <c:formatCode>General</c:formatCode>
                <c:ptCount val="14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2</c:v>
                </c:pt>
                <c:pt idx="42">
                  <c:v>3</c:v>
                </c:pt>
                <c:pt idx="43">
                  <c:v>7</c:v>
                </c:pt>
                <c:pt idx="44">
                  <c:v>10</c:v>
                </c:pt>
                <c:pt idx="45">
                  <c:v>10</c:v>
                </c:pt>
                <c:pt idx="46">
                  <c:v>12</c:v>
                </c:pt>
                <c:pt idx="47">
                  <c:v>12</c:v>
                </c:pt>
                <c:pt idx="48">
                  <c:v>14</c:v>
                </c:pt>
                <c:pt idx="49">
                  <c:v>15</c:v>
                </c:pt>
                <c:pt idx="50">
                  <c:v>17</c:v>
                </c:pt>
                <c:pt idx="51">
                  <c:v>19</c:v>
                </c:pt>
                <c:pt idx="52">
                  <c:v>22</c:v>
                </c:pt>
                <c:pt idx="53">
                  <c:v>26</c:v>
                </c:pt>
                <c:pt idx="54">
                  <c:v>26</c:v>
                </c:pt>
                <c:pt idx="55">
                  <c:v>26</c:v>
                </c:pt>
                <c:pt idx="56">
                  <c:v>26</c:v>
                </c:pt>
                <c:pt idx="57">
                  <c:v>23</c:v>
                </c:pt>
                <c:pt idx="58">
                  <c:v>22</c:v>
                </c:pt>
                <c:pt idx="59">
                  <c:v>22</c:v>
                </c:pt>
                <c:pt idx="60">
                  <c:v>20</c:v>
                </c:pt>
                <c:pt idx="61">
                  <c:v>21</c:v>
                </c:pt>
                <c:pt idx="62">
                  <c:v>18</c:v>
                </c:pt>
                <c:pt idx="63">
                  <c:v>18</c:v>
                </c:pt>
                <c:pt idx="64">
                  <c:v>19</c:v>
                </c:pt>
                <c:pt idx="65">
                  <c:v>20</c:v>
                </c:pt>
                <c:pt idx="66">
                  <c:v>22</c:v>
                </c:pt>
                <c:pt idx="67">
                  <c:v>22</c:v>
                </c:pt>
                <c:pt idx="68">
                  <c:v>20</c:v>
                </c:pt>
                <c:pt idx="69">
                  <c:v>18</c:v>
                </c:pt>
                <c:pt idx="70">
                  <c:v>16</c:v>
                </c:pt>
                <c:pt idx="71">
                  <c:v>15</c:v>
                </c:pt>
                <c:pt idx="72">
                  <c:v>15</c:v>
                </c:pt>
                <c:pt idx="73">
                  <c:v>14</c:v>
                </c:pt>
                <c:pt idx="74">
                  <c:v>14</c:v>
                </c:pt>
                <c:pt idx="75">
                  <c:v>12</c:v>
                </c:pt>
                <c:pt idx="76">
                  <c:v>11</c:v>
                </c:pt>
                <c:pt idx="77">
                  <c:v>9</c:v>
                </c:pt>
                <c:pt idx="78">
                  <c:v>9</c:v>
                </c:pt>
                <c:pt idx="79">
                  <c:v>8</c:v>
                </c:pt>
                <c:pt idx="80">
                  <c:v>8</c:v>
                </c:pt>
                <c:pt idx="81">
                  <c:v>8</c:v>
                </c:pt>
                <c:pt idx="82">
                  <c:v>7</c:v>
                </c:pt>
                <c:pt idx="83">
                  <c:v>7</c:v>
                </c:pt>
                <c:pt idx="84">
                  <c:v>7</c:v>
                </c:pt>
                <c:pt idx="85">
                  <c:v>6</c:v>
                </c:pt>
                <c:pt idx="86">
                  <c:v>4</c:v>
                </c:pt>
                <c:pt idx="87">
                  <c:v>2</c:v>
                </c:pt>
                <c:pt idx="88">
                  <c:v>2</c:v>
                </c:pt>
                <c:pt idx="89">
                  <c:v>2</c:v>
                </c:pt>
                <c:pt idx="90">
                  <c:v>2</c:v>
                </c:pt>
                <c:pt idx="91">
                  <c:v>2</c:v>
                </c:pt>
                <c:pt idx="92">
                  <c:v>2</c:v>
                </c:pt>
                <c:pt idx="93">
                  <c:v>2</c:v>
                </c:pt>
                <c:pt idx="94">
                  <c:v>2</c:v>
                </c:pt>
                <c:pt idx="95">
                  <c:v>2</c:v>
                </c:pt>
                <c:pt idx="96">
                  <c:v>2</c:v>
                </c:pt>
                <c:pt idx="97">
                  <c:v>1</c:v>
                </c:pt>
                <c:pt idx="98">
                  <c:v>1</c:v>
                </c:pt>
                <c:pt idx="99">
                  <c:v>1</c:v>
                </c:pt>
                <c:pt idx="100">
                  <c:v>1</c:v>
                </c:pt>
                <c:pt idx="101">
                  <c:v>1</c:v>
                </c:pt>
                <c:pt idx="102">
                  <c:v>1</c:v>
                </c:pt>
                <c:pt idx="103">
                  <c:v>1</c:v>
                </c:pt>
                <c:pt idx="104">
                  <c:v>1</c:v>
                </c:pt>
                <c:pt idx="105">
                  <c:v>1</c:v>
                </c:pt>
                <c:pt idx="106">
                  <c:v>1</c:v>
                </c:pt>
                <c:pt idx="107">
                  <c:v>1</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1</c:v>
                </c:pt>
                <c:pt idx="584">
                  <c:v>1</c:v>
                </c:pt>
                <c:pt idx="585">
                  <c:v>1</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1</c:v>
                </c:pt>
                <c:pt idx="606">
                  <c:v>1</c:v>
                </c:pt>
                <c:pt idx="607">
                  <c:v>1</c:v>
                </c:pt>
                <c:pt idx="608">
                  <c:v>1</c:v>
                </c:pt>
                <c:pt idx="609">
                  <c:v>1</c:v>
                </c:pt>
                <c:pt idx="610">
                  <c:v>0</c:v>
                </c:pt>
                <c:pt idx="611">
                  <c:v>0</c:v>
                </c:pt>
                <c:pt idx="612">
                  <c:v>0</c:v>
                </c:pt>
                <c:pt idx="613">
                  <c:v>0</c:v>
                </c:pt>
                <c:pt idx="614">
                  <c:v>0</c:v>
                </c:pt>
                <c:pt idx="615">
                  <c:v>0</c:v>
                </c:pt>
                <c:pt idx="616">
                  <c:v>0</c:v>
                </c:pt>
                <c:pt idx="617">
                  <c:v>0</c:v>
                </c:pt>
                <c:pt idx="618">
                  <c:v>0</c:v>
                </c:pt>
                <c:pt idx="619">
                  <c:v>0</c:v>
                </c:pt>
                <c:pt idx="620">
                  <c:v>0</c:v>
                </c:pt>
                <c:pt idx="621">
                  <c:v>1</c:v>
                </c:pt>
                <c:pt idx="622">
                  <c:v>1</c:v>
                </c:pt>
                <c:pt idx="623">
                  <c:v>0</c:v>
                </c:pt>
                <c:pt idx="624">
                  <c:v>0</c:v>
                </c:pt>
                <c:pt idx="625">
                  <c:v>0</c:v>
                </c:pt>
                <c:pt idx="626">
                  <c:v>1</c:v>
                </c:pt>
                <c:pt idx="627">
                  <c:v>1</c:v>
                </c:pt>
                <c:pt idx="628">
                  <c:v>1</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1</c:v>
                </c:pt>
                <c:pt idx="652">
                  <c:v>1</c:v>
                </c:pt>
                <c:pt idx="653">
                  <c:v>1</c:v>
                </c:pt>
                <c:pt idx="654">
                  <c:v>1</c:v>
                </c:pt>
                <c:pt idx="655">
                  <c:v>1</c:v>
                </c:pt>
                <c:pt idx="656">
                  <c:v>1</c:v>
                </c:pt>
                <c:pt idx="657">
                  <c:v>1</c:v>
                </c:pt>
                <c:pt idx="658">
                  <c:v>0</c:v>
                </c:pt>
                <c:pt idx="659">
                  <c:v>0</c:v>
                </c:pt>
                <c:pt idx="660">
                  <c:v>0</c:v>
                </c:pt>
                <c:pt idx="661">
                  <c:v>0</c:v>
                </c:pt>
                <c:pt idx="662">
                  <c:v>1</c:v>
                </c:pt>
                <c:pt idx="663">
                  <c:v>1</c:v>
                </c:pt>
                <c:pt idx="664">
                  <c:v>1</c:v>
                </c:pt>
                <c:pt idx="665">
                  <c:v>0</c:v>
                </c:pt>
                <c:pt idx="666">
                  <c:v>0</c:v>
                </c:pt>
                <c:pt idx="667">
                  <c:v>0</c:v>
                </c:pt>
                <c:pt idx="668">
                  <c:v>0</c:v>
                </c:pt>
                <c:pt idx="669">
                  <c:v>0</c:v>
                </c:pt>
                <c:pt idx="670">
                  <c:v>0</c:v>
                </c:pt>
                <c:pt idx="671">
                  <c:v>1</c:v>
                </c:pt>
                <c:pt idx="672">
                  <c:v>1</c:v>
                </c:pt>
                <c:pt idx="673">
                  <c:v>0</c:v>
                </c:pt>
                <c:pt idx="674">
                  <c:v>0</c:v>
                </c:pt>
                <c:pt idx="675">
                  <c:v>0</c:v>
                </c:pt>
                <c:pt idx="676">
                  <c:v>0</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2</c:v>
                </c:pt>
                <c:pt idx="692">
                  <c:v>1</c:v>
                </c:pt>
                <c:pt idx="693">
                  <c:v>1</c:v>
                </c:pt>
                <c:pt idx="694">
                  <c:v>0</c:v>
                </c:pt>
                <c:pt idx="695">
                  <c:v>0</c:v>
                </c:pt>
                <c:pt idx="696">
                  <c:v>0</c:v>
                </c:pt>
                <c:pt idx="697">
                  <c:v>1</c:v>
                </c:pt>
                <c:pt idx="698">
                  <c:v>1</c:v>
                </c:pt>
                <c:pt idx="699">
                  <c:v>1</c:v>
                </c:pt>
                <c:pt idx="700">
                  <c:v>1</c:v>
                </c:pt>
                <c:pt idx="701">
                  <c:v>1</c:v>
                </c:pt>
                <c:pt idx="702">
                  <c:v>1</c:v>
                </c:pt>
                <c:pt idx="703">
                  <c:v>1</c:v>
                </c:pt>
                <c:pt idx="704">
                  <c:v>1</c:v>
                </c:pt>
                <c:pt idx="705">
                  <c:v>1</c:v>
                </c:pt>
                <c:pt idx="706">
                  <c:v>0</c:v>
                </c:pt>
                <c:pt idx="707">
                  <c:v>0</c:v>
                </c:pt>
                <c:pt idx="708">
                  <c:v>0</c:v>
                </c:pt>
                <c:pt idx="709">
                  <c:v>1</c:v>
                </c:pt>
                <c:pt idx="710">
                  <c:v>1</c:v>
                </c:pt>
                <c:pt idx="711">
                  <c:v>0</c:v>
                </c:pt>
                <c:pt idx="712">
                  <c:v>0</c:v>
                </c:pt>
                <c:pt idx="713">
                  <c:v>0</c:v>
                </c:pt>
                <c:pt idx="714">
                  <c:v>1</c:v>
                </c:pt>
                <c:pt idx="715">
                  <c:v>1</c:v>
                </c:pt>
                <c:pt idx="716">
                  <c:v>1</c:v>
                </c:pt>
                <c:pt idx="717">
                  <c:v>1</c:v>
                </c:pt>
                <c:pt idx="718">
                  <c:v>1</c:v>
                </c:pt>
                <c:pt idx="719">
                  <c:v>1</c:v>
                </c:pt>
                <c:pt idx="720">
                  <c:v>0</c:v>
                </c:pt>
                <c:pt idx="721">
                  <c:v>0</c:v>
                </c:pt>
                <c:pt idx="722">
                  <c:v>1</c:v>
                </c:pt>
                <c:pt idx="723">
                  <c:v>1</c:v>
                </c:pt>
                <c:pt idx="724">
                  <c:v>0</c:v>
                </c:pt>
                <c:pt idx="725">
                  <c:v>0</c:v>
                </c:pt>
                <c:pt idx="726">
                  <c:v>0</c:v>
                </c:pt>
                <c:pt idx="727">
                  <c:v>0</c:v>
                </c:pt>
                <c:pt idx="728">
                  <c:v>0</c:v>
                </c:pt>
                <c:pt idx="729">
                  <c:v>2</c:v>
                </c:pt>
                <c:pt idx="730">
                  <c:v>1</c:v>
                </c:pt>
                <c:pt idx="731">
                  <c:v>1</c:v>
                </c:pt>
                <c:pt idx="732">
                  <c:v>1</c:v>
                </c:pt>
                <c:pt idx="733">
                  <c:v>2</c:v>
                </c:pt>
                <c:pt idx="734">
                  <c:v>2</c:v>
                </c:pt>
                <c:pt idx="735">
                  <c:v>2</c:v>
                </c:pt>
                <c:pt idx="736">
                  <c:v>1</c:v>
                </c:pt>
                <c:pt idx="737">
                  <c:v>2</c:v>
                </c:pt>
                <c:pt idx="738">
                  <c:v>1</c:v>
                </c:pt>
                <c:pt idx="739">
                  <c:v>1</c:v>
                </c:pt>
                <c:pt idx="740">
                  <c:v>2</c:v>
                </c:pt>
                <c:pt idx="741">
                  <c:v>2</c:v>
                </c:pt>
                <c:pt idx="742">
                  <c:v>2</c:v>
                </c:pt>
                <c:pt idx="743">
                  <c:v>2</c:v>
                </c:pt>
                <c:pt idx="744">
                  <c:v>3</c:v>
                </c:pt>
                <c:pt idx="745">
                  <c:v>3</c:v>
                </c:pt>
                <c:pt idx="746">
                  <c:v>2</c:v>
                </c:pt>
                <c:pt idx="747">
                  <c:v>1</c:v>
                </c:pt>
                <c:pt idx="748">
                  <c:v>1</c:v>
                </c:pt>
                <c:pt idx="749">
                  <c:v>1</c:v>
                </c:pt>
                <c:pt idx="750">
                  <c:v>0</c:v>
                </c:pt>
                <c:pt idx="751">
                  <c:v>1</c:v>
                </c:pt>
                <c:pt idx="752">
                  <c:v>2</c:v>
                </c:pt>
                <c:pt idx="753">
                  <c:v>3</c:v>
                </c:pt>
                <c:pt idx="754">
                  <c:v>2</c:v>
                </c:pt>
                <c:pt idx="755">
                  <c:v>1</c:v>
                </c:pt>
                <c:pt idx="756">
                  <c:v>1</c:v>
                </c:pt>
                <c:pt idx="757">
                  <c:v>1</c:v>
                </c:pt>
                <c:pt idx="758">
                  <c:v>1</c:v>
                </c:pt>
                <c:pt idx="759">
                  <c:v>4</c:v>
                </c:pt>
                <c:pt idx="760">
                  <c:v>4</c:v>
                </c:pt>
                <c:pt idx="761">
                  <c:v>3</c:v>
                </c:pt>
                <c:pt idx="762">
                  <c:v>2</c:v>
                </c:pt>
                <c:pt idx="763">
                  <c:v>3</c:v>
                </c:pt>
                <c:pt idx="764">
                  <c:v>4</c:v>
                </c:pt>
                <c:pt idx="765">
                  <c:v>3</c:v>
                </c:pt>
                <c:pt idx="766">
                  <c:v>5</c:v>
                </c:pt>
                <c:pt idx="767">
                  <c:v>6</c:v>
                </c:pt>
                <c:pt idx="768">
                  <c:v>4</c:v>
                </c:pt>
                <c:pt idx="769">
                  <c:v>5</c:v>
                </c:pt>
                <c:pt idx="770">
                  <c:v>4</c:v>
                </c:pt>
                <c:pt idx="771">
                  <c:v>2</c:v>
                </c:pt>
                <c:pt idx="772">
                  <c:v>1</c:v>
                </c:pt>
                <c:pt idx="773">
                  <c:v>3</c:v>
                </c:pt>
                <c:pt idx="774">
                  <c:v>4</c:v>
                </c:pt>
                <c:pt idx="775">
                  <c:v>4</c:v>
                </c:pt>
                <c:pt idx="776">
                  <c:v>3</c:v>
                </c:pt>
                <c:pt idx="777">
                  <c:v>2</c:v>
                </c:pt>
                <c:pt idx="778">
                  <c:v>3</c:v>
                </c:pt>
                <c:pt idx="779">
                  <c:v>3</c:v>
                </c:pt>
                <c:pt idx="780">
                  <c:v>4</c:v>
                </c:pt>
                <c:pt idx="781">
                  <c:v>4</c:v>
                </c:pt>
                <c:pt idx="782">
                  <c:v>4</c:v>
                </c:pt>
                <c:pt idx="783">
                  <c:v>4</c:v>
                </c:pt>
                <c:pt idx="784">
                  <c:v>5</c:v>
                </c:pt>
                <c:pt idx="785">
                  <c:v>4</c:v>
                </c:pt>
                <c:pt idx="786">
                  <c:v>2</c:v>
                </c:pt>
                <c:pt idx="787">
                  <c:v>3</c:v>
                </c:pt>
                <c:pt idx="788">
                  <c:v>4</c:v>
                </c:pt>
                <c:pt idx="789">
                  <c:v>5</c:v>
                </c:pt>
                <c:pt idx="790">
                  <c:v>3</c:v>
                </c:pt>
                <c:pt idx="791">
                  <c:v>2</c:v>
                </c:pt>
                <c:pt idx="792">
                  <c:v>3</c:v>
                </c:pt>
                <c:pt idx="793">
                  <c:v>4</c:v>
                </c:pt>
                <c:pt idx="794">
                  <c:v>4</c:v>
                </c:pt>
                <c:pt idx="795">
                  <c:v>3</c:v>
                </c:pt>
                <c:pt idx="796">
                  <c:v>3</c:v>
                </c:pt>
                <c:pt idx="797">
                  <c:v>5</c:v>
                </c:pt>
                <c:pt idx="798">
                  <c:v>6</c:v>
                </c:pt>
                <c:pt idx="799">
                  <c:v>8</c:v>
                </c:pt>
                <c:pt idx="800">
                  <c:v>5</c:v>
                </c:pt>
                <c:pt idx="801">
                  <c:v>5</c:v>
                </c:pt>
                <c:pt idx="802">
                  <c:v>6</c:v>
                </c:pt>
                <c:pt idx="803">
                  <c:v>8</c:v>
                </c:pt>
                <c:pt idx="804">
                  <c:v>7</c:v>
                </c:pt>
                <c:pt idx="805">
                  <c:v>6</c:v>
                </c:pt>
                <c:pt idx="806">
                  <c:v>5</c:v>
                </c:pt>
                <c:pt idx="807">
                  <c:v>6</c:v>
                </c:pt>
                <c:pt idx="808">
                  <c:v>5</c:v>
                </c:pt>
                <c:pt idx="809">
                  <c:v>7</c:v>
                </c:pt>
                <c:pt idx="810">
                  <c:v>6</c:v>
                </c:pt>
                <c:pt idx="811">
                  <c:v>7</c:v>
                </c:pt>
                <c:pt idx="812">
                  <c:v>5</c:v>
                </c:pt>
                <c:pt idx="813">
                  <c:v>6</c:v>
                </c:pt>
                <c:pt idx="814">
                  <c:v>4</c:v>
                </c:pt>
                <c:pt idx="815">
                  <c:v>5</c:v>
                </c:pt>
                <c:pt idx="816">
                  <c:v>6</c:v>
                </c:pt>
                <c:pt idx="817">
                  <c:v>6</c:v>
                </c:pt>
                <c:pt idx="818">
                  <c:v>5</c:v>
                </c:pt>
                <c:pt idx="819">
                  <c:v>6</c:v>
                </c:pt>
                <c:pt idx="820">
                  <c:v>8</c:v>
                </c:pt>
                <c:pt idx="821">
                  <c:v>11</c:v>
                </c:pt>
                <c:pt idx="822">
                  <c:v>9</c:v>
                </c:pt>
                <c:pt idx="823">
                  <c:v>10</c:v>
                </c:pt>
                <c:pt idx="824">
                  <c:v>8</c:v>
                </c:pt>
                <c:pt idx="825">
                  <c:v>6</c:v>
                </c:pt>
                <c:pt idx="826">
                  <c:v>7</c:v>
                </c:pt>
                <c:pt idx="827">
                  <c:v>6</c:v>
                </c:pt>
                <c:pt idx="828">
                  <c:v>8</c:v>
                </c:pt>
                <c:pt idx="829">
                  <c:v>8</c:v>
                </c:pt>
                <c:pt idx="830">
                  <c:v>10</c:v>
                </c:pt>
                <c:pt idx="831">
                  <c:v>10</c:v>
                </c:pt>
                <c:pt idx="832">
                  <c:v>11</c:v>
                </c:pt>
                <c:pt idx="833">
                  <c:v>9</c:v>
                </c:pt>
                <c:pt idx="834">
                  <c:v>8</c:v>
                </c:pt>
                <c:pt idx="835">
                  <c:v>11</c:v>
                </c:pt>
                <c:pt idx="836">
                  <c:v>11</c:v>
                </c:pt>
                <c:pt idx="837">
                  <c:v>10</c:v>
                </c:pt>
                <c:pt idx="838">
                  <c:v>8</c:v>
                </c:pt>
                <c:pt idx="839">
                  <c:v>8</c:v>
                </c:pt>
                <c:pt idx="840">
                  <c:v>9</c:v>
                </c:pt>
                <c:pt idx="841">
                  <c:v>12</c:v>
                </c:pt>
                <c:pt idx="842">
                  <c:v>11</c:v>
                </c:pt>
                <c:pt idx="843">
                  <c:v>10</c:v>
                </c:pt>
                <c:pt idx="844">
                  <c:v>9</c:v>
                </c:pt>
                <c:pt idx="845">
                  <c:v>9</c:v>
                </c:pt>
                <c:pt idx="846">
                  <c:v>9</c:v>
                </c:pt>
                <c:pt idx="847">
                  <c:v>8</c:v>
                </c:pt>
                <c:pt idx="848">
                  <c:v>9</c:v>
                </c:pt>
                <c:pt idx="849">
                  <c:v>11</c:v>
                </c:pt>
                <c:pt idx="850">
                  <c:v>8</c:v>
                </c:pt>
                <c:pt idx="851">
                  <c:v>8</c:v>
                </c:pt>
                <c:pt idx="852">
                  <c:v>9</c:v>
                </c:pt>
                <c:pt idx="853">
                  <c:v>10</c:v>
                </c:pt>
                <c:pt idx="854">
                  <c:v>7</c:v>
                </c:pt>
                <c:pt idx="855">
                  <c:v>7</c:v>
                </c:pt>
                <c:pt idx="856">
                  <c:v>4</c:v>
                </c:pt>
                <c:pt idx="857">
                  <c:v>9</c:v>
                </c:pt>
                <c:pt idx="858">
                  <c:v>11</c:v>
                </c:pt>
                <c:pt idx="859">
                  <c:v>12</c:v>
                </c:pt>
                <c:pt idx="860">
                  <c:v>13</c:v>
                </c:pt>
                <c:pt idx="861">
                  <c:v>13</c:v>
                </c:pt>
                <c:pt idx="862">
                  <c:v>11</c:v>
                </c:pt>
                <c:pt idx="863">
                  <c:v>12</c:v>
                </c:pt>
                <c:pt idx="864">
                  <c:v>10</c:v>
                </c:pt>
                <c:pt idx="865">
                  <c:v>8</c:v>
                </c:pt>
                <c:pt idx="866">
                  <c:v>6</c:v>
                </c:pt>
                <c:pt idx="867">
                  <c:v>10</c:v>
                </c:pt>
                <c:pt idx="868">
                  <c:v>9</c:v>
                </c:pt>
                <c:pt idx="869">
                  <c:v>7</c:v>
                </c:pt>
                <c:pt idx="870">
                  <c:v>7</c:v>
                </c:pt>
                <c:pt idx="871">
                  <c:v>8</c:v>
                </c:pt>
                <c:pt idx="872">
                  <c:v>7</c:v>
                </c:pt>
                <c:pt idx="873">
                  <c:v>10</c:v>
                </c:pt>
                <c:pt idx="874">
                  <c:v>11</c:v>
                </c:pt>
                <c:pt idx="875">
                  <c:v>9</c:v>
                </c:pt>
                <c:pt idx="876">
                  <c:v>12</c:v>
                </c:pt>
                <c:pt idx="877">
                  <c:v>9</c:v>
                </c:pt>
                <c:pt idx="878">
                  <c:v>9</c:v>
                </c:pt>
                <c:pt idx="879">
                  <c:v>10</c:v>
                </c:pt>
                <c:pt idx="880">
                  <c:v>10</c:v>
                </c:pt>
                <c:pt idx="881">
                  <c:v>14</c:v>
                </c:pt>
                <c:pt idx="882">
                  <c:v>13</c:v>
                </c:pt>
                <c:pt idx="883">
                  <c:v>16</c:v>
                </c:pt>
                <c:pt idx="884">
                  <c:v>15</c:v>
                </c:pt>
                <c:pt idx="885">
                  <c:v>16</c:v>
                </c:pt>
                <c:pt idx="886">
                  <c:v>13</c:v>
                </c:pt>
                <c:pt idx="887">
                  <c:v>11</c:v>
                </c:pt>
                <c:pt idx="888">
                  <c:v>16</c:v>
                </c:pt>
                <c:pt idx="889">
                  <c:v>20</c:v>
                </c:pt>
                <c:pt idx="890">
                  <c:v>21</c:v>
                </c:pt>
                <c:pt idx="891">
                  <c:v>21</c:v>
                </c:pt>
                <c:pt idx="892">
                  <c:v>18</c:v>
                </c:pt>
                <c:pt idx="893">
                  <c:v>21</c:v>
                </c:pt>
                <c:pt idx="894">
                  <c:v>15</c:v>
                </c:pt>
                <c:pt idx="895">
                  <c:v>18</c:v>
                </c:pt>
                <c:pt idx="896">
                  <c:v>24</c:v>
                </c:pt>
                <c:pt idx="897">
                  <c:v>21</c:v>
                </c:pt>
                <c:pt idx="898">
                  <c:v>20</c:v>
                </c:pt>
                <c:pt idx="899">
                  <c:v>16</c:v>
                </c:pt>
                <c:pt idx="900">
                  <c:v>14</c:v>
                </c:pt>
                <c:pt idx="901">
                  <c:v>13</c:v>
                </c:pt>
                <c:pt idx="902">
                  <c:v>12</c:v>
                </c:pt>
                <c:pt idx="903">
                  <c:v>15</c:v>
                </c:pt>
                <c:pt idx="904">
                  <c:v>12</c:v>
                </c:pt>
                <c:pt idx="905">
                  <c:v>13</c:v>
                </c:pt>
                <c:pt idx="906">
                  <c:v>14</c:v>
                </c:pt>
                <c:pt idx="907">
                  <c:v>14</c:v>
                </c:pt>
                <c:pt idx="908">
                  <c:v>13</c:v>
                </c:pt>
                <c:pt idx="909">
                  <c:v>14</c:v>
                </c:pt>
                <c:pt idx="910">
                  <c:v>14</c:v>
                </c:pt>
                <c:pt idx="911">
                  <c:v>15</c:v>
                </c:pt>
                <c:pt idx="912">
                  <c:v>19</c:v>
                </c:pt>
                <c:pt idx="913">
                  <c:v>19</c:v>
                </c:pt>
                <c:pt idx="914">
                  <c:v>19</c:v>
                </c:pt>
                <c:pt idx="915">
                  <c:v>15</c:v>
                </c:pt>
                <c:pt idx="916">
                  <c:v>18</c:v>
                </c:pt>
                <c:pt idx="917">
                  <c:v>20</c:v>
                </c:pt>
                <c:pt idx="918">
                  <c:v>17</c:v>
                </c:pt>
                <c:pt idx="919">
                  <c:v>14</c:v>
                </c:pt>
                <c:pt idx="920">
                  <c:v>17</c:v>
                </c:pt>
                <c:pt idx="921">
                  <c:v>22</c:v>
                </c:pt>
                <c:pt idx="922">
                  <c:v>30</c:v>
                </c:pt>
                <c:pt idx="923">
                  <c:v>27</c:v>
                </c:pt>
                <c:pt idx="924">
                  <c:v>25</c:v>
                </c:pt>
                <c:pt idx="925">
                  <c:v>21</c:v>
                </c:pt>
                <c:pt idx="926">
                  <c:v>20</c:v>
                </c:pt>
                <c:pt idx="927">
                  <c:v>18</c:v>
                </c:pt>
                <c:pt idx="928">
                  <c:v>16</c:v>
                </c:pt>
                <c:pt idx="929">
                  <c:v>13</c:v>
                </c:pt>
                <c:pt idx="930">
                  <c:v>14</c:v>
                </c:pt>
                <c:pt idx="931">
                  <c:v>16</c:v>
                </c:pt>
                <c:pt idx="932">
                  <c:v>18</c:v>
                </c:pt>
                <c:pt idx="933">
                  <c:v>19</c:v>
                </c:pt>
                <c:pt idx="934">
                  <c:v>21</c:v>
                </c:pt>
                <c:pt idx="935">
                  <c:v>19</c:v>
                </c:pt>
                <c:pt idx="936">
                  <c:v>18</c:v>
                </c:pt>
                <c:pt idx="937">
                  <c:v>14</c:v>
                </c:pt>
                <c:pt idx="938">
                  <c:v>15</c:v>
                </c:pt>
                <c:pt idx="939">
                  <c:v>11</c:v>
                </c:pt>
                <c:pt idx="940">
                  <c:v>9</c:v>
                </c:pt>
                <c:pt idx="941">
                  <c:v>11</c:v>
                </c:pt>
                <c:pt idx="942">
                  <c:v>8</c:v>
                </c:pt>
                <c:pt idx="943">
                  <c:v>9</c:v>
                </c:pt>
                <c:pt idx="944">
                  <c:v>8</c:v>
                </c:pt>
                <c:pt idx="945">
                  <c:v>12</c:v>
                </c:pt>
                <c:pt idx="946">
                  <c:v>14</c:v>
                </c:pt>
                <c:pt idx="947">
                  <c:v>12</c:v>
                </c:pt>
                <c:pt idx="948">
                  <c:v>15</c:v>
                </c:pt>
                <c:pt idx="949">
                  <c:v>14</c:v>
                </c:pt>
                <c:pt idx="950">
                  <c:v>11</c:v>
                </c:pt>
                <c:pt idx="951">
                  <c:v>14</c:v>
                </c:pt>
                <c:pt idx="952">
                  <c:v>16</c:v>
                </c:pt>
                <c:pt idx="953">
                  <c:v>14</c:v>
                </c:pt>
                <c:pt idx="954">
                  <c:v>13</c:v>
                </c:pt>
                <c:pt idx="955">
                  <c:v>15</c:v>
                </c:pt>
                <c:pt idx="956">
                  <c:v>13</c:v>
                </c:pt>
                <c:pt idx="957">
                  <c:v>18</c:v>
                </c:pt>
                <c:pt idx="958">
                  <c:v>15</c:v>
                </c:pt>
                <c:pt idx="959">
                  <c:v>12</c:v>
                </c:pt>
                <c:pt idx="960">
                  <c:v>9</c:v>
                </c:pt>
                <c:pt idx="961">
                  <c:v>10</c:v>
                </c:pt>
                <c:pt idx="962">
                  <c:v>15</c:v>
                </c:pt>
                <c:pt idx="963">
                  <c:v>14</c:v>
                </c:pt>
                <c:pt idx="964">
                  <c:v>13</c:v>
                </c:pt>
                <c:pt idx="965">
                  <c:v>12</c:v>
                </c:pt>
                <c:pt idx="966">
                  <c:v>10</c:v>
                </c:pt>
                <c:pt idx="967">
                  <c:v>11</c:v>
                </c:pt>
                <c:pt idx="968">
                  <c:v>8</c:v>
                </c:pt>
                <c:pt idx="969">
                  <c:v>6</c:v>
                </c:pt>
                <c:pt idx="970">
                  <c:v>6</c:v>
                </c:pt>
                <c:pt idx="971">
                  <c:v>10</c:v>
                </c:pt>
                <c:pt idx="972">
                  <c:v>11</c:v>
                </c:pt>
                <c:pt idx="973">
                  <c:v>9</c:v>
                </c:pt>
                <c:pt idx="974">
                  <c:v>7</c:v>
                </c:pt>
                <c:pt idx="975">
                  <c:v>8</c:v>
                </c:pt>
                <c:pt idx="976">
                  <c:v>9</c:v>
                </c:pt>
                <c:pt idx="977">
                  <c:v>7</c:v>
                </c:pt>
                <c:pt idx="978">
                  <c:v>6</c:v>
                </c:pt>
                <c:pt idx="979">
                  <c:v>4</c:v>
                </c:pt>
                <c:pt idx="980">
                  <c:v>8</c:v>
                </c:pt>
                <c:pt idx="981">
                  <c:v>9</c:v>
                </c:pt>
                <c:pt idx="982">
                  <c:v>10</c:v>
                </c:pt>
                <c:pt idx="983">
                  <c:v>9</c:v>
                </c:pt>
                <c:pt idx="984">
                  <c:v>6</c:v>
                </c:pt>
                <c:pt idx="985">
                  <c:v>2</c:v>
                </c:pt>
                <c:pt idx="986">
                  <c:v>2</c:v>
                </c:pt>
                <c:pt idx="987">
                  <c:v>9</c:v>
                </c:pt>
                <c:pt idx="988">
                  <c:v>10</c:v>
                </c:pt>
                <c:pt idx="989">
                  <c:v>8</c:v>
                </c:pt>
                <c:pt idx="990">
                  <c:v>5</c:v>
                </c:pt>
                <c:pt idx="991">
                  <c:v>4</c:v>
                </c:pt>
                <c:pt idx="992">
                  <c:v>3</c:v>
                </c:pt>
                <c:pt idx="993">
                  <c:v>4</c:v>
                </c:pt>
                <c:pt idx="994">
                  <c:v>5</c:v>
                </c:pt>
                <c:pt idx="995">
                  <c:v>2</c:v>
                </c:pt>
                <c:pt idx="996">
                  <c:v>2</c:v>
                </c:pt>
                <c:pt idx="997">
                  <c:v>3</c:v>
                </c:pt>
                <c:pt idx="998">
                  <c:v>7</c:v>
                </c:pt>
                <c:pt idx="999">
                  <c:v>6</c:v>
                </c:pt>
                <c:pt idx="1000">
                  <c:v>4</c:v>
                </c:pt>
                <c:pt idx="1001">
                  <c:v>5</c:v>
                </c:pt>
                <c:pt idx="1002">
                  <c:v>5</c:v>
                </c:pt>
                <c:pt idx="1003">
                  <c:v>7</c:v>
                </c:pt>
                <c:pt idx="1004">
                  <c:v>9</c:v>
                </c:pt>
                <c:pt idx="1005">
                  <c:v>5</c:v>
                </c:pt>
                <c:pt idx="1006">
                  <c:v>4</c:v>
                </c:pt>
                <c:pt idx="1007">
                  <c:v>0</c:v>
                </c:pt>
                <c:pt idx="1008">
                  <c:v>1</c:v>
                </c:pt>
                <c:pt idx="1009">
                  <c:v>2</c:v>
                </c:pt>
                <c:pt idx="1010">
                  <c:v>7</c:v>
                </c:pt>
                <c:pt idx="1011">
                  <c:v>7</c:v>
                </c:pt>
                <c:pt idx="1012">
                  <c:v>5</c:v>
                </c:pt>
                <c:pt idx="1013">
                  <c:v>4</c:v>
                </c:pt>
                <c:pt idx="1014">
                  <c:v>6</c:v>
                </c:pt>
                <c:pt idx="1015">
                  <c:v>6</c:v>
                </c:pt>
                <c:pt idx="1016">
                  <c:v>6</c:v>
                </c:pt>
                <c:pt idx="1017">
                  <c:v>3</c:v>
                </c:pt>
                <c:pt idx="1018">
                  <c:v>1</c:v>
                </c:pt>
                <c:pt idx="1019">
                  <c:v>3</c:v>
                </c:pt>
                <c:pt idx="1020">
                  <c:v>6</c:v>
                </c:pt>
                <c:pt idx="1021">
                  <c:v>4</c:v>
                </c:pt>
                <c:pt idx="1022">
                  <c:v>3</c:v>
                </c:pt>
                <c:pt idx="1023">
                  <c:v>3</c:v>
                </c:pt>
                <c:pt idx="1024">
                  <c:v>2</c:v>
                </c:pt>
                <c:pt idx="1025">
                  <c:v>1</c:v>
                </c:pt>
                <c:pt idx="1026">
                  <c:v>1</c:v>
                </c:pt>
                <c:pt idx="1027">
                  <c:v>2</c:v>
                </c:pt>
                <c:pt idx="1028">
                  <c:v>3</c:v>
                </c:pt>
                <c:pt idx="1029">
                  <c:v>1</c:v>
                </c:pt>
                <c:pt idx="1030">
                  <c:v>3</c:v>
                </c:pt>
                <c:pt idx="1031">
                  <c:v>2</c:v>
                </c:pt>
                <c:pt idx="1032">
                  <c:v>2</c:v>
                </c:pt>
                <c:pt idx="1033">
                  <c:v>1</c:v>
                </c:pt>
                <c:pt idx="1034">
                  <c:v>1</c:v>
                </c:pt>
                <c:pt idx="1035">
                  <c:v>1</c:v>
                </c:pt>
                <c:pt idx="1036">
                  <c:v>1</c:v>
                </c:pt>
                <c:pt idx="1037">
                  <c:v>1</c:v>
                </c:pt>
                <c:pt idx="1038">
                  <c:v>2</c:v>
                </c:pt>
                <c:pt idx="1039">
                  <c:v>2</c:v>
                </c:pt>
                <c:pt idx="1040">
                  <c:v>5</c:v>
                </c:pt>
                <c:pt idx="1041">
                  <c:v>4</c:v>
                </c:pt>
                <c:pt idx="1042">
                  <c:v>2</c:v>
                </c:pt>
                <c:pt idx="1043">
                  <c:v>1</c:v>
                </c:pt>
                <c:pt idx="1044">
                  <c:v>1</c:v>
                </c:pt>
                <c:pt idx="1045">
                  <c:v>3</c:v>
                </c:pt>
                <c:pt idx="1046">
                  <c:v>3</c:v>
                </c:pt>
                <c:pt idx="1047">
                  <c:v>2</c:v>
                </c:pt>
                <c:pt idx="1048">
                  <c:v>1</c:v>
                </c:pt>
                <c:pt idx="1049">
                  <c:v>1</c:v>
                </c:pt>
                <c:pt idx="1050">
                  <c:v>2</c:v>
                </c:pt>
                <c:pt idx="1051">
                  <c:v>1</c:v>
                </c:pt>
                <c:pt idx="1052">
                  <c:v>2</c:v>
                </c:pt>
                <c:pt idx="1053">
                  <c:v>1</c:v>
                </c:pt>
                <c:pt idx="1054">
                  <c:v>2</c:v>
                </c:pt>
                <c:pt idx="1055">
                  <c:v>1</c:v>
                </c:pt>
                <c:pt idx="1056">
                  <c:v>3</c:v>
                </c:pt>
                <c:pt idx="1057">
                  <c:v>3</c:v>
                </c:pt>
                <c:pt idx="1058">
                  <c:v>2</c:v>
                </c:pt>
                <c:pt idx="1059">
                  <c:v>3</c:v>
                </c:pt>
                <c:pt idx="1060">
                  <c:v>1</c:v>
                </c:pt>
                <c:pt idx="1061">
                  <c:v>1</c:v>
                </c:pt>
                <c:pt idx="1062">
                  <c:v>2</c:v>
                </c:pt>
                <c:pt idx="1063">
                  <c:v>3</c:v>
                </c:pt>
                <c:pt idx="1064">
                  <c:v>3</c:v>
                </c:pt>
                <c:pt idx="1065">
                  <c:v>1</c:v>
                </c:pt>
                <c:pt idx="1066">
                  <c:v>2</c:v>
                </c:pt>
                <c:pt idx="1067">
                  <c:v>1</c:v>
                </c:pt>
                <c:pt idx="1068">
                  <c:v>2</c:v>
                </c:pt>
                <c:pt idx="1069">
                  <c:v>2</c:v>
                </c:pt>
                <c:pt idx="1070">
                  <c:v>0</c:v>
                </c:pt>
                <c:pt idx="1071">
                  <c:v>0</c:v>
                </c:pt>
                <c:pt idx="1072">
                  <c:v>0</c:v>
                </c:pt>
                <c:pt idx="1073">
                  <c:v>1</c:v>
                </c:pt>
                <c:pt idx="1074">
                  <c:v>1</c:v>
                </c:pt>
                <c:pt idx="1075">
                  <c:v>1</c:v>
                </c:pt>
                <c:pt idx="1076">
                  <c:v>2</c:v>
                </c:pt>
                <c:pt idx="1077">
                  <c:v>0</c:v>
                </c:pt>
                <c:pt idx="1078">
                  <c:v>2</c:v>
                </c:pt>
                <c:pt idx="1079">
                  <c:v>2</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1</c:v>
                </c:pt>
                <c:pt idx="1098">
                  <c:v>3</c:v>
                </c:pt>
                <c:pt idx="1099">
                  <c:v>2</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1</c:v>
                </c:pt>
                <c:pt idx="1153">
                  <c:v>1</c:v>
                </c:pt>
                <c:pt idx="1154">
                  <c:v>1</c:v>
                </c:pt>
                <c:pt idx="1155">
                  <c:v>1</c:v>
                </c:pt>
                <c:pt idx="1156">
                  <c:v>2</c:v>
                </c:pt>
                <c:pt idx="1157">
                  <c:v>2</c:v>
                </c:pt>
                <c:pt idx="1158">
                  <c:v>2</c:v>
                </c:pt>
                <c:pt idx="1159">
                  <c:v>2</c:v>
                </c:pt>
                <c:pt idx="1160">
                  <c:v>2</c:v>
                </c:pt>
                <c:pt idx="1161">
                  <c:v>1</c:v>
                </c:pt>
                <c:pt idx="1162">
                  <c:v>0</c:v>
                </c:pt>
                <c:pt idx="1163">
                  <c:v>0</c:v>
                </c:pt>
                <c:pt idx="1164">
                  <c:v>0</c:v>
                </c:pt>
                <c:pt idx="1165">
                  <c:v>0</c:v>
                </c:pt>
                <c:pt idx="1166">
                  <c:v>0</c:v>
                </c:pt>
                <c:pt idx="1167">
                  <c:v>0</c:v>
                </c:pt>
                <c:pt idx="1168">
                  <c:v>1</c:v>
                </c:pt>
                <c:pt idx="1169">
                  <c:v>1</c:v>
                </c:pt>
                <c:pt idx="1170">
                  <c:v>2</c:v>
                </c:pt>
                <c:pt idx="1171">
                  <c:v>3</c:v>
                </c:pt>
                <c:pt idx="1172">
                  <c:v>4</c:v>
                </c:pt>
                <c:pt idx="1173">
                  <c:v>4</c:v>
                </c:pt>
                <c:pt idx="1174">
                  <c:v>5</c:v>
                </c:pt>
                <c:pt idx="1175">
                  <c:v>4</c:v>
                </c:pt>
                <c:pt idx="1176">
                  <c:v>4</c:v>
                </c:pt>
                <c:pt idx="1177">
                  <c:v>3</c:v>
                </c:pt>
                <c:pt idx="1178">
                  <c:v>4</c:v>
                </c:pt>
                <c:pt idx="1179">
                  <c:v>4</c:v>
                </c:pt>
                <c:pt idx="1180">
                  <c:v>4</c:v>
                </c:pt>
                <c:pt idx="1181">
                  <c:v>5</c:v>
                </c:pt>
                <c:pt idx="1182">
                  <c:v>4</c:v>
                </c:pt>
                <c:pt idx="1183">
                  <c:v>2</c:v>
                </c:pt>
                <c:pt idx="1184">
                  <c:v>2</c:v>
                </c:pt>
                <c:pt idx="1185">
                  <c:v>2</c:v>
                </c:pt>
                <c:pt idx="1186">
                  <c:v>1</c:v>
                </c:pt>
                <c:pt idx="1187">
                  <c:v>1</c:v>
                </c:pt>
                <c:pt idx="1188">
                  <c:v>2</c:v>
                </c:pt>
                <c:pt idx="1189">
                  <c:v>5</c:v>
                </c:pt>
                <c:pt idx="1190">
                  <c:v>5</c:v>
                </c:pt>
                <c:pt idx="1191">
                  <c:v>4</c:v>
                </c:pt>
                <c:pt idx="1192">
                  <c:v>2</c:v>
                </c:pt>
                <c:pt idx="1193">
                  <c:v>2</c:v>
                </c:pt>
                <c:pt idx="1194">
                  <c:v>4</c:v>
                </c:pt>
                <c:pt idx="1195">
                  <c:v>5</c:v>
                </c:pt>
                <c:pt idx="1196">
                  <c:v>4</c:v>
                </c:pt>
                <c:pt idx="1197">
                  <c:v>4</c:v>
                </c:pt>
                <c:pt idx="1198">
                  <c:v>5</c:v>
                </c:pt>
                <c:pt idx="1199">
                  <c:v>5</c:v>
                </c:pt>
                <c:pt idx="1200">
                  <c:v>4</c:v>
                </c:pt>
                <c:pt idx="1201">
                  <c:v>5</c:v>
                </c:pt>
                <c:pt idx="1202">
                  <c:v>6</c:v>
                </c:pt>
                <c:pt idx="1203">
                  <c:v>6</c:v>
                </c:pt>
                <c:pt idx="1204">
                  <c:v>4</c:v>
                </c:pt>
                <c:pt idx="1205">
                  <c:v>2</c:v>
                </c:pt>
                <c:pt idx="1206">
                  <c:v>3</c:v>
                </c:pt>
                <c:pt idx="1207">
                  <c:v>2</c:v>
                </c:pt>
                <c:pt idx="1208">
                  <c:v>2</c:v>
                </c:pt>
                <c:pt idx="1209">
                  <c:v>3</c:v>
                </c:pt>
                <c:pt idx="1210">
                  <c:v>4</c:v>
                </c:pt>
                <c:pt idx="1211">
                  <c:v>4</c:v>
                </c:pt>
                <c:pt idx="1212">
                  <c:v>4</c:v>
                </c:pt>
                <c:pt idx="1213">
                  <c:v>3</c:v>
                </c:pt>
                <c:pt idx="1214">
                  <c:v>1</c:v>
                </c:pt>
                <c:pt idx="1215">
                  <c:v>2</c:v>
                </c:pt>
                <c:pt idx="1216">
                  <c:v>4</c:v>
                </c:pt>
                <c:pt idx="1217">
                  <c:v>4</c:v>
                </c:pt>
                <c:pt idx="1218">
                  <c:v>4</c:v>
                </c:pt>
                <c:pt idx="1219">
                  <c:v>2</c:v>
                </c:pt>
                <c:pt idx="1220">
                  <c:v>1</c:v>
                </c:pt>
                <c:pt idx="1221">
                  <c:v>1</c:v>
                </c:pt>
                <c:pt idx="1222">
                  <c:v>1</c:v>
                </c:pt>
                <c:pt idx="1223">
                  <c:v>2</c:v>
                </c:pt>
                <c:pt idx="1224">
                  <c:v>2</c:v>
                </c:pt>
                <c:pt idx="1225">
                  <c:v>4</c:v>
                </c:pt>
                <c:pt idx="1226">
                  <c:v>5</c:v>
                </c:pt>
                <c:pt idx="1227">
                  <c:v>8</c:v>
                </c:pt>
                <c:pt idx="1228">
                  <c:v>5</c:v>
                </c:pt>
                <c:pt idx="1229">
                  <c:v>7</c:v>
                </c:pt>
                <c:pt idx="1230">
                  <c:v>6</c:v>
                </c:pt>
                <c:pt idx="1231">
                  <c:v>4</c:v>
                </c:pt>
                <c:pt idx="1232">
                  <c:v>5</c:v>
                </c:pt>
                <c:pt idx="1233">
                  <c:v>6</c:v>
                </c:pt>
                <c:pt idx="1234">
                  <c:v>5</c:v>
                </c:pt>
                <c:pt idx="1235">
                  <c:v>3</c:v>
                </c:pt>
                <c:pt idx="1236">
                  <c:v>3</c:v>
                </c:pt>
                <c:pt idx="1237">
                  <c:v>2</c:v>
                </c:pt>
                <c:pt idx="1238">
                  <c:v>2</c:v>
                </c:pt>
                <c:pt idx="1239">
                  <c:v>1</c:v>
                </c:pt>
                <c:pt idx="1240">
                  <c:v>2</c:v>
                </c:pt>
                <c:pt idx="1241">
                  <c:v>3</c:v>
                </c:pt>
                <c:pt idx="1242">
                  <c:v>4</c:v>
                </c:pt>
                <c:pt idx="1243">
                  <c:v>4</c:v>
                </c:pt>
                <c:pt idx="1244">
                  <c:v>6</c:v>
                </c:pt>
                <c:pt idx="1245">
                  <c:v>4</c:v>
                </c:pt>
                <c:pt idx="1246">
                  <c:v>2</c:v>
                </c:pt>
                <c:pt idx="1247">
                  <c:v>3</c:v>
                </c:pt>
                <c:pt idx="1248">
                  <c:v>7</c:v>
                </c:pt>
                <c:pt idx="1249">
                  <c:v>8</c:v>
                </c:pt>
                <c:pt idx="1250">
                  <c:v>7</c:v>
                </c:pt>
                <c:pt idx="1251">
                  <c:v>4</c:v>
                </c:pt>
                <c:pt idx="1252">
                  <c:v>4</c:v>
                </c:pt>
                <c:pt idx="1253">
                  <c:v>5</c:v>
                </c:pt>
                <c:pt idx="1254">
                  <c:v>5</c:v>
                </c:pt>
                <c:pt idx="1255">
                  <c:v>3</c:v>
                </c:pt>
                <c:pt idx="1256">
                  <c:v>4</c:v>
                </c:pt>
                <c:pt idx="1257">
                  <c:v>5</c:v>
                </c:pt>
                <c:pt idx="1258">
                  <c:v>5</c:v>
                </c:pt>
                <c:pt idx="1259">
                  <c:v>4</c:v>
                </c:pt>
                <c:pt idx="1260">
                  <c:v>3</c:v>
                </c:pt>
                <c:pt idx="1261">
                  <c:v>3</c:v>
                </c:pt>
                <c:pt idx="1262">
                  <c:v>3</c:v>
                </c:pt>
                <c:pt idx="1263">
                  <c:v>4</c:v>
                </c:pt>
                <c:pt idx="1264">
                  <c:v>4</c:v>
                </c:pt>
                <c:pt idx="1265">
                  <c:v>7</c:v>
                </c:pt>
                <c:pt idx="1266">
                  <c:v>7</c:v>
                </c:pt>
                <c:pt idx="1267">
                  <c:v>3</c:v>
                </c:pt>
                <c:pt idx="1268">
                  <c:v>3</c:v>
                </c:pt>
                <c:pt idx="1269">
                  <c:v>4</c:v>
                </c:pt>
                <c:pt idx="1270">
                  <c:v>8</c:v>
                </c:pt>
                <c:pt idx="1271">
                  <c:v>8</c:v>
                </c:pt>
                <c:pt idx="1272">
                  <c:v>9</c:v>
                </c:pt>
                <c:pt idx="1273">
                  <c:v>12</c:v>
                </c:pt>
                <c:pt idx="1274">
                  <c:v>11</c:v>
                </c:pt>
                <c:pt idx="1275">
                  <c:v>8</c:v>
                </c:pt>
                <c:pt idx="1276">
                  <c:v>4</c:v>
                </c:pt>
                <c:pt idx="1277">
                  <c:v>6</c:v>
                </c:pt>
                <c:pt idx="1278">
                  <c:v>6</c:v>
                </c:pt>
                <c:pt idx="1279">
                  <c:v>6</c:v>
                </c:pt>
                <c:pt idx="1280">
                  <c:v>7</c:v>
                </c:pt>
                <c:pt idx="1281">
                  <c:v>9</c:v>
                </c:pt>
                <c:pt idx="1282">
                  <c:v>9</c:v>
                </c:pt>
                <c:pt idx="1283">
                  <c:v>9</c:v>
                </c:pt>
                <c:pt idx="1284">
                  <c:v>9</c:v>
                </c:pt>
                <c:pt idx="1285">
                  <c:v>11</c:v>
                </c:pt>
                <c:pt idx="1286">
                  <c:v>10</c:v>
                </c:pt>
                <c:pt idx="1287">
                  <c:v>11</c:v>
                </c:pt>
                <c:pt idx="1288">
                  <c:v>8</c:v>
                </c:pt>
                <c:pt idx="1289">
                  <c:v>9</c:v>
                </c:pt>
                <c:pt idx="1290">
                  <c:v>11</c:v>
                </c:pt>
                <c:pt idx="1291">
                  <c:v>13</c:v>
                </c:pt>
                <c:pt idx="1292">
                  <c:v>16</c:v>
                </c:pt>
                <c:pt idx="1293">
                  <c:v>13</c:v>
                </c:pt>
                <c:pt idx="1294">
                  <c:v>15</c:v>
                </c:pt>
                <c:pt idx="1295">
                  <c:v>19</c:v>
                </c:pt>
                <c:pt idx="1296">
                  <c:v>23</c:v>
                </c:pt>
                <c:pt idx="1297">
                  <c:v>21</c:v>
                </c:pt>
                <c:pt idx="1298">
                  <c:v>21</c:v>
                </c:pt>
                <c:pt idx="1299">
                  <c:v>22</c:v>
                </c:pt>
                <c:pt idx="1300">
                  <c:v>24</c:v>
                </c:pt>
                <c:pt idx="1301">
                  <c:v>25</c:v>
                </c:pt>
                <c:pt idx="1302">
                  <c:v>21</c:v>
                </c:pt>
                <c:pt idx="1303">
                  <c:v>21</c:v>
                </c:pt>
                <c:pt idx="1304">
                  <c:v>20</c:v>
                </c:pt>
                <c:pt idx="1305">
                  <c:v>22</c:v>
                </c:pt>
                <c:pt idx="1306">
                  <c:v>19</c:v>
                </c:pt>
                <c:pt idx="1307">
                  <c:v>21</c:v>
                </c:pt>
                <c:pt idx="1308">
                  <c:v>24</c:v>
                </c:pt>
                <c:pt idx="1309">
                  <c:v>26</c:v>
                </c:pt>
                <c:pt idx="1310">
                  <c:v>24</c:v>
                </c:pt>
                <c:pt idx="1311">
                  <c:v>24</c:v>
                </c:pt>
                <c:pt idx="1312">
                  <c:v>22</c:v>
                </c:pt>
                <c:pt idx="1313">
                  <c:v>19</c:v>
                </c:pt>
                <c:pt idx="1314">
                  <c:v>16</c:v>
                </c:pt>
                <c:pt idx="1315">
                  <c:v>19</c:v>
                </c:pt>
                <c:pt idx="1316">
                  <c:v>17</c:v>
                </c:pt>
                <c:pt idx="1317">
                  <c:v>18</c:v>
                </c:pt>
                <c:pt idx="1318">
                  <c:v>19</c:v>
                </c:pt>
                <c:pt idx="1319">
                  <c:v>20</c:v>
                </c:pt>
                <c:pt idx="1320">
                  <c:v>28</c:v>
                </c:pt>
                <c:pt idx="1321">
                  <c:v>30</c:v>
                </c:pt>
                <c:pt idx="1322">
                  <c:v>32</c:v>
                </c:pt>
                <c:pt idx="1323">
                  <c:v>26</c:v>
                </c:pt>
                <c:pt idx="1324">
                  <c:v>28</c:v>
                </c:pt>
                <c:pt idx="1325">
                  <c:v>22</c:v>
                </c:pt>
                <c:pt idx="1326">
                  <c:v>20</c:v>
                </c:pt>
                <c:pt idx="1327">
                  <c:v>24</c:v>
                </c:pt>
                <c:pt idx="1328">
                  <c:v>26</c:v>
                </c:pt>
                <c:pt idx="1329">
                  <c:v>32</c:v>
                </c:pt>
                <c:pt idx="1330">
                  <c:v>34</c:v>
                </c:pt>
                <c:pt idx="1331">
                  <c:v>39</c:v>
                </c:pt>
                <c:pt idx="1332">
                  <c:v>35</c:v>
                </c:pt>
                <c:pt idx="1333">
                  <c:v>38</c:v>
                </c:pt>
                <c:pt idx="1334">
                  <c:v>40</c:v>
                </c:pt>
                <c:pt idx="1335">
                  <c:v>43</c:v>
                </c:pt>
                <c:pt idx="1336">
                  <c:v>48</c:v>
                </c:pt>
                <c:pt idx="1337">
                  <c:v>49</c:v>
                </c:pt>
                <c:pt idx="1338">
                  <c:v>55</c:v>
                </c:pt>
                <c:pt idx="1339">
                  <c:v>48</c:v>
                </c:pt>
                <c:pt idx="1340">
                  <c:v>43</c:v>
                </c:pt>
                <c:pt idx="1341">
                  <c:v>39</c:v>
                </c:pt>
                <c:pt idx="1342">
                  <c:v>34</c:v>
                </c:pt>
                <c:pt idx="1343">
                  <c:v>27</c:v>
                </c:pt>
                <c:pt idx="1344">
                  <c:v>21</c:v>
                </c:pt>
                <c:pt idx="1345">
                  <c:v>20</c:v>
                </c:pt>
                <c:pt idx="1346">
                  <c:v>20</c:v>
                </c:pt>
                <c:pt idx="1347">
                  <c:v>20</c:v>
                </c:pt>
                <c:pt idx="1348">
                  <c:v>20</c:v>
                </c:pt>
                <c:pt idx="1349">
                  <c:v>22</c:v>
                </c:pt>
                <c:pt idx="1350">
                  <c:v>22</c:v>
                </c:pt>
                <c:pt idx="1351">
                  <c:v>27</c:v>
                </c:pt>
                <c:pt idx="1352">
                  <c:v>27</c:v>
                </c:pt>
                <c:pt idx="1353">
                  <c:v>26</c:v>
                </c:pt>
                <c:pt idx="1354">
                  <c:v>26</c:v>
                </c:pt>
                <c:pt idx="1355">
                  <c:v>20</c:v>
                </c:pt>
                <c:pt idx="1356">
                  <c:v>19</c:v>
                </c:pt>
                <c:pt idx="1357">
                  <c:v>19</c:v>
                </c:pt>
                <c:pt idx="1358">
                  <c:v>16</c:v>
                </c:pt>
                <c:pt idx="1359">
                  <c:v>16</c:v>
                </c:pt>
                <c:pt idx="1360">
                  <c:v>19</c:v>
                </c:pt>
                <c:pt idx="1361">
                  <c:v>18</c:v>
                </c:pt>
                <c:pt idx="1362">
                  <c:v>16</c:v>
                </c:pt>
                <c:pt idx="1363">
                  <c:v>20</c:v>
                </c:pt>
                <c:pt idx="1364">
                  <c:v>20</c:v>
                </c:pt>
                <c:pt idx="1365">
                  <c:v>16</c:v>
                </c:pt>
                <c:pt idx="1366">
                  <c:v>16</c:v>
                </c:pt>
                <c:pt idx="1367">
                  <c:v>13</c:v>
                </c:pt>
                <c:pt idx="1368">
                  <c:v>13</c:v>
                </c:pt>
                <c:pt idx="1369">
                  <c:v>13</c:v>
                </c:pt>
                <c:pt idx="1370">
                  <c:v>12</c:v>
                </c:pt>
                <c:pt idx="1371">
                  <c:v>15</c:v>
                </c:pt>
                <c:pt idx="1372">
                  <c:v>14</c:v>
                </c:pt>
                <c:pt idx="1373">
                  <c:v>16</c:v>
                </c:pt>
                <c:pt idx="1374">
                  <c:v>12</c:v>
                </c:pt>
                <c:pt idx="1375">
                  <c:v>10</c:v>
                </c:pt>
                <c:pt idx="1376">
                  <c:v>11</c:v>
                </c:pt>
                <c:pt idx="1377">
                  <c:v>10</c:v>
                </c:pt>
                <c:pt idx="1378">
                  <c:v>11</c:v>
                </c:pt>
                <c:pt idx="1379">
                  <c:v>11</c:v>
                </c:pt>
                <c:pt idx="1380">
                  <c:v>14</c:v>
                </c:pt>
                <c:pt idx="1381">
                  <c:v>15</c:v>
                </c:pt>
                <c:pt idx="1382">
                  <c:v>15</c:v>
                </c:pt>
                <c:pt idx="1383">
                  <c:v>13</c:v>
                </c:pt>
                <c:pt idx="1384">
                  <c:v>12</c:v>
                </c:pt>
                <c:pt idx="1385">
                  <c:v>11</c:v>
                </c:pt>
                <c:pt idx="1386">
                  <c:v>8</c:v>
                </c:pt>
                <c:pt idx="1387">
                  <c:v>8</c:v>
                </c:pt>
                <c:pt idx="1388">
                  <c:v>9</c:v>
                </c:pt>
                <c:pt idx="1389">
                  <c:v>11</c:v>
                </c:pt>
                <c:pt idx="1390">
                  <c:v>10</c:v>
                </c:pt>
                <c:pt idx="1391">
                  <c:v>10</c:v>
                </c:pt>
                <c:pt idx="1392">
                  <c:v>11</c:v>
                </c:pt>
                <c:pt idx="1393">
                  <c:v>10</c:v>
                </c:pt>
                <c:pt idx="1394">
                  <c:v>11</c:v>
                </c:pt>
                <c:pt idx="1395">
                  <c:v>9</c:v>
                </c:pt>
                <c:pt idx="1396">
                  <c:v>8</c:v>
                </c:pt>
                <c:pt idx="1397">
                  <c:v>7</c:v>
                </c:pt>
                <c:pt idx="1398">
                  <c:v>7</c:v>
                </c:pt>
                <c:pt idx="1399">
                  <c:v>8</c:v>
                </c:pt>
                <c:pt idx="1400">
                  <c:v>8</c:v>
                </c:pt>
                <c:pt idx="1401">
                  <c:v>10</c:v>
                </c:pt>
                <c:pt idx="1402">
                  <c:v>14</c:v>
                </c:pt>
                <c:pt idx="1403">
                  <c:v>17</c:v>
                </c:pt>
                <c:pt idx="1404">
                  <c:v>22</c:v>
                </c:pt>
                <c:pt idx="1405">
                  <c:v>22</c:v>
                </c:pt>
                <c:pt idx="1406">
                  <c:v>25</c:v>
                </c:pt>
                <c:pt idx="1407">
                  <c:v>25</c:v>
                </c:pt>
                <c:pt idx="1408">
                  <c:v>26</c:v>
                </c:pt>
                <c:pt idx="1409">
                  <c:v>27</c:v>
                </c:pt>
                <c:pt idx="1410">
                  <c:v>26</c:v>
                </c:pt>
                <c:pt idx="1411">
                  <c:v>26</c:v>
                </c:pt>
                <c:pt idx="1412">
                  <c:v>28</c:v>
                </c:pt>
                <c:pt idx="1413">
                  <c:v>30</c:v>
                </c:pt>
                <c:pt idx="1414">
                  <c:v>31</c:v>
                </c:pt>
                <c:pt idx="1415">
                  <c:v>38</c:v>
                </c:pt>
                <c:pt idx="1416">
                  <c:v>54</c:v>
                </c:pt>
                <c:pt idx="1417">
                  <c:v>62</c:v>
                </c:pt>
                <c:pt idx="1418">
                  <c:v>76</c:v>
                </c:pt>
                <c:pt idx="1419">
                  <c:v>86</c:v>
                </c:pt>
                <c:pt idx="1420">
                  <c:v>95</c:v>
                </c:pt>
                <c:pt idx="1421">
                  <c:v>101</c:v>
                </c:pt>
                <c:pt idx="1422">
                  <c:v>117</c:v>
                </c:pt>
                <c:pt idx="1423">
                  <c:v>126</c:v>
                </c:pt>
                <c:pt idx="1424">
                  <c:v>134</c:v>
                </c:pt>
                <c:pt idx="1425">
                  <c:v>144</c:v>
                </c:pt>
                <c:pt idx="1426">
                  <c:v>152</c:v>
                </c:pt>
                <c:pt idx="1427">
                  <c:v>173</c:v>
                </c:pt>
                <c:pt idx="1428">
                  <c:v>180</c:v>
                </c:pt>
                <c:pt idx="1429">
                  <c:v>187</c:v>
                </c:pt>
                <c:pt idx="1430">
                  <c:v>202</c:v>
                </c:pt>
                <c:pt idx="1431">
                  <c:v>212</c:v>
                </c:pt>
                <c:pt idx="1432">
                  <c:v>220</c:v>
                </c:pt>
                <c:pt idx="1433">
                  <c:v>230</c:v>
                </c:pt>
                <c:pt idx="1434">
                  <c:v>237</c:v>
                </c:pt>
                <c:pt idx="1435">
                  <c:v>251</c:v>
                </c:pt>
                <c:pt idx="1436">
                  <c:v>264</c:v>
                </c:pt>
                <c:pt idx="1437">
                  <c:v>274</c:v>
                </c:pt>
                <c:pt idx="1438">
                  <c:v>282</c:v>
                </c:pt>
                <c:pt idx="1439">
                  <c:v>289</c:v>
                </c:pt>
                <c:pt idx="1440">
                  <c:v>297</c:v>
                </c:pt>
              </c:numCache>
            </c:numRef>
          </c:val>
          <c:extLst>
            <c:ext xmlns:c16="http://schemas.microsoft.com/office/drawing/2014/chart" uri="{C3380CC4-5D6E-409C-BE32-E72D297353CC}">
              <c16:uniqueId val="{00000003-AA8D-4D06-91B1-5345BE81CA8B}"/>
            </c:ext>
          </c:extLst>
        </c:ser>
        <c:ser>
          <c:idx val="4"/>
          <c:order val="4"/>
          <c:tx>
            <c:strRef>
              <c:f>Sheet8!$F$1</c:f>
              <c:strCache>
                <c:ptCount val="1"/>
                <c:pt idx="0">
                  <c:v>booked for cleaning</c:v>
                </c:pt>
              </c:strCache>
            </c:strRef>
          </c:tx>
          <c:spPr>
            <a:solidFill>
              <a:schemeClr val="accent5"/>
            </a:solidFill>
            <a:ln>
              <a:noFill/>
            </a:ln>
            <a:effectLst/>
          </c:spPr>
          <c:invertIfNegative val="0"/>
          <c:cat>
            <c:strRef>
              <c:f>Sheet8!$A$2:$A$1442</c:f>
              <c:strCache>
                <c:ptCount val="14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strCache>
            </c:strRef>
          </c:cat>
          <c:val>
            <c:numRef>
              <c:f>Sheet8!$F$2:$F$1442</c:f>
              <c:numCache>
                <c:formatCode>General</c:formatCode>
                <c:ptCount val="14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numCache>
            </c:numRef>
          </c:val>
          <c:extLst>
            <c:ext xmlns:c16="http://schemas.microsoft.com/office/drawing/2014/chart" uri="{C3380CC4-5D6E-409C-BE32-E72D297353CC}">
              <c16:uniqueId val="{00000004-AA8D-4D06-91B1-5345BE81CA8B}"/>
            </c:ext>
          </c:extLst>
        </c:ser>
        <c:ser>
          <c:idx val="5"/>
          <c:order val="5"/>
          <c:tx>
            <c:strRef>
              <c:f>Sheet8!$G$1</c:f>
              <c:strCache>
                <c:ptCount val="1"/>
                <c:pt idx="0">
                  <c:v>cleaning</c:v>
                </c:pt>
              </c:strCache>
            </c:strRef>
          </c:tx>
          <c:spPr>
            <a:solidFill>
              <a:schemeClr val="accent1">
                <a:lumMod val="50000"/>
              </a:schemeClr>
            </a:solidFill>
            <a:ln>
              <a:noFill/>
            </a:ln>
            <a:effectLst/>
          </c:spPr>
          <c:invertIfNegative val="0"/>
          <c:cat>
            <c:strRef>
              <c:f>Sheet8!$A$2:$A$1442</c:f>
              <c:strCache>
                <c:ptCount val="14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strCache>
            </c:strRef>
          </c:cat>
          <c:val>
            <c:numRef>
              <c:f>Sheet8!$G$2:$G$1442</c:f>
              <c:numCache>
                <c:formatCode>General</c:formatCode>
                <c:ptCount val="14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numCache>
            </c:numRef>
          </c:val>
          <c:extLst>
            <c:ext xmlns:c16="http://schemas.microsoft.com/office/drawing/2014/chart" uri="{C3380CC4-5D6E-409C-BE32-E72D297353CC}">
              <c16:uniqueId val="{00000005-AA8D-4D06-91B1-5345BE81CA8B}"/>
            </c:ext>
          </c:extLst>
        </c:ser>
        <c:ser>
          <c:idx val="6"/>
          <c:order val="6"/>
          <c:tx>
            <c:strRef>
              <c:f>Sheet8!$H$1</c:f>
              <c:strCache>
                <c:ptCount val="1"/>
                <c:pt idx="0">
                  <c:v>booked</c:v>
                </c:pt>
              </c:strCache>
            </c:strRef>
          </c:tx>
          <c:spPr>
            <a:solidFill>
              <a:srgbClr val="CBA9E5"/>
            </a:solidFill>
            <a:ln>
              <a:noFill/>
            </a:ln>
            <a:effectLst/>
          </c:spPr>
          <c:invertIfNegative val="0"/>
          <c:cat>
            <c:strRef>
              <c:f>Sheet8!$A$2:$A$1442</c:f>
              <c:strCache>
                <c:ptCount val="14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strCache>
            </c:strRef>
          </c:cat>
          <c:val>
            <c:numRef>
              <c:f>Sheet8!$H$2:$H$1442</c:f>
              <c:numCache>
                <c:formatCode>General</c:formatCode>
                <c:ptCount val="1441"/>
                <c:pt idx="0">
                  <c:v>0</c:v>
                </c:pt>
                <c:pt idx="1">
                  <c:v>0</c:v>
                </c:pt>
                <c:pt idx="2">
                  <c:v>0</c:v>
                </c:pt>
                <c:pt idx="3">
                  <c:v>1</c:v>
                </c:pt>
                <c:pt idx="4">
                  <c:v>1</c:v>
                </c:pt>
                <c:pt idx="5">
                  <c:v>1</c:v>
                </c:pt>
                <c:pt idx="6">
                  <c:v>1</c:v>
                </c:pt>
                <c:pt idx="7">
                  <c:v>0</c:v>
                </c:pt>
                <c:pt idx="8">
                  <c:v>2</c:v>
                </c:pt>
                <c:pt idx="9">
                  <c:v>4</c:v>
                </c:pt>
                <c:pt idx="10">
                  <c:v>5</c:v>
                </c:pt>
                <c:pt idx="11">
                  <c:v>5</c:v>
                </c:pt>
                <c:pt idx="12">
                  <c:v>6</c:v>
                </c:pt>
                <c:pt idx="13">
                  <c:v>8</c:v>
                </c:pt>
                <c:pt idx="14">
                  <c:v>7</c:v>
                </c:pt>
                <c:pt idx="15">
                  <c:v>8</c:v>
                </c:pt>
                <c:pt idx="16">
                  <c:v>7</c:v>
                </c:pt>
                <c:pt idx="17">
                  <c:v>8</c:v>
                </c:pt>
                <c:pt idx="18">
                  <c:v>12</c:v>
                </c:pt>
                <c:pt idx="19">
                  <c:v>11</c:v>
                </c:pt>
                <c:pt idx="20">
                  <c:v>11</c:v>
                </c:pt>
                <c:pt idx="21">
                  <c:v>11</c:v>
                </c:pt>
                <c:pt idx="22">
                  <c:v>10</c:v>
                </c:pt>
                <c:pt idx="23">
                  <c:v>8</c:v>
                </c:pt>
                <c:pt idx="24">
                  <c:v>8</c:v>
                </c:pt>
                <c:pt idx="25">
                  <c:v>9</c:v>
                </c:pt>
                <c:pt idx="26">
                  <c:v>12</c:v>
                </c:pt>
                <c:pt idx="27">
                  <c:v>11</c:v>
                </c:pt>
                <c:pt idx="28">
                  <c:v>11</c:v>
                </c:pt>
                <c:pt idx="29">
                  <c:v>12</c:v>
                </c:pt>
                <c:pt idx="30">
                  <c:v>15</c:v>
                </c:pt>
                <c:pt idx="31">
                  <c:v>15</c:v>
                </c:pt>
                <c:pt idx="32">
                  <c:v>16</c:v>
                </c:pt>
                <c:pt idx="33">
                  <c:v>18</c:v>
                </c:pt>
                <c:pt idx="34">
                  <c:v>19</c:v>
                </c:pt>
                <c:pt idx="35">
                  <c:v>19</c:v>
                </c:pt>
                <c:pt idx="36">
                  <c:v>20</c:v>
                </c:pt>
                <c:pt idx="37">
                  <c:v>19</c:v>
                </c:pt>
                <c:pt idx="38">
                  <c:v>18</c:v>
                </c:pt>
                <c:pt idx="39">
                  <c:v>19</c:v>
                </c:pt>
                <c:pt idx="40">
                  <c:v>20</c:v>
                </c:pt>
                <c:pt idx="41">
                  <c:v>19</c:v>
                </c:pt>
                <c:pt idx="42">
                  <c:v>17</c:v>
                </c:pt>
                <c:pt idx="43">
                  <c:v>17</c:v>
                </c:pt>
                <c:pt idx="44">
                  <c:v>17</c:v>
                </c:pt>
                <c:pt idx="45">
                  <c:v>17</c:v>
                </c:pt>
                <c:pt idx="46">
                  <c:v>16</c:v>
                </c:pt>
                <c:pt idx="47">
                  <c:v>16</c:v>
                </c:pt>
                <c:pt idx="48">
                  <c:v>15</c:v>
                </c:pt>
                <c:pt idx="49">
                  <c:v>13</c:v>
                </c:pt>
                <c:pt idx="50">
                  <c:v>11</c:v>
                </c:pt>
                <c:pt idx="51">
                  <c:v>9</c:v>
                </c:pt>
                <c:pt idx="52">
                  <c:v>7</c:v>
                </c:pt>
                <c:pt idx="53">
                  <c:v>7</c:v>
                </c:pt>
                <c:pt idx="54">
                  <c:v>6</c:v>
                </c:pt>
                <c:pt idx="55">
                  <c:v>6</c:v>
                </c:pt>
                <c:pt idx="56">
                  <c:v>5</c:v>
                </c:pt>
                <c:pt idx="57">
                  <c:v>4</c:v>
                </c:pt>
                <c:pt idx="58">
                  <c:v>2</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2</c:v>
                </c:pt>
                <c:pt idx="93">
                  <c:v>2</c:v>
                </c:pt>
                <c:pt idx="94">
                  <c:v>2</c:v>
                </c:pt>
                <c:pt idx="95">
                  <c:v>2</c:v>
                </c:pt>
                <c:pt idx="96">
                  <c:v>2</c:v>
                </c:pt>
                <c:pt idx="97">
                  <c:v>2</c:v>
                </c:pt>
                <c:pt idx="98">
                  <c:v>2</c:v>
                </c:pt>
                <c:pt idx="99">
                  <c:v>2</c:v>
                </c:pt>
                <c:pt idx="100">
                  <c:v>2</c:v>
                </c:pt>
                <c:pt idx="101">
                  <c:v>2</c:v>
                </c:pt>
                <c:pt idx="102">
                  <c:v>2</c:v>
                </c:pt>
                <c:pt idx="103">
                  <c:v>2</c:v>
                </c:pt>
                <c:pt idx="104">
                  <c:v>2</c:v>
                </c:pt>
                <c:pt idx="105">
                  <c:v>2</c:v>
                </c:pt>
                <c:pt idx="106">
                  <c:v>2</c:v>
                </c:pt>
                <c:pt idx="107">
                  <c:v>2</c:v>
                </c:pt>
                <c:pt idx="108">
                  <c:v>2</c:v>
                </c:pt>
                <c:pt idx="109">
                  <c:v>2</c:v>
                </c:pt>
                <c:pt idx="110">
                  <c:v>2</c:v>
                </c:pt>
                <c:pt idx="111">
                  <c:v>2</c:v>
                </c:pt>
                <c:pt idx="112">
                  <c:v>2</c:v>
                </c:pt>
                <c:pt idx="113">
                  <c:v>2</c:v>
                </c:pt>
                <c:pt idx="114">
                  <c:v>2</c:v>
                </c:pt>
                <c:pt idx="115">
                  <c:v>2</c:v>
                </c:pt>
                <c:pt idx="116">
                  <c:v>2</c:v>
                </c:pt>
                <c:pt idx="117">
                  <c:v>2</c:v>
                </c:pt>
                <c:pt idx="118">
                  <c:v>2</c:v>
                </c:pt>
                <c:pt idx="119">
                  <c:v>3</c:v>
                </c:pt>
                <c:pt idx="120">
                  <c:v>3</c:v>
                </c:pt>
                <c:pt idx="121">
                  <c:v>3</c:v>
                </c:pt>
                <c:pt idx="122">
                  <c:v>3</c:v>
                </c:pt>
                <c:pt idx="123">
                  <c:v>3</c:v>
                </c:pt>
                <c:pt idx="124">
                  <c:v>3</c:v>
                </c:pt>
                <c:pt idx="125">
                  <c:v>3</c:v>
                </c:pt>
                <c:pt idx="126">
                  <c:v>3</c:v>
                </c:pt>
                <c:pt idx="127">
                  <c:v>3</c:v>
                </c:pt>
                <c:pt idx="128">
                  <c:v>3</c:v>
                </c:pt>
                <c:pt idx="129">
                  <c:v>3</c:v>
                </c:pt>
                <c:pt idx="130">
                  <c:v>3</c:v>
                </c:pt>
                <c:pt idx="131">
                  <c:v>3</c:v>
                </c:pt>
                <c:pt idx="132">
                  <c:v>1</c:v>
                </c:pt>
                <c:pt idx="133">
                  <c:v>1</c:v>
                </c:pt>
                <c:pt idx="134">
                  <c:v>1</c:v>
                </c:pt>
                <c:pt idx="135">
                  <c:v>1</c:v>
                </c:pt>
                <c:pt idx="136">
                  <c:v>1</c:v>
                </c:pt>
                <c:pt idx="137">
                  <c:v>1</c:v>
                </c:pt>
                <c:pt idx="138">
                  <c:v>1</c:v>
                </c:pt>
                <c:pt idx="139">
                  <c:v>1</c:v>
                </c:pt>
                <c:pt idx="140">
                  <c:v>1</c:v>
                </c:pt>
                <c:pt idx="141">
                  <c:v>2</c:v>
                </c:pt>
                <c:pt idx="142">
                  <c:v>2</c:v>
                </c:pt>
                <c:pt idx="143">
                  <c:v>2</c:v>
                </c:pt>
                <c:pt idx="144">
                  <c:v>2</c:v>
                </c:pt>
                <c:pt idx="145">
                  <c:v>2</c:v>
                </c:pt>
                <c:pt idx="146">
                  <c:v>2</c:v>
                </c:pt>
                <c:pt idx="147">
                  <c:v>2</c:v>
                </c:pt>
                <c:pt idx="148">
                  <c:v>2</c:v>
                </c:pt>
                <c:pt idx="149">
                  <c:v>3</c:v>
                </c:pt>
                <c:pt idx="150">
                  <c:v>3</c:v>
                </c:pt>
                <c:pt idx="151">
                  <c:v>3</c:v>
                </c:pt>
                <c:pt idx="152">
                  <c:v>3</c:v>
                </c:pt>
                <c:pt idx="153">
                  <c:v>3</c:v>
                </c:pt>
                <c:pt idx="154">
                  <c:v>3</c:v>
                </c:pt>
                <c:pt idx="155">
                  <c:v>3</c:v>
                </c:pt>
                <c:pt idx="156">
                  <c:v>3</c:v>
                </c:pt>
                <c:pt idx="157">
                  <c:v>3</c:v>
                </c:pt>
                <c:pt idx="158">
                  <c:v>3</c:v>
                </c:pt>
                <c:pt idx="159">
                  <c:v>2</c:v>
                </c:pt>
                <c:pt idx="160">
                  <c:v>2</c:v>
                </c:pt>
                <c:pt idx="161">
                  <c:v>2</c:v>
                </c:pt>
                <c:pt idx="162">
                  <c:v>2</c:v>
                </c:pt>
                <c:pt idx="163">
                  <c:v>3</c:v>
                </c:pt>
                <c:pt idx="164">
                  <c:v>3</c:v>
                </c:pt>
                <c:pt idx="165">
                  <c:v>5</c:v>
                </c:pt>
                <c:pt idx="166">
                  <c:v>5</c:v>
                </c:pt>
                <c:pt idx="167">
                  <c:v>6</c:v>
                </c:pt>
                <c:pt idx="168">
                  <c:v>6</c:v>
                </c:pt>
                <c:pt idx="169">
                  <c:v>7</c:v>
                </c:pt>
                <c:pt idx="170">
                  <c:v>8</c:v>
                </c:pt>
                <c:pt idx="171">
                  <c:v>8</c:v>
                </c:pt>
                <c:pt idx="172">
                  <c:v>8</c:v>
                </c:pt>
                <c:pt idx="173">
                  <c:v>8</c:v>
                </c:pt>
                <c:pt idx="174">
                  <c:v>8</c:v>
                </c:pt>
                <c:pt idx="175">
                  <c:v>8</c:v>
                </c:pt>
                <c:pt idx="176">
                  <c:v>8</c:v>
                </c:pt>
                <c:pt idx="177">
                  <c:v>8</c:v>
                </c:pt>
                <c:pt idx="178">
                  <c:v>8</c:v>
                </c:pt>
                <c:pt idx="179">
                  <c:v>8</c:v>
                </c:pt>
                <c:pt idx="180">
                  <c:v>8</c:v>
                </c:pt>
                <c:pt idx="181">
                  <c:v>8</c:v>
                </c:pt>
                <c:pt idx="182">
                  <c:v>11</c:v>
                </c:pt>
                <c:pt idx="183">
                  <c:v>11</c:v>
                </c:pt>
                <c:pt idx="184">
                  <c:v>11</c:v>
                </c:pt>
                <c:pt idx="185">
                  <c:v>12</c:v>
                </c:pt>
                <c:pt idx="186">
                  <c:v>15</c:v>
                </c:pt>
                <c:pt idx="187">
                  <c:v>15</c:v>
                </c:pt>
                <c:pt idx="188">
                  <c:v>16</c:v>
                </c:pt>
                <c:pt idx="189">
                  <c:v>16</c:v>
                </c:pt>
                <c:pt idx="190">
                  <c:v>16</c:v>
                </c:pt>
                <c:pt idx="191">
                  <c:v>17</c:v>
                </c:pt>
                <c:pt idx="192">
                  <c:v>20</c:v>
                </c:pt>
                <c:pt idx="193">
                  <c:v>21</c:v>
                </c:pt>
                <c:pt idx="194">
                  <c:v>21</c:v>
                </c:pt>
                <c:pt idx="195">
                  <c:v>22</c:v>
                </c:pt>
                <c:pt idx="196">
                  <c:v>23</c:v>
                </c:pt>
                <c:pt idx="197">
                  <c:v>24</c:v>
                </c:pt>
                <c:pt idx="198">
                  <c:v>25</c:v>
                </c:pt>
                <c:pt idx="199">
                  <c:v>27</c:v>
                </c:pt>
                <c:pt idx="200">
                  <c:v>28</c:v>
                </c:pt>
                <c:pt idx="201">
                  <c:v>29</c:v>
                </c:pt>
                <c:pt idx="202">
                  <c:v>29</c:v>
                </c:pt>
                <c:pt idx="203">
                  <c:v>28</c:v>
                </c:pt>
                <c:pt idx="204">
                  <c:v>28</c:v>
                </c:pt>
                <c:pt idx="205">
                  <c:v>26</c:v>
                </c:pt>
                <c:pt idx="206">
                  <c:v>26</c:v>
                </c:pt>
                <c:pt idx="207">
                  <c:v>25</c:v>
                </c:pt>
                <c:pt idx="208">
                  <c:v>25</c:v>
                </c:pt>
                <c:pt idx="209">
                  <c:v>24</c:v>
                </c:pt>
                <c:pt idx="210">
                  <c:v>23</c:v>
                </c:pt>
                <c:pt idx="211">
                  <c:v>23</c:v>
                </c:pt>
                <c:pt idx="212">
                  <c:v>23</c:v>
                </c:pt>
                <c:pt idx="213">
                  <c:v>23</c:v>
                </c:pt>
                <c:pt idx="214">
                  <c:v>23</c:v>
                </c:pt>
                <c:pt idx="215">
                  <c:v>23</c:v>
                </c:pt>
                <c:pt idx="216">
                  <c:v>23</c:v>
                </c:pt>
                <c:pt idx="217">
                  <c:v>23</c:v>
                </c:pt>
                <c:pt idx="218">
                  <c:v>23</c:v>
                </c:pt>
                <c:pt idx="219">
                  <c:v>23</c:v>
                </c:pt>
                <c:pt idx="220">
                  <c:v>23</c:v>
                </c:pt>
                <c:pt idx="221">
                  <c:v>22</c:v>
                </c:pt>
                <c:pt idx="222">
                  <c:v>20</c:v>
                </c:pt>
                <c:pt idx="223">
                  <c:v>20</c:v>
                </c:pt>
                <c:pt idx="224">
                  <c:v>20</c:v>
                </c:pt>
                <c:pt idx="225">
                  <c:v>19</c:v>
                </c:pt>
                <c:pt idx="226">
                  <c:v>16</c:v>
                </c:pt>
                <c:pt idx="227">
                  <c:v>17</c:v>
                </c:pt>
                <c:pt idx="228">
                  <c:v>17</c:v>
                </c:pt>
                <c:pt idx="229">
                  <c:v>16</c:v>
                </c:pt>
                <c:pt idx="230">
                  <c:v>16</c:v>
                </c:pt>
                <c:pt idx="231">
                  <c:v>16</c:v>
                </c:pt>
                <c:pt idx="232">
                  <c:v>14</c:v>
                </c:pt>
                <c:pt idx="233">
                  <c:v>13</c:v>
                </c:pt>
                <c:pt idx="234">
                  <c:v>14</c:v>
                </c:pt>
                <c:pt idx="235">
                  <c:v>13</c:v>
                </c:pt>
                <c:pt idx="236">
                  <c:v>14</c:v>
                </c:pt>
                <c:pt idx="237">
                  <c:v>14</c:v>
                </c:pt>
                <c:pt idx="238">
                  <c:v>13</c:v>
                </c:pt>
                <c:pt idx="239">
                  <c:v>13</c:v>
                </c:pt>
                <c:pt idx="240">
                  <c:v>12</c:v>
                </c:pt>
                <c:pt idx="241">
                  <c:v>13</c:v>
                </c:pt>
                <c:pt idx="242">
                  <c:v>13</c:v>
                </c:pt>
                <c:pt idx="243">
                  <c:v>16</c:v>
                </c:pt>
                <c:pt idx="244">
                  <c:v>16</c:v>
                </c:pt>
                <c:pt idx="245">
                  <c:v>19</c:v>
                </c:pt>
                <c:pt idx="246">
                  <c:v>19</c:v>
                </c:pt>
                <c:pt idx="247">
                  <c:v>18</c:v>
                </c:pt>
                <c:pt idx="248">
                  <c:v>18</c:v>
                </c:pt>
                <c:pt idx="249">
                  <c:v>18</c:v>
                </c:pt>
                <c:pt idx="250">
                  <c:v>17</c:v>
                </c:pt>
                <c:pt idx="251">
                  <c:v>18</c:v>
                </c:pt>
                <c:pt idx="252">
                  <c:v>15</c:v>
                </c:pt>
                <c:pt idx="253">
                  <c:v>14</c:v>
                </c:pt>
                <c:pt idx="254">
                  <c:v>16</c:v>
                </c:pt>
                <c:pt idx="255">
                  <c:v>16</c:v>
                </c:pt>
                <c:pt idx="256">
                  <c:v>17</c:v>
                </c:pt>
                <c:pt idx="257">
                  <c:v>18</c:v>
                </c:pt>
                <c:pt idx="258">
                  <c:v>19</c:v>
                </c:pt>
                <c:pt idx="259">
                  <c:v>19</c:v>
                </c:pt>
                <c:pt idx="260">
                  <c:v>19</c:v>
                </c:pt>
                <c:pt idx="261">
                  <c:v>19</c:v>
                </c:pt>
                <c:pt idx="262">
                  <c:v>19</c:v>
                </c:pt>
                <c:pt idx="263">
                  <c:v>18</c:v>
                </c:pt>
                <c:pt idx="264">
                  <c:v>18</c:v>
                </c:pt>
                <c:pt idx="265">
                  <c:v>18</c:v>
                </c:pt>
                <c:pt idx="266">
                  <c:v>18</c:v>
                </c:pt>
                <c:pt idx="267">
                  <c:v>17</c:v>
                </c:pt>
                <c:pt idx="268">
                  <c:v>14</c:v>
                </c:pt>
                <c:pt idx="269">
                  <c:v>13</c:v>
                </c:pt>
                <c:pt idx="270">
                  <c:v>13</c:v>
                </c:pt>
                <c:pt idx="271">
                  <c:v>16</c:v>
                </c:pt>
                <c:pt idx="272">
                  <c:v>19</c:v>
                </c:pt>
                <c:pt idx="273">
                  <c:v>21</c:v>
                </c:pt>
                <c:pt idx="274">
                  <c:v>23</c:v>
                </c:pt>
                <c:pt idx="275">
                  <c:v>22</c:v>
                </c:pt>
                <c:pt idx="276">
                  <c:v>20</c:v>
                </c:pt>
                <c:pt idx="277">
                  <c:v>20</c:v>
                </c:pt>
                <c:pt idx="278">
                  <c:v>20</c:v>
                </c:pt>
                <c:pt idx="279">
                  <c:v>19</c:v>
                </c:pt>
                <c:pt idx="280">
                  <c:v>20</c:v>
                </c:pt>
                <c:pt idx="281">
                  <c:v>21</c:v>
                </c:pt>
                <c:pt idx="282">
                  <c:v>22</c:v>
                </c:pt>
                <c:pt idx="283">
                  <c:v>24</c:v>
                </c:pt>
                <c:pt idx="284">
                  <c:v>25</c:v>
                </c:pt>
                <c:pt idx="285">
                  <c:v>26</c:v>
                </c:pt>
                <c:pt idx="286">
                  <c:v>30</c:v>
                </c:pt>
                <c:pt idx="287">
                  <c:v>28</c:v>
                </c:pt>
                <c:pt idx="288">
                  <c:v>29</c:v>
                </c:pt>
                <c:pt idx="289">
                  <c:v>31</c:v>
                </c:pt>
                <c:pt idx="290">
                  <c:v>32</c:v>
                </c:pt>
                <c:pt idx="291">
                  <c:v>34</c:v>
                </c:pt>
                <c:pt idx="292">
                  <c:v>33</c:v>
                </c:pt>
                <c:pt idx="293">
                  <c:v>34</c:v>
                </c:pt>
                <c:pt idx="294">
                  <c:v>38</c:v>
                </c:pt>
                <c:pt idx="295">
                  <c:v>37</c:v>
                </c:pt>
                <c:pt idx="296">
                  <c:v>36</c:v>
                </c:pt>
                <c:pt idx="297">
                  <c:v>37</c:v>
                </c:pt>
                <c:pt idx="298">
                  <c:v>36</c:v>
                </c:pt>
                <c:pt idx="299">
                  <c:v>38</c:v>
                </c:pt>
                <c:pt idx="300">
                  <c:v>37</c:v>
                </c:pt>
                <c:pt idx="301">
                  <c:v>35</c:v>
                </c:pt>
                <c:pt idx="302">
                  <c:v>35</c:v>
                </c:pt>
                <c:pt idx="303">
                  <c:v>36</c:v>
                </c:pt>
                <c:pt idx="304">
                  <c:v>37</c:v>
                </c:pt>
                <c:pt idx="305">
                  <c:v>37</c:v>
                </c:pt>
                <c:pt idx="306">
                  <c:v>38</c:v>
                </c:pt>
                <c:pt idx="307">
                  <c:v>43</c:v>
                </c:pt>
                <c:pt idx="308">
                  <c:v>44</c:v>
                </c:pt>
                <c:pt idx="309">
                  <c:v>44</c:v>
                </c:pt>
                <c:pt idx="310">
                  <c:v>46</c:v>
                </c:pt>
                <c:pt idx="311">
                  <c:v>47</c:v>
                </c:pt>
                <c:pt idx="312">
                  <c:v>48</c:v>
                </c:pt>
                <c:pt idx="313">
                  <c:v>44</c:v>
                </c:pt>
                <c:pt idx="314">
                  <c:v>45</c:v>
                </c:pt>
                <c:pt idx="315">
                  <c:v>47</c:v>
                </c:pt>
                <c:pt idx="316">
                  <c:v>44</c:v>
                </c:pt>
                <c:pt idx="317">
                  <c:v>43</c:v>
                </c:pt>
                <c:pt idx="318">
                  <c:v>44</c:v>
                </c:pt>
                <c:pt idx="319">
                  <c:v>41</c:v>
                </c:pt>
                <c:pt idx="320">
                  <c:v>40</c:v>
                </c:pt>
                <c:pt idx="321">
                  <c:v>41</c:v>
                </c:pt>
                <c:pt idx="322">
                  <c:v>41</c:v>
                </c:pt>
                <c:pt idx="323">
                  <c:v>42</c:v>
                </c:pt>
                <c:pt idx="324">
                  <c:v>45</c:v>
                </c:pt>
                <c:pt idx="325">
                  <c:v>44</c:v>
                </c:pt>
                <c:pt idx="326">
                  <c:v>46</c:v>
                </c:pt>
                <c:pt idx="327">
                  <c:v>49</c:v>
                </c:pt>
                <c:pt idx="328">
                  <c:v>47</c:v>
                </c:pt>
                <c:pt idx="329">
                  <c:v>51</c:v>
                </c:pt>
                <c:pt idx="330">
                  <c:v>51</c:v>
                </c:pt>
                <c:pt idx="331">
                  <c:v>55</c:v>
                </c:pt>
                <c:pt idx="332">
                  <c:v>57</c:v>
                </c:pt>
                <c:pt idx="333">
                  <c:v>58</c:v>
                </c:pt>
                <c:pt idx="334">
                  <c:v>58</c:v>
                </c:pt>
                <c:pt idx="335">
                  <c:v>63</c:v>
                </c:pt>
                <c:pt idx="336">
                  <c:v>63</c:v>
                </c:pt>
                <c:pt idx="337">
                  <c:v>67</c:v>
                </c:pt>
                <c:pt idx="338">
                  <c:v>71</c:v>
                </c:pt>
                <c:pt idx="339">
                  <c:v>69</c:v>
                </c:pt>
                <c:pt idx="340">
                  <c:v>72</c:v>
                </c:pt>
                <c:pt idx="341">
                  <c:v>76</c:v>
                </c:pt>
                <c:pt idx="342">
                  <c:v>79</c:v>
                </c:pt>
                <c:pt idx="343">
                  <c:v>79</c:v>
                </c:pt>
                <c:pt idx="344">
                  <c:v>80</c:v>
                </c:pt>
                <c:pt idx="345">
                  <c:v>79</c:v>
                </c:pt>
                <c:pt idx="346">
                  <c:v>75</c:v>
                </c:pt>
                <c:pt idx="347">
                  <c:v>76</c:v>
                </c:pt>
                <c:pt idx="348">
                  <c:v>80</c:v>
                </c:pt>
                <c:pt idx="349">
                  <c:v>79</c:v>
                </c:pt>
                <c:pt idx="350">
                  <c:v>81</c:v>
                </c:pt>
                <c:pt idx="351">
                  <c:v>83</c:v>
                </c:pt>
                <c:pt idx="352">
                  <c:v>84</c:v>
                </c:pt>
                <c:pt idx="353">
                  <c:v>86</c:v>
                </c:pt>
                <c:pt idx="354">
                  <c:v>91</c:v>
                </c:pt>
                <c:pt idx="355">
                  <c:v>94</c:v>
                </c:pt>
                <c:pt idx="356">
                  <c:v>94</c:v>
                </c:pt>
                <c:pt idx="357">
                  <c:v>98</c:v>
                </c:pt>
                <c:pt idx="358">
                  <c:v>95</c:v>
                </c:pt>
                <c:pt idx="359">
                  <c:v>98</c:v>
                </c:pt>
                <c:pt idx="360">
                  <c:v>101</c:v>
                </c:pt>
                <c:pt idx="361">
                  <c:v>103</c:v>
                </c:pt>
                <c:pt idx="362">
                  <c:v>103</c:v>
                </c:pt>
                <c:pt idx="363">
                  <c:v>109</c:v>
                </c:pt>
                <c:pt idx="364">
                  <c:v>115</c:v>
                </c:pt>
                <c:pt idx="365">
                  <c:v>115</c:v>
                </c:pt>
                <c:pt idx="366">
                  <c:v>115</c:v>
                </c:pt>
                <c:pt idx="367">
                  <c:v>124</c:v>
                </c:pt>
                <c:pt idx="368">
                  <c:v>124</c:v>
                </c:pt>
                <c:pt idx="369">
                  <c:v>123</c:v>
                </c:pt>
                <c:pt idx="370">
                  <c:v>120</c:v>
                </c:pt>
                <c:pt idx="371">
                  <c:v>121</c:v>
                </c:pt>
                <c:pt idx="372">
                  <c:v>121</c:v>
                </c:pt>
                <c:pt idx="373">
                  <c:v>119</c:v>
                </c:pt>
                <c:pt idx="374">
                  <c:v>124</c:v>
                </c:pt>
                <c:pt idx="375">
                  <c:v>129</c:v>
                </c:pt>
                <c:pt idx="376">
                  <c:v>128</c:v>
                </c:pt>
                <c:pt idx="377">
                  <c:v>131</c:v>
                </c:pt>
                <c:pt idx="378">
                  <c:v>126</c:v>
                </c:pt>
                <c:pt idx="379">
                  <c:v>125</c:v>
                </c:pt>
                <c:pt idx="380">
                  <c:v>125</c:v>
                </c:pt>
                <c:pt idx="381">
                  <c:v>131</c:v>
                </c:pt>
                <c:pt idx="382">
                  <c:v>134</c:v>
                </c:pt>
                <c:pt idx="383">
                  <c:v>131</c:v>
                </c:pt>
                <c:pt idx="384">
                  <c:v>133</c:v>
                </c:pt>
                <c:pt idx="385">
                  <c:v>129</c:v>
                </c:pt>
                <c:pt idx="386">
                  <c:v>129</c:v>
                </c:pt>
                <c:pt idx="387">
                  <c:v>132</c:v>
                </c:pt>
                <c:pt idx="388">
                  <c:v>129</c:v>
                </c:pt>
                <c:pt idx="389">
                  <c:v>130</c:v>
                </c:pt>
                <c:pt idx="390">
                  <c:v>132</c:v>
                </c:pt>
                <c:pt idx="391">
                  <c:v>132</c:v>
                </c:pt>
                <c:pt idx="392">
                  <c:v>130</c:v>
                </c:pt>
                <c:pt idx="393">
                  <c:v>134</c:v>
                </c:pt>
                <c:pt idx="394">
                  <c:v>142</c:v>
                </c:pt>
                <c:pt idx="395">
                  <c:v>145</c:v>
                </c:pt>
                <c:pt idx="396">
                  <c:v>151</c:v>
                </c:pt>
                <c:pt idx="397">
                  <c:v>163</c:v>
                </c:pt>
                <c:pt idx="398">
                  <c:v>162</c:v>
                </c:pt>
                <c:pt idx="399">
                  <c:v>159</c:v>
                </c:pt>
                <c:pt idx="400">
                  <c:v>158</c:v>
                </c:pt>
                <c:pt idx="401">
                  <c:v>163</c:v>
                </c:pt>
                <c:pt idx="402">
                  <c:v>165</c:v>
                </c:pt>
                <c:pt idx="403">
                  <c:v>175</c:v>
                </c:pt>
                <c:pt idx="404">
                  <c:v>175</c:v>
                </c:pt>
                <c:pt idx="405">
                  <c:v>175</c:v>
                </c:pt>
                <c:pt idx="406">
                  <c:v>177</c:v>
                </c:pt>
                <c:pt idx="407">
                  <c:v>181</c:v>
                </c:pt>
                <c:pt idx="408">
                  <c:v>187</c:v>
                </c:pt>
                <c:pt idx="409">
                  <c:v>187</c:v>
                </c:pt>
                <c:pt idx="410">
                  <c:v>193</c:v>
                </c:pt>
                <c:pt idx="411">
                  <c:v>202</c:v>
                </c:pt>
                <c:pt idx="412">
                  <c:v>206</c:v>
                </c:pt>
                <c:pt idx="413">
                  <c:v>203</c:v>
                </c:pt>
                <c:pt idx="414">
                  <c:v>207</c:v>
                </c:pt>
                <c:pt idx="415">
                  <c:v>214</c:v>
                </c:pt>
                <c:pt idx="416">
                  <c:v>217</c:v>
                </c:pt>
                <c:pt idx="417">
                  <c:v>212</c:v>
                </c:pt>
                <c:pt idx="418">
                  <c:v>213</c:v>
                </c:pt>
                <c:pt idx="419">
                  <c:v>219</c:v>
                </c:pt>
                <c:pt idx="420">
                  <c:v>218</c:v>
                </c:pt>
                <c:pt idx="421">
                  <c:v>218</c:v>
                </c:pt>
                <c:pt idx="422">
                  <c:v>217</c:v>
                </c:pt>
                <c:pt idx="423">
                  <c:v>231</c:v>
                </c:pt>
                <c:pt idx="424">
                  <c:v>230</c:v>
                </c:pt>
                <c:pt idx="425">
                  <c:v>230</c:v>
                </c:pt>
                <c:pt idx="426">
                  <c:v>239</c:v>
                </c:pt>
                <c:pt idx="427">
                  <c:v>235</c:v>
                </c:pt>
                <c:pt idx="428">
                  <c:v>233</c:v>
                </c:pt>
                <c:pt idx="429">
                  <c:v>230</c:v>
                </c:pt>
                <c:pt idx="430">
                  <c:v>242</c:v>
                </c:pt>
                <c:pt idx="431">
                  <c:v>244</c:v>
                </c:pt>
                <c:pt idx="432">
                  <c:v>246</c:v>
                </c:pt>
                <c:pt idx="433">
                  <c:v>251</c:v>
                </c:pt>
                <c:pt idx="434">
                  <c:v>255</c:v>
                </c:pt>
                <c:pt idx="435">
                  <c:v>259</c:v>
                </c:pt>
                <c:pt idx="436">
                  <c:v>259</c:v>
                </c:pt>
                <c:pt idx="437">
                  <c:v>262</c:v>
                </c:pt>
                <c:pt idx="438">
                  <c:v>261</c:v>
                </c:pt>
                <c:pt idx="439">
                  <c:v>263</c:v>
                </c:pt>
                <c:pt idx="440">
                  <c:v>273</c:v>
                </c:pt>
                <c:pt idx="441">
                  <c:v>279</c:v>
                </c:pt>
                <c:pt idx="442">
                  <c:v>282</c:v>
                </c:pt>
                <c:pt idx="443">
                  <c:v>285</c:v>
                </c:pt>
                <c:pt idx="444">
                  <c:v>279</c:v>
                </c:pt>
                <c:pt idx="445">
                  <c:v>279</c:v>
                </c:pt>
                <c:pt idx="446">
                  <c:v>281</c:v>
                </c:pt>
                <c:pt idx="447">
                  <c:v>279</c:v>
                </c:pt>
                <c:pt idx="448">
                  <c:v>286</c:v>
                </c:pt>
                <c:pt idx="449">
                  <c:v>292</c:v>
                </c:pt>
                <c:pt idx="450">
                  <c:v>302</c:v>
                </c:pt>
                <c:pt idx="451">
                  <c:v>298</c:v>
                </c:pt>
                <c:pt idx="452">
                  <c:v>301</c:v>
                </c:pt>
                <c:pt idx="453">
                  <c:v>298</c:v>
                </c:pt>
                <c:pt idx="454">
                  <c:v>306</c:v>
                </c:pt>
                <c:pt idx="455">
                  <c:v>305</c:v>
                </c:pt>
                <c:pt idx="456">
                  <c:v>308</c:v>
                </c:pt>
                <c:pt idx="457">
                  <c:v>318</c:v>
                </c:pt>
                <c:pt idx="458">
                  <c:v>320</c:v>
                </c:pt>
                <c:pt idx="459">
                  <c:v>320</c:v>
                </c:pt>
                <c:pt idx="460">
                  <c:v>322</c:v>
                </c:pt>
                <c:pt idx="461">
                  <c:v>322</c:v>
                </c:pt>
                <c:pt idx="462">
                  <c:v>328</c:v>
                </c:pt>
                <c:pt idx="463">
                  <c:v>344</c:v>
                </c:pt>
                <c:pt idx="464">
                  <c:v>346</c:v>
                </c:pt>
                <c:pt idx="465">
                  <c:v>344</c:v>
                </c:pt>
                <c:pt idx="466">
                  <c:v>345</c:v>
                </c:pt>
                <c:pt idx="467">
                  <c:v>348</c:v>
                </c:pt>
                <c:pt idx="468">
                  <c:v>346</c:v>
                </c:pt>
                <c:pt idx="469">
                  <c:v>352</c:v>
                </c:pt>
                <c:pt idx="470">
                  <c:v>352</c:v>
                </c:pt>
                <c:pt idx="471">
                  <c:v>360</c:v>
                </c:pt>
                <c:pt idx="472">
                  <c:v>358</c:v>
                </c:pt>
                <c:pt idx="473">
                  <c:v>356</c:v>
                </c:pt>
                <c:pt idx="474">
                  <c:v>361</c:v>
                </c:pt>
                <c:pt idx="475">
                  <c:v>359</c:v>
                </c:pt>
                <c:pt idx="476">
                  <c:v>360</c:v>
                </c:pt>
                <c:pt idx="477">
                  <c:v>367</c:v>
                </c:pt>
                <c:pt idx="478">
                  <c:v>371</c:v>
                </c:pt>
                <c:pt idx="479">
                  <c:v>369</c:v>
                </c:pt>
                <c:pt idx="480">
                  <c:v>365</c:v>
                </c:pt>
                <c:pt idx="481">
                  <c:v>368</c:v>
                </c:pt>
                <c:pt idx="482">
                  <c:v>364</c:v>
                </c:pt>
                <c:pt idx="483">
                  <c:v>362</c:v>
                </c:pt>
                <c:pt idx="484">
                  <c:v>361</c:v>
                </c:pt>
                <c:pt idx="485">
                  <c:v>367</c:v>
                </c:pt>
                <c:pt idx="486">
                  <c:v>365</c:v>
                </c:pt>
                <c:pt idx="487">
                  <c:v>369</c:v>
                </c:pt>
                <c:pt idx="488">
                  <c:v>375</c:v>
                </c:pt>
                <c:pt idx="489">
                  <c:v>376</c:v>
                </c:pt>
                <c:pt idx="490">
                  <c:v>381</c:v>
                </c:pt>
                <c:pt idx="491">
                  <c:v>390</c:v>
                </c:pt>
                <c:pt idx="492">
                  <c:v>393</c:v>
                </c:pt>
                <c:pt idx="493">
                  <c:v>391</c:v>
                </c:pt>
                <c:pt idx="494">
                  <c:v>380</c:v>
                </c:pt>
                <c:pt idx="495">
                  <c:v>381</c:v>
                </c:pt>
                <c:pt idx="496">
                  <c:v>376</c:v>
                </c:pt>
                <c:pt idx="497">
                  <c:v>380</c:v>
                </c:pt>
                <c:pt idx="498">
                  <c:v>380</c:v>
                </c:pt>
                <c:pt idx="499">
                  <c:v>368</c:v>
                </c:pt>
                <c:pt idx="500">
                  <c:v>359</c:v>
                </c:pt>
                <c:pt idx="501">
                  <c:v>358</c:v>
                </c:pt>
                <c:pt idx="502">
                  <c:v>365</c:v>
                </c:pt>
                <c:pt idx="503">
                  <c:v>372</c:v>
                </c:pt>
                <c:pt idx="504">
                  <c:v>371</c:v>
                </c:pt>
                <c:pt idx="505">
                  <c:v>374</c:v>
                </c:pt>
                <c:pt idx="506">
                  <c:v>363</c:v>
                </c:pt>
                <c:pt idx="507">
                  <c:v>366</c:v>
                </c:pt>
                <c:pt idx="508">
                  <c:v>357</c:v>
                </c:pt>
                <c:pt idx="509">
                  <c:v>349</c:v>
                </c:pt>
                <c:pt idx="510">
                  <c:v>356</c:v>
                </c:pt>
                <c:pt idx="511">
                  <c:v>356</c:v>
                </c:pt>
                <c:pt idx="512">
                  <c:v>356</c:v>
                </c:pt>
                <c:pt idx="513">
                  <c:v>356</c:v>
                </c:pt>
                <c:pt idx="514">
                  <c:v>350</c:v>
                </c:pt>
                <c:pt idx="515">
                  <c:v>350</c:v>
                </c:pt>
                <c:pt idx="516">
                  <c:v>348</c:v>
                </c:pt>
                <c:pt idx="517">
                  <c:v>353</c:v>
                </c:pt>
                <c:pt idx="518">
                  <c:v>351</c:v>
                </c:pt>
                <c:pt idx="519">
                  <c:v>344</c:v>
                </c:pt>
                <c:pt idx="520">
                  <c:v>344</c:v>
                </c:pt>
                <c:pt idx="521">
                  <c:v>340</c:v>
                </c:pt>
                <c:pt idx="522">
                  <c:v>344</c:v>
                </c:pt>
                <c:pt idx="523">
                  <c:v>342</c:v>
                </c:pt>
                <c:pt idx="524">
                  <c:v>342</c:v>
                </c:pt>
                <c:pt idx="525">
                  <c:v>341</c:v>
                </c:pt>
                <c:pt idx="526">
                  <c:v>343</c:v>
                </c:pt>
                <c:pt idx="527">
                  <c:v>349</c:v>
                </c:pt>
                <c:pt idx="528">
                  <c:v>355</c:v>
                </c:pt>
                <c:pt idx="529">
                  <c:v>356</c:v>
                </c:pt>
                <c:pt idx="530">
                  <c:v>353</c:v>
                </c:pt>
                <c:pt idx="531">
                  <c:v>363</c:v>
                </c:pt>
                <c:pt idx="532">
                  <c:v>368</c:v>
                </c:pt>
                <c:pt idx="533">
                  <c:v>369</c:v>
                </c:pt>
                <c:pt idx="534">
                  <c:v>374</c:v>
                </c:pt>
                <c:pt idx="535">
                  <c:v>370</c:v>
                </c:pt>
                <c:pt idx="536">
                  <c:v>367</c:v>
                </c:pt>
                <c:pt idx="537">
                  <c:v>360</c:v>
                </c:pt>
                <c:pt idx="538">
                  <c:v>353</c:v>
                </c:pt>
                <c:pt idx="539">
                  <c:v>358</c:v>
                </c:pt>
                <c:pt idx="540">
                  <c:v>351</c:v>
                </c:pt>
                <c:pt idx="541">
                  <c:v>355</c:v>
                </c:pt>
                <c:pt idx="542">
                  <c:v>357</c:v>
                </c:pt>
                <c:pt idx="543">
                  <c:v>360</c:v>
                </c:pt>
                <c:pt idx="544">
                  <c:v>364</c:v>
                </c:pt>
                <c:pt idx="545">
                  <c:v>362</c:v>
                </c:pt>
                <c:pt idx="546">
                  <c:v>367</c:v>
                </c:pt>
                <c:pt idx="547">
                  <c:v>370</c:v>
                </c:pt>
                <c:pt idx="548">
                  <c:v>363</c:v>
                </c:pt>
                <c:pt idx="549">
                  <c:v>359</c:v>
                </c:pt>
                <c:pt idx="550">
                  <c:v>358</c:v>
                </c:pt>
                <c:pt idx="551">
                  <c:v>357</c:v>
                </c:pt>
                <c:pt idx="552">
                  <c:v>355</c:v>
                </c:pt>
                <c:pt idx="553">
                  <c:v>355</c:v>
                </c:pt>
                <c:pt idx="554">
                  <c:v>357</c:v>
                </c:pt>
                <c:pt idx="555">
                  <c:v>367</c:v>
                </c:pt>
                <c:pt idx="556">
                  <c:v>359</c:v>
                </c:pt>
                <c:pt idx="557">
                  <c:v>360</c:v>
                </c:pt>
                <c:pt idx="558">
                  <c:v>364</c:v>
                </c:pt>
                <c:pt idx="559">
                  <c:v>362</c:v>
                </c:pt>
                <c:pt idx="560">
                  <c:v>359</c:v>
                </c:pt>
                <c:pt idx="561">
                  <c:v>364</c:v>
                </c:pt>
                <c:pt idx="562">
                  <c:v>358</c:v>
                </c:pt>
                <c:pt idx="563">
                  <c:v>363</c:v>
                </c:pt>
                <c:pt idx="564">
                  <c:v>360</c:v>
                </c:pt>
                <c:pt idx="565">
                  <c:v>355</c:v>
                </c:pt>
                <c:pt idx="566">
                  <c:v>354</c:v>
                </c:pt>
                <c:pt idx="567">
                  <c:v>357</c:v>
                </c:pt>
                <c:pt idx="568">
                  <c:v>356</c:v>
                </c:pt>
                <c:pt idx="569">
                  <c:v>351</c:v>
                </c:pt>
                <c:pt idx="570">
                  <c:v>360</c:v>
                </c:pt>
                <c:pt idx="571">
                  <c:v>357</c:v>
                </c:pt>
                <c:pt idx="572">
                  <c:v>354</c:v>
                </c:pt>
                <c:pt idx="573">
                  <c:v>361</c:v>
                </c:pt>
                <c:pt idx="574">
                  <c:v>355</c:v>
                </c:pt>
                <c:pt idx="575">
                  <c:v>357</c:v>
                </c:pt>
                <c:pt idx="576">
                  <c:v>353</c:v>
                </c:pt>
                <c:pt idx="577">
                  <c:v>355</c:v>
                </c:pt>
                <c:pt idx="578">
                  <c:v>353</c:v>
                </c:pt>
                <c:pt idx="579">
                  <c:v>352</c:v>
                </c:pt>
                <c:pt idx="580">
                  <c:v>353</c:v>
                </c:pt>
                <c:pt idx="581">
                  <c:v>349</c:v>
                </c:pt>
                <c:pt idx="582">
                  <c:v>354</c:v>
                </c:pt>
                <c:pt idx="583">
                  <c:v>351</c:v>
                </c:pt>
                <c:pt idx="584">
                  <c:v>354</c:v>
                </c:pt>
                <c:pt idx="585">
                  <c:v>355</c:v>
                </c:pt>
                <c:pt idx="586">
                  <c:v>349</c:v>
                </c:pt>
                <c:pt idx="587">
                  <c:v>350</c:v>
                </c:pt>
                <c:pt idx="588">
                  <c:v>342</c:v>
                </c:pt>
                <c:pt idx="589">
                  <c:v>340</c:v>
                </c:pt>
                <c:pt idx="590">
                  <c:v>336</c:v>
                </c:pt>
                <c:pt idx="591">
                  <c:v>330</c:v>
                </c:pt>
                <c:pt idx="592">
                  <c:v>334</c:v>
                </c:pt>
                <c:pt idx="593">
                  <c:v>327</c:v>
                </c:pt>
                <c:pt idx="594">
                  <c:v>330</c:v>
                </c:pt>
                <c:pt idx="595">
                  <c:v>331</c:v>
                </c:pt>
                <c:pt idx="596">
                  <c:v>334</c:v>
                </c:pt>
                <c:pt idx="597">
                  <c:v>339</c:v>
                </c:pt>
                <c:pt idx="598">
                  <c:v>336</c:v>
                </c:pt>
                <c:pt idx="599">
                  <c:v>338</c:v>
                </c:pt>
                <c:pt idx="600">
                  <c:v>342</c:v>
                </c:pt>
                <c:pt idx="601">
                  <c:v>352</c:v>
                </c:pt>
                <c:pt idx="602">
                  <c:v>348</c:v>
                </c:pt>
                <c:pt idx="603">
                  <c:v>354</c:v>
                </c:pt>
                <c:pt idx="604">
                  <c:v>356</c:v>
                </c:pt>
                <c:pt idx="605">
                  <c:v>353</c:v>
                </c:pt>
                <c:pt idx="606">
                  <c:v>355</c:v>
                </c:pt>
                <c:pt idx="607">
                  <c:v>353</c:v>
                </c:pt>
                <c:pt idx="608">
                  <c:v>352</c:v>
                </c:pt>
                <c:pt idx="609">
                  <c:v>351</c:v>
                </c:pt>
                <c:pt idx="610">
                  <c:v>349</c:v>
                </c:pt>
                <c:pt idx="611">
                  <c:v>346</c:v>
                </c:pt>
                <c:pt idx="612">
                  <c:v>353</c:v>
                </c:pt>
                <c:pt idx="613">
                  <c:v>358</c:v>
                </c:pt>
                <c:pt idx="614">
                  <c:v>358</c:v>
                </c:pt>
                <c:pt idx="615">
                  <c:v>364</c:v>
                </c:pt>
                <c:pt idx="616">
                  <c:v>367</c:v>
                </c:pt>
                <c:pt idx="617">
                  <c:v>369</c:v>
                </c:pt>
                <c:pt idx="618">
                  <c:v>364</c:v>
                </c:pt>
                <c:pt idx="619">
                  <c:v>369</c:v>
                </c:pt>
                <c:pt idx="620">
                  <c:v>372</c:v>
                </c:pt>
                <c:pt idx="621">
                  <c:v>374</c:v>
                </c:pt>
                <c:pt idx="622">
                  <c:v>375</c:v>
                </c:pt>
                <c:pt idx="623">
                  <c:v>376</c:v>
                </c:pt>
                <c:pt idx="624">
                  <c:v>372</c:v>
                </c:pt>
                <c:pt idx="625">
                  <c:v>379</c:v>
                </c:pt>
                <c:pt idx="626">
                  <c:v>381</c:v>
                </c:pt>
                <c:pt idx="627">
                  <c:v>379</c:v>
                </c:pt>
                <c:pt idx="628">
                  <c:v>379</c:v>
                </c:pt>
                <c:pt idx="629">
                  <c:v>379</c:v>
                </c:pt>
                <c:pt idx="630">
                  <c:v>377</c:v>
                </c:pt>
                <c:pt idx="631">
                  <c:v>383</c:v>
                </c:pt>
                <c:pt idx="632">
                  <c:v>380</c:v>
                </c:pt>
                <c:pt idx="633">
                  <c:v>380</c:v>
                </c:pt>
                <c:pt idx="634">
                  <c:v>384</c:v>
                </c:pt>
                <c:pt idx="635">
                  <c:v>378</c:v>
                </c:pt>
                <c:pt idx="636">
                  <c:v>371</c:v>
                </c:pt>
                <c:pt idx="637">
                  <c:v>364</c:v>
                </c:pt>
                <c:pt idx="638">
                  <c:v>358</c:v>
                </c:pt>
                <c:pt idx="639">
                  <c:v>352</c:v>
                </c:pt>
                <c:pt idx="640">
                  <c:v>351</c:v>
                </c:pt>
                <c:pt idx="641">
                  <c:v>354</c:v>
                </c:pt>
                <c:pt idx="642">
                  <c:v>351</c:v>
                </c:pt>
                <c:pt idx="643">
                  <c:v>359</c:v>
                </c:pt>
                <c:pt idx="644">
                  <c:v>364</c:v>
                </c:pt>
                <c:pt idx="645">
                  <c:v>362</c:v>
                </c:pt>
                <c:pt idx="646">
                  <c:v>359</c:v>
                </c:pt>
                <c:pt idx="647">
                  <c:v>359</c:v>
                </c:pt>
                <c:pt idx="648">
                  <c:v>356</c:v>
                </c:pt>
                <c:pt idx="649">
                  <c:v>358</c:v>
                </c:pt>
                <c:pt idx="650">
                  <c:v>353</c:v>
                </c:pt>
                <c:pt idx="651">
                  <c:v>352</c:v>
                </c:pt>
                <c:pt idx="652">
                  <c:v>348</c:v>
                </c:pt>
                <c:pt idx="653">
                  <c:v>344</c:v>
                </c:pt>
                <c:pt idx="654">
                  <c:v>344</c:v>
                </c:pt>
                <c:pt idx="655">
                  <c:v>343</c:v>
                </c:pt>
                <c:pt idx="656">
                  <c:v>347</c:v>
                </c:pt>
                <c:pt idx="657">
                  <c:v>346</c:v>
                </c:pt>
                <c:pt idx="658">
                  <c:v>341</c:v>
                </c:pt>
                <c:pt idx="659">
                  <c:v>339</c:v>
                </c:pt>
                <c:pt idx="660">
                  <c:v>347</c:v>
                </c:pt>
                <c:pt idx="661">
                  <c:v>347</c:v>
                </c:pt>
                <c:pt idx="662">
                  <c:v>343</c:v>
                </c:pt>
                <c:pt idx="663">
                  <c:v>335</c:v>
                </c:pt>
                <c:pt idx="664">
                  <c:v>327</c:v>
                </c:pt>
                <c:pt idx="665">
                  <c:v>333</c:v>
                </c:pt>
                <c:pt idx="666">
                  <c:v>339</c:v>
                </c:pt>
                <c:pt idx="667">
                  <c:v>339</c:v>
                </c:pt>
                <c:pt idx="668">
                  <c:v>338</c:v>
                </c:pt>
                <c:pt idx="669">
                  <c:v>339</c:v>
                </c:pt>
                <c:pt idx="670">
                  <c:v>345</c:v>
                </c:pt>
                <c:pt idx="671">
                  <c:v>338</c:v>
                </c:pt>
                <c:pt idx="672">
                  <c:v>343</c:v>
                </c:pt>
                <c:pt idx="673">
                  <c:v>344</c:v>
                </c:pt>
                <c:pt idx="674">
                  <c:v>343</c:v>
                </c:pt>
                <c:pt idx="675">
                  <c:v>342</c:v>
                </c:pt>
                <c:pt idx="676">
                  <c:v>335</c:v>
                </c:pt>
                <c:pt idx="677">
                  <c:v>330</c:v>
                </c:pt>
                <c:pt idx="678">
                  <c:v>320</c:v>
                </c:pt>
                <c:pt idx="679">
                  <c:v>317</c:v>
                </c:pt>
                <c:pt idx="680">
                  <c:v>314</c:v>
                </c:pt>
                <c:pt idx="681">
                  <c:v>317</c:v>
                </c:pt>
                <c:pt idx="682">
                  <c:v>317</c:v>
                </c:pt>
                <c:pt idx="683">
                  <c:v>313</c:v>
                </c:pt>
                <c:pt idx="684">
                  <c:v>313</c:v>
                </c:pt>
                <c:pt idx="685">
                  <c:v>315</c:v>
                </c:pt>
                <c:pt idx="686">
                  <c:v>311</c:v>
                </c:pt>
                <c:pt idx="687">
                  <c:v>311</c:v>
                </c:pt>
                <c:pt idx="688">
                  <c:v>307</c:v>
                </c:pt>
                <c:pt idx="689">
                  <c:v>311</c:v>
                </c:pt>
                <c:pt idx="690">
                  <c:v>312</c:v>
                </c:pt>
                <c:pt idx="691">
                  <c:v>311</c:v>
                </c:pt>
                <c:pt idx="692">
                  <c:v>316</c:v>
                </c:pt>
                <c:pt idx="693">
                  <c:v>308</c:v>
                </c:pt>
                <c:pt idx="694">
                  <c:v>314</c:v>
                </c:pt>
                <c:pt idx="695">
                  <c:v>318</c:v>
                </c:pt>
                <c:pt idx="696">
                  <c:v>320</c:v>
                </c:pt>
                <c:pt idx="697">
                  <c:v>319</c:v>
                </c:pt>
                <c:pt idx="698">
                  <c:v>310</c:v>
                </c:pt>
                <c:pt idx="699">
                  <c:v>307</c:v>
                </c:pt>
                <c:pt idx="700">
                  <c:v>308</c:v>
                </c:pt>
                <c:pt idx="701">
                  <c:v>303</c:v>
                </c:pt>
                <c:pt idx="702">
                  <c:v>309</c:v>
                </c:pt>
                <c:pt idx="703">
                  <c:v>314</c:v>
                </c:pt>
                <c:pt idx="704">
                  <c:v>310</c:v>
                </c:pt>
                <c:pt idx="705">
                  <c:v>305</c:v>
                </c:pt>
                <c:pt idx="706">
                  <c:v>303</c:v>
                </c:pt>
                <c:pt idx="707">
                  <c:v>303</c:v>
                </c:pt>
                <c:pt idx="708">
                  <c:v>310</c:v>
                </c:pt>
                <c:pt idx="709">
                  <c:v>309</c:v>
                </c:pt>
                <c:pt idx="710">
                  <c:v>301</c:v>
                </c:pt>
                <c:pt idx="711">
                  <c:v>302</c:v>
                </c:pt>
                <c:pt idx="712">
                  <c:v>295</c:v>
                </c:pt>
                <c:pt idx="713">
                  <c:v>297</c:v>
                </c:pt>
                <c:pt idx="714">
                  <c:v>296</c:v>
                </c:pt>
                <c:pt idx="715">
                  <c:v>296</c:v>
                </c:pt>
                <c:pt idx="716">
                  <c:v>296</c:v>
                </c:pt>
                <c:pt idx="717">
                  <c:v>297</c:v>
                </c:pt>
                <c:pt idx="718">
                  <c:v>300</c:v>
                </c:pt>
                <c:pt idx="719">
                  <c:v>298</c:v>
                </c:pt>
                <c:pt idx="720">
                  <c:v>299</c:v>
                </c:pt>
                <c:pt idx="721">
                  <c:v>300</c:v>
                </c:pt>
                <c:pt idx="722">
                  <c:v>298</c:v>
                </c:pt>
                <c:pt idx="723">
                  <c:v>289</c:v>
                </c:pt>
                <c:pt idx="724">
                  <c:v>289</c:v>
                </c:pt>
                <c:pt idx="725">
                  <c:v>286</c:v>
                </c:pt>
                <c:pt idx="726">
                  <c:v>283</c:v>
                </c:pt>
                <c:pt idx="727">
                  <c:v>283</c:v>
                </c:pt>
                <c:pt idx="728">
                  <c:v>283</c:v>
                </c:pt>
                <c:pt idx="729">
                  <c:v>286</c:v>
                </c:pt>
                <c:pt idx="730">
                  <c:v>283</c:v>
                </c:pt>
                <c:pt idx="731">
                  <c:v>284</c:v>
                </c:pt>
                <c:pt idx="732">
                  <c:v>283</c:v>
                </c:pt>
                <c:pt idx="733">
                  <c:v>278</c:v>
                </c:pt>
                <c:pt idx="734">
                  <c:v>286</c:v>
                </c:pt>
                <c:pt idx="735">
                  <c:v>288</c:v>
                </c:pt>
                <c:pt idx="736">
                  <c:v>284</c:v>
                </c:pt>
                <c:pt idx="737">
                  <c:v>280</c:v>
                </c:pt>
                <c:pt idx="738">
                  <c:v>279</c:v>
                </c:pt>
                <c:pt idx="739">
                  <c:v>273</c:v>
                </c:pt>
                <c:pt idx="740">
                  <c:v>276</c:v>
                </c:pt>
                <c:pt idx="741">
                  <c:v>279</c:v>
                </c:pt>
                <c:pt idx="742">
                  <c:v>279</c:v>
                </c:pt>
                <c:pt idx="743">
                  <c:v>275</c:v>
                </c:pt>
                <c:pt idx="744">
                  <c:v>272</c:v>
                </c:pt>
                <c:pt idx="745">
                  <c:v>277</c:v>
                </c:pt>
                <c:pt idx="746">
                  <c:v>272</c:v>
                </c:pt>
                <c:pt idx="747">
                  <c:v>276</c:v>
                </c:pt>
                <c:pt idx="748">
                  <c:v>271</c:v>
                </c:pt>
                <c:pt idx="749">
                  <c:v>274</c:v>
                </c:pt>
                <c:pt idx="750">
                  <c:v>274</c:v>
                </c:pt>
                <c:pt idx="751">
                  <c:v>270</c:v>
                </c:pt>
                <c:pt idx="752">
                  <c:v>268</c:v>
                </c:pt>
                <c:pt idx="753">
                  <c:v>263</c:v>
                </c:pt>
                <c:pt idx="754">
                  <c:v>263</c:v>
                </c:pt>
                <c:pt idx="755">
                  <c:v>257</c:v>
                </c:pt>
                <c:pt idx="756">
                  <c:v>255</c:v>
                </c:pt>
                <c:pt idx="757">
                  <c:v>253</c:v>
                </c:pt>
                <c:pt idx="758">
                  <c:v>244</c:v>
                </c:pt>
                <c:pt idx="759">
                  <c:v>243</c:v>
                </c:pt>
                <c:pt idx="760">
                  <c:v>250</c:v>
                </c:pt>
                <c:pt idx="761">
                  <c:v>241</c:v>
                </c:pt>
                <c:pt idx="762">
                  <c:v>246</c:v>
                </c:pt>
                <c:pt idx="763">
                  <c:v>238</c:v>
                </c:pt>
                <c:pt idx="764">
                  <c:v>230</c:v>
                </c:pt>
                <c:pt idx="765">
                  <c:v>220</c:v>
                </c:pt>
                <c:pt idx="766">
                  <c:v>216</c:v>
                </c:pt>
                <c:pt idx="767">
                  <c:v>219</c:v>
                </c:pt>
                <c:pt idx="768">
                  <c:v>216</c:v>
                </c:pt>
                <c:pt idx="769">
                  <c:v>211</c:v>
                </c:pt>
                <c:pt idx="770">
                  <c:v>216</c:v>
                </c:pt>
                <c:pt idx="771">
                  <c:v>213</c:v>
                </c:pt>
                <c:pt idx="772">
                  <c:v>212</c:v>
                </c:pt>
                <c:pt idx="773">
                  <c:v>212</c:v>
                </c:pt>
                <c:pt idx="774">
                  <c:v>217</c:v>
                </c:pt>
                <c:pt idx="775">
                  <c:v>209</c:v>
                </c:pt>
                <c:pt idx="776">
                  <c:v>202</c:v>
                </c:pt>
                <c:pt idx="777">
                  <c:v>196</c:v>
                </c:pt>
                <c:pt idx="778">
                  <c:v>194</c:v>
                </c:pt>
                <c:pt idx="779">
                  <c:v>193</c:v>
                </c:pt>
                <c:pt idx="780">
                  <c:v>191</c:v>
                </c:pt>
                <c:pt idx="781">
                  <c:v>194</c:v>
                </c:pt>
                <c:pt idx="782">
                  <c:v>198</c:v>
                </c:pt>
                <c:pt idx="783">
                  <c:v>192</c:v>
                </c:pt>
                <c:pt idx="784">
                  <c:v>188</c:v>
                </c:pt>
                <c:pt idx="785">
                  <c:v>185</c:v>
                </c:pt>
                <c:pt idx="786">
                  <c:v>182</c:v>
                </c:pt>
                <c:pt idx="787">
                  <c:v>177</c:v>
                </c:pt>
                <c:pt idx="788">
                  <c:v>174</c:v>
                </c:pt>
                <c:pt idx="789">
                  <c:v>168</c:v>
                </c:pt>
                <c:pt idx="790">
                  <c:v>176</c:v>
                </c:pt>
                <c:pt idx="791">
                  <c:v>176</c:v>
                </c:pt>
                <c:pt idx="792">
                  <c:v>166</c:v>
                </c:pt>
                <c:pt idx="793">
                  <c:v>158</c:v>
                </c:pt>
                <c:pt idx="794">
                  <c:v>158</c:v>
                </c:pt>
                <c:pt idx="795">
                  <c:v>165</c:v>
                </c:pt>
                <c:pt idx="796">
                  <c:v>165</c:v>
                </c:pt>
                <c:pt idx="797">
                  <c:v>177</c:v>
                </c:pt>
                <c:pt idx="798">
                  <c:v>174</c:v>
                </c:pt>
                <c:pt idx="799">
                  <c:v>175</c:v>
                </c:pt>
                <c:pt idx="800">
                  <c:v>177</c:v>
                </c:pt>
                <c:pt idx="801">
                  <c:v>180</c:v>
                </c:pt>
                <c:pt idx="802">
                  <c:v>187</c:v>
                </c:pt>
                <c:pt idx="803">
                  <c:v>185</c:v>
                </c:pt>
                <c:pt idx="804">
                  <c:v>179</c:v>
                </c:pt>
                <c:pt idx="805">
                  <c:v>184</c:v>
                </c:pt>
                <c:pt idx="806">
                  <c:v>181</c:v>
                </c:pt>
                <c:pt idx="807">
                  <c:v>183</c:v>
                </c:pt>
                <c:pt idx="808">
                  <c:v>180</c:v>
                </c:pt>
                <c:pt idx="809">
                  <c:v>179</c:v>
                </c:pt>
                <c:pt idx="810">
                  <c:v>180</c:v>
                </c:pt>
                <c:pt idx="811">
                  <c:v>174</c:v>
                </c:pt>
                <c:pt idx="812">
                  <c:v>178</c:v>
                </c:pt>
                <c:pt idx="813">
                  <c:v>176</c:v>
                </c:pt>
                <c:pt idx="814">
                  <c:v>171</c:v>
                </c:pt>
                <c:pt idx="815">
                  <c:v>172</c:v>
                </c:pt>
                <c:pt idx="816">
                  <c:v>172</c:v>
                </c:pt>
                <c:pt idx="817">
                  <c:v>167</c:v>
                </c:pt>
                <c:pt idx="818">
                  <c:v>174</c:v>
                </c:pt>
                <c:pt idx="819">
                  <c:v>173</c:v>
                </c:pt>
                <c:pt idx="820">
                  <c:v>163</c:v>
                </c:pt>
                <c:pt idx="821">
                  <c:v>163</c:v>
                </c:pt>
                <c:pt idx="822">
                  <c:v>170</c:v>
                </c:pt>
                <c:pt idx="823">
                  <c:v>173</c:v>
                </c:pt>
                <c:pt idx="824">
                  <c:v>171</c:v>
                </c:pt>
                <c:pt idx="825">
                  <c:v>173</c:v>
                </c:pt>
                <c:pt idx="826">
                  <c:v>174</c:v>
                </c:pt>
                <c:pt idx="827">
                  <c:v>174</c:v>
                </c:pt>
                <c:pt idx="828">
                  <c:v>168</c:v>
                </c:pt>
                <c:pt idx="829">
                  <c:v>170</c:v>
                </c:pt>
                <c:pt idx="830">
                  <c:v>176</c:v>
                </c:pt>
                <c:pt idx="831">
                  <c:v>180</c:v>
                </c:pt>
                <c:pt idx="832">
                  <c:v>183</c:v>
                </c:pt>
                <c:pt idx="833">
                  <c:v>188</c:v>
                </c:pt>
                <c:pt idx="834">
                  <c:v>189</c:v>
                </c:pt>
                <c:pt idx="835">
                  <c:v>184</c:v>
                </c:pt>
                <c:pt idx="836">
                  <c:v>181</c:v>
                </c:pt>
                <c:pt idx="837">
                  <c:v>180</c:v>
                </c:pt>
                <c:pt idx="838">
                  <c:v>188</c:v>
                </c:pt>
                <c:pt idx="839">
                  <c:v>192</c:v>
                </c:pt>
                <c:pt idx="840">
                  <c:v>198</c:v>
                </c:pt>
                <c:pt idx="841">
                  <c:v>200</c:v>
                </c:pt>
                <c:pt idx="842">
                  <c:v>197</c:v>
                </c:pt>
                <c:pt idx="843">
                  <c:v>196</c:v>
                </c:pt>
                <c:pt idx="844">
                  <c:v>198</c:v>
                </c:pt>
                <c:pt idx="845">
                  <c:v>196</c:v>
                </c:pt>
                <c:pt idx="846">
                  <c:v>208</c:v>
                </c:pt>
                <c:pt idx="847">
                  <c:v>216</c:v>
                </c:pt>
                <c:pt idx="848">
                  <c:v>212</c:v>
                </c:pt>
                <c:pt idx="849">
                  <c:v>205</c:v>
                </c:pt>
                <c:pt idx="850">
                  <c:v>206</c:v>
                </c:pt>
                <c:pt idx="851">
                  <c:v>210</c:v>
                </c:pt>
                <c:pt idx="852">
                  <c:v>216</c:v>
                </c:pt>
                <c:pt idx="853">
                  <c:v>215</c:v>
                </c:pt>
                <c:pt idx="854">
                  <c:v>209</c:v>
                </c:pt>
                <c:pt idx="855">
                  <c:v>209</c:v>
                </c:pt>
                <c:pt idx="856">
                  <c:v>206</c:v>
                </c:pt>
                <c:pt idx="857">
                  <c:v>203</c:v>
                </c:pt>
                <c:pt idx="858">
                  <c:v>204</c:v>
                </c:pt>
                <c:pt idx="859">
                  <c:v>194</c:v>
                </c:pt>
                <c:pt idx="860">
                  <c:v>191</c:v>
                </c:pt>
                <c:pt idx="861">
                  <c:v>186</c:v>
                </c:pt>
                <c:pt idx="862">
                  <c:v>184</c:v>
                </c:pt>
                <c:pt idx="863">
                  <c:v>177</c:v>
                </c:pt>
                <c:pt idx="864">
                  <c:v>177</c:v>
                </c:pt>
                <c:pt idx="865">
                  <c:v>175</c:v>
                </c:pt>
                <c:pt idx="866">
                  <c:v>178</c:v>
                </c:pt>
                <c:pt idx="867">
                  <c:v>171</c:v>
                </c:pt>
                <c:pt idx="868">
                  <c:v>160</c:v>
                </c:pt>
                <c:pt idx="869">
                  <c:v>164</c:v>
                </c:pt>
                <c:pt idx="870">
                  <c:v>161</c:v>
                </c:pt>
                <c:pt idx="871">
                  <c:v>163</c:v>
                </c:pt>
                <c:pt idx="872">
                  <c:v>164</c:v>
                </c:pt>
                <c:pt idx="873">
                  <c:v>161</c:v>
                </c:pt>
                <c:pt idx="874">
                  <c:v>153</c:v>
                </c:pt>
                <c:pt idx="875">
                  <c:v>160</c:v>
                </c:pt>
                <c:pt idx="876">
                  <c:v>157</c:v>
                </c:pt>
                <c:pt idx="877">
                  <c:v>153</c:v>
                </c:pt>
                <c:pt idx="878">
                  <c:v>145</c:v>
                </c:pt>
                <c:pt idx="879">
                  <c:v>136</c:v>
                </c:pt>
                <c:pt idx="880">
                  <c:v>138</c:v>
                </c:pt>
                <c:pt idx="881">
                  <c:v>134</c:v>
                </c:pt>
                <c:pt idx="882">
                  <c:v>133</c:v>
                </c:pt>
                <c:pt idx="883">
                  <c:v>131</c:v>
                </c:pt>
                <c:pt idx="884">
                  <c:v>126</c:v>
                </c:pt>
                <c:pt idx="885">
                  <c:v>118</c:v>
                </c:pt>
                <c:pt idx="886">
                  <c:v>124</c:v>
                </c:pt>
                <c:pt idx="887">
                  <c:v>130</c:v>
                </c:pt>
                <c:pt idx="888">
                  <c:v>130</c:v>
                </c:pt>
                <c:pt idx="889">
                  <c:v>138</c:v>
                </c:pt>
                <c:pt idx="890">
                  <c:v>136</c:v>
                </c:pt>
                <c:pt idx="891">
                  <c:v>129</c:v>
                </c:pt>
                <c:pt idx="892">
                  <c:v>132</c:v>
                </c:pt>
                <c:pt idx="893">
                  <c:v>131</c:v>
                </c:pt>
                <c:pt idx="894">
                  <c:v>131</c:v>
                </c:pt>
                <c:pt idx="895">
                  <c:v>127</c:v>
                </c:pt>
                <c:pt idx="896">
                  <c:v>128</c:v>
                </c:pt>
                <c:pt idx="897">
                  <c:v>129</c:v>
                </c:pt>
                <c:pt idx="898">
                  <c:v>130</c:v>
                </c:pt>
                <c:pt idx="899">
                  <c:v>132</c:v>
                </c:pt>
                <c:pt idx="900">
                  <c:v>126</c:v>
                </c:pt>
                <c:pt idx="901">
                  <c:v>119</c:v>
                </c:pt>
                <c:pt idx="902">
                  <c:v>117</c:v>
                </c:pt>
                <c:pt idx="903">
                  <c:v>118</c:v>
                </c:pt>
                <c:pt idx="904">
                  <c:v>120</c:v>
                </c:pt>
                <c:pt idx="905">
                  <c:v>117</c:v>
                </c:pt>
                <c:pt idx="906">
                  <c:v>114</c:v>
                </c:pt>
                <c:pt idx="907">
                  <c:v>115</c:v>
                </c:pt>
                <c:pt idx="908">
                  <c:v>109</c:v>
                </c:pt>
                <c:pt idx="909">
                  <c:v>107</c:v>
                </c:pt>
                <c:pt idx="910">
                  <c:v>96</c:v>
                </c:pt>
                <c:pt idx="911">
                  <c:v>97</c:v>
                </c:pt>
                <c:pt idx="912">
                  <c:v>99</c:v>
                </c:pt>
                <c:pt idx="913">
                  <c:v>90</c:v>
                </c:pt>
                <c:pt idx="914">
                  <c:v>85</c:v>
                </c:pt>
                <c:pt idx="915">
                  <c:v>84</c:v>
                </c:pt>
                <c:pt idx="916">
                  <c:v>79</c:v>
                </c:pt>
                <c:pt idx="917">
                  <c:v>76</c:v>
                </c:pt>
                <c:pt idx="918">
                  <c:v>78</c:v>
                </c:pt>
                <c:pt idx="919">
                  <c:v>78</c:v>
                </c:pt>
                <c:pt idx="920">
                  <c:v>82</c:v>
                </c:pt>
                <c:pt idx="921">
                  <c:v>77</c:v>
                </c:pt>
                <c:pt idx="922">
                  <c:v>77</c:v>
                </c:pt>
                <c:pt idx="923">
                  <c:v>78</c:v>
                </c:pt>
                <c:pt idx="924">
                  <c:v>82</c:v>
                </c:pt>
                <c:pt idx="925">
                  <c:v>85</c:v>
                </c:pt>
                <c:pt idx="926">
                  <c:v>84</c:v>
                </c:pt>
                <c:pt idx="927">
                  <c:v>92</c:v>
                </c:pt>
                <c:pt idx="928">
                  <c:v>87</c:v>
                </c:pt>
                <c:pt idx="929">
                  <c:v>86</c:v>
                </c:pt>
                <c:pt idx="930">
                  <c:v>82</c:v>
                </c:pt>
                <c:pt idx="931">
                  <c:v>79</c:v>
                </c:pt>
                <c:pt idx="932">
                  <c:v>79</c:v>
                </c:pt>
                <c:pt idx="933">
                  <c:v>76</c:v>
                </c:pt>
                <c:pt idx="934">
                  <c:v>72</c:v>
                </c:pt>
                <c:pt idx="935">
                  <c:v>77</c:v>
                </c:pt>
                <c:pt idx="936">
                  <c:v>80</c:v>
                </c:pt>
                <c:pt idx="937">
                  <c:v>82</c:v>
                </c:pt>
                <c:pt idx="938">
                  <c:v>83</c:v>
                </c:pt>
                <c:pt idx="939">
                  <c:v>87</c:v>
                </c:pt>
                <c:pt idx="940">
                  <c:v>91</c:v>
                </c:pt>
                <c:pt idx="941">
                  <c:v>93</c:v>
                </c:pt>
                <c:pt idx="942">
                  <c:v>95</c:v>
                </c:pt>
                <c:pt idx="943">
                  <c:v>100</c:v>
                </c:pt>
                <c:pt idx="944">
                  <c:v>102</c:v>
                </c:pt>
                <c:pt idx="945">
                  <c:v>102</c:v>
                </c:pt>
                <c:pt idx="946">
                  <c:v>100</c:v>
                </c:pt>
                <c:pt idx="947">
                  <c:v>102</c:v>
                </c:pt>
                <c:pt idx="948">
                  <c:v>107</c:v>
                </c:pt>
                <c:pt idx="949">
                  <c:v>102</c:v>
                </c:pt>
                <c:pt idx="950">
                  <c:v>104</c:v>
                </c:pt>
                <c:pt idx="951">
                  <c:v>101</c:v>
                </c:pt>
                <c:pt idx="952">
                  <c:v>96</c:v>
                </c:pt>
                <c:pt idx="953">
                  <c:v>105</c:v>
                </c:pt>
                <c:pt idx="954">
                  <c:v>112</c:v>
                </c:pt>
                <c:pt idx="955">
                  <c:v>124</c:v>
                </c:pt>
                <c:pt idx="956">
                  <c:v>126</c:v>
                </c:pt>
                <c:pt idx="957">
                  <c:v>126</c:v>
                </c:pt>
                <c:pt idx="958">
                  <c:v>131</c:v>
                </c:pt>
                <c:pt idx="959">
                  <c:v>126</c:v>
                </c:pt>
                <c:pt idx="960">
                  <c:v>129</c:v>
                </c:pt>
                <c:pt idx="961">
                  <c:v>130</c:v>
                </c:pt>
                <c:pt idx="962">
                  <c:v>131</c:v>
                </c:pt>
                <c:pt idx="963">
                  <c:v>128</c:v>
                </c:pt>
                <c:pt idx="964">
                  <c:v>124</c:v>
                </c:pt>
                <c:pt idx="965">
                  <c:v>122</c:v>
                </c:pt>
                <c:pt idx="966">
                  <c:v>125</c:v>
                </c:pt>
                <c:pt idx="967">
                  <c:v>130</c:v>
                </c:pt>
                <c:pt idx="968">
                  <c:v>128</c:v>
                </c:pt>
                <c:pt idx="969">
                  <c:v>125</c:v>
                </c:pt>
                <c:pt idx="970">
                  <c:v>133</c:v>
                </c:pt>
                <c:pt idx="971">
                  <c:v>132</c:v>
                </c:pt>
                <c:pt idx="972">
                  <c:v>136</c:v>
                </c:pt>
                <c:pt idx="973">
                  <c:v>143</c:v>
                </c:pt>
                <c:pt idx="974">
                  <c:v>147</c:v>
                </c:pt>
                <c:pt idx="975">
                  <c:v>152</c:v>
                </c:pt>
                <c:pt idx="976">
                  <c:v>154</c:v>
                </c:pt>
                <c:pt idx="977">
                  <c:v>146</c:v>
                </c:pt>
                <c:pt idx="978">
                  <c:v>147</c:v>
                </c:pt>
                <c:pt idx="979">
                  <c:v>145</c:v>
                </c:pt>
                <c:pt idx="980">
                  <c:v>146</c:v>
                </c:pt>
                <c:pt idx="981">
                  <c:v>154</c:v>
                </c:pt>
                <c:pt idx="982">
                  <c:v>155</c:v>
                </c:pt>
                <c:pt idx="983">
                  <c:v>159</c:v>
                </c:pt>
                <c:pt idx="984">
                  <c:v>164</c:v>
                </c:pt>
                <c:pt idx="985">
                  <c:v>162</c:v>
                </c:pt>
                <c:pt idx="986">
                  <c:v>165</c:v>
                </c:pt>
                <c:pt idx="987">
                  <c:v>158</c:v>
                </c:pt>
                <c:pt idx="988">
                  <c:v>150</c:v>
                </c:pt>
                <c:pt idx="989">
                  <c:v>151</c:v>
                </c:pt>
                <c:pt idx="990">
                  <c:v>158</c:v>
                </c:pt>
                <c:pt idx="991">
                  <c:v>154</c:v>
                </c:pt>
                <c:pt idx="992">
                  <c:v>159</c:v>
                </c:pt>
                <c:pt idx="993">
                  <c:v>156</c:v>
                </c:pt>
                <c:pt idx="994">
                  <c:v>145</c:v>
                </c:pt>
                <c:pt idx="995">
                  <c:v>150</c:v>
                </c:pt>
                <c:pt idx="996">
                  <c:v>156</c:v>
                </c:pt>
                <c:pt idx="997">
                  <c:v>156</c:v>
                </c:pt>
                <c:pt idx="998">
                  <c:v>151</c:v>
                </c:pt>
                <c:pt idx="999">
                  <c:v>151</c:v>
                </c:pt>
                <c:pt idx="1000">
                  <c:v>158</c:v>
                </c:pt>
                <c:pt idx="1001">
                  <c:v>152</c:v>
                </c:pt>
                <c:pt idx="1002">
                  <c:v>149</c:v>
                </c:pt>
                <c:pt idx="1003">
                  <c:v>146</c:v>
                </c:pt>
                <c:pt idx="1004">
                  <c:v>147</c:v>
                </c:pt>
                <c:pt idx="1005">
                  <c:v>150</c:v>
                </c:pt>
                <c:pt idx="1006">
                  <c:v>141</c:v>
                </c:pt>
                <c:pt idx="1007">
                  <c:v>143</c:v>
                </c:pt>
                <c:pt idx="1008">
                  <c:v>146</c:v>
                </c:pt>
                <c:pt idx="1009">
                  <c:v>148</c:v>
                </c:pt>
                <c:pt idx="1010">
                  <c:v>147</c:v>
                </c:pt>
                <c:pt idx="1011">
                  <c:v>148</c:v>
                </c:pt>
                <c:pt idx="1012">
                  <c:v>156</c:v>
                </c:pt>
                <c:pt idx="1013">
                  <c:v>151</c:v>
                </c:pt>
                <c:pt idx="1014">
                  <c:v>164</c:v>
                </c:pt>
                <c:pt idx="1015">
                  <c:v>168</c:v>
                </c:pt>
                <c:pt idx="1016">
                  <c:v>174</c:v>
                </c:pt>
                <c:pt idx="1017">
                  <c:v>168</c:v>
                </c:pt>
                <c:pt idx="1018">
                  <c:v>161</c:v>
                </c:pt>
                <c:pt idx="1019">
                  <c:v>166</c:v>
                </c:pt>
                <c:pt idx="1020">
                  <c:v>172</c:v>
                </c:pt>
                <c:pt idx="1021">
                  <c:v>172</c:v>
                </c:pt>
                <c:pt idx="1022">
                  <c:v>174</c:v>
                </c:pt>
                <c:pt idx="1023">
                  <c:v>173</c:v>
                </c:pt>
                <c:pt idx="1024">
                  <c:v>171</c:v>
                </c:pt>
                <c:pt idx="1025">
                  <c:v>162</c:v>
                </c:pt>
                <c:pt idx="1026">
                  <c:v>149</c:v>
                </c:pt>
                <c:pt idx="1027">
                  <c:v>148</c:v>
                </c:pt>
                <c:pt idx="1028">
                  <c:v>159</c:v>
                </c:pt>
                <c:pt idx="1029">
                  <c:v>172</c:v>
                </c:pt>
                <c:pt idx="1030">
                  <c:v>161</c:v>
                </c:pt>
                <c:pt idx="1031">
                  <c:v>158</c:v>
                </c:pt>
                <c:pt idx="1032">
                  <c:v>170</c:v>
                </c:pt>
                <c:pt idx="1033">
                  <c:v>164</c:v>
                </c:pt>
                <c:pt idx="1034">
                  <c:v>169</c:v>
                </c:pt>
                <c:pt idx="1035">
                  <c:v>172</c:v>
                </c:pt>
                <c:pt idx="1036">
                  <c:v>166</c:v>
                </c:pt>
                <c:pt idx="1037">
                  <c:v>145</c:v>
                </c:pt>
                <c:pt idx="1038">
                  <c:v>146</c:v>
                </c:pt>
                <c:pt idx="1039">
                  <c:v>141</c:v>
                </c:pt>
                <c:pt idx="1040">
                  <c:v>141</c:v>
                </c:pt>
                <c:pt idx="1041">
                  <c:v>140</c:v>
                </c:pt>
                <c:pt idx="1042">
                  <c:v>146</c:v>
                </c:pt>
                <c:pt idx="1043">
                  <c:v>143</c:v>
                </c:pt>
                <c:pt idx="1044">
                  <c:v>140</c:v>
                </c:pt>
                <c:pt idx="1045">
                  <c:v>141</c:v>
                </c:pt>
                <c:pt idx="1046">
                  <c:v>134</c:v>
                </c:pt>
                <c:pt idx="1047">
                  <c:v>130</c:v>
                </c:pt>
                <c:pt idx="1048">
                  <c:v>128</c:v>
                </c:pt>
                <c:pt idx="1049">
                  <c:v>118</c:v>
                </c:pt>
                <c:pt idx="1050">
                  <c:v>120</c:v>
                </c:pt>
                <c:pt idx="1051">
                  <c:v>121</c:v>
                </c:pt>
                <c:pt idx="1052">
                  <c:v>127</c:v>
                </c:pt>
                <c:pt idx="1053">
                  <c:v>120</c:v>
                </c:pt>
                <c:pt idx="1054">
                  <c:v>121</c:v>
                </c:pt>
                <c:pt idx="1055">
                  <c:v>124</c:v>
                </c:pt>
                <c:pt idx="1056">
                  <c:v>123</c:v>
                </c:pt>
                <c:pt idx="1057">
                  <c:v>117</c:v>
                </c:pt>
                <c:pt idx="1058">
                  <c:v>114</c:v>
                </c:pt>
                <c:pt idx="1059">
                  <c:v>114</c:v>
                </c:pt>
                <c:pt idx="1060">
                  <c:v>114</c:v>
                </c:pt>
                <c:pt idx="1061">
                  <c:v>118</c:v>
                </c:pt>
                <c:pt idx="1062">
                  <c:v>115</c:v>
                </c:pt>
                <c:pt idx="1063">
                  <c:v>114</c:v>
                </c:pt>
                <c:pt idx="1064">
                  <c:v>128</c:v>
                </c:pt>
                <c:pt idx="1065">
                  <c:v>137</c:v>
                </c:pt>
                <c:pt idx="1066">
                  <c:v>138</c:v>
                </c:pt>
                <c:pt idx="1067">
                  <c:v>142</c:v>
                </c:pt>
                <c:pt idx="1068">
                  <c:v>136</c:v>
                </c:pt>
                <c:pt idx="1069">
                  <c:v>129</c:v>
                </c:pt>
                <c:pt idx="1070">
                  <c:v>135</c:v>
                </c:pt>
                <c:pt idx="1071">
                  <c:v>137</c:v>
                </c:pt>
                <c:pt idx="1072">
                  <c:v>132</c:v>
                </c:pt>
                <c:pt idx="1073">
                  <c:v>124</c:v>
                </c:pt>
                <c:pt idx="1074">
                  <c:v>122</c:v>
                </c:pt>
                <c:pt idx="1075">
                  <c:v>123</c:v>
                </c:pt>
                <c:pt idx="1076">
                  <c:v>132</c:v>
                </c:pt>
                <c:pt idx="1077">
                  <c:v>147</c:v>
                </c:pt>
                <c:pt idx="1078">
                  <c:v>150</c:v>
                </c:pt>
                <c:pt idx="1079">
                  <c:v>137</c:v>
                </c:pt>
                <c:pt idx="1080">
                  <c:v>136</c:v>
                </c:pt>
                <c:pt idx="1081">
                  <c:v>132</c:v>
                </c:pt>
                <c:pt idx="1082">
                  <c:v>140</c:v>
                </c:pt>
                <c:pt idx="1083">
                  <c:v>146</c:v>
                </c:pt>
                <c:pt idx="1084">
                  <c:v>141</c:v>
                </c:pt>
                <c:pt idx="1085">
                  <c:v>146</c:v>
                </c:pt>
                <c:pt idx="1086">
                  <c:v>150</c:v>
                </c:pt>
                <c:pt idx="1087">
                  <c:v>158</c:v>
                </c:pt>
                <c:pt idx="1088">
                  <c:v>156</c:v>
                </c:pt>
                <c:pt idx="1089">
                  <c:v>161</c:v>
                </c:pt>
                <c:pt idx="1090">
                  <c:v>158</c:v>
                </c:pt>
                <c:pt idx="1091">
                  <c:v>172</c:v>
                </c:pt>
                <c:pt idx="1092">
                  <c:v>164</c:v>
                </c:pt>
                <c:pt idx="1093">
                  <c:v>161</c:v>
                </c:pt>
                <c:pt idx="1094">
                  <c:v>164</c:v>
                </c:pt>
                <c:pt idx="1095">
                  <c:v>161</c:v>
                </c:pt>
                <c:pt idx="1096">
                  <c:v>166</c:v>
                </c:pt>
                <c:pt idx="1097">
                  <c:v>170</c:v>
                </c:pt>
                <c:pt idx="1098">
                  <c:v>177</c:v>
                </c:pt>
                <c:pt idx="1099">
                  <c:v>177</c:v>
                </c:pt>
                <c:pt idx="1100">
                  <c:v>162</c:v>
                </c:pt>
                <c:pt idx="1101">
                  <c:v>148</c:v>
                </c:pt>
                <c:pt idx="1102">
                  <c:v>153</c:v>
                </c:pt>
                <c:pt idx="1103">
                  <c:v>153</c:v>
                </c:pt>
                <c:pt idx="1104">
                  <c:v>156</c:v>
                </c:pt>
                <c:pt idx="1105">
                  <c:v>167</c:v>
                </c:pt>
                <c:pt idx="1106">
                  <c:v>179</c:v>
                </c:pt>
                <c:pt idx="1107">
                  <c:v>171</c:v>
                </c:pt>
                <c:pt idx="1108">
                  <c:v>174</c:v>
                </c:pt>
                <c:pt idx="1109">
                  <c:v>180</c:v>
                </c:pt>
                <c:pt idx="1110">
                  <c:v>181</c:v>
                </c:pt>
                <c:pt idx="1111">
                  <c:v>173</c:v>
                </c:pt>
                <c:pt idx="1112">
                  <c:v>174</c:v>
                </c:pt>
                <c:pt idx="1113">
                  <c:v>171</c:v>
                </c:pt>
                <c:pt idx="1114">
                  <c:v>175</c:v>
                </c:pt>
                <c:pt idx="1115">
                  <c:v>179</c:v>
                </c:pt>
                <c:pt idx="1116">
                  <c:v>177</c:v>
                </c:pt>
                <c:pt idx="1117">
                  <c:v>173</c:v>
                </c:pt>
                <c:pt idx="1118">
                  <c:v>175</c:v>
                </c:pt>
                <c:pt idx="1119">
                  <c:v>180</c:v>
                </c:pt>
                <c:pt idx="1120">
                  <c:v>186</c:v>
                </c:pt>
                <c:pt idx="1121">
                  <c:v>187</c:v>
                </c:pt>
                <c:pt idx="1122">
                  <c:v>195</c:v>
                </c:pt>
                <c:pt idx="1123">
                  <c:v>185</c:v>
                </c:pt>
                <c:pt idx="1124">
                  <c:v>178</c:v>
                </c:pt>
                <c:pt idx="1125">
                  <c:v>168</c:v>
                </c:pt>
                <c:pt idx="1126">
                  <c:v>164</c:v>
                </c:pt>
                <c:pt idx="1127">
                  <c:v>164</c:v>
                </c:pt>
                <c:pt idx="1128">
                  <c:v>171</c:v>
                </c:pt>
                <c:pt idx="1129">
                  <c:v>175</c:v>
                </c:pt>
                <c:pt idx="1130">
                  <c:v>186</c:v>
                </c:pt>
                <c:pt idx="1131">
                  <c:v>196</c:v>
                </c:pt>
                <c:pt idx="1132">
                  <c:v>194</c:v>
                </c:pt>
                <c:pt idx="1133">
                  <c:v>192</c:v>
                </c:pt>
                <c:pt idx="1134">
                  <c:v>202</c:v>
                </c:pt>
                <c:pt idx="1135">
                  <c:v>206</c:v>
                </c:pt>
                <c:pt idx="1136">
                  <c:v>201</c:v>
                </c:pt>
                <c:pt idx="1137">
                  <c:v>203</c:v>
                </c:pt>
                <c:pt idx="1138">
                  <c:v>210</c:v>
                </c:pt>
                <c:pt idx="1139">
                  <c:v>207</c:v>
                </c:pt>
                <c:pt idx="1140">
                  <c:v>210</c:v>
                </c:pt>
                <c:pt idx="1141">
                  <c:v>202</c:v>
                </c:pt>
                <c:pt idx="1142">
                  <c:v>205</c:v>
                </c:pt>
                <c:pt idx="1143">
                  <c:v>204</c:v>
                </c:pt>
                <c:pt idx="1144">
                  <c:v>205</c:v>
                </c:pt>
                <c:pt idx="1145">
                  <c:v>204</c:v>
                </c:pt>
                <c:pt idx="1146">
                  <c:v>200</c:v>
                </c:pt>
                <c:pt idx="1147">
                  <c:v>203</c:v>
                </c:pt>
                <c:pt idx="1148">
                  <c:v>212</c:v>
                </c:pt>
                <c:pt idx="1149">
                  <c:v>208</c:v>
                </c:pt>
                <c:pt idx="1150">
                  <c:v>205</c:v>
                </c:pt>
                <c:pt idx="1151">
                  <c:v>200</c:v>
                </c:pt>
                <c:pt idx="1152">
                  <c:v>191</c:v>
                </c:pt>
                <c:pt idx="1153">
                  <c:v>199</c:v>
                </c:pt>
                <c:pt idx="1154">
                  <c:v>198</c:v>
                </c:pt>
                <c:pt idx="1155">
                  <c:v>198</c:v>
                </c:pt>
                <c:pt idx="1156">
                  <c:v>206</c:v>
                </c:pt>
                <c:pt idx="1157">
                  <c:v>205</c:v>
                </c:pt>
                <c:pt idx="1158">
                  <c:v>200</c:v>
                </c:pt>
                <c:pt idx="1159">
                  <c:v>204</c:v>
                </c:pt>
                <c:pt idx="1160">
                  <c:v>195</c:v>
                </c:pt>
                <c:pt idx="1161">
                  <c:v>182</c:v>
                </c:pt>
                <c:pt idx="1162">
                  <c:v>175</c:v>
                </c:pt>
                <c:pt idx="1163">
                  <c:v>179</c:v>
                </c:pt>
                <c:pt idx="1164">
                  <c:v>178</c:v>
                </c:pt>
                <c:pt idx="1165">
                  <c:v>183</c:v>
                </c:pt>
                <c:pt idx="1166">
                  <c:v>173</c:v>
                </c:pt>
                <c:pt idx="1167">
                  <c:v>176</c:v>
                </c:pt>
                <c:pt idx="1168">
                  <c:v>173</c:v>
                </c:pt>
                <c:pt idx="1169">
                  <c:v>176</c:v>
                </c:pt>
                <c:pt idx="1170">
                  <c:v>177</c:v>
                </c:pt>
                <c:pt idx="1171">
                  <c:v>180</c:v>
                </c:pt>
                <c:pt idx="1172">
                  <c:v>168</c:v>
                </c:pt>
                <c:pt idx="1173">
                  <c:v>173</c:v>
                </c:pt>
                <c:pt idx="1174">
                  <c:v>173</c:v>
                </c:pt>
                <c:pt idx="1175">
                  <c:v>173</c:v>
                </c:pt>
                <c:pt idx="1176">
                  <c:v>177</c:v>
                </c:pt>
                <c:pt idx="1177">
                  <c:v>184</c:v>
                </c:pt>
                <c:pt idx="1178">
                  <c:v>185</c:v>
                </c:pt>
                <c:pt idx="1179">
                  <c:v>186</c:v>
                </c:pt>
                <c:pt idx="1180">
                  <c:v>174</c:v>
                </c:pt>
                <c:pt idx="1181">
                  <c:v>169</c:v>
                </c:pt>
                <c:pt idx="1182">
                  <c:v>178</c:v>
                </c:pt>
                <c:pt idx="1183">
                  <c:v>173</c:v>
                </c:pt>
                <c:pt idx="1184">
                  <c:v>161</c:v>
                </c:pt>
                <c:pt idx="1185">
                  <c:v>168</c:v>
                </c:pt>
                <c:pt idx="1186">
                  <c:v>167</c:v>
                </c:pt>
                <c:pt idx="1187">
                  <c:v>163</c:v>
                </c:pt>
                <c:pt idx="1188">
                  <c:v>166</c:v>
                </c:pt>
                <c:pt idx="1189">
                  <c:v>168</c:v>
                </c:pt>
                <c:pt idx="1190">
                  <c:v>165</c:v>
                </c:pt>
                <c:pt idx="1191">
                  <c:v>170</c:v>
                </c:pt>
                <c:pt idx="1192">
                  <c:v>179</c:v>
                </c:pt>
                <c:pt idx="1193">
                  <c:v>178</c:v>
                </c:pt>
                <c:pt idx="1194">
                  <c:v>174</c:v>
                </c:pt>
                <c:pt idx="1195">
                  <c:v>175</c:v>
                </c:pt>
                <c:pt idx="1196">
                  <c:v>191</c:v>
                </c:pt>
                <c:pt idx="1197">
                  <c:v>194</c:v>
                </c:pt>
                <c:pt idx="1198">
                  <c:v>195</c:v>
                </c:pt>
                <c:pt idx="1199">
                  <c:v>197</c:v>
                </c:pt>
                <c:pt idx="1200">
                  <c:v>202</c:v>
                </c:pt>
                <c:pt idx="1201">
                  <c:v>198</c:v>
                </c:pt>
                <c:pt idx="1202">
                  <c:v>188</c:v>
                </c:pt>
                <c:pt idx="1203">
                  <c:v>188</c:v>
                </c:pt>
                <c:pt idx="1204">
                  <c:v>185</c:v>
                </c:pt>
                <c:pt idx="1205">
                  <c:v>190</c:v>
                </c:pt>
                <c:pt idx="1206">
                  <c:v>191</c:v>
                </c:pt>
                <c:pt idx="1207">
                  <c:v>177</c:v>
                </c:pt>
                <c:pt idx="1208">
                  <c:v>193</c:v>
                </c:pt>
                <c:pt idx="1209">
                  <c:v>186</c:v>
                </c:pt>
                <c:pt idx="1210">
                  <c:v>184</c:v>
                </c:pt>
                <c:pt idx="1211">
                  <c:v>181</c:v>
                </c:pt>
                <c:pt idx="1212">
                  <c:v>177</c:v>
                </c:pt>
                <c:pt idx="1213">
                  <c:v>172</c:v>
                </c:pt>
                <c:pt idx="1214">
                  <c:v>165</c:v>
                </c:pt>
                <c:pt idx="1215">
                  <c:v>152</c:v>
                </c:pt>
                <c:pt idx="1216">
                  <c:v>144</c:v>
                </c:pt>
                <c:pt idx="1217">
                  <c:v>143</c:v>
                </c:pt>
                <c:pt idx="1218">
                  <c:v>137</c:v>
                </c:pt>
                <c:pt idx="1219">
                  <c:v>137</c:v>
                </c:pt>
                <c:pt idx="1220">
                  <c:v>133</c:v>
                </c:pt>
                <c:pt idx="1221">
                  <c:v>142</c:v>
                </c:pt>
                <c:pt idx="1222">
                  <c:v>138</c:v>
                </c:pt>
                <c:pt idx="1223">
                  <c:v>133</c:v>
                </c:pt>
                <c:pt idx="1224">
                  <c:v>130</c:v>
                </c:pt>
                <c:pt idx="1225">
                  <c:v>138</c:v>
                </c:pt>
                <c:pt idx="1226">
                  <c:v>137</c:v>
                </c:pt>
                <c:pt idx="1227">
                  <c:v>129</c:v>
                </c:pt>
                <c:pt idx="1228">
                  <c:v>132</c:v>
                </c:pt>
                <c:pt idx="1229">
                  <c:v>122</c:v>
                </c:pt>
                <c:pt idx="1230">
                  <c:v>123</c:v>
                </c:pt>
                <c:pt idx="1231">
                  <c:v>118</c:v>
                </c:pt>
                <c:pt idx="1232">
                  <c:v>110</c:v>
                </c:pt>
                <c:pt idx="1233">
                  <c:v>116</c:v>
                </c:pt>
                <c:pt idx="1234">
                  <c:v>118</c:v>
                </c:pt>
                <c:pt idx="1235">
                  <c:v>124</c:v>
                </c:pt>
                <c:pt idx="1236">
                  <c:v>113</c:v>
                </c:pt>
                <c:pt idx="1237">
                  <c:v>116</c:v>
                </c:pt>
                <c:pt idx="1238">
                  <c:v>127</c:v>
                </c:pt>
                <c:pt idx="1239">
                  <c:v>133</c:v>
                </c:pt>
                <c:pt idx="1240">
                  <c:v>123</c:v>
                </c:pt>
                <c:pt idx="1241">
                  <c:v>124</c:v>
                </c:pt>
                <c:pt idx="1242">
                  <c:v>130</c:v>
                </c:pt>
                <c:pt idx="1243">
                  <c:v>133</c:v>
                </c:pt>
                <c:pt idx="1244">
                  <c:v>138</c:v>
                </c:pt>
                <c:pt idx="1245">
                  <c:v>149</c:v>
                </c:pt>
                <c:pt idx="1246">
                  <c:v>163</c:v>
                </c:pt>
                <c:pt idx="1247">
                  <c:v>148</c:v>
                </c:pt>
                <c:pt idx="1248">
                  <c:v>157</c:v>
                </c:pt>
                <c:pt idx="1249">
                  <c:v>168</c:v>
                </c:pt>
                <c:pt idx="1250">
                  <c:v>171</c:v>
                </c:pt>
                <c:pt idx="1251">
                  <c:v>175</c:v>
                </c:pt>
                <c:pt idx="1252">
                  <c:v>173</c:v>
                </c:pt>
                <c:pt idx="1253">
                  <c:v>170</c:v>
                </c:pt>
                <c:pt idx="1254">
                  <c:v>170</c:v>
                </c:pt>
                <c:pt idx="1255">
                  <c:v>161</c:v>
                </c:pt>
                <c:pt idx="1256">
                  <c:v>176</c:v>
                </c:pt>
                <c:pt idx="1257">
                  <c:v>181</c:v>
                </c:pt>
                <c:pt idx="1258">
                  <c:v>184</c:v>
                </c:pt>
                <c:pt idx="1259">
                  <c:v>184</c:v>
                </c:pt>
                <c:pt idx="1260">
                  <c:v>181</c:v>
                </c:pt>
                <c:pt idx="1261">
                  <c:v>183</c:v>
                </c:pt>
                <c:pt idx="1262">
                  <c:v>192</c:v>
                </c:pt>
                <c:pt idx="1263">
                  <c:v>198</c:v>
                </c:pt>
                <c:pt idx="1264">
                  <c:v>207</c:v>
                </c:pt>
                <c:pt idx="1265">
                  <c:v>210</c:v>
                </c:pt>
                <c:pt idx="1266">
                  <c:v>206</c:v>
                </c:pt>
                <c:pt idx="1267">
                  <c:v>209</c:v>
                </c:pt>
                <c:pt idx="1268">
                  <c:v>201</c:v>
                </c:pt>
                <c:pt idx="1269">
                  <c:v>200</c:v>
                </c:pt>
                <c:pt idx="1270">
                  <c:v>198</c:v>
                </c:pt>
                <c:pt idx="1271">
                  <c:v>195</c:v>
                </c:pt>
                <c:pt idx="1272">
                  <c:v>196</c:v>
                </c:pt>
                <c:pt idx="1273">
                  <c:v>201</c:v>
                </c:pt>
                <c:pt idx="1274">
                  <c:v>187</c:v>
                </c:pt>
                <c:pt idx="1275">
                  <c:v>177</c:v>
                </c:pt>
                <c:pt idx="1276">
                  <c:v>177</c:v>
                </c:pt>
                <c:pt idx="1277">
                  <c:v>176</c:v>
                </c:pt>
                <c:pt idx="1278">
                  <c:v>170</c:v>
                </c:pt>
                <c:pt idx="1279">
                  <c:v>171</c:v>
                </c:pt>
                <c:pt idx="1280">
                  <c:v>167</c:v>
                </c:pt>
                <c:pt idx="1281">
                  <c:v>160</c:v>
                </c:pt>
                <c:pt idx="1282">
                  <c:v>164</c:v>
                </c:pt>
                <c:pt idx="1283">
                  <c:v>165</c:v>
                </c:pt>
                <c:pt idx="1284">
                  <c:v>165</c:v>
                </c:pt>
                <c:pt idx="1285">
                  <c:v>155</c:v>
                </c:pt>
                <c:pt idx="1286">
                  <c:v>149</c:v>
                </c:pt>
                <c:pt idx="1287">
                  <c:v>149</c:v>
                </c:pt>
                <c:pt idx="1288">
                  <c:v>154</c:v>
                </c:pt>
                <c:pt idx="1289">
                  <c:v>152</c:v>
                </c:pt>
                <c:pt idx="1290">
                  <c:v>156</c:v>
                </c:pt>
                <c:pt idx="1291">
                  <c:v>165</c:v>
                </c:pt>
                <c:pt idx="1292">
                  <c:v>178</c:v>
                </c:pt>
                <c:pt idx="1293">
                  <c:v>181</c:v>
                </c:pt>
                <c:pt idx="1294">
                  <c:v>181</c:v>
                </c:pt>
                <c:pt idx="1295">
                  <c:v>183</c:v>
                </c:pt>
                <c:pt idx="1296">
                  <c:v>189</c:v>
                </c:pt>
                <c:pt idx="1297">
                  <c:v>182</c:v>
                </c:pt>
                <c:pt idx="1298">
                  <c:v>190</c:v>
                </c:pt>
                <c:pt idx="1299">
                  <c:v>185</c:v>
                </c:pt>
                <c:pt idx="1300">
                  <c:v>183</c:v>
                </c:pt>
                <c:pt idx="1301">
                  <c:v>191</c:v>
                </c:pt>
                <c:pt idx="1302">
                  <c:v>204</c:v>
                </c:pt>
                <c:pt idx="1303">
                  <c:v>194</c:v>
                </c:pt>
                <c:pt idx="1304">
                  <c:v>188</c:v>
                </c:pt>
                <c:pt idx="1305">
                  <c:v>190</c:v>
                </c:pt>
                <c:pt idx="1306">
                  <c:v>188</c:v>
                </c:pt>
                <c:pt idx="1307">
                  <c:v>190</c:v>
                </c:pt>
                <c:pt idx="1308">
                  <c:v>190</c:v>
                </c:pt>
                <c:pt idx="1309">
                  <c:v>187</c:v>
                </c:pt>
                <c:pt idx="1310">
                  <c:v>189</c:v>
                </c:pt>
                <c:pt idx="1311">
                  <c:v>184</c:v>
                </c:pt>
                <c:pt idx="1312">
                  <c:v>186</c:v>
                </c:pt>
                <c:pt idx="1313">
                  <c:v>191</c:v>
                </c:pt>
                <c:pt idx="1314">
                  <c:v>194</c:v>
                </c:pt>
                <c:pt idx="1315">
                  <c:v>184</c:v>
                </c:pt>
                <c:pt idx="1316">
                  <c:v>178</c:v>
                </c:pt>
                <c:pt idx="1317">
                  <c:v>177</c:v>
                </c:pt>
                <c:pt idx="1318">
                  <c:v>178</c:v>
                </c:pt>
                <c:pt idx="1319">
                  <c:v>174</c:v>
                </c:pt>
                <c:pt idx="1320">
                  <c:v>169</c:v>
                </c:pt>
                <c:pt idx="1321">
                  <c:v>168</c:v>
                </c:pt>
                <c:pt idx="1322">
                  <c:v>160</c:v>
                </c:pt>
                <c:pt idx="1323">
                  <c:v>159</c:v>
                </c:pt>
                <c:pt idx="1324">
                  <c:v>165</c:v>
                </c:pt>
                <c:pt idx="1325">
                  <c:v>163</c:v>
                </c:pt>
                <c:pt idx="1326">
                  <c:v>176</c:v>
                </c:pt>
                <c:pt idx="1327">
                  <c:v>179</c:v>
                </c:pt>
                <c:pt idx="1328">
                  <c:v>176</c:v>
                </c:pt>
                <c:pt idx="1329">
                  <c:v>176</c:v>
                </c:pt>
                <c:pt idx="1330">
                  <c:v>170</c:v>
                </c:pt>
                <c:pt idx="1331">
                  <c:v>166</c:v>
                </c:pt>
                <c:pt idx="1332">
                  <c:v>169</c:v>
                </c:pt>
                <c:pt idx="1333">
                  <c:v>173</c:v>
                </c:pt>
                <c:pt idx="1334">
                  <c:v>177</c:v>
                </c:pt>
                <c:pt idx="1335">
                  <c:v>172</c:v>
                </c:pt>
                <c:pt idx="1336">
                  <c:v>173</c:v>
                </c:pt>
                <c:pt idx="1337">
                  <c:v>172</c:v>
                </c:pt>
                <c:pt idx="1338">
                  <c:v>184</c:v>
                </c:pt>
                <c:pt idx="1339">
                  <c:v>201</c:v>
                </c:pt>
                <c:pt idx="1340">
                  <c:v>208</c:v>
                </c:pt>
                <c:pt idx="1341">
                  <c:v>223</c:v>
                </c:pt>
                <c:pt idx="1342">
                  <c:v>230</c:v>
                </c:pt>
                <c:pt idx="1343">
                  <c:v>244</c:v>
                </c:pt>
                <c:pt idx="1344">
                  <c:v>255</c:v>
                </c:pt>
                <c:pt idx="1345">
                  <c:v>265</c:v>
                </c:pt>
                <c:pt idx="1346">
                  <c:v>266</c:v>
                </c:pt>
                <c:pt idx="1347">
                  <c:v>273</c:v>
                </c:pt>
                <c:pt idx="1348">
                  <c:v>269</c:v>
                </c:pt>
                <c:pt idx="1349">
                  <c:v>262</c:v>
                </c:pt>
                <c:pt idx="1350">
                  <c:v>270</c:v>
                </c:pt>
                <c:pt idx="1351">
                  <c:v>276</c:v>
                </c:pt>
                <c:pt idx="1352">
                  <c:v>282</c:v>
                </c:pt>
                <c:pt idx="1353">
                  <c:v>287</c:v>
                </c:pt>
                <c:pt idx="1354">
                  <c:v>291</c:v>
                </c:pt>
                <c:pt idx="1355">
                  <c:v>300</c:v>
                </c:pt>
                <c:pt idx="1356">
                  <c:v>301</c:v>
                </c:pt>
                <c:pt idx="1357">
                  <c:v>304</c:v>
                </c:pt>
                <c:pt idx="1358">
                  <c:v>298</c:v>
                </c:pt>
                <c:pt idx="1359">
                  <c:v>298</c:v>
                </c:pt>
                <c:pt idx="1360">
                  <c:v>300</c:v>
                </c:pt>
                <c:pt idx="1361">
                  <c:v>296</c:v>
                </c:pt>
                <c:pt idx="1362">
                  <c:v>297</c:v>
                </c:pt>
                <c:pt idx="1363">
                  <c:v>289</c:v>
                </c:pt>
                <c:pt idx="1364">
                  <c:v>292</c:v>
                </c:pt>
                <c:pt idx="1365">
                  <c:v>292</c:v>
                </c:pt>
                <c:pt idx="1366">
                  <c:v>292</c:v>
                </c:pt>
                <c:pt idx="1367">
                  <c:v>289</c:v>
                </c:pt>
                <c:pt idx="1368">
                  <c:v>287</c:v>
                </c:pt>
                <c:pt idx="1369">
                  <c:v>279</c:v>
                </c:pt>
                <c:pt idx="1370">
                  <c:v>287</c:v>
                </c:pt>
                <c:pt idx="1371">
                  <c:v>287</c:v>
                </c:pt>
                <c:pt idx="1372">
                  <c:v>289</c:v>
                </c:pt>
                <c:pt idx="1373">
                  <c:v>281</c:v>
                </c:pt>
                <c:pt idx="1374">
                  <c:v>284</c:v>
                </c:pt>
                <c:pt idx="1375">
                  <c:v>282</c:v>
                </c:pt>
                <c:pt idx="1376">
                  <c:v>277</c:v>
                </c:pt>
                <c:pt idx="1377">
                  <c:v>275</c:v>
                </c:pt>
                <c:pt idx="1378">
                  <c:v>278</c:v>
                </c:pt>
                <c:pt idx="1379">
                  <c:v>282</c:v>
                </c:pt>
                <c:pt idx="1380">
                  <c:v>280</c:v>
                </c:pt>
                <c:pt idx="1381">
                  <c:v>281</c:v>
                </c:pt>
                <c:pt idx="1382">
                  <c:v>278</c:v>
                </c:pt>
                <c:pt idx="1383">
                  <c:v>284</c:v>
                </c:pt>
                <c:pt idx="1384">
                  <c:v>288</c:v>
                </c:pt>
                <c:pt idx="1385">
                  <c:v>286</c:v>
                </c:pt>
                <c:pt idx="1386">
                  <c:v>293</c:v>
                </c:pt>
                <c:pt idx="1387">
                  <c:v>296</c:v>
                </c:pt>
                <c:pt idx="1388">
                  <c:v>296</c:v>
                </c:pt>
                <c:pt idx="1389">
                  <c:v>294</c:v>
                </c:pt>
                <c:pt idx="1390">
                  <c:v>303</c:v>
                </c:pt>
                <c:pt idx="1391">
                  <c:v>317</c:v>
                </c:pt>
                <c:pt idx="1392">
                  <c:v>315</c:v>
                </c:pt>
                <c:pt idx="1393">
                  <c:v>315</c:v>
                </c:pt>
                <c:pt idx="1394">
                  <c:v>317</c:v>
                </c:pt>
                <c:pt idx="1395">
                  <c:v>317</c:v>
                </c:pt>
                <c:pt idx="1396">
                  <c:v>322</c:v>
                </c:pt>
                <c:pt idx="1397">
                  <c:v>326</c:v>
                </c:pt>
                <c:pt idx="1398">
                  <c:v>326</c:v>
                </c:pt>
                <c:pt idx="1399">
                  <c:v>321</c:v>
                </c:pt>
                <c:pt idx="1400">
                  <c:v>320</c:v>
                </c:pt>
                <c:pt idx="1401">
                  <c:v>319</c:v>
                </c:pt>
                <c:pt idx="1402">
                  <c:v>316</c:v>
                </c:pt>
                <c:pt idx="1403">
                  <c:v>314</c:v>
                </c:pt>
                <c:pt idx="1404">
                  <c:v>315</c:v>
                </c:pt>
                <c:pt idx="1405">
                  <c:v>303</c:v>
                </c:pt>
                <c:pt idx="1406">
                  <c:v>298</c:v>
                </c:pt>
                <c:pt idx="1407">
                  <c:v>296</c:v>
                </c:pt>
                <c:pt idx="1408">
                  <c:v>293</c:v>
                </c:pt>
                <c:pt idx="1409">
                  <c:v>292</c:v>
                </c:pt>
                <c:pt idx="1410">
                  <c:v>298</c:v>
                </c:pt>
                <c:pt idx="1411">
                  <c:v>286</c:v>
                </c:pt>
                <c:pt idx="1412">
                  <c:v>278</c:v>
                </c:pt>
                <c:pt idx="1413">
                  <c:v>264</c:v>
                </c:pt>
                <c:pt idx="1414">
                  <c:v>251</c:v>
                </c:pt>
                <c:pt idx="1415">
                  <c:v>237</c:v>
                </c:pt>
                <c:pt idx="1416">
                  <c:v>225</c:v>
                </c:pt>
                <c:pt idx="1417">
                  <c:v>215</c:v>
                </c:pt>
                <c:pt idx="1418">
                  <c:v>202</c:v>
                </c:pt>
                <c:pt idx="1419">
                  <c:v>191</c:v>
                </c:pt>
                <c:pt idx="1420">
                  <c:v>175</c:v>
                </c:pt>
                <c:pt idx="1421">
                  <c:v>163</c:v>
                </c:pt>
                <c:pt idx="1422">
                  <c:v>154</c:v>
                </c:pt>
                <c:pt idx="1423">
                  <c:v>144</c:v>
                </c:pt>
                <c:pt idx="1424">
                  <c:v>133</c:v>
                </c:pt>
                <c:pt idx="1425">
                  <c:v>124</c:v>
                </c:pt>
                <c:pt idx="1426">
                  <c:v>120</c:v>
                </c:pt>
                <c:pt idx="1427">
                  <c:v>112</c:v>
                </c:pt>
                <c:pt idx="1428">
                  <c:v>101</c:v>
                </c:pt>
                <c:pt idx="1429">
                  <c:v>93</c:v>
                </c:pt>
                <c:pt idx="1430">
                  <c:v>89</c:v>
                </c:pt>
                <c:pt idx="1431">
                  <c:v>76</c:v>
                </c:pt>
                <c:pt idx="1432">
                  <c:v>69</c:v>
                </c:pt>
                <c:pt idx="1433">
                  <c:v>58</c:v>
                </c:pt>
                <c:pt idx="1434">
                  <c:v>42</c:v>
                </c:pt>
                <c:pt idx="1435">
                  <c:v>35</c:v>
                </c:pt>
                <c:pt idx="1436">
                  <c:v>29</c:v>
                </c:pt>
                <c:pt idx="1437">
                  <c:v>14</c:v>
                </c:pt>
                <c:pt idx="1438">
                  <c:v>9</c:v>
                </c:pt>
                <c:pt idx="1439">
                  <c:v>0</c:v>
                </c:pt>
                <c:pt idx="1440">
                  <c:v>0</c:v>
                </c:pt>
              </c:numCache>
            </c:numRef>
          </c:val>
          <c:extLst>
            <c:ext xmlns:c16="http://schemas.microsoft.com/office/drawing/2014/chart" uri="{C3380CC4-5D6E-409C-BE32-E72D297353CC}">
              <c16:uniqueId val="{00000006-AA8D-4D06-91B1-5345BE81CA8B}"/>
            </c:ext>
          </c:extLst>
        </c:ser>
        <c:ser>
          <c:idx val="7"/>
          <c:order val="7"/>
          <c:tx>
            <c:strRef>
              <c:f>Sheet8!$I$1</c:f>
              <c:strCache>
                <c:ptCount val="1"/>
                <c:pt idx="0">
                  <c:v>waiting</c:v>
                </c:pt>
              </c:strCache>
            </c:strRef>
          </c:tx>
          <c:spPr>
            <a:solidFill>
              <a:schemeClr val="accent4"/>
            </a:solidFill>
            <a:ln>
              <a:noFill/>
            </a:ln>
            <a:effectLst/>
          </c:spPr>
          <c:invertIfNegative val="0"/>
          <c:cat>
            <c:strRef>
              <c:f>Sheet8!$A$2:$A$1442</c:f>
              <c:strCache>
                <c:ptCount val="14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strCache>
            </c:strRef>
          </c:cat>
          <c:val>
            <c:numRef>
              <c:f>Sheet8!$I$2:$I$1442</c:f>
              <c:numCache>
                <c:formatCode>General</c:formatCode>
                <c:ptCount val="14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3</c:v>
                </c:pt>
                <c:pt idx="35">
                  <c:v>4</c:v>
                </c:pt>
                <c:pt idx="36">
                  <c:v>4</c:v>
                </c:pt>
                <c:pt idx="37">
                  <c:v>4</c:v>
                </c:pt>
                <c:pt idx="38">
                  <c:v>4</c:v>
                </c:pt>
                <c:pt idx="39">
                  <c:v>4</c:v>
                </c:pt>
                <c:pt idx="40">
                  <c:v>4</c:v>
                </c:pt>
                <c:pt idx="41">
                  <c:v>5</c:v>
                </c:pt>
                <c:pt idx="42">
                  <c:v>6</c:v>
                </c:pt>
                <c:pt idx="43">
                  <c:v>6</c:v>
                </c:pt>
                <c:pt idx="44">
                  <c:v>6</c:v>
                </c:pt>
                <c:pt idx="45">
                  <c:v>6</c:v>
                </c:pt>
                <c:pt idx="46">
                  <c:v>6</c:v>
                </c:pt>
                <c:pt idx="47">
                  <c:v>6</c:v>
                </c:pt>
                <c:pt idx="48">
                  <c:v>6</c:v>
                </c:pt>
                <c:pt idx="49">
                  <c:v>6</c:v>
                </c:pt>
                <c:pt idx="50">
                  <c:v>6</c:v>
                </c:pt>
                <c:pt idx="51">
                  <c:v>6</c:v>
                </c:pt>
                <c:pt idx="52">
                  <c:v>5</c:v>
                </c:pt>
                <c:pt idx="53">
                  <c:v>5</c:v>
                </c:pt>
                <c:pt idx="54">
                  <c:v>4</c:v>
                </c:pt>
                <c:pt idx="55">
                  <c:v>3</c:v>
                </c:pt>
                <c:pt idx="56">
                  <c:v>2</c:v>
                </c:pt>
                <c:pt idx="57">
                  <c:v>2</c:v>
                </c:pt>
                <c:pt idx="58">
                  <c:v>2</c:v>
                </c:pt>
                <c:pt idx="59">
                  <c:v>2</c:v>
                </c:pt>
                <c:pt idx="60">
                  <c:v>2</c:v>
                </c:pt>
                <c:pt idx="61">
                  <c:v>2</c:v>
                </c:pt>
                <c:pt idx="62">
                  <c:v>2</c:v>
                </c:pt>
                <c:pt idx="63">
                  <c:v>2</c:v>
                </c:pt>
                <c:pt idx="64">
                  <c:v>2</c:v>
                </c:pt>
                <c:pt idx="65">
                  <c:v>2</c:v>
                </c:pt>
                <c:pt idx="66">
                  <c:v>2</c:v>
                </c:pt>
                <c:pt idx="67">
                  <c:v>2</c:v>
                </c:pt>
                <c:pt idx="68">
                  <c:v>2</c:v>
                </c:pt>
                <c:pt idx="69">
                  <c:v>2</c:v>
                </c:pt>
                <c:pt idx="70">
                  <c:v>2</c:v>
                </c:pt>
                <c:pt idx="71">
                  <c:v>1</c:v>
                </c:pt>
                <c:pt idx="72">
                  <c:v>1</c:v>
                </c:pt>
                <c:pt idx="73">
                  <c:v>1</c:v>
                </c:pt>
                <c:pt idx="74">
                  <c:v>1</c:v>
                </c:pt>
                <c:pt idx="75">
                  <c:v>1</c:v>
                </c:pt>
                <c:pt idx="76">
                  <c:v>1</c:v>
                </c:pt>
                <c:pt idx="77">
                  <c:v>1</c:v>
                </c:pt>
                <c:pt idx="78">
                  <c:v>1</c:v>
                </c:pt>
                <c:pt idx="79">
                  <c:v>1</c:v>
                </c:pt>
                <c:pt idx="80">
                  <c:v>1</c:v>
                </c:pt>
                <c:pt idx="81">
                  <c:v>1</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2</c:v>
                </c:pt>
                <c:pt idx="119">
                  <c:v>2</c:v>
                </c:pt>
                <c:pt idx="120">
                  <c:v>2</c:v>
                </c:pt>
                <c:pt idx="121">
                  <c:v>2</c:v>
                </c:pt>
                <c:pt idx="122">
                  <c:v>2</c:v>
                </c:pt>
                <c:pt idx="123">
                  <c:v>2</c:v>
                </c:pt>
                <c:pt idx="124">
                  <c:v>2</c:v>
                </c:pt>
                <c:pt idx="125">
                  <c:v>2</c:v>
                </c:pt>
                <c:pt idx="126">
                  <c:v>2</c:v>
                </c:pt>
                <c:pt idx="127">
                  <c:v>2</c:v>
                </c:pt>
                <c:pt idx="128">
                  <c:v>2</c:v>
                </c:pt>
                <c:pt idx="129">
                  <c:v>2</c:v>
                </c:pt>
                <c:pt idx="130">
                  <c:v>2</c:v>
                </c:pt>
                <c:pt idx="131">
                  <c:v>2</c:v>
                </c:pt>
                <c:pt idx="132">
                  <c:v>2</c:v>
                </c:pt>
                <c:pt idx="133">
                  <c:v>2</c:v>
                </c:pt>
                <c:pt idx="134">
                  <c:v>2</c:v>
                </c:pt>
                <c:pt idx="135">
                  <c:v>2</c:v>
                </c:pt>
                <c:pt idx="136">
                  <c:v>2</c:v>
                </c:pt>
                <c:pt idx="137">
                  <c:v>2</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2</c:v>
                </c:pt>
                <c:pt idx="248">
                  <c:v>1</c:v>
                </c:pt>
                <c:pt idx="249">
                  <c:v>1</c:v>
                </c:pt>
                <c:pt idx="250">
                  <c:v>1</c:v>
                </c:pt>
                <c:pt idx="251">
                  <c:v>2</c:v>
                </c:pt>
                <c:pt idx="252">
                  <c:v>2</c:v>
                </c:pt>
                <c:pt idx="253">
                  <c:v>1</c:v>
                </c:pt>
                <c:pt idx="254">
                  <c:v>2</c:v>
                </c:pt>
                <c:pt idx="255">
                  <c:v>2</c:v>
                </c:pt>
                <c:pt idx="256">
                  <c:v>1</c:v>
                </c:pt>
                <c:pt idx="257">
                  <c:v>1</c:v>
                </c:pt>
                <c:pt idx="258">
                  <c:v>1</c:v>
                </c:pt>
                <c:pt idx="259">
                  <c:v>0</c:v>
                </c:pt>
                <c:pt idx="260">
                  <c:v>0</c:v>
                </c:pt>
                <c:pt idx="261">
                  <c:v>0</c:v>
                </c:pt>
                <c:pt idx="262">
                  <c:v>0</c:v>
                </c:pt>
                <c:pt idx="263">
                  <c:v>0</c:v>
                </c:pt>
                <c:pt idx="264">
                  <c:v>0</c:v>
                </c:pt>
                <c:pt idx="265">
                  <c:v>0</c:v>
                </c:pt>
                <c:pt idx="266">
                  <c:v>0</c:v>
                </c:pt>
                <c:pt idx="267">
                  <c:v>0</c:v>
                </c:pt>
                <c:pt idx="268">
                  <c:v>0</c:v>
                </c:pt>
                <c:pt idx="269">
                  <c:v>1</c:v>
                </c:pt>
                <c:pt idx="270">
                  <c:v>1</c:v>
                </c:pt>
                <c:pt idx="271">
                  <c:v>1</c:v>
                </c:pt>
                <c:pt idx="272">
                  <c:v>1</c:v>
                </c:pt>
                <c:pt idx="273">
                  <c:v>0</c:v>
                </c:pt>
                <c:pt idx="274">
                  <c:v>0</c:v>
                </c:pt>
                <c:pt idx="275">
                  <c:v>0</c:v>
                </c:pt>
                <c:pt idx="276">
                  <c:v>0</c:v>
                </c:pt>
                <c:pt idx="277">
                  <c:v>0</c:v>
                </c:pt>
                <c:pt idx="278">
                  <c:v>1</c:v>
                </c:pt>
                <c:pt idx="279">
                  <c:v>0</c:v>
                </c:pt>
                <c:pt idx="280">
                  <c:v>0</c:v>
                </c:pt>
                <c:pt idx="281">
                  <c:v>0</c:v>
                </c:pt>
                <c:pt idx="282">
                  <c:v>0</c:v>
                </c:pt>
                <c:pt idx="283">
                  <c:v>0</c:v>
                </c:pt>
                <c:pt idx="284">
                  <c:v>0</c:v>
                </c:pt>
                <c:pt idx="285">
                  <c:v>0</c:v>
                </c:pt>
                <c:pt idx="286">
                  <c:v>0</c:v>
                </c:pt>
                <c:pt idx="287">
                  <c:v>0</c:v>
                </c:pt>
                <c:pt idx="288">
                  <c:v>1</c:v>
                </c:pt>
                <c:pt idx="289">
                  <c:v>2</c:v>
                </c:pt>
                <c:pt idx="290">
                  <c:v>2</c:v>
                </c:pt>
                <c:pt idx="291">
                  <c:v>2</c:v>
                </c:pt>
                <c:pt idx="292">
                  <c:v>2</c:v>
                </c:pt>
                <c:pt idx="293">
                  <c:v>2</c:v>
                </c:pt>
                <c:pt idx="294">
                  <c:v>2</c:v>
                </c:pt>
                <c:pt idx="295">
                  <c:v>3</c:v>
                </c:pt>
                <c:pt idx="296">
                  <c:v>3</c:v>
                </c:pt>
                <c:pt idx="297">
                  <c:v>4</c:v>
                </c:pt>
                <c:pt idx="298">
                  <c:v>3</c:v>
                </c:pt>
                <c:pt idx="299">
                  <c:v>1</c:v>
                </c:pt>
                <c:pt idx="300">
                  <c:v>2</c:v>
                </c:pt>
                <c:pt idx="301">
                  <c:v>3</c:v>
                </c:pt>
                <c:pt idx="302">
                  <c:v>3</c:v>
                </c:pt>
                <c:pt idx="303">
                  <c:v>3</c:v>
                </c:pt>
                <c:pt idx="304">
                  <c:v>2</c:v>
                </c:pt>
                <c:pt idx="305">
                  <c:v>1</c:v>
                </c:pt>
                <c:pt idx="306">
                  <c:v>1</c:v>
                </c:pt>
                <c:pt idx="307">
                  <c:v>1</c:v>
                </c:pt>
                <c:pt idx="308">
                  <c:v>2</c:v>
                </c:pt>
                <c:pt idx="309">
                  <c:v>1</c:v>
                </c:pt>
                <c:pt idx="310">
                  <c:v>2</c:v>
                </c:pt>
                <c:pt idx="311">
                  <c:v>2</c:v>
                </c:pt>
                <c:pt idx="312">
                  <c:v>1</c:v>
                </c:pt>
                <c:pt idx="313">
                  <c:v>2</c:v>
                </c:pt>
                <c:pt idx="314">
                  <c:v>3</c:v>
                </c:pt>
                <c:pt idx="315">
                  <c:v>5</c:v>
                </c:pt>
                <c:pt idx="316">
                  <c:v>4</c:v>
                </c:pt>
                <c:pt idx="317">
                  <c:v>4</c:v>
                </c:pt>
                <c:pt idx="318">
                  <c:v>4</c:v>
                </c:pt>
                <c:pt idx="319">
                  <c:v>1</c:v>
                </c:pt>
                <c:pt idx="320">
                  <c:v>1</c:v>
                </c:pt>
                <c:pt idx="321">
                  <c:v>2</c:v>
                </c:pt>
                <c:pt idx="322">
                  <c:v>2</c:v>
                </c:pt>
                <c:pt idx="323">
                  <c:v>3</c:v>
                </c:pt>
                <c:pt idx="324">
                  <c:v>3</c:v>
                </c:pt>
                <c:pt idx="325">
                  <c:v>5</c:v>
                </c:pt>
                <c:pt idx="326">
                  <c:v>4</c:v>
                </c:pt>
                <c:pt idx="327">
                  <c:v>3</c:v>
                </c:pt>
                <c:pt idx="328">
                  <c:v>4</c:v>
                </c:pt>
                <c:pt idx="329">
                  <c:v>5</c:v>
                </c:pt>
                <c:pt idx="330">
                  <c:v>4</c:v>
                </c:pt>
                <c:pt idx="331">
                  <c:v>4</c:v>
                </c:pt>
                <c:pt idx="332">
                  <c:v>3</c:v>
                </c:pt>
                <c:pt idx="333">
                  <c:v>3</c:v>
                </c:pt>
                <c:pt idx="334">
                  <c:v>3</c:v>
                </c:pt>
                <c:pt idx="335">
                  <c:v>1</c:v>
                </c:pt>
                <c:pt idx="336">
                  <c:v>2</c:v>
                </c:pt>
                <c:pt idx="337">
                  <c:v>1</c:v>
                </c:pt>
                <c:pt idx="338">
                  <c:v>3</c:v>
                </c:pt>
                <c:pt idx="339">
                  <c:v>3</c:v>
                </c:pt>
                <c:pt idx="340">
                  <c:v>5</c:v>
                </c:pt>
                <c:pt idx="341">
                  <c:v>6</c:v>
                </c:pt>
                <c:pt idx="342">
                  <c:v>6</c:v>
                </c:pt>
                <c:pt idx="343">
                  <c:v>7</c:v>
                </c:pt>
                <c:pt idx="344">
                  <c:v>6</c:v>
                </c:pt>
                <c:pt idx="345">
                  <c:v>4</c:v>
                </c:pt>
                <c:pt idx="346">
                  <c:v>2</c:v>
                </c:pt>
                <c:pt idx="347">
                  <c:v>7</c:v>
                </c:pt>
                <c:pt idx="348">
                  <c:v>5</c:v>
                </c:pt>
                <c:pt idx="349">
                  <c:v>6</c:v>
                </c:pt>
                <c:pt idx="350">
                  <c:v>5</c:v>
                </c:pt>
                <c:pt idx="351">
                  <c:v>4</c:v>
                </c:pt>
                <c:pt idx="352">
                  <c:v>4</c:v>
                </c:pt>
                <c:pt idx="353">
                  <c:v>5</c:v>
                </c:pt>
                <c:pt idx="354">
                  <c:v>4</c:v>
                </c:pt>
                <c:pt idx="355">
                  <c:v>5</c:v>
                </c:pt>
                <c:pt idx="356">
                  <c:v>4</c:v>
                </c:pt>
                <c:pt idx="357">
                  <c:v>6</c:v>
                </c:pt>
                <c:pt idx="358">
                  <c:v>6</c:v>
                </c:pt>
                <c:pt idx="359">
                  <c:v>3</c:v>
                </c:pt>
                <c:pt idx="360">
                  <c:v>3</c:v>
                </c:pt>
                <c:pt idx="361">
                  <c:v>5</c:v>
                </c:pt>
                <c:pt idx="362">
                  <c:v>6</c:v>
                </c:pt>
                <c:pt idx="363">
                  <c:v>5</c:v>
                </c:pt>
                <c:pt idx="364">
                  <c:v>5</c:v>
                </c:pt>
                <c:pt idx="365">
                  <c:v>6</c:v>
                </c:pt>
                <c:pt idx="366">
                  <c:v>6</c:v>
                </c:pt>
                <c:pt idx="367">
                  <c:v>9</c:v>
                </c:pt>
                <c:pt idx="368">
                  <c:v>7</c:v>
                </c:pt>
                <c:pt idx="369">
                  <c:v>7</c:v>
                </c:pt>
                <c:pt idx="370">
                  <c:v>4</c:v>
                </c:pt>
                <c:pt idx="371">
                  <c:v>3</c:v>
                </c:pt>
                <c:pt idx="372">
                  <c:v>4</c:v>
                </c:pt>
                <c:pt idx="373">
                  <c:v>3</c:v>
                </c:pt>
                <c:pt idx="374">
                  <c:v>4</c:v>
                </c:pt>
                <c:pt idx="375">
                  <c:v>3</c:v>
                </c:pt>
                <c:pt idx="376">
                  <c:v>2</c:v>
                </c:pt>
                <c:pt idx="377">
                  <c:v>6</c:v>
                </c:pt>
                <c:pt idx="378">
                  <c:v>6</c:v>
                </c:pt>
                <c:pt idx="379">
                  <c:v>6</c:v>
                </c:pt>
                <c:pt idx="380">
                  <c:v>8</c:v>
                </c:pt>
                <c:pt idx="381">
                  <c:v>8</c:v>
                </c:pt>
                <c:pt idx="382">
                  <c:v>6</c:v>
                </c:pt>
                <c:pt idx="383">
                  <c:v>5</c:v>
                </c:pt>
                <c:pt idx="384">
                  <c:v>3</c:v>
                </c:pt>
                <c:pt idx="385">
                  <c:v>3</c:v>
                </c:pt>
                <c:pt idx="386">
                  <c:v>6</c:v>
                </c:pt>
                <c:pt idx="387">
                  <c:v>9</c:v>
                </c:pt>
                <c:pt idx="388">
                  <c:v>10</c:v>
                </c:pt>
                <c:pt idx="389">
                  <c:v>8</c:v>
                </c:pt>
                <c:pt idx="390">
                  <c:v>6</c:v>
                </c:pt>
                <c:pt idx="391">
                  <c:v>2</c:v>
                </c:pt>
                <c:pt idx="392">
                  <c:v>5</c:v>
                </c:pt>
                <c:pt idx="393">
                  <c:v>7</c:v>
                </c:pt>
                <c:pt idx="394">
                  <c:v>9</c:v>
                </c:pt>
                <c:pt idx="395">
                  <c:v>7</c:v>
                </c:pt>
                <c:pt idx="396">
                  <c:v>8</c:v>
                </c:pt>
                <c:pt idx="397">
                  <c:v>5</c:v>
                </c:pt>
                <c:pt idx="398">
                  <c:v>7</c:v>
                </c:pt>
                <c:pt idx="399">
                  <c:v>8</c:v>
                </c:pt>
                <c:pt idx="400">
                  <c:v>12</c:v>
                </c:pt>
                <c:pt idx="401">
                  <c:v>12</c:v>
                </c:pt>
                <c:pt idx="402">
                  <c:v>11</c:v>
                </c:pt>
                <c:pt idx="403">
                  <c:v>8</c:v>
                </c:pt>
                <c:pt idx="404">
                  <c:v>10</c:v>
                </c:pt>
                <c:pt idx="405">
                  <c:v>10</c:v>
                </c:pt>
                <c:pt idx="406">
                  <c:v>9</c:v>
                </c:pt>
                <c:pt idx="407">
                  <c:v>7</c:v>
                </c:pt>
                <c:pt idx="408">
                  <c:v>8</c:v>
                </c:pt>
                <c:pt idx="409">
                  <c:v>8</c:v>
                </c:pt>
                <c:pt idx="410">
                  <c:v>9</c:v>
                </c:pt>
                <c:pt idx="411">
                  <c:v>11</c:v>
                </c:pt>
                <c:pt idx="412">
                  <c:v>10</c:v>
                </c:pt>
                <c:pt idx="413">
                  <c:v>8</c:v>
                </c:pt>
                <c:pt idx="414">
                  <c:v>7</c:v>
                </c:pt>
                <c:pt idx="415">
                  <c:v>8</c:v>
                </c:pt>
                <c:pt idx="416">
                  <c:v>10</c:v>
                </c:pt>
                <c:pt idx="417">
                  <c:v>9</c:v>
                </c:pt>
                <c:pt idx="418">
                  <c:v>6</c:v>
                </c:pt>
                <c:pt idx="419">
                  <c:v>7</c:v>
                </c:pt>
                <c:pt idx="420">
                  <c:v>6</c:v>
                </c:pt>
                <c:pt idx="421">
                  <c:v>4</c:v>
                </c:pt>
                <c:pt idx="422">
                  <c:v>6</c:v>
                </c:pt>
                <c:pt idx="423">
                  <c:v>8</c:v>
                </c:pt>
                <c:pt idx="424">
                  <c:v>6</c:v>
                </c:pt>
                <c:pt idx="425">
                  <c:v>8</c:v>
                </c:pt>
                <c:pt idx="426">
                  <c:v>11</c:v>
                </c:pt>
                <c:pt idx="427">
                  <c:v>11</c:v>
                </c:pt>
                <c:pt idx="428">
                  <c:v>10</c:v>
                </c:pt>
                <c:pt idx="429">
                  <c:v>8</c:v>
                </c:pt>
                <c:pt idx="430">
                  <c:v>7</c:v>
                </c:pt>
                <c:pt idx="431">
                  <c:v>7</c:v>
                </c:pt>
                <c:pt idx="432">
                  <c:v>11</c:v>
                </c:pt>
                <c:pt idx="433">
                  <c:v>9</c:v>
                </c:pt>
                <c:pt idx="434">
                  <c:v>10</c:v>
                </c:pt>
                <c:pt idx="435">
                  <c:v>11</c:v>
                </c:pt>
                <c:pt idx="436">
                  <c:v>8</c:v>
                </c:pt>
                <c:pt idx="437">
                  <c:v>9</c:v>
                </c:pt>
                <c:pt idx="438">
                  <c:v>10</c:v>
                </c:pt>
                <c:pt idx="439">
                  <c:v>11</c:v>
                </c:pt>
                <c:pt idx="440">
                  <c:v>12</c:v>
                </c:pt>
                <c:pt idx="441">
                  <c:v>17</c:v>
                </c:pt>
                <c:pt idx="442">
                  <c:v>16</c:v>
                </c:pt>
                <c:pt idx="443">
                  <c:v>11</c:v>
                </c:pt>
                <c:pt idx="444">
                  <c:v>11</c:v>
                </c:pt>
                <c:pt idx="445">
                  <c:v>15</c:v>
                </c:pt>
                <c:pt idx="446">
                  <c:v>14</c:v>
                </c:pt>
                <c:pt idx="447">
                  <c:v>17</c:v>
                </c:pt>
                <c:pt idx="448">
                  <c:v>19</c:v>
                </c:pt>
                <c:pt idx="449">
                  <c:v>20</c:v>
                </c:pt>
                <c:pt idx="450">
                  <c:v>18</c:v>
                </c:pt>
                <c:pt idx="451">
                  <c:v>18</c:v>
                </c:pt>
                <c:pt idx="452">
                  <c:v>15</c:v>
                </c:pt>
                <c:pt idx="453">
                  <c:v>14</c:v>
                </c:pt>
                <c:pt idx="454">
                  <c:v>16</c:v>
                </c:pt>
                <c:pt idx="455">
                  <c:v>17</c:v>
                </c:pt>
                <c:pt idx="456">
                  <c:v>18</c:v>
                </c:pt>
                <c:pt idx="457">
                  <c:v>18</c:v>
                </c:pt>
                <c:pt idx="458">
                  <c:v>17</c:v>
                </c:pt>
                <c:pt idx="459">
                  <c:v>22</c:v>
                </c:pt>
                <c:pt idx="460">
                  <c:v>24</c:v>
                </c:pt>
                <c:pt idx="461">
                  <c:v>25</c:v>
                </c:pt>
                <c:pt idx="462">
                  <c:v>23</c:v>
                </c:pt>
                <c:pt idx="463">
                  <c:v>22</c:v>
                </c:pt>
                <c:pt idx="464">
                  <c:v>19</c:v>
                </c:pt>
                <c:pt idx="465">
                  <c:v>21</c:v>
                </c:pt>
                <c:pt idx="466">
                  <c:v>19</c:v>
                </c:pt>
                <c:pt idx="467">
                  <c:v>21</c:v>
                </c:pt>
                <c:pt idx="468">
                  <c:v>19</c:v>
                </c:pt>
                <c:pt idx="469">
                  <c:v>16</c:v>
                </c:pt>
                <c:pt idx="470">
                  <c:v>15</c:v>
                </c:pt>
                <c:pt idx="471">
                  <c:v>16</c:v>
                </c:pt>
                <c:pt idx="472">
                  <c:v>16</c:v>
                </c:pt>
                <c:pt idx="473">
                  <c:v>15</c:v>
                </c:pt>
                <c:pt idx="474">
                  <c:v>15</c:v>
                </c:pt>
                <c:pt idx="475">
                  <c:v>13</c:v>
                </c:pt>
                <c:pt idx="476">
                  <c:v>13</c:v>
                </c:pt>
                <c:pt idx="477">
                  <c:v>11</c:v>
                </c:pt>
                <c:pt idx="478">
                  <c:v>11</c:v>
                </c:pt>
                <c:pt idx="479">
                  <c:v>12</c:v>
                </c:pt>
                <c:pt idx="480">
                  <c:v>12</c:v>
                </c:pt>
                <c:pt idx="481">
                  <c:v>13</c:v>
                </c:pt>
                <c:pt idx="482">
                  <c:v>12</c:v>
                </c:pt>
                <c:pt idx="483">
                  <c:v>14</c:v>
                </c:pt>
                <c:pt idx="484">
                  <c:v>12</c:v>
                </c:pt>
                <c:pt idx="485">
                  <c:v>11</c:v>
                </c:pt>
                <c:pt idx="486">
                  <c:v>14</c:v>
                </c:pt>
                <c:pt idx="487">
                  <c:v>12</c:v>
                </c:pt>
                <c:pt idx="488">
                  <c:v>10</c:v>
                </c:pt>
                <c:pt idx="489">
                  <c:v>8</c:v>
                </c:pt>
                <c:pt idx="490">
                  <c:v>8</c:v>
                </c:pt>
                <c:pt idx="491">
                  <c:v>10</c:v>
                </c:pt>
                <c:pt idx="492">
                  <c:v>11</c:v>
                </c:pt>
                <c:pt idx="493">
                  <c:v>13</c:v>
                </c:pt>
                <c:pt idx="494">
                  <c:v>15</c:v>
                </c:pt>
                <c:pt idx="495">
                  <c:v>15</c:v>
                </c:pt>
                <c:pt idx="496">
                  <c:v>17</c:v>
                </c:pt>
                <c:pt idx="497">
                  <c:v>16</c:v>
                </c:pt>
                <c:pt idx="498">
                  <c:v>14</c:v>
                </c:pt>
                <c:pt idx="499">
                  <c:v>17</c:v>
                </c:pt>
                <c:pt idx="500">
                  <c:v>17</c:v>
                </c:pt>
                <c:pt idx="501">
                  <c:v>20</c:v>
                </c:pt>
                <c:pt idx="502">
                  <c:v>18</c:v>
                </c:pt>
                <c:pt idx="503">
                  <c:v>16</c:v>
                </c:pt>
                <c:pt idx="504">
                  <c:v>19</c:v>
                </c:pt>
                <c:pt idx="505">
                  <c:v>21</c:v>
                </c:pt>
                <c:pt idx="506">
                  <c:v>23</c:v>
                </c:pt>
                <c:pt idx="507">
                  <c:v>22</c:v>
                </c:pt>
                <c:pt idx="508">
                  <c:v>22</c:v>
                </c:pt>
                <c:pt idx="509">
                  <c:v>21</c:v>
                </c:pt>
                <c:pt idx="510">
                  <c:v>19</c:v>
                </c:pt>
                <c:pt idx="511">
                  <c:v>19</c:v>
                </c:pt>
                <c:pt idx="512">
                  <c:v>20</c:v>
                </c:pt>
                <c:pt idx="513">
                  <c:v>22</c:v>
                </c:pt>
                <c:pt idx="514">
                  <c:v>24</c:v>
                </c:pt>
                <c:pt idx="515">
                  <c:v>26</c:v>
                </c:pt>
                <c:pt idx="516">
                  <c:v>25</c:v>
                </c:pt>
                <c:pt idx="517">
                  <c:v>24</c:v>
                </c:pt>
                <c:pt idx="518">
                  <c:v>23</c:v>
                </c:pt>
                <c:pt idx="519">
                  <c:v>24</c:v>
                </c:pt>
                <c:pt idx="520">
                  <c:v>26</c:v>
                </c:pt>
                <c:pt idx="521">
                  <c:v>25</c:v>
                </c:pt>
                <c:pt idx="522">
                  <c:v>27</c:v>
                </c:pt>
                <c:pt idx="523">
                  <c:v>27</c:v>
                </c:pt>
                <c:pt idx="524">
                  <c:v>25</c:v>
                </c:pt>
                <c:pt idx="525">
                  <c:v>25</c:v>
                </c:pt>
                <c:pt idx="526">
                  <c:v>26</c:v>
                </c:pt>
                <c:pt idx="527">
                  <c:v>29</c:v>
                </c:pt>
                <c:pt idx="528">
                  <c:v>29</c:v>
                </c:pt>
                <c:pt idx="529">
                  <c:v>32</c:v>
                </c:pt>
                <c:pt idx="530">
                  <c:v>35</c:v>
                </c:pt>
                <c:pt idx="531">
                  <c:v>33</c:v>
                </c:pt>
                <c:pt idx="532">
                  <c:v>32</c:v>
                </c:pt>
                <c:pt idx="533">
                  <c:v>36</c:v>
                </c:pt>
                <c:pt idx="534">
                  <c:v>36</c:v>
                </c:pt>
                <c:pt idx="535">
                  <c:v>38</c:v>
                </c:pt>
                <c:pt idx="536">
                  <c:v>40</c:v>
                </c:pt>
                <c:pt idx="537">
                  <c:v>41</c:v>
                </c:pt>
                <c:pt idx="538">
                  <c:v>41</c:v>
                </c:pt>
                <c:pt idx="539">
                  <c:v>39</c:v>
                </c:pt>
                <c:pt idx="540">
                  <c:v>38</c:v>
                </c:pt>
                <c:pt idx="541">
                  <c:v>38</c:v>
                </c:pt>
                <c:pt idx="542">
                  <c:v>39</c:v>
                </c:pt>
                <c:pt idx="543">
                  <c:v>38</c:v>
                </c:pt>
                <c:pt idx="544">
                  <c:v>38</c:v>
                </c:pt>
                <c:pt idx="545">
                  <c:v>39</c:v>
                </c:pt>
                <c:pt idx="546">
                  <c:v>38</c:v>
                </c:pt>
                <c:pt idx="547">
                  <c:v>37</c:v>
                </c:pt>
                <c:pt idx="548">
                  <c:v>38</c:v>
                </c:pt>
                <c:pt idx="549">
                  <c:v>40</c:v>
                </c:pt>
                <c:pt idx="550">
                  <c:v>45</c:v>
                </c:pt>
                <c:pt idx="551">
                  <c:v>46</c:v>
                </c:pt>
                <c:pt idx="552">
                  <c:v>45</c:v>
                </c:pt>
                <c:pt idx="553">
                  <c:v>44</c:v>
                </c:pt>
                <c:pt idx="554">
                  <c:v>45</c:v>
                </c:pt>
                <c:pt idx="555">
                  <c:v>45</c:v>
                </c:pt>
                <c:pt idx="556">
                  <c:v>47</c:v>
                </c:pt>
                <c:pt idx="557">
                  <c:v>48</c:v>
                </c:pt>
                <c:pt idx="558">
                  <c:v>49</c:v>
                </c:pt>
                <c:pt idx="559">
                  <c:v>46</c:v>
                </c:pt>
                <c:pt idx="560">
                  <c:v>52</c:v>
                </c:pt>
                <c:pt idx="561">
                  <c:v>50</c:v>
                </c:pt>
                <c:pt idx="562">
                  <c:v>48</c:v>
                </c:pt>
                <c:pt idx="563">
                  <c:v>48</c:v>
                </c:pt>
                <c:pt idx="564">
                  <c:v>45</c:v>
                </c:pt>
                <c:pt idx="565">
                  <c:v>45</c:v>
                </c:pt>
                <c:pt idx="566">
                  <c:v>47</c:v>
                </c:pt>
                <c:pt idx="567">
                  <c:v>46</c:v>
                </c:pt>
                <c:pt idx="568">
                  <c:v>45</c:v>
                </c:pt>
                <c:pt idx="569">
                  <c:v>48</c:v>
                </c:pt>
                <c:pt idx="570">
                  <c:v>50</c:v>
                </c:pt>
                <c:pt idx="571">
                  <c:v>52</c:v>
                </c:pt>
                <c:pt idx="572">
                  <c:v>50</c:v>
                </c:pt>
                <c:pt idx="573">
                  <c:v>48</c:v>
                </c:pt>
                <c:pt idx="574">
                  <c:v>50</c:v>
                </c:pt>
                <c:pt idx="575">
                  <c:v>52</c:v>
                </c:pt>
                <c:pt idx="576">
                  <c:v>53</c:v>
                </c:pt>
                <c:pt idx="577">
                  <c:v>54</c:v>
                </c:pt>
                <c:pt idx="578">
                  <c:v>55</c:v>
                </c:pt>
                <c:pt idx="579">
                  <c:v>54</c:v>
                </c:pt>
                <c:pt idx="580">
                  <c:v>56</c:v>
                </c:pt>
                <c:pt idx="581">
                  <c:v>55</c:v>
                </c:pt>
                <c:pt idx="582">
                  <c:v>57</c:v>
                </c:pt>
                <c:pt idx="583">
                  <c:v>60</c:v>
                </c:pt>
                <c:pt idx="584">
                  <c:v>59</c:v>
                </c:pt>
                <c:pt idx="585">
                  <c:v>57</c:v>
                </c:pt>
                <c:pt idx="586">
                  <c:v>52</c:v>
                </c:pt>
                <c:pt idx="587">
                  <c:v>51</c:v>
                </c:pt>
                <c:pt idx="588">
                  <c:v>52</c:v>
                </c:pt>
                <c:pt idx="589">
                  <c:v>51</c:v>
                </c:pt>
                <c:pt idx="590">
                  <c:v>49</c:v>
                </c:pt>
                <c:pt idx="591">
                  <c:v>48</c:v>
                </c:pt>
                <c:pt idx="592">
                  <c:v>48</c:v>
                </c:pt>
                <c:pt idx="593">
                  <c:v>48</c:v>
                </c:pt>
                <c:pt idx="594">
                  <c:v>42</c:v>
                </c:pt>
                <c:pt idx="595">
                  <c:v>43</c:v>
                </c:pt>
                <c:pt idx="596">
                  <c:v>47</c:v>
                </c:pt>
                <c:pt idx="597">
                  <c:v>46</c:v>
                </c:pt>
                <c:pt idx="598">
                  <c:v>45</c:v>
                </c:pt>
                <c:pt idx="599">
                  <c:v>48</c:v>
                </c:pt>
                <c:pt idx="600">
                  <c:v>47</c:v>
                </c:pt>
                <c:pt idx="601">
                  <c:v>43</c:v>
                </c:pt>
                <c:pt idx="602">
                  <c:v>44</c:v>
                </c:pt>
                <c:pt idx="603">
                  <c:v>43</c:v>
                </c:pt>
                <c:pt idx="604">
                  <c:v>44</c:v>
                </c:pt>
                <c:pt idx="605">
                  <c:v>45</c:v>
                </c:pt>
                <c:pt idx="606">
                  <c:v>47</c:v>
                </c:pt>
                <c:pt idx="607">
                  <c:v>47</c:v>
                </c:pt>
                <c:pt idx="608">
                  <c:v>47</c:v>
                </c:pt>
                <c:pt idx="609">
                  <c:v>50</c:v>
                </c:pt>
                <c:pt idx="610">
                  <c:v>45</c:v>
                </c:pt>
                <c:pt idx="611">
                  <c:v>44</c:v>
                </c:pt>
                <c:pt idx="612">
                  <c:v>43</c:v>
                </c:pt>
                <c:pt idx="613">
                  <c:v>44</c:v>
                </c:pt>
                <c:pt idx="614">
                  <c:v>41</c:v>
                </c:pt>
                <c:pt idx="615">
                  <c:v>43</c:v>
                </c:pt>
                <c:pt idx="616">
                  <c:v>44</c:v>
                </c:pt>
                <c:pt idx="617">
                  <c:v>42</c:v>
                </c:pt>
                <c:pt idx="618">
                  <c:v>45</c:v>
                </c:pt>
                <c:pt idx="619">
                  <c:v>46</c:v>
                </c:pt>
                <c:pt idx="620">
                  <c:v>49</c:v>
                </c:pt>
                <c:pt idx="621">
                  <c:v>47</c:v>
                </c:pt>
                <c:pt idx="622">
                  <c:v>48</c:v>
                </c:pt>
                <c:pt idx="623">
                  <c:v>51</c:v>
                </c:pt>
                <c:pt idx="624">
                  <c:v>50</c:v>
                </c:pt>
                <c:pt idx="625">
                  <c:v>50</c:v>
                </c:pt>
                <c:pt idx="626">
                  <c:v>51</c:v>
                </c:pt>
                <c:pt idx="627">
                  <c:v>50</c:v>
                </c:pt>
                <c:pt idx="628">
                  <c:v>50</c:v>
                </c:pt>
                <c:pt idx="629">
                  <c:v>53</c:v>
                </c:pt>
                <c:pt idx="630">
                  <c:v>52</c:v>
                </c:pt>
                <c:pt idx="631">
                  <c:v>51</c:v>
                </c:pt>
                <c:pt idx="632">
                  <c:v>52</c:v>
                </c:pt>
                <c:pt idx="633">
                  <c:v>53</c:v>
                </c:pt>
                <c:pt idx="634">
                  <c:v>56</c:v>
                </c:pt>
                <c:pt idx="635">
                  <c:v>56</c:v>
                </c:pt>
                <c:pt idx="636">
                  <c:v>59</c:v>
                </c:pt>
                <c:pt idx="637">
                  <c:v>61</c:v>
                </c:pt>
                <c:pt idx="638">
                  <c:v>64</c:v>
                </c:pt>
                <c:pt idx="639">
                  <c:v>64</c:v>
                </c:pt>
                <c:pt idx="640">
                  <c:v>64</c:v>
                </c:pt>
                <c:pt idx="641">
                  <c:v>63</c:v>
                </c:pt>
                <c:pt idx="642">
                  <c:v>63</c:v>
                </c:pt>
                <c:pt idx="643">
                  <c:v>63</c:v>
                </c:pt>
                <c:pt idx="644">
                  <c:v>64</c:v>
                </c:pt>
                <c:pt idx="645">
                  <c:v>65</c:v>
                </c:pt>
                <c:pt idx="646">
                  <c:v>66</c:v>
                </c:pt>
                <c:pt idx="647">
                  <c:v>63</c:v>
                </c:pt>
                <c:pt idx="648">
                  <c:v>66</c:v>
                </c:pt>
                <c:pt idx="649">
                  <c:v>68</c:v>
                </c:pt>
                <c:pt idx="650">
                  <c:v>71</c:v>
                </c:pt>
                <c:pt idx="651">
                  <c:v>71</c:v>
                </c:pt>
                <c:pt idx="652">
                  <c:v>69</c:v>
                </c:pt>
                <c:pt idx="653">
                  <c:v>69</c:v>
                </c:pt>
                <c:pt idx="654">
                  <c:v>70</c:v>
                </c:pt>
                <c:pt idx="655">
                  <c:v>70</c:v>
                </c:pt>
                <c:pt idx="656">
                  <c:v>70</c:v>
                </c:pt>
                <c:pt idx="657">
                  <c:v>69</c:v>
                </c:pt>
                <c:pt idx="658">
                  <c:v>71</c:v>
                </c:pt>
                <c:pt idx="659">
                  <c:v>69</c:v>
                </c:pt>
                <c:pt idx="660">
                  <c:v>71</c:v>
                </c:pt>
                <c:pt idx="661">
                  <c:v>67</c:v>
                </c:pt>
                <c:pt idx="662">
                  <c:v>66</c:v>
                </c:pt>
                <c:pt idx="663">
                  <c:v>68</c:v>
                </c:pt>
                <c:pt idx="664">
                  <c:v>66</c:v>
                </c:pt>
                <c:pt idx="665">
                  <c:v>68</c:v>
                </c:pt>
                <c:pt idx="666">
                  <c:v>67</c:v>
                </c:pt>
                <c:pt idx="667">
                  <c:v>65</c:v>
                </c:pt>
                <c:pt idx="668">
                  <c:v>68</c:v>
                </c:pt>
                <c:pt idx="669">
                  <c:v>69</c:v>
                </c:pt>
                <c:pt idx="670">
                  <c:v>67</c:v>
                </c:pt>
                <c:pt idx="671">
                  <c:v>69</c:v>
                </c:pt>
                <c:pt idx="672">
                  <c:v>68</c:v>
                </c:pt>
                <c:pt idx="673">
                  <c:v>65</c:v>
                </c:pt>
                <c:pt idx="674">
                  <c:v>66</c:v>
                </c:pt>
                <c:pt idx="675">
                  <c:v>64</c:v>
                </c:pt>
                <c:pt idx="676">
                  <c:v>65</c:v>
                </c:pt>
                <c:pt idx="677">
                  <c:v>67</c:v>
                </c:pt>
                <c:pt idx="678">
                  <c:v>65</c:v>
                </c:pt>
                <c:pt idx="679">
                  <c:v>62</c:v>
                </c:pt>
                <c:pt idx="680">
                  <c:v>60</c:v>
                </c:pt>
                <c:pt idx="681">
                  <c:v>58</c:v>
                </c:pt>
                <c:pt idx="682">
                  <c:v>55</c:v>
                </c:pt>
                <c:pt idx="683">
                  <c:v>54</c:v>
                </c:pt>
                <c:pt idx="684">
                  <c:v>56</c:v>
                </c:pt>
                <c:pt idx="685">
                  <c:v>54</c:v>
                </c:pt>
                <c:pt idx="686">
                  <c:v>52</c:v>
                </c:pt>
                <c:pt idx="687">
                  <c:v>55</c:v>
                </c:pt>
                <c:pt idx="688">
                  <c:v>56</c:v>
                </c:pt>
                <c:pt idx="689">
                  <c:v>58</c:v>
                </c:pt>
                <c:pt idx="690">
                  <c:v>57</c:v>
                </c:pt>
                <c:pt idx="691">
                  <c:v>57</c:v>
                </c:pt>
                <c:pt idx="692">
                  <c:v>60</c:v>
                </c:pt>
                <c:pt idx="693">
                  <c:v>61</c:v>
                </c:pt>
                <c:pt idx="694">
                  <c:v>61</c:v>
                </c:pt>
                <c:pt idx="695">
                  <c:v>62</c:v>
                </c:pt>
                <c:pt idx="696">
                  <c:v>62</c:v>
                </c:pt>
                <c:pt idx="697">
                  <c:v>64</c:v>
                </c:pt>
                <c:pt idx="698">
                  <c:v>63</c:v>
                </c:pt>
                <c:pt idx="699">
                  <c:v>66</c:v>
                </c:pt>
                <c:pt idx="700">
                  <c:v>64</c:v>
                </c:pt>
                <c:pt idx="701">
                  <c:v>65</c:v>
                </c:pt>
                <c:pt idx="702">
                  <c:v>62</c:v>
                </c:pt>
                <c:pt idx="703">
                  <c:v>66</c:v>
                </c:pt>
                <c:pt idx="704">
                  <c:v>62</c:v>
                </c:pt>
                <c:pt idx="705">
                  <c:v>59</c:v>
                </c:pt>
                <c:pt idx="706">
                  <c:v>62</c:v>
                </c:pt>
                <c:pt idx="707">
                  <c:v>61</c:v>
                </c:pt>
                <c:pt idx="708">
                  <c:v>63</c:v>
                </c:pt>
                <c:pt idx="709">
                  <c:v>64</c:v>
                </c:pt>
                <c:pt idx="710">
                  <c:v>67</c:v>
                </c:pt>
                <c:pt idx="711">
                  <c:v>70</c:v>
                </c:pt>
                <c:pt idx="712">
                  <c:v>66</c:v>
                </c:pt>
                <c:pt idx="713">
                  <c:v>66</c:v>
                </c:pt>
                <c:pt idx="714">
                  <c:v>62</c:v>
                </c:pt>
                <c:pt idx="715">
                  <c:v>63</c:v>
                </c:pt>
                <c:pt idx="716">
                  <c:v>63</c:v>
                </c:pt>
                <c:pt idx="717">
                  <c:v>61</c:v>
                </c:pt>
                <c:pt idx="718">
                  <c:v>64</c:v>
                </c:pt>
                <c:pt idx="719">
                  <c:v>67</c:v>
                </c:pt>
                <c:pt idx="720">
                  <c:v>71</c:v>
                </c:pt>
                <c:pt idx="721">
                  <c:v>71</c:v>
                </c:pt>
                <c:pt idx="722">
                  <c:v>71</c:v>
                </c:pt>
                <c:pt idx="723">
                  <c:v>68</c:v>
                </c:pt>
                <c:pt idx="724">
                  <c:v>65</c:v>
                </c:pt>
                <c:pt idx="725">
                  <c:v>64</c:v>
                </c:pt>
                <c:pt idx="726">
                  <c:v>64</c:v>
                </c:pt>
                <c:pt idx="727">
                  <c:v>67</c:v>
                </c:pt>
                <c:pt idx="728">
                  <c:v>63</c:v>
                </c:pt>
                <c:pt idx="729">
                  <c:v>64</c:v>
                </c:pt>
                <c:pt idx="730">
                  <c:v>69</c:v>
                </c:pt>
                <c:pt idx="731">
                  <c:v>66</c:v>
                </c:pt>
                <c:pt idx="732">
                  <c:v>65</c:v>
                </c:pt>
                <c:pt idx="733">
                  <c:v>65</c:v>
                </c:pt>
                <c:pt idx="734">
                  <c:v>66</c:v>
                </c:pt>
                <c:pt idx="735">
                  <c:v>68</c:v>
                </c:pt>
                <c:pt idx="736">
                  <c:v>69</c:v>
                </c:pt>
                <c:pt idx="737">
                  <c:v>69</c:v>
                </c:pt>
                <c:pt idx="738">
                  <c:v>69</c:v>
                </c:pt>
                <c:pt idx="739">
                  <c:v>69</c:v>
                </c:pt>
                <c:pt idx="740">
                  <c:v>66</c:v>
                </c:pt>
                <c:pt idx="741">
                  <c:v>63</c:v>
                </c:pt>
                <c:pt idx="742">
                  <c:v>57</c:v>
                </c:pt>
                <c:pt idx="743">
                  <c:v>52</c:v>
                </c:pt>
                <c:pt idx="744">
                  <c:v>51</c:v>
                </c:pt>
                <c:pt idx="745">
                  <c:v>52</c:v>
                </c:pt>
                <c:pt idx="746">
                  <c:v>54</c:v>
                </c:pt>
                <c:pt idx="747">
                  <c:v>51</c:v>
                </c:pt>
                <c:pt idx="748">
                  <c:v>53</c:v>
                </c:pt>
                <c:pt idx="749">
                  <c:v>53</c:v>
                </c:pt>
                <c:pt idx="750">
                  <c:v>53</c:v>
                </c:pt>
                <c:pt idx="751">
                  <c:v>51</c:v>
                </c:pt>
                <c:pt idx="752">
                  <c:v>47</c:v>
                </c:pt>
                <c:pt idx="753">
                  <c:v>52</c:v>
                </c:pt>
                <c:pt idx="754">
                  <c:v>50</c:v>
                </c:pt>
                <c:pt idx="755">
                  <c:v>50</c:v>
                </c:pt>
                <c:pt idx="756">
                  <c:v>54</c:v>
                </c:pt>
                <c:pt idx="757">
                  <c:v>55</c:v>
                </c:pt>
                <c:pt idx="758">
                  <c:v>51</c:v>
                </c:pt>
                <c:pt idx="759">
                  <c:v>52</c:v>
                </c:pt>
                <c:pt idx="760">
                  <c:v>49</c:v>
                </c:pt>
                <c:pt idx="761">
                  <c:v>54</c:v>
                </c:pt>
                <c:pt idx="762">
                  <c:v>53</c:v>
                </c:pt>
                <c:pt idx="763">
                  <c:v>53</c:v>
                </c:pt>
                <c:pt idx="764">
                  <c:v>54</c:v>
                </c:pt>
                <c:pt idx="765">
                  <c:v>54</c:v>
                </c:pt>
                <c:pt idx="766">
                  <c:v>59</c:v>
                </c:pt>
                <c:pt idx="767">
                  <c:v>59</c:v>
                </c:pt>
                <c:pt idx="768">
                  <c:v>58</c:v>
                </c:pt>
                <c:pt idx="769">
                  <c:v>59</c:v>
                </c:pt>
                <c:pt idx="770">
                  <c:v>60</c:v>
                </c:pt>
                <c:pt idx="771">
                  <c:v>62</c:v>
                </c:pt>
                <c:pt idx="772">
                  <c:v>61</c:v>
                </c:pt>
                <c:pt idx="773">
                  <c:v>58</c:v>
                </c:pt>
                <c:pt idx="774">
                  <c:v>55</c:v>
                </c:pt>
                <c:pt idx="775">
                  <c:v>52</c:v>
                </c:pt>
                <c:pt idx="776">
                  <c:v>53</c:v>
                </c:pt>
                <c:pt idx="777">
                  <c:v>57</c:v>
                </c:pt>
                <c:pt idx="778">
                  <c:v>59</c:v>
                </c:pt>
                <c:pt idx="779">
                  <c:v>60</c:v>
                </c:pt>
                <c:pt idx="780">
                  <c:v>62</c:v>
                </c:pt>
                <c:pt idx="781">
                  <c:v>59</c:v>
                </c:pt>
                <c:pt idx="782">
                  <c:v>55</c:v>
                </c:pt>
                <c:pt idx="783">
                  <c:v>53</c:v>
                </c:pt>
                <c:pt idx="784">
                  <c:v>55</c:v>
                </c:pt>
                <c:pt idx="785">
                  <c:v>58</c:v>
                </c:pt>
                <c:pt idx="786">
                  <c:v>60</c:v>
                </c:pt>
                <c:pt idx="787">
                  <c:v>66</c:v>
                </c:pt>
                <c:pt idx="788">
                  <c:v>61</c:v>
                </c:pt>
                <c:pt idx="789">
                  <c:v>60</c:v>
                </c:pt>
                <c:pt idx="790">
                  <c:v>63</c:v>
                </c:pt>
                <c:pt idx="791">
                  <c:v>60</c:v>
                </c:pt>
                <c:pt idx="792">
                  <c:v>60</c:v>
                </c:pt>
                <c:pt idx="793">
                  <c:v>63</c:v>
                </c:pt>
                <c:pt idx="794">
                  <c:v>66</c:v>
                </c:pt>
                <c:pt idx="795">
                  <c:v>70</c:v>
                </c:pt>
                <c:pt idx="796">
                  <c:v>74</c:v>
                </c:pt>
                <c:pt idx="797">
                  <c:v>76</c:v>
                </c:pt>
                <c:pt idx="798">
                  <c:v>75</c:v>
                </c:pt>
                <c:pt idx="799">
                  <c:v>73</c:v>
                </c:pt>
                <c:pt idx="800">
                  <c:v>76</c:v>
                </c:pt>
                <c:pt idx="801">
                  <c:v>75</c:v>
                </c:pt>
                <c:pt idx="802">
                  <c:v>78</c:v>
                </c:pt>
                <c:pt idx="803">
                  <c:v>76</c:v>
                </c:pt>
                <c:pt idx="804">
                  <c:v>76</c:v>
                </c:pt>
                <c:pt idx="805">
                  <c:v>75</c:v>
                </c:pt>
                <c:pt idx="806">
                  <c:v>80</c:v>
                </c:pt>
                <c:pt idx="807">
                  <c:v>80</c:v>
                </c:pt>
                <c:pt idx="808">
                  <c:v>85</c:v>
                </c:pt>
                <c:pt idx="809">
                  <c:v>82</c:v>
                </c:pt>
                <c:pt idx="810">
                  <c:v>79</c:v>
                </c:pt>
                <c:pt idx="811">
                  <c:v>76</c:v>
                </c:pt>
                <c:pt idx="812">
                  <c:v>72</c:v>
                </c:pt>
                <c:pt idx="813">
                  <c:v>70</c:v>
                </c:pt>
                <c:pt idx="814">
                  <c:v>65</c:v>
                </c:pt>
                <c:pt idx="815">
                  <c:v>61</c:v>
                </c:pt>
                <c:pt idx="816">
                  <c:v>58</c:v>
                </c:pt>
                <c:pt idx="817">
                  <c:v>57</c:v>
                </c:pt>
                <c:pt idx="818">
                  <c:v>57</c:v>
                </c:pt>
                <c:pt idx="819">
                  <c:v>57</c:v>
                </c:pt>
                <c:pt idx="820">
                  <c:v>54</c:v>
                </c:pt>
                <c:pt idx="821">
                  <c:v>50</c:v>
                </c:pt>
                <c:pt idx="822">
                  <c:v>52</c:v>
                </c:pt>
                <c:pt idx="823">
                  <c:v>54</c:v>
                </c:pt>
                <c:pt idx="824">
                  <c:v>62</c:v>
                </c:pt>
                <c:pt idx="825">
                  <c:v>64</c:v>
                </c:pt>
                <c:pt idx="826">
                  <c:v>62</c:v>
                </c:pt>
                <c:pt idx="827">
                  <c:v>58</c:v>
                </c:pt>
                <c:pt idx="828">
                  <c:v>60</c:v>
                </c:pt>
                <c:pt idx="829">
                  <c:v>55</c:v>
                </c:pt>
                <c:pt idx="830">
                  <c:v>56</c:v>
                </c:pt>
                <c:pt idx="831">
                  <c:v>70</c:v>
                </c:pt>
                <c:pt idx="832">
                  <c:v>72</c:v>
                </c:pt>
                <c:pt idx="833">
                  <c:v>77</c:v>
                </c:pt>
                <c:pt idx="834">
                  <c:v>70</c:v>
                </c:pt>
                <c:pt idx="835">
                  <c:v>72</c:v>
                </c:pt>
                <c:pt idx="836">
                  <c:v>72</c:v>
                </c:pt>
                <c:pt idx="837">
                  <c:v>71</c:v>
                </c:pt>
                <c:pt idx="838">
                  <c:v>69</c:v>
                </c:pt>
                <c:pt idx="839">
                  <c:v>73</c:v>
                </c:pt>
                <c:pt idx="840">
                  <c:v>68</c:v>
                </c:pt>
                <c:pt idx="841">
                  <c:v>68</c:v>
                </c:pt>
                <c:pt idx="842">
                  <c:v>70</c:v>
                </c:pt>
                <c:pt idx="843">
                  <c:v>74</c:v>
                </c:pt>
                <c:pt idx="844">
                  <c:v>71</c:v>
                </c:pt>
                <c:pt idx="845">
                  <c:v>67</c:v>
                </c:pt>
                <c:pt idx="846">
                  <c:v>64</c:v>
                </c:pt>
                <c:pt idx="847">
                  <c:v>61</c:v>
                </c:pt>
                <c:pt idx="848">
                  <c:v>61</c:v>
                </c:pt>
                <c:pt idx="849">
                  <c:v>65</c:v>
                </c:pt>
                <c:pt idx="850">
                  <c:v>70</c:v>
                </c:pt>
                <c:pt idx="851">
                  <c:v>70</c:v>
                </c:pt>
                <c:pt idx="852">
                  <c:v>67</c:v>
                </c:pt>
                <c:pt idx="853">
                  <c:v>66</c:v>
                </c:pt>
                <c:pt idx="854">
                  <c:v>69</c:v>
                </c:pt>
                <c:pt idx="855">
                  <c:v>70</c:v>
                </c:pt>
                <c:pt idx="856">
                  <c:v>72</c:v>
                </c:pt>
                <c:pt idx="857">
                  <c:v>69</c:v>
                </c:pt>
                <c:pt idx="858">
                  <c:v>66</c:v>
                </c:pt>
                <c:pt idx="859">
                  <c:v>61</c:v>
                </c:pt>
                <c:pt idx="860">
                  <c:v>60</c:v>
                </c:pt>
                <c:pt idx="861">
                  <c:v>65</c:v>
                </c:pt>
                <c:pt idx="862">
                  <c:v>64</c:v>
                </c:pt>
                <c:pt idx="863">
                  <c:v>61</c:v>
                </c:pt>
                <c:pt idx="864">
                  <c:v>58</c:v>
                </c:pt>
                <c:pt idx="865">
                  <c:v>58</c:v>
                </c:pt>
                <c:pt idx="866">
                  <c:v>62</c:v>
                </c:pt>
                <c:pt idx="867">
                  <c:v>61</c:v>
                </c:pt>
                <c:pt idx="868">
                  <c:v>60</c:v>
                </c:pt>
                <c:pt idx="869">
                  <c:v>61</c:v>
                </c:pt>
                <c:pt idx="870">
                  <c:v>63</c:v>
                </c:pt>
                <c:pt idx="871">
                  <c:v>58</c:v>
                </c:pt>
                <c:pt idx="872">
                  <c:v>58</c:v>
                </c:pt>
                <c:pt idx="873">
                  <c:v>59</c:v>
                </c:pt>
                <c:pt idx="874">
                  <c:v>61</c:v>
                </c:pt>
                <c:pt idx="875">
                  <c:v>63</c:v>
                </c:pt>
                <c:pt idx="876">
                  <c:v>59</c:v>
                </c:pt>
                <c:pt idx="877">
                  <c:v>57</c:v>
                </c:pt>
                <c:pt idx="878">
                  <c:v>59</c:v>
                </c:pt>
                <c:pt idx="879">
                  <c:v>59</c:v>
                </c:pt>
                <c:pt idx="880">
                  <c:v>61</c:v>
                </c:pt>
                <c:pt idx="881">
                  <c:v>63</c:v>
                </c:pt>
                <c:pt idx="882">
                  <c:v>64</c:v>
                </c:pt>
                <c:pt idx="883">
                  <c:v>67</c:v>
                </c:pt>
                <c:pt idx="884">
                  <c:v>64</c:v>
                </c:pt>
                <c:pt idx="885">
                  <c:v>58</c:v>
                </c:pt>
                <c:pt idx="886">
                  <c:v>57</c:v>
                </c:pt>
                <c:pt idx="887">
                  <c:v>56</c:v>
                </c:pt>
                <c:pt idx="888">
                  <c:v>56</c:v>
                </c:pt>
                <c:pt idx="889">
                  <c:v>54</c:v>
                </c:pt>
                <c:pt idx="890">
                  <c:v>54</c:v>
                </c:pt>
                <c:pt idx="891">
                  <c:v>52</c:v>
                </c:pt>
                <c:pt idx="892">
                  <c:v>63</c:v>
                </c:pt>
                <c:pt idx="893">
                  <c:v>62</c:v>
                </c:pt>
                <c:pt idx="894">
                  <c:v>59</c:v>
                </c:pt>
                <c:pt idx="895">
                  <c:v>56</c:v>
                </c:pt>
                <c:pt idx="896">
                  <c:v>59</c:v>
                </c:pt>
                <c:pt idx="897">
                  <c:v>57</c:v>
                </c:pt>
                <c:pt idx="898">
                  <c:v>61</c:v>
                </c:pt>
                <c:pt idx="899">
                  <c:v>66</c:v>
                </c:pt>
                <c:pt idx="900">
                  <c:v>61</c:v>
                </c:pt>
                <c:pt idx="901">
                  <c:v>60</c:v>
                </c:pt>
                <c:pt idx="902">
                  <c:v>62</c:v>
                </c:pt>
                <c:pt idx="903">
                  <c:v>62</c:v>
                </c:pt>
                <c:pt idx="904">
                  <c:v>63</c:v>
                </c:pt>
                <c:pt idx="905">
                  <c:v>67</c:v>
                </c:pt>
                <c:pt idx="906">
                  <c:v>67</c:v>
                </c:pt>
                <c:pt idx="907">
                  <c:v>65</c:v>
                </c:pt>
                <c:pt idx="908">
                  <c:v>66</c:v>
                </c:pt>
                <c:pt idx="909">
                  <c:v>57</c:v>
                </c:pt>
                <c:pt idx="910">
                  <c:v>54</c:v>
                </c:pt>
                <c:pt idx="911">
                  <c:v>50</c:v>
                </c:pt>
                <c:pt idx="912">
                  <c:v>50</c:v>
                </c:pt>
                <c:pt idx="913">
                  <c:v>55</c:v>
                </c:pt>
                <c:pt idx="914">
                  <c:v>56</c:v>
                </c:pt>
                <c:pt idx="915">
                  <c:v>61</c:v>
                </c:pt>
                <c:pt idx="916">
                  <c:v>55</c:v>
                </c:pt>
                <c:pt idx="917">
                  <c:v>55</c:v>
                </c:pt>
                <c:pt idx="918">
                  <c:v>54</c:v>
                </c:pt>
                <c:pt idx="919">
                  <c:v>57</c:v>
                </c:pt>
                <c:pt idx="920">
                  <c:v>50</c:v>
                </c:pt>
                <c:pt idx="921">
                  <c:v>52</c:v>
                </c:pt>
                <c:pt idx="922">
                  <c:v>50</c:v>
                </c:pt>
                <c:pt idx="923">
                  <c:v>52</c:v>
                </c:pt>
                <c:pt idx="924">
                  <c:v>53</c:v>
                </c:pt>
                <c:pt idx="925">
                  <c:v>56</c:v>
                </c:pt>
                <c:pt idx="926">
                  <c:v>53</c:v>
                </c:pt>
                <c:pt idx="927">
                  <c:v>55</c:v>
                </c:pt>
                <c:pt idx="928">
                  <c:v>56</c:v>
                </c:pt>
                <c:pt idx="929">
                  <c:v>57</c:v>
                </c:pt>
                <c:pt idx="930">
                  <c:v>59</c:v>
                </c:pt>
                <c:pt idx="931">
                  <c:v>59</c:v>
                </c:pt>
                <c:pt idx="932">
                  <c:v>58</c:v>
                </c:pt>
                <c:pt idx="933">
                  <c:v>61</c:v>
                </c:pt>
                <c:pt idx="934">
                  <c:v>61</c:v>
                </c:pt>
                <c:pt idx="935">
                  <c:v>63</c:v>
                </c:pt>
                <c:pt idx="936">
                  <c:v>58</c:v>
                </c:pt>
                <c:pt idx="937">
                  <c:v>60</c:v>
                </c:pt>
                <c:pt idx="938">
                  <c:v>63</c:v>
                </c:pt>
                <c:pt idx="939">
                  <c:v>62</c:v>
                </c:pt>
                <c:pt idx="940">
                  <c:v>66</c:v>
                </c:pt>
                <c:pt idx="941">
                  <c:v>60</c:v>
                </c:pt>
                <c:pt idx="942">
                  <c:v>58</c:v>
                </c:pt>
                <c:pt idx="943">
                  <c:v>58</c:v>
                </c:pt>
                <c:pt idx="944">
                  <c:v>61</c:v>
                </c:pt>
                <c:pt idx="945">
                  <c:v>57</c:v>
                </c:pt>
                <c:pt idx="946">
                  <c:v>52</c:v>
                </c:pt>
                <c:pt idx="947">
                  <c:v>50</c:v>
                </c:pt>
                <c:pt idx="948">
                  <c:v>47</c:v>
                </c:pt>
                <c:pt idx="949">
                  <c:v>49</c:v>
                </c:pt>
                <c:pt idx="950">
                  <c:v>49</c:v>
                </c:pt>
                <c:pt idx="951">
                  <c:v>51</c:v>
                </c:pt>
                <c:pt idx="952">
                  <c:v>54</c:v>
                </c:pt>
                <c:pt idx="953">
                  <c:v>57</c:v>
                </c:pt>
                <c:pt idx="954">
                  <c:v>58</c:v>
                </c:pt>
                <c:pt idx="955">
                  <c:v>56</c:v>
                </c:pt>
                <c:pt idx="956">
                  <c:v>58</c:v>
                </c:pt>
                <c:pt idx="957">
                  <c:v>53</c:v>
                </c:pt>
                <c:pt idx="958">
                  <c:v>52</c:v>
                </c:pt>
                <c:pt idx="959">
                  <c:v>48</c:v>
                </c:pt>
                <c:pt idx="960">
                  <c:v>48</c:v>
                </c:pt>
                <c:pt idx="961">
                  <c:v>48</c:v>
                </c:pt>
                <c:pt idx="962">
                  <c:v>46</c:v>
                </c:pt>
                <c:pt idx="963">
                  <c:v>41</c:v>
                </c:pt>
                <c:pt idx="964">
                  <c:v>46</c:v>
                </c:pt>
                <c:pt idx="965">
                  <c:v>53</c:v>
                </c:pt>
                <c:pt idx="966">
                  <c:v>52</c:v>
                </c:pt>
                <c:pt idx="967">
                  <c:v>52</c:v>
                </c:pt>
                <c:pt idx="968">
                  <c:v>52</c:v>
                </c:pt>
                <c:pt idx="969">
                  <c:v>49</c:v>
                </c:pt>
                <c:pt idx="970">
                  <c:v>48</c:v>
                </c:pt>
                <c:pt idx="971">
                  <c:v>50</c:v>
                </c:pt>
                <c:pt idx="972">
                  <c:v>54</c:v>
                </c:pt>
                <c:pt idx="973">
                  <c:v>54</c:v>
                </c:pt>
                <c:pt idx="974">
                  <c:v>52</c:v>
                </c:pt>
                <c:pt idx="975">
                  <c:v>53</c:v>
                </c:pt>
                <c:pt idx="976">
                  <c:v>50</c:v>
                </c:pt>
                <c:pt idx="977">
                  <c:v>45</c:v>
                </c:pt>
                <c:pt idx="978">
                  <c:v>47</c:v>
                </c:pt>
                <c:pt idx="979">
                  <c:v>46</c:v>
                </c:pt>
                <c:pt idx="980">
                  <c:v>55</c:v>
                </c:pt>
                <c:pt idx="981">
                  <c:v>52</c:v>
                </c:pt>
                <c:pt idx="982">
                  <c:v>52</c:v>
                </c:pt>
                <c:pt idx="983">
                  <c:v>50</c:v>
                </c:pt>
                <c:pt idx="984">
                  <c:v>53</c:v>
                </c:pt>
                <c:pt idx="985">
                  <c:v>52</c:v>
                </c:pt>
                <c:pt idx="986">
                  <c:v>48</c:v>
                </c:pt>
                <c:pt idx="987">
                  <c:v>46</c:v>
                </c:pt>
                <c:pt idx="988">
                  <c:v>46</c:v>
                </c:pt>
                <c:pt idx="989">
                  <c:v>50</c:v>
                </c:pt>
                <c:pt idx="990">
                  <c:v>52</c:v>
                </c:pt>
                <c:pt idx="991">
                  <c:v>50</c:v>
                </c:pt>
                <c:pt idx="992">
                  <c:v>49</c:v>
                </c:pt>
                <c:pt idx="993">
                  <c:v>45</c:v>
                </c:pt>
                <c:pt idx="994">
                  <c:v>44</c:v>
                </c:pt>
                <c:pt idx="995">
                  <c:v>48</c:v>
                </c:pt>
                <c:pt idx="996">
                  <c:v>46</c:v>
                </c:pt>
                <c:pt idx="997">
                  <c:v>47</c:v>
                </c:pt>
                <c:pt idx="998">
                  <c:v>47</c:v>
                </c:pt>
                <c:pt idx="999">
                  <c:v>47</c:v>
                </c:pt>
                <c:pt idx="1000">
                  <c:v>49</c:v>
                </c:pt>
                <c:pt idx="1001">
                  <c:v>51</c:v>
                </c:pt>
                <c:pt idx="1002">
                  <c:v>45</c:v>
                </c:pt>
                <c:pt idx="1003">
                  <c:v>45</c:v>
                </c:pt>
                <c:pt idx="1004">
                  <c:v>41</c:v>
                </c:pt>
                <c:pt idx="1005">
                  <c:v>40</c:v>
                </c:pt>
                <c:pt idx="1006">
                  <c:v>37</c:v>
                </c:pt>
                <c:pt idx="1007">
                  <c:v>36</c:v>
                </c:pt>
                <c:pt idx="1008">
                  <c:v>35</c:v>
                </c:pt>
                <c:pt idx="1009">
                  <c:v>33</c:v>
                </c:pt>
                <c:pt idx="1010">
                  <c:v>29</c:v>
                </c:pt>
                <c:pt idx="1011">
                  <c:v>32</c:v>
                </c:pt>
                <c:pt idx="1012">
                  <c:v>32</c:v>
                </c:pt>
                <c:pt idx="1013">
                  <c:v>36</c:v>
                </c:pt>
                <c:pt idx="1014">
                  <c:v>41</c:v>
                </c:pt>
                <c:pt idx="1015">
                  <c:v>45</c:v>
                </c:pt>
                <c:pt idx="1016">
                  <c:v>37</c:v>
                </c:pt>
                <c:pt idx="1017">
                  <c:v>39</c:v>
                </c:pt>
                <c:pt idx="1018">
                  <c:v>37</c:v>
                </c:pt>
                <c:pt idx="1019">
                  <c:v>38</c:v>
                </c:pt>
                <c:pt idx="1020">
                  <c:v>42</c:v>
                </c:pt>
                <c:pt idx="1021">
                  <c:v>52</c:v>
                </c:pt>
                <c:pt idx="1022">
                  <c:v>48</c:v>
                </c:pt>
                <c:pt idx="1023">
                  <c:v>48</c:v>
                </c:pt>
                <c:pt idx="1024">
                  <c:v>45</c:v>
                </c:pt>
                <c:pt idx="1025">
                  <c:v>48</c:v>
                </c:pt>
                <c:pt idx="1026">
                  <c:v>43</c:v>
                </c:pt>
                <c:pt idx="1027">
                  <c:v>47</c:v>
                </c:pt>
                <c:pt idx="1028">
                  <c:v>40</c:v>
                </c:pt>
                <c:pt idx="1029">
                  <c:v>45</c:v>
                </c:pt>
                <c:pt idx="1030">
                  <c:v>40</c:v>
                </c:pt>
                <c:pt idx="1031">
                  <c:v>43</c:v>
                </c:pt>
                <c:pt idx="1032">
                  <c:v>41</c:v>
                </c:pt>
                <c:pt idx="1033">
                  <c:v>33</c:v>
                </c:pt>
                <c:pt idx="1034">
                  <c:v>35</c:v>
                </c:pt>
                <c:pt idx="1035">
                  <c:v>40</c:v>
                </c:pt>
                <c:pt idx="1036">
                  <c:v>39</c:v>
                </c:pt>
                <c:pt idx="1037">
                  <c:v>41</c:v>
                </c:pt>
                <c:pt idx="1038">
                  <c:v>41</c:v>
                </c:pt>
                <c:pt idx="1039">
                  <c:v>45</c:v>
                </c:pt>
                <c:pt idx="1040">
                  <c:v>39</c:v>
                </c:pt>
                <c:pt idx="1041">
                  <c:v>39</c:v>
                </c:pt>
                <c:pt idx="1042">
                  <c:v>44</c:v>
                </c:pt>
                <c:pt idx="1043">
                  <c:v>38</c:v>
                </c:pt>
                <c:pt idx="1044">
                  <c:v>27</c:v>
                </c:pt>
                <c:pt idx="1045">
                  <c:v>28</c:v>
                </c:pt>
                <c:pt idx="1046">
                  <c:v>31</c:v>
                </c:pt>
                <c:pt idx="1047">
                  <c:v>32</c:v>
                </c:pt>
                <c:pt idx="1048">
                  <c:v>34</c:v>
                </c:pt>
                <c:pt idx="1049">
                  <c:v>29</c:v>
                </c:pt>
                <c:pt idx="1050">
                  <c:v>36</c:v>
                </c:pt>
                <c:pt idx="1051">
                  <c:v>31</c:v>
                </c:pt>
                <c:pt idx="1052">
                  <c:v>35</c:v>
                </c:pt>
                <c:pt idx="1053">
                  <c:v>39</c:v>
                </c:pt>
                <c:pt idx="1054">
                  <c:v>29</c:v>
                </c:pt>
                <c:pt idx="1055">
                  <c:v>28</c:v>
                </c:pt>
                <c:pt idx="1056">
                  <c:v>33</c:v>
                </c:pt>
                <c:pt idx="1057">
                  <c:v>30</c:v>
                </c:pt>
                <c:pt idx="1058">
                  <c:v>25</c:v>
                </c:pt>
                <c:pt idx="1059">
                  <c:v>25</c:v>
                </c:pt>
                <c:pt idx="1060">
                  <c:v>24</c:v>
                </c:pt>
                <c:pt idx="1061">
                  <c:v>22</c:v>
                </c:pt>
                <c:pt idx="1062">
                  <c:v>23</c:v>
                </c:pt>
                <c:pt idx="1063">
                  <c:v>20</c:v>
                </c:pt>
                <c:pt idx="1064">
                  <c:v>20</c:v>
                </c:pt>
                <c:pt idx="1065">
                  <c:v>26</c:v>
                </c:pt>
                <c:pt idx="1066">
                  <c:v>27</c:v>
                </c:pt>
                <c:pt idx="1067">
                  <c:v>21</c:v>
                </c:pt>
                <c:pt idx="1068">
                  <c:v>17</c:v>
                </c:pt>
                <c:pt idx="1069">
                  <c:v>19</c:v>
                </c:pt>
                <c:pt idx="1070">
                  <c:v>28</c:v>
                </c:pt>
                <c:pt idx="1071">
                  <c:v>21</c:v>
                </c:pt>
                <c:pt idx="1072">
                  <c:v>24</c:v>
                </c:pt>
                <c:pt idx="1073">
                  <c:v>19</c:v>
                </c:pt>
                <c:pt idx="1074">
                  <c:v>21</c:v>
                </c:pt>
                <c:pt idx="1075">
                  <c:v>25</c:v>
                </c:pt>
                <c:pt idx="1076">
                  <c:v>26</c:v>
                </c:pt>
                <c:pt idx="1077">
                  <c:v>22</c:v>
                </c:pt>
                <c:pt idx="1078">
                  <c:v>23</c:v>
                </c:pt>
                <c:pt idx="1079">
                  <c:v>18</c:v>
                </c:pt>
                <c:pt idx="1080">
                  <c:v>17</c:v>
                </c:pt>
                <c:pt idx="1081">
                  <c:v>20</c:v>
                </c:pt>
                <c:pt idx="1082">
                  <c:v>24</c:v>
                </c:pt>
                <c:pt idx="1083">
                  <c:v>19</c:v>
                </c:pt>
                <c:pt idx="1084">
                  <c:v>18</c:v>
                </c:pt>
                <c:pt idx="1085">
                  <c:v>24</c:v>
                </c:pt>
                <c:pt idx="1086">
                  <c:v>29</c:v>
                </c:pt>
                <c:pt idx="1087">
                  <c:v>32</c:v>
                </c:pt>
                <c:pt idx="1088">
                  <c:v>33</c:v>
                </c:pt>
                <c:pt idx="1089">
                  <c:v>30</c:v>
                </c:pt>
                <c:pt idx="1090">
                  <c:v>30</c:v>
                </c:pt>
                <c:pt idx="1091">
                  <c:v>36</c:v>
                </c:pt>
                <c:pt idx="1092">
                  <c:v>34</c:v>
                </c:pt>
                <c:pt idx="1093">
                  <c:v>35</c:v>
                </c:pt>
                <c:pt idx="1094">
                  <c:v>38</c:v>
                </c:pt>
                <c:pt idx="1095">
                  <c:v>40</c:v>
                </c:pt>
                <c:pt idx="1096">
                  <c:v>33</c:v>
                </c:pt>
                <c:pt idx="1097">
                  <c:v>35</c:v>
                </c:pt>
                <c:pt idx="1098">
                  <c:v>32</c:v>
                </c:pt>
                <c:pt idx="1099">
                  <c:v>37</c:v>
                </c:pt>
                <c:pt idx="1100">
                  <c:v>40</c:v>
                </c:pt>
                <c:pt idx="1101">
                  <c:v>37</c:v>
                </c:pt>
                <c:pt idx="1102">
                  <c:v>41</c:v>
                </c:pt>
                <c:pt idx="1103">
                  <c:v>41</c:v>
                </c:pt>
                <c:pt idx="1104">
                  <c:v>43</c:v>
                </c:pt>
                <c:pt idx="1105">
                  <c:v>43</c:v>
                </c:pt>
                <c:pt idx="1106">
                  <c:v>47</c:v>
                </c:pt>
                <c:pt idx="1107">
                  <c:v>50</c:v>
                </c:pt>
                <c:pt idx="1108">
                  <c:v>48</c:v>
                </c:pt>
                <c:pt idx="1109">
                  <c:v>46</c:v>
                </c:pt>
                <c:pt idx="1110">
                  <c:v>46</c:v>
                </c:pt>
                <c:pt idx="1111">
                  <c:v>51</c:v>
                </c:pt>
                <c:pt idx="1112">
                  <c:v>47</c:v>
                </c:pt>
                <c:pt idx="1113">
                  <c:v>45</c:v>
                </c:pt>
                <c:pt idx="1114">
                  <c:v>48</c:v>
                </c:pt>
                <c:pt idx="1115">
                  <c:v>45</c:v>
                </c:pt>
                <c:pt idx="1116">
                  <c:v>48</c:v>
                </c:pt>
                <c:pt idx="1117">
                  <c:v>47</c:v>
                </c:pt>
                <c:pt idx="1118">
                  <c:v>43</c:v>
                </c:pt>
                <c:pt idx="1119">
                  <c:v>41</c:v>
                </c:pt>
                <c:pt idx="1120">
                  <c:v>47</c:v>
                </c:pt>
                <c:pt idx="1121">
                  <c:v>54</c:v>
                </c:pt>
                <c:pt idx="1122">
                  <c:v>55</c:v>
                </c:pt>
                <c:pt idx="1123">
                  <c:v>54</c:v>
                </c:pt>
                <c:pt idx="1124">
                  <c:v>48</c:v>
                </c:pt>
                <c:pt idx="1125">
                  <c:v>48</c:v>
                </c:pt>
                <c:pt idx="1126">
                  <c:v>51</c:v>
                </c:pt>
                <c:pt idx="1127">
                  <c:v>54</c:v>
                </c:pt>
                <c:pt idx="1128">
                  <c:v>56</c:v>
                </c:pt>
                <c:pt idx="1129">
                  <c:v>56</c:v>
                </c:pt>
                <c:pt idx="1130">
                  <c:v>57</c:v>
                </c:pt>
                <c:pt idx="1131">
                  <c:v>55</c:v>
                </c:pt>
                <c:pt idx="1132">
                  <c:v>58</c:v>
                </c:pt>
                <c:pt idx="1133">
                  <c:v>65</c:v>
                </c:pt>
                <c:pt idx="1134">
                  <c:v>64</c:v>
                </c:pt>
                <c:pt idx="1135">
                  <c:v>63</c:v>
                </c:pt>
                <c:pt idx="1136">
                  <c:v>62</c:v>
                </c:pt>
                <c:pt idx="1137">
                  <c:v>64</c:v>
                </c:pt>
                <c:pt idx="1138">
                  <c:v>57</c:v>
                </c:pt>
                <c:pt idx="1139">
                  <c:v>53</c:v>
                </c:pt>
                <c:pt idx="1140">
                  <c:v>54</c:v>
                </c:pt>
                <c:pt idx="1141">
                  <c:v>55</c:v>
                </c:pt>
                <c:pt idx="1142">
                  <c:v>58</c:v>
                </c:pt>
                <c:pt idx="1143">
                  <c:v>61</c:v>
                </c:pt>
                <c:pt idx="1144">
                  <c:v>62</c:v>
                </c:pt>
                <c:pt idx="1145">
                  <c:v>60</c:v>
                </c:pt>
                <c:pt idx="1146">
                  <c:v>59</c:v>
                </c:pt>
                <c:pt idx="1147">
                  <c:v>61</c:v>
                </c:pt>
                <c:pt idx="1148">
                  <c:v>58</c:v>
                </c:pt>
                <c:pt idx="1149">
                  <c:v>56</c:v>
                </c:pt>
                <c:pt idx="1150">
                  <c:v>55</c:v>
                </c:pt>
                <c:pt idx="1151">
                  <c:v>56</c:v>
                </c:pt>
                <c:pt idx="1152">
                  <c:v>57</c:v>
                </c:pt>
                <c:pt idx="1153">
                  <c:v>59</c:v>
                </c:pt>
                <c:pt idx="1154">
                  <c:v>60</c:v>
                </c:pt>
                <c:pt idx="1155">
                  <c:v>52</c:v>
                </c:pt>
                <c:pt idx="1156">
                  <c:v>55</c:v>
                </c:pt>
                <c:pt idx="1157">
                  <c:v>58</c:v>
                </c:pt>
                <c:pt idx="1158">
                  <c:v>60</c:v>
                </c:pt>
                <c:pt idx="1159">
                  <c:v>63</c:v>
                </c:pt>
                <c:pt idx="1160">
                  <c:v>66</c:v>
                </c:pt>
                <c:pt idx="1161">
                  <c:v>65</c:v>
                </c:pt>
                <c:pt idx="1162">
                  <c:v>61</c:v>
                </c:pt>
                <c:pt idx="1163">
                  <c:v>61</c:v>
                </c:pt>
                <c:pt idx="1164">
                  <c:v>58</c:v>
                </c:pt>
                <c:pt idx="1165">
                  <c:v>58</c:v>
                </c:pt>
                <c:pt idx="1166">
                  <c:v>59</c:v>
                </c:pt>
                <c:pt idx="1167">
                  <c:v>54</c:v>
                </c:pt>
                <c:pt idx="1168">
                  <c:v>52</c:v>
                </c:pt>
                <c:pt idx="1169">
                  <c:v>48</c:v>
                </c:pt>
                <c:pt idx="1170">
                  <c:v>48</c:v>
                </c:pt>
                <c:pt idx="1171">
                  <c:v>44</c:v>
                </c:pt>
                <c:pt idx="1172">
                  <c:v>50</c:v>
                </c:pt>
                <c:pt idx="1173">
                  <c:v>53</c:v>
                </c:pt>
                <c:pt idx="1174">
                  <c:v>54</c:v>
                </c:pt>
                <c:pt idx="1175">
                  <c:v>54</c:v>
                </c:pt>
                <c:pt idx="1176">
                  <c:v>51</c:v>
                </c:pt>
                <c:pt idx="1177">
                  <c:v>60</c:v>
                </c:pt>
                <c:pt idx="1178">
                  <c:v>63</c:v>
                </c:pt>
                <c:pt idx="1179">
                  <c:v>67</c:v>
                </c:pt>
                <c:pt idx="1180">
                  <c:v>67</c:v>
                </c:pt>
                <c:pt idx="1181">
                  <c:v>61</c:v>
                </c:pt>
                <c:pt idx="1182">
                  <c:v>63</c:v>
                </c:pt>
                <c:pt idx="1183">
                  <c:v>60</c:v>
                </c:pt>
                <c:pt idx="1184">
                  <c:v>56</c:v>
                </c:pt>
                <c:pt idx="1185">
                  <c:v>50</c:v>
                </c:pt>
                <c:pt idx="1186">
                  <c:v>58</c:v>
                </c:pt>
                <c:pt idx="1187">
                  <c:v>64</c:v>
                </c:pt>
                <c:pt idx="1188">
                  <c:v>66</c:v>
                </c:pt>
                <c:pt idx="1189">
                  <c:v>62</c:v>
                </c:pt>
                <c:pt idx="1190">
                  <c:v>57</c:v>
                </c:pt>
                <c:pt idx="1191">
                  <c:v>58</c:v>
                </c:pt>
                <c:pt idx="1192">
                  <c:v>61</c:v>
                </c:pt>
                <c:pt idx="1193">
                  <c:v>61</c:v>
                </c:pt>
                <c:pt idx="1194">
                  <c:v>61</c:v>
                </c:pt>
                <c:pt idx="1195">
                  <c:v>62</c:v>
                </c:pt>
                <c:pt idx="1196">
                  <c:v>53</c:v>
                </c:pt>
                <c:pt idx="1197">
                  <c:v>52</c:v>
                </c:pt>
                <c:pt idx="1198">
                  <c:v>49</c:v>
                </c:pt>
                <c:pt idx="1199">
                  <c:v>51</c:v>
                </c:pt>
                <c:pt idx="1200">
                  <c:v>50</c:v>
                </c:pt>
                <c:pt idx="1201">
                  <c:v>50</c:v>
                </c:pt>
                <c:pt idx="1202">
                  <c:v>47</c:v>
                </c:pt>
                <c:pt idx="1203">
                  <c:v>50</c:v>
                </c:pt>
                <c:pt idx="1204">
                  <c:v>53</c:v>
                </c:pt>
                <c:pt idx="1205">
                  <c:v>55</c:v>
                </c:pt>
                <c:pt idx="1206">
                  <c:v>54</c:v>
                </c:pt>
                <c:pt idx="1207">
                  <c:v>52</c:v>
                </c:pt>
                <c:pt idx="1208">
                  <c:v>46</c:v>
                </c:pt>
                <c:pt idx="1209">
                  <c:v>53</c:v>
                </c:pt>
                <c:pt idx="1210">
                  <c:v>47</c:v>
                </c:pt>
                <c:pt idx="1211">
                  <c:v>43</c:v>
                </c:pt>
                <c:pt idx="1212">
                  <c:v>45</c:v>
                </c:pt>
                <c:pt idx="1213">
                  <c:v>41</c:v>
                </c:pt>
                <c:pt idx="1214">
                  <c:v>41</c:v>
                </c:pt>
                <c:pt idx="1215">
                  <c:v>41</c:v>
                </c:pt>
                <c:pt idx="1216">
                  <c:v>41</c:v>
                </c:pt>
                <c:pt idx="1217">
                  <c:v>38</c:v>
                </c:pt>
                <c:pt idx="1218">
                  <c:v>46</c:v>
                </c:pt>
                <c:pt idx="1219">
                  <c:v>43</c:v>
                </c:pt>
                <c:pt idx="1220">
                  <c:v>46</c:v>
                </c:pt>
                <c:pt idx="1221">
                  <c:v>46</c:v>
                </c:pt>
                <c:pt idx="1222">
                  <c:v>45</c:v>
                </c:pt>
                <c:pt idx="1223">
                  <c:v>40</c:v>
                </c:pt>
                <c:pt idx="1224">
                  <c:v>35</c:v>
                </c:pt>
                <c:pt idx="1225">
                  <c:v>32</c:v>
                </c:pt>
                <c:pt idx="1226">
                  <c:v>32</c:v>
                </c:pt>
                <c:pt idx="1227">
                  <c:v>29</c:v>
                </c:pt>
                <c:pt idx="1228">
                  <c:v>34</c:v>
                </c:pt>
                <c:pt idx="1229">
                  <c:v>35</c:v>
                </c:pt>
                <c:pt idx="1230">
                  <c:v>24</c:v>
                </c:pt>
                <c:pt idx="1231">
                  <c:v>26</c:v>
                </c:pt>
                <c:pt idx="1232">
                  <c:v>22</c:v>
                </c:pt>
                <c:pt idx="1233">
                  <c:v>22</c:v>
                </c:pt>
                <c:pt idx="1234">
                  <c:v>22</c:v>
                </c:pt>
                <c:pt idx="1235">
                  <c:v>23</c:v>
                </c:pt>
                <c:pt idx="1236">
                  <c:v>22</c:v>
                </c:pt>
                <c:pt idx="1237">
                  <c:v>22</c:v>
                </c:pt>
                <c:pt idx="1238">
                  <c:v>26</c:v>
                </c:pt>
                <c:pt idx="1239">
                  <c:v>23</c:v>
                </c:pt>
                <c:pt idx="1240">
                  <c:v>25</c:v>
                </c:pt>
                <c:pt idx="1241">
                  <c:v>26</c:v>
                </c:pt>
                <c:pt idx="1242">
                  <c:v>25</c:v>
                </c:pt>
                <c:pt idx="1243">
                  <c:v>25</c:v>
                </c:pt>
                <c:pt idx="1244">
                  <c:v>27</c:v>
                </c:pt>
                <c:pt idx="1245">
                  <c:v>29</c:v>
                </c:pt>
                <c:pt idx="1246">
                  <c:v>26</c:v>
                </c:pt>
                <c:pt idx="1247">
                  <c:v>24</c:v>
                </c:pt>
                <c:pt idx="1248">
                  <c:v>25</c:v>
                </c:pt>
                <c:pt idx="1249">
                  <c:v>23</c:v>
                </c:pt>
                <c:pt idx="1250">
                  <c:v>27</c:v>
                </c:pt>
                <c:pt idx="1251">
                  <c:v>30</c:v>
                </c:pt>
                <c:pt idx="1252">
                  <c:v>26</c:v>
                </c:pt>
                <c:pt idx="1253">
                  <c:v>27</c:v>
                </c:pt>
                <c:pt idx="1254">
                  <c:v>29</c:v>
                </c:pt>
                <c:pt idx="1255">
                  <c:v>29</c:v>
                </c:pt>
                <c:pt idx="1256">
                  <c:v>27</c:v>
                </c:pt>
                <c:pt idx="1257">
                  <c:v>19</c:v>
                </c:pt>
                <c:pt idx="1258">
                  <c:v>20</c:v>
                </c:pt>
                <c:pt idx="1259">
                  <c:v>22</c:v>
                </c:pt>
                <c:pt idx="1260">
                  <c:v>24</c:v>
                </c:pt>
                <c:pt idx="1261">
                  <c:v>23</c:v>
                </c:pt>
                <c:pt idx="1262">
                  <c:v>21</c:v>
                </c:pt>
                <c:pt idx="1263">
                  <c:v>23</c:v>
                </c:pt>
                <c:pt idx="1264">
                  <c:v>21</c:v>
                </c:pt>
                <c:pt idx="1265">
                  <c:v>19</c:v>
                </c:pt>
                <c:pt idx="1266">
                  <c:v>21</c:v>
                </c:pt>
                <c:pt idx="1267">
                  <c:v>22</c:v>
                </c:pt>
                <c:pt idx="1268">
                  <c:v>20</c:v>
                </c:pt>
                <c:pt idx="1269">
                  <c:v>15</c:v>
                </c:pt>
                <c:pt idx="1270">
                  <c:v>14</c:v>
                </c:pt>
                <c:pt idx="1271">
                  <c:v>19</c:v>
                </c:pt>
                <c:pt idx="1272">
                  <c:v>22</c:v>
                </c:pt>
                <c:pt idx="1273">
                  <c:v>24</c:v>
                </c:pt>
                <c:pt idx="1274">
                  <c:v>21</c:v>
                </c:pt>
                <c:pt idx="1275">
                  <c:v>21</c:v>
                </c:pt>
                <c:pt idx="1276">
                  <c:v>21</c:v>
                </c:pt>
                <c:pt idx="1277">
                  <c:v>18</c:v>
                </c:pt>
                <c:pt idx="1278">
                  <c:v>19</c:v>
                </c:pt>
                <c:pt idx="1279">
                  <c:v>19</c:v>
                </c:pt>
                <c:pt idx="1280">
                  <c:v>21</c:v>
                </c:pt>
                <c:pt idx="1281">
                  <c:v>20</c:v>
                </c:pt>
                <c:pt idx="1282">
                  <c:v>19</c:v>
                </c:pt>
                <c:pt idx="1283">
                  <c:v>19</c:v>
                </c:pt>
                <c:pt idx="1284">
                  <c:v>21</c:v>
                </c:pt>
                <c:pt idx="1285">
                  <c:v>21</c:v>
                </c:pt>
                <c:pt idx="1286">
                  <c:v>24</c:v>
                </c:pt>
                <c:pt idx="1287">
                  <c:v>26</c:v>
                </c:pt>
                <c:pt idx="1288">
                  <c:v>24</c:v>
                </c:pt>
                <c:pt idx="1289">
                  <c:v>25</c:v>
                </c:pt>
                <c:pt idx="1290">
                  <c:v>24</c:v>
                </c:pt>
                <c:pt idx="1291">
                  <c:v>20</c:v>
                </c:pt>
                <c:pt idx="1292">
                  <c:v>21</c:v>
                </c:pt>
                <c:pt idx="1293">
                  <c:v>23</c:v>
                </c:pt>
                <c:pt idx="1294">
                  <c:v>25</c:v>
                </c:pt>
                <c:pt idx="1295">
                  <c:v>24</c:v>
                </c:pt>
                <c:pt idx="1296">
                  <c:v>24</c:v>
                </c:pt>
                <c:pt idx="1297">
                  <c:v>29</c:v>
                </c:pt>
                <c:pt idx="1298">
                  <c:v>31</c:v>
                </c:pt>
                <c:pt idx="1299">
                  <c:v>30</c:v>
                </c:pt>
                <c:pt idx="1300">
                  <c:v>30</c:v>
                </c:pt>
                <c:pt idx="1301">
                  <c:v>32</c:v>
                </c:pt>
                <c:pt idx="1302">
                  <c:v>31</c:v>
                </c:pt>
                <c:pt idx="1303">
                  <c:v>32</c:v>
                </c:pt>
                <c:pt idx="1304">
                  <c:v>33</c:v>
                </c:pt>
                <c:pt idx="1305">
                  <c:v>31</c:v>
                </c:pt>
                <c:pt idx="1306">
                  <c:v>29</c:v>
                </c:pt>
                <c:pt idx="1307">
                  <c:v>29</c:v>
                </c:pt>
                <c:pt idx="1308">
                  <c:v>28</c:v>
                </c:pt>
                <c:pt idx="1309">
                  <c:v>30</c:v>
                </c:pt>
                <c:pt idx="1310">
                  <c:v>34</c:v>
                </c:pt>
                <c:pt idx="1311">
                  <c:v>36</c:v>
                </c:pt>
                <c:pt idx="1312">
                  <c:v>35</c:v>
                </c:pt>
                <c:pt idx="1313">
                  <c:v>38</c:v>
                </c:pt>
                <c:pt idx="1314">
                  <c:v>38</c:v>
                </c:pt>
                <c:pt idx="1315">
                  <c:v>41</c:v>
                </c:pt>
                <c:pt idx="1316">
                  <c:v>43</c:v>
                </c:pt>
                <c:pt idx="1317">
                  <c:v>42</c:v>
                </c:pt>
                <c:pt idx="1318">
                  <c:v>41</c:v>
                </c:pt>
                <c:pt idx="1319">
                  <c:v>39</c:v>
                </c:pt>
                <c:pt idx="1320">
                  <c:v>37</c:v>
                </c:pt>
                <c:pt idx="1321">
                  <c:v>36</c:v>
                </c:pt>
                <c:pt idx="1322">
                  <c:v>37</c:v>
                </c:pt>
                <c:pt idx="1323">
                  <c:v>42</c:v>
                </c:pt>
                <c:pt idx="1324">
                  <c:v>43</c:v>
                </c:pt>
                <c:pt idx="1325">
                  <c:v>41</c:v>
                </c:pt>
                <c:pt idx="1326">
                  <c:v>42</c:v>
                </c:pt>
                <c:pt idx="1327">
                  <c:v>41</c:v>
                </c:pt>
                <c:pt idx="1328">
                  <c:v>41</c:v>
                </c:pt>
                <c:pt idx="1329">
                  <c:v>33</c:v>
                </c:pt>
                <c:pt idx="1330">
                  <c:v>32</c:v>
                </c:pt>
                <c:pt idx="1331">
                  <c:v>34</c:v>
                </c:pt>
                <c:pt idx="1332">
                  <c:v>34</c:v>
                </c:pt>
                <c:pt idx="1333">
                  <c:v>31</c:v>
                </c:pt>
                <c:pt idx="1334">
                  <c:v>30</c:v>
                </c:pt>
                <c:pt idx="1335">
                  <c:v>27</c:v>
                </c:pt>
                <c:pt idx="1336">
                  <c:v>24</c:v>
                </c:pt>
                <c:pt idx="1337">
                  <c:v>29</c:v>
                </c:pt>
                <c:pt idx="1338">
                  <c:v>31</c:v>
                </c:pt>
                <c:pt idx="1339">
                  <c:v>31</c:v>
                </c:pt>
                <c:pt idx="1340">
                  <c:v>35</c:v>
                </c:pt>
                <c:pt idx="1341">
                  <c:v>32</c:v>
                </c:pt>
                <c:pt idx="1342">
                  <c:v>34</c:v>
                </c:pt>
                <c:pt idx="1343">
                  <c:v>34</c:v>
                </c:pt>
                <c:pt idx="1344">
                  <c:v>30</c:v>
                </c:pt>
                <c:pt idx="1345">
                  <c:v>30</c:v>
                </c:pt>
                <c:pt idx="1346">
                  <c:v>30</c:v>
                </c:pt>
                <c:pt idx="1347">
                  <c:v>31</c:v>
                </c:pt>
                <c:pt idx="1348">
                  <c:v>30</c:v>
                </c:pt>
                <c:pt idx="1349">
                  <c:v>28</c:v>
                </c:pt>
                <c:pt idx="1350">
                  <c:v>29</c:v>
                </c:pt>
                <c:pt idx="1351">
                  <c:v>32</c:v>
                </c:pt>
                <c:pt idx="1352">
                  <c:v>32</c:v>
                </c:pt>
                <c:pt idx="1353">
                  <c:v>32</c:v>
                </c:pt>
                <c:pt idx="1354">
                  <c:v>29</c:v>
                </c:pt>
                <c:pt idx="1355">
                  <c:v>33</c:v>
                </c:pt>
                <c:pt idx="1356">
                  <c:v>29</c:v>
                </c:pt>
                <c:pt idx="1357">
                  <c:v>28</c:v>
                </c:pt>
                <c:pt idx="1358">
                  <c:v>30</c:v>
                </c:pt>
                <c:pt idx="1359">
                  <c:v>29</c:v>
                </c:pt>
                <c:pt idx="1360">
                  <c:v>28</c:v>
                </c:pt>
                <c:pt idx="1361">
                  <c:v>27</c:v>
                </c:pt>
                <c:pt idx="1362">
                  <c:v>27</c:v>
                </c:pt>
                <c:pt idx="1363">
                  <c:v>27</c:v>
                </c:pt>
                <c:pt idx="1364">
                  <c:v>26</c:v>
                </c:pt>
                <c:pt idx="1365">
                  <c:v>25</c:v>
                </c:pt>
                <c:pt idx="1366">
                  <c:v>25</c:v>
                </c:pt>
                <c:pt idx="1367">
                  <c:v>25</c:v>
                </c:pt>
                <c:pt idx="1368">
                  <c:v>24</c:v>
                </c:pt>
                <c:pt idx="1369">
                  <c:v>25</c:v>
                </c:pt>
                <c:pt idx="1370">
                  <c:v>24</c:v>
                </c:pt>
                <c:pt idx="1371">
                  <c:v>24</c:v>
                </c:pt>
                <c:pt idx="1372">
                  <c:v>22</c:v>
                </c:pt>
                <c:pt idx="1373">
                  <c:v>22</c:v>
                </c:pt>
                <c:pt idx="1374">
                  <c:v>23</c:v>
                </c:pt>
                <c:pt idx="1375">
                  <c:v>23</c:v>
                </c:pt>
                <c:pt idx="1376">
                  <c:v>21</c:v>
                </c:pt>
                <c:pt idx="1377">
                  <c:v>19</c:v>
                </c:pt>
                <c:pt idx="1378">
                  <c:v>19</c:v>
                </c:pt>
                <c:pt idx="1379">
                  <c:v>20</c:v>
                </c:pt>
                <c:pt idx="1380">
                  <c:v>20</c:v>
                </c:pt>
                <c:pt idx="1381">
                  <c:v>19</c:v>
                </c:pt>
                <c:pt idx="1382">
                  <c:v>18</c:v>
                </c:pt>
                <c:pt idx="1383">
                  <c:v>19</c:v>
                </c:pt>
                <c:pt idx="1384">
                  <c:v>19</c:v>
                </c:pt>
                <c:pt idx="1385">
                  <c:v>19</c:v>
                </c:pt>
                <c:pt idx="1386">
                  <c:v>19</c:v>
                </c:pt>
                <c:pt idx="1387">
                  <c:v>18</c:v>
                </c:pt>
                <c:pt idx="1388">
                  <c:v>17</c:v>
                </c:pt>
                <c:pt idx="1389">
                  <c:v>16</c:v>
                </c:pt>
                <c:pt idx="1390">
                  <c:v>16</c:v>
                </c:pt>
                <c:pt idx="1391">
                  <c:v>17</c:v>
                </c:pt>
                <c:pt idx="1392">
                  <c:v>18</c:v>
                </c:pt>
                <c:pt idx="1393">
                  <c:v>18</c:v>
                </c:pt>
                <c:pt idx="1394">
                  <c:v>17</c:v>
                </c:pt>
                <c:pt idx="1395">
                  <c:v>14</c:v>
                </c:pt>
                <c:pt idx="1396">
                  <c:v>13</c:v>
                </c:pt>
                <c:pt idx="1397">
                  <c:v>14</c:v>
                </c:pt>
                <c:pt idx="1398">
                  <c:v>11</c:v>
                </c:pt>
                <c:pt idx="1399">
                  <c:v>11</c:v>
                </c:pt>
                <c:pt idx="1400">
                  <c:v>11</c:v>
                </c:pt>
                <c:pt idx="1401">
                  <c:v>10</c:v>
                </c:pt>
                <c:pt idx="1402">
                  <c:v>10</c:v>
                </c:pt>
                <c:pt idx="1403">
                  <c:v>10</c:v>
                </c:pt>
                <c:pt idx="1404">
                  <c:v>9</c:v>
                </c:pt>
                <c:pt idx="1405">
                  <c:v>9</c:v>
                </c:pt>
                <c:pt idx="1406">
                  <c:v>9</c:v>
                </c:pt>
                <c:pt idx="1407">
                  <c:v>9</c:v>
                </c:pt>
                <c:pt idx="1408">
                  <c:v>10</c:v>
                </c:pt>
                <c:pt idx="1409">
                  <c:v>10</c:v>
                </c:pt>
                <c:pt idx="1410">
                  <c:v>13</c:v>
                </c:pt>
                <c:pt idx="1411">
                  <c:v>13</c:v>
                </c:pt>
                <c:pt idx="1412">
                  <c:v>11</c:v>
                </c:pt>
                <c:pt idx="1413">
                  <c:v>11</c:v>
                </c:pt>
                <c:pt idx="1414">
                  <c:v>12</c:v>
                </c:pt>
                <c:pt idx="1415">
                  <c:v>11</c:v>
                </c:pt>
                <c:pt idx="1416">
                  <c:v>11</c:v>
                </c:pt>
                <c:pt idx="1417">
                  <c:v>11</c:v>
                </c:pt>
                <c:pt idx="1418">
                  <c:v>10</c:v>
                </c:pt>
                <c:pt idx="1419">
                  <c:v>9</c:v>
                </c:pt>
                <c:pt idx="1420">
                  <c:v>9</c:v>
                </c:pt>
                <c:pt idx="1421">
                  <c:v>8</c:v>
                </c:pt>
                <c:pt idx="1422">
                  <c:v>8</c:v>
                </c:pt>
                <c:pt idx="1423">
                  <c:v>7</c:v>
                </c:pt>
                <c:pt idx="1424">
                  <c:v>7</c:v>
                </c:pt>
                <c:pt idx="1425">
                  <c:v>7</c:v>
                </c:pt>
                <c:pt idx="1426">
                  <c:v>7</c:v>
                </c:pt>
                <c:pt idx="1427">
                  <c:v>6</c:v>
                </c:pt>
                <c:pt idx="1428">
                  <c:v>7</c:v>
                </c:pt>
                <c:pt idx="1429">
                  <c:v>7</c:v>
                </c:pt>
                <c:pt idx="1430">
                  <c:v>7</c:v>
                </c:pt>
                <c:pt idx="1431">
                  <c:v>7</c:v>
                </c:pt>
                <c:pt idx="1432">
                  <c:v>7</c:v>
                </c:pt>
                <c:pt idx="1433">
                  <c:v>5</c:v>
                </c:pt>
                <c:pt idx="1434">
                  <c:v>5</c:v>
                </c:pt>
                <c:pt idx="1435">
                  <c:v>5</c:v>
                </c:pt>
                <c:pt idx="1436">
                  <c:v>5</c:v>
                </c:pt>
                <c:pt idx="1437">
                  <c:v>4</c:v>
                </c:pt>
                <c:pt idx="1438">
                  <c:v>1</c:v>
                </c:pt>
                <c:pt idx="1439">
                  <c:v>0</c:v>
                </c:pt>
                <c:pt idx="1440">
                  <c:v>0</c:v>
                </c:pt>
              </c:numCache>
            </c:numRef>
          </c:val>
          <c:extLst>
            <c:ext xmlns:c16="http://schemas.microsoft.com/office/drawing/2014/chart" uri="{C3380CC4-5D6E-409C-BE32-E72D297353CC}">
              <c16:uniqueId val="{00000007-AA8D-4D06-91B1-5345BE81CA8B}"/>
            </c:ext>
          </c:extLst>
        </c:ser>
        <c:dLbls>
          <c:showLegendKey val="0"/>
          <c:showVal val="0"/>
          <c:showCatName val="0"/>
          <c:showSerName val="0"/>
          <c:showPercent val="0"/>
          <c:showBubbleSize val="0"/>
        </c:dLbls>
        <c:gapWidth val="150"/>
        <c:overlap val="100"/>
        <c:axId val="1248027744"/>
        <c:axId val="1248030656"/>
      </c:barChart>
      <c:catAx>
        <c:axId val="12480277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BE"/>
                  <a:t>Time (minute from midnigh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248030656"/>
        <c:crosses val="autoZero"/>
        <c:auto val="1"/>
        <c:lblAlgn val="ctr"/>
        <c:lblOffset val="100"/>
        <c:tickLblSkip val="60"/>
        <c:noMultiLvlLbl val="0"/>
      </c:catAx>
      <c:valAx>
        <c:axId val="1248030656"/>
        <c:scaling>
          <c:orientation val="minMax"/>
          <c:max val="16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BE"/>
                  <a:t>Number of aTaxi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2480277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BE"/>
              <a:t>Charging stations status through time of the day</a:t>
            </a:r>
            <a:br>
              <a:rPr lang="fr-BE"/>
            </a:br>
            <a:r>
              <a:rPr lang="fr-BE"/>
              <a:t>Simulation without empty ri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4!$B$1</c:f>
              <c:strCache>
                <c:ptCount val="1"/>
                <c:pt idx="0">
                  <c:v>busy</c:v>
                </c:pt>
              </c:strCache>
            </c:strRef>
          </c:tx>
          <c:spPr>
            <a:solidFill>
              <a:srgbClr val="FF6969"/>
            </a:solidFill>
            <a:ln>
              <a:noFill/>
            </a:ln>
            <a:effectLst/>
          </c:spPr>
          <c:invertIfNegative val="0"/>
          <c:cat>
            <c:strRef>
              <c:f>Sheet4!$A$2:$A$1442</c:f>
              <c:strCache>
                <c:ptCount val="14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strCache>
            </c:strRef>
          </c:cat>
          <c:val>
            <c:numRef>
              <c:f>Sheet4!$B$2:$B$1442</c:f>
              <c:numCache>
                <c:formatCode>General</c:formatCode>
                <c:ptCount val="1441"/>
                <c:pt idx="0">
                  <c:v>0</c:v>
                </c:pt>
                <c:pt idx="1">
                  <c:v>0</c:v>
                </c:pt>
                <c:pt idx="2">
                  <c:v>0</c:v>
                </c:pt>
                <c:pt idx="3">
                  <c:v>1</c:v>
                </c:pt>
                <c:pt idx="4">
                  <c:v>1</c:v>
                </c:pt>
                <c:pt idx="5">
                  <c:v>1</c:v>
                </c:pt>
                <c:pt idx="6">
                  <c:v>0</c:v>
                </c:pt>
                <c:pt idx="7">
                  <c:v>0</c:v>
                </c:pt>
                <c:pt idx="8">
                  <c:v>2</c:v>
                </c:pt>
                <c:pt idx="9">
                  <c:v>4</c:v>
                </c:pt>
                <c:pt idx="10">
                  <c:v>5</c:v>
                </c:pt>
                <c:pt idx="11">
                  <c:v>5</c:v>
                </c:pt>
                <c:pt idx="12">
                  <c:v>5</c:v>
                </c:pt>
                <c:pt idx="13">
                  <c:v>6</c:v>
                </c:pt>
                <c:pt idx="14">
                  <c:v>5</c:v>
                </c:pt>
                <c:pt idx="15">
                  <c:v>4</c:v>
                </c:pt>
                <c:pt idx="16">
                  <c:v>4</c:v>
                </c:pt>
                <c:pt idx="17">
                  <c:v>4</c:v>
                </c:pt>
                <c:pt idx="18">
                  <c:v>8</c:v>
                </c:pt>
                <c:pt idx="19">
                  <c:v>9</c:v>
                </c:pt>
                <c:pt idx="20">
                  <c:v>7</c:v>
                </c:pt>
                <c:pt idx="21">
                  <c:v>7</c:v>
                </c:pt>
                <c:pt idx="22">
                  <c:v>6</c:v>
                </c:pt>
                <c:pt idx="23">
                  <c:v>6</c:v>
                </c:pt>
                <c:pt idx="24">
                  <c:v>8</c:v>
                </c:pt>
                <c:pt idx="25">
                  <c:v>7</c:v>
                </c:pt>
                <c:pt idx="26">
                  <c:v>11</c:v>
                </c:pt>
                <c:pt idx="27">
                  <c:v>10</c:v>
                </c:pt>
                <c:pt idx="28">
                  <c:v>10</c:v>
                </c:pt>
                <c:pt idx="29">
                  <c:v>10</c:v>
                </c:pt>
                <c:pt idx="30">
                  <c:v>13</c:v>
                </c:pt>
                <c:pt idx="31">
                  <c:v>12</c:v>
                </c:pt>
                <c:pt idx="32">
                  <c:v>15</c:v>
                </c:pt>
                <c:pt idx="33">
                  <c:v>16</c:v>
                </c:pt>
                <c:pt idx="34">
                  <c:v>18</c:v>
                </c:pt>
                <c:pt idx="35">
                  <c:v>19</c:v>
                </c:pt>
                <c:pt idx="36">
                  <c:v>20</c:v>
                </c:pt>
                <c:pt idx="37">
                  <c:v>21</c:v>
                </c:pt>
                <c:pt idx="38">
                  <c:v>20</c:v>
                </c:pt>
                <c:pt idx="39">
                  <c:v>21</c:v>
                </c:pt>
                <c:pt idx="40">
                  <c:v>21</c:v>
                </c:pt>
                <c:pt idx="41">
                  <c:v>22</c:v>
                </c:pt>
                <c:pt idx="42">
                  <c:v>22</c:v>
                </c:pt>
                <c:pt idx="43">
                  <c:v>24</c:v>
                </c:pt>
                <c:pt idx="44">
                  <c:v>26</c:v>
                </c:pt>
                <c:pt idx="45">
                  <c:v>26</c:v>
                </c:pt>
                <c:pt idx="46">
                  <c:v>25</c:v>
                </c:pt>
                <c:pt idx="47">
                  <c:v>23</c:v>
                </c:pt>
                <c:pt idx="48">
                  <c:v>18</c:v>
                </c:pt>
                <c:pt idx="49">
                  <c:v>19</c:v>
                </c:pt>
                <c:pt idx="50">
                  <c:v>19</c:v>
                </c:pt>
                <c:pt idx="51">
                  <c:v>19</c:v>
                </c:pt>
                <c:pt idx="52">
                  <c:v>21</c:v>
                </c:pt>
                <c:pt idx="53">
                  <c:v>24</c:v>
                </c:pt>
                <c:pt idx="54">
                  <c:v>22</c:v>
                </c:pt>
                <c:pt idx="55">
                  <c:v>22</c:v>
                </c:pt>
                <c:pt idx="56">
                  <c:v>20</c:v>
                </c:pt>
                <c:pt idx="57">
                  <c:v>16</c:v>
                </c:pt>
                <c:pt idx="58">
                  <c:v>15</c:v>
                </c:pt>
                <c:pt idx="59">
                  <c:v>16</c:v>
                </c:pt>
                <c:pt idx="60">
                  <c:v>15</c:v>
                </c:pt>
                <c:pt idx="61">
                  <c:v>14</c:v>
                </c:pt>
                <c:pt idx="62">
                  <c:v>14</c:v>
                </c:pt>
                <c:pt idx="63">
                  <c:v>16</c:v>
                </c:pt>
                <c:pt idx="64">
                  <c:v>18</c:v>
                </c:pt>
                <c:pt idx="65">
                  <c:v>18</c:v>
                </c:pt>
                <c:pt idx="66">
                  <c:v>21</c:v>
                </c:pt>
                <c:pt idx="67">
                  <c:v>20</c:v>
                </c:pt>
                <c:pt idx="68">
                  <c:v>17</c:v>
                </c:pt>
                <c:pt idx="69">
                  <c:v>14</c:v>
                </c:pt>
                <c:pt idx="70">
                  <c:v>13</c:v>
                </c:pt>
                <c:pt idx="71">
                  <c:v>13</c:v>
                </c:pt>
                <c:pt idx="72">
                  <c:v>14</c:v>
                </c:pt>
                <c:pt idx="73">
                  <c:v>11</c:v>
                </c:pt>
                <c:pt idx="74">
                  <c:v>10</c:v>
                </c:pt>
                <c:pt idx="75">
                  <c:v>9</c:v>
                </c:pt>
                <c:pt idx="76">
                  <c:v>8</c:v>
                </c:pt>
                <c:pt idx="77">
                  <c:v>8</c:v>
                </c:pt>
                <c:pt idx="78">
                  <c:v>9</c:v>
                </c:pt>
                <c:pt idx="79">
                  <c:v>9</c:v>
                </c:pt>
                <c:pt idx="80">
                  <c:v>9</c:v>
                </c:pt>
                <c:pt idx="81">
                  <c:v>10</c:v>
                </c:pt>
                <c:pt idx="82">
                  <c:v>10</c:v>
                </c:pt>
                <c:pt idx="83">
                  <c:v>10</c:v>
                </c:pt>
                <c:pt idx="84">
                  <c:v>10</c:v>
                </c:pt>
                <c:pt idx="85">
                  <c:v>10</c:v>
                </c:pt>
                <c:pt idx="86">
                  <c:v>8</c:v>
                </c:pt>
                <c:pt idx="87">
                  <c:v>7</c:v>
                </c:pt>
                <c:pt idx="88">
                  <c:v>7</c:v>
                </c:pt>
                <c:pt idx="89">
                  <c:v>7</c:v>
                </c:pt>
                <c:pt idx="90">
                  <c:v>5</c:v>
                </c:pt>
                <c:pt idx="91">
                  <c:v>5</c:v>
                </c:pt>
                <c:pt idx="92">
                  <c:v>6</c:v>
                </c:pt>
                <c:pt idx="93">
                  <c:v>5</c:v>
                </c:pt>
                <c:pt idx="94">
                  <c:v>5</c:v>
                </c:pt>
                <c:pt idx="95">
                  <c:v>5</c:v>
                </c:pt>
                <c:pt idx="96">
                  <c:v>4</c:v>
                </c:pt>
                <c:pt idx="97">
                  <c:v>4</c:v>
                </c:pt>
                <c:pt idx="98">
                  <c:v>3</c:v>
                </c:pt>
                <c:pt idx="99">
                  <c:v>2</c:v>
                </c:pt>
                <c:pt idx="100">
                  <c:v>2</c:v>
                </c:pt>
                <c:pt idx="101">
                  <c:v>1</c:v>
                </c:pt>
                <c:pt idx="102">
                  <c:v>1</c:v>
                </c:pt>
                <c:pt idx="103">
                  <c:v>1</c:v>
                </c:pt>
                <c:pt idx="104">
                  <c:v>1</c:v>
                </c:pt>
                <c:pt idx="105">
                  <c:v>1</c:v>
                </c:pt>
                <c:pt idx="106">
                  <c:v>1</c:v>
                </c:pt>
                <c:pt idx="107">
                  <c:v>1</c:v>
                </c:pt>
                <c:pt idx="108">
                  <c:v>1</c:v>
                </c:pt>
                <c:pt idx="109">
                  <c:v>1</c:v>
                </c:pt>
                <c:pt idx="110">
                  <c:v>1</c:v>
                </c:pt>
                <c:pt idx="111">
                  <c:v>1</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2</c:v>
                </c:pt>
                <c:pt idx="151">
                  <c:v>3</c:v>
                </c:pt>
                <c:pt idx="152">
                  <c:v>3</c:v>
                </c:pt>
                <c:pt idx="153">
                  <c:v>3</c:v>
                </c:pt>
                <c:pt idx="154">
                  <c:v>3</c:v>
                </c:pt>
                <c:pt idx="155">
                  <c:v>3</c:v>
                </c:pt>
                <c:pt idx="156">
                  <c:v>3</c:v>
                </c:pt>
                <c:pt idx="157">
                  <c:v>3</c:v>
                </c:pt>
                <c:pt idx="158">
                  <c:v>3</c:v>
                </c:pt>
                <c:pt idx="159">
                  <c:v>3</c:v>
                </c:pt>
                <c:pt idx="160">
                  <c:v>3</c:v>
                </c:pt>
                <c:pt idx="161">
                  <c:v>2</c:v>
                </c:pt>
                <c:pt idx="162">
                  <c:v>2</c:v>
                </c:pt>
                <c:pt idx="163">
                  <c:v>2</c:v>
                </c:pt>
                <c:pt idx="164">
                  <c:v>0</c:v>
                </c:pt>
                <c:pt idx="165">
                  <c:v>0</c:v>
                </c:pt>
                <c:pt idx="166">
                  <c:v>0</c:v>
                </c:pt>
                <c:pt idx="167">
                  <c:v>0</c:v>
                </c:pt>
                <c:pt idx="168">
                  <c:v>1</c:v>
                </c:pt>
                <c:pt idx="169">
                  <c:v>1</c:v>
                </c:pt>
                <c:pt idx="170">
                  <c:v>1</c:v>
                </c:pt>
                <c:pt idx="171">
                  <c:v>1</c:v>
                </c:pt>
                <c:pt idx="172">
                  <c:v>1</c:v>
                </c:pt>
                <c:pt idx="173">
                  <c:v>1</c:v>
                </c:pt>
                <c:pt idx="174">
                  <c:v>1</c:v>
                </c:pt>
                <c:pt idx="175">
                  <c:v>1</c:v>
                </c:pt>
                <c:pt idx="176">
                  <c:v>0</c:v>
                </c:pt>
                <c:pt idx="177">
                  <c:v>0</c:v>
                </c:pt>
                <c:pt idx="178">
                  <c:v>0</c:v>
                </c:pt>
                <c:pt idx="179">
                  <c:v>0</c:v>
                </c:pt>
                <c:pt idx="180">
                  <c:v>0</c:v>
                </c:pt>
                <c:pt idx="181">
                  <c:v>0</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2</c:v>
                </c:pt>
                <c:pt idx="200">
                  <c:v>1</c:v>
                </c:pt>
                <c:pt idx="201">
                  <c:v>2</c:v>
                </c:pt>
                <c:pt idx="202">
                  <c:v>2</c:v>
                </c:pt>
                <c:pt idx="203">
                  <c:v>2</c:v>
                </c:pt>
                <c:pt idx="204">
                  <c:v>2</c:v>
                </c:pt>
                <c:pt idx="205">
                  <c:v>2</c:v>
                </c:pt>
                <c:pt idx="206">
                  <c:v>2</c:v>
                </c:pt>
                <c:pt idx="207">
                  <c:v>2</c:v>
                </c:pt>
                <c:pt idx="208">
                  <c:v>2</c:v>
                </c:pt>
                <c:pt idx="209">
                  <c:v>2</c:v>
                </c:pt>
                <c:pt idx="210">
                  <c:v>2</c:v>
                </c:pt>
                <c:pt idx="211">
                  <c:v>2</c:v>
                </c:pt>
                <c:pt idx="212">
                  <c:v>1</c:v>
                </c:pt>
                <c:pt idx="213">
                  <c:v>0</c:v>
                </c:pt>
                <c:pt idx="214">
                  <c:v>0</c:v>
                </c:pt>
                <c:pt idx="215">
                  <c:v>0</c:v>
                </c:pt>
                <c:pt idx="216">
                  <c:v>0</c:v>
                </c:pt>
                <c:pt idx="217">
                  <c:v>0</c:v>
                </c:pt>
                <c:pt idx="218">
                  <c:v>0</c:v>
                </c:pt>
                <c:pt idx="219">
                  <c:v>0</c:v>
                </c:pt>
                <c:pt idx="220">
                  <c:v>0</c:v>
                </c:pt>
                <c:pt idx="221">
                  <c:v>0</c:v>
                </c:pt>
                <c:pt idx="222">
                  <c:v>1</c:v>
                </c:pt>
                <c:pt idx="223">
                  <c:v>1</c:v>
                </c:pt>
                <c:pt idx="224">
                  <c:v>1</c:v>
                </c:pt>
                <c:pt idx="225">
                  <c:v>1</c:v>
                </c:pt>
                <c:pt idx="226">
                  <c:v>1</c:v>
                </c:pt>
                <c:pt idx="227">
                  <c:v>2</c:v>
                </c:pt>
                <c:pt idx="228">
                  <c:v>3</c:v>
                </c:pt>
                <c:pt idx="229">
                  <c:v>3</c:v>
                </c:pt>
                <c:pt idx="230">
                  <c:v>3</c:v>
                </c:pt>
                <c:pt idx="231">
                  <c:v>4</c:v>
                </c:pt>
                <c:pt idx="232">
                  <c:v>5</c:v>
                </c:pt>
                <c:pt idx="233">
                  <c:v>5</c:v>
                </c:pt>
                <c:pt idx="234">
                  <c:v>6</c:v>
                </c:pt>
                <c:pt idx="235">
                  <c:v>6</c:v>
                </c:pt>
                <c:pt idx="236">
                  <c:v>7</c:v>
                </c:pt>
                <c:pt idx="237">
                  <c:v>6</c:v>
                </c:pt>
                <c:pt idx="238">
                  <c:v>7</c:v>
                </c:pt>
                <c:pt idx="239">
                  <c:v>8</c:v>
                </c:pt>
                <c:pt idx="240">
                  <c:v>9</c:v>
                </c:pt>
                <c:pt idx="241">
                  <c:v>8</c:v>
                </c:pt>
                <c:pt idx="242">
                  <c:v>8</c:v>
                </c:pt>
                <c:pt idx="243">
                  <c:v>10</c:v>
                </c:pt>
                <c:pt idx="244">
                  <c:v>11</c:v>
                </c:pt>
                <c:pt idx="245">
                  <c:v>11</c:v>
                </c:pt>
                <c:pt idx="246">
                  <c:v>14</c:v>
                </c:pt>
                <c:pt idx="247">
                  <c:v>14</c:v>
                </c:pt>
                <c:pt idx="248">
                  <c:v>13</c:v>
                </c:pt>
                <c:pt idx="249">
                  <c:v>12</c:v>
                </c:pt>
                <c:pt idx="250">
                  <c:v>12</c:v>
                </c:pt>
                <c:pt idx="251">
                  <c:v>11</c:v>
                </c:pt>
                <c:pt idx="252">
                  <c:v>11</c:v>
                </c:pt>
                <c:pt idx="253">
                  <c:v>8</c:v>
                </c:pt>
                <c:pt idx="254">
                  <c:v>9</c:v>
                </c:pt>
                <c:pt idx="255">
                  <c:v>9</c:v>
                </c:pt>
                <c:pt idx="256">
                  <c:v>9</c:v>
                </c:pt>
                <c:pt idx="257">
                  <c:v>8</c:v>
                </c:pt>
                <c:pt idx="258">
                  <c:v>9</c:v>
                </c:pt>
                <c:pt idx="259">
                  <c:v>8</c:v>
                </c:pt>
                <c:pt idx="260">
                  <c:v>9</c:v>
                </c:pt>
                <c:pt idx="261">
                  <c:v>8</c:v>
                </c:pt>
                <c:pt idx="262">
                  <c:v>9</c:v>
                </c:pt>
                <c:pt idx="263">
                  <c:v>10</c:v>
                </c:pt>
                <c:pt idx="264">
                  <c:v>11</c:v>
                </c:pt>
                <c:pt idx="265">
                  <c:v>10</c:v>
                </c:pt>
                <c:pt idx="266">
                  <c:v>11</c:v>
                </c:pt>
                <c:pt idx="267">
                  <c:v>11</c:v>
                </c:pt>
                <c:pt idx="268">
                  <c:v>11</c:v>
                </c:pt>
                <c:pt idx="269">
                  <c:v>12</c:v>
                </c:pt>
                <c:pt idx="270">
                  <c:v>11</c:v>
                </c:pt>
                <c:pt idx="271">
                  <c:v>11</c:v>
                </c:pt>
                <c:pt idx="272">
                  <c:v>14</c:v>
                </c:pt>
                <c:pt idx="273">
                  <c:v>15</c:v>
                </c:pt>
                <c:pt idx="274">
                  <c:v>17</c:v>
                </c:pt>
                <c:pt idx="275">
                  <c:v>17</c:v>
                </c:pt>
                <c:pt idx="276">
                  <c:v>16</c:v>
                </c:pt>
                <c:pt idx="277">
                  <c:v>16</c:v>
                </c:pt>
                <c:pt idx="278">
                  <c:v>15</c:v>
                </c:pt>
                <c:pt idx="279">
                  <c:v>15</c:v>
                </c:pt>
                <c:pt idx="280">
                  <c:v>15</c:v>
                </c:pt>
                <c:pt idx="281">
                  <c:v>15</c:v>
                </c:pt>
                <c:pt idx="282">
                  <c:v>15</c:v>
                </c:pt>
                <c:pt idx="283">
                  <c:v>13</c:v>
                </c:pt>
                <c:pt idx="284">
                  <c:v>14</c:v>
                </c:pt>
                <c:pt idx="285">
                  <c:v>13</c:v>
                </c:pt>
                <c:pt idx="286">
                  <c:v>18</c:v>
                </c:pt>
                <c:pt idx="287">
                  <c:v>18</c:v>
                </c:pt>
                <c:pt idx="288">
                  <c:v>19</c:v>
                </c:pt>
                <c:pt idx="289">
                  <c:v>21</c:v>
                </c:pt>
                <c:pt idx="290">
                  <c:v>23</c:v>
                </c:pt>
                <c:pt idx="291">
                  <c:v>25</c:v>
                </c:pt>
                <c:pt idx="292">
                  <c:v>25</c:v>
                </c:pt>
                <c:pt idx="293">
                  <c:v>25</c:v>
                </c:pt>
                <c:pt idx="294">
                  <c:v>28</c:v>
                </c:pt>
                <c:pt idx="295">
                  <c:v>28</c:v>
                </c:pt>
                <c:pt idx="296">
                  <c:v>28</c:v>
                </c:pt>
                <c:pt idx="297">
                  <c:v>30</c:v>
                </c:pt>
                <c:pt idx="298">
                  <c:v>32</c:v>
                </c:pt>
                <c:pt idx="299">
                  <c:v>34</c:v>
                </c:pt>
                <c:pt idx="300">
                  <c:v>33</c:v>
                </c:pt>
                <c:pt idx="301">
                  <c:v>32</c:v>
                </c:pt>
                <c:pt idx="302">
                  <c:v>32</c:v>
                </c:pt>
                <c:pt idx="303">
                  <c:v>34</c:v>
                </c:pt>
                <c:pt idx="304">
                  <c:v>33</c:v>
                </c:pt>
                <c:pt idx="305">
                  <c:v>34</c:v>
                </c:pt>
                <c:pt idx="306">
                  <c:v>33</c:v>
                </c:pt>
                <c:pt idx="307">
                  <c:v>37</c:v>
                </c:pt>
                <c:pt idx="308">
                  <c:v>36</c:v>
                </c:pt>
                <c:pt idx="309">
                  <c:v>40</c:v>
                </c:pt>
                <c:pt idx="310">
                  <c:v>44</c:v>
                </c:pt>
                <c:pt idx="311">
                  <c:v>44</c:v>
                </c:pt>
                <c:pt idx="312">
                  <c:v>43</c:v>
                </c:pt>
                <c:pt idx="313">
                  <c:v>41</c:v>
                </c:pt>
                <c:pt idx="314">
                  <c:v>40</c:v>
                </c:pt>
                <c:pt idx="315">
                  <c:v>41</c:v>
                </c:pt>
                <c:pt idx="316">
                  <c:v>40</c:v>
                </c:pt>
                <c:pt idx="317">
                  <c:v>38</c:v>
                </c:pt>
                <c:pt idx="318">
                  <c:v>40</c:v>
                </c:pt>
                <c:pt idx="319">
                  <c:v>42</c:v>
                </c:pt>
                <c:pt idx="320">
                  <c:v>41</c:v>
                </c:pt>
                <c:pt idx="321">
                  <c:v>37</c:v>
                </c:pt>
                <c:pt idx="322">
                  <c:v>37</c:v>
                </c:pt>
                <c:pt idx="323">
                  <c:v>39</c:v>
                </c:pt>
                <c:pt idx="324">
                  <c:v>41</c:v>
                </c:pt>
                <c:pt idx="325">
                  <c:v>42</c:v>
                </c:pt>
                <c:pt idx="326">
                  <c:v>43</c:v>
                </c:pt>
                <c:pt idx="327">
                  <c:v>45</c:v>
                </c:pt>
                <c:pt idx="328">
                  <c:v>46</c:v>
                </c:pt>
                <c:pt idx="329">
                  <c:v>46</c:v>
                </c:pt>
                <c:pt idx="330">
                  <c:v>49</c:v>
                </c:pt>
                <c:pt idx="331">
                  <c:v>48</c:v>
                </c:pt>
                <c:pt idx="332">
                  <c:v>46</c:v>
                </c:pt>
                <c:pt idx="333">
                  <c:v>50</c:v>
                </c:pt>
                <c:pt idx="334">
                  <c:v>47</c:v>
                </c:pt>
                <c:pt idx="335">
                  <c:v>48</c:v>
                </c:pt>
                <c:pt idx="336">
                  <c:v>51</c:v>
                </c:pt>
                <c:pt idx="337">
                  <c:v>52</c:v>
                </c:pt>
                <c:pt idx="338">
                  <c:v>53</c:v>
                </c:pt>
                <c:pt idx="339">
                  <c:v>53</c:v>
                </c:pt>
                <c:pt idx="340">
                  <c:v>56</c:v>
                </c:pt>
                <c:pt idx="341">
                  <c:v>59</c:v>
                </c:pt>
                <c:pt idx="342">
                  <c:v>62</c:v>
                </c:pt>
                <c:pt idx="343">
                  <c:v>62</c:v>
                </c:pt>
                <c:pt idx="344">
                  <c:v>64</c:v>
                </c:pt>
                <c:pt idx="345">
                  <c:v>62</c:v>
                </c:pt>
                <c:pt idx="346">
                  <c:v>60</c:v>
                </c:pt>
                <c:pt idx="347">
                  <c:v>60</c:v>
                </c:pt>
                <c:pt idx="348">
                  <c:v>63</c:v>
                </c:pt>
                <c:pt idx="349">
                  <c:v>64</c:v>
                </c:pt>
                <c:pt idx="350">
                  <c:v>66</c:v>
                </c:pt>
                <c:pt idx="351">
                  <c:v>67</c:v>
                </c:pt>
                <c:pt idx="352">
                  <c:v>67</c:v>
                </c:pt>
                <c:pt idx="353">
                  <c:v>68</c:v>
                </c:pt>
                <c:pt idx="354">
                  <c:v>69</c:v>
                </c:pt>
                <c:pt idx="355">
                  <c:v>73</c:v>
                </c:pt>
                <c:pt idx="356">
                  <c:v>78</c:v>
                </c:pt>
                <c:pt idx="357">
                  <c:v>84</c:v>
                </c:pt>
                <c:pt idx="358">
                  <c:v>85</c:v>
                </c:pt>
                <c:pt idx="359">
                  <c:v>86</c:v>
                </c:pt>
                <c:pt idx="360">
                  <c:v>83</c:v>
                </c:pt>
                <c:pt idx="361">
                  <c:v>82</c:v>
                </c:pt>
                <c:pt idx="362">
                  <c:v>86</c:v>
                </c:pt>
                <c:pt idx="363">
                  <c:v>87</c:v>
                </c:pt>
                <c:pt idx="364">
                  <c:v>92</c:v>
                </c:pt>
                <c:pt idx="365">
                  <c:v>87</c:v>
                </c:pt>
                <c:pt idx="366">
                  <c:v>86</c:v>
                </c:pt>
                <c:pt idx="367">
                  <c:v>89</c:v>
                </c:pt>
                <c:pt idx="368">
                  <c:v>86</c:v>
                </c:pt>
                <c:pt idx="369">
                  <c:v>88</c:v>
                </c:pt>
                <c:pt idx="370">
                  <c:v>83</c:v>
                </c:pt>
                <c:pt idx="371">
                  <c:v>84</c:v>
                </c:pt>
                <c:pt idx="372">
                  <c:v>85</c:v>
                </c:pt>
                <c:pt idx="373">
                  <c:v>79</c:v>
                </c:pt>
                <c:pt idx="374">
                  <c:v>81</c:v>
                </c:pt>
                <c:pt idx="375">
                  <c:v>86</c:v>
                </c:pt>
                <c:pt idx="376">
                  <c:v>85</c:v>
                </c:pt>
                <c:pt idx="377">
                  <c:v>88</c:v>
                </c:pt>
                <c:pt idx="378">
                  <c:v>89</c:v>
                </c:pt>
                <c:pt idx="379">
                  <c:v>97</c:v>
                </c:pt>
                <c:pt idx="380">
                  <c:v>99</c:v>
                </c:pt>
                <c:pt idx="381">
                  <c:v>94</c:v>
                </c:pt>
                <c:pt idx="382">
                  <c:v>97</c:v>
                </c:pt>
                <c:pt idx="383">
                  <c:v>100</c:v>
                </c:pt>
                <c:pt idx="384">
                  <c:v>96</c:v>
                </c:pt>
                <c:pt idx="385">
                  <c:v>95</c:v>
                </c:pt>
                <c:pt idx="386">
                  <c:v>98</c:v>
                </c:pt>
                <c:pt idx="387">
                  <c:v>102</c:v>
                </c:pt>
                <c:pt idx="388">
                  <c:v>97</c:v>
                </c:pt>
                <c:pt idx="389">
                  <c:v>99</c:v>
                </c:pt>
                <c:pt idx="390">
                  <c:v>102</c:v>
                </c:pt>
                <c:pt idx="391">
                  <c:v>109</c:v>
                </c:pt>
                <c:pt idx="392">
                  <c:v>111</c:v>
                </c:pt>
                <c:pt idx="393">
                  <c:v>116</c:v>
                </c:pt>
                <c:pt idx="394">
                  <c:v>120</c:v>
                </c:pt>
                <c:pt idx="395">
                  <c:v>116</c:v>
                </c:pt>
                <c:pt idx="396">
                  <c:v>120</c:v>
                </c:pt>
                <c:pt idx="397">
                  <c:v>133</c:v>
                </c:pt>
                <c:pt idx="398">
                  <c:v>135</c:v>
                </c:pt>
                <c:pt idx="399">
                  <c:v>135</c:v>
                </c:pt>
                <c:pt idx="400">
                  <c:v>135</c:v>
                </c:pt>
                <c:pt idx="401">
                  <c:v>140</c:v>
                </c:pt>
                <c:pt idx="402">
                  <c:v>139</c:v>
                </c:pt>
                <c:pt idx="403">
                  <c:v>148</c:v>
                </c:pt>
                <c:pt idx="404">
                  <c:v>151</c:v>
                </c:pt>
                <c:pt idx="405">
                  <c:v>147</c:v>
                </c:pt>
                <c:pt idx="406">
                  <c:v>151</c:v>
                </c:pt>
                <c:pt idx="407">
                  <c:v>146</c:v>
                </c:pt>
                <c:pt idx="408">
                  <c:v>151</c:v>
                </c:pt>
                <c:pt idx="409">
                  <c:v>155</c:v>
                </c:pt>
                <c:pt idx="410">
                  <c:v>159</c:v>
                </c:pt>
                <c:pt idx="411">
                  <c:v>158</c:v>
                </c:pt>
                <c:pt idx="412">
                  <c:v>154</c:v>
                </c:pt>
                <c:pt idx="413">
                  <c:v>148</c:v>
                </c:pt>
                <c:pt idx="414">
                  <c:v>148</c:v>
                </c:pt>
                <c:pt idx="415">
                  <c:v>151</c:v>
                </c:pt>
                <c:pt idx="416">
                  <c:v>149</c:v>
                </c:pt>
                <c:pt idx="417">
                  <c:v>136</c:v>
                </c:pt>
                <c:pt idx="418">
                  <c:v>141</c:v>
                </c:pt>
                <c:pt idx="419">
                  <c:v>141</c:v>
                </c:pt>
                <c:pt idx="420">
                  <c:v>138</c:v>
                </c:pt>
                <c:pt idx="421">
                  <c:v>139</c:v>
                </c:pt>
                <c:pt idx="422">
                  <c:v>145</c:v>
                </c:pt>
                <c:pt idx="423">
                  <c:v>149</c:v>
                </c:pt>
                <c:pt idx="424">
                  <c:v>144</c:v>
                </c:pt>
                <c:pt idx="425">
                  <c:v>143</c:v>
                </c:pt>
                <c:pt idx="426">
                  <c:v>148</c:v>
                </c:pt>
                <c:pt idx="427">
                  <c:v>144</c:v>
                </c:pt>
                <c:pt idx="428">
                  <c:v>138</c:v>
                </c:pt>
                <c:pt idx="429">
                  <c:v>138</c:v>
                </c:pt>
                <c:pt idx="430">
                  <c:v>156</c:v>
                </c:pt>
                <c:pt idx="431">
                  <c:v>155</c:v>
                </c:pt>
                <c:pt idx="432">
                  <c:v>156</c:v>
                </c:pt>
                <c:pt idx="433">
                  <c:v>157</c:v>
                </c:pt>
                <c:pt idx="434">
                  <c:v>162</c:v>
                </c:pt>
                <c:pt idx="435">
                  <c:v>161</c:v>
                </c:pt>
                <c:pt idx="436">
                  <c:v>161</c:v>
                </c:pt>
                <c:pt idx="437">
                  <c:v>161</c:v>
                </c:pt>
                <c:pt idx="438">
                  <c:v>163</c:v>
                </c:pt>
                <c:pt idx="439">
                  <c:v>163</c:v>
                </c:pt>
                <c:pt idx="440">
                  <c:v>172</c:v>
                </c:pt>
                <c:pt idx="441">
                  <c:v>186</c:v>
                </c:pt>
                <c:pt idx="442">
                  <c:v>194</c:v>
                </c:pt>
                <c:pt idx="443">
                  <c:v>205</c:v>
                </c:pt>
                <c:pt idx="444">
                  <c:v>197</c:v>
                </c:pt>
                <c:pt idx="445">
                  <c:v>199</c:v>
                </c:pt>
                <c:pt idx="446">
                  <c:v>198</c:v>
                </c:pt>
                <c:pt idx="447">
                  <c:v>196</c:v>
                </c:pt>
                <c:pt idx="448">
                  <c:v>195</c:v>
                </c:pt>
                <c:pt idx="449">
                  <c:v>197</c:v>
                </c:pt>
                <c:pt idx="450">
                  <c:v>195</c:v>
                </c:pt>
                <c:pt idx="451">
                  <c:v>199</c:v>
                </c:pt>
                <c:pt idx="452">
                  <c:v>197</c:v>
                </c:pt>
                <c:pt idx="453">
                  <c:v>190</c:v>
                </c:pt>
                <c:pt idx="454">
                  <c:v>196</c:v>
                </c:pt>
                <c:pt idx="455">
                  <c:v>195</c:v>
                </c:pt>
                <c:pt idx="456">
                  <c:v>188</c:v>
                </c:pt>
                <c:pt idx="457">
                  <c:v>181</c:v>
                </c:pt>
                <c:pt idx="458">
                  <c:v>173</c:v>
                </c:pt>
                <c:pt idx="459">
                  <c:v>171</c:v>
                </c:pt>
                <c:pt idx="460">
                  <c:v>176</c:v>
                </c:pt>
                <c:pt idx="461">
                  <c:v>176</c:v>
                </c:pt>
                <c:pt idx="462">
                  <c:v>186</c:v>
                </c:pt>
                <c:pt idx="463">
                  <c:v>193</c:v>
                </c:pt>
                <c:pt idx="464">
                  <c:v>191</c:v>
                </c:pt>
                <c:pt idx="465">
                  <c:v>188</c:v>
                </c:pt>
                <c:pt idx="466">
                  <c:v>184</c:v>
                </c:pt>
                <c:pt idx="467">
                  <c:v>189</c:v>
                </c:pt>
                <c:pt idx="468">
                  <c:v>186</c:v>
                </c:pt>
                <c:pt idx="469">
                  <c:v>192</c:v>
                </c:pt>
                <c:pt idx="470">
                  <c:v>185</c:v>
                </c:pt>
                <c:pt idx="471">
                  <c:v>190</c:v>
                </c:pt>
                <c:pt idx="472">
                  <c:v>187</c:v>
                </c:pt>
                <c:pt idx="473">
                  <c:v>182</c:v>
                </c:pt>
                <c:pt idx="474">
                  <c:v>181</c:v>
                </c:pt>
                <c:pt idx="475">
                  <c:v>179</c:v>
                </c:pt>
                <c:pt idx="476">
                  <c:v>178</c:v>
                </c:pt>
                <c:pt idx="477">
                  <c:v>183</c:v>
                </c:pt>
                <c:pt idx="478">
                  <c:v>185</c:v>
                </c:pt>
                <c:pt idx="479">
                  <c:v>184</c:v>
                </c:pt>
                <c:pt idx="480">
                  <c:v>186</c:v>
                </c:pt>
                <c:pt idx="481">
                  <c:v>185</c:v>
                </c:pt>
                <c:pt idx="482">
                  <c:v>178</c:v>
                </c:pt>
                <c:pt idx="483">
                  <c:v>180</c:v>
                </c:pt>
                <c:pt idx="484">
                  <c:v>178</c:v>
                </c:pt>
                <c:pt idx="485">
                  <c:v>180</c:v>
                </c:pt>
                <c:pt idx="486">
                  <c:v>186</c:v>
                </c:pt>
                <c:pt idx="487">
                  <c:v>182</c:v>
                </c:pt>
                <c:pt idx="488">
                  <c:v>181</c:v>
                </c:pt>
                <c:pt idx="489">
                  <c:v>181</c:v>
                </c:pt>
                <c:pt idx="490">
                  <c:v>179</c:v>
                </c:pt>
                <c:pt idx="491">
                  <c:v>189</c:v>
                </c:pt>
                <c:pt idx="492">
                  <c:v>189</c:v>
                </c:pt>
                <c:pt idx="493">
                  <c:v>193</c:v>
                </c:pt>
                <c:pt idx="494">
                  <c:v>193</c:v>
                </c:pt>
                <c:pt idx="495">
                  <c:v>192</c:v>
                </c:pt>
                <c:pt idx="496">
                  <c:v>185</c:v>
                </c:pt>
                <c:pt idx="497">
                  <c:v>193</c:v>
                </c:pt>
                <c:pt idx="498">
                  <c:v>197</c:v>
                </c:pt>
                <c:pt idx="499">
                  <c:v>199</c:v>
                </c:pt>
                <c:pt idx="500">
                  <c:v>188</c:v>
                </c:pt>
                <c:pt idx="501">
                  <c:v>184</c:v>
                </c:pt>
                <c:pt idx="502">
                  <c:v>185</c:v>
                </c:pt>
                <c:pt idx="503">
                  <c:v>196</c:v>
                </c:pt>
                <c:pt idx="504">
                  <c:v>196</c:v>
                </c:pt>
                <c:pt idx="505">
                  <c:v>200</c:v>
                </c:pt>
                <c:pt idx="506">
                  <c:v>195</c:v>
                </c:pt>
                <c:pt idx="507">
                  <c:v>191</c:v>
                </c:pt>
                <c:pt idx="508">
                  <c:v>180</c:v>
                </c:pt>
                <c:pt idx="509">
                  <c:v>175</c:v>
                </c:pt>
                <c:pt idx="510">
                  <c:v>166</c:v>
                </c:pt>
                <c:pt idx="511">
                  <c:v>163</c:v>
                </c:pt>
                <c:pt idx="512">
                  <c:v>165</c:v>
                </c:pt>
                <c:pt idx="513">
                  <c:v>168</c:v>
                </c:pt>
                <c:pt idx="514">
                  <c:v>170</c:v>
                </c:pt>
                <c:pt idx="515">
                  <c:v>171</c:v>
                </c:pt>
                <c:pt idx="516">
                  <c:v>173</c:v>
                </c:pt>
                <c:pt idx="517">
                  <c:v>173</c:v>
                </c:pt>
                <c:pt idx="518">
                  <c:v>176</c:v>
                </c:pt>
                <c:pt idx="519">
                  <c:v>174</c:v>
                </c:pt>
                <c:pt idx="520">
                  <c:v>184</c:v>
                </c:pt>
                <c:pt idx="521">
                  <c:v>181</c:v>
                </c:pt>
                <c:pt idx="522">
                  <c:v>185</c:v>
                </c:pt>
                <c:pt idx="523">
                  <c:v>182</c:v>
                </c:pt>
                <c:pt idx="524">
                  <c:v>185</c:v>
                </c:pt>
                <c:pt idx="525">
                  <c:v>189</c:v>
                </c:pt>
                <c:pt idx="526">
                  <c:v>186</c:v>
                </c:pt>
                <c:pt idx="527">
                  <c:v>183</c:v>
                </c:pt>
                <c:pt idx="528">
                  <c:v>185</c:v>
                </c:pt>
                <c:pt idx="529">
                  <c:v>184</c:v>
                </c:pt>
                <c:pt idx="530">
                  <c:v>180</c:v>
                </c:pt>
                <c:pt idx="531">
                  <c:v>184</c:v>
                </c:pt>
                <c:pt idx="532">
                  <c:v>184</c:v>
                </c:pt>
                <c:pt idx="533">
                  <c:v>186</c:v>
                </c:pt>
                <c:pt idx="534">
                  <c:v>185</c:v>
                </c:pt>
                <c:pt idx="535">
                  <c:v>179</c:v>
                </c:pt>
                <c:pt idx="536">
                  <c:v>176</c:v>
                </c:pt>
                <c:pt idx="537">
                  <c:v>175</c:v>
                </c:pt>
                <c:pt idx="538">
                  <c:v>170</c:v>
                </c:pt>
                <c:pt idx="539">
                  <c:v>168</c:v>
                </c:pt>
                <c:pt idx="540">
                  <c:v>166</c:v>
                </c:pt>
                <c:pt idx="541">
                  <c:v>160</c:v>
                </c:pt>
                <c:pt idx="542">
                  <c:v>166</c:v>
                </c:pt>
                <c:pt idx="543">
                  <c:v>169</c:v>
                </c:pt>
                <c:pt idx="544">
                  <c:v>156</c:v>
                </c:pt>
                <c:pt idx="545">
                  <c:v>153</c:v>
                </c:pt>
                <c:pt idx="546">
                  <c:v>165</c:v>
                </c:pt>
                <c:pt idx="547">
                  <c:v>169</c:v>
                </c:pt>
                <c:pt idx="548">
                  <c:v>171</c:v>
                </c:pt>
                <c:pt idx="549">
                  <c:v>175</c:v>
                </c:pt>
                <c:pt idx="550">
                  <c:v>179</c:v>
                </c:pt>
                <c:pt idx="551">
                  <c:v>173</c:v>
                </c:pt>
                <c:pt idx="552">
                  <c:v>162</c:v>
                </c:pt>
                <c:pt idx="553">
                  <c:v>161</c:v>
                </c:pt>
                <c:pt idx="554">
                  <c:v>158</c:v>
                </c:pt>
                <c:pt idx="555">
                  <c:v>168</c:v>
                </c:pt>
                <c:pt idx="556">
                  <c:v>163</c:v>
                </c:pt>
                <c:pt idx="557">
                  <c:v>152</c:v>
                </c:pt>
                <c:pt idx="558">
                  <c:v>149</c:v>
                </c:pt>
                <c:pt idx="559">
                  <c:v>152</c:v>
                </c:pt>
                <c:pt idx="560">
                  <c:v>154</c:v>
                </c:pt>
                <c:pt idx="561">
                  <c:v>157</c:v>
                </c:pt>
                <c:pt idx="562">
                  <c:v>157</c:v>
                </c:pt>
                <c:pt idx="563">
                  <c:v>158</c:v>
                </c:pt>
                <c:pt idx="564">
                  <c:v>152</c:v>
                </c:pt>
                <c:pt idx="565">
                  <c:v>148</c:v>
                </c:pt>
                <c:pt idx="566">
                  <c:v>150</c:v>
                </c:pt>
                <c:pt idx="567">
                  <c:v>153</c:v>
                </c:pt>
                <c:pt idx="568">
                  <c:v>141</c:v>
                </c:pt>
                <c:pt idx="569">
                  <c:v>138</c:v>
                </c:pt>
                <c:pt idx="570">
                  <c:v>144</c:v>
                </c:pt>
                <c:pt idx="571">
                  <c:v>144</c:v>
                </c:pt>
                <c:pt idx="572">
                  <c:v>136</c:v>
                </c:pt>
                <c:pt idx="573">
                  <c:v>128</c:v>
                </c:pt>
                <c:pt idx="574">
                  <c:v>134</c:v>
                </c:pt>
                <c:pt idx="575">
                  <c:v>136</c:v>
                </c:pt>
                <c:pt idx="576">
                  <c:v>136</c:v>
                </c:pt>
                <c:pt idx="577">
                  <c:v>136</c:v>
                </c:pt>
                <c:pt idx="578">
                  <c:v>143</c:v>
                </c:pt>
                <c:pt idx="579">
                  <c:v>138</c:v>
                </c:pt>
                <c:pt idx="580">
                  <c:v>138</c:v>
                </c:pt>
                <c:pt idx="581">
                  <c:v>145</c:v>
                </c:pt>
                <c:pt idx="582">
                  <c:v>148</c:v>
                </c:pt>
                <c:pt idx="583">
                  <c:v>147</c:v>
                </c:pt>
                <c:pt idx="584">
                  <c:v>152</c:v>
                </c:pt>
                <c:pt idx="585">
                  <c:v>150</c:v>
                </c:pt>
                <c:pt idx="586">
                  <c:v>149</c:v>
                </c:pt>
                <c:pt idx="587">
                  <c:v>147</c:v>
                </c:pt>
                <c:pt idx="588">
                  <c:v>137</c:v>
                </c:pt>
                <c:pt idx="589">
                  <c:v>137</c:v>
                </c:pt>
                <c:pt idx="590">
                  <c:v>136</c:v>
                </c:pt>
                <c:pt idx="591">
                  <c:v>138</c:v>
                </c:pt>
                <c:pt idx="592">
                  <c:v>138</c:v>
                </c:pt>
                <c:pt idx="593">
                  <c:v>142</c:v>
                </c:pt>
                <c:pt idx="594">
                  <c:v>137</c:v>
                </c:pt>
                <c:pt idx="595">
                  <c:v>136</c:v>
                </c:pt>
                <c:pt idx="596">
                  <c:v>145</c:v>
                </c:pt>
                <c:pt idx="597">
                  <c:v>148</c:v>
                </c:pt>
                <c:pt idx="598">
                  <c:v>143</c:v>
                </c:pt>
                <c:pt idx="599">
                  <c:v>148</c:v>
                </c:pt>
                <c:pt idx="600">
                  <c:v>151</c:v>
                </c:pt>
                <c:pt idx="601">
                  <c:v>154</c:v>
                </c:pt>
                <c:pt idx="602">
                  <c:v>156</c:v>
                </c:pt>
                <c:pt idx="603">
                  <c:v>155</c:v>
                </c:pt>
                <c:pt idx="604">
                  <c:v>147</c:v>
                </c:pt>
                <c:pt idx="605">
                  <c:v>147</c:v>
                </c:pt>
                <c:pt idx="606">
                  <c:v>147</c:v>
                </c:pt>
                <c:pt idx="607">
                  <c:v>153</c:v>
                </c:pt>
                <c:pt idx="608">
                  <c:v>147</c:v>
                </c:pt>
                <c:pt idx="609">
                  <c:v>149</c:v>
                </c:pt>
                <c:pt idx="610">
                  <c:v>142</c:v>
                </c:pt>
                <c:pt idx="611">
                  <c:v>143</c:v>
                </c:pt>
                <c:pt idx="612">
                  <c:v>142</c:v>
                </c:pt>
                <c:pt idx="613">
                  <c:v>145</c:v>
                </c:pt>
                <c:pt idx="614">
                  <c:v>151</c:v>
                </c:pt>
                <c:pt idx="615">
                  <c:v>155</c:v>
                </c:pt>
                <c:pt idx="616">
                  <c:v>158</c:v>
                </c:pt>
                <c:pt idx="617">
                  <c:v>157</c:v>
                </c:pt>
                <c:pt idx="618">
                  <c:v>148</c:v>
                </c:pt>
                <c:pt idx="619">
                  <c:v>150</c:v>
                </c:pt>
                <c:pt idx="620">
                  <c:v>156</c:v>
                </c:pt>
                <c:pt idx="621">
                  <c:v>160</c:v>
                </c:pt>
                <c:pt idx="622">
                  <c:v>162</c:v>
                </c:pt>
                <c:pt idx="623">
                  <c:v>167</c:v>
                </c:pt>
                <c:pt idx="624">
                  <c:v>164</c:v>
                </c:pt>
                <c:pt idx="625">
                  <c:v>164</c:v>
                </c:pt>
                <c:pt idx="626">
                  <c:v>159</c:v>
                </c:pt>
                <c:pt idx="627">
                  <c:v>161</c:v>
                </c:pt>
                <c:pt idx="628">
                  <c:v>152</c:v>
                </c:pt>
                <c:pt idx="629">
                  <c:v>154</c:v>
                </c:pt>
                <c:pt idx="630">
                  <c:v>154</c:v>
                </c:pt>
                <c:pt idx="631">
                  <c:v>152</c:v>
                </c:pt>
                <c:pt idx="632">
                  <c:v>154</c:v>
                </c:pt>
                <c:pt idx="633">
                  <c:v>149</c:v>
                </c:pt>
                <c:pt idx="634">
                  <c:v>146</c:v>
                </c:pt>
                <c:pt idx="635">
                  <c:v>142</c:v>
                </c:pt>
                <c:pt idx="636">
                  <c:v>140</c:v>
                </c:pt>
                <c:pt idx="637">
                  <c:v>134</c:v>
                </c:pt>
                <c:pt idx="638">
                  <c:v>131</c:v>
                </c:pt>
                <c:pt idx="639">
                  <c:v>128</c:v>
                </c:pt>
                <c:pt idx="640">
                  <c:v>128</c:v>
                </c:pt>
                <c:pt idx="641">
                  <c:v>122</c:v>
                </c:pt>
                <c:pt idx="642">
                  <c:v>118</c:v>
                </c:pt>
                <c:pt idx="643">
                  <c:v>125</c:v>
                </c:pt>
                <c:pt idx="644">
                  <c:v>140</c:v>
                </c:pt>
                <c:pt idx="645">
                  <c:v>139</c:v>
                </c:pt>
                <c:pt idx="646">
                  <c:v>136</c:v>
                </c:pt>
                <c:pt idx="647">
                  <c:v>131</c:v>
                </c:pt>
                <c:pt idx="648">
                  <c:v>122</c:v>
                </c:pt>
                <c:pt idx="649">
                  <c:v>117</c:v>
                </c:pt>
                <c:pt idx="650">
                  <c:v>128</c:v>
                </c:pt>
                <c:pt idx="651">
                  <c:v>131</c:v>
                </c:pt>
                <c:pt idx="652">
                  <c:v>131</c:v>
                </c:pt>
                <c:pt idx="653">
                  <c:v>130</c:v>
                </c:pt>
                <c:pt idx="654">
                  <c:v>124</c:v>
                </c:pt>
                <c:pt idx="655">
                  <c:v>122</c:v>
                </c:pt>
                <c:pt idx="656">
                  <c:v>120</c:v>
                </c:pt>
                <c:pt idx="657">
                  <c:v>118</c:v>
                </c:pt>
                <c:pt idx="658">
                  <c:v>121</c:v>
                </c:pt>
                <c:pt idx="659">
                  <c:v>117</c:v>
                </c:pt>
                <c:pt idx="660">
                  <c:v>120</c:v>
                </c:pt>
                <c:pt idx="661">
                  <c:v>120</c:v>
                </c:pt>
                <c:pt idx="662">
                  <c:v>124</c:v>
                </c:pt>
                <c:pt idx="663">
                  <c:v>120</c:v>
                </c:pt>
                <c:pt idx="664">
                  <c:v>121</c:v>
                </c:pt>
                <c:pt idx="665">
                  <c:v>125</c:v>
                </c:pt>
                <c:pt idx="666">
                  <c:v>127</c:v>
                </c:pt>
                <c:pt idx="667">
                  <c:v>132</c:v>
                </c:pt>
                <c:pt idx="668">
                  <c:v>132</c:v>
                </c:pt>
                <c:pt idx="669">
                  <c:v>135</c:v>
                </c:pt>
                <c:pt idx="670">
                  <c:v>143</c:v>
                </c:pt>
                <c:pt idx="671">
                  <c:v>136</c:v>
                </c:pt>
                <c:pt idx="672">
                  <c:v>142</c:v>
                </c:pt>
                <c:pt idx="673">
                  <c:v>142</c:v>
                </c:pt>
                <c:pt idx="674">
                  <c:v>139</c:v>
                </c:pt>
                <c:pt idx="675">
                  <c:v>143</c:v>
                </c:pt>
                <c:pt idx="676">
                  <c:v>138</c:v>
                </c:pt>
                <c:pt idx="677">
                  <c:v>136</c:v>
                </c:pt>
                <c:pt idx="678">
                  <c:v>132</c:v>
                </c:pt>
                <c:pt idx="679">
                  <c:v>118</c:v>
                </c:pt>
                <c:pt idx="680">
                  <c:v>110</c:v>
                </c:pt>
                <c:pt idx="681">
                  <c:v>115</c:v>
                </c:pt>
                <c:pt idx="682">
                  <c:v>116</c:v>
                </c:pt>
                <c:pt idx="683">
                  <c:v>118</c:v>
                </c:pt>
                <c:pt idx="684">
                  <c:v>129</c:v>
                </c:pt>
                <c:pt idx="685">
                  <c:v>134</c:v>
                </c:pt>
                <c:pt idx="686">
                  <c:v>135</c:v>
                </c:pt>
                <c:pt idx="687">
                  <c:v>145</c:v>
                </c:pt>
                <c:pt idx="688">
                  <c:v>147</c:v>
                </c:pt>
                <c:pt idx="689">
                  <c:v>155</c:v>
                </c:pt>
                <c:pt idx="690">
                  <c:v>153</c:v>
                </c:pt>
                <c:pt idx="691">
                  <c:v>152</c:v>
                </c:pt>
                <c:pt idx="692">
                  <c:v>157</c:v>
                </c:pt>
                <c:pt idx="693">
                  <c:v>155</c:v>
                </c:pt>
                <c:pt idx="694">
                  <c:v>161</c:v>
                </c:pt>
                <c:pt idx="695">
                  <c:v>161</c:v>
                </c:pt>
                <c:pt idx="696">
                  <c:v>162</c:v>
                </c:pt>
                <c:pt idx="697">
                  <c:v>157</c:v>
                </c:pt>
                <c:pt idx="698">
                  <c:v>150</c:v>
                </c:pt>
                <c:pt idx="699">
                  <c:v>151</c:v>
                </c:pt>
                <c:pt idx="700">
                  <c:v>153</c:v>
                </c:pt>
                <c:pt idx="701">
                  <c:v>146</c:v>
                </c:pt>
                <c:pt idx="702">
                  <c:v>134</c:v>
                </c:pt>
                <c:pt idx="703">
                  <c:v>142</c:v>
                </c:pt>
                <c:pt idx="704">
                  <c:v>144</c:v>
                </c:pt>
                <c:pt idx="705">
                  <c:v>145</c:v>
                </c:pt>
                <c:pt idx="706">
                  <c:v>144</c:v>
                </c:pt>
                <c:pt idx="707">
                  <c:v>142</c:v>
                </c:pt>
                <c:pt idx="708">
                  <c:v>147</c:v>
                </c:pt>
                <c:pt idx="709">
                  <c:v>154</c:v>
                </c:pt>
                <c:pt idx="710">
                  <c:v>148</c:v>
                </c:pt>
                <c:pt idx="711">
                  <c:v>152</c:v>
                </c:pt>
                <c:pt idx="712">
                  <c:v>147</c:v>
                </c:pt>
                <c:pt idx="713">
                  <c:v>153</c:v>
                </c:pt>
                <c:pt idx="714">
                  <c:v>151</c:v>
                </c:pt>
                <c:pt idx="715">
                  <c:v>151</c:v>
                </c:pt>
                <c:pt idx="716">
                  <c:v>145</c:v>
                </c:pt>
                <c:pt idx="717">
                  <c:v>150</c:v>
                </c:pt>
                <c:pt idx="718">
                  <c:v>152</c:v>
                </c:pt>
                <c:pt idx="719">
                  <c:v>160</c:v>
                </c:pt>
                <c:pt idx="720">
                  <c:v>166</c:v>
                </c:pt>
                <c:pt idx="721">
                  <c:v>169</c:v>
                </c:pt>
                <c:pt idx="722">
                  <c:v>176</c:v>
                </c:pt>
                <c:pt idx="723">
                  <c:v>161</c:v>
                </c:pt>
                <c:pt idx="724">
                  <c:v>150</c:v>
                </c:pt>
                <c:pt idx="725">
                  <c:v>148</c:v>
                </c:pt>
                <c:pt idx="726">
                  <c:v>146</c:v>
                </c:pt>
                <c:pt idx="727">
                  <c:v>156</c:v>
                </c:pt>
                <c:pt idx="728">
                  <c:v>159</c:v>
                </c:pt>
                <c:pt idx="729">
                  <c:v>159</c:v>
                </c:pt>
                <c:pt idx="730">
                  <c:v>171</c:v>
                </c:pt>
                <c:pt idx="731">
                  <c:v>168</c:v>
                </c:pt>
                <c:pt idx="732">
                  <c:v>173</c:v>
                </c:pt>
                <c:pt idx="733">
                  <c:v>178</c:v>
                </c:pt>
                <c:pt idx="734">
                  <c:v>179</c:v>
                </c:pt>
                <c:pt idx="735">
                  <c:v>183</c:v>
                </c:pt>
                <c:pt idx="736">
                  <c:v>179</c:v>
                </c:pt>
                <c:pt idx="737">
                  <c:v>168</c:v>
                </c:pt>
                <c:pt idx="738">
                  <c:v>173</c:v>
                </c:pt>
                <c:pt idx="739">
                  <c:v>173</c:v>
                </c:pt>
                <c:pt idx="740">
                  <c:v>173</c:v>
                </c:pt>
                <c:pt idx="741">
                  <c:v>179</c:v>
                </c:pt>
                <c:pt idx="742">
                  <c:v>175</c:v>
                </c:pt>
                <c:pt idx="743">
                  <c:v>169</c:v>
                </c:pt>
                <c:pt idx="744">
                  <c:v>163</c:v>
                </c:pt>
                <c:pt idx="745">
                  <c:v>162</c:v>
                </c:pt>
                <c:pt idx="746">
                  <c:v>166</c:v>
                </c:pt>
                <c:pt idx="747">
                  <c:v>168</c:v>
                </c:pt>
                <c:pt idx="748">
                  <c:v>169</c:v>
                </c:pt>
                <c:pt idx="749">
                  <c:v>177</c:v>
                </c:pt>
                <c:pt idx="750">
                  <c:v>177</c:v>
                </c:pt>
                <c:pt idx="751">
                  <c:v>181</c:v>
                </c:pt>
                <c:pt idx="752">
                  <c:v>177</c:v>
                </c:pt>
                <c:pt idx="753">
                  <c:v>181</c:v>
                </c:pt>
                <c:pt idx="754">
                  <c:v>177</c:v>
                </c:pt>
                <c:pt idx="755">
                  <c:v>171</c:v>
                </c:pt>
                <c:pt idx="756">
                  <c:v>171</c:v>
                </c:pt>
                <c:pt idx="757">
                  <c:v>169</c:v>
                </c:pt>
                <c:pt idx="758">
                  <c:v>166</c:v>
                </c:pt>
                <c:pt idx="759">
                  <c:v>159</c:v>
                </c:pt>
                <c:pt idx="760">
                  <c:v>161</c:v>
                </c:pt>
                <c:pt idx="761">
                  <c:v>165</c:v>
                </c:pt>
                <c:pt idx="762">
                  <c:v>171</c:v>
                </c:pt>
                <c:pt idx="763">
                  <c:v>175</c:v>
                </c:pt>
                <c:pt idx="764">
                  <c:v>174</c:v>
                </c:pt>
                <c:pt idx="765">
                  <c:v>175</c:v>
                </c:pt>
                <c:pt idx="766">
                  <c:v>174</c:v>
                </c:pt>
                <c:pt idx="767">
                  <c:v>184</c:v>
                </c:pt>
                <c:pt idx="768">
                  <c:v>186</c:v>
                </c:pt>
                <c:pt idx="769">
                  <c:v>183</c:v>
                </c:pt>
                <c:pt idx="770">
                  <c:v>180</c:v>
                </c:pt>
                <c:pt idx="771">
                  <c:v>177</c:v>
                </c:pt>
                <c:pt idx="772">
                  <c:v>175</c:v>
                </c:pt>
                <c:pt idx="773">
                  <c:v>169</c:v>
                </c:pt>
                <c:pt idx="774">
                  <c:v>180</c:v>
                </c:pt>
                <c:pt idx="775">
                  <c:v>188</c:v>
                </c:pt>
                <c:pt idx="776">
                  <c:v>176</c:v>
                </c:pt>
                <c:pt idx="777">
                  <c:v>186</c:v>
                </c:pt>
                <c:pt idx="778">
                  <c:v>181</c:v>
                </c:pt>
                <c:pt idx="779">
                  <c:v>179</c:v>
                </c:pt>
                <c:pt idx="780">
                  <c:v>188</c:v>
                </c:pt>
                <c:pt idx="781">
                  <c:v>190</c:v>
                </c:pt>
                <c:pt idx="782">
                  <c:v>189</c:v>
                </c:pt>
                <c:pt idx="783">
                  <c:v>193</c:v>
                </c:pt>
                <c:pt idx="784">
                  <c:v>198</c:v>
                </c:pt>
                <c:pt idx="785">
                  <c:v>201</c:v>
                </c:pt>
                <c:pt idx="786">
                  <c:v>195</c:v>
                </c:pt>
                <c:pt idx="787">
                  <c:v>199</c:v>
                </c:pt>
                <c:pt idx="788">
                  <c:v>204</c:v>
                </c:pt>
                <c:pt idx="789">
                  <c:v>203</c:v>
                </c:pt>
                <c:pt idx="790">
                  <c:v>203</c:v>
                </c:pt>
                <c:pt idx="791">
                  <c:v>204</c:v>
                </c:pt>
                <c:pt idx="792">
                  <c:v>199</c:v>
                </c:pt>
                <c:pt idx="793">
                  <c:v>193</c:v>
                </c:pt>
                <c:pt idx="794">
                  <c:v>195</c:v>
                </c:pt>
                <c:pt idx="795">
                  <c:v>198</c:v>
                </c:pt>
                <c:pt idx="796">
                  <c:v>209</c:v>
                </c:pt>
                <c:pt idx="797">
                  <c:v>215</c:v>
                </c:pt>
                <c:pt idx="798">
                  <c:v>226</c:v>
                </c:pt>
                <c:pt idx="799">
                  <c:v>229</c:v>
                </c:pt>
                <c:pt idx="800">
                  <c:v>227</c:v>
                </c:pt>
                <c:pt idx="801">
                  <c:v>234</c:v>
                </c:pt>
                <c:pt idx="802">
                  <c:v>244</c:v>
                </c:pt>
                <c:pt idx="803">
                  <c:v>247</c:v>
                </c:pt>
                <c:pt idx="804">
                  <c:v>238</c:v>
                </c:pt>
                <c:pt idx="805">
                  <c:v>230</c:v>
                </c:pt>
                <c:pt idx="806">
                  <c:v>226</c:v>
                </c:pt>
                <c:pt idx="807">
                  <c:v>220</c:v>
                </c:pt>
                <c:pt idx="808">
                  <c:v>225</c:v>
                </c:pt>
                <c:pt idx="809">
                  <c:v>219</c:v>
                </c:pt>
                <c:pt idx="810">
                  <c:v>212</c:v>
                </c:pt>
                <c:pt idx="811">
                  <c:v>209</c:v>
                </c:pt>
                <c:pt idx="812">
                  <c:v>215</c:v>
                </c:pt>
                <c:pt idx="813">
                  <c:v>204</c:v>
                </c:pt>
                <c:pt idx="814">
                  <c:v>203</c:v>
                </c:pt>
                <c:pt idx="815">
                  <c:v>190</c:v>
                </c:pt>
                <c:pt idx="816">
                  <c:v>183</c:v>
                </c:pt>
                <c:pt idx="817">
                  <c:v>183</c:v>
                </c:pt>
                <c:pt idx="818">
                  <c:v>192</c:v>
                </c:pt>
                <c:pt idx="819">
                  <c:v>192</c:v>
                </c:pt>
                <c:pt idx="820">
                  <c:v>189</c:v>
                </c:pt>
                <c:pt idx="821">
                  <c:v>194</c:v>
                </c:pt>
                <c:pt idx="822">
                  <c:v>200</c:v>
                </c:pt>
                <c:pt idx="823">
                  <c:v>204</c:v>
                </c:pt>
                <c:pt idx="824">
                  <c:v>208</c:v>
                </c:pt>
                <c:pt idx="825">
                  <c:v>217</c:v>
                </c:pt>
                <c:pt idx="826">
                  <c:v>219</c:v>
                </c:pt>
                <c:pt idx="827">
                  <c:v>218</c:v>
                </c:pt>
                <c:pt idx="828">
                  <c:v>215</c:v>
                </c:pt>
                <c:pt idx="829">
                  <c:v>211</c:v>
                </c:pt>
                <c:pt idx="830">
                  <c:v>221</c:v>
                </c:pt>
                <c:pt idx="831">
                  <c:v>230</c:v>
                </c:pt>
                <c:pt idx="832">
                  <c:v>240</c:v>
                </c:pt>
                <c:pt idx="833">
                  <c:v>252</c:v>
                </c:pt>
                <c:pt idx="834">
                  <c:v>243</c:v>
                </c:pt>
                <c:pt idx="835">
                  <c:v>231</c:v>
                </c:pt>
                <c:pt idx="836">
                  <c:v>232</c:v>
                </c:pt>
                <c:pt idx="837">
                  <c:v>231</c:v>
                </c:pt>
                <c:pt idx="838">
                  <c:v>236</c:v>
                </c:pt>
                <c:pt idx="839">
                  <c:v>239</c:v>
                </c:pt>
                <c:pt idx="840">
                  <c:v>231</c:v>
                </c:pt>
                <c:pt idx="841">
                  <c:v>235</c:v>
                </c:pt>
                <c:pt idx="842">
                  <c:v>235</c:v>
                </c:pt>
                <c:pt idx="843">
                  <c:v>237</c:v>
                </c:pt>
                <c:pt idx="844">
                  <c:v>228</c:v>
                </c:pt>
                <c:pt idx="845">
                  <c:v>231</c:v>
                </c:pt>
                <c:pt idx="846">
                  <c:v>231</c:v>
                </c:pt>
                <c:pt idx="847">
                  <c:v>232</c:v>
                </c:pt>
                <c:pt idx="848">
                  <c:v>238</c:v>
                </c:pt>
                <c:pt idx="849">
                  <c:v>235</c:v>
                </c:pt>
                <c:pt idx="850">
                  <c:v>240</c:v>
                </c:pt>
                <c:pt idx="851">
                  <c:v>240</c:v>
                </c:pt>
                <c:pt idx="852">
                  <c:v>243</c:v>
                </c:pt>
                <c:pt idx="853">
                  <c:v>234</c:v>
                </c:pt>
                <c:pt idx="854">
                  <c:v>226</c:v>
                </c:pt>
                <c:pt idx="855">
                  <c:v>221</c:v>
                </c:pt>
                <c:pt idx="856">
                  <c:v>221</c:v>
                </c:pt>
                <c:pt idx="857">
                  <c:v>210</c:v>
                </c:pt>
                <c:pt idx="858">
                  <c:v>215</c:v>
                </c:pt>
                <c:pt idx="859">
                  <c:v>208</c:v>
                </c:pt>
                <c:pt idx="860">
                  <c:v>202</c:v>
                </c:pt>
                <c:pt idx="861">
                  <c:v>206</c:v>
                </c:pt>
                <c:pt idx="862">
                  <c:v>203</c:v>
                </c:pt>
                <c:pt idx="863">
                  <c:v>198</c:v>
                </c:pt>
                <c:pt idx="864">
                  <c:v>194</c:v>
                </c:pt>
                <c:pt idx="865">
                  <c:v>186</c:v>
                </c:pt>
                <c:pt idx="866">
                  <c:v>189</c:v>
                </c:pt>
                <c:pt idx="867">
                  <c:v>192</c:v>
                </c:pt>
                <c:pt idx="868">
                  <c:v>183</c:v>
                </c:pt>
                <c:pt idx="869">
                  <c:v>187</c:v>
                </c:pt>
                <c:pt idx="870">
                  <c:v>186</c:v>
                </c:pt>
                <c:pt idx="871">
                  <c:v>187</c:v>
                </c:pt>
                <c:pt idx="872">
                  <c:v>188</c:v>
                </c:pt>
                <c:pt idx="873">
                  <c:v>191</c:v>
                </c:pt>
                <c:pt idx="874">
                  <c:v>189</c:v>
                </c:pt>
                <c:pt idx="875">
                  <c:v>197</c:v>
                </c:pt>
                <c:pt idx="876">
                  <c:v>193</c:v>
                </c:pt>
                <c:pt idx="877">
                  <c:v>196</c:v>
                </c:pt>
                <c:pt idx="878">
                  <c:v>195</c:v>
                </c:pt>
                <c:pt idx="879">
                  <c:v>196</c:v>
                </c:pt>
                <c:pt idx="880">
                  <c:v>193</c:v>
                </c:pt>
                <c:pt idx="881">
                  <c:v>201</c:v>
                </c:pt>
                <c:pt idx="882">
                  <c:v>208</c:v>
                </c:pt>
                <c:pt idx="883">
                  <c:v>217</c:v>
                </c:pt>
                <c:pt idx="884">
                  <c:v>213</c:v>
                </c:pt>
                <c:pt idx="885">
                  <c:v>210</c:v>
                </c:pt>
                <c:pt idx="886">
                  <c:v>208</c:v>
                </c:pt>
                <c:pt idx="887">
                  <c:v>210</c:v>
                </c:pt>
                <c:pt idx="888">
                  <c:v>210</c:v>
                </c:pt>
                <c:pt idx="889">
                  <c:v>206</c:v>
                </c:pt>
                <c:pt idx="890">
                  <c:v>210</c:v>
                </c:pt>
                <c:pt idx="891">
                  <c:v>212</c:v>
                </c:pt>
                <c:pt idx="892">
                  <c:v>207</c:v>
                </c:pt>
                <c:pt idx="893">
                  <c:v>211</c:v>
                </c:pt>
                <c:pt idx="894">
                  <c:v>214</c:v>
                </c:pt>
                <c:pt idx="895">
                  <c:v>209</c:v>
                </c:pt>
                <c:pt idx="896">
                  <c:v>219</c:v>
                </c:pt>
                <c:pt idx="897">
                  <c:v>219</c:v>
                </c:pt>
                <c:pt idx="898">
                  <c:v>214</c:v>
                </c:pt>
                <c:pt idx="899">
                  <c:v>216</c:v>
                </c:pt>
                <c:pt idx="900">
                  <c:v>209</c:v>
                </c:pt>
                <c:pt idx="901">
                  <c:v>193</c:v>
                </c:pt>
                <c:pt idx="902">
                  <c:v>191</c:v>
                </c:pt>
                <c:pt idx="903">
                  <c:v>194</c:v>
                </c:pt>
                <c:pt idx="904">
                  <c:v>200</c:v>
                </c:pt>
                <c:pt idx="905">
                  <c:v>201</c:v>
                </c:pt>
                <c:pt idx="906">
                  <c:v>209</c:v>
                </c:pt>
                <c:pt idx="907">
                  <c:v>206</c:v>
                </c:pt>
                <c:pt idx="908">
                  <c:v>208</c:v>
                </c:pt>
                <c:pt idx="909">
                  <c:v>204</c:v>
                </c:pt>
                <c:pt idx="910">
                  <c:v>205</c:v>
                </c:pt>
                <c:pt idx="911">
                  <c:v>197</c:v>
                </c:pt>
                <c:pt idx="912">
                  <c:v>200</c:v>
                </c:pt>
                <c:pt idx="913">
                  <c:v>200</c:v>
                </c:pt>
                <c:pt idx="914">
                  <c:v>203</c:v>
                </c:pt>
                <c:pt idx="915">
                  <c:v>205</c:v>
                </c:pt>
                <c:pt idx="916">
                  <c:v>202</c:v>
                </c:pt>
                <c:pt idx="917">
                  <c:v>204</c:v>
                </c:pt>
                <c:pt idx="918">
                  <c:v>198</c:v>
                </c:pt>
                <c:pt idx="919">
                  <c:v>192</c:v>
                </c:pt>
                <c:pt idx="920">
                  <c:v>194</c:v>
                </c:pt>
                <c:pt idx="921">
                  <c:v>196</c:v>
                </c:pt>
                <c:pt idx="922">
                  <c:v>195</c:v>
                </c:pt>
                <c:pt idx="923">
                  <c:v>192</c:v>
                </c:pt>
                <c:pt idx="924">
                  <c:v>202</c:v>
                </c:pt>
                <c:pt idx="925">
                  <c:v>202</c:v>
                </c:pt>
                <c:pt idx="926">
                  <c:v>200</c:v>
                </c:pt>
                <c:pt idx="927">
                  <c:v>201</c:v>
                </c:pt>
                <c:pt idx="928">
                  <c:v>196</c:v>
                </c:pt>
                <c:pt idx="929">
                  <c:v>199</c:v>
                </c:pt>
                <c:pt idx="930">
                  <c:v>194</c:v>
                </c:pt>
                <c:pt idx="931">
                  <c:v>201</c:v>
                </c:pt>
                <c:pt idx="932">
                  <c:v>207</c:v>
                </c:pt>
                <c:pt idx="933">
                  <c:v>203</c:v>
                </c:pt>
                <c:pt idx="934">
                  <c:v>213</c:v>
                </c:pt>
                <c:pt idx="935">
                  <c:v>207</c:v>
                </c:pt>
                <c:pt idx="936">
                  <c:v>209</c:v>
                </c:pt>
                <c:pt idx="937">
                  <c:v>214</c:v>
                </c:pt>
                <c:pt idx="938">
                  <c:v>204</c:v>
                </c:pt>
                <c:pt idx="939">
                  <c:v>211</c:v>
                </c:pt>
                <c:pt idx="940">
                  <c:v>216</c:v>
                </c:pt>
                <c:pt idx="941">
                  <c:v>222</c:v>
                </c:pt>
                <c:pt idx="942">
                  <c:v>220</c:v>
                </c:pt>
                <c:pt idx="943">
                  <c:v>219</c:v>
                </c:pt>
                <c:pt idx="944">
                  <c:v>222</c:v>
                </c:pt>
                <c:pt idx="945">
                  <c:v>225</c:v>
                </c:pt>
                <c:pt idx="946">
                  <c:v>230</c:v>
                </c:pt>
                <c:pt idx="947">
                  <c:v>227</c:v>
                </c:pt>
                <c:pt idx="948">
                  <c:v>231</c:v>
                </c:pt>
                <c:pt idx="949">
                  <c:v>227</c:v>
                </c:pt>
                <c:pt idx="950">
                  <c:v>225</c:v>
                </c:pt>
                <c:pt idx="951">
                  <c:v>230</c:v>
                </c:pt>
                <c:pt idx="952">
                  <c:v>233</c:v>
                </c:pt>
                <c:pt idx="953">
                  <c:v>234</c:v>
                </c:pt>
                <c:pt idx="954">
                  <c:v>237</c:v>
                </c:pt>
                <c:pt idx="955">
                  <c:v>240</c:v>
                </c:pt>
                <c:pt idx="956">
                  <c:v>247</c:v>
                </c:pt>
                <c:pt idx="957">
                  <c:v>237</c:v>
                </c:pt>
                <c:pt idx="958">
                  <c:v>241</c:v>
                </c:pt>
                <c:pt idx="959">
                  <c:v>240</c:v>
                </c:pt>
                <c:pt idx="960">
                  <c:v>242</c:v>
                </c:pt>
                <c:pt idx="961">
                  <c:v>242</c:v>
                </c:pt>
                <c:pt idx="962">
                  <c:v>247</c:v>
                </c:pt>
                <c:pt idx="963">
                  <c:v>259</c:v>
                </c:pt>
                <c:pt idx="964">
                  <c:v>263</c:v>
                </c:pt>
                <c:pt idx="965">
                  <c:v>259</c:v>
                </c:pt>
                <c:pt idx="966">
                  <c:v>257</c:v>
                </c:pt>
                <c:pt idx="967">
                  <c:v>261</c:v>
                </c:pt>
                <c:pt idx="968">
                  <c:v>256</c:v>
                </c:pt>
                <c:pt idx="969">
                  <c:v>256</c:v>
                </c:pt>
                <c:pt idx="970">
                  <c:v>260</c:v>
                </c:pt>
                <c:pt idx="971">
                  <c:v>265</c:v>
                </c:pt>
                <c:pt idx="972">
                  <c:v>264</c:v>
                </c:pt>
                <c:pt idx="973">
                  <c:v>272</c:v>
                </c:pt>
                <c:pt idx="974">
                  <c:v>276</c:v>
                </c:pt>
                <c:pt idx="975">
                  <c:v>279</c:v>
                </c:pt>
                <c:pt idx="976">
                  <c:v>285</c:v>
                </c:pt>
                <c:pt idx="977">
                  <c:v>285</c:v>
                </c:pt>
                <c:pt idx="978">
                  <c:v>277</c:v>
                </c:pt>
                <c:pt idx="979">
                  <c:v>276</c:v>
                </c:pt>
                <c:pt idx="980">
                  <c:v>283</c:v>
                </c:pt>
                <c:pt idx="981">
                  <c:v>288</c:v>
                </c:pt>
                <c:pt idx="982">
                  <c:v>296</c:v>
                </c:pt>
                <c:pt idx="983">
                  <c:v>297</c:v>
                </c:pt>
                <c:pt idx="984">
                  <c:v>307</c:v>
                </c:pt>
                <c:pt idx="985">
                  <c:v>295</c:v>
                </c:pt>
                <c:pt idx="986">
                  <c:v>290</c:v>
                </c:pt>
                <c:pt idx="987">
                  <c:v>287</c:v>
                </c:pt>
                <c:pt idx="988">
                  <c:v>302</c:v>
                </c:pt>
                <c:pt idx="989">
                  <c:v>291</c:v>
                </c:pt>
                <c:pt idx="990">
                  <c:v>292</c:v>
                </c:pt>
                <c:pt idx="991">
                  <c:v>290</c:v>
                </c:pt>
                <c:pt idx="992">
                  <c:v>294</c:v>
                </c:pt>
                <c:pt idx="993">
                  <c:v>295</c:v>
                </c:pt>
                <c:pt idx="994">
                  <c:v>293</c:v>
                </c:pt>
                <c:pt idx="995">
                  <c:v>276</c:v>
                </c:pt>
                <c:pt idx="996">
                  <c:v>281</c:v>
                </c:pt>
                <c:pt idx="997">
                  <c:v>282</c:v>
                </c:pt>
                <c:pt idx="998">
                  <c:v>293</c:v>
                </c:pt>
                <c:pt idx="999">
                  <c:v>296</c:v>
                </c:pt>
                <c:pt idx="1000">
                  <c:v>301</c:v>
                </c:pt>
                <c:pt idx="1001">
                  <c:v>301</c:v>
                </c:pt>
                <c:pt idx="1002">
                  <c:v>296</c:v>
                </c:pt>
                <c:pt idx="1003">
                  <c:v>299</c:v>
                </c:pt>
                <c:pt idx="1004">
                  <c:v>292</c:v>
                </c:pt>
                <c:pt idx="1005">
                  <c:v>289</c:v>
                </c:pt>
                <c:pt idx="1006">
                  <c:v>289</c:v>
                </c:pt>
                <c:pt idx="1007">
                  <c:v>285</c:v>
                </c:pt>
                <c:pt idx="1008">
                  <c:v>284</c:v>
                </c:pt>
                <c:pt idx="1009">
                  <c:v>281</c:v>
                </c:pt>
                <c:pt idx="1010">
                  <c:v>280</c:v>
                </c:pt>
                <c:pt idx="1011">
                  <c:v>288</c:v>
                </c:pt>
                <c:pt idx="1012">
                  <c:v>292</c:v>
                </c:pt>
                <c:pt idx="1013">
                  <c:v>296</c:v>
                </c:pt>
                <c:pt idx="1014">
                  <c:v>305</c:v>
                </c:pt>
                <c:pt idx="1015">
                  <c:v>312</c:v>
                </c:pt>
                <c:pt idx="1016">
                  <c:v>318</c:v>
                </c:pt>
                <c:pt idx="1017">
                  <c:v>308</c:v>
                </c:pt>
                <c:pt idx="1018">
                  <c:v>314</c:v>
                </c:pt>
                <c:pt idx="1019">
                  <c:v>307</c:v>
                </c:pt>
                <c:pt idx="1020">
                  <c:v>317</c:v>
                </c:pt>
                <c:pt idx="1021">
                  <c:v>313</c:v>
                </c:pt>
                <c:pt idx="1022">
                  <c:v>310</c:v>
                </c:pt>
                <c:pt idx="1023">
                  <c:v>301</c:v>
                </c:pt>
                <c:pt idx="1024">
                  <c:v>303</c:v>
                </c:pt>
                <c:pt idx="1025">
                  <c:v>292</c:v>
                </c:pt>
                <c:pt idx="1026">
                  <c:v>293</c:v>
                </c:pt>
                <c:pt idx="1027">
                  <c:v>282</c:v>
                </c:pt>
                <c:pt idx="1028">
                  <c:v>293</c:v>
                </c:pt>
                <c:pt idx="1029">
                  <c:v>301</c:v>
                </c:pt>
                <c:pt idx="1030">
                  <c:v>313</c:v>
                </c:pt>
                <c:pt idx="1031">
                  <c:v>307</c:v>
                </c:pt>
                <c:pt idx="1032">
                  <c:v>306</c:v>
                </c:pt>
                <c:pt idx="1033">
                  <c:v>300</c:v>
                </c:pt>
                <c:pt idx="1034">
                  <c:v>302</c:v>
                </c:pt>
                <c:pt idx="1035">
                  <c:v>294</c:v>
                </c:pt>
                <c:pt idx="1036">
                  <c:v>295</c:v>
                </c:pt>
                <c:pt idx="1037">
                  <c:v>289</c:v>
                </c:pt>
                <c:pt idx="1038">
                  <c:v>285</c:v>
                </c:pt>
                <c:pt idx="1039">
                  <c:v>287</c:v>
                </c:pt>
                <c:pt idx="1040">
                  <c:v>285</c:v>
                </c:pt>
                <c:pt idx="1041">
                  <c:v>282</c:v>
                </c:pt>
                <c:pt idx="1042">
                  <c:v>290</c:v>
                </c:pt>
                <c:pt idx="1043">
                  <c:v>290</c:v>
                </c:pt>
                <c:pt idx="1044">
                  <c:v>284</c:v>
                </c:pt>
                <c:pt idx="1045">
                  <c:v>270</c:v>
                </c:pt>
                <c:pt idx="1046">
                  <c:v>274</c:v>
                </c:pt>
                <c:pt idx="1047">
                  <c:v>281</c:v>
                </c:pt>
                <c:pt idx="1048">
                  <c:v>268</c:v>
                </c:pt>
                <c:pt idx="1049">
                  <c:v>273</c:v>
                </c:pt>
                <c:pt idx="1050">
                  <c:v>276</c:v>
                </c:pt>
                <c:pt idx="1051">
                  <c:v>278</c:v>
                </c:pt>
                <c:pt idx="1052">
                  <c:v>292</c:v>
                </c:pt>
                <c:pt idx="1053">
                  <c:v>292</c:v>
                </c:pt>
                <c:pt idx="1054">
                  <c:v>289</c:v>
                </c:pt>
                <c:pt idx="1055">
                  <c:v>291</c:v>
                </c:pt>
                <c:pt idx="1056">
                  <c:v>293</c:v>
                </c:pt>
                <c:pt idx="1057">
                  <c:v>299</c:v>
                </c:pt>
                <c:pt idx="1058">
                  <c:v>292</c:v>
                </c:pt>
                <c:pt idx="1059">
                  <c:v>286</c:v>
                </c:pt>
                <c:pt idx="1060">
                  <c:v>294</c:v>
                </c:pt>
                <c:pt idx="1061">
                  <c:v>301</c:v>
                </c:pt>
                <c:pt idx="1062">
                  <c:v>305</c:v>
                </c:pt>
                <c:pt idx="1063">
                  <c:v>300</c:v>
                </c:pt>
                <c:pt idx="1064">
                  <c:v>308</c:v>
                </c:pt>
                <c:pt idx="1065">
                  <c:v>322</c:v>
                </c:pt>
                <c:pt idx="1066">
                  <c:v>324</c:v>
                </c:pt>
                <c:pt idx="1067">
                  <c:v>327</c:v>
                </c:pt>
                <c:pt idx="1068">
                  <c:v>319</c:v>
                </c:pt>
                <c:pt idx="1069">
                  <c:v>325</c:v>
                </c:pt>
                <c:pt idx="1070">
                  <c:v>329</c:v>
                </c:pt>
                <c:pt idx="1071">
                  <c:v>329</c:v>
                </c:pt>
                <c:pt idx="1072">
                  <c:v>339</c:v>
                </c:pt>
                <c:pt idx="1073">
                  <c:v>334</c:v>
                </c:pt>
                <c:pt idx="1074">
                  <c:v>316</c:v>
                </c:pt>
                <c:pt idx="1075">
                  <c:v>320</c:v>
                </c:pt>
                <c:pt idx="1076">
                  <c:v>332</c:v>
                </c:pt>
                <c:pt idx="1077">
                  <c:v>334</c:v>
                </c:pt>
                <c:pt idx="1078">
                  <c:v>340</c:v>
                </c:pt>
                <c:pt idx="1079">
                  <c:v>328</c:v>
                </c:pt>
                <c:pt idx="1080">
                  <c:v>319</c:v>
                </c:pt>
                <c:pt idx="1081">
                  <c:v>312</c:v>
                </c:pt>
                <c:pt idx="1082">
                  <c:v>321</c:v>
                </c:pt>
                <c:pt idx="1083">
                  <c:v>325</c:v>
                </c:pt>
                <c:pt idx="1084">
                  <c:v>322</c:v>
                </c:pt>
                <c:pt idx="1085">
                  <c:v>327</c:v>
                </c:pt>
                <c:pt idx="1086">
                  <c:v>341</c:v>
                </c:pt>
                <c:pt idx="1087">
                  <c:v>344</c:v>
                </c:pt>
                <c:pt idx="1088">
                  <c:v>350</c:v>
                </c:pt>
                <c:pt idx="1089">
                  <c:v>353</c:v>
                </c:pt>
                <c:pt idx="1090">
                  <c:v>356</c:v>
                </c:pt>
                <c:pt idx="1091">
                  <c:v>355</c:v>
                </c:pt>
                <c:pt idx="1092">
                  <c:v>357</c:v>
                </c:pt>
                <c:pt idx="1093">
                  <c:v>363</c:v>
                </c:pt>
                <c:pt idx="1094">
                  <c:v>350</c:v>
                </c:pt>
                <c:pt idx="1095">
                  <c:v>344</c:v>
                </c:pt>
                <c:pt idx="1096">
                  <c:v>345</c:v>
                </c:pt>
                <c:pt idx="1097">
                  <c:v>350</c:v>
                </c:pt>
                <c:pt idx="1098">
                  <c:v>351</c:v>
                </c:pt>
                <c:pt idx="1099">
                  <c:v>351</c:v>
                </c:pt>
                <c:pt idx="1100">
                  <c:v>343</c:v>
                </c:pt>
                <c:pt idx="1101">
                  <c:v>327</c:v>
                </c:pt>
                <c:pt idx="1102">
                  <c:v>318</c:v>
                </c:pt>
                <c:pt idx="1103">
                  <c:v>307</c:v>
                </c:pt>
                <c:pt idx="1104">
                  <c:v>306</c:v>
                </c:pt>
                <c:pt idx="1105">
                  <c:v>308</c:v>
                </c:pt>
                <c:pt idx="1106">
                  <c:v>306</c:v>
                </c:pt>
                <c:pt idx="1107">
                  <c:v>307</c:v>
                </c:pt>
                <c:pt idx="1108">
                  <c:v>301</c:v>
                </c:pt>
                <c:pt idx="1109">
                  <c:v>306</c:v>
                </c:pt>
                <c:pt idx="1110">
                  <c:v>300</c:v>
                </c:pt>
                <c:pt idx="1111">
                  <c:v>302</c:v>
                </c:pt>
                <c:pt idx="1112">
                  <c:v>302</c:v>
                </c:pt>
                <c:pt idx="1113">
                  <c:v>306</c:v>
                </c:pt>
                <c:pt idx="1114">
                  <c:v>317</c:v>
                </c:pt>
                <c:pt idx="1115">
                  <c:v>319</c:v>
                </c:pt>
                <c:pt idx="1116">
                  <c:v>325</c:v>
                </c:pt>
                <c:pt idx="1117">
                  <c:v>316</c:v>
                </c:pt>
                <c:pt idx="1118">
                  <c:v>307</c:v>
                </c:pt>
                <c:pt idx="1119">
                  <c:v>309</c:v>
                </c:pt>
                <c:pt idx="1120">
                  <c:v>321</c:v>
                </c:pt>
                <c:pt idx="1121">
                  <c:v>330</c:v>
                </c:pt>
                <c:pt idx="1122">
                  <c:v>331</c:v>
                </c:pt>
                <c:pt idx="1123">
                  <c:v>335</c:v>
                </c:pt>
                <c:pt idx="1124">
                  <c:v>315</c:v>
                </c:pt>
                <c:pt idx="1125">
                  <c:v>309</c:v>
                </c:pt>
                <c:pt idx="1126">
                  <c:v>304</c:v>
                </c:pt>
                <c:pt idx="1127">
                  <c:v>309</c:v>
                </c:pt>
                <c:pt idx="1128">
                  <c:v>307</c:v>
                </c:pt>
                <c:pt idx="1129">
                  <c:v>303</c:v>
                </c:pt>
                <c:pt idx="1130">
                  <c:v>299</c:v>
                </c:pt>
                <c:pt idx="1131">
                  <c:v>304</c:v>
                </c:pt>
                <c:pt idx="1132">
                  <c:v>305</c:v>
                </c:pt>
                <c:pt idx="1133">
                  <c:v>312</c:v>
                </c:pt>
                <c:pt idx="1134">
                  <c:v>323</c:v>
                </c:pt>
                <c:pt idx="1135">
                  <c:v>322</c:v>
                </c:pt>
                <c:pt idx="1136">
                  <c:v>321</c:v>
                </c:pt>
                <c:pt idx="1137">
                  <c:v>303</c:v>
                </c:pt>
                <c:pt idx="1138">
                  <c:v>304</c:v>
                </c:pt>
                <c:pt idx="1139">
                  <c:v>297</c:v>
                </c:pt>
                <c:pt idx="1140">
                  <c:v>298</c:v>
                </c:pt>
                <c:pt idx="1141">
                  <c:v>301</c:v>
                </c:pt>
                <c:pt idx="1142">
                  <c:v>293</c:v>
                </c:pt>
                <c:pt idx="1143">
                  <c:v>289</c:v>
                </c:pt>
                <c:pt idx="1144">
                  <c:v>281</c:v>
                </c:pt>
                <c:pt idx="1145">
                  <c:v>283</c:v>
                </c:pt>
                <c:pt idx="1146">
                  <c:v>276</c:v>
                </c:pt>
                <c:pt idx="1147">
                  <c:v>284</c:v>
                </c:pt>
                <c:pt idx="1148">
                  <c:v>291</c:v>
                </c:pt>
                <c:pt idx="1149">
                  <c:v>284</c:v>
                </c:pt>
                <c:pt idx="1150">
                  <c:v>278</c:v>
                </c:pt>
                <c:pt idx="1151">
                  <c:v>277</c:v>
                </c:pt>
                <c:pt idx="1152">
                  <c:v>277</c:v>
                </c:pt>
                <c:pt idx="1153">
                  <c:v>278</c:v>
                </c:pt>
                <c:pt idx="1154">
                  <c:v>284</c:v>
                </c:pt>
                <c:pt idx="1155">
                  <c:v>285</c:v>
                </c:pt>
                <c:pt idx="1156">
                  <c:v>295</c:v>
                </c:pt>
                <c:pt idx="1157">
                  <c:v>295</c:v>
                </c:pt>
                <c:pt idx="1158">
                  <c:v>292</c:v>
                </c:pt>
                <c:pt idx="1159">
                  <c:v>291</c:v>
                </c:pt>
                <c:pt idx="1160">
                  <c:v>286</c:v>
                </c:pt>
                <c:pt idx="1161">
                  <c:v>281</c:v>
                </c:pt>
                <c:pt idx="1162">
                  <c:v>274</c:v>
                </c:pt>
                <c:pt idx="1163">
                  <c:v>272</c:v>
                </c:pt>
                <c:pt idx="1164">
                  <c:v>269</c:v>
                </c:pt>
                <c:pt idx="1165">
                  <c:v>273</c:v>
                </c:pt>
                <c:pt idx="1166">
                  <c:v>254</c:v>
                </c:pt>
                <c:pt idx="1167">
                  <c:v>249</c:v>
                </c:pt>
                <c:pt idx="1168">
                  <c:v>253</c:v>
                </c:pt>
                <c:pt idx="1169">
                  <c:v>255</c:v>
                </c:pt>
                <c:pt idx="1170">
                  <c:v>259</c:v>
                </c:pt>
                <c:pt idx="1171">
                  <c:v>254</c:v>
                </c:pt>
                <c:pt idx="1172">
                  <c:v>260</c:v>
                </c:pt>
                <c:pt idx="1173">
                  <c:v>265</c:v>
                </c:pt>
                <c:pt idx="1174">
                  <c:v>269</c:v>
                </c:pt>
                <c:pt idx="1175">
                  <c:v>268</c:v>
                </c:pt>
                <c:pt idx="1176">
                  <c:v>251</c:v>
                </c:pt>
                <c:pt idx="1177">
                  <c:v>260</c:v>
                </c:pt>
                <c:pt idx="1178">
                  <c:v>273</c:v>
                </c:pt>
                <c:pt idx="1179">
                  <c:v>285</c:v>
                </c:pt>
                <c:pt idx="1180">
                  <c:v>271</c:v>
                </c:pt>
                <c:pt idx="1181">
                  <c:v>268</c:v>
                </c:pt>
                <c:pt idx="1182">
                  <c:v>275</c:v>
                </c:pt>
                <c:pt idx="1183">
                  <c:v>269</c:v>
                </c:pt>
                <c:pt idx="1184">
                  <c:v>257</c:v>
                </c:pt>
                <c:pt idx="1185">
                  <c:v>250</c:v>
                </c:pt>
                <c:pt idx="1186">
                  <c:v>253</c:v>
                </c:pt>
                <c:pt idx="1187">
                  <c:v>265</c:v>
                </c:pt>
                <c:pt idx="1188">
                  <c:v>267</c:v>
                </c:pt>
                <c:pt idx="1189">
                  <c:v>268</c:v>
                </c:pt>
                <c:pt idx="1190">
                  <c:v>266</c:v>
                </c:pt>
                <c:pt idx="1191">
                  <c:v>266</c:v>
                </c:pt>
                <c:pt idx="1192">
                  <c:v>264</c:v>
                </c:pt>
                <c:pt idx="1193">
                  <c:v>267</c:v>
                </c:pt>
                <c:pt idx="1194">
                  <c:v>268</c:v>
                </c:pt>
                <c:pt idx="1195">
                  <c:v>268</c:v>
                </c:pt>
                <c:pt idx="1196">
                  <c:v>262</c:v>
                </c:pt>
                <c:pt idx="1197">
                  <c:v>268</c:v>
                </c:pt>
                <c:pt idx="1198">
                  <c:v>268</c:v>
                </c:pt>
                <c:pt idx="1199">
                  <c:v>269</c:v>
                </c:pt>
                <c:pt idx="1200">
                  <c:v>270</c:v>
                </c:pt>
                <c:pt idx="1201">
                  <c:v>274</c:v>
                </c:pt>
                <c:pt idx="1202">
                  <c:v>269</c:v>
                </c:pt>
                <c:pt idx="1203">
                  <c:v>265</c:v>
                </c:pt>
                <c:pt idx="1204">
                  <c:v>268</c:v>
                </c:pt>
                <c:pt idx="1205">
                  <c:v>273</c:v>
                </c:pt>
                <c:pt idx="1206">
                  <c:v>273</c:v>
                </c:pt>
                <c:pt idx="1207">
                  <c:v>272</c:v>
                </c:pt>
                <c:pt idx="1208">
                  <c:v>274</c:v>
                </c:pt>
                <c:pt idx="1209">
                  <c:v>277</c:v>
                </c:pt>
                <c:pt idx="1210">
                  <c:v>276</c:v>
                </c:pt>
                <c:pt idx="1211">
                  <c:v>269</c:v>
                </c:pt>
                <c:pt idx="1212">
                  <c:v>268</c:v>
                </c:pt>
                <c:pt idx="1213">
                  <c:v>270</c:v>
                </c:pt>
                <c:pt idx="1214">
                  <c:v>270</c:v>
                </c:pt>
                <c:pt idx="1215">
                  <c:v>264</c:v>
                </c:pt>
                <c:pt idx="1216">
                  <c:v>261</c:v>
                </c:pt>
                <c:pt idx="1217">
                  <c:v>259</c:v>
                </c:pt>
                <c:pt idx="1218">
                  <c:v>260</c:v>
                </c:pt>
                <c:pt idx="1219">
                  <c:v>262</c:v>
                </c:pt>
                <c:pt idx="1220">
                  <c:v>263</c:v>
                </c:pt>
                <c:pt idx="1221">
                  <c:v>274</c:v>
                </c:pt>
                <c:pt idx="1222">
                  <c:v>266</c:v>
                </c:pt>
                <c:pt idx="1223">
                  <c:v>270</c:v>
                </c:pt>
                <c:pt idx="1224">
                  <c:v>262</c:v>
                </c:pt>
                <c:pt idx="1225">
                  <c:v>267</c:v>
                </c:pt>
                <c:pt idx="1226">
                  <c:v>275</c:v>
                </c:pt>
                <c:pt idx="1227">
                  <c:v>272</c:v>
                </c:pt>
                <c:pt idx="1228">
                  <c:v>271</c:v>
                </c:pt>
                <c:pt idx="1229">
                  <c:v>271</c:v>
                </c:pt>
                <c:pt idx="1230">
                  <c:v>266</c:v>
                </c:pt>
                <c:pt idx="1231">
                  <c:v>271</c:v>
                </c:pt>
                <c:pt idx="1232">
                  <c:v>265</c:v>
                </c:pt>
                <c:pt idx="1233">
                  <c:v>264</c:v>
                </c:pt>
                <c:pt idx="1234">
                  <c:v>274</c:v>
                </c:pt>
                <c:pt idx="1235">
                  <c:v>270</c:v>
                </c:pt>
                <c:pt idx="1236">
                  <c:v>276</c:v>
                </c:pt>
                <c:pt idx="1237">
                  <c:v>269</c:v>
                </c:pt>
                <c:pt idx="1238">
                  <c:v>271</c:v>
                </c:pt>
                <c:pt idx="1239">
                  <c:v>284</c:v>
                </c:pt>
                <c:pt idx="1240">
                  <c:v>281</c:v>
                </c:pt>
                <c:pt idx="1241">
                  <c:v>275</c:v>
                </c:pt>
                <c:pt idx="1242">
                  <c:v>276</c:v>
                </c:pt>
                <c:pt idx="1243">
                  <c:v>279</c:v>
                </c:pt>
                <c:pt idx="1244">
                  <c:v>276</c:v>
                </c:pt>
                <c:pt idx="1245">
                  <c:v>280</c:v>
                </c:pt>
                <c:pt idx="1246">
                  <c:v>291</c:v>
                </c:pt>
                <c:pt idx="1247">
                  <c:v>295</c:v>
                </c:pt>
                <c:pt idx="1248">
                  <c:v>284</c:v>
                </c:pt>
                <c:pt idx="1249">
                  <c:v>293</c:v>
                </c:pt>
                <c:pt idx="1250">
                  <c:v>298</c:v>
                </c:pt>
                <c:pt idx="1251">
                  <c:v>295</c:v>
                </c:pt>
                <c:pt idx="1252">
                  <c:v>292</c:v>
                </c:pt>
                <c:pt idx="1253">
                  <c:v>285</c:v>
                </c:pt>
                <c:pt idx="1254">
                  <c:v>282</c:v>
                </c:pt>
                <c:pt idx="1255">
                  <c:v>272</c:v>
                </c:pt>
                <c:pt idx="1256">
                  <c:v>276</c:v>
                </c:pt>
                <c:pt idx="1257">
                  <c:v>288</c:v>
                </c:pt>
                <c:pt idx="1258">
                  <c:v>285</c:v>
                </c:pt>
                <c:pt idx="1259">
                  <c:v>289</c:v>
                </c:pt>
                <c:pt idx="1260">
                  <c:v>282</c:v>
                </c:pt>
                <c:pt idx="1261">
                  <c:v>283</c:v>
                </c:pt>
                <c:pt idx="1262">
                  <c:v>284</c:v>
                </c:pt>
                <c:pt idx="1263">
                  <c:v>293</c:v>
                </c:pt>
                <c:pt idx="1264">
                  <c:v>309</c:v>
                </c:pt>
                <c:pt idx="1265">
                  <c:v>314</c:v>
                </c:pt>
                <c:pt idx="1266">
                  <c:v>312</c:v>
                </c:pt>
                <c:pt idx="1267">
                  <c:v>312</c:v>
                </c:pt>
                <c:pt idx="1268">
                  <c:v>303</c:v>
                </c:pt>
                <c:pt idx="1269">
                  <c:v>301</c:v>
                </c:pt>
                <c:pt idx="1270">
                  <c:v>301</c:v>
                </c:pt>
                <c:pt idx="1271">
                  <c:v>314</c:v>
                </c:pt>
                <c:pt idx="1272">
                  <c:v>306</c:v>
                </c:pt>
                <c:pt idx="1273">
                  <c:v>308</c:v>
                </c:pt>
                <c:pt idx="1274">
                  <c:v>311</c:v>
                </c:pt>
                <c:pt idx="1275">
                  <c:v>292</c:v>
                </c:pt>
                <c:pt idx="1276">
                  <c:v>291</c:v>
                </c:pt>
                <c:pt idx="1277">
                  <c:v>283</c:v>
                </c:pt>
                <c:pt idx="1278">
                  <c:v>289</c:v>
                </c:pt>
                <c:pt idx="1279">
                  <c:v>297</c:v>
                </c:pt>
                <c:pt idx="1280">
                  <c:v>282</c:v>
                </c:pt>
                <c:pt idx="1281">
                  <c:v>275</c:v>
                </c:pt>
                <c:pt idx="1282">
                  <c:v>272</c:v>
                </c:pt>
                <c:pt idx="1283">
                  <c:v>273</c:v>
                </c:pt>
                <c:pt idx="1284">
                  <c:v>264</c:v>
                </c:pt>
                <c:pt idx="1285">
                  <c:v>259</c:v>
                </c:pt>
                <c:pt idx="1286">
                  <c:v>256</c:v>
                </c:pt>
                <c:pt idx="1287">
                  <c:v>256</c:v>
                </c:pt>
                <c:pt idx="1288">
                  <c:v>263</c:v>
                </c:pt>
                <c:pt idx="1289">
                  <c:v>261</c:v>
                </c:pt>
                <c:pt idx="1290">
                  <c:v>251</c:v>
                </c:pt>
                <c:pt idx="1291">
                  <c:v>256</c:v>
                </c:pt>
                <c:pt idx="1292">
                  <c:v>266</c:v>
                </c:pt>
                <c:pt idx="1293">
                  <c:v>287</c:v>
                </c:pt>
                <c:pt idx="1294">
                  <c:v>283</c:v>
                </c:pt>
                <c:pt idx="1295">
                  <c:v>285</c:v>
                </c:pt>
                <c:pt idx="1296">
                  <c:v>291</c:v>
                </c:pt>
                <c:pt idx="1297">
                  <c:v>291</c:v>
                </c:pt>
                <c:pt idx="1298">
                  <c:v>283</c:v>
                </c:pt>
                <c:pt idx="1299">
                  <c:v>293</c:v>
                </c:pt>
                <c:pt idx="1300">
                  <c:v>284</c:v>
                </c:pt>
                <c:pt idx="1301">
                  <c:v>292</c:v>
                </c:pt>
                <c:pt idx="1302">
                  <c:v>303</c:v>
                </c:pt>
                <c:pt idx="1303">
                  <c:v>313</c:v>
                </c:pt>
                <c:pt idx="1304">
                  <c:v>299</c:v>
                </c:pt>
                <c:pt idx="1305">
                  <c:v>295</c:v>
                </c:pt>
                <c:pt idx="1306">
                  <c:v>291</c:v>
                </c:pt>
                <c:pt idx="1307">
                  <c:v>284</c:v>
                </c:pt>
                <c:pt idx="1308">
                  <c:v>286</c:v>
                </c:pt>
                <c:pt idx="1309">
                  <c:v>289</c:v>
                </c:pt>
                <c:pt idx="1310">
                  <c:v>290</c:v>
                </c:pt>
                <c:pt idx="1311">
                  <c:v>293</c:v>
                </c:pt>
                <c:pt idx="1312">
                  <c:v>285</c:v>
                </c:pt>
                <c:pt idx="1313">
                  <c:v>287</c:v>
                </c:pt>
                <c:pt idx="1314">
                  <c:v>286</c:v>
                </c:pt>
                <c:pt idx="1315">
                  <c:v>283</c:v>
                </c:pt>
                <c:pt idx="1316">
                  <c:v>277</c:v>
                </c:pt>
                <c:pt idx="1317">
                  <c:v>281</c:v>
                </c:pt>
                <c:pt idx="1318">
                  <c:v>272</c:v>
                </c:pt>
                <c:pt idx="1319">
                  <c:v>270</c:v>
                </c:pt>
                <c:pt idx="1320">
                  <c:v>270</c:v>
                </c:pt>
                <c:pt idx="1321">
                  <c:v>268</c:v>
                </c:pt>
                <c:pt idx="1322">
                  <c:v>266</c:v>
                </c:pt>
                <c:pt idx="1323">
                  <c:v>257</c:v>
                </c:pt>
                <c:pt idx="1324">
                  <c:v>254</c:v>
                </c:pt>
                <c:pt idx="1325">
                  <c:v>252</c:v>
                </c:pt>
                <c:pt idx="1326">
                  <c:v>243</c:v>
                </c:pt>
                <c:pt idx="1327">
                  <c:v>249</c:v>
                </c:pt>
                <c:pt idx="1328">
                  <c:v>255</c:v>
                </c:pt>
                <c:pt idx="1329">
                  <c:v>257</c:v>
                </c:pt>
                <c:pt idx="1330">
                  <c:v>264</c:v>
                </c:pt>
                <c:pt idx="1331">
                  <c:v>265</c:v>
                </c:pt>
                <c:pt idx="1332">
                  <c:v>271</c:v>
                </c:pt>
                <c:pt idx="1333">
                  <c:v>267</c:v>
                </c:pt>
                <c:pt idx="1334">
                  <c:v>282</c:v>
                </c:pt>
                <c:pt idx="1335">
                  <c:v>295</c:v>
                </c:pt>
                <c:pt idx="1336">
                  <c:v>287</c:v>
                </c:pt>
                <c:pt idx="1337">
                  <c:v>292</c:v>
                </c:pt>
                <c:pt idx="1338">
                  <c:v>299</c:v>
                </c:pt>
                <c:pt idx="1339">
                  <c:v>306</c:v>
                </c:pt>
                <c:pt idx="1340">
                  <c:v>306</c:v>
                </c:pt>
                <c:pt idx="1341">
                  <c:v>291</c:v>
                </c:pt>
                <c:pt idx="1342">
                  <c:v>301</c:v>
                </c:pt>
                <c:pt idx="1343">
                  <c:v>302</c:v>
                </c:pt>
                <c:pt idx="1344">
                  <c:v>308</c:v>
                </c:pt>
                <c:pt idx="1345">
                  <c:v>309</c:v>
                </c:pt>
                <c:pt idx="1346">
                  <c:v>310</c:v>
                </c:pt>
                <c:pt idx="1347">
                  <c:v>313</c:v>
                </c:pt>
                <c:pt idx="1348">
                  <c:v>320</c:v>
                </c:pt>
                <c:pt idx="1349">
                  <c:v>309</c:v>
                </c:pt>
                <c:pt idx="1350">
                  <c:v>311</c:v>
                </c:pt>
                <c:pt idx="1351">
                  <c:v>320</c:v>
                </c:pt>
                <c:pt idx="1352">
                  <c:v>315</c:v>
                </c:pt>
                <c:pt idx="1353">
                  <c:v>313</c:v>
                </c:pt>
                <c:pt idx="1354">
                  <c:v>306</c:v>
                </c:pt>
                <c:pt idx="1355">
                  <c:v>316</c:v>
                </c:pt>
                <c:pt idx="1356">
                  <c:v>310</c:v>
                </c:pt>
                <c:pt idx="1357">
                  <c:v>314</c:v>
                </c:pt>
                <c:pt idx="1358">
                  <c:v>313</c:v>
                </c:pt>
                <c:pt idx="1359">
                  <c:v>311</c:v>
                </c:pt>
                <c:pt idx="1360">
                  <c:v>309</c:v>
                </c:pt>
                <c:pt idx="1361">
                  <c:v>316</c:v>
                </c:pt>
                <c:pt idx="1362">
                  <c:v>316</c:v>
                </c:pt>
                <c:pt idx="1363">
                  <c:v>317</c:v>
                </c:pt>
                <c:pt idx="1364">
                  <c:v>309</c:v>
                </c:pt>
                <c:pt idx="1365">
                  <c:v>303</c:v>
                </c:pt>
                <c:pt idx="1366">
                  <c:v>295</c:v>
                </c:pt>
                <c:pt idx="1367">
                  <c:v>292</c:v>
                </c:pt>
                <c:pt idx="1368">
                  <c:v>278</c:v>
                </c:pt>
                <c:pt idx="1369">
                  <c:v>269</c:v>
                </c:pt>
                <c:pt idx="1370">
                  <c:v>262</c:v>
                </c:pt>
                <c:pt idx="1371">
                  <c:v>262</c:v>
                </c:pt>
                <c:pt idx="1372">
                  <c:v>258</c:v>
                </c:pt>
                <c:pt idx="1373">
                  <c:v>257</c:v>
                </c:pt>
                <c:pt idx="1374">
                  <c:v>249</c:v>
                </c:pt>
                <c:pt idx="1375">
                  <c:v>247</c:v>
                </c:pt>
                <c:pt idx="1376">
                  <c:v>234</c:v>
                </c:pt>
                <c:pt idx="1377">
                  <c:v>236</c:v>
                </c:pt>
                <c:pt idx="1378">
                  <c:v>232</c:v>
                </c:pt>
                <c:pt idx="1379">
                  <c:v>232</c:v>
                </c:pt>
                <c:pt idx="1380">
                  <c:v>230</c:v>
                </c:pt>
                <c:pt idx="1381">
                  <c:v>239</c:v>
                </c:pt>
                <c:pt idx="1382">
                  <c:v>239</c:v>
                </c:pt>
                <c:pt idx="1383">
                  <c:v>231</c:v>
                </c:pt>
                <c:pt idx="1384">
                  <c:v>235</c:v>
                </c:pt>
                <c:pt idx="1385">
                  <c:v>229</c:v>
                </c:pt>
                <c:pt idx="1386">
                  <c:v>221</c:v>
                </c:pt>
                <c:pt idx="1387">
                  <c:v>221</c:v>
                </c:pt>
                <c:pt idx="1388">
                  <c:v>221</c:v>
                </c:pt>
                <c:pt idx="1389">
                  <c:v>217</c:v>
                </c:pt>
                <c:pt idx="1390">
                  <c:v>209</c:v>
                </c:pt>
                <c:pt idx="1391">
                  <c:v>215</c:v>
                </c:pt>
                <c:pt idx="1392">
                  <c:v>226</c:v>
                </c:pt>
                <c:pt idx="1393">
                  <c:v>223</c:v>
                </c:pt>
                <c:pt idx="1394">
                  <c:v>220</c:v>
                </c:pt>
                <c:pt idx="1395">
                  <c:v>218</c:v>
                </c:pt>
                <c:pt idx="1396">
                  <c:v>224</c:v>
                </c:pt>
                <c:pt idx="1397">
                  <c:v>225</c:v>
                </c:pt>
                <c:pt idx="1398">
                  <c:v>215</c:v>
                </c:pt>
                <c:pt idx="1399">
                  <c:v>208</c:v>
                </c:pt>
                <c:pt idx="1400">
                  <c:v>210</c:v>
                </c:pt>
                <c:pt idx="1401">
                  <c:v>206</c:v>
                </c:pt>
                <c:pt idx="1402">
                  <c:v>205</c:v>
                </c:pt>
                <c:pt idx="1403">
                  <c:v>195</c:v>
                </c:pt>
                <c:pt idx="1404">
                  <c:v>195</c:v>
                </c:pt>
                <c:pt idx="1405">
                  <c:v>182</c:v>
                </c:pt>
                <c:pt idx="1406">
                  <c:v>171</c:v>
                </c:pt>
                <c:pt idx="1407">
                  <c:v>167</c:v>
                </c:pt>
                <c:pt idx="1408">
                  <c:v>163</c:v>
                </c:pt>
                <c:pt idx="1409">
                  <c:v>156</c:v>
                </c:pt>
                <c:pt idx="1410">
                  <c:v>157</c:v>
                </c:pt>
                <c:pt idx="1411">
                  <c:v>158</c:v>
                </c:pt>
                <c:pt idx="1412">
                  <c:v>157</c:v>
                </c:pt>
                <c:pt idx="1413">
                  <c:v>143</c:v>
                </c:pt>
                <c:pt idx="1414">
                  <c:v>138</c:v>
                </c:pt>
                <c:pt idx="1415">
                  <c:v>128</c:v>
                </c:pt>
                <c:pt idx="1416">
                  <c:v>129</c:v>
                </c:pt>
                <c:pt idx="1417">
                  <c:v>135</c:v>
                </c:pt>
                <c:pt idx="1418">
                  <c:v>132</c:v>
                </c:pt>
                <c:pt idx="1419">
                  <c:v>134</c:v>
                </c:pt>
                <c:pt idx="1420">
                  <c:v>133</c:v>
                </c:pt>
                <c:pt idx="1421">
                  <c:v>127</c:v>
                </c:pt>
                <c:pt idx="1422">
                  <c:v>116</c:v>
                </c:pt>
                <c:pt idx="1423">
                  <c:v>123</c:v>
                </c:pt>
                <c:pt idx="1424">
                  <c:v>116</c:v>
                </c:pt>
                <c:pt idx="1425">
                  <c:v>113</c:v>
                </c:pt>
                <c:pt idx="1426">
                  <c:v>109</c:v>
                </c:pt>
                <c:pt idx="1427">
                  <c:v>110</c:v>
                </c:pt>
                <c:pt idx="1428">
                  <c:v>123</c:v>
                </c:pt>
                <c:pt idx="1429">
                  <c:v>125</c:v>
                </c:pt>
                <c:pt idx="1430">
                  <c:v>121</c:v>
                </c:pt>
                <c:pt idx="1431">
                  <c:v>121</c:v>
                </c:pt>
                <c:pt idx="1432">
                  <c:v>120</c:v>
                </c:pt>
                <c:pt idx="1433">
                  <c:v>114</c:v>
                </c:pt>
                <c:pt idx="1434">
                  <c:v>114</c:v>
                </c:pt>
                <c:pt idx="1435">
                  <c:v>112</c:v>
                </c:pt>
                <c:pt idx="1436">
                  <c:v>117</c:v>
                </c:pt>
                <c:pt idx="1437">
                  <c:v>118</c:v>
                </c:pt>
                <c:pt idx="1438">
                  <c:v>119</c:v>
                </c:pt>
                <c:pt idx="1439">
                  <c:v>116</c:v>
                </c:pt>
                <c:pt idx="1440">
                  <c:v>117</c:v>
                </c:pt>
              </c:numCache>
            </c:numRef>
          </c:val>
          <c:extLst>
            <c:ext xmlns:c16="http://schemas.microsoft.com/office/drawing/2014/chart" uri="{C3380CC4-5D6E-409C-BE32-E72D297353CC}">
              <c16:uniqueId val="{00000000-E0C9-4606-90F2-4F5BE30B4D66}"/>
            </c:ext>
          </c:extLst>
        </c:ser>
        <c:ser>
          <c:idx val="1"/>
          <c:order val="1"/>
          <c:tx>
            <c:strRef>
              <c:f>Sheet4!$C$1</c:f>
              <c:strCache>
                <c:ptCount val="1"/>
                <c:pt idx="0">
                  <c:v>free</c:v>
                </c:pt>
              </c:strCache>
            </c:strRef>
          </c:tx>
          <c:spPr>
            <a:solidFill>
              <a:schemeClr val="accent1">
                <a:lumMod val="60000"/>
                <a:lumOff val="40000"/>
              </a:schemeClr>
            </a:solidFill>
            <a:ln>
              <a:noFill/>
            </a:ln>
            <a:effectLst/>
          </c:spPr>
          <c:invertIfNegative val="0"/>
          <c:cat>
            <c:strRef>
              <c:f>Sheet4!$A$2:$A$1442</c:f>
              <c:strCache>
                <c:ptCount val="14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strCache>
            </c:strRef>
          </c:cat>
          <c:val>
            <c:numRef>
              <c:f>Sheet4!$C$2:$C$1442</c:f>
              <c:numCache>
                <c:formatCode>General</c:formatCode>
                <c:ptCount val="1441"/>
                <c:pt idx="0">
                  <c:v>0</c:v>
                </c:pt>
                <c:pt idx="1">
                  <c:v>0</c:v>
                </c:pt>
                <c:pt idx="2">
                  <c:v>0</c:v>
                </c:pt>
                <c:pt idx="3">
                  <c:v>0</c:v>
                </c:pt>
                <c:pt idx="4">
                  <c:v>0</c:v>
                </c:pt>
                <c:pt idx="5">
                  <c:v>0</c:v>
                </c:pt>
                <c:pt idx="6">
                  <c:v>1</c:v>
                </c:pt>
                <c:pt idx="7">
                  <c:v>1</c:v>
                </c:pt>
                <c:pt idx="8">
                  <c:v>1</c:v>
                </c:pt>
                <c:pt idx="9">
                  <c:v>0</c:v>
                </c:pt>
                <c:pt idx="10">
                  <c:v>0</c:v>
                </c:pt>
                <c:pt idx="11">
                  <c:v>0</c:v>
                </c:pt>
                <c:pt idx="12">
                  <c:v>1</c:v>
                </c:pt>
                <c:pt idx="13">
                  <c:v>2</c:v>
                </c:pt>
                <c:pt idx="14">
                  <c:v>3</c:v>
                </c:pt>
                <c:pt idx="15">
                  <c:v>5</c:v>
                </c:pt>
                <c:pt idx="16">
                  <c:v>5</c:v>
                </c:pt>
                <c:pt idx="17">
                  <c:v>6</c:v>
                </c:pt>
                <c:pt idx="18">
                  <c:v>5</c:v>
                </c:pt>
                <c:pt idx="19">
                  <c:v>5</c:v>
                </c:pt>
                <c:pt idx="20">
                  <c:v>7</c:v>
                </c:pt>
                <c:pt idx="21">
                  <c:v>7</c:v>
                </c:pt>
                <c:pt idx="22">
                  <c:v>9</c:v>
                </c:pt>
                <c:pt idx="23">
                  <c:v>9</c:v>
                </c:pt>
                <c:pt idx="24">
                  <c:v>9</c:v>
                </c:pt>
                <c:pt idx="25">
                  <c:v>10</c:v>
                </c:pt>
                <c:pt idx="26">
                  <c:v>8</c:v>
                </c:pt>
                <c:pt idx="27">
                  <c:v>9</c:v>
                </c:pt>
                <c:pt idx="28">
                  <c:v>10</c:v>
                </c:pt>
                <c:pt idx="29">
                  <c:v>11</c:v>
                </c:pt>
                <c:pt idx="30">
                  <c:v>10</c:v>
                </c:pt>
                <c:pt idx="31">
                  <c:v>12</c:v>
                </c:pt>
                <c:pt idx="32">
                  <c:v>11</c:v>
                </c:pt>
                <c:pt idx="33">
                  <c:v>12</c:v>
                </c:pt>
                <c:pt idx="34">
                  <c:v>12</c:v>
                </c:pt>
                <c:pt idx="35">
                  <c:v>12</c:v>
                </c:pt>
                <c:pt idx="36">
                  <c:v>13</c:v>
                </c:pt>
                <c:pt idx="37">
                  <c:v>13</c:v>
                </c:pt>
                <c:pt idx="38">
                  <c:v>14</c:v>
                </c:pt>
                <c:pt idx="39">
                  <c:v>14</c:v>
                </c:pt>
                <c:pt idx="40">
                  <c:v>15</c:v>
                </c:pt>
                <c:pt idx="41">
                  <c:v>15</c:v>
                </c:pt>
                <c:pt idx="42">
                  <c:v>16</c:v>
                </c:pt>
                <c:pt idx="43">
                  <c:v>15</c:v>
                </c:pt>
                <c:pt idx="44">
                  <c:v>14</c:v>
                </c:pt>
                <c:pt idx="45">
                  <c:v>14</c:v>
                </c:pt>
                <c:pt idx="46">
                  <c:v>16</c:v>
                </c:pt>
                <c:pt idx="47">
                  <c:v>18</c:v>
                </c:pt>
                <c:pt idx="48">
                  <c:v>23</c:v>
                </c:pt>
                <c:pt idx="49">
                  <c:v>23</c:v>
                </c:pt>
                <c:pt idx="50">
                  <c:v>23</c:v>
                </c:pt>
                <c:pt idx="51">
                  <c:v>25</c:v>
                </c:pt>
                <c:pt idx="52">
                  <c:v>23</c:v>
                </c:pt>
                <c:pt idx="53">
                  <c:v>21</c:v>
                </c:pt>
                <c:pt idx="54">
                  <c:v>23</c:v>
                </c:pt>
                <c:pt idx="55">
                  <c:v>24</c:v>
                </c:pt>
                <c:pt idx="56">
                  <c:v>26</c:v>
                </c:pt>
                <c:pt idx="57">
                  <c:v>30</c:v>
                </c:pt>
                <c:pt idx="58">
                  <c:v>31</c:v>
                </c:pt>
                <c:pt idx="59">
                  <c:v>30</c:v>
                </c:pt>
                <c:pt idx="60">
                  <c:v>32</c:v>
                </c:pt>
                <c:pt idx="61">
                  <c:v>33</c:v>
                </c:pt>
                <c:pt idx="62">
                  <c:v>35</c:v>
                </c:pt>
                <c:pt idx="63">
                  <c:v>33</c:v>
                </c:pt>
                <c:pt idx="64">
                  <c:v>32</c:v>
                </c:pt>
                <c:pt idx="65">
                  <c:v>33</c:v>
                </c:pt>
                <c:pt idx="66">
                  <c:v>32</c:v>
                </c:pt>
                <c:pt idx="67">
                  <c:v>33</c:v>
                </c:pt>
                <c:pt idx="68">
                  <c:v>36</c:v>
                </c:pt>
                <c:pt idx="69">
                  <c:v>39</c:v>
                </c:pt>
                <c:pt idx="70">
                  <c:v>40</c:v>
                </c:pt>
                <c:pt idx="71">
                  <c:v>40</c:v>
                </c:pt>
                <c:pt idx="72">
                  <c:v>39</c:v>
                </c:pt>
                <c:pt idx="73">
                  <c:v>42</c:v>
                </c:pt>
                <c:pt idx="74">
                  <c:v>43</c:v>
                </c:pt>
                <c:pt idx="75">
                  <c:v>44</c:v>
                </c:pt>
                <c:pt idx="76">
                  <c:v>45</c:v>
                </c:pt>
                <c:pt idx="77">
                  <c:v>45</c:v>
                </c:pt>
                <c:pt idx="78">
                  <c:v>45</c:v>
                </c:pt>
                <c:pt idx="79">
                  <c:v>45</c:v>
                </c:pt>
                <c:pt idx="80">
                  <c:v>46</c:v>
                </c:pt>
                <c:pt idx="81">
                  <c:v>45</c:v>
                </c:pt>
                <c:pt idx="82">
                  <c:v>45</c:v>
                </c:pt>
                <c:pt idx="83">
                  <c:v>45</c:v>
                </c:pt>
                <c:pt idx="84">
                  <c:v>45</c:v>
                </c:pt>
                <c:pt idx="85">
                  <c:v>45</c:v>
                </c:pt>
                <c:pt idx="86">
                  <c:v>47</c:v>
                </c:pt>
                <c:pt idx="87">
                  <c:v>48</c:v>
                </c:pt>
                <c:pt idx="88">
                  <c:v>48</c:v>
                </c:pt>
                <c:pt idx="89">
                  <c:v>48</c:v>
                </c:pt>
                <c:pt idx="90">
                  <c:v>50</c:v>
                </c:pt>
                <c:pt idx="91">
                  <c:v>50</c:v>
                </c:pt>
                <c:pt idx="92">
                  <c:v>50</c:v>
                </c:pt>
                <c:pt idx="93">
                  <c:v>51</c:v>
                </c:pt>
                <c:pt idx="94">
                  <c:v>52</c:v>
                </c:pt>
                <c:pt idx="95">
                  <c:v>52</c:v>
                </c:pt>
                <c:pt idx="96">
                  <c:v>53</c:v>
                </c:pt>
                <c:pt idx="97">
                  <c:v>53</c:v>
                </c:pt>
                <c:pt idx="98">
                  <c:v>54</c:v>
                </c:pt>
                <c:pt idx="99">
                  <c:v>55</c:v>
                </c:pt>
                <c:pt idx="100">
                  <c:v>55</c:v>
                </c:pt>
                <c:pt idx="101">
                  <c:v>56</c:v>
                </c:pt>
                <c:pt idx="102">
                  <c:v>56</c:v>
                </c:pt>
                <c:pt idx="103">
                  <c:v>56</c:v>
                </c:pt>
                <c:pt idx="104">
                  <c:v>56</c:v>
                </c:pt>
                <c:pt idx="105">
                  <c:v>56</c:v>
                </c:pt>
                <c:pt idx="106">
                  <c:v>56</c:v>
                </c:pt>
                <c:pt idx="107">
                  <c:v>56</c:v>
                </c:pt>
                <c:pt idx="108">
                  <c:v>56</c:v>
                </c:pt>
                <c:pt idx="109">
                  <c:v>56</c:v>
                </c:pt>
                <c:pt idx="110">
                  <c:v>56</c:v>
                </c:pt>
                <c:pt idx="111">
                  <c:v>56</c:v>
                </c:pt>
                <c:pt idx="112">
                  <c:v>57</c:v>
                </c:pt>
                <c:pt idx="113">
                  <c:v>57</c:v>
                </c:pt>
                <c:pt idx="114">
                  <c:v>57</c:v>
                </c:pt>
                <c:pt idx="115">
                  <c:v>57</c:v>
                </c:pt>
                <c:pt idx="116">
                  <c:v>57</c:v>
                </c:pt>
                <c:pt idx="117">
                  <c:v>57</c:v>
                </c:pt>
                <c:pt idx="118">
                  <c:v>57</c:v>
                </c:pt>
                <c:pt idx="119">
                  <c:v>57</c:v>
                </c:pt>
                <c:pt idx="120">
                  <c:v>57</c:v>
                </c:pt>
                <c:pt idx="121">
                  <c:v>57</c:v>
                </c:pt>
                <c:pt idx="122">
                  <c:v>57</c:v>
                </c:pt>
                <c:pt idx="123">
                  <c:v>57</c:v>
                </c:pt>
                <c:pt idx="124">
                  <c:v>57</c:v>
                </c:pt>
                <c:pt idx="125">
                  <c:v>57</c:v>
                </c:pt>
                <c:pt idx="126">
                  <c:v>57</c:v>
                </c:pt>
                <c:pt idx="127">
                  <c:v>57</c:v>
                </c:pt>
                <c:pt idx="128">
                  <c:v>57</c:v>
                </c:pt>
                <c:pt idx="129">
                  <c:v>57</c:v>
                </c:pt>
                <c:pt idx="130">
                  <c:v>57</c:v>
                </c:pt>
                <c:pt idx="131">
                  <c:v>57</c:v>
                </c:pt>
                <c:pt idx="132">
                  <c:v>57</c:v>
                </c:pt>
                <c:pt idx="133">
                  <c:v>57</c:v>
                </c:pt>
                <c:pt idx="134">
                  <c:v>57</c:v>
                </c:pt>
                <c:pt idx="135">
                  <c:v>57</c:v>
                </c:pt>
                <c:pt idx="136">
                  <c:v>57</c:v>
                </c:pt>
                <c:pt idx="137">
                  <c:v>57</c:v>
                </c:pt>
                <c:pt idx="138">
                  <c:v>57</c:v>
                </c:pt>
                <c:pt idx="139">
                  <c:v>57</c:v>
                </c:pt>
                <c:pt idx="140">
                  <c:v>57</c:v>
                </c:pt>
                <c:pt idx="141">
                  <c:v>57</c:v>
                </c:pt>
                <c:pt idx="142">
                  <c:v>57</c:v>
                </c:pt>
                <c:pt idx="143">
                  <c:v>57</c:v>
                </c:pt>
                <c:pt idx="144">
                  <c:v>57</c:v>
                </c:pt>
                <c:pt idx="145">
                  <c:v>57</c:v>
                </c:pt>
                <c:pt idx="146">
                  <c:v>57</c:v>
                </c:pt>
                <c:pt idx="147">
                  <c:v>57</c:v>
                </c:pt>
                <c:pt idx="148">
                  <c:v>57</c:v>
                </c:pt>
                <c:pt idx="149">
                  <c:v>57</c:v>
                </c:pt>
                <c:pt idx="150">
                  <c:v>55</c:v>
                </c:pt>
                <c:pt idx="151">
                  <c:v>55</c:v>
                </c:pt>
                <c:pt idx="152">
                  <c:v>55</c:v>
                </c:pt>
                <c:pt idx="153">
                  <c:v>55</c:v>
                </c:pt>
                <c:pt idx="154">
                  <c:v>55</c:v>
                </c:pt>
                <c:pt idx="155">
                  <c:v>55</c:v>
                </c:pt>
                <c:pt idx="156">
                  <c:v>55</c:v>
                </c:pt>
                <c:pt idx="157">
                  <c:v>55</c:v>
                </c:pt>
                <c:pt idx="158">
                  <c:v>55</c:v>
                </c:pt>
                <c:pt idx="159">
                  <c:v>55</c:v>
                </c:pt>
                <c:pt idx="160">
                  <c:v>55</c:v>
                </c:pt>
                <c:pt idx="161">
                  <c:v>56</c:v>
                </c:pt>
                <c:pt idx="162">
                  <c:v>56</c:v>
                </c:pt>
                <c:pt idx="163">
                  <c:v>56</c:v>
                </c:pt>
                <c:pt idx="164">
                  <c:v>58</c:v>
                </c:pt>
                <c:pt idx="165">
                  <c:v>58</c:v>
                </c:pt>
                <c:pt idx="166">
                  <c:v>58</c:v>
                </c:pt>
                <c:pt idx="167">
                  <c:v>58</c:v>
                </c:pt>
                <c:pt idx="168">
                  <c:v>57</c:v>
                </c:pt>
                <c:pt idx="169">
                  <c:v>57</c:v>
                </c:pt>
                <c:pt idx="170">
                  <c:v>57</c:v>
                </c:pt>
                <c:pt idx="171">
                  <c:v>57</c:v>
                </c:pt>
                <c:pt idx="172">
                  <c:v>57</c:v>
                </c:pt>
                <c:pt idx="173">
                  <c:v>57</c:v>
                </c:pt>
                <c:pt idx="174">
                  <c:v>57</c:v>
                </c:pt>
                <c:pt idx="175">
                  <c:v>57</c:v>
                </c:pt>
                <c:pt idx="176">
                  <c:v>58</c:v>
                </c:pt>
                <c:pt idx="177">
                  <c:v>58</c:v>
                </c:pt>
                <c:pt idx="178">
                  <c:v>58</c:v>
                </c:pt>
                <c:pt idx="179">
                  <c:v>58</c:v>
                </c:pt>
                <c:pt idx="180">
                  <c:v>58</c:v>
                </c:pt>
                <c:pt idx="181">
                  <c:v>58</c:v>
                </c:pt>
                <c:pt idx="182">
                  <c:v>57</c:v>
                </c:pt>
                <c:pt idx="183">
                  <c:v>57</c:v>
                </c:pt>
                <c:pt idx="184">
                  <c:v>57</c:v>
                </c:pt>
                <c:pt idx="185">
                  <c:v>57</c:v>
                </c:pt>
                <c:pt idx="186">
                  <c:v>57</c:v>
                </c:pt>
                <c:pt idx="187">
                  <c:v>57</c:v>
                </c:pt>
                <c:pt idx="188">
                  <c:v>57</c:v>
                </c:pt>
                <c:pt idx="189">
                  <c:v>57</c:v>
                </c:pt>
                <c:pt idx="190">
                  <c:v>57</c:v>
                </c:pt>
                <c:pt idx="191">
                  <c:v>57</c:v>
                </c:pt>
                <c:pt idx="192">
                  <c:v>57</c:v>
                </c:pt>
                <c:pt idx="193">
                  <c:v>57</c:v>
                </c:pt>
                <c:pt idx="194">
                  <c:v>57</c:v>
                </c:pt>
                <c:pt idx="195">
                  <c:v>57</c:v>
                </c:pt>
                <c:pt idx="196">
                  <c:v>57</c:v>
                </c:pt>
                <c:pt idx="197">
                  <c:v>57</c:v>
                </c:pt>
                <c:pt idx="198">
                  <c:v>57</c:v>
                </c:pt>
                <c:pt idx="199">
                  <c:v>56</c:v>
                </c:pt>
                <c:pt idx="200">
                  <c:v>57</c:v>
                </c:pt>
                <c:pt idx="201">
                  <c:v>56</c:v>
                </c:pt>
                <c:pt idx="202">
                  <c:v>56</c:v>
                </c:pt>
                <c:pt idx="203">
                  <c:v>56</c:v>
                </c:pt>
                <c:pt idx="204">
                  <c:v>56</c:v>
                </c:pt>
                <c:pt idx="205">
                  <c:v>56</c:v>
                </c:pt>
                <c:pt idx="206">
                  <c:v>56</c:v>
                </c:pt>
                <c:pt idx="207">
                  <c:v>56</c:v>
                </c:pt>
                <c:pt idx="208">
                  <c:v>56</c:v>
                </c:pt>
                <c:pt idx="209">
                  <c:v>56</c:v>
                </c:pt>
                <c:pt idx="210">
                  <c:v>56</c:v>
                </c:pt>
                <c:pt idx="211">
                  <c:v>56</c:v>
                </c:pt>
                <c:pt idx="212">
                  <c:v>57</c:v>
                </c:pt>
                <c:pt idx="213">
                  <c:v>58</c:v>
                </c:pt>
                <c:pt idx="214">
                  <c:v>58</c:v>
                </c:pt>
                <c:pt idx="215">
                  <c:v>58</c:v>
                </c:pt>
                <c:pt idx="216">
                  <c:v>58</c:v>
                </c:pt>
                <c:pt idx="217">
                  <c:v>58</c:v>
                </c:pt>
                <c:pt idx="218">
                  <c:v>58</c:v>
                </c:pt>
                <c:pt idx="219">
                  <c:v>58</c:v>
                </c:pt>
                <c:pt idx="220">
                  <c:v>58</c:v>
                </c:pt>
                <c:pt idx="221">
                  <c:v>58</c:v>
                </c:pt>
                <c:pt idx="222">
                  <c:v>57</c:v>
                </c:pt>
                <c:pt idx="223">
                  <c:v>57</c:v>
                </c:pt>
                <c:pt idx="224">
                  <c:v>57</c:v>
                </c:pt>
                <c:pt idx="225">
                  <c:v>57</c:v>
                </c:pt>
                <c:pt idx="226">
                  <c:v>57</c:v>
                </c:pt>
                <c:pt idx="227">
                  <c:v>56</c:v>
                </c:pt>
                <c:pt idx="228">
                  <c:v>55</c:v>
                </c:pt>
                <c:pt idx="229">
                  <c:v>55</c:v>
                </c:pt>
                <c:pt idx="230">
                  <c:v>55</c:v>
                </c:pt>
                <c:pt idx="231">
                  <c:v>54</c:v>
                </c:pt>
                <c:pt idx="232">
                  <c:v>53</c:v>
                </c:pt>
                <c:pt idx="233">
                  <c:v>53</c:v>
                </c:pt>
                <c:pt idx="234">
                  <c:v>52</c:v>
                </c:pt>
                <c:pt idx="235">
                  <c:v>52</c:v>
                </c:pt>
                <c:pt idx="236">
                  <c:v>51</c:v>
                </c:pt>
                <c:pt idx="237">
                  <c:v>52</c:v>
                </c:pt>
                <c:pt idx="238">
                  <c:v>51</c:v>
                </c:pt>
                <c:pt idx="239">
                  <c:v>50</c:v>
                </c:pt>
                <c:pt idx="240">
                  <c:v>49</c:v>
                </c:pt>
                <c:pt idx="241">
                  <c:v>50</c:v>
                </c:pt>
                <c:pt idx="242">
                  <c:v>50</c:v>
                </c:pt>
                <c:pt idx="243">
                  <c:v>48</c:v>
                </c:pt>
                <c:pt idx="244">
                  <c:v>48</c:v>
                </c:pt>
                <c:pt idx="245">
                  <c:v>48</c:v>
                </c:pt>
                <c:pt idx="246">
                  <c:v>47</c:v>
                </c:pt>
                <c:pt idx="247">
                  <c:v>48</c:v>
                </c:pt>
                <c:pt idx="248">
                  <c:v>49</c:v>
                </c:pt>
                <c:pt idx="249">
                  <c:v>50</c:v>
                </c:pt>
                <c:pt idx="250">
                  <c:v>50</c:v>
                </c:pt>
                <c:pt idx="251">
                  <c:v>51</c:v>
                </c:pt>
                <c:pt idx="252">
                  <c:v>51</c:v>
                </c:pt>
                <c:pt idx="253">
                  <c:v>54</c:v>
                </c:pt>
                <c:pt idx="254">
                  <c:v>53</c:v>
                </c:pt>
                <c:pt idx="255">
                  <c:v>53</c:v>
                </c:pt>
                <c:pt idx="256">
                  <c:v>53</c:v>
                </c:pt>
                <c:pt idx="257">
                  <c:v>55</c:v>
                </c:pt>
                <c:pt idx="258">
                  <c:v>54</c:v>
                </c:pt>
                <c:pt idx="259">
                  <c:v>55</c:v>
                </c:pt>
                <c:pt idx="260">
                  <c:v>54</c:v>
                </c:pt>
                <c:pt idx="261">
                  <c:v>55</c:v>
                </c:pt>
                <c:pt idx="262">
                  <c:v>54</c:v>
                </c:pt>
                <c:pt idx="263">
                  <c:v>53</c:v>
                </c:pt>
                <c:pt idx="264">
                  <c:v>53</c:v>
                </c:pt>
                <c:pt idx="265">
                  <c:v>54</c:v>
                </c:pt>
                <c:pt idx="266">
                  <c:v>53</c:v>
                </c:pt>
                <c:pt idx="267">
                  <c:v>53</c:v>
                </c:pt>
                <c:pt idx="268">
                  <c:v>53</c:v>
                </c:pt>
                <c:pt idx="269">
                  <c:v>52</c:v>
                </c:pt>
                <c:pt idx="270">
                  <c:v>53</c:v>
                </c:pt>
                <c:pt idx="271">
                  <c:v>53</c:v>
                </c:pt>
                <c:pt idx="272">
                  <c:v>51</c:v>
                </c:pt>
                <c:pt idx="273">
                  <c:v>51</c:v>
                </c:pt>
                <c:pt idx="274">
                  <c:v>49</c:v>
                </c:pt>
                <c:pt idx="275">
                  <c:v>49</c:v>
                </c:pt>
                <c:pt idx="276">
                  <c:v>51</c:v>
                </c:pt>
                <c:pt idx="277">
                  <c:v>51</c:v>
                </c:pt>
                <c:pt idx="278">
                  <c:v>52</c:v>
                </c:pt>
                <c:pt idx="279">
                  <c:v>52</c:v>
                </c:pt>
                <c:pt idx="280">
                  <c:v>52</c:v>
                </c:pt>
                <c:pt idx="281">
                  <c:v>52</c:v>
                </c:pt>
                <c:pt idx="282">
                  <c:v>52</c:v>
                </c:pt>
                <c:pt idx="283">
                  <c:v>55</c:v>
                </c:pt>
                <c:pt idx="284">
                  <c:v>54</c:v>
                </c:pt>
                <c:pt idx="285">
                  <c:v>55</c:v>
                </c:pt>
                <c:pt idx="286">
                  <c:v>50</c:v>
                </c:pt>
                <c:pt idx="287">
                  <c:v>50</c:v>
                </c:pt>
                <c:pt idx="288">
                  <c:v>50</c:v>
                </c:pt>
                <c:pt idx="289">
                  <c:v>48</c:v>
                </c:pt>
                <c:pt idx="290">
                  <c:v>47</c:v>
                </c:pt>
                <c:pt idx="291">
                  <c:v>45</c:v>
                </c:pt>
                <c:pt idx="292">
                  <c:v>45</c:v>
                </c:pt>
                <c:pt idx="293">
                  <c:v>46</c:v>
                </c:pt>
                <c:pt idx="294">
                  <c:v>43</c:v>
                </c:pt>
                <c:pt idx="295">
                  <c:v>43</c:v>
                </c:pt>
                <c:pt idx="296">
                  <c:v>43</c:v>
                </c:pt>
                <c:pt idx="297">
                  <c:v>41</c:v>
                </c:pt>
                <c:pt idx="298">
                  <c:v>41</c:v>
                </c:pt>
                <c:pt idx="299">
                  <c:v>41</c:v>
                </c:pt>
                <c:pt idx="300">
                  <c:v>42</c:v>
                </c:pt>
                <c:pt idx="301">
                  <c:v>43</c:v>
                </c:pt>
                <c:pt idx="302">
                  <c:v>43</c:v>
                </c:pt>
                <c:pt idx="303">
                  <c:v>41</c:v>
                </c:pt>
                <c:pt idx="304">
                  <c:v>43</c:v>
                </c:pt>
                <c:pt idx="305">
                  <c:v>43</c:v>
                </c:pt>
                <c:pt idx="306">
                  <c:v>44</c:v>
                </c:pt>
                <c:pt idx="307">
                  <c:v>41</c:v>
                </c:pt>
                <c:pt idx="308">
                  <c:v>42</c:v>
                </c:pt>
                <c:pt idx="309">
                  <c:v>41</c:v>
                </c:pt>
                <c:pt idx="310">
                  <c:v>38</c:v>
                </c:pt>
                <c:pt idx="311">
                  <c:v>39</c:v>
                </c:pt>
                <c:pt idx="312">
                  <c:v>41</c:v>
                </c:pt>
                <c:pt idx="313">
                  <c:v>43</c:v>
                </c:pt>
                <c:pt idx="314">
                  <c:v>44</c:v>
                </c:pt>
                <c:pt idx="315">
                  <c:v>43</c:v>
                </c:pt>
                <c:pt idx="316">
                  <c:v>44</c:v>
                </c:pt>
                <c:pt idx="317">
                  <c:v>48</c:v>
                </c:pt>
                <c:pt idx="318">
                  <c:v>46</c:v>
                </c:pt>
                <c:pt idx="319">
                  <c:v>44</c:v>
                </c:pt>
                <c:pt idx="320">
                  <c:v>45</c:v>
                </c:pt>
                <c:pt idx="321">
                  <c:v>49</c:v>
                </c:pt>
                <c:pt idx="322">
                  <c:v>50</c:v>
                </c:pt>
                <c:pt idx="323">
                  <c:v>48</c:v>
                </c:pt>
                <c:pt idx="324">
                  <c:v>48</c:v>
                </c:pt>
                <c:pt idx="325">
                  <c:v>49</c:v>
                </c:pt>
                <c:pt idx="326">
                  <c:v>49</c:v>
                </c:pt>
                <c:pt idx="327">
                  <c:v>50</c:v>
                </c:pt>
                <c:pt idx="328">
                  <c:v>50</c:v>
                </c:pt>
                <c:pt idx="329">
                  <c:v>51</c:v>
                </c:pt>
                <c:pt idx="330">
                  <c:v>49</c:v>
                </c:pt>
                <c:pt idx="331">
                  <c:v>52</c:v>
                </c:pt>
                <c:pt idx="332">
                  <c:v>55</c:v>
                </c:pt>
                <c:pt idx="333">
                  <c:v>52</c:v>
                </c:pt>
                <c:pt idx="334">
                  <c:v>56</c:v>
                </c:pt>
                <c:pt idx="335">
                  <c:v>57</c:v>
                </c:pt>
                <c:pt idx="336">
                  <c:v>54</c:v>
                </c:pt>
                <c:pt idx="337">
                  <c:v>53</c:v>
                </c:pt>
                <c:pt idx="338">
                  <c:v>53</c:v>
                </c:pt>
                <c:pt idx="339">
                  <c:v>53</c:v>
                </c:pt>
                <c:pt idx="340">
                  <c:v>50</c:v>
                </c:pt>
                <c:pt idx="341">
                  <c:v>50</c:v>
                </c:pt>
                <c:pt idx="342">
                  <c:v>48</c:v>
                </c:pt>
                <c:pt idx="343">
                  <c:v>49</c:v>
                </c:pt>
                <c:pt idx="344">
                  <c:v>47</c:v>
                </c:pt>
                <c:pt idx="345">
                  <c:v>50</c:v>
                </c:pt>
                <c:pt idx="346">
                  <c:v>52</c:v>
                </c:pt>
                <c:pt idx="347">
                  <c:v>55</c:v>
                </c:pt>
                <c:pt idx="348">
                  <c:v>52</c:v>
                </c:pt>
                <c:pt idx="349">
                  <c:v>51</c:v>
                </c:pt>
                <c:pt idx="350">
                  <c:v>53</c:v>
                </c:pt>
                <c:pt idx="351">
                  <c:v>54</c:v>
                </c:pt>
                <c:pt idx="352">
                  <c:v>54</c:v>
                </c:pt>
                <c:pt idx="353">
                  <c:v>55</c:v>
                </c:pt>
                <c:pt idx="354">
                  <c:v>58</c:v>
                </c:pt>
                <c:pt idx="355">
                  <c:v>55</c:v>
                </c:pt>
                <c:pt idx="356">
                  <c:v>51</c:v>
                </c:pt>
                <c:pt idx="357">
                  <c:v>46</c:v>
                </c:pt>
                <c:pt idx="358">
                  <c:v>46</c:v>
                </c:pt>
                <c:pt idx="359">
                  <c:v>47</c:v>
                </c:pt>
                <c:pt idx="360">
                  <c:v>51</c:v>
                </c:pt>
                <c:pt idx="361">
                  <c:v>53</c:v>
                </c:pt>
                <c:pt idx="362">
                  <c:v>51</c:v>
                </c:pt>
                <c:pt idx="363">
                  <c:v>51</c:v>
                </c:pt>
                <c:pt idx="364">
                  <c:v>49</c:v>
                </c:pt>
                <c:pt idx="365">
                  <c:v>55</c:v>
                </c:pt>
                <c:pt idx="366">
                  <c:v>56</c:v>
                </c:pt>
                <c:pt idx="367">
                  <c:v>56</c:v>
                </c:pt>
                <c:pt idx="368">
                  <c:v>60</c:v>
                </c:pt>
                <c:pt idx="369">
                  <c:v>58</c:v>
                </c:pt>
                <c:pt idx="370">
                  <c:v>63</c:v>
                </c:pt>
                <c:pt idx="371">
                  <c:v>63</c:v>
                </c:pt>
                <c:pt idx="372">
                  <c:v>63</c:v>
                </c:pt>
                <c:pt idx="373">
                  <c:v>69</c:v>
                </c:pt>
                <c:pt idx="374">
                  <c:v>68</c:v>
                </c:pt>
                <c:pt idx="375">
                  <c:v>63</c:v>
                </c:pt>
                <c:pt idx="376">
                  <c:v>64</c:v>
                </c:pt>
                <c:pt idx="377">
                  <c:v>62</c:v>
                </c:pt>
                <c:pt idx="378">
                  <c:v>61</c:v>
                </c:pt>
                <c:pt idx="379">
                  <c:v>56</c:v>
                </c:pt>
                <c:pt idx="380">
                  <c:v>55</c:v>
                </c:pt>
                <c:pt idx="381">
                  <c:v>60</c:v>
                </c:pt>
                <c:pt idx="382">
                  <c:v>57</c:v>
                </c:pt>
                <c:pt idx="383">
                  <c:v>55</c:v>
                </c:pt>
                <c:pt idx="384">
                  <c:v>60</c:v>
                </c:pt>
                <c:pt idx="385">
                  <c:v>61</c:v>
                </c:pt>
                <c:pt idx="386">
                  <c:v>58</c:v>
                </c:pt>
                <c:pt idx="387">
                  <c:v>54</c:v>
                </c:pt>
                <c:pt idx="388">
                  <c:v>60</c:v>
                </c:pt>
                <c:pt idx="389">
                  <c:v>61</c:v>
                </c:pt>
                <c:pt idx="390">
                  <c:v>58</c:v>
                </c:pt>
                <c:pt idx="391">
                  <c:v>53</c:v>
                </c:pt>
                <c:pt idx="392">
                  <c:v>51</c:v>
                </c:pt>
                <c:pt idx="393">
                  <c:v>47</c:v>
                </c:pt>
                <c:pt idx="394">
                  <c:v>46</c:v>
                </c:pt>
                <c:pt idx="395">
                  <c:v>50</c:v>
                </c:pt>
                <c:pt idx="396">
                  <c:v>49</c:v>
                </c:pt>
                <c:pt idx="397">
                  <c:v>41</c:v>
                </c:pt>
                <c:pt idx="398">
                  <c:v>42</c:v>
                </c:pt>
                <c:pt idx="399">
                  <c:v>42</c:v>
                </c:pt>
                <c:pt idx="400">
                  <c:v>42</c:v>
                </c:pt>
                <c:pt idx="401">
                  <c:v>42</c:v>
                </c:pt>
                <c:pt idx="402">
                  <c:v>48</c:v>
                </c:pt>
                <c:pt idx="403">
                  <c:v>45</c:v>
                </c:pt>
                <c:pt idx="404">
                  <c:v>43</c:v>
                </c:pt>
                <c:pt idx="405">
                  <c:v>48</c:v>
                </c:pt>
                <c:pt idx="406">
                  <c:v>46</c:v>
                </c:pt>
                <c:pt idx="407">
                  <c:v>55</c:v>
                </c:pt>
                <c:pt idx="408">
                  <c:v>52</c:v>
                </c:pt>
                <c:pt idx="409">
                  <c:v>51</c:v>
                </c:pt>
                <c:pt idx="410">
                  <c:v>47</c:v>
                </c:pt>
                <c:pt idx="411">
                  <c:v>51</c:v>
                </c:pt>
                <c:pt idx="412">
                  <c:v>55</c:v>
                </c:pt>
                <c:pt idx="413">
                  <c:v>61</c:v>
                </c:pt>
                <c:pt idx="414">
                  <c:v>62</c:v>
                </c:pt>
                <c:pt idx="415">
                  <c:v>60</c:v>
                </c:pt>
                <c:pt idx="416">
                  <c:v>64</c:v>
                </c:pt>
                <c:pt idx="417">
                  <c:v>80</c:v>
                </c:pt>
                <c:pt idx="418">
                  <c:v>76</c:v>
                </c:pt>
                <c:pt idx="419">
                  <c:v>78</c:v>
                </c:pt>
                <c:pt idx="420">
                  <c:v>82</c:v>
                </c:pt>
                <c:pt idx="421">
                  <c:v>81</c:v>
                </c:pt>
                <c:pt idx="422">
                  <c:v>75</c:v>
                </c:pt>
                <c:pt idx="423">
                  <c:v>73</c:v>
                </c:pt>
                <c:pt idx="424">
                  <c:v>78</c:v>
                </c:pt>
                <c:pt idx="425">
                  <c:v>80</c:v>
                </c:pt>
                <c:pt idx="426">
                  <c:v>75</c:v>
                </c:pt>
                <c:pt idx="427">
                  <c:v>79</c:v>
                </c:pt>
                <c:pt idx="428">
                  <c:v>87</c:v>
                </c:pt>
                <c:pt idx="429">
                  <c:v>87</c:v>
                </c:pt>
                <c:pt idx="430">
                  <c:v>74</c:v>
                </c:pt>
                <c:pt idx="431">
                  <c:v>77</c:v>
                </c:pt>
                <c:pt idx="432">
                  <c:v>76</c:v>
                </c:pt>
                <c:pt idx="433">
                  <c:v>76</c:v>
                </c:pt>
                <c:pt idx="434">
                  <c:v>75</c:v>
                </c:pt>
                <c:pt idx="435">
                  <c:v>76</c:v>
                </c:pt>
                <c:pt idx="436">
                  <c:v>76</c:v>
                </c:pt>
                <c:pt idx="437">
                  <c:v>77</c:v>
                </c:pt>
                <c:pt idx="438">
                  <c:v>76</c:v>
                </c:pt>
                <c:pt idx="439">
                  <c:v>77</c:v>
                </c:pt>
                <c:pt idx="440">
                  <c:v>68</c:v>
                </c:pt>
                <c:pt idx="441">
                  <c:v>62</c:v>
                </c:pt>
                <c:pt idx="442">
                  <c:v>59</c:v>
                </c:pt>
                <c:pt idx="443">
                  <c:v>51</c:v>
                </c:pt>
                <c:pt idx="444">
                  <c:v>61</c:v>
                </c:pt>
                <c:pt idx="445">
                  <c:v>60</c:v>
                </c:pt>
                <c:pt idx="446">
                  <c:v>61</c:v>
                </c:pt>
                <c:pt idx="447">
                  <c:v>66</c:v>
                </c:pt>
                <c:pt idx="448">
                  <c:v>68</c:v>
                </c:pt>
                <c:pt idx="449">
                  <c:v>67</c:v>
                </c:pt>
                <c:pt idx="450">
                  <c:v>71</c:v>
                </c:pt>
                <c:pt idx="451">
                  <c:v>68</c:v>
                </c:pt>
                <c:pt idx="452">
                  <c:v>71</c:v>
                </c:pt>
                <c:pt idx="453">
                  <c:v>78</c:v>
                </c:pt>
                <c:pt idx="454">
                  <c:v>74</c:v>
                </c:pt>
                <c:pt idx="455">
                  <c:v>76</c:v>
                </c:pt>
                <c:pt idx="456">
                  <c:v>84</c:v>
                </c:pt>
                <c:pt idx="457">
                  <c:v>94</c:v>
                </c:pt>
                <c:pt idx="458">
                  <c:v>102</c:v>
                </c:pt>
                <c:pt idx="459">
                  <c:v>105</c:v>
                </c:pt>
                <c:pt idx="460">
                  <c:v>101</c:v>
                </c:pt>
                <c:pt idx="461">
                  <c:v>101</c:v>
                </c:pt>
                <c:pt idx="462">
                  <c:v>91</c:v>
                </c:pt>
                <c:pt idx="463">
                  <c:v>84</c:v>
                </c:pt>
                <c:pt idx="464">
                  <c:v>86</c:v>
                </c:pt>
                <c:pt idx="465">
                  <c:v>89</c:v>
                </c:pt>
                <c:pt idx="466">
                  <c:v>95</c:v>
                </c:pt>
                <c:pt idx="467">
                  <c:v>94</c:v>
                </c:pt>
                <c:pt idx="468">
                  <c:v>98</c:v>
                </c:pt>
                <c:pt idx="469">
                  <c:v>93</c:v>
                </c:pt>
                <c:pt idx="470">
                  <c:v>100</c:v>
                </c:pt>
                <c:pt idx="471">
                  <c:v>95</c:v>
                </c:pt>
                <c:pt idx="472">
                  <c:v>98</c:v>
                </c:pt>
                <c:pt idx="473">
                  <c:v>104</c:v>
                </c:pt>
                <c:pt idx="474">
                  <c:v>105</c:v>
                </c:pt>
                <c:pt idx="475">
                  <c:v>108</c:v>
                </c:pt>
                <c:pt idx="476">
                  <c:v>109</c:v>
                </c:pt>
                <c:pt idx="477">
                  <c:v>104</c:v>
                </c:pt>
                <c:pt idx="478">
                  <c:v>103</c:v>
                </c:pt>
                <c:pt idx="479">
                  <c:v>104</c:v>
                </c:pt>
                <c:pt idx="480">
                  <c:v>103</c:v>
                </c:pt>
                <c:pt idx="481">
                  <c:v>105</c:v>
                </c:pt>
                <c:pt idx="482">
                  <c:v>112</c:v>
                </c:pt>
                <c:pt idx="483">
                  <c:v>111</c:v>
                </c:pt>
                <c:pt idx="484">
                  <c:v>113</c:v>
                </c:pt>
                <c:pt idx="485">
                  <c:v>111</c:v>
                </c:pt>
                <c:pt idx="486">
                  <c:v>108</c:v>
                </c:pt>
                <c:pt idx="487">
                  <c:v>113</c:v>
                </c:pt>
                <c:pt idx="488">
                  <c:v>114</c:v>
                </c:pt>
                <c:pt idx="489">
                  <c:v>115</c:v>
                </c:pt>
                <c:pt idx="490">
                  <c:v>117</c:v>
                </c:pt>
                <c:pt idx="491">
                  <c:v>108</c:v>
                </c:pt>
                <c:pt idx="492">
                  <c:v>109</c:v>
                </c:pt>
                <c:pt idx="493">
                  <c:v>106</c:v>
                </c:pt>
                <c:pt idx="494">
                  <c:v>107</c:v>
                </c:pt>
                <c:pt idx="495">
                  <c:v>108</c:v>
                </c:pt>
                <c:pt idx="496">
                  <c:v>115</c:v>
                </c:pt>
                <c:pt idx="497">
                  <c:v>108</c:v>
                </c:pt>
                <c:pt idx="498">
                  <c:v>107</c:v>
                </c:pt>
                <c:pt idx="499">
                  <c:v>105</c:v>
                </c:pt>
                <c:pt idx="500">
                  <c:v>117</c:v>
                </c:pt>
                <c:pt idx="501">
                  <c:v>122</c:v>
                </c:pt>
                <c:pt idx="502">
                  <c:v>122</c:v>
                </c:pt>
                <c:pt idx="503">
                  <c:v>112</c:v>
                </c:pt>
                <c:pt idx="504">
                  <c:v>113</c:v>
                </c:pt>
                <c:pt idx="505">
                  <c:v>112</c:v>
                </c:pt>
                <c:pt idx="506">
                  <c:v>118</c:v>
                </c:pt>
                <c:pt idx="507">
                  <c:v>123</c:v>
                </c:pt>
                <c:pt idx="508">
                  <c:v>135</c:v>
                </c:pt>
                <c:pt idx="509">
                  <c:v>140</c:v>
                </c:pt>
                <c:pt idx="510">
                  <c:v>149</c:v>
                </c:pt>
                <c:pt idx="511">
                  <c:v>152</c:v>
                </c:pt>
                <c:pt idx="512">
                  <c:v>150</c:v>
                </c:pt>
                <c:pt idx="513">
                  <c:v>149</c:v>
                </c:pt>
                <c:pt idx="514">
                  <c:v>147</c:v>
                </c:pt>
                <c:pt idx="515">
                  <c:v>147</c:v>
                </c:pt>
                <c:pt idx="516">
                  <c:v>147</c:v>
                </c:pt>
                <c:pt idx="517">
                  <c:v>147</c:v>
                </c:pt>
                <c:pt idx="518">
                  <c:v>144</c:v>
                </c:pt>
                <c:pt idx="519">
                  <c:v>147</c:v>
                </c:pt>
                <c:pt idx="520">
                  <c:v>138</c:v>
                </c:pt>
                <c:pt idx="521">
                  <c:v>141</c:v>
                </c:pt>
                <c:pt idx="522">
                  <c:v>140</c:v>
                </c:pt>
                <c:pt idx="523">
                  <c:v>143</c:v>
                </c:pt>
                <c:pt idx="524">
                  <c:v>141</c:v>
                </c:pt>
                <c:pt idx="525">
                  <c:v>139</c:v>
                </c:pt>
                <c:pt idx="526">
                  <c:v>143</c:v>
                </c:pt>
                <c:pt idx="527">
                  <c:v>147</c:v>
                </c:pt>
                <c:pt idx="528">
                  <c:v>147</c:v>
                </c:pt>
                <c:pt idx="529">
                  <c:v>148</c:v>
                </c:pt>
                <c:pt idx="530">
                  <c:v>153</c:v>
                </c:pt>
                <c:pt idx="531">
                  <c:v>150</c:v>
                </c:pt>
                <c:pt idx="532">
                  <c:v>151</c:v>
                </c:pt>
                <c:pt idx="533">
                  <c:v>150</c:v>
                </c:pt>
                <c:pt idx="534">
                  <c:v>151</c:v>
                </c:pt>
                <c:pt idx="535">
                  <c:v>158</c:v>
                </c:pt>
                <c:pt idx="536">
                  <c:v>162</c:v>
                </c:pt>
                <c:pt idx="537">
                  <c:v>164</c:v>
                </c:pt>
                <c:pt idx="538">
                  <c:v>170</c:v>
                </c:pt>
                <c:pt idx="539">
                  <c:v>173</c:v>
                </c:pt>
                <c:pt idx="540">
                  <c:v>177</c:v>
                </c:pt>
                <c:pt idx="541">
                  <c:v>183</c:v>
                </c:pt>
                <c:pt idx="542">
                  <c:v>179</c:v>
                </c:pt>
                <c:pt idx="543">
                  <c:v>177</c:v>
                </c:pt>
                <c:pt idx="544">
                  <c:v>190</c:v>
                </c:pt>
                <c:pt idx="545">
                  <c:v>193</c:v>
                </c:pt>
                <c:pt idx="546">
                  <c:v>184</c:v>
                </c:pt>
                <c:pt idx="547">
                  <c:v>180</c:v>
                </c:pt>
                <c:pt idx="548">
                  <c:v>178</c:v>
                </c:pt>
                <c:pt idx="549">
                  <c:v>175</c:v>
                </c:pt>
                <c:pt idx="550">
                  <c:v>172</c:v>
                </c:pt>
                <c:pt idx="551">
                  <c:v>180</c:v>
                </c:pt>
                <c:pt idx="552">
                  <c:v>191</c:v>
                </c:pt>
                <c:pt idx="553">
                  <c:v>192</c:v>
                </c:pt>
                <c:pt idx="554">
                  <c:v>195</c:v>
                </c:pt>
                <c:pt idx="555">
                  <c:v>187</c:v>
                </c:pt>
                <c:pt idx="556">
                  <c:v>193</c:v>
                </c:pt>
                <c:pt idx="557">
                  <c:v>204</c:v>
                </c:pt>
                <c:pt idx="558">
                  <c:v>207</c:v>
                </c:pt>
                <c:pt idx="559">
                  <c:v>206</c:v>
                </c:pt>
                <c:pt idx="560">
                  <c:v>204</c:v>
                </c:pt>
                <c:pt idx="561">
                  <c:v>202</c:v>
                </c:pt>
                <c:pt idx="562">
                  <c:v>202</c:v>
                </c:pt>
                <c:pt idx="563">
                  <c:v>202</c:v>
                </c:pt>
                <c:pt idx="564">
                  <c:v>209</c:v>
                </c:pt>
                <c:pt idx="565">
                  <c:v>215</c:v>
                </c:pt>
                <c:pt idx="566">
                  <c:v>214</c:v>
                </c:pt>
                <c:pt idx="567">
                  <c:v>214</c:v>
                </c:pt>
                <c:pt idx="568">
                  <c:v>227</c:v>
                </c:pt>
                <c:pt idx="569">
                  <c:v>232</c:v>
                </c:pt>
                <c:pt idx="570">
                  <c:v>226</c:v>
                </c:pt>
                <c:pt idx="571">
                  <c:v>226</c:v>
                </c:pt>
                <c:pt idx="572">
                  <c:v>234</c:v>
                </c:pt>
                <c:pt idx="573">
                  <c:v>243</c:v>
                </c:pt>
                <c:pt idx="574">
                  <c:v>241</c:v>
                </c:pt>
                <c:pt idx="575">
                  <c:v>240</c:v>
                </c:pt>
                <c:pt idx="576">
                  <c:v>241</c:v>
                </c:pt>
                <c:pt idx="577">
                  <c:v>242</c:v>
                </c:pt>
                <c:pt idx="578">
                  <c:v>238</c:v>
                </c:pt>
                <c:pt idx="579">
                  <c:v>243</c:v>
                </c:pt>
                <c:pt idx="580">
                  <c:v>244</c:v>
                </c:pt>
                <c:pt idx="581">
                  <c:v>241</c:v>
                </c:pt>
                <c:pt idx="582">
                  <c:v>238</c:v>
                </c:pt>
                <c:pt idx="583">
                  <c:v>240</c:v>
                </c:pt>
                <c:pt idx="584">
                  <c:v>238</c:v>
                </c:pt>
                <c:pt idx="585">
                  <c:v>240</c:v>
                </c:pt>
                <c:pt idx="586">
                  <c:v>243</c:v>
                </c:pt>
                <c:pt idx="587">
                  <c:v>246</c:v>
                </c:pt>
                <c:pt idx="588">
                  <c:v>257</c:v>
                </c:pt>
                <c:pt idx="589">
                  <c:v>258</c:v>
                </c:pt>
                <c:pt idx="590">
                  <c:v>259</c:v>
                </c:pt>
                <c:pt idx="591">
                  <c:v>257</c:v>
                </c:pt>
                <c:pt idx="592">
                  <c:v>257</c:v>
                </c:pt>
                <c:pt idx="593">
                  <c:v>253</c:v>
                </c:pt>
                <c:pt idx="594">
                  <c:v>260</c:v>
                </c:pt>
                <c:pt idx="595">
                  <c:v>264</c:v>
                </c:pt>
                <c:pt idx="596">
                  <c:v>257</c:v>
                </c:pt>
                <c:pt idx="597">
                  <c:v>258</c:v>
                </c:pt>
                <c:pt idx="598">
                  <c:v>265</c:v>
                </c:pt>
                <c:pt idx="599">
                  <c:v>261</c:v>
                </c:pt>
                <c:pt idx="600">
                  <c:v>261</c:v>
                </c:pt>
                <c:pt idx="601">
                  <c:v>259</c:v>
                </c:pt>
                <c:pt idx="602">
                  <c:v>260</c:v>
                </c:pt>
                <c:pt idx="603">
                  <c:v>262</c:v>
                </c:pt>
                <c:pt idx="604">
                  <c:v>272</c:v>
                </c:pt>
                <c:pt idx="605">
                  <c:v>275</c:v>
                </c:pt>
                <c:pt idx="606">
                  <c:v>276</c:v>
                </c:pt>
                <c:pt idx="607">
                  <c:v>273</c:v>
                </c:pt>
                <c:pt idx="608">
                  <c:v>280</c:v>
                </c:pt>
                <c:pt idx="609">
                  <c:v>278</c:v>
                </c:pt>
                <c:pt idx="610">
                  <c:v>285</c:v>
                </c:pt>
                <c:pt idx="611">
                  <c:v>284</c:v>
                </c:pt>
                <c:pt idx="612">
                  <c:v>285</c:v>
                </c:pt>
                <c:pt idx="613">
                  <c:v>285</c:v>
                </c:pt>
                <c:pt idx="614">
                  <c:v>283</c:v>
                </c:pt>
                <c:pt idx="615">
                  <c:v>279</c:v>
                </c:pt>
                <c:pt idx="616">
                  <c:v>278</c:v>
                </c:pt>
                <c:pt idx="617">
                  <c:v>281</c:v>
                </c:pt>
                <c:pt idx="618">
                  <c:v>290</c:v>
                </c:pt>
                <c:pt idx="619">
                  <c:v>290</c:v>
                </c:pt>
                <c:pt idx="620">
                  <c:v>285</c:v>
                </c:pt>
                <c:pt idx="621">
                  <c:v>282</c:v>
                </c:pt>
                <c:pt idx="622">
                  <c:v>280</c:v>
                </c:pt>
                <c:pt idx="623">
                  <c:v>276</c:v>
                </c:pt>
                <c:pt idx="624">
                  <c:v>281</c:v>
                </c:pt>
                <c:pt idx="625">
                  <c:v>284</c:v>
                </c:pt>
                <c:pt idx="626">
                  <c:v>289</c:v>
                </c:pt>
                <c:pt idx="627">
                  <c:v>290</c:v>
                </c:pt>
                <c:pt idx="628">
                  <c:v>301</c:v>
                </c:pt>
                <c:pt idx="629">
                  <c:v>302</c:v>
                </c:pt>
                <c:pt idx="630">
                  <c:v>305</c:v>
                </c:pt>
                <c:pt idx="631">
                  <c:v>307</c:v>
                </c:pt>
                <c:pt idx="632">
                  <c:v>306</c:v>
                </c:pt>
                <c:pt idx="633">
                  <c:v>312</c:v>
                </c:pt>
                <c:pt idx="634">
                  <c:v>315</c:v>
                </c:pt>
                <c:pt idx="635">
                  <c:v>321</c:v>
                </c:pt>
                <c:pt idx="636">
                  <c:v>323</c:v>
                </c:pt>
                <c:pt idx="637">
                  <c:v>330</c:v>
                </c:pt>
                <c:pt idx="638">
                  <c:v>333</c:v>
                </c:pt>
                <c:pt idx="639">
                  <c:v>336</c:v>
                </c:pt>
                <c:pt idx="640">
                  <c:v>339</c:v>
                </c:pt>
                <c:pt idx="641">
                  <c:v>345</c:v>
                </c:pt>
                <c:pt idx="642">
                  <c:v>349</c:v>
                </c:pt>
                <c:pt idx="643">
                  <c:v>343</c:v>
                </c:pt>
                <c:pt idx="644">
                  <c:v>329</c:v>
                </c:pt>
                <c:pt idx="645">
                  <c:v>331</c:v>
                </c:pt>
                <c:pt idx="646">
                  <c:v>335</c:v>
                </c:pt>
                <c:pt idx="647">
                  <c:v>341</c:v>
                </c:pt>
                <c:pt idx="648">
                  <c:v>350</c:v>
                </c:pt>
                <c:pt idx="649">
                  <c:v>356</c:v>
                </c:pt>
                <c:pt idx="650">
                  <c:v>350</c:v>
                </c:pt>
                <c:pt idx="651">
                  <c:v>348</c:v>
                </c:pt>
                <c:pt idx="652">
                  <c:v>349</c:v>
                </c:pt>
                <c:pt idx="653">
                  <c:v>350</c:v>
                </c:pt>
                <c:pt idx="654">
                  <c:v>357</c:v>
                </c:pt>
                <c:pt idx="655">
                  <c:v>361</c:v>
                </c:pt>
                <c:pt idx="656">
                  <c:v>367</c:v>
                </c:pt>
                <c:pt idx="657">
                  <c:v>372</c:v>
                </c:pt>
                <c:pt idx="658">
                  <c:v>373</c:v>
                </c:pt>
                <c:pt idx="659">
                  <c:v>379</c:v>
                </c:pt>
                <c:pt idx="660">
                  <c:v>376</c:v>
                </c:pt>
                <c:pt idx="661">
                  <c:v>378</c:v>
                </c:pt>
                <c:pt idx="662">
                  <c:v>377</c:v>
                </c:pt>
                <c:pt idx="663">
                  <c:v>383</c:v>
                </c:pt>
                <c:pt idx="664">
                  <c:v>384</c:v>
                </c:pt>
                <c:pt idx="665">
                  <c:v>381</c:v>
                </c:pt>
                <c:pt idx="666">
                  <c:v>380</c:v>
                </c:pt>
                <c:pt idx="667">
                  <c:v>378</c:v>
                </c:pt>
                <c:pt idx="668">
                  <c:v>379</c:v>
                </c:pt>
                <c:pt idx="669">
                  <c:v>377</c:v>
                </c:pt>
                <c:pt idx="670">
                  <c:v>371</c:v>
                </c:pt>
                <c:pt idx="671">
                  <c:v>380</c:v>
                </c:pt>
                <c:pt idx="672">
                  <c:v>377</c:v>
                </c:pt>
                <c:pt idx="673">
                  <c:v>379</c:v>
                </c:pt>
                <c:pt idx="674">
                  <c:v>383</c:v>
                </c:pt>
                <c:pt idx="675">
                  <c:v>380</c:v>
                </c:pt>
                <c:pt idx="676">
                  <c:v>386</c:v>
                </c:pt>
                <c:pt idx="677">
                  <c:v>390</c:v>
                </c:pt>
                <c:pt idx="678">
                  <c:v>395</c:v>
                </c:pt>
                <c:pt idx="679">
                  <c:v>409</c:v>
                </c:pt>
                <c:pt idx="680">
                  <c:v>418</c:v>
                </c:pt>
                <c:pt idx="681">
                  <c:v>417</c:v>
                </c:pt>
                <c:pt idx="682">
                  <c:v>420</c:v>
                </c:pt>
                <c:pt idx="683">
                  <c:v>420</c:v>
                </c:pt>
                <c:pt idx="684">
                  <c:v>413</c:v>
                </c:pt>
                <c:pt idx="685">
                  <c:v>409</c:v>
                </c:pt>
                <c:pt idx="686">
                  <c:v>409</c:v>
                </c:pt>
                <c:pt idx="687">
                  <c:v>401</c:v>
                </c:pt>
                <c:pt idx="688">
                  <c:v>401</c:v>
                </c:pt>
                <c:pt idx="689">
                  <c:v>394</c:v>
                </c:pt>
                <c:pt idx="690">
                  <c:v>399</c:v>
                </c:pt>
                <c:pt idx="691">
                  <c:v>403</c:v>
                </c:pt>
                <c:pt idx="692">
                  <c:v>399</c:v>
                </c:pt>
                <c:pt idx="693">
                  <c:v>407</c:v>
                </c:pt>
                <c:pt idx="694">
                  <c:v>402</c:v>
                </c:pt>
                <c:pt idx="695">
                  <c:v>405</c:v>
                </c:pt>
                <c:pt idx="696">
                  <c:v>407</c:v>
                </c:pt>
                <c:pt idx="697">
                  <c:v>414</c:v>
                </c:pt>
                <c:pt idx="698">
                  <c:v>423</c:v>
                </c:pt>
                <c:pt idx="699">
                  <c:v>424</c:v>
                </c:pt>
                <c:pt idx="700">
                  <c:v>424</c:v>
                </c:pt>
                <c:pt idx="701">
                  <c:v>433</c:v>
                </c:pt>
                <c:pt idx="702">
                  <c:v>446</c:v>
                </c:pt>
                <c:pt idx="703">
                  <c:v>439</c:v>
                </c:pt>
                <c:pt idx="704">
                  <c:v>437</c:v>
                </c:pt>
                <c:pt idx="705">
                  <c:v>438</c:v>
                </c:pt>
                <c:pt idx="706">
                  <c:v>442</c:v>
                </c:pt>
                <c:pt idx="707">
                  <c:v>447</c:v>
                </c:pt>
                <c:pt idx="708">
                  <c:v>445</c:v>
                </c:pt>
                <c:pt idx="709">
                  <c:v>441</c:v>
                </c:pt>
                <c:pt idx="710">
                  <c:v>448</c:v>
                </c:pt>
                <c:pt idx="711">
                  <c:v>445</c:v>
                </c:pt>
                <c:pt idx="712">
                  <c:v>453</c:v>
                </c:pt>
                <c:pt idx="713">
                  <c:v>450</c:v>
                </c:pt>
                <c:pt idx="714">
                  <c:v>452</c:v>
                </c:pt>
                <c:pt idx="715">
                  <c:v>453</c:v>
                </c:pt>
                <c:pt idx="716">
                  <c:v>461</c:v>
                </c:pt>
                <c:pt idx="717">
                  <c:v>459</c:v>
                </c:pt>
                <c:pt idx="718">
                  <c:v>457</c:v>
                </c:pt>
                <c:pt idx="719">
                  <c:v>450</c:v>
                </c:pt>
                <c:pt idx="720">
                  <c:v>446</c:v>
                </c:pt>
                <c:pt idx="721">
                  <c:v>447</c:v>
                </c:pt>
                <c:pt idx="722">
                  <c:v>444</c:v>
                </c:pt>
                <c:pt idx="723">
                  <c:v>459</c:v>
                </c:pt>
                <c:pt idx="724">
                  <c:v>471</c:v>
                </c:pt>
                <c:pt idx="725">
                  <c:v>475</c:v>
                </c:pt>
                <c:pt idx="726">
                  <c:v>480</c:v>
                </c:pt>
                <c:pt idx="727">
                  <c:v>472</c:v>
                </c:pt>
                <c:pt idx="728">
                  <c:v>473</c:v>
                </c:pt>
                <c:pt idx="729">
                  <c:v>475</c:v>
                </c:pt>
                <c:pt idx="730">
                  <c:v>465</c:v>
                </c:pt>
                <c:pt idx="731">
                  <c:v>471</c:v>
                </c:pt>
                <c:pt idx="732">
                  <c:v>470</c:v>
                </c:pt>
                <c:pt idx="733">
                  <c:v>465</c:v>
                </c:pt>
                <c:pt idx="734">
                  <c:v>466</c:v>
                </c:pt>
                <c:pt idx="735">
                  <c:v>465</c:v>
                </c:pt>
                <c:pt idx="736">
                  <c:v>470</c:v>
                </c:pt>
                <c:pt idx="737">
                  <c:v>482</c:v>
                </c:pt>
                <c:pt idx="738">
                  <c:v>481</c:v>
                </c:pt>
                <c:pt idx="739">
                  <c:v>481</c:v>
                </c:pt>
                <c:pt idx="740">
                  <c:v>482</c:v>
                </c:pt>
                <c:pt idx="741">
                  <c:v>479</c:v>
                </c:pt>
                <c:pt idx="742">
                  <c:v>483</c:v>
                </c:pt>
                <c:pt idx="743">
                  <c:v>490</c:v>
                </c:pt>
                <c:pt idx="744">
                  <c:v>501</c:v>
                </c:pt>
                <c:pt idx="745">
                  <c:v>502</c:v>
                </c:pt>
                <c:pt idx="746">
                  <c:v>501</c:v>
                </c:pt>
                <c:pt idx="747">
                  <c:v>500</c:v>
                </c:pt>
                <c:pt idx="748">
                  <c:v>502</c:v>
                </c:pt>
                <c:pt idx="749">
                  <c:v>496</c:v>
                </c:pt>
                <c:pt idx="750">
                  <c:v>497</c:v>
                </c:pt>
                <c:pt idx="751">
                  <c:v>495</c:v>
                </c:pt>
                <c:pt idx="752">
                  <c:v>501</c:v>
                </c:pt>
                <c:pt idx="753">
                  <c:v>500</c:v>
                </c:pt>
                <c:pt idx="754">
                  <c:v>505</c:v>
                </c:pt>
                <c:pt idx="755">
                  <c:v>513</c:v>
                </c:pt>
                <c:pt idx="756">
                  <c:v>516</c:v>
                </c:pt>
                <c:pt idx="757">
                  <c:v>519</c:v>
                </c:pt>
                <c:pt idx="758">
                  <c:v>524</c:v>
                </c:pt>
                <c:pt idx="759">
                  <c:v>531</c:v>
                </c:pt>
                <c:pt idx="760">
                  <c:v>531</c:v>
                </c:pt>
                <c:pt idx="761">
                  <c:v>531</c:v>
                </c:pt>
                <c:pt idx="762">
                  <c:v>526</c:v>
                </c:pt>
                <c:pt idx="763">
                  <c:v>525</c:v>
                </c:pt>
                <c:pt idx="764">
                  <c:v>527</c:v>
                </c:pt>
                <c:pt idx="765">
                  <c:v>528</c:v>
                </c:pt>
                <c:pt idx="766">
                  <c:v>530</c:v>
                </c:pt>
                <c:pt idx="767">
                  <c:v>520</c:v>
                </c:pt>
                <c:pt idx="768">
                  <c:v>518</c:v>
                </c:pt>
                <c:pt idx="769">
                  <c:v>523</c:v>
                </c:pt>
                <c:pt idx="770">
                  <c:v>529</c:v>
                </c:pt>
                <c:pt idx="771">
                  <c:v>536</c:v>
                </c:pt>
                <c:pt idx="772">
                  <c:v>538</c:v>
                </c:pt>
                <c:pt idx="773">
                  <c:v>545</c:v>
                </c:pt>
                <c:pt idx="774">
                  <c:v>535</c:v>
                </c:pt>
                <c:pt idx="775">
                  <c:v>529</c:v>
                </c:pt>
                <c:pt idx="776">
                  <c:v>542</c:v>
                </c:pt>
                <c:pt idx="777">
                  <c:v>534</c:v>
                </c:pt>
                <c:pt idx="778">
                  <c:v>541</c:v>
                </c:pt>
                <c:pt idx="779">
                  <c:v>545</c:v>
                </c:pt>
                <c:pt idx="780">
                  <c:v>539</c:v>
                </c:pt>
                <c:pt idx="781">
                  <c:v>538</c:v>
                </c:pt>
                <c:pt idx="782">
                  <c:v>540</c:v>
                </c:pt>
                <c:pt idx="783">
                  <c:v>540</c:v>
                </c:pt>
                <c:pt idx="784">
                  <c:v>536</c:v>
                </c:pt>
                <c:pt idx="785">
                  <c:v>534</c:v>
                </c:pt>
                <c:pt idx="786">
                  <c:v>542</c:v>
                </c:pt>
                <c:pt idx="787">
                  <c:v>542</c:v>
                </c:pt>
                <c:pt idx="788">
                  <c:v>540</c:v>
                </c:pt>
                <c:pt idx="789">
                  <c:v>545</c:v>
                </c:pt>
                <c:pt idx="790">
                  <c:v>548</c:v>
                </c:pt>
                <c:pt idx="791">
                  <c:v>548</c:v>
                </c:pt>
                <c:pt idx="792">
                  <c:v>556</c:v>
                </c:pt>
                <c:pt idx="793">
                  <c:v>563</c:v>
                </c:pt>
                <c:pt idx="794">
                  <c:v>562</c:v>
                </c:pt>
                <c:pt idx="795">
                  <c:v>561</c:v>
                </c:pt>
                <c:pt idx="796">
                  <c:v>555</c:v>
                </c:pt>
                <c:pt idx="797">
                  <c:v>550</c:v>
                </c:pt>
                <c:pt idx="798">
                  <c:v>543</c:v>
                </c:pt>
                <c:pt idx="799">
                  <c:v>543</c:v>
                </c:pt>
                <c:pt idx="800">
                  <c:v>548</c:v>
                </c:pt>
                <c:pt idx="801">
                  <c:v>545</c:v>
                </c:pt>
                <c:pt idx="802">
                  <c:v>537</c:v>
                </c:pt>
                <c:pt idx="803">
                  <c:v>538</c:v>
                </c:pt>
                <c:pt idx="804">
                  <c:v>548</c:v>
                </c:pt>
                <c:pt idx="805">
                  <c:v>556</c:v>
                </c:pt>
                <c:pt idx="806">
                  <c:v>561</c:v>
                </c:pt>
                <c:pt idx="807">
                  <c:v>570</c:v>
                </c:pt>
                <c:pt idx="808">
                  <c:v>566</c:v>
                </c:pt>
                <c:pt idx="809">
                  <c:v>573</c:v>
                </c:pt>
                <c:pt idx="810">
                  <c:v>583</c:v>
                </c:pt>
                <c:pt idx="811">
                  <c:v>587</c:v>
                </c:pt>
                <c:pt idx="812">
                  <c:v>582</c:v>
                </c:pt>
                <c:pt idx="813">
                  <c:v>595</c:v>
                </c:pt>
                <c:pt idx="814">
                  <c:v>599</c:v>
                </c:pt>
                <c:pt idx="815">
                  <c:v>613</c:v>
                </c:pt>
                <c:pt idx="816">
                  <c:v>621</c:v>
                </c:pt>
                <c:pt idx="817">
                  <c:v>621</c:v>
                </c:pt>
                <c:pt idx="818">
                  <c:v>614</c:v>
                </c:pt>
                <c:pt idx="819">
                  <c:v>616</c:v>
                </c:pt>
                <c:pt idx="820">
                  <c:v>622</c:v>
                </c:pt>
                <c:pt idx="821">
                  <c:v>618</c:v>
                </c:pt>
                <c:pt idx="822">
                  <c:v>616</c:v>
                </c:pt>
                <c:pt idx="823">
                  <c:v>613</c:v>
                </c:pt>
                <c:pt idx="824">
                  <c:v>613</c:v>
                </c:pt>
                <c:pt idx="825">
                  <c:v>605</c:v>
                </c:pt>
                <c:pt idx="826">
                  <c:v>605</c:v>
                </c:pt>
                <c:pt idx="827">
                  <c:v>610</c:v>
                </c:pt>
                <c:pt idx="828">
                  <c:v>614</c:v>
                </c:pt>
                <c:pt idx="829">
                  <c:v>621</c:v>
                </c:pt>
                <c:pt idx="830">
                  <c:v>613</c:v>
                </c:pt>
                <c:pt idx="831">
                  <c:v>607</c:v>
                </c:pt>
                <c:pt idx="832">
                  <c:v>600</c:v>
                </c:pt>
                <c:pt idx="833">
                  <c:v>591</c:v>
                </c:pt>
                <c:pt idx="834">
                  <c:v>601</c:v>
                </c:pt>
                <c:pt idx="835">
                  <c:v>614</c:v>
                </c:pt>
                <c:pt idx="836">
                  <c:v>614</c:v>
                </c:pt>
                <c:pt idx="837">
                  <c:v>615</c:v>
                </c:pt>
                <c:pt idx="838">
                  <c:v>612</c:v>
                </c:pt>
                <c:pt idx="839">
                  <c:v>611</c:v>
                </c:pt>
                <c:pt idx="840">
                  <c:v>621</c:v>
                </c:pt>
                <c:pt idx="841">
                  <c:v>621</c:v>
                </c:pt>
                <c:pt idx="842">
                  <c:v>623</c:v>
                </c:pt>
                <c:pt idx="843">
                  <c:v>621</c:v>
                </c:pt>
                <c:pt idx="844">
                  <c:v>633</c:v>
                </c:pt>
                <c:pt idx="845">
                  <c:v>632</c:v>
                </c:pt>
                <c:pt idx="846">
                  <c:v>633</c:v>
                </c:pt>
                <c:pt idx="847">
                  <c:v>634</c:v>
                </c:pt>
                <c:pt idx="848">
                  <c:v>629</c:v>
                </c:pt>
                <c:pt idx="849">
                  <c:v>632</c:v>
                </c:pt>
                <c:pt idx="850">
                  <c:v>629</c:v>
                </c:pt>
                <c:pt idx="851">
                  <c:v>633</c:v>
                </c:pt>
                <c:pt idx="852">
                  <c:v>633</c:v>
                </c:pt>
                <c:pt idx="853">
                  <c:v>643</c:v>
                </c:pt>
                <c:pt idx="854">
                  <c:v>651</c:v>
                </c:pt>
                <c:pt idx="855">
                  <c:v>656</c:v>
                </c:pt>
                <c:pt idx="856">
                  <c:v>657</c:v>
                </c:pt>
                <c:pt idx="857">
                  <c:v>670</c:v>
                </c:pt>
                <c:pt idx="858">
                  <c:v>669</c:v>
                </c:pt>
                <c:pt idx="859">
                  <c:v>679</c:v>
                </c:pt>
                <c:pt idx="860">
                  <c:v>686</c:v>
                </c:pt>
                <c:pt idx="861">
                  <c:v>684</c:v>
                </c:pt>
                <c:pt idx="862">
                  <c:v>689</c:v>
                </c:pt>
                <c:pt idx="863">
                  <c:v>696</c:v>
                </c:pt>
                <c:pt idx="864">
                  <c:v>700</c:v>
                </c:pt>
                <c:pt idx="865">
                  <c:v>709</c:v>
                </c:pt>
                <c:pt idx="866">
                  <c:v>708</c:v>
                </c:pt>
                <c:pt idx="867">
                  <c:v>707</c:v>
                </c:pt>
                <c:pt idx="868">
                  <c:v>716</c:v>
                </c:pt>
                <c:pt idx="869">
                  <c:v>712</c:v>
                </c:pt>
                <c:pt idx="870">
                  <c:v>715</c:v>
                </c:pt>
                <c:pt idx="871">
                  <c:v>717</c:v>
                </c:pt>
                <c:pt idx="872">
                  <c:v>717</c:v>
                </c:pt>
                <c:pt idx="873">
                  <c:v>716</c:v>
                </c:pt>
                <c:pt idx="874">
                  <c:v>718</c:v>
                </c:pt>
                <c:pt idx="875">
                  <c:v>711</c:v>
                </c:pt>
                <c:pt idx="876">
                  <c:v>717</c:v>
                </c:pt>
                <c:pt idx="877">
                  <c:v>715</c:v>
                </c:pt>
                <c:pt idx="878">
                  <c:v>718</c:v>
                </c:pt>
                <c:pt idx="879">
                  <c:v>718</c:v>
                </c:pt>
                <c:pt idx="880">
                  <c:v>723</c:v>
                </c:pt>
                <c:pt idx="881">
                  <c:v>719</c:v>
                </c:pt>
                <c:pt idx="882">
                  <c:v>713</c:v>
                </c:pt>
                <c:pt idx="883">
                  <c:v>705</c:v>
                </c:pt>
                <c:pt idx="884">
                  <c:v>712</c:v>
                </c:pt>
                <c:pt idx="885">
                  <c:v>716</c:v>
                </c:pt>
                <c:pt idx="886">
                  <c:v>723</c:v>
                </c:pt>
                <c:pt idx="887">
                  <c:v>724</c:v>
                </c:pt>
                <c:pt idx="888">
                  <c:v>724</c:v>
                </c:pt>
                <c:pt idx="889">
                  <c:v>732</c:v>
                </c:pt>
                <c:pt idx="890">
                  <c:v>732</c:v>
                </c:pt>
                <c:pt idx="891">
                  <c:v>734</c:v>
                </c:pt>
                <c:pt idx="892">
                  <c:v>742</c:v>
                </c:pt>
                <c:pt idx="893">
                  <c:v>741</c:v>
                </c:pt>
                <c:pt idx="894">
                  <c:v>740</c:v>
                </c:pt>
                <c:pt idx="895">
                  <c:v>746</c:v>
                </c:pt>
                <c:pt idx="896">
                  <c:v>736</c:v>
                </c:pt>
                <c:pt idx="897">
                  <c:v>737</c:v>
                </c:pt>
                <c:pt idx="898">
                  <c:v>743</c:v>
                </c:pt>
                <c:pt idx="899">
                  <c:v>743</c:v>
                </c:pt>
                <c:pt idx="900">
                  <c:v>751</c:v>
                </c:pt>
                <c:pt idx="901">
                  <c:v>768</c:v>
                </c:pt>
                <c:pt idx="902">
                  <c:v>771</c:v>
                </c:pt>
                <c:pt idx="903">
                  <c:v>770</c:v>
                </c:pt>
                <c:pt idx="904">
                  <c:v>765</c:v>
                </c:pt>
                <c:pt idx="905">
                  <c:v>765</c:v>
                </c:pt>
                <c:pt idx="906">
                  <c:v>761</c:v>
                </c:pt>
                <c:pt idx="907">
                  <c:v>765</c:v>
                </c:pt>
                <c:pt idx="908">
                  <c:v>765</c:v>
                </c:pt>
                <c:pt idx="909">
                  <c:v>769</c:v>
                </c:pt>
                <c:pt idx="910">
                  <c:v>770</c:v>
                </c:pt>
                <c:pt idx="911">
                  <c:v>781</c:v>
                </c:pt>
                <c:pt idx="912">
                  <c:v>780</c:v>
                </c:pt>
                <c:pt idx="913">
                  <c:v>781</c:v>
                </c:pt>
                <c:pt idx="914">
                  <c:v>779</c:v>
                </c:pt>
                <c:pt idx="915">
                  <c:v>779</c:v>
                </c:pt>
                <c:pt idx="916">
                  <c:v>784</c:v>
                </c:pt>
                <c:pt idx="917">
                  <c:v>782</c:v>
                </c:pt>
                <c:pt idx="918">
                  <c:v>789</c:v>
                </c:pt>
                <c:pt idx="919">
                  <c:v>797</c:v>
                </c:pt>
                <c:pt idx="920">
                  <c:v>796</c:v>
                </c:pt>
                <c:pt idx="921">
                  <c:v>795</c:v>
                </c:pt>
                <c:pt idx="922">
                  <c:v>797</c:v>
                </c:pt>
                <c:pt idx="923">
                  <c:v>801</c:v>
                </c:pt>
                <c:pt idx="924">
                  <c:v>794</c:v>
                </c:pt>
                <c:pt idx="925">
                  <c:v>796</c:v>
                </c:pt>
                <c:pt idx="926">
                  <c:v>799</c:v>
                </c:pt>
                <c:pt idx="927">
                  <c:v>798</c:v>
                </c:pt>
                <c:pt idx="928">
                  <c:v>805</c:v>
                </c:pt>
                <c:pt idx="929">
                  <c:v>804</c:v>
                </c:pt>
                <c:pt idx="930">
                  <c:v>811</c:v>
                </c:pt>
                <c:pt idx="931">
                  <c:v>805</c:v>
                </c:pt>
                <c:pt idx="932">
                  <c:v>799</c:v>
                </c:pt>
                <c:pt idx="933">
                  <c:v>804</c:v>
                </c:pt>
                <c:pt idx="934">
                  <c:v>798</c:v>
                </c:pt>
                <c:pt idx="935">
                  <c:v>804</c:v>
                </c:pt>
                <c:pt idx="936">
                  <c:v>804</c:v>
                </c:pt>
                <c:pt idx="937">
                  <c:v>804</c:v>
                </c:pt>
                <c:pt idx="938">
                  <c:v>816</c:v>
                </c:pt>
                <c:pt idx="939">
                  <c:v>812</c:v>
                </c:pt>
                <c:pt idx="940">
                  <c:v>809</c:v>
                </c:pt>
                <c:pt idx="941">
                  <c:v>806</c:v>
                </c:pt>
                <c:pt idx="942">
                  <c:v>809</c:v>
                </c:pt>
                <c:pt idx="943">
                  <c:v>813</c:v>
                </c:pt>
                <c:pt idx="944">
                  <c:v>816</c:v>
                </c:pt>
                <c:pt idx="945">
                  <c:v>814</c:v>
                </c:pt>
                <c:pt idx="946">
                  <c:v>809</c:v>
                </c:pt>
                <c:pt idx="947">
                  <c:v>814</c:v>
                </c:pt>
                <c:pt idx="948">
                  <c:v>813</c:v>
                </c:pt>
                <c:pt idx="949">
                  <c:v>822</c:v>
                </c:pt>
                <c:pt idx="950">
                  <c:v>826</c:v>
                </c:pt>
                <c:pt idx="951">
                  <c:v>822</c:v>
                </c:pt>
                <c:pt idx="952">
                  <c:v>821</c:v>
                </c:pt>
                <c:pt idx="953">
                  <c:v>822</c:v>
                </c:pt>
                <c:pt idx="954">
                  <c:v>821</c:v>
                </c:pt>
                <c:pt idx="955">
                  <c:v>819</c:v>
                </c:pt>
                <c:pt idx="956">
                  <c:v>812</c:v>
                </c:pt>
                <c:pt idx="957">
                  <c:v>825</c:v>
                </c:pt>
                <c:pt idx="958">
                  <c:v>824</c:v>
                </c:pt>
                <c:pt idx="959">
                  <c:v>830</c:v>
                </c:pt>
                <c:pt idx="960">
                  <c:v>832</c:v>
                </c:pt>
                <c:pt idx="961">
                  <c:v>835</c:v>
                </c:pt>
                <c:pt idx="962">
                  <c:v>833</c:v>
                </c:pt>
                <c:pt idx="963">
                  <c:v>825</c:v>
                </c:pt>
                <c:pt idx="964">
                  <c:v>824</c:v>
                </c:pt>
                <c:pt idx="965">
                  <c:v>835</c:v>
                </c:pt>
                <c:pt idx="966">
                  <c:v>840</c:v>
                </c:pt>
                <c:pt idx="967">
                  <c:v>842</c:v>
                </c:pt>
                <c:pt idx="968">
                  <c:v>850</c:v>
                </c:pt>
                <c:pt idx="969">
                  <c:v>851</c:v>
                </c:pt>
                <c:pt idx="970">
                  <c:v>850</c:v>
                </c:pt>
                <c:pt idx="971">
                  <c:v>848</c:v>
                </c:pt>
                <c:pt idx="972">
                  <c:v>851</c:v>
                </c:pt>
                <c:pt idx="973">
                  <c:v>849</c:v>
                </c:pt>
                <c:pt idx="974">
                  <c:v>849</c:v>
                </c:pt>
                <c:pt idx="975">
                  <c:v>848</c:v>
                </c:pt>
                <c:pt idx="976">
                  <c:v>846</c:v>
                </c:pt>
                <c:pt idx="977">
                  <c:v>849</c:v>
                </c:pt>
                <c:pt idx="978">
                  <c:v>859</c:v>
                </c:pt>
                <c:pt idx="979">
                  <c:v>865</c:v>
                </c:pt>
                <c:pt idx="980">
                  <c:v>859</c:v>
                </c:pt>
                <c:pt idx="981">
                  <c:v>859</c:v>
                </c:pt>
                <c:pt idx="982">
                  <c:v>858</c:v>
                </c:pt>
                <c:pt idx="983">
                  <c:v>860</c:v>
                </c:pt>
                <c:pt idx="984">
                  <c:v>856</c:v>
                </c:pt>
                <c:pt idx="985">
                  <c:v>870</c:v>
                </c:pt>
                <c:pt idx="986">
                  <c:v>879</c:v>
                </c:pt>
                <c:pt idx="987">
                  <c:v>885</c:v>
                </c:pt>
                <c:pt idx="988">
                  <c:v>873</c:v>
                </c:pt>
                <c:pt idx="989">
                  <c:v>886</c:v>
                </c:pt>
                <c:pt idx="990">
                  <c:v>888</c:v>
                </c:pt>
                <c:pt idx="991">
                  <c:v>892</c:v>
                </c:pt>
                <c:pt idx="992">
                  <c:v>890</c:v>
                </c:pt>
                <c:pt idx="993">
                  <c:v>891</c:v>
                </c:pt>
                <c:pt idx="994">
                  <c:v>895</c:v>
                </c:pt>
                <c:pt idx="995">
                  <c:v>912</c:v>
                </c:pt>
                <c:pt idx="996">
                  <c:v>911</c:v>
                </c:pt>
                <c:pt idx="997">
                  <c:v>912</c:v>
                </c:pt>
                <c:pt idx="998">
                  <c:v>903</c:v>
                </c:pt>
                <c:pt idx="999">
                  <c:v>901</c:v>
                </c:pt>
                <c:pt idx="1000">
                  <c:v>898</c:v>
                </c:pt>
                <c:pt idx="1001">
                  <c:v>900</c:v>
                </c:pt>
                <c:pt idx="1002">
                  <c:v>907</c:v>
                </c:pt>
                <c:pt idx="1003">
                  <c:v>907</c:v>
                </c:pt>
                <c:pt idx="1004">
                  <c:v>916</c:v>
                </c:pt>
                <c:pt idx="1005">
                  <c:v>919</c:v>
                </c:pt>
                <c:pt idx="1006">
                  <c:v>922</c:v>
                </c:pt>
                <c:pt idx="1007">
                  <c:v>928</c:v>
                </c:pt>
                <c:pt idx="1008">
                  <c:v>931</c:v>
                </c:pt>
                <c:pt idx="1009">
                  <c:v>934</c:v>
                </c:pt>
                <c:pt idx="1010">
                  <c:v>937</c:v>
                </c:pt>
                <c:pt idx="1011">
                  <c:v>933</c:v>
                </c:pt>
                <c:pt idx="1012">
                  <c:v>933</c:v>
                </c:pt>
                <c:pt idx="1013">
                  <c:v>932</c:v>
                </c:pt>
                <c:pt idx="1014">
                  <c:v>925</c:v>
                </c:pt>
                <c:pt idx="1015">
                  <c:v>920</c:v>
                </c:pt>
                <c:pt idx="1016">
                  <c:v>920</c:v>
                </c:pt>
                <c:pt idx="1017">
                  <c:v>933</c:v>
                </c:pt>
                <c:pt idx="1018">
                  <c:v>931</c:v>
                </c:pt>
                <c:pt idx="1019">
                  <c:v>941</c:v>
                </c:pt>
                <c:pt idx="1020">
                  <c:v>933</c:v>
                </c:pt>
                <c:pt idx="1021">
                  <c:v>938</c:v>
                </c:pt>
                <c:pt idx="1022">
                  <c:v>943</c:v>
                </c:pt>
                <c:pt idx="1023">
                  <c:v>955</c:v>
                </c:pt>
                <c:pt idx="1024">
                  <c:v>956</c:v>
                </c:pt>
                <c:pt idx="1025">
                  <c:v>969</c:v>
                </c:pt>
                <c:pt idx="1026">
                  <c:v>970</c:v>
                </c:pt>
                <c:pt idx="1027">
                  <c:v>983</c:v>
                </c:pt>
                <c:pt idx="1028">
                  <c:v>976</c:v>
                </c:pt>
                <c:pt idx="1029">
                  <c:v>971</c:v>
                </c:pt>
                <c:pt idx="1030">
                  <c:v>962</c:v>
                </c:pt>
                <c:pt idx="1031">
                  <c:v>969</c:v>
                </c:pt>
                <c:pt idx="1032">
                  <c:v>971</c:v>
                </c:pt>
                <c:pt idx="1033">
                  <c:v>980</c:v>
                </c:pt>
                <c:pt idx="1034">
                  <c:v>979</c:v>
                </c:pt>
                <c:pt idx="1035">
                  <c:v>988</c:v>
                </c:pt>
                <c:pt idx="1036">
                  <c:v>989</c:v>
                </c:pt>
                <c:pt idx="1037">
                  <c:v>995</c:v>
                </c:pt>
                <c:pt idx="1038">
                  <c:v>1001</c:v>
                </c:pt>
                <c:pt idx="1039">
                  <c:v>1003</c:v>
                </c:pt>
                <c:pt idx="1040">
                  <c:v>1006</c:v>
                </c:pt>
                <c:pt idx="1041">
                  <c:v>1009</c:v>
                </c:pt>
                <c:pt idx="1042">
                  <c:v>1001</c:v>
                </c:pt>
                <c:pt idx="1043">
                  <c:v>1005</c:v>
                </c:pt>
                <c:pt idx="1044">
                  <c:v>1018</c:v>
                </c:pt>
                <c:pt idx="1045">
                  <c:v>1032</c:v>
                </c:pt>
                <c:pt idx="1046">
                  <c:v>1033</c:v>
                </c:pt>
                <c:pt idx="1047">
                  <c:v>1028</c:v>
                </c:pt>
                <c:pt idx="1048">
                  <c:v>1043</c:v>
                </c:pt>
                <c:pt idx="1049">
                  <c:v>1041</c:v>
                </c:pt>
                <c:pt idx="1050">
                  <c:v>1039</c:v>
                </c:pt>
                <c:pt idx="1051">
                  <c:v>1037</c:v>
                </c:pt>
                <c:pt idx="1052">
                  <c:v>1026</c:v>
                </c:pt>
                <c:pt idx="1053">
                  <c:v>1028</c:v>
                </c:pt>
                <c:pt idx="1054">
                  <c:v>1032</c:v>
                </c:pt>
                <c:pt idx="1055">
                  <c:v>1033</c:v>
                </c:pt>
                <c:pt idx="1056">
                  <c:v>1033</c:v>
                </c:pt>
                <c:pt idx="1057">
                  <c:v>1030</c:v>
                </c:pt>
                <c:pt idx="1058">
                  <c:v>1041</c:v>
                </c:pt>
                <c:pt idx="1059">
                  <c:v>1049</c:v>
                </c:pt>
                <c:pt idx="1060">
                  <c:v>1047</c:v>
                </c:pt>
                <c:pt idx="1061">
                  <c:v>1040</c:v>
                </c:pt>
                <c:pt idx="1062">
                  <c:v>1039</c:v>
                </c:pt>
                <c:pt idx="1063">
                  <c:v>1045</c:v>
                </c:pt>
                <c:pt idx="1064">
                  <c:v>1039</c:v>
                </c:pt>
                <c:pt idx="1065">
                  <c:v>1027</c:v>
                </c:pt>
                <c:pt idx="1066">
                  <c:v>1028</c:v>
                </c:pt>
                <c:pt idx="1067">
                  <c:v>1027</c:v>
                </c:pt>
                <c:pt idx="1068">
                  <c:v>1038</c:v>
                </c:pt>
                <c:pt idx="1069">
                  <c:v>1035</c:v>
                </c:pt>
                <c:pt idx="1070">
                  <c:v>1033</c:v>
                </c:pt>
                <c:pt idx="1071">
                  <c:v>1037</c:v>
                </c:pt>
                <c:pt idx="1072">
                  <c:v>1028</c:v>
                </c:pt>
                <c:pt idx="1073">
                  <c:v>1033</c:v>
                </c:pt>
                <c:pt idx="1074">
                  <c:v>1053</c:v>
                </c:pt>
                <c:pt idx="1075">
                  <c:v>1052</c:v>
                </c:pt>
                <c:pt idx="1076">
                  <c:v>1042</c:v>
                </c:pt>
                <c:pt idx="1077">
                  <c:v>1041</c:v>
                </c:pt>
                <c:pt idx="1078">
                  <c:v>1039</c:v>
                </c:pt>
                <c:pt idx="1079">
                  <c:v>1053</c:v>
                </c:pt>
                <c:pt idx="1080">
                  <c:v>1063</c:v>
                </c:pt>
                <c:pt idx="1081">
                  <c:v>1072</c:v>
                </c:pt>
                <c:pt idx="1082">
                  <c:v>1065</c:v>
                </c:pt>
                <c:pt idx="1083">
                  <c:v>1062</c:v>
                </c:pt>
                <c:pt idx="1084">
                  <c:v>1068</c:v>
                </c:pt>
                <c:pt idx="1085">
                  <c:v>1063</c:v>
                </c:pt>
                <c:pt idx="1086">
                  <c:v>1051</c:v>
                </c:pt>
                <c:pt idx="1087">
                  <c:v>1051</c:v>
                </c:pt>
                <c:pt idx="1088">
                  <c:v>1046</c:v>
                </c:pt>
                <c:pt idx="1089">
                  <c:v>1045</c:v>
                </c:pt>
                <c:pt idx="1090">
                  <c:v>1044</c:v>
                </c:pt>
                <c:pt idx="1091">
                  <c:v>1046</c:v>
                </c:pt>
                <c:pt idx="1092">
                  <c:v>1048</c:v>
                </c:pt>
                <c:pt idx="1093">
                  <c:v>1043</c:v>
                </c:pt>
                <c:pt idx="1094">
                  <c:v>1059</c:v>
                </c:pt>
                <c:pt idx="1095">
                  <c:v>1067</c:v>
                </c:pt>
                <c:pt idx="1096">
                  <c:v>1068</c:v>
                </c:pt>
                <c:pt idx="1097">
                  <c:v>1066</c:v>
                </c:pt>
                <c:pt idx="1098">
                  <c:v>1066</c:v>
                </c:pt>
                <c:pt idx="1099">
                  <c:v>1068</c:v>
                </c:pt>
                <c:pt idx="1100">
                  <c:v>1076</c:v>
                </c:pt>
                <c:pt idx="1101">
                  <c:v>1093</c:v>
                </c:pt>
                <c:pt idx="1102">
                  <c:v>1103</c:v>
                </c:pt>
                <c:pt idx="1103">
                  <c:v>1115</c:v>
                </c:pt>
                <c:pt idx="1104">
                  <c:v>1118</c:v>
                </c:pt>
                <c:pt idx="1105">
                  <c:v>1118</c:v>
                </c:pt>
                <c:pt idx="1106">
                  <c:v>1124</c:v>
                </c:pt>
                <c:pt idx="1107">
                  <c:v>1125</c:v>
                </c:pt>
                <c:pt idx="1108">
                  <c:v>1132</c:v>
                </c:pt>
                <c:pt idx="1109">
                  <c:v>1128</c:v>
                </c:pt>
                <c:pt idx="1110">
                  <c:v>1135</c:v>
                </c:pt>
                <c:pt idx="1111">
                  <c:v>1138</c:v>
                </c:pt>
                <c:pt idx="1112">
                  <c:v>1138</c:v>
                </c:pt>
                <c:pt idx="1113">
                  <c:v>1135</c:v>
                </c:pt>
                <c:pt idx="1114">
                  <c:v>1127</c:v>
                </c:pt>
                <c:pt idx="1115">
                  <c:v>1126</c:v>
                </c:pt>
                <c:pt idx="1116">
                  <c:v>1120</c:v>
                </c:pt>
                <c:pt idx="1117">
                  <c:v>1129</c:v>
                </c:pt>
                <c:pt idx="1118">
                  <c:v>1139</c:v>
                </c:pt>
                <c:pt idx="1119">
                  <c:v>1138</c:v>
                </c:pt>
                <c:pt idx="1120">
                  <c:v>1128</c:v>
                </c:pt>
                <c:pt idx="1121">
                  <c:v>1121</c:v>
                </c:pt>
                <c:pt idx="1122">
                  <c:v>1121</c:v>
                </c:pt>
                <c:pt idx="1123">
                  <c:v>1117</c:v>
                </c:pt>
                <c:pt idx="1124">
                  <c:v>1137</c:v>
                </c:pt>
                <c:pt idx="1125">
                  <c:v>1144</c:v>
                </c:pt>
                <c:pt idx="1126">
                  <c:v>1150</c:v>
                </c:pt>
                <c:pt idx="1127">
                  <c:v>1146</c:v>
                </c:pt>
                <c:pt idx="1128">
                  <c:v>1149</c:v>
                </c:pt>
                <c:pt idx="1129">
                  <c:v>1155</c:v>
                </c:pt>
                <c:pt idx="1130">
                  <c:v>1161</c:v>
                </c:pt>
                <c:pt idx="1131">
                  <c:v>1159</c:v>
                </c:pt>
                <c:pt idx="1132">
                  <c:v>1159</c:v>
                </c:pt>
                <c:pt idx="1133">
                  <c:v>1153</c:v>
                </c:pt>
                <c:pt idx="1134">
                  <c:v>1144</c:v>
                </c:pt>
                <c:pt idx="1135">
                  <c:v>1146</c:v>
                </c:pt>
                <c:pt idx="1136">
                  <c:v>1147</c:v>
                </c:pt>
                <c:pt idx="1137">
                  <c:v>1166</c:v>
                </c:pt>
                <c:pt idx="1138">
                  <c:v>1166</c:v>
                </c:pt>
                <c:pt idx="1139">
                  <c:v>1174</c:v>
                </c:pt>
                <c:pt idx="1140">
                  <c:v>1174</c:v>
                </c:pt>
                <c:pt idx="1141">
                  <c:v>1173</c:v>
                </c:pt>
                <c:pt idx="1142">
                  <c:v>1181</c:v>
                </c:pt>
                <c:pt idx="1143">
                  <c:v>1185</c:v>
                </c:pt>
                <c:pt idx="1144">
                  <c:v>1194</c:v>
                </c:pt>
                <c:pt idx="1145">
                  <c:v>1193</c:v>
                </c:pt>
                <c:pt idx="1146">
                  <c:v>1200</c:v>
                </c:pt>
                <c:pt idx="1147">
                  <c:v>1193</c:v>
                </c:pt>
                <c:pt idx="1148">
                  <c:v>1188</c:v>
                </c:pt>
                <c:pt idx="1149">
                  <c:v>1198</c:v>
                </c:pt>
                <c:pt idx="1150">
                  <c:v>1205</c:v>
                </c:pt>
                <c:pt idx="1151">
                  <c:v>1206</c:v>
                </c:pt>
                <c:pt idx="1152">
                  <c:v>1207</c:v>
                </c:pt>
                <c:pt idx="1153">
                  <c:v>1207</c:v>
                </c:pt>
                <c:pt idx="1154">
                  <c:v>1203</c:v>
                </c:pt>
                <c:pt idx="1155">
                  <c:v>1204</c:v>
                </c:pt>
                <c:pt idx="1156">
                  <c:v>1195</c:v>
                </c:pt>
                <c:pt idx="1157">
                  <c:v>1196</c:v>
                </c:pt>
                <c:pt idx="1158">
                  <c:v>1201</c:v>
                </c:pt>
                <c:pt idx="1159">
                  <c:v>1204</c:v>
                </c:pt>
                <c:pt idx="1160">
                  <c:v>1211</c:v>
                </c:pt>
                <c:pt idx="1161">
                  <c:v>1218</c:v>
                </c:pt>
                <c:pt idx="1162">
                  <c:v>1226</c:v>
                </c:pt>
                <c:pt idx="1163">
                  <c:v>1229</c:v>
                </c:pt>
                <c:pt idx="1164">
                  <c:v>1232</c:v>
                </c:pt>
                <c:pt idx="1165">
                  <c:v>1229</c:v>
                </c:pt>
                <c:pt idx="1166">
                  <c:v>1251</c:v>
                </c:pt>
                <c:pt idx="1167">
                  <c:v>1256</c:v>
                </c:pt>
                <c:pt idx="1168">
                  <c:v>1252</c:v>
                </c:pt>
                <c:pt idx="1169">
                  <c:v>1251</c:v>
                </c:pt>
                <c:pt idx="1170">
                  <c:v>1248</c:v>
                </c:pt>
                <c:pt idx="1171">
                  <c:v>1254</c:v>
                </c:pt>
                <c:pt idx="1172">
                  <c:v>1249</c:v>
                </c:pt>
                <c:pt idx="1173">
                  <c:v>1244</c:v>
                </c:pt>
                <c:pt idx="1174">
                  <c:v>1240</c:v>
                </c:pt>
                <c:pt idx="1175">
                  <c:v>1241</c:v>
                </c:pt>
                <c:pt idx="1176">
                  <c:v>1259</c:v>
                </c:pt>
                <c:pt idx="1177">
                  <c:v>1254</c:v>
                </c:pt>
                <c:pt idx="1178">
                  <c:v>1241</c:v>
                </c:pt>
                <c:pt idx="1179">
                  <c:v>1231</c:v>
                </c:pt>
                <c:pt idx="1180">
                  <c:v>1246</c:v>
                </c:pt>
                <c:pt idx="1181">
                  <c:v>1249</c:v>
                </c:pt>
                <c:pt idx="1182">
                  <c:v>1243</c:v>
                </c:pt>
                <c:pt idx="1183">
                  <c:v>1249</c:v>
                </c:pt>
                <c:pt idx="1184">
                  <c:v>1263</c:v>
                </c:pt>
                <c:pt idx="1185">
                  <c:v>1271</c:v>
                </c:pt>
                <c:pt idx="1186">
                  <c:v>1269</c:v>
                </c:pt>
                <c:pt idx="1187">
                  <c:v>1261</c:v>
                </c:pt>
                <c:pt idx="1188">
                  <c:v>1259</c:v>
                </c:pt>
                <c:pt idx="1189">
                  <c:v>1258</c:v>
                </c:pt>
                <c:pt idx="1190">
                  <c:v>1260</c:v>
                </c:pt>
                <c:pt idx="1191">
                  <c:v>1260</c:v>
                </c:pt>
                <c:pt idx="1192">
                  <c:v>1262</c:v>
                </c:pt>
                <c:pt idx="1193">
                  <c:v>1259</c:v>
                </c:pt>
                <c:pt idx="1194">
                  <c:v>1258</c:v>
                </c:pt>
                <c:pt idx="1195">
                  <c:v>1259</c:v>
                </c:pt>
                <c:pt idx="1196">
                  <c:v>1266</c:v>
                </c:pt>
                <c:pt idx="1197">
                  <c:v>1260</c:v>
                </c:pt>
                <c:pt idx="1198">
                  <c:v>1260</c:v>
                </c:pt>
                <c:pt idx="1199">
                  <c:v>1260</c:v>
                </c:pt>
                <c:pt idx="1200">
                  <c:v>1261</c:v>
                </c:pt>
                <c:pt idx="1201">
                  <c:v>1257</c:v>
                </c:pt>
                <c:pt idx="1202">
                  <c:v>1264</c:v>
                </c:pt>
                <c:pt idx="1203">
                  <c:v>1268</c:v>
                </c:pt>
                <c:pt idx="1204">
                  <c:v>1265</c:v>
                </c:pt>
                <c:pt idx="1205">
                  <c:v>1261</c:v>
                </c:pt>
                <c:pt idx="1206">
                  <c:v>1261</c:v>
                </c:pt>
                <c:pt idx="1207">
                  <c:v>1262</c:v>
                </c:pt>
                <c:pt idx="1208">
                  <c:v>1261</c:v>
                </c:pt>
                <c:pt idx="1209">
                  <c:v>1259</c:v>
                </c:pt>
                <c:pt idx="1210">
                  <c:v>1260</c:v>
                </c:pt>
                <c:pt idx="1211">
                  <c:v>1268</c:v>
                </c:pt>
                <c:pt idx="1212">
                  <c:v>1269</c:v>
                </c:pt>
                <c:pt idx="1213">
                  <c:v>1267</c:v>
                </c:pt>
                <c:pt idx="1214">
                  <c:v>1268</c:v>
                </c:pt>
                <c:pt idx="1215">
                  <c:v>1274</c:v>
                </c:pt>
                <c:pt idx="1216">
                  <c:v>1277</c:v>
                </c:pt>
                <c:pt idx="1217">
                  <c:v>1279</c:v>
                </c:pt>
                <c:pt idx="1218">
                  <c:v>1278</c:v>
                </c:pt>
                <c:pt idx="1219">
                  <c:v>1276</c:v>
                </c:pt>
                <c:pt idx="1220">
                  <c:v>1277</c:v>
                </c:pt>
                <c:pt idx="1221">
                  <c:v>1267</c:v>
                </c:pt>
                <c:pt idx="1222">
                  <c:v>1276</c:v>
                </c:pt>
                <c:pt idx="1223">
                  <c:v>1272</c:v>
                </c:pt>
                <c:pt idx="1224">
                  <c:v>1280</c:v>
                </c:pt>
                <c:pt idx="1225">
                  <c:v>1275</c:v>
                </c:pt>
                <c:pt idx="1226">
                  <c:v>1268</c:v>
                </c:pt>
                <c:pt idx="1227">
                  <c:v>1272</c:v>
                </c:pt>
                <c:pt idx="1228">
                  <c:v>1275</c:v>
                </c:pt>
                <c:pt idx="1229">
                  <c:v>1276</c:v>
                </c:pt>
                <c:pt idx="1230">
                  <c:v>1282</c:v>
                </c:pt>
                <c:pt idx="1231">
                  <c:v>1278</c:v>
                </c:pt>
                <c:pt idx="1232">
                  <c:v>1284</c:v>
                </c:pt>
                <c:pt idx="1233">
                  <c:v>1286</c:v>
                </c:pt>
                <c:pt idx="1234">
                  <c:v>1276</c:v>
                </c:pt>
                <c:pt idx="1235">
                  <c:v>1281</c:v>
                </c:pt>
                <c:pt idx="1236">
                  <c:v>1277</c:v>
                </c:pt>
                <c:pt idx="1237">
                  <c:v>1284</c:v>
                </c:pt>
                <c:pt idx="1238">
                  <c:v>1282</c:v>
                </c:pt>
                <c:pt idx="1239">
                  <c:v>1270</c:v>
                </c:pt>
                <c:pt idx="1240">
                  <c:v>1274</c:v>
                </c:pt>
                <c:pt idx="1241">
                  <c:v>1282</c:v>
                </c:pt>
                <c:pt idx="1242">
                  <c:v>1283</c:v>
                </c:pt>
                <c:pt idx="1243">
                  <c:v>1286</c:v>
                </c:pt>
                <c:pt idx="1244">
                  <c:v>1292</c:v>
                </c:pt>
                <c:pt idx="1245">
                  <c:v>1288</c:v>
                </c:pt>
                <c:pt idx="1246">
                  <c:v>1278</c:v>
                </c:pt>
                <c:pt idx="1247">
                  <c:v>1275</c:v>
                </c:pt>
                <c:pt idx="1248">
                  <c:v>1286</c:v>
                </c:pt>
                <c:pt idx="1249">
                  <c:v>1278</c:v>
                </c:pt>
                <c:pt idx="1250">
                  <c:v>1274</c:v>
                </c:pt>
                <c:pt idx="1251">
                  <c:v>1277</c:v>
                </c:pt>
                <c:pt idx="1252">
                  <c:v>1282</c:v>
                </c:pt>
                <c:pt idx="1253">
                  <c:v>1289</c:v>
                </c:pt>
                <c:pt idx="1254">
                  <c:v>1293</c:v>
                </c:pt>
                <c:pt idx="1255">
                  <c:v>1305</c:v>
                </c:pt>
                <c:pt idx="1256">
                  <c:v>1302</c:v>
                </c:pt>
                <c:pt idx="1257">
                  <c:v>1294</c:v>
                </c:pt>
                <c:pt idx="1258">
                  <c:v>1298</c:v>
                </c:pt>
                <c:pt idx="1259">
                  <c:v>1295</c:v>
                </c:pt>
                <c:pt idx="1260">
                  <c:v>1303</c:v>
                </c:pt>
                <c:pt idx="1261">
                  <c:v>1303</c:v>
                </c:pt>
                <c:pt idx="1262">
                  <c:v>1304</c:v>
                </c:pt>
                <c:pt idx="1263">
                  <c:v>1295</c:v>
                </c:pt>
                <c:pt idx="1264">
                  <c:v>1279</c:v>
                </c:pt>
                <c:pt idx="1265">
                  <c:v>1276</c:v>
                </c:pt>
                <c:pt idx="1266">
                  <c:v>1280</c:v>
                </c:pt>
                <c:pt idx="1267">
                  <c:v>1282</c:v>
                </c:pt>
                <c:pt idx="1268">
                  <c:v>1291</c:v>
                </c:pt>
                <c:pt idx="1269">
                  <c:v>1296</c:v>
                </c:pt>
                <c:pt idx="1270">
                  <c:v>1296</c:v>
                </c:pt>
                <c:pt idx="1271">
                  <c:v>1285</c:v>
                </c:pt>
                <c:pt idx="1272">
                  <c:v>1295</c:v>
                </c:pt>
                <c:pt idx="1273">
                  <c:v>1294</c:v>
                </c:pt>
                <c:pt idx="1274">
                  <c:v>1292</c:v>
                </c:pt>
                <c:pt idx="1275">
                  <c:v>1311</c:v>
                </c:pt>
                <c:pt idx="1276">
                  <c:v>1315</c:v>
                </c:pt>
                <c:pt idx="1277">
                  <c:v>1323</c:v>
                </c:pt>
                <c:pt idx="1278">
                  <c:v>1318</c:v>
                </c:pt>
                <c:pt idx="1279">
                  <c:v>1313</c:v>
                </c:pt>
                <c:pt idx="1280">
                  <c:v>1328</c:v>
                </c:pt>
                <c:pt idx="1281">
                  <c:v>1336</c:v>
                </c:pt>
                <c:pt idx="1282">
                  <c:v>1340</c:v>
                </c:pt>
                <c:pt idx="1283">
                  <c:v>1341</c:v>
                </c:pt>
                <c:pt idx="1284">
                  <c:v>1351</c:v>
                </c:pt>
                <c:pt idx="1285">
                  <c:v>1358</c:v>
                </c:pt>
                <c:pt idx="1286">
                  <c:v>1362</c:v>
                </c:pt>
                <c:pt idx="1287">
                  <c:v>1362</c:v>
                </c:pt>
                <c:pt idx="1288">
                  <c:v>1355</c:v>
                </c:pt>
                <c:pt idx="1289">
                  <c:v>1357</c:v>
                </c:pt>
                <c:pt idx="1290">
                  <c:v>1367</c:v>
                </c:pt>
                <c:pt idx="1291">
                  <c:v>1364</c:v>
                </c:pt>
                <c:pt idx="1292">
                  <c:v>1356</c:v>
                </c:pt>
                <c:pt idx="1293">
                  <c:v>1336</c:v>
                </c:pt>
                <c:pt idx="1294">
                  <c:v>1342</c:v>
                </c:pt>
                <c:pt idx="1295">
                  <c:v>1342</c:v>
                </c:pt>
                <c:pt idx="1296">
                  <c:v>1337</c:v>
                </c:pt>
                <c:pt idx="1297">
                  <c:v>1338</c:v>
                </c:pt>
                <c:pt idx="1298">
                  <c:v>1346</c:v>
                </c:pt>
                <c:pt idx="1299">
                  <c:v>1337</c:v>
                </c:pt>
                <c:pt idx="1300">
                  <c:v>1346</c:v>
                </c:pt>
                <c:pt idx="1301">
                  <c:v>1339</c:v>
                </c:pt>
                <c:pt idx="1302">
                  <c:v>1331</c:v>
                </c:pt>
                <c:pt idx="1303">
                  <c:v>1323</c:v>
                </c:pt>
                <c:pt idx="1304">
                  <c:v>1338</c:v>
                </c:pt>
                <c:pt idx="1305">
                  <c:v>1345</c:v>
                </c:pt>
                <c:pt idx="1306">
                  <c:v>1350</c:v>
                </c:pt>
                <c:pt idx="1307">
                  <c:v>1357</c:v>
                </c:pt>
                <c:pt idx="1308">
                  <c:v>1357</c:v>
                </c:pt>
                <c:pt idx="1309">
                  <c:v>1355</c:v>
                </c:pt>
                <c:pt idx="1310">
                  <c:v>1354</c:v>
                </c:pt>
                <c:pt idx="1311">
                  <c:v>1352</c:v>
                </c:pt>
                <c:pt idx="1312">
                  <c:v>1360</c:v>
                </c:pt>
                <c:pt idx="1313">
                  <c:v>1360</c:v>
                </c:pt>
                <c:pt idx="1314">
                  <c:v>1365</c:v>
                </c:pt>
                <c:pt idx="1315">
                  <c:v>1370</c:v>
                </c:pt>
                <c:pt idx="1316">
                  <c:v>1376</c:v>
                </c:pt>
                <c:pt idx="1317">
                  <c:v>1372</c:v>
                </c:pt>
                <c:pt idx="1318">
                  <c:v>1382</c:v>
                </c:pt>
                <c:pt idx="1319">
                  <c:v>1384</c:v>
                </c:pt>
                <c:pt idx="1320">
                  <c:v>1387</c:v>
                </c:pt>
                <c:pt idx="1321">
                  <c:v>1391</c:v>
                </c:pt>
                <c:pt idx="1322">
                  <c:v>1395</c:v>
                </c:pt>
                <c:pt idx="1323">
                  <c:v>1404</c:v>
                </c:pt>
                <c:pt idx="1324">
                  <c:v>1407</c:v>
                </c:pt>
                <c:pt idx="1325">
                  <c:v>1409</c:v>
                </c:pt>
                <c:pt idx="1326">
                  <c:v>1418</c:v>
                </c:pt>
                <c:pt idx="1327">
                  <c:v>1412</c:v>
                </c:pt>
                <c:pt idx="1328">
                  <c:v>1409</c:v>
                </c:pt>
                <c:pt idx="1329">
                  <c:v>1407</c:v>
                </c:pt>
                <c:pt idx="1330">
                  <c:v>1401</c:v>
                </c:pt>
                <c:pt idx="1331">
                  <c:v>1401</c:v>
                </c:pt>
                <c:pt idx="1332">
                  <c:v>1396</c:v>
                </c:pt>
                <c:pt idx="1333">
                  <c:v>1401</c:v>
                </c:pt>
                <c:pt idx="1334">
                  <c:v>1386</c:v>
                </c:pt>
                <c:pt idx="1335">
                  <c:v>1373</c:v>
                </c:pt>
                <c:pt idx="1336">
                  <c:v>1383</c:v>
                </c:pt>
                <c:pt idx="1337">
                  <c:v>1379</c:v>
                </c:pt>
                <c:pt idx="1338">
                  <c:v>1372</c:v>
                </c:pt>
                <c:pt idx="1339">
                  <c:v>1367</c:v>
                </c:pt>
                <c:pt idx="1340">
                  <c:v>1367</c:v>
                </c:pt>
                <c:pt idx="1341">
                  <c:v>1382</c:v>
                </c:pt>
                <c:pt idx="1342">
                  <c:v>1372</c:v>
                </c:pt>
                <c:pt idx="1343">
                  <c:v>1373</c:v>
                </c:pt>
                <c:pt idx="1344">
                  <c:v>1367</c:v>
                </c:pt>
                <c:pt idx="1345">
                  <c:v>1366</c:v>
                </c:pt>
                <c:pt idx="1346">
                  <c:v>1365</c:v>
                </c:pt>
                <c:pt idx="1347">
                  <c:v>1365</c:v>
                </c:pt>
                <c:pt idx="1348">
                  <c:v>1360</c:v>
                </c:pt>
                <c:pt idx="1349">
                  <c:v>1372</c:v>
                </c:pt>
                <c:pt idx="1350">
                  <c:v>1370</c:v>
                </c:pt>
                <c:pt idx="1351">
                  <c:v>1364</c:v>
                </c:pt>
                <c:pt idx="1352">
                  <c:v>1371</c:v>
                </c:pt>
                <c:pt idx="1353">
                  <c:v>1374</c:v>
                </c:pt>
                <c:pt idx="1354">
                  <c:v>1383</c:v>
                </c:pt>
                <c:pt idx="1355">
                  <c:v>1373</c:v>
                </c:pt>
                <c:pt idx="1356">
                  <c:v>1379</c:v>
                </c:pt>
                <c:pt idx="1357">
                  <c:v>1378</c:v>
                </c:pt>
                <c:pt idx="1358">
                  <c:v>1379</c:v>
                </c:pt>
                <c:pt idx="1359">
                  <c:v>1381</c:v>
                </c:pt>
                <c:pt idx="1360">
                  <c:v>1384</c:v>
                </c:pt>
                <c:pt idx="1361">
                  <c:v>1380</c:v>
                </c:pt>
                <c:pt idx="1362">
                  <c:v>1382</c:v>
                </c:pt>
                <c:pt idx="1363">
                  <c:v>1383</c:v>
                </c:pt>
                <c:pt idx="1364">
                  <c:v>1391</c:v>
                </c:pt>
                <c:pt idx="1365">
                  <c:v>1397</c:v>
                </c:pt>
                <c:pt idx="1366">
                  <c:v>1407</c:v>
                </c:pt>
                <c:pt idx="1367">
                  <c:v>1412</c:v>
                </c:pt>
                <c:pt idx="1368">
                  <c:v>1426</c:v>
                </c:pt>
                <c:pt idx="1369">
                  <c:v>1437</c:v>
                </c:pt>
                <c:pt idx="1370">
                  <c:v>1444</c:v>
                </c:pt>
                <c:pt idx="1371">
                  <c:v>1446</c:v>
                </c:pt>
                <c:pt idx="1372">
                  <c:v>1451</c:v>
                </c:pt>
                <c:pt idx="1373">
                  <c:v>1452</c:v>
                </c:pt>
                <c:pt idx="1374">
                  <c:v>1460</c:v>
                </c:pt>
                <c:pt idx="1375">
                  <c:v>1462</c:v>
                </c:pt>
                <c:pt idx="1376">
                  <c:v>1476</c:v>
                </c:pt>
                <c:pt idx="1377">
                  <c:v>1474</c:v>
                </c:pt>
                <c:pt idx="1378">
                  <c:v>1478</c:v>
                </c:pt>
                <c:pt idx="1379">
                  <c:v>1479</c:v>
                </c:pt>
                <c:pt idx="1380">
                  <c:v>1482</c:v>
                </c:pt>
                <c:pt idx="1381">
                  <c:v>1474</c:v>
                </c:pt>
                <c:pt idx="1382">
                  <c:v>1474</c:v>
                </c:pt>
                <c:pt idx="1383">
                  <c:v>1483</c:v>
                </c:pt>
                <c:pt idx="1384">
                  <c:v>1481</c:v>
                </c:pt>
                <c:pt idx="1385">
                  <c:v>1487</c:v>
                </c:pt>
                <c:pt idx="1386">
                  <c:v>1496</c:v>
                </c:pt>
                <c:pt idx="1387">
                  <c:v>1499</c:v>
                </c:pt>
                <c:pt idx="1388">
                  <c:v>1500</c:v>
                </c:pt>
                <c:pt idx="1389">
                  <c:v>1504</c:v>
                </c:pt>
                <c:pt idx="1390">
                  <c:v>1512</c:v>
                </c:pt>
                <c:pt idx="1391">
                  <c:v>1506</c:v>
                </c:pt>
                <c:pt idx="1392">
                  <c:v>1496</c:v>
                </c:pt>
                <c:pt idx="1393">
                  <c:v>1499</c:v>
                </c:pt>
                <c:pt idx="1394">
                  <c:v>1502</c:v>
                </c:pt>
                <c:pt idx="1395">
                  <c:v>1505</c:v>
                </c:pt>
                <c:pt idx="1396">
                  <c:v>1501</c:v>
                </c:pt>
                <c:pt idx="1397">
                  <c:v>1500</c:v>
                </c:pt>
                <c:pt idx="1398">
                  <c:v>1511</c:v>
                </c:pt>
                <c:pt idx="1399">
                  <c:v>1519</c:v>
                </c:pt>
                <c:pt idx="1400">
                  <c:v>1519</c:v>
                </c:pt>
                <c:pt idx="1401">
                  <c:v>1523</c:v>
                </c:pt>
                <c:pt idx="1402">
                  <c:v>1524</c:v>
                </c:pt>
                <c:pt idx="1403">
                  <c:v>1535</c:v>
                </c:pt>
                <c:pt idx="1404">
                  <c:v>1535</c:v>
                </c:pt>
                <c:pt idx="1405">
                  <c:v>1548</c:v>
                </c:pt>
                <c:pt idx="1406">
                  <c:v>1559</c:v>
                </c:pt>
                <c:pt idx="1407">
                  <c:v>1563</c:v>
                </c:pt>
                <c:pt idx="1408">
                  <c:v>1567</c:v>
                </c:pt>
                <c:pt idx="1409">
                  <c:v>1574</c:v>
                </c:pt>
                <c:pt idx="1410">
                  <c:v>1573</c:v>
                </c:pt>
                <c:pt idx="1411">
                  <c:v>1572</c:v>
                </c:pt>
                <c:pt idx="1412">
                  <c:v>1574</c:v>
                </c:pt>
                <c:pt idx="1413">
                  <c:v>1588</c:v>
                </c:pt>
                <c:pt idx="1414">
                  <c:v>1593</c:v>
                </c:pt>
                <c:pt idx="1415">
                  <c:v>1603</c:v>
                </c:pt>
                <c:pt idx="1416">
                  <c:v>1602</c:v>
                </c:pt>
                <c:pt idx="1417">
                  <c:v>1596</c:v>
                </c:pt>
                <c:pt idx="1418">
                  <c:v>1599</c:v>
                </c:pt>
                <c:pt idx="1419">
                  <c:v>1597</c:v>
                </c:pt>
                <c:pt idx="1420">
                  <c:v>1598</c:v>
                </c:pt>
                <c:pt idx="1421">
                  <c:v>1604</c:v>
                </c:pt>
                <c:pt idx="1422">
                  <c:v>1615</c:v>
                </c:pt>
                <c:pt idx="1423">
                  <c:v>1608</c:v>
                </c:pt>
                <c:pt idx="1424">
                  <c:v>1615</c:v>
                </c:pt>
                <c:pt idx="1425">
                  <c:v>1618</c:v>
                </c:pt>
                <c:pt idx="1426">
                  <c:v>1623</c:v>
                </c:pt>
                <c:pt idx="1427">
                  <c:v>1622</c:v>
                </c:pt>
                <c:pt idx="1428">
                  <c:v>1609</c:v>
                </c:pt>
                <c:pt idx="1429">
                  <c:v>1607</c:v>
                </c:pt>
                <c:pt idx="1430">
                  <c:v>1611</c:v>
                </c:pt>
                <c:pt idx="1431">
                  <c:v>1611</c:v>
                </c:pt>
                <c:pt idx="1432">
                  <c:v>1612</c:v>
                </c:pt>
                <c:pt idx="1433">
                  <c:v>1618</c:v>
                </c:pt>
                <c:pt idx="1434">
                  <c:v>1619</c:v>
                </c:pt>
                <c:pt idx="1435">
                  <c:v>1621</c:v>
                </c:pt>
                <c:pt idx="1436">
                  <c:v>1616</c:v>
                </c:pt>
                <c:pt idx="1437">
                  <c:v>1615</c:v>
                </c:pt>
                <c:pt idx="1438">
                  <c:v>1614</c:v>
                </c:pt>
                <c:pt idx="1439">
                  <c:v>1617</c:v>
                </c:pt>
                <c:pt idx="1440">
                  <c:v>1616</c:v>
                </c:pt>
              </c:numCache>
            </c:numRef>
          </c:val>
          <c:extLst>
            <c:ext xmlns:c16="http://schemas.microsoft.com/office/drawing/2014/chart" uri="{C3380CC4-5D6E-409C-BE32-E72D297353CC}">
              <c16:uniqueId val="{00000001-E0C9-4606-90F2-4F5BE30B4D66}"/>
            </c:ext>
          </c:extLst>
        </c:ser>
        <c:dLbls>
          <c:showLegendKey val="0"/>
          <c:showVal val="0"/>
          <c:showCatName val="0"/>
          <c:showSerName val="0"/>
          <c:showPercent val="0"/>
          <c:showBubbleSize val="0"/>
        </c:dLbls>
        <c:gapWidth val="150"/>
        <c:overlap val="100"/>
        <c:axId val="1605013488"/>
        <c:axId val="1605001424"/>
      </c:barChart>
      <c:catAx>
        <c:axId val="1605013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BE"/>
                  <a:t>Time (minute from midnigh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605001424"/>
        <c:crosses val="autoZero"/>
        <c:auto val="1"/>
        <c:lblAlgn val="ctr"/>
        <c:lblOffset val="100"/>
        <c:tickLblSkip val="60"/>
        <c:tickMarkSkip val="1"/>
        <c:noMultiLvlLbl val="0"/>
      </c:catAx>
      <c:valAx>
        <c:axId val="1605001424"/>
        <c:scaling>
          <c:orientation val="minMax"/>
          <c:max val="18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BE"/>
                  <a:t>Number of charging stati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60501348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BE"/>
              <a:t>Charging stations status through time of the day</a:t>
            </a:r>
            <a:br>
              <a:rPr lang="fr-BE"/>
            </a:br>
            <a:r>
              <a:rPr lang="fr-BE" sz="1200"/>
              <a:t>Simulation with empty rides</a:t>
            </a:r>
            <a:endParaRPr lang="fr-B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3!$B$1</c:f>
              <c:strCache>
                <c:ptCount val="1"/>
                <c:pt idx="0">
                  <c:v>busy</c:v>
                </c:pt>
              </c:strCache>
            </c:strRef>
          </c:tx>
          <c:spPr>
            <a:solidFill>
              <a:srgbClr val="FF6969"/>
            </a:solidFill>
            <a:ln>
              <a:noFill/>
            </a:ln>
            <a:effectLst/>
          </c:spPr>
          <c:invertIfNegative val="0"/>
          <c:cat>
            <c:strRef>
              <c:f>Sheet3!$A$2:$A$1442</c:f>
              <c:strCache>
                <c:ptCount val="14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strCache>
            </c:strRef>
          </c:cat>
          <c:val>
            <c:numRef>
              <c:f>Sheet3!$B$2:$B$1442</c:f>
              <c:numCache>
                <c:formatCode>General</c:formatCode>
                <c:ptCount val="14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2</c:v>
                </c:pt>
                <c:pt idx="42">
                  <c:v>3</c:v>
                </c:pt>
                <c:pt idx="43">
                  <c:v>7</c:v>
                </c:pt>
                <c:pt idx="44">
                  <c:v>10</c:v>
                </c:pt>
                <c:pt idx="45">
                  <c:v>10</c:v>
                </c:pt>
                <c:pt idx="46">
                  <c:v>12</c:v>
                </c:pt>
                <c:pt idx="47">
                  <c:v>12</c:v>
                </c:pt>
                <c:pt idx="48">
                  <c:v>14</c:v>
                </c:pt>
                <c:pt idx="49">
                  <c:v>15</c:v>
                </c:pt>
                <c:pt idx="50">
                  <c:v>17</c:v>
                </c:pt>
                <c:pt idx="51">
                  <c:v>19</c:v>
                </c:pt>
                <c:pt idx="52">
                  <c:v>22</c:v>
                </c:pt>
                <c:pt idx="53">
                  <c:v>26</c:v>
                </c:pt>
                <c:pt idx="54">
                  <c:v>27</c:v>
                </c:pt>
                <c:pt idx="55">
                  <c:v>27</c:v>
                </c:pt>
                <c:pt idx="56">
                  <c:v>27</c:v>
                </c:pt>
                <c:pt idx="57">
                  <c:v>26</c:v>
                </c:pt>
                <c:pt idx="58">
                  <c:v>25</c:v>
                </c:pt>
                <c:pt idx="59">
                  <c:v>27</c:v>
                </c:pt>
                <c:pt idx="60">
                  <c:v>26</c:v>
                </c:pt>
                <c:pt idx="61">
                  <c:v>28</c:v>
                </c:pt>
                <c:pt idx="62">
                  <c:v>25</c:v>
                </c:pt>
                <c:pt idx="63">
                  <c:v>28</c:v>
                </c:pt>
                <c:pt idx="64">
                  <c:v>30</c:v>
                </c:pt>
                <c:pt idx="65">
                  <c:v>32</c:v>
                </c:pt>
                <c:pt idx="66">
                  <c:v>34</c:v>
                </c:pt>
                <c:pt idx="67">
                  <c:v>34</c:v>
                </c:pt>
                <c:pt idx="68">
                  <c:v>32</c:v>
                </c:pt>
                <c:pt idx="69">
                  <c:v>30</c:v>
                </c:pt>
                <c:pt idx="70">
                  <c:v>28</c:v>
                </c:pt>
                <c:pt idx="71">
                  <c:v>28</c:v>
                </c:pt>
                <c:pt idx="72">
                  <c:v>30</c:v>
                </c:pt>
                <c:pt idx="73">
                  <c:v>29</c:v>
                </c:pt>
                <c:pt idx="74">
                  <c:v>29</c:v>
                </c:pt>
                <c:pt idx="75">
                  <c:v>27</c:v>
                </c:pt>
                <c:pt idx="76">
                  <c:v>26</c:v>
                </c:pt>
                <c:pt idx="77">
                  <c:v>25</c:v>
                </c:pt>
                <c:pt idx="78">
                  <c:v>25</c:v>
                </c:pt>
                <c:pt idx="79">
                  <c:v>25</c:v>
                </c:pt>
                <c:pt idx="80">
                  <c:v>25</c:v>
                </c:pt>
                <c:pt idx="81">
                  <c:v>26</c:v>
                </c:pt>
                <c:pt idx="82">
                  <c:v>25</c:v>
                </c:pt>
                <c:pt idx="83">
                  <c:v>25</c:v>
                </c:pt>
                <c:pt idx="84">
                  <c:v>25</c:v>
                </c:pt>
                <c:pt idx="85">
                  <c:v>24</c:v>
                </c:pt>
                <c:pt idx="86">
                  <c:v>22</c:v>
                </c:pt>
                <c:pt idx="87">
                  <c:v>20</c:v>
                </c:pt>
                <c:pt idx="88">
                  <c:v>20</c:v>
                </c:pt>
                <c:pt idx="89">
                  <c:v>20</c:v>
                </c:pt>
                <c:pt idx="90">
                  <c:v>20</c:v>
                </c:pt>
                <c:pt idx="91">
                  <c:v>21</c:v>
                </c:pt>
                <c:pt idx="92">
                  <c:v>21</c:v>
                </c:pt>
                <c:pt idx="93">
                  <c:v>22</c:v>
                </c:pt>
                <c:pt idx="94">
                  <c:v>22</c:v>
                </c:pt>
                <c:pt idx="95">
                  <c:v>22</c:v>
                </c:pt>
                <c:pt idx="96">
                  <c:v>22</c:v>
                </c:pt>
                <c:pt idx="97">
                  <c:v>21</c:v>
                </c:pt>
                <c:pt idx="98">
                  <c:v>21</c:v>
                </c:pt>
                <c:pt idx="99">
                  <c:v>21</c:v>
                </c:pt>
                <c:pt idx="100">
                  <c:v>21</c:v>
                </c:pt>
                <c:pt idx="101">
                  <c:v>21</c:v>
                </c:pt>
                <c:pt idx="102">
                  <c:v>21</c:v>
                </c:pt>
                <c:pt idx="103">
                  <c:v>21</c:v>
                </c:pt>
                <c:pt idx="104">
                  <c:v>21</c:v>
                </c:pt>
                <c:pt idx="105">
                  <c:v>21</c:v>
                </c:pt>
                <c:pt idx="106">
                  <c:v>21</c:v>
                </c:pt>
                <c:pt idx="107">
                  <c:v>21</c:v>
                </c:pt>
                <c:pt idx="108">
                  <c:v>20</c:v>
                </c:pt>
                <c:pt idx="109">
                  <c:v>20</c:v>
                </c:pt>
                <c:pt idx="110">
                  <c:v>20</c:v>
                </c:pt>
                <c:pt idx="111">
                  <c:v>20</c:v>
                </c:pt>
                <c:pt idx="112">
                  <c:v>20</c:v>
                </c:pt>
                <c:pt idx="113">
                  <c:v>20</c:v>
                </c:pt>
                <c:pt idx="114">
                  <c:v>20</c:v>
                </c:pt>
                <c:pt idx="115">
                  <c:v>20</c:v>
                </c:pt>
                <c:pt idx="116">
                  <c:v>20</c:v>
                </c:pt>
                <c:pt idx="117">
                  <c:v>20</c:v>
                </c:pt>
                <c:pt idx="118">
                  <c:v>20</c:v>
                </c:pt>
                <c:pt idx="119">
                  <c:v>20</c:v>
                </c:pt>
                <c:pt idx="120">
                  <c:v>20</c:v>
                </c:pt>
                <c:pt idx="121">
                  <c:v>20</c:v>
                </c:pt>
                <c:pt idx="122">
                  <c:v>20</c:v>
                </c:pt>
                <c:pt idx="123">
                  <c:v>20</c:v>
                </c:pt>
                <c:pt idx="124">
                  <c:v>20</c:v>
                </c:pt>
                <c:pt idx="125">
                  <c:v>20</c:v>
                </c:pt>
                <c:pt idx="126">
                  <c:v>20</c:v>
                </c:pt>
                <c:pt idx="127">
                  <c:v>20</c:v>
                </c:pt>
                <c:pt idx="128">
                  <c:v>20</c:v>
                </c:pt>
                <c:pt idx="129">
                  <c:v>20</c:v>
                </c:pt>
                <c:pt idx="130">
                  <c:v>20</c:v>
                </c:pt>
                <c:pt idx="131">
                  <c:v>20</c:v>
                </c:pt>
                <c:pt idx="132">
                  <c:v>20</c:v>
                </c:pt>
                <c:pt idx="133">
                  <c:v>20</c:v>
                </c:pt>
                <c:pt idx="134">
                  <c:v>20</c:v>
                </c:pt>
                <c:pt idx="135">
                  <c:v>20</c:v>
                </c:pt>
                <c:pt idx="136">
                  <c:v>20</c:v>
                </c:pt>
                <c:pt idx="137">
                  <c:v>20</c:v>
                </c:pt>
                <c:pt idx="138">
                  <c:v>20</c:v>
                </c:pt>
                <c:pt idx="139">
                  <c:v>20</c:v>
                </c:pt>
                <c:pt idx="140">
                  <c:v>20</c:v>
                </c:pt>
                <c:pt idx="141">
                  <c:v>20</c:v>
                </c:pt>
                <c:pt idx="142">
                  <c:v>20</c:v>
                </c:pt>
                <c:pt idx="143">
                  <c:v>20</c:v>
                </c:pt>
                <c:pt idx="144">
                  <c:v>20</c:v>
                </c:pt>
                <c:pt idx="145">
                  <c:v>20</c:v>
                </c:pt>
                <c:pt idx="146">
                  <c:v>20</c:v>
                </c:pt>
                <c:pt idx="147">
                  <c:v>20</c:v>
                </c:pt>
                <c:pt idx="148">
                  <c:v>20</c:v>
                </c:pt>
                <c:pt idx="149">
                  <c:v>20</c:v>
                </c:pt>
                <c:pt idx="150">
                  <c:v>23</c:v>
                </c:pt>
                <c:pt idx="151">
                  <c:v>23</c:v>
                </c:pt>
                <c:pt idx="152">
                  <c:v>23</c:v>
                </c:pt>
                <c:pt idx="153">
                  <c:v>23</c:v>
                </c:pt>
                <c:pt idx="154">
                  <c:v>23</c:v>
                </c:pt>
                <c:pt idx="155">
                  <c:v>23</c:v>
                </c:pt>
                <c:pt idx="156">
                  <c:v>23</c:v>
                </c:pt>
                <c:pt idx="157">
                  <c:v>23</c:v>
                </c:pt>
                <c:pt idx="158">
                  <c:v>23</c:v>
                </c:pt>
                <c:pt idx="159">
                  <c:v>23</c:v>
                </c:pt>
                <c:pt idx="160">
                  <c:v>23</c:v>
                </c:pt>
                <c:pt idx="161">
                  <c:v>23</c:v>
                </c:pt>
                <c:pt idx="162">
                  <c:v>23</c:v>
                </c:pt>
                <c:pt idx="163">
                  <c:v>23</c:v>
                </c:pt>
                <c:pt idx="164">
                  <c:v>23</c:v>
                </c:pt>
                <c:pt idx="165">
                  <c:v>23</c:v>
                </c:pt>
                <c:pt idx="166">
                  <c:v>23</c:v>
                </c:pt>
                <c:pt idx="167">
                  <c:v>24</c:v>
                </c:pt>
                <c:pt idx="168">
                  <c:v>24</c:v>
                </c:pt>
                <c:pt idx="169">
                  <c:v>24</c:v>
                </c:pt>
                <c:pt idx="170">
                  <c:v>24</c:v>
                </c:pt>
                <c:pt idx="171">
                  <c:v>24</c:v>
                </c:pt>
                <c:pt idx="172">
                  <c:v>24</c:v>
                </c:pt>
                <c:pt idx="173">
                  <c:v>24</c:v>
                </c:pt>
                <c:pt idx="174">
                  <c:v>24</c:v>
                </c:pt>
                <c:pt idx="175">
                  <c:v>24</c:v>
                </c:pt>
                <c:pt idx="176">
                  <c:v>24</c:v>
                </c:pt>
                <c:pt idx="177">
                  <c:v>24</c:v>
                </c:pt>
                <c:pt idx="178">
                  <c:v>24</c:v>
                </c:pt>
                <c:pt idx="179">
                  <c:v>24</c:v>
                </c:pt>
                <c:pt idx="180">
                  <c:v>24</c:v>
                </c:pt>
                <c:pt idx="181">
                  <c:v>24</c:v>
                </c:pt>
                <c:pt idx="182">
                  <c:v>24</c:v>
                </c:pt>
                <c:pt idx="183">
                  <c:v>24</c:v>
                </c:pt>
                <c:pt idx="184">
                  <c:v>24</c:v>
                </c:pt>
                <c:pt idx="185">
                  <c:v>24</c:v>
                </c:pt>
                <c:pt idx="186">
                  <c:v>24</c:v>
                </c:pt>
                <c:pt idx="187">
                  <c:v>24</c:v>
                </c:pt>
                <c:pt idx="188">
                  <c:v>24</c:v>
                </c:pt>
                <c:pt idx="189">
                  <c:v>24</c:v>
                </c:pt>
                <c:pt idx="190">
                  <c:v>24</c:v>
                </c:pt>
                <c:pt idx="191">
                  <c:v>24</c:v>
                </c:pt>
                <c:pt idx="192">
                  <c:v>24</c:v>
                </c:pt>
                <c:pt idx="193">
                  <c:v>24</c:v>
                </c:pt>
                <c:pt idx="194">
                  <c:v>24</c:v>
                </c:pt>
                <c:pt idx="195">
                  <c:v>24</c:v>
                </c:pt>
                <c:pt idx="196">
                  <c:v>24</c:v>
                </c:pt>
                <c:pt idx="197">
                  <c:v>24</c:v>
                </c:pt>
                <c:pt idx="198">
                  <c:v>24</c:v>
                </c:pt>
                <c:pt idx="199">
                  <c:v>24</c:v>
                </c:pt>
                <c:pt idx="200">
                  <c:v>24</c:v>
                </c:pt>
                <c:pt idx="201">
                  <c:v>24</c:v>
                </c:pt>
                <c:pt idx="202">
                  <c:v>24</c:v>
                </c:pt>
                <c:pt idx="203">
                  <c:v>24</c:v>
                </c:pt>
                <c:pt idx="204">
                  <c:v>24</c:v>
                </c:pt>
                <c:pt idx="205">
                  <c:v>24</c:v>
                </c:pt>
                <c:pt idx="206">
                  <c:v>24</c:v>
                </c:pt>
                <c:pt idx="207">
                  <c:v>24</c:v>
                </c:pt>
                <c:pt idx="208">
                  <c:v>24</c:v>
                </c:pt>
                <c:pt idx="209">
                  <c:v>24</c:v>
                </c:pt>
                <c:pt idx="210">
                  <c:v>24</c:v>
                </c:pt>
                <c:pt idx="211">
                  <c:v>24</c:v>
                </c:pt>
                <c:pt idx="212">
                  <c:v>24</c:v>
                </c:pt>
                <c:pt idx="213">
                  <c:v>24</c:v>
                </c:pt>
                <c:pt idx="214">
                  <c:v>24</c:v>
                </c:pt>
                <c:pt idx="215">
                  <c:v>24</c:v>
                </c:pt>
                <c:pt idx="216">
                  <c:v>24</c:v>
                </c:pt>
                <c:pt idx="217">
                  <c:v>24</c:v>
                </c:pt>
                <c:pt idx="218">
                  <c:v>24</c:v>
                </c:pt>
                <c:pt idx="219">
                  <c:v>24</c:v>
                </c:pt>
                <c:pt idx="220">
                  <c:v>24</c:v>
                </c:pt>
                <c:pt idx="221">
                  <c:v>24</c:v>
                </c:pt>
                <c:pt idx="222">
                  <c:v>24</c:v>
                </c:pt>
                <c:pt idx="223">
                  <c:v>24</c:v>
                </c:pt>
                <c:pt idx="224">
                  <c:v>24</c:v>
                </c:pt>
                <c:pt idx="225">
                  <c:v>24</c:v>
                </c:pt>
                <c:pt idx="226">
                  <c:v>24</c:v>
                </c:pt>
                <c:pt idx="227">
                  <c:v>24</c:v>
                </c:pt>
                <c:pt idx="228">
                  <c:v>24</c:v>
                </c:pt>
                <c:pt idx="229">
                  <c:v>24</c:v>
                </c:pt>
                <c:pt idx="230">
                  <c:v>24</c:v>
                </c:pt>
                <c:pt idx="231">
                  <c:v>24</c:v>
                </c:pt>
                <c:pt idx="232">
                  <c:v>24</c:v>
                </c:pt>
                <c:pt idx="233">
                  <c:v>24</c:v>
                </c:pt>
                <c:pt idx="234">
                  <c:v>24</c:v>
                </c:pt>
                <c:pt idx="235">
                  <c:v>24</c:v>
                </c:pt>
                <c:pt idx="236">
                  <c:v>24</c:v>
                </c:pt>
                <c:pt idx="237">
                  <c:v>24</c:v>
                </c:pt>
                <c:pt idx="238">
                  <c:v>24</c:v>
                </c:pt>
                <c:pt idx="239">
                  <c:v>24</c:v>
                </c:pt>
                <c:pt idx="240">
                  <c:v>24</c:v>
                </c:pt>
                <c:pt idx="241">
                  <c:v>24</c:v>
                </c:pt>
                <c:pt idx="242">
                  <c:v>24</c:v>
                </c:pt>
                <c:pt idx="243">
                  <c:v>24</c:v>
                </c:pt>
                <c:pt idx="244">
                  <c:v>24</c:v>
                </c:pt>
                <c:pt idx="245">
                  <c:v>24</c:v>
                </c:pt>
                <c:pt idx="246">
                  <c:v>24</c:v>
                </c:pt>
                <c:pt idx="247">
                  <c:v>24</c:v>
                </c:pt>
                <c:pt idx="248">
                  <c:v>24</c:v>
                </c:pt>
                <c:pt idx="249">
                  <c:v>24</c:v>
                </c:pt>
                <c:pt idx="250">
                  <c:v>24</c:v>
                </c:pt>
                <c:pt idx="251">
                  <c:v>24</c:v>
                </c:pt>
                <c:pt idx="252">
                  <c:v>24</c:v>
                </c:pt>
                <c:pt idx="253">
                  <c:v>24</c:v>
                </c:pt>
                <c:pt idx="254">
                  <c:v>24</c:v>
                </c:pt>
                <c:pt idx="255">
                  <c:v>24</c:v>
                </c:pt>
                <c:pt idx="256">
                  <c:v>24</c:v>
                </c:pt>
                <c:pt idx="257">
                  <c:v>24</c:v>
                </c:pt>
                <c:pt idx="258">
                  <c:v>24</c:v>
                </c:pt>
                <c:pt idx="259">
                  <c:v>24</c:v>
                </c:pt>
                <c:pt idx="260">
                  <c:v>24</c:v>
                </c:pt>
                <c:pt idx="261">
                  <c:v>24</c:v>
                </c:pt>
                <c:pt idx="262">
                  <c:v>24</c:v>
                </c:pt>
                <c:pt idx="263">
                  <c:v>24</c:v>
                </c:pt>
                <c:pt idx="264">
                  <c:v>24</c:v>
                </c:pt>
                <c:pt idx="265">
                  <c:v>24</c:v>
                </c:pt>
                <c:pt idx="266">
                  <c:v>24</c:v>
                </c:pt>
                <c:pt idx="267">
                  <c:v>24</c:v>
                </c:pt>
                <c:pt idx="268">
                  <c:v>24</c:v>
                </c:pt>
                <c:pt idx="269">
                  <c:v>24</c:v>
                </c:pt>
                <c:pt idx="270">
                  <c:v>24</c:v>
                </c:pt>
                <c:pt idx="271">
                  <c:v>24</c:v>
                </c:pt>
                <c:pt idx="272">
                  <c:v>24</c:v>
                </c:pt>
                <c:pt idx="273">
                  <c:v>24</c:v>
                </c:pt>
                <c:pt idx="274">
                  <c:v>24</c:v>
                </c:pt>
                <c:pt idx="275">
                  <c:v>24</c:v>
                </c:pt>
                <c:pt idx="276">
                  <c:v>24</c:v>
                </c:pt>
                <c:pt idx="277">
                  <c:v>24</c:v>
                </c:pt>
                <c:pt idx="278">
                  <c:v>24</c:v>
                </c:pt>
                <c:pt idx="279">
                  <c:v>24</c:v>
                </c:pt>
                <c:pt idx="280">
                  <c:v>24</c:v>
                </c:pt>
                <c:pt idx="281">
                  <c:v>24</c:v>
                </c:pt>
                <c:pt idx="282">
                  <c:v>24</c:v>
                </c:pt>
                <c:pt idx="283">
                  <c:v>24</c:v>
                </c:pt>
                <c:pt idx="284">
                  <c:v>24</c:v>
                </c:pt>
                <c:pt idx="285">
                  <c:v>24</c:v>
                </c:pt>
                <c:pt idx="286">
                  <c:v>24</c:v>
                </c:pt>
                <c:pt idx="287">
                  <c:v>24</c:v>
                </c:pt>
                <c:pt idx="288">
                  <c:v>24</c:v>
                </c:pt>
                <c:pt idx="289">
                  <c:v>24</c:v>
                </c:pt>
                <c:pt idx="290">
                  <c:v>24</c:v>
                </c:pt>
                <c:pt idx="291">
                  <c:v>24</c:v>
                </c:pt>
                <c:pt idx="292">
                  <c:v>24</c:v>
                </c:pt>
                <c:pt idx="293">
                  <c:v>24</c:v>
                </c:pt>
                <c:pt idx="294">
                  <c:v>24</c:v>
                </c:pt>
                <c:pt idx="295">
                  <c:v>24</c:v>
                </c:pt>
                <c:pt idx="296">
                  <c:v>24</c:v>
                </c:pt>
                <c:pt idx="297">
                  <c:v>24</c:v>
                </c:pt>
                <c:pt idx="298">
                  <c:v>24</c:v>
                </c:pt>
                <c:pt idx="299">
                  <c:v>24</c:v>
                </c:pt>
                <c:pt idx="300">
                  <c:v>24</c:v>
                </c:pt>
                <c:pt idx="301">
                  <c:v>24</c:v>
                </c:pt>
                <c:pt idx="302">
                  <c:v>24</c:v>
                </c:pt>
                <c:pt idx="303">
                  <c:v>24</c:v>
                </c:pt>
                <c:pt idx="304">
                  <c:v>24</c:v>
                </c:pt>
                <c:pt idx="305">
                  <c:v>24</c:v>
                </c:pt>
                <c:pt idx="306">
                  <c:v>24</c:v>
                </c:pt>
                <c:pt idx="307">
                  <c:v>24</c:v>
                </c:pt>
                <c:pt idx="308">
                  <c:v>24</c:v>
                </c:pt>
                <c:pt idx="309">
                  <c:v>24</c:v>
                </c:pt>
                <c:pt idx="310">
                  <c:v>24</c:v>
                </c:pt>
                <c:pt idx="311">
                  <c:v>24</c:v>
                </c:pt>
                <c:pt idx="312">
                  <c:v>24</c:v>
                </c:pt>
                <c:pt idx="313">
                  <c:v>24</c:v>
                </c:pt>
                <c:pt idx="314">
                  <c:v>24</c:v>
                </c:pt>
                <c:pt idx="315">
                  <c:v>24</c:v>
                </c:pt>
                <c:pt idx="316">
                  <c:v>24</c:v>
                </c:pt>
                <c:pt idx="317">
                  <c:v>24</c:v>
                </c:pt>
                <c:pt idx="318">
                  <c:v>24</c:v>
                </c:pt>
                <c:pt idx="319">
                  <c:v>24</c:v>
                </c:pt>
                <c:pt idx="320">
                  <c:v>24</c:v>
                </c:pt>
                <c:pt idx="321">
                  <c:v>24</c:v>
                </c:pt>
                <c:pt idx="322">
                  <c:v>24</c:v>
                </c:pt>
                <c:pt idx="323">
                  <c:v>24</c:v>
                </c:pt>
                <c:pt idx="324">
                  <c:v>24</c:v>
                </c:pt>
                <c:pt idx="325">
                  <c:v>24</c:v>
                </c:pt>
                <c:pt idx="326">
                  <c:v>24</c:v>
                </c:pt>
                <c:pt idx="327">
                  <c:v>24</c:v>
                </c:pt>
                <c:pt idx="328">
                  <c:v>24</c:v>
                </c:pt>
                <c:pt idx="329">
                  <c:v>24</c:v>
                </c:pt>
                <c:pt idx="330">
                  <c:v>24</c:v>
                </c:pt>
                <c:pt idx="331">
                  <c:v>24</c:v>
                </c:pt>
                <c:pt idx="332">
                  <c:v>24</c:v>
                </c:pt>
                <c:pt idx="333">
                  <c:v>24</c:v>
                </c:pt>
                <c:pt idx="334">
                  <c:v>24</c:v>
                </c:pt>
                <c:pt idx="335">
                  <c:v>24</c:v>
                </c:pt>
                <c:pt idx="336">
                  <c:v>24</c:v>
                </c:pt>
                <c:pt idx="337">
                  <c:v>24</c:v>
                </c:pt>
                <c:pt idx="338">
                  <c:v>24</c:v>
                </c:pt>
                <c:pt idx="339">
                  <c:v>24</c:v>
                </c:pt>
                <c:pt idx="340">
                  <c:v>24</c:v>
                </c:pt>
                <c:pt idx="341">
                  <c:v>24</c:v>
                </c:pt>
                <c:pt idx="342">
                  <c:v>24</c:v>
                </c:pt>
                <c:pt idx="343">
                  <c:v>24</c:v>
                </c:pt>
                <c:pt idx="344">
                  <c:v>24</c:v>
                </c:pt>
                <c:pt idx="345">
                  <c:v>24</c:v>
                </c:pt>
                <c:pt idx="346">
                  <c:v>24</c:v>
                </c:pt>
                <c:pt idx="347">
                  <c:v>24</c:v>
                </c:pt>
                <c:pt idx="348">
                  <c:v>24</c:v>
                </c:pt>
                <c:pt idx="349">
                  <c:v>24</c:v>
                </c:pt>
                <c:pt idx="350">
                  <c:v>24</c:v>
                </c:pt>
                <c:pt idx="351">
                  <c:v>24</c:v>
                </c:pt>
                <c:pt idx="352">
                  <c:v>24</c:v>
                </c:pt>
                <c:pt idx="353">
                  <c:v>24</c:v>
                </c:pt>
                <c:pt idx="354">
                  <c:v>24</c:v>
                </c:pt>
                <c:pt idx="355">
                  <c:v>24</c:v>
                </c:pt>
                <c:pt idx="356">
                  <c:v>24</c:v>
                </c:pt>
                <c:pt idx="357">
                  <c:v>24</c:v>
                </c:pt>
                <c:pt idx="358">
                  <c:v>24</c:v>
                </c:pt>
                <c:pt idx="359">
                  <c:v>24</c:v>
                </c:pt>
                <c:pt idx="360">
                  <c:v>24</c:v>
                </c:pt>
                <c:pt idx="361">
                  <c:v>24</c:v>
                </c:pt>
                <c:pt idx="362">
                  <c:v>24</c:v>
                </c:pt>
                <c:pt idx="363">
                  <c:v>24</c:v>
                </c:pt>
                <c:pt idx="364">
                  <c:v>24</c:v>
                </c:pt>
                <c:pt idx="365">
                  <c:v>24</c:v>
                </c:pt>
                <c:pt idx="366">
                  <c:v>24</c:v>
                </c:pt>
                <c:pt idx="367">
                  <c:v>24</c:v>
                </c:pt>
                <c:pt idx="368">
                  <c:v>24</c:v>
                </c:pt>
                <c:pt idx="369">
                  <c:v>24</c:v>
                </c:pt>
                <c:pt idx="370">
                  <c:v>24</c:v>
                </c:pt>
                <c:pt idx="371">
                  <c:v>24</c:v>
                </c:pt>
                <c:pt idx="372">
                  <c:v>24</c:v>
                </c:pt>
                <c:pt idx="373">
                  <c:v>24</c:v>
                </c:pt>
                <c:pt idx="374">
                  <c:v>24</c:v>
                </c:pt>
                <c:pt idx="375">
                  <c:v>24</c:v>
                </c:pt>
                <c:pt idx="376">
                  <c:v>24</c:v>
                </c:pt>
                <c:pt idx="377">
                  <c:v>24</c:v>
                </c:pt>
                <c:pt idx="378">
                  <c:v>24</c:v>
                </c:pt>
                <c:pt idx="379">
                  <c:v>24</c:v>
                </c:pt>
                <c:pt idx="380">
                  <c:v>24</c:v>
                </c:pt>
                <c:pt idx="381">
                  <c:v>24</c:v>
                </c:pt>
                <c:pt idx="382">
                  <c:v>24</c:v>
                </c:pt>
                <c:pt idx="383">
                  <c:v>24</c:v>
                </c:pt>
                <c:pt idx="384">
                  <c:v>24</c:v>
                </c:pt>
                <c:pt idx="385">
                  <c:v>24</c:v>
                </c:pt>
                <c:pt idx="386">
                  <c:v>24</c:v>
                </c:pt>
                <c:pt idx="387">
                  <c:v>24</c:v>
                </c:pt>
                <c:pt idx="388">
                  <c:v>24</c:v>
                </c:pt>
                <c:pt idx="389">
                  <c:v>24</c:v>
                </c:pt>
                <c:pt idx="390">
                  <c:v>24</c:v>
                </c:pt>
                <c:pt idx="391">
                  <c:v>24</c:v>
                </c:pt>
                <c:pt idx="392">
                  <c:v>24</c:v>
                </c:pt>
                <c:pt idx="393">
                  <c:v>24</c:v>
                </c:pt>
                <c:pt idx="394">
                  <c:v>24</c:v>
                </c:pt>
                <c:pt idx="395">
                  <c:v>24</c:v>
                </c:pt>
                <c:pt idx="396">
                  <c:v>24</c:v>
                </c:pt>
                <c:pt idx="397">
                  <c:v>24</c:v>
                </c:pt>
                <c:pt idx="398">
                  <c:v>24</c:v>
                </c:pt>
                <c:pt idx="399">
                  <c:v>24</c:v>
                </c:pt>
                <c:pt idx="400">
                  <c:v>24</c:v>
                </c:pt>
                <c:pt idx="401">
                  <c:v>24</c:v>
                </c:pt>
                <c:pt idx="402">
                  <c:v>24</c:v>
                </c:pt>
                <c:pt idx="403">
                  <c:v>24</c:v>
                </c:pt>
                <c:pt idx="404">
                  <c:v>24</c:v>
                </c:pt>
                <c:pt idx="405">
                  <c:v>24</c:v>
                </c:pt>
                <c:pt idx="406">
                  <c:v>24</c:v>
                </c:pt>
                <c:pt idx="407">
                  <c:v>24</c:v>
                </c:pt>
                <c:pt idx="408">
                  <c:v>24</c:v>
                </c:pt>
                <c:pt idx="409">
                  <c:v>24</c:v>
                </c:pt>
                <c:pt idx="410">
                  <c:v>24</c:v>
                </c:pt>
                <c:pt idx="411">
                  <c:v>24</c:v>
                </c:pt>
                <c:pt idx="412">
                  <c:v>24</c:v>
                </c:pt>
                <c:pt idx="413">
                  <c:v>24</c:v>
                </c:pt>
                <c:pt idx="414">
                  <c:v>24</c:v>
                </c:pt>
                <c:pt idx="415">
                  <c:v>24</c:v>
                </c:pt>
                <c:pt idx="416">
                  <c:v>24</c:v>
                </c:pt>
                <c:pt idx="417">
                  <c:v>24</c:v>
                </c:pt>
                <c:pt idx="418">
                  <c:v>24</c:v>
                </c:pt>
                <c:pt idx="419">
                  <c:v>24</c:v>
                </c:pt>
                <c:pt idx="420">
                  <c:v>24</c:v>
                </c:pt>
                <c:pt idx="421">
                  <c:v>24</c:v>
                </c:pt>
                <c:pt idx="422">
                  <c:v>24</c:v>
                </c:pt>
                <c:pt idx="423">
                  <c:v>24</c:v>
                </c:pt>
                <c:pt idx="424">
                  <c:v>24</c:v>
                </c:pt>
                <c:pt idx="425">
                  <c:v>24</c:v>
                </c:pt>
                <c:pt idx="426">
                  <c:v>24</c:v>
                </c:pt>
                <c:pt idx="427">
                  <c:v>24</c:v>
                </c:pt>
                <c:pt idx="428">
                  <c:v>24</c:v>
                </c:pt>
                <c:pt idx="429">
                  <c:v>24</c:v>
                </c:pt>
                <c:pt idx="430">
                  <c:v>24</c:v>
                </c:pt>
                <c:pt idx="431">
                  <c:v>24</c:v>
                </c:pt>
                <c:pt idx="432">
                  <c:v>24</c:v>
                </c:pt>
                <c:pt idx="433">
                  <c:v>24</c:v>
                </c:pt>
                <c:pt idx="434">
                  <c:v>24</c:v>
                </c:pt>
                <c:pt idx="435">
                  <c:v>24</c:v>
                </c:pt>
                <c:pt idx="436">
                  <c:v>24</c:v>
                </c:pt>
                <c:pt idx="437">
                  <c:v>24</c:v>
                </c:pt>
                <c:pt idx="438">
                  <c:v>24</c:v>
                </c:pt>
                <c:pt idx="439">
                  <c:v>24</c:v>
                </c:pt>
                <c:pt idx="440">
                  <c:v>24</c:v>
                </c:pt>
                <c:pt idx="441">
                  <c:v>24</c:v>
                </c:pt>
                <c:pt idx="442">
                  <c:v>24</c:v>
                </c:pt>
                <c:pt idx="443">
                  <c:v>24</c:v>
                </c:pt>
                <c:pt idx="444">
                  <c:v>24</c:v>
                </c:pt>
                <c:pt idx="445">
                  <c:v>24</c:v>
                </c:pt>
                <c:pt idx="446">
                  <c:v>24</c:v>
                </c:pt>
                <c:pt idx="447">
                  <c:v>24</c:v>
                </c:pt>
                <c:pt idx="448">
                  <c:v>24</c:v>
                </c:pt>
                <c:pt idx="449">
                  <c:v>24</c:v>
                </c:pt>
                <c:pt idx="450">
                  <c:v>24</c:v>
                </c:pt>
                <c:pt idx="451">
                  <c:v>24</c:v>
                </c:pt>
                <c:pt idx="452">
                  <c:v>24</c:v>
                </c:pt>
                <c:pt idx="453">
                  <c:v>24</c:v>
                </c:pt>
                <c:pt idx="454">
                  <c:v>24</c:v>
                </c:pt>
                <c:pt idx="455">
                  <c:v>24</c:v>
                </c:pt>
                <c:pt idx="456">
                  <c:v>24</c:v>
                </c:pt>
                <c:pt idx="457">
                  <c:v>24</c:v>
                </c:pt>
                <c:pt idx="458">
                  <c:v>24</c:v>
                </c:pt>
                <c:pt idx="459">
                  <c:v>24</c:v>
                </c:pt>
                <c:pt idx="460">
                  <c:v>24</c:v>
                </c:pt>
                <c:pt idx="461">
                  <c:v>24</c:v>
                </c:pt>
                <c:pt idx="462">
                  <c:v>24</c:v>
                </c:pt>
                <c:pt idx="463">
                  <c:v>24</c:v>
                </c:pt>
                <c:pt idx="464">
                  <c:v>24</c:v>
                </c:pt>
                <c:pt idx="465">
                  <c:v>24</c:v>
                </c:pt>
                <c:pt idx="466">
                  <c:v>24</c:v>
                </c:pt>
                <c:pt idx="467">
                  <c:v>24</c:v>
                </c:pt>
                <c:pt idx="468">
                  <c:v>24</c:v>
                </c:pt>
                <c:pt idx="469">
                  <c:v>24</c:v>
                </c:pt>
                <c:pt idx="470">
                  <c:v>24</c:v>
                </c:pt>
                <c:pt idx="471">
                  <c:v>24</c:v>
                </c:pt>
                <c:pt idx="472">
                  <c:v>24</c:v>
                </c:pt>
                <c:pt idx="473">
                  <c:v>24</c:v>
                </c:pt>
                <c:pt idx="474">
                  <c:v>24</c:v>
                </c:pt>
                <c:pt idx="475">
                  <c:v>24</c:v>
                </c:pt>
                <c:pt idx="476">
                  <c:v>24</c:v>
                </c:pt>
                <c:pt idx="477">
                  <c:v>24</c:v>
                </c:pt>
                <c:pt idx="478">
                  <c:v>24</c:v>
                </c:pt>
                <c:pt idx="479">
                  <c:v>24</c:v>
                </c:pt>
                <c:pt idx="480">
                  <c:v>24</c:v>
                </c:pt>
                <c:pt idx="481">
                  <c:v>24</c:v>
                </c:pt>
                <c:pt idx="482">
                  <c:v>24</c:v>
                </c:pt>
                <c:pt idx="483">
                  <c:v>24</c:v>
                </c:pt>
                <c:pt idx="484">
                  <c:v>24</c:v>
                </c:pt>
                <c:pt idx="485">
                  <c:v>24</c:v>
                </c:pt>
                <c:pt idx="486">
                  <c:v>24</c:v>
                </c:pt>
                <c:pt idx="487">
                  <c:v>24</c:v>
                </c:pt>
                <c:pt idx="488">
                  <c:v>24</c:v>
                </c:pt>
                <c:pt idx="489">
                  <c:v>24</c:v>
                </c:pt>
                <c:pt idx="490">
                  <c:v>24</c:v>
                </c:pt>
                <c:pt idx="491">
                  <c:v>24</c:v>
                </c:pt>
                <c:pt idx="492">
                  <c:v>24</c:v>
                </c:pt>
                <c:pt idx="493">
                  <c:v>24</c:v>
                </c:pt>
                <c:pt idx="494">
                  <c:v>24</c:v>
                </c:pt>
                <c:pt idx="495">
                  <c:v>24</c:v>
                </c:pt>
                <c:pt idx="496">
                  <c:v>24</c:v>
                </c:pt>
                <c:pt idx="497">
                  <c:v>24</c:v>
                </c:pt>
                <c:pt idx="498">
                  <c:v>24</c:v>
                </c:pt>
                <c:pt idx="499">
                  <c:v>24</c:v>
                </c:pt>
                <c:pt idx="500">
                  <c:v>24</c:v>
                </c:pt>
                <c:pt idx="501">
                  <c:v>24</c:v>
                </c:pt>
                <c:pt idx="502">
                  <c:v>24</c:v>
                </c:pt>
                <c:pt idx="503">
                  <c:v>24</c:v>
                </c:pt>
                <c:pt idx="504">
                  <c:v>24</c:v>
                </c:pt>
                <c:pt idx="505">
                  <c:v>24</c:v>
                </c:pt>
                <c:pt idx="506">
                  <c:v>24</c:v>
                </c:pt>
                <c:pt idx="507">
                  <c:v>24</c:v>
                </c:pt>
                <c:pt idx="508">
                  <c:v>24</c:v>
                </c:pt>
                <c:pt idx="509">
                  <c:v>24</c:v>
                </c:pt>
                <c:pt idx="510">
                  <c:v>24</c:v>
                </c:pt>
                <c:pt idx="511">
                  <c:v>24</c:v>
                </c:pt>
                <c:pt idx="512">
                  <c:v>24</c:v>
                </c:pt>
                <c:pt idx="513">
                  <c:v>24</c:v>
                </c:pt>
                <c:pt idx="514">
                  <c:v>24</c:v>
                </c:pt>
                <c:pt idx="515">
                  <c:v>24</c:v>
                </c:pt>
                <c:pt idx="516">
                  <c:v>24</c:v>
                </c:pt>
                <c:pt idx="517">
                  <c:v>24</c:v>
                </c:pt>
                <c:pt idx="518">
                  <c:v>24</c:v>
                </c:pt>
                <c:pt idx="519">
                  <c:v>24</c:v>
                </c:pt>
                <c:pt idx="520">
                  <c:v>24</c:v>
                </c:pt>
                <c:pt idx="521">
                  <c:v>24</c:v>
                </c:pt>
                <c:pt idx="522">
                  <c:v>24</c:v>
                </c:pt>
                <c:pt idx="523">
                  <c:v>24</c:v>
                </c:pt>
                <c:pt idx="524">
                  <c:v>24</c:v>
                </c:pt>
                <c:pt idx="525">
                  <c:v>24</c:v>
                </c:pt>
                <c:pt idx="526">
                  <c:v>24</c:v>
                </c:pt>
                <c:pt idx="527">
                  <c:v>24</c:v>
                </c:pt>
                <c:pt idx="528">
                  <c:v>24</c:v>
                </c:pt>
                <c:pt idx="529">
                  <c:v>24</c:v>
                </c:pt>
                <c:pt idx="530">
                  <c:v>24</c:v>
                </c:pt>
                <c:pt idx="531">
                  <c:v>24</c:v>
                </c:pt>
                <c:pt idx="532">
                  <c:v>24</c:v>
                </c:pt>
                <c:pt idx="533">
                  <c:v>24</c:v>
                </c:pt>
                <c:pt idx="534">
                  <c:v>24</c:v>
                </c:pt>
                <c:pt idx="535">
                  <c:v>24</c:v>
                </c:pt>
                <c:pt idx="536">
                  <c:v>24</c:v>
                </c:pt>
                <c:pt idx="537">
                  <c:v>24</c:v>
                </c:pt>
                <c:pt idx="538">
                  <c:v>24</c:v>
                </c:pt>
                <c:pt idx="539">
                  <c:v>24</c:v>
                </c:pt>
                <c:pt idx="540">
                  <c:v>24</c:v>
                </c:pt>
                <c:pt idx="541">
                  <c:v>24</c:v>
                </c:pt>
                <c:pt idx="542">
                  <c:v>24</c:v>
                </c:pt>
                <c:pt idx="543">
                  <c:v>24</c:v>
                </c:pt>
                <c:pt idx="544">
                  <c:v>24</c:v>
                </c:pt>
                <c:pt idx="545">
                  <c:v>24</c:v>
                </c:pt>
                <c:pt idx="546">
                  <c:v>24</c:v>
                </c:pt>
                <c:pt idx="547">
                  <c:v>24</c:v>
                </c:pt>
                <c:pt idx="548">
                  <c:v>24</c:v>
                </c:pt>
                <c:pt idx="549">
                  <c:v>24</c:v>
                </c:pt>
                <c:pt idx="550">
                  <c:v>24</c:v>
                </c:pt>
                <c:pt idx="551">
                  <c:v>24</c:v>
                </c:pt>
                <c:pt idx="552">
                  <c:v>24</c:v>
                </c:pt>
                <c:pt idx="553">
                  <c:v>24</c:v>
                </c:pt>
                <c:pt idx="554">
                  <c:v>24</c:v>
                </c:pt>
                <c:pt idx="555">
                  <c:v>24</c:v>
                </c:pt>
                <c:pt idx="556">
                  <c:v>24</c:v>
                </c:pt>
                <c:pt idx="557">
                  <c:v>24</c:v>
                </c:pt>
                <c:pt idx="558">
                  <c:v>24</c:v>
                </c:pt>
                <c:pt idx="559">
                  <c:v>24</c:v>
                </c:pt>
                <c:pt idx="560">
                  <c:v>24</c:v>
                </c:pt>
                <c:pt idx="561">
                  <c:v>24</c:v>
                </c:pt>
                <c:pt idx="562">
                  <c:v>24</c:v>
                </c:pt>
                <c:pt idx="563">
                  <c:v>24</c:v>
                </c:pt>
                <c:pt idx="564">
                  <c:v>24</c:v>
                </c:pt>
                <c:pt idx="565">
                  <c:v>24</c:v>
                </c:pt>
                <c:pt idx="566">
                  <c:v>24</c:v>
                </c:pt>
                <c:pt idx="567">
                  <c:v>24</c:v>
                </c:pt>
                <c:pt idx="568">
                  <c:v>24</c:v>
                </c:pt>
                <c:pt idx="569">
                  <c:v>24</c:v>
                </c:pt>
                <c:pt idx="570">
                  <c:v>24</c:v>
                </c:pt>
                <c:pt idx="571">
                  <c:v>24</c:v>
                </c:pt>
                <c:pt idx="572">
                  <c:v>24</c:v>
                </c:pt>
                <c:pt idx="573">
                  <c:v>24</c:v>
                </c:pt>
                <c:pt idx="574">
                  <c:v>24</c:v>
                </c:pt>
                <c:pt idx="575">
                  <c:v>24</c:v>
                </c:pt>
                <c:pt idx="576">
                  <c:v>24</c:v>
                </c:pt>
                <c:pt idx="577">
                  <c:v>24</c:v>
                </c:pt>
                <c:pt idx="578">
                  <c:v>24</c:v>
                </c:pt>
                <c:pt idx="579">
                  <c:v>24</c:v>
                </c:pt>
                <c:pt idx="580">
                  <c:v>24</c:v>
                </c:pt>
                <c:pt idx="581">
                  <c:v>24</c:v>
                </c:pt>
                <c:pt idx="582">
                  <c:v>24</c:v>
                </c:pt>
                <c:pt idx="583">
                  <c:v>25</c:v>
                </c:pt>
                <c:pt idx="584">
                  <c:v>25</c:v>
                </c:pt>
                <c:pt idx="585">
                  <c:v>25</c:v>
                </c:pt>
                <c:pt idx="586">
                  <c:v>24</c:v>
                </c:pt>
                <c:pt idx="587">
                  <c:v>24</c:v>
                </c:pt>
                <c:pt idx="588">
                  <c:v>24</c:v>
                </c:pt>
                <c:pt idx="589">
                  <c:v>24</c:v>
                </c:pt>
                <c:pt idx="590">
                  <c:v>24</c:v>
                </c:pt>
                <c:pt idx="591">
                  <c:v>24</c:v>
                </c:pt>
                <c:pt idx="592">
                  <c:v>24</c:v>
                </c:pt>
                <c:pt idx="593">
                  <c:v>24</c:v>
                </c:pt>
                <c:pt idx="594">
                  <c:v>24</c:v>
                </c:pt>
                <c:pt idx="595">
                  <c:v>24</c:v>
                </c:pt>
                <c:pt idx="596">
                  <c:v>24</c:v>
                </c:pt>
                <c:pt idx="597">
                  <c:v>24</c:v>
                </c:pt>
                <c:pt idx="598">
                  <c:v>25</c:v>
                </c:pt>
                <c:pt idx="599">
                  <c:v>25</c:v>
                </c:pt>
                <c:pt idx="600">
                  <c:v>25</c:v>
                </c:pt>
                <c:pt idx="601">
                  <c:v>25</c:v>
                </c:pt>
                <c:pt idx="602">
                  <c:v>25</c:v>
                </c:pt>
                <c:pt idx="603">
                  <c:v>25</c:v>
                </c:pt>
                <c:pt idx="604">
                  <c:v>25</c:v>
                </c:pt>
                <c:pt idx="605">
                  <c:v>26</c:v>
                </c:pt>
                <c:pt idx="606">
                  <c:v>26</c:v>
                </c:pt>
                <c:pt idx="607">
                  <c:v>26</c:v>
                </c:pt>
                <c:pt idx="608">
                  <c:v>26</c:v>
                </c:pt>
                <c:pt idx="609">
                  <c:v>26</c:v>
                </c:pt>
                <c:pt idx="610">
                  <c:v>25</c:v>
                </c:pt>
                <c:pt idx="611">
                  <c:v>25</c:v>
                </c:pt>
                <c:pt idx="612">
                  <c:v>25</c:v>
                </c:pt>
                <c:pt idx="613">
                  <c:v>25</c:v>
                </c:pt>
                <c:pt idx="614">
                  <c:v>25</c:v>
                </c:pt>
                <c:pt idx="615">
                  <c:v>25</c:v>
                </c:pt>
                <c:pt idx="616">
                  <c:v>25</c:v>
                </c:pt>
                <c:pt idx="617">
                  <c:v>25</c:v>
                </c:pt>
                <c:pt idx="618">
                  <c:v>25</c:v>
                </c:pt>
                <c:pt idx="619">
                  <c:v>25</c:v>
                </c:pt>
                <c:pt idx="620">
                  <c:v>25</c:v>
                </c:pt>
                <c:pt idx="621">
                  <c:v>26</c:v>
                </c:pt>
                <c:pt idx="622">
                  <c:v>26</c:v>
                </c:pt>
                <c:pt idx="623">
                  <c:v>25</c:v>
                </c:pt>
                <c:pt idx="624">
                  <c:v>25</c:v>
                </c:pt>
                <c:pt idx="625">
                  <c:v>25</c:v>
                </c:pt>
                <c:pt idx="626">
                  <c:v>26</c:v>
                </c:pt>
                <c:pt idx="627">
                  <c:v>27</c:v>
                </c:pt>
                <c:pt idx="628">
                  <c:v>27</c:v>
                </c:pt>
                <c:pt idx="629">
                  <c:v>26</c:v>
                </c:pt>
                <c:pt idx="630">
                  <c:v>26</c:v>
                </c:pt>
                <c:pt idx="631">
                  <c:v>26</c:v>
                </c:pt>
                <c:pt idx="632">
                  <c:v>26</c:v>
                </c:pt>
                <c:pt idx="633">
                  <c:v>26</c:v>
                </c:pt>
                <c:pt idx="634">
                  <c:v>27</c:v>
                </c:pt>
                <c:pt idx="635">
                  <c:v>27</c:v>
                </c:pt>
                <c:pt idx="636">
                  <c:v>27</c:v>
                </c:pt>
                <c:pt idx="637">
                  <c:v>27</c:v>
                </c:pt>
                <c:pt idx="638">
                  <c:v>27</c:v>
                </c:pt>
                <c:pt idx="639">
                  <c:v>27</c:v>
                </c:pt>
                <c:pt idx="640">
                  <c:v>27</c:v>
                </c:pt>
                <c:pt idx="641">
                  <c:v>27</c:v>
                </c:pt>
                <c:pt idx="642">
                  <c:v>27</c:v>
                </c:pt>
                <c:pt idx="643">
                  <c:v>28</c:v>
                </c:pt>
                <c:pt idx="644">
                  <c:v>28</c:v>
                </c:pt>
                <c:pt idx="645">
                  <c:v>28</c:v>
                </c:pt>
                <c:pt idx="646">
                  <c:v>28</c:v>
                </c:pt>
                <c:pt idx="647">
                  <c:v>28</c:v>
                </c:pt>
                <c:pt idx="648">
                  <c:v>28</c:v>
                </c:pt>
                <c:pt idx="649">
                  <c:v>28</c:v>
                </c:pt>
                <c:pt idx="650">
                  <c:v>28</c:v>
                </c:pt>
                <c:pt idx="651">
                  <c:v>29</c:v>
                </c:pt>
                <c:pt idx="652">
                  <c:v>29</c:v>
                </c:pt>
                <c:pt idx="653">
                  <c:v>29</c:v>
                </c:pt>
                <c:pt idx="654">
                  <c:v>29</c:v>
                </c:pt>
                <c:pt idx="655">
                  <c:v>29</c:v>
                </c:pt>
                <c:pt idx="656">
                  <c:v>29</c:v>
                </c:pt>
                <c:pt idx="657">
                  <c:v>29</c:v>
                </c:pt>
                <c:pt idx="658">
                  <c:v>28</c:v>
                </c:pt>
                <c:pt idx="659">
                  <c:v>28</c:v>
                </c:pt>
                <c:pt idx="660">
                  <c:v>28</c:v>
                </c:pt>
                <c:pt idx="661">
                  <c:v>28</c:v>
                </c:pt>
                <c:pt idx="662">
                  <c:v>29</c:v>
                </c:pt>
                <c:pt idx="663">
                  <c:v>29</c:v>
                </c:pt>
                <c:pt idx="664">
                  <c:v>29</c:v>
                </c:pt>
                <c:pt idx="665">
                  <c:v>28</c:v>
                </c:pt>
                <c:pt idx="666">
                  <c:v>28</c:v>
                </c:pt>
                <c:pt idx="667">
                  <c:v>28</c:v>
                </c:pt>
                <c:pt idx="668">
                  <c:v>28</c:v>
                </c:pt>
                <c:pt idx="669">
                  <c:v>28</c:v>
                </c:pt>
                <c:pt idx="670">
                  <c:v>29</c:v>
                </c:pt>
                <c:pt idx="671">
                  <c:v>30</c:v>
                </c:pt>
                <c:pt idx="672">
                  <c:v>30</c:v>
                </c:pt>
                <c:pt idx="673">
                  <c:v>29</c:v>
                </c:pt>
                <c:pt idx="674">
                  <c:v>30</c:v>
                </c:pt>
                <c:pt idx="675">
                  <c:v>30</c:v>
                </c:pt>
                <c:pt idx="676">
                  <c:v>30</c:v>
                </c:pt>
                <c:pt idx="677">
                  <c:v>31</c:v>
                </c:pt>
                <c:pt idx="678">
                  <c:v>31</c:v>
                </c:pt>
                <c:pt idx="679">
                  <c:v>31</c:v>
                </c:pt>
                <c:pt idx="680">
                  <c:v>31</c:v>
                </c:pt>
                <c:pt idx="681">
                  <c:v>31</c:v>
                </c:pt>
                <c:pt idx="682">
                  <c:v>31</c:v>
                </c:pt>
                <c:pt idx="683">
                  <c:v>31</c:v>
                </c:pt>
                <c:pt idx="684">
                  <c:v>31</c:v>
                </c:pt>
                <c:pt idx="685">
                  <c:v>32</c:v>
                </c:pt>
                <c:pt idx="686">
                  <c:v>32</c:v>
                </c:pt>
                <c:pt idx="687">
                  <c:v>32</c:v>
                </c:pt>
                <c:pt idx="688">
                  <c:v>32</c:v>
                </c:pt>
                <c:pt idx="689">
                  <c:v>32</c:v>
                </c:pt>
                <c:pt idx="690">
                  <c:v>32</c:v>
                </c:pt>
                <c:pt idx="691">
                  <c:v>33</c:v>
                </c:pt>
                <c:pt idx="692">
                  <c:v>32</c:v>
                </c:pt>
                <c:pt idx="693">
                  <c:v>32</c:v>
                </c:pt>
                <c:pt idx="694">
                  <c:v>31</c:v>
                </c:pt>
                <c:pt idx="695">
                  <c:v>31</c:v>
                </c:pt>
                <c:pt idx="696">
                  <c:v>31</c:v>
                </c:pt>
                <c:pt idx="697">
                  <c:v>32</c:v>
                </c:pt>
                <c:pt idx="698">
                  <c:v>34</c:v>
                </c:pt>
                <c:pt idx="699">
                  <c:v>34</c:v>
                </c:pt>
                <c:pt idx="700">
                  <c:v>34</c:v>
                </c:pt>
                <c:pt idx="701">
                  <c:v>34</c:v>
                </c:pt>
                <c:pt idx="702">
                  <c:v>34</c:v>
                </c:pt>
                <c:pt idx="703">
                  <c:v>34</c:v>
                </c:pt>
                <c:pt idx="704">
                  <c:v>34</c:v>
                </c:pt>
                <c:pt idx="705">
                  <c:v>34</c:v>
                </c:pt>
                <c:pt idx="706">
                  <c:v>34</c:v>
                </c:pt>
                <c:pt idx="707">
                  <c:v>35</c:v>
                </c:pt>
                <c:pt idx="708">
                  <c:v>35</c:v>
                </c:pt>
                <c:pt idx="709">
                  <c:v>36</c:v>
                </c:pt>
                <c:pt idx="710">
                  <c:v>36</c:v>
                </c:pt>
                <c:pt idx="711">
                  <c:v>35</c:v>
                </c:pt>
                <c:pt idx="712">
                  <c:v>36</c:v>
                </c:pt>
                <c:pt idx="713">
                  <c:v>36</c:v>
                </c:pt>
                <c:pt idx="714">
                  <c:v>37</c:v>
                </c:pt>
                <c:pt idx="715">
                  <c:v>37</c:v>
                </c:pt>
                <c:pt idx="716">
                  <c:v>37</c:v>
                </c:pt>
                <c:pt idx="717">
                  <c:v>37</c:v>
                </c:pt>
                <c:pt idx="718">
                  <c:v>37</c:v>
                </c:pt>
                <c:pt idx="719">
                  <c:v>38</c:v>
                </c:pt>
                <c:pt idx="720">
                  <c:v>37</c:v>
                </c:pt>
                <c:pt idx="721">
                  <c:v>37</c:v>
                </c:pt>
                <c:pt idx="722">
                  <c:v>38</c:v>
                </c:pt>
                <c:pt idx="723">
                  <c:v>38</c:v>
                </c:pt>
                <c:pt idx="724">
                  <c:v>37</c:v>
                </c:pt>
                <c:pt idx="725">
                  <c:v>37</c:v>
                </c:pt>
                <c:pt idx="726">
                  <c:v>37</c:v>
                </c:pt>
                <c:pt idx="727">
                  <c:v>37</c:v>
                </c:pt>
                <c:pt idx="728">
                  <c:v>38</c:v>
                </c:pt>
                <c:pt idx="729">
                  <c:v>41</c:v>
                </c:pt>
                <c:pt idx="730">
                  <c:v>40</c:v>
                </c:pt>
                <c:pt idx="731">
                  <c:v>40</c:v>
                </c:pt>
                <c:pt idx="732">
                  <c:v>40</c:v>
                </c:pt>
                <c:pt idx="733">
                  <c:v>41</c:v>
                </c:pt>
                <c:pt idx="734">
                  <c:v>41</c:v>
                </c:pt>
                <c:pt idx="735">
                  <c:v>41</c:v>
                </c:pt>
                <c:pt idx="736">
                  <c:v>40</c:v>
                </c:pt>
                <c:pt idx="737">
                  <c:v>41</c:v>
                </c:pt>
                <c:pt idx="738">
                  <c:v>40</c:v>
                </c:pt>
                <c:pt idx="739">
                  <c:v>40</c:v>
                </c:pt>
                <c:pt idx="740">
                  <c:v>41</c:v>
                </c:pt>
                <c:pt idx="741">
                  <c:v>42</c:v>
                </c:pt>
                <c:pt idx="742">
                  <c:v>42</c:v>
                </c:pt>
                <c:pt idx="743">
                  <c:v>42</c:v>
                </c:pt>
                <c:pt idx="744">
                  <c:v>43</c:v>
                </c:pt>
                <c:pt idx="745">
                  <c:v>43</c:v>
                </c:pt>
                <c:pt idx="746">
                  <c:v>42</c:v>
                </c:pt>
                <c:pt idx="747">
                  <c:v>42</c:v>
                </c:pt>
                <c:pt idx="748">
                  <c:v>43</c:v>
                </c:pt>
                <c:pt idx="749">
                  <c:v>43</c:v>
                </c:pt>
                <c:pt idx="750">
                  <c:v>43</c:v>
                </c:pt>
                <c:pt idx="751">
                  <c:v>45</c:v>
                </c:pt>
                <c:pt idx="752">
                  <c:v>47</c:v>
                </c:pt>
                <c:pt idx="753">
                  <c:v>48</c:v>
                </c:pt>
                <c:pt idx="754">
                  <c:v>47</c:v>
                </c:pt>
                <c:pt idx="755">
                  <c:v>48</c:v>
                </c:pt>
                <c:pt idx="756">
                  <c:v>50</c:v>
                </c:pt>
                <c:pt idx="757">
                  <c:v>51</c:v>
                </c:pt>
                <c:pt idx="758">
                  <c:v>51</c:v>
                </c:pt>
                <c:pt idx="759">
                  <c:v>55</c:v>
                </c:pt>
                <c:pt idx="760">
                  <c:v>55</c:v>
                </c:pt>
                <c:pt idx="761">
                  <c:v>54</c:v>
                </c:pt>
                <c:pt idx="762">
                  <c:v>53</c:v>
                </c:pt>
                <c:pt idx="763">
                  <c:v>54</c:v>
                </c:pt>
                <c:pt idx="764">
                  <c:v>56</c:v>
                </c:pt>
                <c:pt idx="765">
                  <c:v>55</c:v>
                </c:pt>
                <c:pt idx="766">
                  <c:v>57</c:v>
                </c:pt>
                <c:pt idx="767">
                  <c:v>59</c:v>
                </c:pt>
                <c:pt idx="768">
                  <c:v>57</c:v>
                </c:pt>
                <c:pt idx="769">
                  <c:v>59</c:v>
                </c:pt>
                <c:pt idx="770">
                  <c:v>59</c:v>
                </c:pt>
                <c:pt idx="771">
                  <c:v>57</c:v>
                </c:pt>
                <c:pt idx="772">
                  <c:v>57</c:v>
                </c:pt>
                <c:pt idx="773">
                  <c:v>61</c:v>
                </c:pt>
                <c:pt idx="774">
                  <c:v>63</c:v>
                </c:pt>
                <c:pt idx="775">
                  <c:v>65</c:v>
                </c:pt>
                <c:pt idx="776">
                  <c:v>64</c:v>
                </c:pt>
                <c:pt idx="777">
                  <c:v>64</c:v>
                </c:pt>
                <c:pt idx="778">
                  <c:v>66</c:v>
                </c:pt>
                <c:pt idx="779">
                  <c:v>66</c:v>
                </c:pt>
                <c:pt idx="780">
                  <c:v>68</c:v>
                </c:pt>
                <c:pt idx="781">
                  <c:v>69</c:v>
                </c:pt>
                <c:pt idx="782">
                  <c:v>69</c:v>
                </c:pt>
                <c:pt idx="783">
                  <c:v>70</c:v>
                </c:pt>
                <c:pt idx="784">
                  <c:v>72</c:v>
                </c:pt>
                <c:pt idx="785">
                  <c:v>73</c:v>
                </c:pt>
                <c:pt idx="786">
                  <c:v>71</c:v>
                </c:pt>
                <c:pt idx="787">
                  <c:v>74</c:v>
                </c:pt>
                <c:pt idx="788">
                  <c:v>75</c:v>
                </c:pt>
                <c:pt idx="789">
                  <c:v>76</c:v>
                </c:pt>
                <c:pt idx="790">
                  <c:v>76</c:v>
                </c:pt>
                <c:pt idx="791">
                  <c:v>75</c:v>
                </c:pt>
                <c:pt idx="792">
                  <c:v>78</c:v>
                </c:pt>
                <c:pt idx="793">
                  <c:v>80</c:v>
                </c:pt>
                <c:pt idx="794">
                  <c:v>81</c:v>
                </c:pt>
                <c:pt idx="795">
                  <c:v>80</c:v>
                </c:pt>
                <c:pt idx="796">
                  <c:v>81</c:v>
                </c:pt>
                <c:pt idx="797">
                  <c:v>85</c:v>
                </c:pt>
                <c:pt idx="798">
                  <c:v>89</c:v>
                </c:pt>
                <c:pt idx="799">
                  <c:v>91</c:v>
                </c:pt>
                <c:pt idx="800">
                  <c:v>90</c:v>
                </c:pt>
                <c:pt idx="801">
                  <c:v>91</c:v>
                </c:pt>
                <c:pt idx="802">
                  <c:v>92</c:v>
                </c:pt>
                <c:pt idx="803">
                  <c:v>94</c:v>
                </c:pt>
                <c:pt idx="804">
                  <c:v>93</c:v>
                </c:pt>
                <c:pt idx="805">
                  <c:v>93</c:v>
                </c:pt>
                <c:pt idx="806">
                  <c:v>92</c:v>
                </c:pt>
                <c:pt idx="807">
                  <c:v>94</c:v>
                </c:pt>
                <c:pt idx="808">
                  <c:v>94</c:v>
                </c:pt>
                <c:pt idx="809">
                  <c:v>96</c:v>
                </c:pt>
                <c:pt idx="810">
                  <c:v>98</c:v>
                </c:pt>
                <c:pt idx="811">
                  <c:v>101</c:v>
                </c:pt>
                <c:pt idx="812">
                  <c:v>99</c:v>
                </c:pt>
                <c:pt idx="813">
                  <c:v>101</c:v>
                </c:pt>
                <c:pt idx="814">
                  <c:v>102</c:v>
                </c:pt>
                <c:pt idx="815">
                  <c:v>105</c:v>
                </c:pt>
                <c:pt idx="816">
                  <c:v>108</c:v>
                </c:pt>
                <c:pt idx="817">
                  <c:v>108</c:v>
                </c:pt>
                <c:pt idx="818">
                  <c:v>108</c:v>
                </c:pt>
                <c:pt idx="819">
                  <c:v>110</c:v>
                </c:pt>
                <c:pt idx="820">
                  <c:v>113</c:v>
                </c:pt>
                <c:pt idx="821">
                  <c:v>116</c:v>
                </c:pt>
                <c:pt idx="822">
                  <c:v>115</c:v>
                </c:pt>
                <c:pt idx="823">
                  <c:v>117</c:v>
                </c:pt>
                <c:pt idx="824">
                  <c:v>116</c:v>
                </c:pt>
                <c:pt idx="825">
                  <c:v>117</c:v>
                </c:pt>
                <c:pt idx="826">
                  <c:v>119</c:v>
                </c:pt>
                <c:pt idx="827">
                  <c:v>120</c:v>
                </c:pt>
                <c:pt idx="828">
                  <c:v>126</c:v>
                </c:pt>
                <c:pt idx="829">
                  <c:v>126</c:v>
                </c:pt>
                <c:pt idx="830">
                  <c:v>132</c:v>
                </c:pt>
                <c:pt idx="831">
                  <c:v>133</c:v>
                </c:pt>
                <c:pt idx="832">
                  <c:v>136</c:v>
                </c:pt>
                <c:pt idx="833">
                  <c:v>134</c:v>
                </c:pt>
                <c:pt idx="834">
                  <c:v>133</c:v>
                </c:pt>
                <c:pt idx="835">
                  <c:v>139</c:v>
                </c:pt>
                <c:pt idx="836">
                  <c:v>141</c:v>
                </c:pt>
                <c:pt idx="837">
                  <c:v>142</c:v>
                </c:pt>
                <c:pt idx="838">
                  <c:v>143</c:v>
                </c:pt>
                <c:pt idx="839">
                  <c:v>144</c:v>
                </c:pt>
                <c:pt idx="840">
                  <c:v>147</c:v>
                </c:pt>
                <c:pt idx="841">
                  <c:v>150</c:v>
                </c:pt>
                <c:pt idx="842">
                  <c:v>150</c:v>
                </c:pt>
                <c:pt idx="843">
                  <c:v>150</c:v>
                </c:pt>
                <c:pt idx="844">
                  <c:v>149</c:v>
                </c:pt>
                <c:pt idx="845">
                  <c:v>151</c:v>
                </c:pt>
                <c:pt idx="846">
                  <c:v>156</c:v>
                </c:pt>
                <c:pt idx="847">
                  <c:v>157</c:v>
                </c:pt>
                <c:pt idx="848">
                  <c:v>160</c:v>
                </c:pt>
                <c:pt idx="849">
                  <c:v>163</c:v>
                </c:pt>
                <c:pt idx="850">
                  <c:v>161</c:v>
                </c:pt>
                <c:pt idx="851">
                  <c:v>164</c:v>
                </c:pt>
                <c:pt idx="852">
                  <c:v>165</c:v>
                </c:pt>
                <c:pt idx="853">
                  <c:v>168</c:v>
                </c:pt>
                <c:pt idx="854">
                  <c:v>167</c:v>
                </c:pt>
                <c:pt idx="855">
                  <c:v>173</c:v>
                </c:pt>
                <c:pt idx="856">
                  <c:v>171</c:v>
                </c:pt>
                <c:pt idx="857">
                  <c:v>178</c:v>
                </c:pt>
                <c:pt idx="858">
                  <c:v>181</c:v>
                </c:pt>
                <c:pt idx="859">
                  <c:v>185</c:v>
                </c:pt>
                <c:pt idx="860">
                  <c:v>188</c:v>
                </c:pt>
                <c:pt idx="861">
                  <c:v>191</c:v>
                </c:pt>
                <c:pt idx="862">
                  <c:v>190</c:v>
                </c:pt>
                <c:pt idx="863">
                  <c:v>194</c:v>
                </c:pt>
                <c:pt idx="864">
                  <c:v>194</c:v>
                </c:pt>
                <c:pt idx="865">
                  <c:v>193</c:v>
                </c:pt>
                <c:pt idx="866">
                  <c:v>191</c:v>
                </c:pt>
                <c:pt idx="867">
                  <c:v>197</c:v>
                </c:pt>
                <c:pt idx="868">
                  <c:v>198</c:v>
                </c:pt>
                <c:pt idx="869">
                  <c:v>199</c:v>
                </c:pt>
                <c:pt idx="870">
                  <c:v>202</c:v>
                </c:pt>
                <c:pt idx="871">
                  <c:v>206</c:v>
                </c:pt>
                <c:pt idx="872">
                  <c:v>206</c:v>
                </c:pt>
                <c:pt idx="873">
                  <c:v>216</c:v>
                </c:pt>
                <c:pt idx="874">
                  <c:v>218</c:v>
                </c:pt>
                <c:pt idx="875">
                  <c:v>217</c:v>
                </c:pt>
                <c:pt idx="876">
                  <c:v>223</c:v>
                </c:pt>
                <c:pt idx="877">
                  <c:v>223</c:v>
                </c:pt>
                <c:pt idx="878">
                  <c:v>225</c:v>
                </c:pt>
                <c:pt idx="879">
                  <c:v>228</c:v>
                </c:pt>
                <c:pt idx="880">
                  <c:v>229</c:v>
                </c:pt>
                <c:pt idx="881">
                  <c:v>233</c:v>
                </c:pt>
                <c:pt idx="882">
                  <c:v>234</c:v>
                </c:pt>
                <c:pt idx="883">
                  <c:v>241</c:v>
                </c:pt>
                <c:pt idx="884">
                  <c:v>241</c:v>
                </c:pt>
                <c:pt idx="885">
                  <c:v>245</c:v>
                </c:pt>
                <c:pt idx="886">
                  <c:v>245</c:v>
                </c:pt>
                <c:pt idx="887">
                  <c:v>246</c:v>
                </c:pt>
                <c:pt idx="888">
                  <c:v>253</c:v>
                </c:pt>
                <c:pt idx="889">
                  <c:v>260</c:v>
                </c:pt>
                <c:pt idx="890">
                  <c:v>265</c:v>
                </c:pt>
                <c:pt idx="891">
                  <c:v>267</c:v>
                </c:pt>
                <c:pt idx="892">
                  <c:v>264</c:v>
                </c:pt>
                <c:pt idx="893">
                  <c:v>268</c:v>
                </c:pt>
                <c:pt idx="894">
                  <c:v>269</c:v>
                </c:pt>
                <c:pt idx="895">
                  <c:v>276</c:v>
                </c:pt>
                <c:pt idx="896">
                  <c:v>286</c:v>
                </c:pt>
                <c:pt idx="897">
                  <c:v>285</c:v>
                </c:pt>
                <c:pt idx="898">
                  <c:v>285</c:v>
                </c:pt>
                <c:pt idx="899">
                  <c:v>283</c:v>
                </c:pt>
                <c:pt idx="900">
                  <c:v>285</c:v>
                </c:pt>
                <c:pt idx="901">
                  <c:v>287</c:v>
                </c:pt>
                <c:pt idx="902">
                  <c:v>289</c:v>
                </c:pt>
                <c:pt idx="903">
                  <c:v>295</c:v>
                </c:pt>
                <c:pt idx="904">
                  <c:v>294</c:v>
                </c:pt>
                <c:pt idx="905">
                  <c:v>298</c:v>
                </c:pt>
                <c:pt idx="906">
                  <c:v>303</c:v>
                </c:pt>
                <c:pt idx="907">
                  <c:v>304</c:v>
                </c:pt>
                <c:pt idx="908">
                  <c:v>304</c:v>
                </c:pt>
                <c:pt idx="909">
                  <c:v>308</c:v>
                </c:pt>
                <c:pt idx="910">
                  <c:v>313</c:v>
                </c:pt>
                <c:pt idx="911">
                  <c:v>318</c:v>
                </c:pt>
                <c:pt idx="912">
                  <c:v>327</c:v>
                </c:pt>
                <c:pt idx="913">
                  <c:v>328</c:v>
                </c:pt>
                <c:pt idx="914">
                  <c:v>330</c:v>
                </c:pt>
                <c:pt idx="915">
                  <c:v>329</c:v>
                </c:pt>
                <c:pt idx="916">
                  <c:v>337</c:v>
                </c:pt>
                <c:pt idx="917">
                  <c:v>343</c:v>
                </c:pt>
                <c:pt idx="918">
                  <c:v>342</c:v>
                </c:pt>
                <c:pt idx="919">
                  <c:v>343</c:v>
                </c:pt>
                <c:pt idx="920">
                  <c:v>349</c:v>
                </c:pt>
                <c:pt idx="921">
                  <c:v>357</c:v>
                </c:pt>
                <c:pt idx="922">
                  <c:v>368</c:v>
                </c:pt>
                <c:pt idx="923">
                  <c:v>367</c:v>
                </c:pt>
                <c:pt idx="924">
                  <c:v>371</c:v>
                </c:pt>
                <c:pt idx="925">
                  <c:v>369</c:v>
                </c:pt>
                <c:pt idx="926">
                  <c:v>371</c:v>
                </c:pt>
                <c:pt idx="927">
                  <c:v>372</c:v>
                </c:pt>
                <c:pt idx="928">
                  <c:v>372</c:v>
                </c:pt>
                <c:pt idx="929">
                  <c:v>370</c:v>
                </c:pt>
                <c:pt idx="930">
                  <c:v>375</c:v>
                </c:pt>
                <c:pt idx="931">
                  <c:v>381</c:v>
                </c:pt>
                <c:pt idx="932">
                  <c:v>386</c:v>
                </c:pt>
                <c:pt idx="933">
                  <c:v>389</c:v>
                </c:pt>
                <c:pt idx="934">
                  <c:v>392</c:v>
                </c:pt>
                <c:pt idx="935">
                  <c:v>398</c:v>
                </c:pt>
                <c:pt idx="936">
                  <c:v>399</c:v>
                </c:pt>
                <c:pt idx="937">
                  <c:v>399</c:v>
                </c:pt>
                <c:pt idx="938">
                  <c:v>403</c:v>
                </c:pt>
                <c:pt idx="939">
                  <c:v>403</c:v>
                </c:pt>
                <c:pt idx="940">
                  <c:v>407</c:v>
                </c:pt>
                <c:pt idx="941">
                  <c:v>411</c:v>
                </c:pt>
                <c:pt idx="942">
                  <c:v>411</c:v>
                </c:pt>
                <c:pt idx="943">
                  <c:v>417</c:v>
                </c:pt>
                <c:pt idx="944">
                  <c:v>416</c:v>
                </c:pt>
                <c:pt idx="945">
                  <c:v>421</c:v>
                </c:pt>
                <c:pt idx="946">
                  <c:v>426</c:v>
                </c:pt>
                <c:pt idx="947">
                  <c:v>429</c:v>
                </c:pt>
                <c:pt idx="948">
                  <c:v>436</c:v>
                </c:pt>
                <c:pt idx="949">
                  <c:v>437</c:v>
                </c:pt>
                <c:pt idx="950">
                  <c:v>437</c:v>
                </c:pt>
                <c:pt idx="951">
                  <c:v>444</c:v>
                </c:pt>
                <c:pt idx="952">
                  <c:v>449</c:v>
                </c:pt>
                <c:pt idx="953">
                  <c:v>449</c:v>
                </c:pt>
                <c:pt idx="954">
                  <c:v>451</c:v>
                </c:pt>
                <c:pt idx="955">
                  <c:v>453</c:v>
                </c:pt>
                <c:pt idx="956">
                  <c:v>451</c:v>
                </c:pt>
                <c:pt idx="957">
                  <c:v>458</c:v>
                </c:pt>
                <c:pt idx="958">
                  <c:v>463</c:v>
                </c:pt>
                <c:pt idx="959">
                  <c:v>461</c:v>
                </c:pt>
                <c:pt idx="960">
                  <c:v>459</c:v>
                </c:pt>
                <c:pt idx="961">
                  <c:v>463</c:v>
                </c:pt>
                <c:pt idx="962">
                  <c:v>476</c:v>
                </c:pt>
                <c:pt idx="963">
                  <c:v>478</c:v>
                </c:pt>
                <c:pt idx="964">
                  <c:v>480</c:v>
                </c:pt>
                <c:pt idx="965">
                  <c:v>481</c:v>
                </c:pt>
                <c:pt idx="966">
                  <c:v>482</c:v>
                </c:pt>
                <c:pt idx="967">
                  <c:v>485</c:v>
                </c:pt>
                <c:pt idx="968">
                  <c:v>484</c:v>
                </c:pt>
                <c:pt idx="969">
                  <c:v>483</c:v>
                </c:pt>
                <c:pt idx="970">
                  <c:v>484</c:v>
                </c:pt>
                <c:pt idx="971">
                  <c:v>490</c:v>
                </c:pt>
                <c:pt idx="972">
                  <c:v>496</c:v>
                </c:pt>
                <c:pt idx="973">
                  <c:v>495</c:v>
                </c:pt>
                <c:pt idx="974">
                  <c:v>494</c:v>
                </c:pt>
                <c:pt idx="975">
                  <c:v>497</c:v>
                </c:pt>
                <c:pt idx="976">
                  <c:v>502</c:v>
                </c:pt>
                <c:pt idx="977">
                  <c:v>502</c:v>
                </c:pt>
                <c:pt idx="978">
                  <c:v>504</c:v>
                </c:pt>
                <c:pt idx="979">
                  <c:v>505</c:v>
                </c:pt>
                <c:pt idx="980">
                  <c:v>510</c:v>
                </c:pt>
                <c:pt idx="981">
                  <c:v>515</c:v>
                </c:pt>
                <c:pt idx="982">
                  <c:v>517</c:v>
                </c:pt>
                <c:pt idx="983">
                  <c:v>516</c:v>
                </c:pt>
                <c:pt idx="984">
                  <c:v>513</c:v>
                </c:pt>
                <c:pt idx="985">
                  <c:v>511</c:v>
                </c:pt>
                <c:pt idx="986">
                  <c:v>512</c:v>
                </c:pt>
                <c:pt idx="987">
                  <c:v>524</c:v>
                </c:pt>
                <c:pt idx="988">
                  <c:v>526</c:v>
                </c:pt>
                <c:pt idx="989">
                  <c:v>525</c:v>
                </c:pt>
                <c:pt idx="990">
                  <c:v>525</c:v>
                </c:pt>
                <c:pt idx="991">
                  <c:v>524</c:v>
                </c:pt>
                <c:pt idx="992">
                  <c:v>528</c:v>
                </c:pt>
                <c:pt idx="993">
                  <c:v>531</c:v>
                </c:pt>
                <c:pt idx="994">
                  <c:v>532</c:v>
                </c:pt>
                <c:pt idx="995">
                  <c:v>530</c:v>
                </c:pt>
                <c:pt idx="996">
                  <c:v>533</c:v>
                </c:pt>
                <c:pt idx="997">
                  <c:v>536</c:v>
                </c:pt>
                <c:pt idx="998">
                  <c:v>540</c:v>
                </c:pt>
                <c:pt idx="999">
                  <c:v>541</c:v>
                </c:pt>
                <c:pt idx="1000">
                  <c:v>540</c:v>
                </c:pt>
                <c:pt idx="1001">
                  <c:v>542</c:v>
                </c:pt>
                <c:pt idx="1002">
                  <c:v>543</c:v>
                </c:pt>
                <c:pt idx="1003">
                  <c:v>548</c:v>
                </c:pt>
                <c:pt idx="1004">
                  <c:v>550</c:v>
                </c:pt>
                <c:pt idx="1005">
                  <c:v>547</c:v>
                </c:pt>
                <c:pt idx="1006">
                  <c:v>547</c:v>
                </c:pt>
                <c:pt idx="1007">
                  <c:v>544</c:v>
                </c:pt>
                <c:pt idx="1008">
                  <c:v>547</c:v>
                </c:pt>
                <c:pt idx="1009">
                  <c:v>549</c:v>
                </c:pt>
                <c:pt idx="1010">
                  <c:v>558</c:v>
                </c:pt>
                <c:pt idx="1011">
                  <c:v>558</c:v>
                </c:pt>
                <c:pt idx="1012">
                  <c:v>559</c:v>
                </c:pt>
                <c:pt idx="1013">
                  <c:v>558</c:v>
                </c:pt>
                <c:pt idx="1014">
                  <c:v>560</c:v>
                </c:pt>
                <c:pt idx="1015">
                  <c:v>560</c:v>
                </c:pt>
                <c:pt idx="1016">
                  <c:v>561</c:v>
                </c:pt>
                <c:pt idx="1017">
                  <c:v>559</c:v>
                </c:pt>
                <c:pt idx="1018">
                  <c:v>558</c:v>
                </c:pt>
                <c:pt idx="1019">
                  <c:v>561</c:v>
                </c:pt>
                <c:pt idx="1020">
                  <c:v>565</c:v>
                </c:pt>
                <c:pt idx="1021">
                  <c:v>564</c:v>
                </c:pt>
                <c:pt idx="1022">
                  <c:v>563</c:v>
                </c:pt>
                <c:pt idx="1023">
                  <c:v>563</c:v>
                </c:pt>
                <c:pt idx="1024">
                  <c:v>563</c:v>
                </c:pt>
                <c:pt idx="1025">
                  <c:v>563</c:v>
                </c:pt>
                <c:pt idx="1026">
                  <c:v>565</c:v>
                </c:pt>
                <c:pt idx="1027">
                  <c:v>567</c:v>
                </c:pt>
                <c:pt idx="1028">
                  <c:v>569</c:v>
                </c:pt>
                <c:pt idx="1029">
                  <c:v>567</c:v>
                </c:pt>
                <c:pt idx="1030">
                  <c:v>570</c:v>
                </c:pt>
                <c:pt idx="1031">
                  <c:v>570</c:v>
                </c:pt>
                <c:pt idx="1032">
                  <c:v>572</c:v>
                </c:pt>
                <c:pt idx="1033">
                  <c:v>572</c:v>
                </c:pt>
                <c:pt idx="1034">
                  <c:v>573</c:v>
                </c:pt>
                <c:pt idx="1035">
                  <c:v>573</c:v>
                </c:pt>
                <c:pt idx="1036">
                  <c:v>574</c:v>
                </c:pt>
                <c:pt idx="1037">
                  <c:v>575</c:v>
                </c:pt>
                <c:pt idx="1038">
                  <c:v>577</c:v>
                </c:pt>
                <c:pt idx="1039">
                  <c:v>577</c:v>
                </c:pt>
                <c:pt idx="1040">
                  <c:v>580</c:v>
                </c:pt>
                <c:pt idx="1041">
                  <c:v>579</c:v>
                </c:pt>
                <c:pt idx="1042">
                  <c:v>578</c:v>
                </c:pt>
                <c:pt idx="1043">
                  <c:v>579</c:v>
                </c:pt>
                <c:pt idx="1044">
                  <c:v>580</c:v>
                </c:pt>
                <c:pt idx="1045">
                  <c:v>584</c:v>
                </c:pt>
                <c:pt idx="1046">
                  <c:v>586</c:v>
                </c:pt>
                <c:pt idx="1047">
                  <c:v>585</c:v>
                </c:pt>
                <c:pt idx="1048">
                  <c:v>584</c:v>
                </c:pt>
                <c:pt idx="1049">
                  <c:v>584</c:v>
                </c:pt>
                <c:pt idx="1050">
                  <c:v>586</c:v>
                </c:pt>
                <c:pt idx="1051">
                  <c:v>586</c:v>
                </c:pt>
                <c:pt idx="1052">
                  <c:v>587</c:v>
                </c:pt>
                <c:pt idx="1053">
                  <c:v>589</c:v>
                </c:pt>
                <c:pt idx="1054">
                  <c:v>590</c:v>
                </c:pt>
                <c:pt idx="1055">
                  <c:v>590</c:v>
                </c:pt>
                <c:pt idx="1056">
                  <c:v>592</c:v>
                </c:pt>
                <c:pt idx="1057">
                  <c:v>593</c:v>
                </c:pt>
                <c:pt idx="1058">
                  <c:v>592</c:v>
                </c:pt>
                <c:pt idx="1059">
                  <c:v>593</c:v>
                </c:pt>
                <c:pt idx="1060">
                  <c:v>593</c:v>
                </c:pt>
                <c:pt idx="1061">
                  <c:v>594</c:v>
                </c:pt>
                <c:pt idx="1062">
                  <c:v>596</c:v>
                </c:pt>
                <c:pt idx="1063">
                  <c:v>598</c:v>
                </c:pt>
                <c:pt idx="1064">
                  <c:v>598</c:v>
                </c:pt>
                <c:pt idx="1065">
                  <c:v>596</c:v>
                </c:pt>
                <c:pt idx="1066">
                  <c:v>598</c:v>
                </c:pt>
                <c:pt idx="1067">
                  <c:v>598</c:v>
                </c:pt>
                <c:pt idx="1068">
                  <c:v>600</c:v>
                </c:pt>
                <c:pt idx="1069">
                  <c:v>600</c:v>
                </c:pt>
                <c:pt idx="1070">
                  <c:v>599</c:v>
                </c:pt>
                <c:pt idx="1071">
                  <c:v>600</c:v>
                </c:pt>
                <c:pt idx="1072">
                  <c:v>600</c:v>
                </c:pt>
                <c:pt idx="1073">
                  <c:v>601</c:v>
                </c:pt>
                <c:pt idx="1074">
                  <c:v>601</c:v>
                </c:pt>
                <c:pt idx="1075">
                  <c:v>601</c:v>
                </c:pt>
                <c:pt idx="1076">
                  <c:v>603</c:v>
                </c:pt>
                <c:pt idx="1077">
                  <c:v>602</c:v>
                </c:pt>
                <c:pt idx="1078">
                  <c:v>604</c:v>
                </c:pt>
                <c:pt idx="1079">
                  <c:v>604</c:v>
                </c:pt>
                <c:pt idx="1080">
                  <c:v>604</c:v>
                </c:pt>
                <c:pt idx="1081">
                  <c:v>604</c:v>
                </c:pt>
                <c:pt idx="1082">
                  <c:v>605</c:v>
                </c:pt>
                <c:pt idx="1083">
                  <c:v>605</c:v>
                </c:pt>
                <c:pt idx="1084">
                  <c:v>606</c:v>
                </c:pt>
                <c:pt idx="1085">
                  <c:v>606</c:v>
                </c:pt>
                <c:pt idx="1086">
                  <c:v>606</c:v>
                </c:pt>
                <c:pt idx="1087">
                  <c:v>606</c:v>
                </c:pt>
                <c:pt idx="1088">
                  <c:v>606</c:v>
                </c:pt>
                <c:pt idx="1089">
                  <c:v>606</c:v>
                </c:pt>
                <c:pt idx="1090">
                  <c:v>607</c:v>
                </c:pt>
                <c:pt idx="1091">
                  <c:v>607</c:v>
                </c:pt>
                <c:pt idx="1092">
                  <c:v>607</c:v>
                </c:pt>
                <c:pt idx="1093">
                  <c:v>607</c:v>
                </c:pt>
                <c:pt idx="1094">
                  <c:v>607</c:v>
                </c:pt>
                <c:pt idx="1095">
                  <c:v>608</c:v>
                </c:pt>
                <c:pt idx="1096">
                  <c:v>608</c:v>
                </c:pt>
                <c:pt idx="1097">
                  <c:v>609</c:v>
                </c:pt>
                <c:pt idx="1098">
                  <c:v>612</c:v>
                </c:pt>
                <c:pt idx="1099">
                  <c:v>611</c:v>
                </c:pt>
                <c:pt idx="1100">
                  <c:v>609</c:v>
                </c:pt>
                <c:pt idx="1101">
                  <c:v>609</c:v>
                </c:pt>
                <c:pt idx="1102">
                  <c:v>609</c:v>
                </c:pt>
                <c:pt idx="1103">
                  <c:v>609</c:v>
                </c:pt>
                <c:pt idx="1104">
                  <c:v>609</c:v>
                </c:pt>
                <c:pt idx="1105">
                  <c:v>609</c:v>
                </c:pt>
                <c:pt idx="1106">
                  <c:v>609</c:v>
                </c:pt>
                <c:pt idx="1107">
                  <c:v>609</c:v>
                </c:pt>
                <c:pt idx="1108">
                  <c:v>609</c:v>
                </c:pt>
                <c:pt idx="1109">
                  <c:v>609</c:v>
                </c:pt>
                <c:pt idx="1110">
                  <c:v>610</c:v>
                </c:pt>
                <c:pt idx="1111">
                  <c:v>610</c:v>
                </c:pt>
                <c:pt idx="1112">
                  <c:v>610</c:v>
                </c:pt>
                <c:pt idx="1113">
                  <c:v>611</c:v>
                </c:pt>
                <c:pt idx="1114">
                  <c:v>611</c:v>
                </c:pt>
                <c:pt idx="1115">
                  <c:v>611</c:v>
                </c:pt>
                <c:pt idx="1116">
                  <c:v>611</c:v>
                </c:pt>
                <c:pt idx="1117">
                  <c:v>611</c:v>
                </c:pt>
                <c:pt idx="1118">
                  <c:v>611</c:v>
                </c:pt>
                <c:pt idx="1119">
                  <c:v>611</c:v>
                </c:pt>
                <c:pt idx="1120">
                  <c:v>611</c:v>
                </c:pt>
                <c:pt idx="1121">
                  <c:v>611</c:v>
                </c:pt>
                <c:pt idx="1122">
                  <c:v>611</c:v>
                </c:pt>
                <c:pt idx="1123">
                  <c:v>611</c:v>
                </c:pt>
                <c:pt idx="1124">
                  <c:v>611</c:v>
                </c:pt>
                <c:pt idx="1125">
                  <c:v>611</c:v>
                </c:pt>
                <c:pt idx="1126">
                  <c:v>611</c:v>
                </c:pt>
                <c:pt idx="1127">
                  <c:v>611</c:v>
                </c:pt>
                <c:pt idx="1128">
                  <c:v>611</c:v>
                </c:pt>
                <c:pt idx="1129">
                  <c:v>611</c:v>
                </c:pt>
                <c:pt idx="1130">
                  <c:v>611</c:v>
                </c:pt>
                <c:pt idx="1131">
                  <c:v>611</c:v>
                </c:pt>
                <c:pt idx="1132">
                  <c:v>611</c:v>
                </c:pt>
                <c:pt idx="1133">
                  <c:v>611</c:v>
                </c:pt>
                <c:pt idx="1134">
                  <c:v>611</c:v>
                </c:pt>
                <c:pt idx="1135">
                  <c:v>611</c:v>
                </c:pt>
                <c:pt idx="1136">
                  <c:v>611</c:v>
                </c:pt>
                <c:pt idx="1137">
                  <c:v>612</c:v>
                </c:pt>
                <c:pt idx="1138">
                  <c:v>612</c:v>
                </c:pt>
                <c:pt idx="1139">
                  <c:v>613</c:v>
                </c:pt>
                <c:pt idx="1140">
                  <c:v>613</c:v>
                </c:pt>
                <c:pt idx="1141">
                  <c:v>613</c:v>
                </c:pt>
                <c:pt idx="1142">
                  <c:v>615</c:v>
                </c:pt>
                <c:pt idx="1143">
                  <c:v>615</c:v>
                </c:pt>
                <c:pt idx="1144">
                  <c:v>615</c:v>
                </c:pt>
                <c:pt idx="1145">
                  <c:v>615</c:v>
                </c:pt>
                <c:pt idx="1146">
                  <c:v>615</c:v>
                </c:pt>
                <c:pt idx="1147">
                  <c:v>615</c:v>
                </c:pt>
                <c:pt idx="1148">
                  <c:v>617</c:v>
                </c:pt>
                <c:pt idx="1149">
                  <c:v>617</c:v>
                </c:pt>
                <c:pt idx="1150">
                  <c:v>617</c:v>
                </c:pt>
                <c:pt idx="1151">
                  <c:v>617</c:v>
                </c:pt>
                <c:pt idx="1152">
                  <c:v>618</c:v>
                </c:pt>
                <c:pt idx="1153">
                  <c:v>618</c:v>
                </c:pt>
                <c:pt idx="1154">
                  <c:v>618</c:v>
                </c:pt>
                <c:pt idx="1155">
                  <c:v>618</c:v>
                </c:pt>
                <c:pt idx="1156">
                  <c:v>619</c:v>
                </c:pt>
                <c:pt idx="1157">
                  <c:v>619</c:v>
                </c:pt>
                <c:pt idx="1158">
                  <c:v>621</c:v>
                </c:pt>
                <c:pt idx="1159">
                  <c:v>622</c:v>
                </c:pt>
                <c:pt idx="1160">
                  <c:v>622</c:v>
                </c:pt>
                <c:pt idx="1161">
                  <c:v>621</c:v>
                </c:pt>
                <c:pt idx="1162">
                  <c:v>620</c:v>
                </c:pt>
                <c:pt idx="1163">
                  <c:v>620</c:v>
                </c:pt>
                <c:pt idx="1164">
                  <c:v>620</c:v>
                </c:pt>
                <c:pt idx="1165">
                  <c:v>620</c:v>
                </c:pt>
                <c:pt idx="1166">
                  <c:v>620</c:v>
                </c:pt>
                <c:pt idx="1167">
                  <c:v>620</c:v>
                </c:pt>
                <c:pt idx="1168">
                  <c:v>623</c:v>
                </c:pt>
                <c:pt idx="1169">
                  <c:v>623</c:v>
                </c:pt>
                <c:pt idx="1170">
                  <c:v>624</c:v>
                </c:pt>
                <c:pt idx="1171">
                  <c:v>626</c:v>
                </c:pt>
                <c:pt idx="1172">
                  <c:v>627</c:v>
                </c:pt>
                <c:pt idx="1173">
                  <c:v>627</c:v>
                </c:pt>
                <c:pt idx="1174">
                  <c:v>629</c:v>
                </c:pt>
                <c:pt idx="1175">
                  <c:v>628</c:v>
                </c:pt>
                <c:pt idx="1176">
                  <c:v>628</c:v>
                </c:pt>
                <c:pt idx="1177">
                  <c:v>629</c:v>
                </c:pt>
                <c:pt idx="1178">
                  <c:v>631</c:v>
                </c:pt>
                <c:pt idx="1179">
                  <c:v>631</c:v>
                </c:pt>
                <c:pt idx="1180">
                  <c:v>632</c:v>
                </c:pt>
                <c:pt idx="1181">
                  <c:v>634</c:v>
                </c:pt>
                <c:pt idx="1182">
                  <c:v>634</c:v>
                </c:pt>
                <c:pt idx="1183">
                  <c:v>632</c:v>
                </c:pt>
                <c:pt idx="1184">
                  <c:v>632</c:v>
                </c:pt>
                <c:pt idx="1185">
                  <c:v>632</c:v>
                </c:pt>
                <c:pt idx="1186">
                  <c:v>631</c:v>
                </c:pt>
                <c:pt idx="1187">
                  <c:v>631</c:v>
                </c:pt>
                <c:pt idx="1188">
                  <c:v>632</c:v>
                </c:pt>
                <c:pt idx="1189">
                  <c:v>636</c:v>
                </c:pt>
                <c:pt idx="1190">
                  <c:v>637</c:v>
                </c:pt>
                <c:pt idx="1191">
                  <c:v>636</c:v>
                </c:pt>
                <c:pt idx="1192">
                  <c:v>634</c:v>
                </c:pt>
                <c:pt idx="1193">
                  <c:v>637</c:v>
                </c:pt>
                <c:pt idx="1194">
                  <c:v>640</c:v>
                </c:pt>
                <c:pt idx="1195">
                  <c:v>641</c:v>
                </c:pt>
                <c:pt idx="1196">
                  <c:v>640</c:v>
                </c:pt>
                <c:pt idx="1197">
                  <c:v>641</c:v>
                </c:pt>
                <c:pt idx="1198">
                  <c:v>644</c:v>
                </c:pt>
                <c:pt idx="1199">
                  <c:v>644</c:v>
                </c:pt>
                <c:pt idx="1200">
                  <c:v>645</c:v>
                </c:pt>
                <c:pt idx="1201">
                  <c:v>647</c:v>
                </c:pt>
                <c:pt idx="1202">
                  <c:v>651</c:v>
                </c:pt>
                <c:pt idx="1203">
                  <c:v>653</c:v>
                </c:pt>
                <c:pt idx="1204">
                  <c:v>652</c:v>
                </c:pt>
                <c:pt idx="1205">
                  <c:v>650</c:v>
                </c:pt>
                <c:pt idx="1206">
                  <c:v>651</c:v>
                </c:pt>
                <c:pt idx="1207">
                  <c:v>650</c:v>
                </c:pt>
                <c:pt idx="1208">
                  <c:v>650</c:v>
                </c:pt>
                <c:pt idx="1209">
                  <c:v>654</c:v>
                </c:pt>
                <c:pt idx="1210">
                  <c:v>656</c:v>
                </c:pt>
                <c:pt idx="1211">
                  <c:v>656</c:v>
                </c:pt>
                <c:pt idx="1212">
                  <c:v>657</c:v>
                </c:pt>
                <c:pt idx="1213">
                  <c:v>656</c:v>
                </c:pt>
                <c:pt idx="1214">
                  <c:v>654</c:v>
                </c:pt>
                <c:pt idx="1215">
                  <c:v>657</c:v>
                </c:pt>
                <c:pt idx="1216">
                  <c:v>660</c:v>
                </c:pt>
                <c:pt idx="1217">
                  <c:v>661</c:v>
                </c:pt>
                <c:pt idx="1218">
                  <c:v>661</c:v>
                </c:pt>
                <c:pt idx="1219">
                  <c:v>659</c:v>
                </c:pt>
                <c:pt idx="1220">
                  <c:v>659</c:v>
                </c:pt>
                <c:pt idx="1221">
                  <c:v>660</c:v>
                </c:pt>
                <c:pt idx="1222">
                  <c:v>662</c:v>
                </c:pt>
                <c:pt idx="1223">
                  <c:v>664</c:v>
                </c:pt>
                <c:pt idx="1224">
                  <c:v>667</c:v>
                </c:pt>
                <c:pt idx="1225">
                  <c:v>669</c:v>
                </c:pt>
                <c:pt idx="1226">
                  <c:v>670</c:v>
                </c:pt>
                <c:pt idx="1227">
                  <c:v>674</c:v>
                </c:pt>
                <c:pt idx="1228">
                  <c:v>672</c:v>
                </c:pt>
                <c:pt idx="1229">
                  <c:v>676</c:v>
                </c:pt>
                <c:pt idx="1230">
                  <c:v>675</c:v>
                </c:pt>
                <c:pt idx="1231">
                  <c:v>675</c:v>
                </c:pt>
                <c:pt idx="1232">
                  <c:v>676</c:v>
                </c:pt>
                <c:pt idx="1233">
                  <c:v>678</c:v>
                </c:pt>
                <c:pt idx="1234">
                  <c:v>679</c:v>
                </c:pt>
                <c:pt idx="1235">
                  <c:v>678</c:v>
                </c:pt>
                <c:pt idx="1236">
                  <c:v>679</c:v>
                </c:pt>
                <c:pt idx="1237">
                  <c:v>680</c:v>
                </c:pt>
                <c:pt idx="1238">
                  <c:v>681</c:v>
                </c:pt>
                <c:pt idx="1239">
                  <c:v>682</c:v>
                </c:pt>
                <c:pt idx="1240">
                  <c:v>686</c:v>
                </c:pt>
                <c:pt idx="1241">
                  <c:v>687</c:v>
                </c:pt>
                <c:pt idx="1242">
                  <c:v>689</c:v>
                </c:pt>
                <c:pt idx="1243">
                  <c:v>690</c:v>
                </c:pt>
                <c:pt idx="1244">
                  <c:v>693</c:v>
                </c:pt>
                <c:pt idx="1245">
                  <c:v>692</c:v>
                </c:pt>
                <c:pt idx="1246">
                  <c:v>690</c:v>
                </c:pt>
                <c:pt idx="1247">
                  <c:v>692</c:v>
                </c:pt>
                <c:pt idx="1248">
                  <c:v>698</c:v>
                </c:pt>
                <c:pt idx="1249">
                  <c:v>701</c:v>
                </c:pt>
                <c:pt idx="1250">
                  <c:v>701</c:v>
                </c:pt>
                <c:pt idx="1251">
                  <c:v>699</c:v>
                </c:pt>
                <c:pt idx="1252">
                  <c:v>700</c:v>
                </c:pt>
                <c:pt idx="1253">
                  <c:v>701</c:v>
                </c:pt>
                <c:pt idx="1254">
                  <c:v>701</c:v>
                </c:pt>
                <c:pt idx="1255">
                  <c:v>699</c:v>
                </c:pt>
                <c:pt idx="1256">
                  <c:v>701</c:v>
                </c:pt>
                <c:pt idx="1257">
                  <c:v>705</c:v>
                </c:pt>
                <c:pt idx="1258">
                  <c:v>706</c:v>
                </c:pt>
                <c:pt idx="1259">
                  <c:v>706</c:v>
                </c:pt>
                <c:pt idx="1260">
                  <c:v>706</c:v>
                </c:pt>
                <c:pt idx="1261">
                  <c:v>707</c:v>
                </c:pt>
                <c:pt idx="1262">
                  <c:v>708</c:v>
                </c:pt>
                <c:pt idx="1263">
                  <c:v>710</c:v>
                </c:pt>
                <c:pt idx="1264">
                  <c:v>710</c:v>
                </c:pt>
                <c:pt idx="1265">
                  <c:v>715</c:v>
                </c:pt>
                <c:pt idx="1266">
                  <c:v>718</c:v>
                </c:pt>
                <c:pt idx="1267">
                  <c:v>716</c:v>
                </c:pt>
                <c:pt idx="1268">
                  <c:v>716</c:v>
                </c:pt>
                <c:pt idx="1269">
                  <c:v>720</c:v>
                </c:pt>
                <c:pt idx="1270">
                  <c:v>724</c:v>
                </c:pt>
                <c:pt idx="1271">
                  <c:v>725</c:v>
                </c:pt>
                <c:pt idx="1272">
                  <c:v>727</c:v>
                </c:pt>
                <c:pt idx="1273">
                  <c:v>730</c:v>
                </c:pt>
                <c:pt idx="1274">
                  <c:v>729</c:v>
                </c:pt>
                <c:pt idx="1275">
                  <c:v>728</c:v>
                </c:pt>
                <c:pt idx="1276">
                  <c:v>726</c:v>
                </c:pt>
                <c:pt idx="1277">
                  <c:v>729</c:v>
                </c:pt>
                <c:pt idx="1278">
                  <c:v>731</c:v>
                </c:pt>
                <c:pt idx="1279">
                  <c:v>733</c:v>
                </c:pt>
                <c:pt idx="1280">
                  <c:v>736</c:v>
                </c:pt>
                <c:pt idx="1281">
                  <c:v>739</c:v>
                </c:pt>
                <c:pt idx="1282">
                  <c:v>743</c:v>
                </c:pt>
                <c:pt idx="1283">
                  <c:v>744</c:v>
                </c:pt>
                <c:pt idx="1284">
                  <c:v>744</c:v>
                </c:pt>
                <c:pt idx="1285">
                  <c:v>747</c:v>
                </c:pt>
                <c:pt idx="1286">
                  <c:v>747</c:v>
                </c:pt>
                <c:pt idx="1287">
                  <c:v>748</c:v>
                </c:pt>
                <c:pt idx="1288">
                  <c:v>747</c:v>
                </c:pt>
                <c:pt idx="1289">
                  <c:v>749</c:v>
                </c:pt>
                <c:pt idx="1290">
                  <c:v>752</c:v>
                </c:pt>
                <c:pt idx="1291">
                  <c:v>759</c:v>
                </c:pt>
                <c:pt idx="1292">
                  <c:v>765</c:v>
                </c:pt>
                <c:pt idx="1293">
                  <c:v>765</c:v>
                </c:pt>
                <c:pt idx="1294">
                  <c:v>768</c:v>
                </c:pt>
                <c:pt idx="1295">
                  <c:v>775</c:v>
                </c:pt>
                <c:pt idx="1296">
                  <c:v>780</c:v>
                </c:pt>
                <c:pt idx="1297">
                  <c:v>779</c:v>
                </c:pt>
                <c:pt idx="1298">
                  <c:v>779</c:v>
                </c:pt>
                <c:pt idx="1299">
                  <c:v>781</c:v>
                </c:pt>
                <c:pt idx="1300">
                  <c:v>787</c:v>
                </c:pt>
                <c:pt idx="1301">
                  <c:v>793</c:v>
                </c:pt>
                <c:pt idx="1302">
                  <c:v>791</c:v>
                </c:pt>
                <c:pt idx="1303">
                  <c:v>792</c:v>
                </c:pt>
                <c:pt idx="1304">
                  <c:v>799</c:v>
                </c:pt>
                <c:pt idx="1305">
                  <c:v>803</c:v>
                </c:pt>
                <c:pt idx="1306">
                  <c:v>803</c:v>
                </c:pt>
                <c:pt idx="1307">
                  <c:v>807</c:v>
                </c:pt>
                <c:pt idx="1308">
                  <c:v>812</c:v>
                </c:pt>
                <c:pt idx="1309">
                  <c:v>817</c:v>
                </c:pt>
                <c:pt idx="1310">
                  <c:v>819</c:v>
                </c:pt>
                <c:pt idx="1311">
                  <c:v>823</c:v>
                </c:pt>
                <c:pt idx="1312">
                  <c:v>822</c:v>
                </c:pt>
                <c:pt idx="1313">
                  <c:v>824</c:v>
                </c:pt>
                <c:pt idx="1314">
                  <c:v>822</c:v>
                </c:pt>
                <c:pt idx="1315">
                  <c:v>827</c:v>
                </c:pt>
                <c:pt idx="1316">
                  <c:v>832</c:v>
                </c:pt>
                <c:pt idx="1317">
                  <c:v>835</c:v>
                </c:pt>
                <c:pt idx="1318">
                  <c:v>837</c:v>
                </c:pt>
                <c:pt idx="1319">
                  <c:v>845</c:v>
                </c:pt>
                <c:pt idx="1320">
                  <c:v>856</c:v>
                </c:pt>
                <c:pt idx="1321">
                  <c:v>865</c:v>
                </c:pt>
                <c:pt idx="1322">
                  <c:v>868</c:v>
                </c:pt>
                <c:pt idx="1323">
                  <c:v>864</c:v>
                </c:pt>
                <c:pt idx="1324">
                  <c:v>867</c:v>
                </c:pt>
                <c:pt idx="1325">
                  <c:v>863</c:v>
                </c:pt>
                <c:pt idx="1326">
                  <c:v>864</c:v>
                </c:pt>
                <c:pt idx="1327">
                  <c:v>872</c:v>
                </c:pt>
                <c:pt idx="1328">
                  <c:v>883</c:v>
                </c:pt>
                <c:pt idx="1329">
                  <c:v>895</c:v>
                </c:pt>
                <c:pt idx="1330">
                  <c:v>900</c:v>
                </c:pt>
                <c:pt idx="1331">
                  <c:v>909</c:v>
                </c:pt>
                <c:pt idx="1332">
                  <c:v>908</c:v>
                </c:pt>
                <c:pt idx="1333">
                  <c:v>917</c:v>
                </c:pt>
                <c:pt idx="1334">
                  <c:v>922</c:v>
                </c:pt>
                <c:pt idx="1335">
                  <c:v>928</c:v>
                </c:pt>
                <c:pt idx="1336">
                  <c:v>933</c:v>
                </c:pt>
                <c:pt idx="1337">
                  <c:v>940</c:v>
                </c:pt>
                <c:pt idx="1338">
                  <c:v>950</c:v>
                </c:pt>
                <c:pt idx="1339">
                  <c:v>948</c:v>
                </c:pt>
                <c:pt idx="1340">
                  <c:v>947</c:v>
                </c:pt>
                <c:pt idx="1341">
                  <c:v>946</c:v>
                </c:pt>
                <c:pt idx="1342">
                  <c:v>946</c:v>
                </c:pt>
                <c:pt idx="1343">
                  <c:v>942</c:v>
                </c:pt>
                <c:pt idx="1344">
                  <c:v>942</c:v>
                </c:pt>
                <c:pt idx="1345">
                  <c:v>945</c:v>
                </c:pt>
                <c:pt idx="1346">
                  <c:v>950</c:v>
                </c:pt>
                <c:pt idx="1347">
                  <c:v>956</c:v>
                </c:pt>
                <c:pt idx="1348">
                  <c:v>957</c:v>
                </c:pt>
                <c:pt idx="1349">
                  <c:v>964</c:v>
                </c:pt>
                <c:pt idx="1350">
                  <c:v>966</c:v>
                </c:pt>
                <c:pt idx="1351">
                  <c:v>971</c:v>
                </c:pt>
                <c:pt idx="1352">
                  <c:v>976</c:v>
                </c:pt>
                <c:pt idx="1353">
                  <c:v>979</c:v>
                </c:pt>
                <c:pt idx="1354">
                  <c:v>982</c:v>
                </c:pt>
                <c:pt idx="1355">
                  <c:v>978</c:v>
                </c:pt>
                <c:pt idx="1356">
                  <c:v>981</c:v>
                </c:pt>
                <c:pt idx="1357">
                  <c:v>984</c:v>
                </c:pt>
                <c:pt idx="1358">
                  <c:v>983</c:v>
                </c:pt>
                <c:pt idx="1359">
                  <c:v>986</c:v>
                </c:pt>
                <c:pt idx="1360">
                  <c:v>991</c:v>
                </c:pt>
                <c:pt idx="1361">
                  <c:v>992</c:v>
                </c:pt>
                <c:pt idx="1362">
                  <c:v>993</c:v>
                </c:pt>
                <c:pt idx="1363">
                  <c:v>1000</c:v>
                </c:pt>
                <c:pt idx="1364">
                  <c:v>1001</c:v>
                </c:pt>
                <c:pt idx="1365">
                  <c:v>998</c:v>
                </c:pt>
                <c:pt idx="1366">
                  <c:v>1002</c:v>
                </c:pt>
                <c:pt idx="1367">
                  <c:v>1000</c:v>
                </c:pt>
                <c:pt idx="1368">
                  <c:v>1003</c:v>
                </c:pt>
                <c:pt idx="1369">
                  <c:v>1005</c:v>
                </c:pt>
                <c:pt idx="1370">
                  <c:v>1005</c:v>
                </c:pt>
                <c:pt idx="1371">
                  <c:v>1012</c:v>
                </c:pt>
                <c:pt idx="1372">
                  <c:v>1014</c:v>
                </c:pt>
                <c:pt idx="1373">
                  <c:v>1016</c:v>
                </c:pt>
                <c:pt idx="1374">
                  <c:v>1013</c:v>
                </c:pt>
                <c:pt idx="1375">
                  <c:v>1011</c:v>
                </c:pt>
                <c:pt idx="1376">
                  <c:v>1015</c:v>
                </c:pt>
                <c:pt idx="1377">
                  <c:v>1016</c:v>
                </c:pt>
                <c:pt idx="1378">
                  <c:v>1021</c:v>
                </c:pt>
                <c:pt idx="1379">
                  <c:v>1024</c:v>
                </c:pt>
                <c:pt idx="1380">
                  <c:v>1028</c:v>
                </c:pt>
                <c:pt idx="1381">
                  <c:v>1032</c:v>
                </c:pt>
                <c:pt idx="1382">
                  <c:v>1034</c:v>
                </c:pt>
                <c:pt idx="1383">
                  <c:v>1034</c:v>
                </c:pt>
                <c:pt idx="1384">
                  <c:v>1034</c:v>
                </c:pt>
                <c:pt idx="1385">
                  <c:v>1035</c:v>
                </c:pt>
                <c:pt idx="1386">
                  <c:v>1036</c:v>
                </c:pt>
                <c:pt idx="1387">
                  <c:v>1037</c:v>
                </c:pt>
                <c:pt idx="1388">
                  <c:v>1039</c:v>
                </c:pt>
                <c:pt idx="1389">
                  <c:v>1043</c:v>
                </c:pt>
                <c:pt idx="1390">
                  <c:v>1043</c:v>
                </c:pt>
                <c:pt idx="1391">
                  <c:v>1047</c:v>
                </c:pt>
                <c:pt idx="1392">
                  <c:v>1048</c:v>
                </c:pt>
                <c:pt idx="1393">
                  <c:v>1049</c:v>
                </c:pt>
                <c:pt idx="1394">
                  <c:v>1052</c:v>
                </c:pt>
                <c:pt idx="1395">
                  <c:v>1050</c:v>
                </c:pt>
                <c:pt idx="1396">
                  <c:v>1049</c:v>
                </c:pt>
                <c:pt idx="1397">
                  <c:v>1050</c:v>
                </c:pt>
                <c:pt idx="1398">
                  <c:v>1051</c:v>
                </c:pt>
                <c:pt idx="1399">
                  <c:v>1056</c:v>
                </c:pt>
                <c:pt idx="1400">
                  <c:v>1058</c:v>
                </c:pt>
                <c:pt idx="1401">
                  <c:v>1063</c:v>
                </c:pt>
                <c:pt idx="1402">
                  <c:v>1069</c:v>
                </c:pt>
                <c:pt idx="1403">
                  <c:v>1074</c:v>
                </c:pt>
                <c:pt idx="1404">
                  <c:v>1079</c:v>
                </c:pt>
                <c:pt idx="1405">
                  <c:v>1080</c:v>
                </c:pt>
                <c:pt idx="1406">
                  <c:v>1084</c:v>
                </c:pt>
                <c:pt idx="1407">
                  <c:v>1085</c:v>
                </c:pt>
                <c:pt idx="1408">
                  <c:v>1087</c:v>
                </c:pt>
                <c:pt idx="1409">
                  <c:v>1089</c:v>
                </c:pt>
                <c:pt idx="1410">
                  <c:v>1089</c:v>
                </c:pt>
                <c:pt idx="1411">
                  <c:v>1099</c:v>
                </c:pt>
                <c:pt idx="1412">
                  <c:v>1108</c:v>
                </c:pt>
                <c:pt idx="1413">
                  <c:v>1115</c:v>
                </c:pt>
                <c:pt idx="1414">
                  <c:v>1124</c:v>
                </c:pt>
                <c:pt idx="1415">
                  <c:v>1133</c:v>
                </c:pt>
                <c:pt idx="1416">
                  <c:v>1149</c:v>
                </c:pt>
                <c:pt idx="1417">
                  <c:v>1157</c:v>
                </c:pt>
                <c:pt idx="1418">
                  <c:v>1171</c:v>
                </c:pt>
                <c:pt idx="1419">
                  <c:v>1181</c:v>
                </c:pt>
                <c:pt idx="1420">
                  <c:v>1190</c:v>
                </c:pt>
                <c:pt idx="1421">
                  <c:v>1196</c:v>
                </c:pt>
                <c:pt idx="1422">
                  <c:v>1212</c:v>
                </c:pt>
                <c:pt idx="1423">
                  <c:v>1221</c:v>
                </c:pt>
                <c:pt idx="1424">
                  <c:v>1229</c:v>
                </c:pt>
                <c:pt idx="1425">
                  <c:v>1239</c:v>
                </c:pt>
                <c:pt idx="1426">
                  <c:v>1247</c:v>
                </c:pt>
                <c:pt idx="1427">
                  <c:v>1268</c:v>
                </c:pt>
                <c:pt idx="1428">
                  <c:v>1275</c:v>
                </c:pt>
                <c:pt idx="1429">
                  <c:v>1282</c:v>
                </c:pt>
                <c:pt idx="1430">
                  <c:v>1297</c:v>
                </c:pt>
                <c:pt idx="1431">
                  <c:v>1307</c:v>
                </c:pt>
                <c:pt idx="1432">
                  <c:v>1315</c:v>
                </c:pt>
                <c:pt idx="1433">
                  <c:v>1325</c:v>
                </c:pt>
                <c:pt idx="1434">
                  <c:v>1332</c:v>
                </c:pt>
                <c:pt idx="1435">
                  <c:v>1346</c:v>
                </c:pt>
                <c:pt idx="1436">
                  <c:v>1359</c:v>
                </c:pt>
                <c:pt idx="1437">
                  <c:v>1369</c:v>
                </c:pt>
                <c:pt idx="1438">
                  <c:v>1377</c:v>
                </c:pt>
                <c:pt idx="1439">
                  <c:v>1384</c:v>
                </c:pt>
                <c:pt idx="1440">
                  <c:v>1392</c:v>
                </c:pt>
              </c:numCache>
            </c:numRef>
          </c:val>
          <c:extLst>
            <c:ext xmlns:c16="http://schemas.microsoft.com/office/drawing/2014/chart" uri="{C3380CC4-5D6E-409C-BE32-E72D297353CC}">
              <c16:uniqueId val="{00000000-9BAA-4201-918C-AB6EE3B02178}"/>
            </c:ext>
          </c:extLst>
        </c:ser>
        <c:ser>
          <c:idx val="1"/>
          <c:order val="1"/>
          <c:tx>
            <c:strRef>
              <c:f>Sheet3!$C$1</c:f>
              <c:strCache>
                <c:ptCount val="1"/>
                <c:pt idx="0">
                  <c:v>free</c:v>
                </c:pt>
              </c:strCache>
            </c:strRef>
          </c:tx>
          <c:spPr>
            <a:solidFill>
              <a:schemeClr val="accent1">
                <a:lumMod val="60000"/>
                <a:lumOff val="40000"/>
              </a:schemeClr>
            </a:solidFill>
            <a:ln>
              <a:noFill/>
            </a:ln>
            <a:effectLst/>
          </c:spPr>
          <c:invertIfNegative val="0"/>
          <c:cat>
            <c:strRef>
              <c:f>Sheet3!$A$2:$A$1442</c:f>
              <c:strCache>
                <c:ptCount val="14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strCache>
            </c:strRef>
          </c:cat>
          <c:val>
            <c:numRef>
              <c:f>Sheet3!$C$2:$C$1442</c:f>
              <c:numCache>
                <c:formatCode>General</c:formatCode>
                <c:ptCount val="14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1</c:v>
                </c:pt>
                <c:pt idx="58">
                  <c:v>2</c:v>
                </c:pt>
                <c:pt idx="59">
                  <c:v>0</c:v>
                </c:pt>
                <c:pt idx="60">
                  <c:v>1</c:v>
                </c:pt>
                <c:pt idx="61">
                  <c:v>0</c:v>
                </c:pt>
                <c:pt idx="62">
                  <c:v>3</c:v>
                </c:pt>
                <c:pt idx="63">
                  <c:v>0</c:v>
                </c:pt>
                <c:pt idx="64">
                  <c:v>0</c:v>
                </c:pt>
                <c:pt idx="65">
                  <c:v>0</c:v>
                </c:pt>
                <c:pt idx="66">
                  <c:v>0</c:v>
                </c:pt>
                <c:pt idx="67">
                  <c:v>0</c:v>
                </c:pt>
                <c:pt idx="68">
                  <c:v>2</c:v>
                </c:pt>
                <c:pt idx="69">
                  <c:v>4</c:v>
                </c:pt>
                <c:pt idx="70">
                  <c:v>6</c:v>
                </c:pt>
                <c:pt idx="71">
                  <c:v>6</c:v>
                </c:pt>
                <c:pt idx="72">
                  <c:v>4</c:v>
                </c:pt>
                <c:pt idx="73">
                  <c:v>5</c:v>
                </c:pt>
                <c:pt idx="74">
                  <c:v>5</c:v>
                </c:pt>
                <c:pt idx="75">
                  <c:v>7</c:v>
                </c:pt>
                <c:pt idx="76">
                  <c:v>8</c:v>
                </c:pt>
                <c:pt idx="77">
                  <c:v>9</c:v>
                </c:pt>
                <c:pt idx="78">
                  <c:v>9</c:v>
                </c:pt>
                <c:pt idx="79">
                  <c:v>9</c:v>
                </c:pt>
                <c:pt idx="80">
                  <c:v>9</c:v>
                </c:pt>
                <c:pt idx="81">
                  <c:v>8</c:v>
                </c:pt>
                <c:pt idx="82">
                  <c:v>9</c:v>
                </c:pt>
                <c:pt idx="83">
                  <c:v>9</c:v>
                </c:pt>
                <c:pt idx="84">
                  <c:v>9</c:v>
                </c:pt>
                <c:pt idx="85">
                  <c:v>10</c:v>
                </c:pt>
                <c:pt idx="86">
                  <c:v>12</c:v>
                </c:pt>
                <c:pt idx="87">
                  <c:v>14</c:v>
                </c:pt>
                <c:pt idx="88">
                  <c:v>14</c:v>
                </c:pt>
                <c:pt idx="89">
                  <c:v>14</c:v>
                </c:pt>
                <c:pt idx="90">
                  <c:v>14</c:v>
                </c:pt>
                <c:pt idx="91">
                  <c:v>13</c:v>
                </c:pt>
                <c:pt idx="92">
                  <c:v>13</c:v>
                </c:pt>
                <c:pt idx="93">
                  <c:v>12</c:v>
                </c:pt>
                <c:pt idx="94">
                  <c:v>12</c:v>
                </c:pt>
                <c:pt idx="95">
                  <c:v>12</c:v>
                </c:pt>
                <c:pt idx="96">
                  <c:v>12</c:v>
                </c:pt>
                <c:pt idx="97">
                  <c:v>13</c:v>
                </c:pt>
                <c:pt idx="98">
                  <c:v>13</c:v>
                </c:pt>
                <c:pt idx="99">
                  <c:v>13</c:v>
                </c:pt>
                <c:pt idx="100">
                  <c:v>13</c:v>
                </c:pt>
                <c:pt idx="101">
                  <c:v>13</c:v>
                </c:pt>
                <c:pt idx="102">
                  <c:v>13</c:v>
                </c:pt>
                <c:pt idx="103">
                  <c:v>13</c:v>
                </c:pt>
                <c:pt idx="104">
                  <c:v>13</c:v>
                </c:pt>
                <c:pt idx="105">
                  <c:v>13</c:v>
                </c:pt>
                <c:pt idx="106">
                  <c:v>13</c:v>
                </c:pt>
                <c:pt idx="107">
                  <c:v>13</c:v>
                </c:pt>
                <c:pt idx="108">
                  <c:v>14</c:v>
                </c:pt>
                <c:pt idx="109">
                  <c:v>14</c:v>
                </c:pt>
                <c:pt idx="110">
                  <c:v>14</c:v>
                </c:pt>
                <c:pt idx="111">
                  <c:v>14</c:v>
                </c:pt>
                <c:pt idx="112">
                  <c:v>14</c:v>
                </c:pt>
                <c:pt idx="113">
                  <c:v>14</c:v>
                </c:pt>
                <c:pt idx="114">
                  <c:v>14</c:v>
                </c:pt>
                <c:pt idx="115">
                  <c:v>14</c:v>
                </c:pt>
                <c:pt idx="116">
                  <c:v>14</c:v>
                </c:pt>
                <c:pt idx="117">
                  <c:v>14</c:v>
                </c:pt>
                <c:pt idx="118">
                  <c:v>14</c:v>
                </c:pt>
                <c:pt idx="119">
                  <c:v>14</c:v>
                </c:pt>
                <c:pt idx="120">
                  <c:v>14</c:v>
                </c:pt>
                <c:pt idx="121">
                  <c:v>14</c:v>
                </c:pt>
                <c:pt idx="122">
                  <c:v>14</c:v>
                </c:pt>
                <c:pt idx="123">
                  <c:v>14</c:v>
                </c:pt>
                <c:pt idx="124">
                  <c:v>14</c:v>
                </c:pt>
                <c:pt idx="125">
                  <c:v>14</c:v>
                </c:pt>
                <c:pt idx="126">
                  <c:v>14</c:v>
                </c:pt>
                <c:pt idx="127">
                  <c:v>14</c:v>
                </c:pt>
                <c:pt idx="128">
                  <c:v>14</c:v>
                </c:pt>
                <c:pt idx="129">
                  <c:v>14</c:v>
                </c:pt>
                <c:pt idx="130">
                  <c:v>14</c:v>
                </c:pt>
                <c:pt idx="131">
                  <c:v>14</c:v>
                </c:pt>
                <c:pt idx="132">
                  <c:v>14</c:v>
                </c:pt>
                <c:pt idx="133">
                  <c:v>14</c:v>
                </c:pt>
                <c:pt idx="134">
                  <c:v>14</c:v>
                </c:pt>
                <c:pt idx="135">
                  <c:v>14</c:v>
                </c:pt>
                <c:pt idx="136">
                  <c:v>14</c:v>
                </c:pt>
                <c:pt idx="137">
                  <c:v>14</c:v>
                </c:pt>
                <c:pt idx="138">
                  <c:v>14</c:v>
                </c:pt>
                <c:pt idx="139">
                  <c:v>14</c:v>
                </c:pt>
                <c:pt idx="140">
                  <c:v>14</c:v>
                </c:pt>
                <c:pt idx="141">
                  <c:v>14</c:v>
                </c:pt>
                <c:pt idx="142">
                  <c:v>14</c:v>
                </c:pt>
                <c:pt idx="143">
                  <c:v>14</c:v>
                </c:pt>
                <c:pt idx="144">
                  <c:v>14</c:v>
                </c:pt>
                <c:pt idx="145">
                  <c:v>14</c:v>
                </c:pt>
                <c:pt idx="146">
                  <c:v>14</c:v>
                </c:pt>
                <c:pt idx="147">
                  <c:v>14</c:v>
                </c:pt>
                <c:pt idx="148">
                  <c:v>14</c:v>
                </c:pt>
                <c:pt idx="149">
                  <c:v>14</c:v>
                </c:pt>
                <c:pt idx="150">
                  <c:v>11</c:v>
                </c:pt>
                <c:pt idx="151">
                  <c:v>11</c:v>
                </c:pt>
                <c:pt idx="152">
                  <c:v>11</c:v>
                </c:pt>
                <c:pt idx="153">
                  <c:v>11</c:v>
                </c:pt>
                <c:pt idx="154">
                  <c:v>11</c:v>
                </c:pt>
                <c:pt idx="155">
                  <c:v>11</c:v>
                </c:pt>
                <c:pt idx="156">
                  <c:v>11</c:v>
                </c:pt>
                <c:pt idx="157">
                  <c:v>11</c:v>
                </c:pt>
                <c:pt idx="158">
                  <c:v>11</c:v>
                </c:pt>
                <c:pt idx="159">
                  <c:v>11</c:v>
                </c:pt>
                <c:pt idx="160">
                  <c:v>11</c:v>
                </c:pt>
                <c:pt idx="161">
                  <c:v>11</c:v>
                </c:pt>
                <c:pt idx="162">
                  <c:v>11</c:v>
                </c:pt>
                <c:pt idx="163">
                  <c:v>11</c:v>
                </c:pt>
                <c:pt idx="164">
                  <c:v>11</c:v>
                </c:pt>
                <c:pt idx="165">
                  <c:v>11</c:v>
                </c:pt>
                <c:pt idx="166">
                  <c:v>11</c:v>
                </c:pt>
                <c:pt idx="167">
                  <c:v>10</c:v>
                </c:pt>
                <c:pt idx="168">
                  <c:v>10</c:v>
                </c:pt>
                <c:pt idx="169">
                  <c:v>10</c:v>
                </c:pt>
                <c:pt idx="170">
                  <c:v>10</c:v>
                </c:pt>
                <c:pt idx="171">
                  <c:v>10</c:v>
                </c:pt>
                <c:pt idx="172">
                  <c:v>10</c:v>
                </c:pt>
                <c:pt idx="173">
                  <c:v>10</c:v>
                </c:pt>
                <c:pt idx="174">
                  <c:v>10</c:v>
                </c:pt>
                <c:pt idx="175">
                  <c:v>10</c:v>
                </c:pt>
                <c:pt idx="176">
                  <c:v>10</c:v>
                </c:pt>
                <c:pt idx="177">
                  <c:v>10</c:v>
                </c:pt>
                <c:pt idx="178">
                  <c:v>10</c:v>
                </c:pt>
                <c:pt idx="179">
                  <c:v>10</c:v>
                </c:pt>
                <c:pt idx="180">
                  <c:v>10</c:v>
                </c:pt>
                <c:pt idx="181">
                  <c:v>10</c:v>
                </c:pt>
                <c:pt idx="182">
                  <c:v>10</c:v>
                </c:pt>
                <c:pt idx="183">
                  <c:v>10</c:v>
                </c:pt>
                <c:pt idx="184">
                  <c:v>10</c:v>
                </c:pt>
                <c:pt idx="185">
                  <c:v>10</c:v>
                </c:pt>
                <c:pt idx="186">
                  <c:v>10</c:v>
                </c:pt>
                <c:pt idx="187">
                  <c:v>10</c:v>
                </c:pt>
                <c:pt idx="188">
                  <c:v>10</c:v>
                </c:pt>
                <c:pt idx="189">
                  <c:v>10</c:v>
                </c:pt>
                <c:pt idx="190">
                  <c:v>10</c:v>
                </c:pt>
                <c:pt idx="191">
                  <c:v>10</c:v>
                </c:pt>
                <c:pt idx="192">
                  <c:v>10</c:v>
                </c:pt>
                <c:pt idx="193">
                  <c:v>10</c:v>
                </c:pt>
                <c:pt idx="194">
                  <c:v>10</c:v>
                </c:pt>
                <c:pt idx="195">
                  <c:v>10</c:v>
                </c:pt>
                <c:pt idx="196">
                  <c:v>10</c:v>
                </c:pt>
                <c:pt idx="197">
                  <c:v>10</c:v>
                </c:pt>
                <c:pt idx="198">
                  <c:v>10</c:v>
                </c:pt>
                <c:pt idx="199">
                  <c:v>10</c:v>
                </c:pt>
                <c:pt idx="200">
                  <c:v>10</c:v>
                </c:pt>
                <c:pt idx="201">
                  <c:v>10</c:v>
                </c:pt>
                <c:pt idx="202">
                  <c:v>10</c:v>
                </c:pt>
                <c:pt idx="203">
                  <c:v>10</c:v>
                </c:pt>
                <c:pt idx="204">
                  <c:v>10</c:v>
                </c:pt>
                <c:pt idx="205">
                  <c:v>10</c:v>
                </c:pt>
                <c:pt idx="206">
                  <c:v>10</c:v>
                </c:pt>
                <c:pt idx="207">
                  <c:v>10</c:v>
                </c:pt>
                <c:pt idx="208">
                  <c:v>10</c:v>
                </c:pt>
                <c:pt idx="209">
                  <c:v>10</c:v>
                </c:pt>
                <c:pt idx="210">
                  <c:v>10</c:v>
                </c:pt>
                <c:pt idx="211">
                  <c:v>10</c:v>
                </c:pt>
                <c:pt idx="212">
                  <c:v>10</c:v>
                </c:pt>
                <c:pt idx="213">
                  <c:v>10</c:v>
                </c:pt>
                <c:pt idx="214">
                  <c:v>10</c:v>
                </c:pt>
                <c:pt idx="215">
                  <c:v>10</c:v>
                </c:pt>
                <c:pt idx="216">
                  <c:v>10</c:v>
                </c:pt>
                <c:pt idx="217">
                  <c:v>10</c:v>
                </c:pt>
                <c:pt idx="218">
                  <c:v>10</c:v>
                </c:pt>
                <c:pt idx="219">
                  <c:v>10</c:v>
                </c:pt>
                <c:pt idx="220">
                  <c:v>10</c:v>
                </c:pt>
                <c:pt idx="221">
                  <c:v>10</c:v>
                </c:pt>
                <c:pt idx="222">
                  <c:v>10</c:v>
                </c:pt>
                <c:pt idx="223">
                  <c:v>10</c:v>
                </c:pt>
                <c:pt idx="224">
                  <c:v>10</c:v>
                </c:pt>
                <c:pt idx="225">
                  <c:v>10</c:v>
                </c:pt>
                <c:pt idx="226">
                  <c:v>10</c:v>
                </c:pt>
                <c:pt idx="227">
                  <c:v>10</c:v>
                </c:pt>
                <c:pt idx="228">
                  <c:v>10</c:v>
                </c:pt>
                <c:pt idx="229">
                  <c:v>10</c:v>
                </c:pt>
                <c:pt idx="230">
                  <c:v>10</c:v>
                </c:pt>
                <c:pt idx="231">
                  <c:v>10</c:v>
                </c:pt>
                <c:pt idx="232">
                  <c:v>10</c:v>
                </c:pt>
                <c:pt idx="233">
                  <c:v>10</c:v>
                </c:pt>
                <c:pt idx="234">
                  <c:v>10</c:v>
                </c:pt>
                <c:pt idx="235">
                  <c:v>10</c:v>
                </c:pt>
                <c:pt idx="236">
                  <c:v>10</c:v>
                </c:pt>
                <c:pt idx="237">
                  <c:v>10</c:v>
                </c:pt>
                <c:pt idx="238">
                  <c:v>10</c:v>
                </c:pt>
                <c:pt idx="239">
                  <c:v>10</c:v>
                </c:pt>
                <c:pt idx="240">
                  <c:v>10</c:v>
                </c:pt>
                <c:pt idx="241">
                  <c:v>10</c:v>
                </c:pt>
                <c:pt idx="242">
                  <c:v>10</c:v>
                </c:pt>
                <c:pt idx="243">
                  <c:v>10</c:v>
                </c:pt>
                <c:pt idx="244">
                  <c:v>10</c:v>
                </c:pt>
                <c:pt idx="245">
                  <c:v>10</c:v>
                </c:pt>
                <c:pt idx="246">
                  <c:v>10</c:v>
                </c:pt>
                <c:pt idx="247">
                  <c:v>10</c:v>
                </c:pt>
                <c:pt idx="248">
                  <c:v>10</c:v>
                </c:pt>
                <c:pt idx="249">
                  <c:v>10</c:v>
                </c:pt>
                <c:pt idx="250">
                  <c:v>10</c:v>
                </c:pt>
                <c:pt idx="251">
                  <c:v>10</c:v>
                </c:pt>
                <c:pt idx="252">
                  <c:v>10</c:v>
                </c:pt>
                <c:pt idx="253">
                  <c:v>10</c:v>
                </c:pt>
                <c:pt idx="254">
                  <c:v>10</c:v>
                </c:pt>
                <c:pt idx="255">
                  <c:v>10</c:v>
                </c:pt>
                <c:pt idx="256">
                  <c:v>10</c:v>
                </c:pt>
                <c:pt idx="257">
                  <c:v>10</c:v>
                </c:pt>
                <c:pt idx="258">
                  <c:v>10</c:v>
                </c:pt>
                <c:pt idx="259">
                  <c:v>10</c:v>
                </c:pt>
                <c:pt idx="260">
                  <c:v>10</c:v>
                </c:pt>
                <c:pt idx="261">
                  <c:v>10</c:v>
                </c:pt>
                <c:pt idx="262">
                  <c:v>10</c:v>
                </c:pt>
                <c:pt idx="263">
                  <c:v>10</c:v>
                </c:pt>
                <c:pt idx="264">
                  <c:v>10</c:v>
                </c:pt>
                <c:pt idx="265">
                  <c:v>10</c:v>
                </c:pt>
                <c:pt idx="266">
                  <c:v>10</c:v>
                </c:pt>
                <c:pt idx="267">
                  <c:v>10</c:v>
                </c:pt>
                <c:pt idx="268">
                  <c:v>10</c:v>
                </c:pt>
                <c:pt idx="269">
                  <c:v>10</c:v>
                </c:pt>
                <c:pt idx="270">
                  <c:v>10</c:v>
                </c:pt>
                <c:pt idx="271">
                  <c:v>10</c:v>
                </c:pt>
                <c:pt idx="272">
                  <c:v>10</c:v>
                </c:pt>
                <c:pt idx="273">
                  <c:v>10</c:v>
                </c:pt>
                <c:pt idx="274">
                  <c:v>10</c:v>
                </c:pt>
                <c:pt idx="275">
                  <c:v>10</c:v>
                </c:pt>
                <c:pt idx="276">
                  <c:v>10</c:v>
                </c:pt>
                <c:pt idx="277">
                  <c:v>10</c:v>
                </c:pt>
                <c:pt idx="278">
                  <c:v>10</c:v>
                </c:pt>
                <c:pt idx="279">
                  <c:v>10</c:v>
                </c:pt>
                <c:pt idx="280">
                  <c:v>10</c:v>
                </c:pt>
                <c:pt idx="281">
                  <c:v>10</c:v>
                </c:pt>
                <c:pt idx="282">
                  <c:v>10</c:v>
                </c:pt>
                <c:pt idx="283">
                  <c:v>10</c:v>
                </c:pt>
                <c:pt idx="284">
                  <c:v>10</c:v>
                </c:pt>
                <c:pt idx="285">
                  <c:v>10</c:v>
                </c:pt>
                <c:pt idx="286">
                  <c:v>10</c:v>
                </c:pt>
                <c:pt idx="287">
                  <c:v>10</c:v>
                </c:pt>
                <c:pt idx="288">
                  <c:v>10</c:v>
                </c:pt>
                <c:pt idx="289">
                  <c:v>10</c:v>
                </c:pt>
                <c:pt idx="290">
                  <c:v>10</c:v>
                </c:pt>
                <c:pt idx="291">
                  <c:v>10</c:v>
                </c:pt>
                <c:pt idx="292">
                  <c:v>10</c:v>
                </c:pt>
                <c:pt idx="293">
                  <c:v>10</c:v>
                </c:pt>
                <c:pt idx="294">
                  <c:v>10</c:v>
                </c:pt>
                <c:pt idx="295">
                  <c:v>10</c:v>
                </c:pt>
                <c:pt idx="296">
                  <c:v>10</c:v>
                </c:pt>
                <c:pt idx="297">
                  <c:v>10</c:v>
                </c:pt>
                <c:pt idx="298">
                  <c:v>10</c:v>
                </c:pt>
                <c:pt idx="299">
                  <c:v>10</c:v>
                </c:pt>
                <c:pt idx="300">
                  <c:v>10</c:v>
                </c:pt>
                <c:pt idx="301">
                  <c:v>10</c:v>
                </c:pt>
                <c:pt idx="302">
                  <c:v>10</c:v>
                </c:pt>
                <c:pt idx="303">
                  <c:v>10</c:v>
                </c:pt>
                <c:pt idx="304">
                  <c:v>10</c:v>
                </c:pt>
                <c:pt idx="305">
                  <c:v>10</c:v>
                </c:pt>
                <c:pt idx="306">
                  <c:v>10</c:v>
                </c:pt>
                <c:pt idx="307">
                  <c:v>10</c:v>
                </c:pt>
                <c:pt idx="308">
                  <c:v>10</c:v>
                </c:pt>
                <c:pt idx="309">
                  <c:v>10</c:v>
                </c:pt>
                <c:pt idx="310">
                  <c:v>10</c:v>
                </c:pt>
                <c:pt idx="311">
                  <c:v>10</c:v>
                </c:pt>
                <c:pt idx="312">
                  <c:v>10</c:v>
                </c:pt>
                <c:pt idx="313">
                  <c:v>10</c:v>
                </c:pt>
                <c:pt idx="314">
                  <c:v>10</c:v>
                </c:pt>
                <c:pt idx="315">
                  <c:v>10</c:v>
                </c:pt>
                <c:pt idx="316">
                  <c:v>10</c:v>
                </c:pt>
                <c:pt idx="317">
                  <c:v>10</c:v>
                </c:pt>
                <c:pt idx="318">
                  <c:v>10</c:v>
                </c:pt>
                <c:pt idx="319">
                  <c:v>10</c:v>
                </c:pt>
                <c:pt idx="320">
                  <c:v>10</c:v>
                </c:pt>
                <c:pt idx="321">
                  <c:v>10</c:v>
                </c:pt>
                <c:pt idx="322">
                  <c:v>10</c:v>
                </c:pt>
                <c:pt idx="323">
                  <c:v>10</c:v>
                </c:pt>
                <c:pt idx="324">
                  <c:v>10</c:v>
                </c:pt>
                <c:pt idx="325">
                  <c:v>10</c:v>
                </c:pt>
                <c:pt idx="326">
                  <c:v>10</c:v>
                </c:pt>
                <c:pt idx="327">
                  <c:v>10</c:v>
                </c:pt>
                <c:pt idx="328">
                  <c:v>10</c:v>
                </c:pt>
                <c:pt idx="329">
                  <c:v>10</c:v>
                </c:pt>
                <c:pt idx="330">
                  <c:v>10</c:v>
                </c:pt>
                <c:pt idx="331">
                  <c:v>10</c:v>
                </c:pt>
                <c:pt idx="332">
                  <c:v>10</c:v>
                </c:pt>
                <c:pt idx="333">
                  <c:v>10</c:v>
                </c:pt>
                <c:pt idx="334">
                  <c:v>10</c:v>
                </c:pt>
                <c:pt idx="335">
                  <c:v>10</c:v>
                </c:pt>
                <c:pt idx="336">
                  <c:v>10</c:v>
                </c:pt>
                <c:pt idx="337">
                  <c:v>10</c:v>
                </c:pt>
                <c:pt idx="338">
                  <c:v>10</c:v>
                </c:pt>
                <c:pt idx="339">
                  <c:v>10</c:v>
                </c:pt>
                <c:pt idx="340">
                  <c:v>10</c:v>
                </c:pt>
                <c:pt idx="341">
                  <c:v>10</c:v>
                </c:pt>
                <c:pt idx="342">
                  <c:v>10</c:v>
                </c:pt>
                <c:pt idx="343">
                  <c:v>10</c:v>
                </c:pt>
                <c:pt idx="344">
                  <c:v>10</c:v>
                </c:pt>
                <c:pt idx="345">
                  <c:v>10</c:v>
                </c:pt>
                <c:pt idx="346">
                  <c:v>10</c:v>
                </c:pt>
                <c:pt idx="347">
                  <c:v>10</c:v>
                </c:pt>
                <c:pt idx="348">
                  <c:v>10</c:v>
                </c:pt>
                <c:pt idx="349">
                  <c:v>10</c:v>
                </c:pt>
                <c:pt idx="350">
                  <c:v>10</c:v>
                </c:pt>
                <c:pt idx="351">
                  <c:v>10</c:v>
                </c:pt>
                <c:pt idx="352">
                  <c:v>10</c:v>
                </c:pt>
                <c:pt idx="353">
                  <c:v>10</c:v>
                </c:pt>
                <c:pt idx="354">
                  <c:v>10</c:v>
                </c:pt>
                <c:pt idx="355">
                  <c:v>10</c:v>
                </c:pt>
                <c:pt idx="356">
                  <c:v>10</c:v>
                </c:pt>
                <c:pt idx="357">
                  <c:v>10</c:v>
                </c:pt>
                <c:pt idx="358">
                  <c:v>10</c:v>
                </c:pt>
                <c:pt idx="359">
                  <c:v>10</c:v>
                </c:pt>
                <c:pt idx="360">
                  <c:v>10</c:v>
                </c:pt>
                <c:pt idx="361">
                  <c:v>10</c:v>
                </c:pt>
                <c:pt idx="362">
                  <c:v>10</c:v>
                </c:pt>
                <c:pt idx="363">
                  <c:v>10</c:v>
                </c:pt>
                <c:pt idx="364">
                  <c:v>10</c:v>
                </c:pt>
                <c:pt idx="365">
                  <c:v>10</c:v>
                </c:pt>
                <c:pt idx="366">
                  <c:v>10</c:v>
                </c:pt>
                <c:pt idx="367">
                  <c:v>10</c:v>
                </c:pt>
                <c:pt idx="368">
                  <c:v>10</c:v>
                </c:pt>
                <c:pt idx="369">
                  <c:v>10</c:v>
                </c:pt>
                <c:pt idx="370">
                  <c:v>10</c:v>
                </c:pt>
                <c:pt idx="371">
                  <c:v>10</c:v>
                </c:pt>
                <c:pt idx="372">
                  <c:v>10</c:v>
                </c:pt>
                <c:pt idx="373">
                  <c:v>10</c:v>
                </c:pt>
                <c:pt idx="374">
                  <c:v>10</c:v>
                </c:pt>
                <c:pt idx="375">
                  <c:v>10</c:v>
                </c:pt>
                <c:pt idx="376">
                  <c:v>10</c:v>
                </c:pt>
                <c:pt idx="377">
                  <c:v>10</c:v>
                </c:pt>
                <c:pt idx="378">
                  <c:v>10</c:v>
                </c:pt>
                <c:pt idx="379">
                  <c:v>10</c:v>
                </c:pt>
                <c:pt idx="380">
                  <c:v>10</c:v>
                </c:pt>
                <c:pt idx="381">
                  <c:v>10</c:v>
                </c:pt>
                <c:pt idx="382">
                  <c:v>10</c:v>
                </c:pt>
                <c:pt idx="383">
                  <c:v>10</c:v>
                </c:pt>
                <c:pt idx="384">
                  <c:v>10</c:v>
                </c:pt>
                <c:pt idx="385">
                  <c:v>10</c:v>
                </c:pt>
                <c:pt idx="386">
                  <c:v>10</c:v>
                </c:pt>
                <c:pt idx="387">
                  <c:v>10</c:v>
                </c:pt>
                <c:pt idx="388">
                  <c:v>10</c:v>
                </c:pt>
                <c:pt idx="389">
                  <c:v>10</c:v>
                </c:pt>
                <c:pt idx="390">
                  <c:v>10</c:v>
                </c:pt>
                <c:pt idx="391">
                  <c:v>10</c:v>
                </c:pt>
                <c:pt idx="392">
                  <c:v>10</c:v>
                </c:pt>
                <c:pt idx="393">
                  <c:v>10</c:v>
                </c:pt>
                <c:pt idx="394">
                  <c:v>10</c:v>
                </c:pt>
                <c:pt idx="395">
                  <c:v>10</c:v>
                </c:pt>
                <c:pt idx="396">
                  <c:v>10</c:v>
                </c:pt>
                <c:pt idx="397">
                  <c:v>10</c:v>
                </c:pt>
                <c:pt idx="398">
                  <c:v>10</c:v>
                </c:pt>
                <c:pt idx="399">
                  <c:v>10</c:v>
                </c:pt>
                <c:pt idx="400">
                  <c:v>10</c:v>
                </c:pt>
                <c:pt idx="401">
                  <c:v>10</c:v>
                </c:pt>
                <c:pt idx="402">
                  <c:v>10</c:v>
                </c:pt>
                <c:pt idx="403">
                  <c:v>10</c:v>
                </c:pt>
                <c:pt idx="404">
                  <c:v>10</c:v>
                </c:pt>
                <c:pt idx="405">
                  <c:v>10</c:v>
                </c:pt>
                <c:pt idx="406">
                  <c:v>10</c:v>
                </c:pt>
                <c:pt idx="407">
                  <c:v>10</c:v>
                </c:pt>
                <c:pt idx="408">
                  <c:v>10</c:v>
                </c:pt>
                <c:pt idx="409">
                  <c:v>10</c:v>
                </c:pt>
                <c:pt idx="410">
                  <c:v>10</c:v>
                </c:pt>
                <c:pt idx="411">
                  <c:v>10</c:v>
                </c:pt>
                <c:pt idx="412">
                  <c:v>10</c:v>
                </c:pt>
                <c:pt idx="413">
                  <c:v>10</c:v>
                </c:pt>
                <c:pt idx="414">
                  <c:v>10</c:v>
                </c:pt>
                <c:pt idx="415">
                  <c:v>10</c:v>
                </c:pt>
                <c:pt idx="416">
                  <c:v>10</c:v>
                </c:pt>
                <c:pt idx="417">
                  <c:v>10</c:v>
                </c:pt>
                <c:pt idx="418">
                  <c:v>10</c:v>
                </c:pt>
                <c:pt idx="419">
                  <c:v>10</c:v>
                </c:pt>
                <c:pt idx="420">
                  <c:v>10</c:v>
                </c:pt>
                <c:pt idx="421">
                  <c:v>10</c:v>
                </c:pt>
                <c:pt idx="422">
                  <c:v>10</c:v>
                </c:pt>
                <c:pt idx="423">
                  <c:v>10</c:v>
                </c:pt>
                <c:pt idx="424">
                  <c:v>10</c:v>
                </c:pt>
                <c:pt idx="425">
                  <c:v>10</c:v>
                </c:pt>
                <c:pt idx="426">
                  <c:v>10</c:v>
                </c:pt>
                <c:pt idx="427">
                  <c:v>10</c:v>
                </c:pt>
                <c:pt idx="428">
                  <c:v>10</c:v>
                </c:pt>
                <c:pt idx="429">
                  <c:v>10</c:v>
                </c:pt>
                <c:pt idx="430">
                  <c:v>10</c:v>
                </c:pt>
                <c:pt idx="431">
                  <c:v>10</c:v>
                </c:pt>
                <c:pt idx="432">
                  <c:v>10</c:v>
                </c:pt>
                <c:pt idx="433">
                  <c:v>10</c:v>
                </c:pt>
                <c:pt idx="434">
                  <c:v>10</c:v>
                </c:pt>
                <c:pt idx="435">
                  <c:v>10</c:v>
                </c:pt>
                <c:pt idx="436">
                  <c:v>10</c:v>
                </c:pt>
                <c:pt idx="437">
                  <c:v>10</c:v>
                </c:pt>
                <c:pt idx="438">
                  <c:v>10</c:v>
                </c:pt>
                <c:pt idx="439">
                  <c:v>10</c:v>
                </c:pt>
                <c:pt idx="440">
                  <c:v>10</c:v>
                </c:pt>
                <c:pt idx="441">
                  <c:v>10</c:v>
                </c:pt>
                <c:pt idx="442">
                  <c:v>10</c:v>
                </c:pt>
                <c:pt idx="443">
                  <c:v>10</c:v>
                </c:pt>
                <c:pt idx="444">
                  <c:v>10</c:v>
                </c:pt>
                <c:pt idx="445">
                  <c:v>10</c:v>
                </c:pt>
                <c:pt idx="446">
                  <c:v>10</c:v>
                </c:pt>
                <c:pt idx="447">
                  <c:v>10</c:v>
                </c:pt>
                <c:pt idx="448">
                  <c:v>10</c:v>
                </c:pt>
                <c:pt idx="449">
                  <c:v>10</c:v>
                </c:pt>
                <c:pt idx="450">
                  <c:v>10</c:v>
                </c:pt>
                <c:pt idx="451">
                  <c:v>10</c:v>
                </c:pt>
                <c:pt idx="452">
                  <c:v>10</c:v>
                </c:pt>
                <c:pt idx="453">
                  <c:v>10</c:v>
                </c:pt>
                <c:pt idx="454">
                  <c:v>10</c:v>
                </c:pt>
                <c:pt idx="455">
                  <c:v>10</c:v>
                </c:pt>
                <c:pt idx="456">
                  <c:v>10</c:v>
                </c:pt>
                <c:pt idx="457">
                  <c:v>10</c:v>
                </c:pt>
                <c:pt idx="458">
                  <c:v>10</c:v>
                </c:pt>
                <c:pt idx="459">
                  <c:v>10</c:v>
                </c:pt>
                <c:pt idx="460">
                  <c:v>10</c:v>
                </c:pt>
                <c:pt idx="461">
                  <c:v>10</c:v>
                </c:pt>
                <c:pt idx="462">
                  <c:v>10</c:v>
                </c:pt>
                <c:pt idx="463">
                  <c:v>10</c:v>
                </c:pt>
                <c:pt idx="464">
                  <c:v>10</c:v>
                </c:pt>
                <c:pt idx="465">
                  <c:v>10</c:v>
                </c:pt>
                <c:pt idx="466">
                  <c:v>10</c:v>
                </c:pt>
                <c:pt idx="467">
                  <c:v>10</c:v>
                </c:pt>
                <c:pt idx="468">
                  <c:v>10</c:v>
                </c:pt>
                <c:pt idx="469">
                  <c:v>10</c:v>
                </c:pt>
                <c:pt idx="470">
                  <c:v>10</c:v>
                </c:pt>
                <c:pt idx="471">
                  <c:v>10</c:v>
                </c:pt>
                <c:pt idx="472">
                  <c:v>10</c:v>
                </c:pt>
                <c:pt idx="473">
                  <c:v>10</c:v>
                </c:pt>
                <c:pt idx="474">
                  <c:v>10</c:v>
                </c:pt>
                <c:pt idx="475">
                  <c:v>10</c:v>
                </c:pt>
                <c:pt idx="476">
                  <c:v>10</c:v>
                </c:pt>
                <c:pt idx="477">
                  <c:v>10</c:v>
                </c:pt>
                <c:pt idx="478">
                  <c:v>10</c:v>
                </c:pt>
                <c:pt idx="479">
                  <c:v>10</c:v>
                </c:pt>
                <c:pt idx="480">
                  <c:v>10</c:v>
                </c:pt>
                <c:pt idx="481">
                  <c:v>10</c:v>
                </c:pt>
                <c:pt idx="482">
                  <c:v>10</c:v>
                </c:pt>
                <c:pt idx="483">
                  <c:v>10</c:v>
                </c:pt>
                <c:pt idx="484">
                  <c:v>10</c:v>
                </c:pt>
                <c:pt idx="485">
                  <c:v>10</c:v>
                </c:pt>
                <c:pt idx="486">
                  <c:v>10</c:v>
                </c:pt>
                <c:pt idx="487">
                  <c:v>10</c:v>
                </c:pt>
                <c:pt idx="488">
                  <c:v>10</c:v>
                </c:pt>
                <c:pt idx="489">
                  <c:v>10</c:v>
                </c:pt>
                <c:pt idx="490">
                  <c:v>10</c:v>
                </c:pt>
                <c:pt idx="491">
                  <c:v>10</c:v>
                </c:pt>
                <c:pt idx="492">
                  <c:v>10</c:v>
                </c:pt>
                <c:pt idx="493">
                  <c:v>10</c:v>
                </c:pt>
                <c:pt idx="494">
                  <c:v>10</c:v>
                </c:pt>
                <c:pt idx="495">
                  <c:v>10</c:v>
                </c:pt>
                <c:pt idx="496">
                  <c:v>10</c:v>
                </c:pt>
                <c:pt idx="497">
                  <c:v>10</c:v>
                </c:pt>
                <c:pt idx="498">
                  <c:v>10</c:v>
                </c:pt>
                <c:pt idx="499">
                  <c:v>10</c:v>
                </c:pt>
                <c:pt idx="500">
                  <c:v>10</c:v>
                </c:pt>
                <c:pt idx="501">
                  <c:v>10</c:v>
                </c:pt>
                <c:pt idx="502">
                  <c:v>10</c:v>
                </c:pt>
                <c:pt idx="503">
                  <c:v>10</c:v>
                </c:pt>
                <c:pt idx="504">
                  <c:v>10</c:v>
                </c:pt>
                <c:pt idx="505">
                  <c:v>10</c:v>
                </c:pt>
                <c:pt idx="506">
                  <c:v>10</c:v>
                </c:pt>
                <c:pt idx="507">
                  <c:v>10</c:v>
                </c:pt>
                <c:pt idx="508">
                  <c:v>10</c:v>
                </c:pt>
                <c:pt idx="509">
                  <c:v>10</c:v>
                </c:pt>
                <c:pt idx="510">
                  <c:v>10</c:v>
                </c:pt>
                <c:pt idx="511">
                  <c:v>10</c:v>
                </c:pt>
                <c:pt idx="512">
                  <c:v>10</c:v>
                </c:pt>
                <c:pt idx="513">
                  <c:v>10</c:v>
                </c:pt>
                <c:pt idx="514">
                  <c:v>10</c:v>
                </c:pt>
                <c:pt idx="515">
                  <c:v>10</c:v>
                </c:pt>
                <c:pt idx="516">
                  <c:v>10</c:v>
                </c:pt>
                <c:pt idx="517">
                  <c:v>10</c:v>
                </c:pt>
                <c:pt idx="518">
                  <c:v>10</c:v>
                </c:pt>
                <c:pt idx="519">
                  <c:v>10</c:v>
                </c:pt>
                <c:pt idx="520">
                  <c:v>10</c:v>
                </c:pt>
                <c:pt idx="521">
                  <c:v>10</c:v>
                </c:pt>
                <c:pt idx="522">
                  <c:v>10</c:v>
                </c:pt>
                <c:pt idx="523">
                  <c:v>10</c:v>
                </c:pt>
                <c:pt idx="524">
                  <c:v>10</c:v>
                </c:pt>
                <c:pt idx="525">
                  <c:v>10</c:v>
                </c:pt>
                <c:pt idx="526">
                  <c:v>10</c:v>
                </c:pt>
                <c:pt idx="527">
                  <c:v>10</c:v>
                </c:pt>
                <c:pt idx="528">
                  <c:v>10</c:v>
                </c:pt>
                <c:pt idx="529">
                  <c:v>10</c:v>
                </c:pt>
                <c:pt idx="530">
                  <c:v>10</c:v>
                </c:pt>
                <c:pt idx="531">
                  <c:v>10</c:v>
                </c:pt>
                <c:pt idx="532">
                  <c:v>10</c:v>
                </c:pt>
                <c:pt idx="533">
                  <c:v>10</c:v>
                </c:pt>
                <c:pt idx="534">
                  <c:v>10</c:v>
                </c:pt>
                <c:pt idx="535">
                  <c:v>10</c:v>
                </c:pt>
                <c:pt idx="536">
                  <c:v>10</c:v>
                </c:pt>
                <c:pt idx="537">
                  <c:v>10</c:v>
                </c:pt>
                <c:pt idx="538">
                  <c:v>10</c:v>
                </c:pt>
                <c:pt idx="539">
                  <c:v>10</c:v>
                </c:pt>
                <c:pt idx="540">
                  <c:v>10</c:v>
                </c:pt>
                <c:pt idx="541">
                  <c:v>10</c:v>
                </c:pt>
                <c:pt idx="542">
                  <c:v>10</c:v>
                </c:pt>
                <c:pt idx="543">
                  <c:v>10</c:v>
                </c:pt>
                <c:pt idx="544">
                  <c:v>10</c:v>
                </c:pt>
                <c:pt idx="545">
                  <c:v>10</c:v>
                </c:pt>
                <c:pt idx="546">
                  <c:v>10</c:v>
                </c:pt>
                <c:pt idx="547">
                  <c:v>10</c:v>
                </c:pt>
                <c:pt idx="548">
                  <c:v>10</c:v>
                </c:pt>
                <c:pt idx="549">
                  <c:v>10</c:v>
                </c:pt>
                <c:pt idx="550">
                  <c:v>10</c:v>
                </c:pt>
                <c:pt idx="551">
                  <c:v>10</c:v>
                </c:pt>
                <c:pt idx="552">
                  <c:v>10</c:v>
                </c:pt>
                <c:pt idx="553">
                  <c:v>10</c:v>
                </c:pt>
                <c:pt idx="554">
                  <c:v>10</c:v>
                </c:pt>
                <c:pt idx="555">
                  <c:v>10</c:v>
                </c:pt>
                <c:pt idx="556">
                  <c:v>10</c:v>
                </c:pt>
                <c:pt idx="557">
                  <c:v>10</c:v>
                </c:pt>
                <c:pt idx="558">
                  <c:v>10</c:v>
                </c:pt>
                <c:pt idx="559">
                  <c:v>10</c:v>
                </c:pt>
                <c:pt idx="560">
                  <c:v>10</c:v>
                </c:pt>
                <c:pt idx="561">
                  <c:v>10</c:v>
                </c:pt>
                <c:pt idx="562">
                  <c:v>10</c:v>
                </c:pt>
                <c:pt idx="563">
                  <c:v>10</c:v>
                </c:pt>
                <c:pt idx="564">
                  <c:v>10</c:v>
                </c:pt>
                <c:pt idx="565">
                  <c:v>10</c:v>
                </c:pt>
                <c:pt idx="566">
                  <c:v>10</c:v>
                </c:pt>
                <c:pt idx="567">
                  <c:v>10</c:v>
                </c:pt>
                <c:pt idx="568">
                  <c:v>10</c:v>
                </c:pt>
                <c:pt idx="569">
                  <c:v>10</c:v>
                </c:pt>
                <c:pt idx="570">
                  <c:v>10</c:v>
                </c:pt>
                <c:pt idx="571">
                  <c:v>10</c:v>
                </c:pt>
                <c:pt idx="572">
                  <c:v>10</c:v>
                </c:pt>
                <c:pt idx="573">
                  <c:v>10</c:v>
                </c:pt>
                <c:pt idx="574">
                  <c:v>10</c:v>
                </c:pt>
                <c:pt idx="575">
                  <c:v>10</c:v>
                </c:pt>
                <c:pt idx="576">
                  <c:v>10</c:v>
                </c:pt>
                <c:pt idx="577">
                  <c:v>10</c:v>
                </c:pt>
                <c:pt idx="578">
                  <c:v>10</c:v>
                </c:pt>
                <c:pt idx="579">
                  <c:v>10</c:v>
                </c:pt>
                <c:pt idx="580">
                  <c:v>10</c:v>
                </c:pt>
                <c:pt idx="581">
                  <c:v>10</c:v>
                </c:pt>
                <c:pt idx="582">
                  <c:v>10</c:v>
                </c:pt>
                <c:pt idx="583">
                  <c:v>10</c:v>
                </c:pt>
                <c:pt idx="584">
                  <c:v>10</c:v>
                </c:pt>
                <c:pt idx="585">
                  <c:v>10</c:v>
                </c:pt>
                <c:pt idx="586">
                  <c:v>11</c:v>
                </c:pt>
                <c:pt idx="587">
                  <c:v>11</c:v>
                </c:pt>
                <c:pt idx="588">
                  <c:v>11</c:v>
                </c:pt>
                <c:pt idx="589">
                  <c:v>11</c:v>
                </c:pt>
                <c:pt idx="590">
                  <c:v>11</c:v>
                </c:pt>
                <c:pt idx="591">
                  <c:v>11</c:v>
                </c:pt>
                <c:pt idx="592">
                  <c:v>11</c:v>
                </c:pt>
                <c:pt idx="593">
                  <c:v>11</c:v>
                </c:pt>
                <c:pt idx="594">
                  <c:v>11</c:v>
                </c:pt>
                <c:pt idx="595">
                  <c:v>11</c:v>
                </c:pt>
                <c:pt idx="596">
                  <c:v>11</c:v>
                </c:pt>
                <c:pt idx="597">
                  <c:v>11</c:v>
                </c:pt>
                <c:pt idx="598">
                  <c:v>10</c:v>
                </c:pt>
                <c:pt idx="599">
                  <c:v>10</c:v>
                </c:pt>
                <c:pt idx="600">
                  <c:v>10</c:v>
                </c:pt>
                <c:pt idx="601">
                  <c:v>10</c:v>
                </c:pt>
                <c:pt idx="602">
                  <c:v>10</c:v>
                </c:pt>
                <c:pt idx="603">
                  <c:v>10</c:v>
                </c:pt>
                <c:pt idx="604">
                  <c:v>10</c:v>
                </c:pt>
                <c:pt idx="605">
                  <c:v>10</c:v>
                </c:pt>
                <c:pt idx="606">
                  <c:v>10</c:v>
                </c:pt>
                <c:pt idx="607">
                  <c:v>10</c:v>
                </c:pt>
                <c:pt idx="608">
                  <c:v>10</c:v>
                </c:pt>
                <c:pt idx="609">
                  <c:v>10</c:v>
                </c:pt>
                <c:pt idx="610">
                  <c:v>11</c:v>
                </c:pt>
                <c:pt idx="611">
                  <c:v>11</c:v>
                </c:pt>
                <c:pt idx="612">
                  <c:v>11</c:v>
                </c:pt>
                <c:pt idx="613">
                  <c:v>11</c:v>
                </c:pt>
                <c:pt idx="614">
                  <c:v>11</c:v>
                </c:pt>
                <c:pt idx="615">
                  <c:v>11</c:v>
                </c:pt>
                <c:pt idx="616">
                  <c:v>11</c:v>
                </c:pt>
                <c:pt idx="617">
                  <c:v>11</c:v>
                </c:pt>
                <c:pt idx="618">
                  <c:v>11</c:v>
                </c:pt>
                <c:pt idx="619">
                  <c:v>11</c:v>
                </c:pt>
                <c:pt idx="620">
                  <c:v>11</c:v>
                </c:pt>
                <c:pt idx="621">
                  <c:v>11</c:v>
                </c:pt>
                <c:pt idx="622">
                  <c:v>11</c:v>
                </c:pt>
                <c:pt idx="623">
                  <c:v>12</c:v>
                </c:pt>
                <c:pt idx="624">
                  <c:v>12</c:v>
                </c:pt>
                <c:pt idx="625">
                  <c:v>12</c:v>
                </c:pt>
                <c:pt idx="626">
                  <c:v>12</c:v>
                </c:pt>
                <c:pt idx="627">
                  <c:v>11</c:v>
                </c:pt>
                <c:pt idx="628">
                  <c:v>11</c:v>
                </c:pt>
                <c:pt idx="629">
                  <c:v>12</c:v>
                </c:pt>
                <c:pt idx="630">
                  <c:v>12</c:v>
                </c:pt>
                <c:pt idx="631">
                  <c:v>12</c:v>
                </c:pt>
                <c:pt idx="632">
                  <c:v>12</c:v>
                </c:pt>
                <c:pt idx="633">
                  <c:v>12</c:v>
                </c:pt>
                <c:pt idx="634">
                  <c:v>11</c:v>
                </c:pt>
                <c:pt idx="635">
                  <c:v>11</c:v>
                </c:pt>
                <c:pt idx="636">
                  <c:v>11</c:v>
                </c:pt>
                <c:pt idx="637">
                  <c:v>11</c:v>
                </c:pt>
                <c:pt idx="638">
                  <c:v>11</c:v>
                </c:pt>
                <c:pt idx="639">
                  <c:v>11</c:v>
                </c:pt>
                <c:pt idx="640">
                  <c:v>11</c:v>
                </c:pt>
                <c:pt idx="641">
                  <c:v>11</c:v>
                </c:pt>
                <c:pt idx="642">
                  <c:v>11</c:v>
                </c:pt>
                <c:pt idx="643">
                  <c:v>10</c:v>
                </c:pt>
                <c:pt idx="644">
                  <c:v>10</c:v>
                </c:pt>
                <c:pt idx="645">
                  <c:v>10</c:v>
                </c:pt>
                <c:pt idx="646">
                  <c:v>10</c:v>
                </c:pt>
                <c:pt idx="647">
                  <c:v>10</c:v>
                </c:pt>
                <c:pt idx="648">
                  <c:v>10</c:v>
                </c:pt>
                <c:pt idx="649">
                  <c:v>10</c:v>
                </c:pt>
                <c:pt idx="650">
                  <c:v>10</c:v>
                </c:pt>
                <c:pt idx="651">
                  <c:v>10</c:v>
                </c:pt>
                <c:pt idx="652">
                  <c:v>10</c:v>
                </c:pt>
                <c:pt idx="653">
                  <c:v>10</c:v>
                </c:pt>
                <c:pt idx="654">
                  <c:v>10</c:v>
                </c:pt>
                <c:pt idx="655">
                  <c:v>11</c:v>
                </c:pt>
                <c:pt idx="656">
                  <c:v>11</c:v>
                </c:pt>
                <c:pt idx="657">
                  <c:v>11</c:v>
                </c:pt>
                <c:pt idx="658">
                  <c:v>12</c:v>
                </c:pt>
                <c:pt idx="659">
                  <c:v>12</c:v>
                </c:pt>
                <c:pt idx="660">
                  <c:v>12</c:v>
                </c:pt>
                <c:pt idx="661">
                  <c:v>12</c:v>
                </c:pt>
                <c:pt idx="662">
                  <c:v>12</c:v>
                </c:pt>
                <c:pt idx="663">
                  <c:v>12</c:v>
                </c:pt>
                <c:pt idx="664">
                  <c:v>12</c:v>
                </c:pt>
                <c:pt idx="665">
                  <c:v>13</c:v>
                </c:pt>
                <c:pt idx="666">
                  <c:v>13</c:v>
                </c:pt>
                <c:pt idx="667">
                  <c:v>13</c:v>
                </c:pt>
                <c:pt idx="668">
                  <c:v>13</c:v>
                </c:pt>
                <c:pt idx="669">
                  <c:v>13</c:v>
                </c:pt>
                <c:pt idx="670">
                  <c:v>12</c:v>
                </c:pt>
                <c:pt idx="671">
                  <c:v>12</c:v>
                </c:pt>
                <c:pt idx="672">
                  <c:v>12</c:v>
                </c:pt>
                <c:pt idx="673">
                  <c:v>13</c:v>
                </c:pt>
                <c:pt idx="674">
                  <c:v>12</c:v>
                </c:pt>
                <c:pt idx="675">
                  <c:v>12</c:v>
                </c:pt>
                <c:pt idx="676">
                  <c:v>12</c:v>
                </c:pt>
                <c:pt idx="677">
                  <c:v>12</c:v>
                </c:pt>
                <c:pt idx="678">
                  <c:v>12</c:v>
                </c:pt>
                <c:pt idx="679">
                  <c:v>12</c:v>
                </c:pt>
                <c:pt idx="680">
                  <c:v>12</c:v>
                </c:pt>
                <c:pt idx="681">
                  <c:v>12</c:v>
                </c:pt>
                <c:pt idx="682">
                  <c:v>12</c:v>
                </c:pt>
                <c:pt idx="683">
                  <c:v>12</c:v>
                </c:pt>
                <c:pt idx="684">
                  <c:v>12</c:v>
                </c:pt>
                <c:pt idx="685">
                  <c:v>11</c:v>
                </c:pt>
                <c:pt idx="686">
                  <c:v>11</c:v>
                </c:pt>
                <c:pt idx="687">
                  <c:v>11</c:v>
                </c:pt>
                <c:pt idx="688">
                  <c:v>12</c:v>
                </c:pt>
                <c:pt idx="689">
                  <c:v>12</c:v>
                </c:pt>
                <c:pt idx="690">
                  <c:v>12</c:v>
                </c:pt>
                <c:pt idx="691">
                  <c:v>12</c:v>
                </c:pt>
                <c:pt idx="692">
                  <c:v>13</c:v>
                </c:pt>
                <c:pt idx="693">
                  <c:v>13</c:v>
                </c:pt>
                <c:pt idx="694">
                  <c:v>14</c:v>
                </c:pt>
                <c:pt idx="695">
                  <c:v>14</c:v>
                </c:pt>
                <c:pt idx="696">
                  <c:v>14</c:v>
                </c:pt>
                <c:pt idx="697">
                  <c:v>14</c:v>
                </c:pt>
                <c:pt idx="698">
                  <c:v>12</c:v>
                </c:pt>
                <c:pt idx="699">
                  <c:v>12</c:v>
                </c:pt>
                <c:pt idx="700">
                  <c:v>12</c:v>
                </c:pt>
                <c:pt idx="701">
                  <c:v>13</c:v>
                </c:pt>
                <c:pt idx="702">
                  <c:v>13</c:v>
                </c:pt>
                <c:pt idx="703">
                  <c:v>13</c:v>
                </c:pt>
                <c:pt idx="704">
                  <c:v>14</c:v>
                </c:pt>
                <c:pt idx="705">
                  <c:v>14</c:v>
                </c:pt>
                <c:pt idx="706">
                  <c:v>14</c:v>
                </c:pt>
                <c:pt idx="707">
                  <c:v>13</c:v>
                </c:pt>
                <c:pt idx="708">
                  <c:v>13</c:v>
                </c:pt>
                <c:pt idx="709">
                  <c:v>13</c:v>
                </c:pt>
                <c:pt idx="710">
                  <c:v>13</c:v>
                </c:pt>
                <c:pt idx="711">
                  <c:v>14</c:v>
                </c:pt>
                <c:pt idx="712">
                  <c:v>13</c:v>
                </c:pt>
                <c:pt idx="713">
                  <c:v>13</c:v>
                </c:pt>
                <c:pt idx="714">
                  <c:v>13</c:v>
                </c:pt>
                <c:pt idx="715">
                  <c:v>13</c:v>
                </c:pt>
                <c:pt idx="716">
                  <c:v>13</c:v>
                </c:pt>
                <c:pt idx="717">
                  <c:v>13</c:v>
                </c:pt>
                <c:pt idx="718">
                  <c:v>13</c:v>
                </c:pt>
                <c:pt idx="719">
                  <c:v>12</c:v>
                </c:pt>
                <c:pt idx="720">
                  <c:v>13</c:v>
                </c:pt>
                <c:pt idx="721">
                  <c:v>13</c:v>
                </c:pt>
                <c:pt idx="722">
                  <c:v>13</c:v>
                </c:pt>
                <c:pt idx="723">
                  <c:v>13</c:v>
                </c:pt>
                <c:pt idx="724">
                  <c:v>14</c:v>
                </c:pt>
                <c:pt idx="725">
                  <c:v>14</c:v>
                </c:pt>
                <c:pt idx="726">
                  <c:v>14</c:v>
                </c:pt>
                <c:pt idx="727">
                  <c:v>14</c:v>
                </c:pt>
                <c:pt idx="728">
                  <c:v>13</c:v>
                </c:pt>
                <c:pt idx="729">
                  <c:v>12</c:v>
                </c:pt>
                <c:pt idx="730">
                  <c:v>13</c:v>
                </c:pt>
                <c:pt idx="731">
                  <c:v>13</c:v>
                </c:pt>
                <c:pt idx="732">
                  <c:v>14</c:v>
                </c:pt>
                <c:pt idx="733">
                  <c:v>14</c:v>
                </c:pt>
                <c:pt idx="734">
                  <c:v>14</c:v>
                </c:pt>
                <c:pt idx="735">
                  <c:v>15</c:v>
                </c:pt>
                <c:pt idx="736">
                  <c:v>16</c:v>
                </c:pt>
                <c:pt idx="737">
                  <c:v>16</c:v>
                </c:pt>
                <c:pt idx="738">
                  <c:v>17</c:v>
                </c:pt>
                <c:pt idx="739">
                  <c:v>17</c:v>
                </c:pt>
                <c:pt idx="740">
                  <c:v>17</c:v>
                </c:pt>
                <c:pt idx="741">
                  <c:v>16</c:v>
                </c:pt>
                <c:pt idx="742">
                  <c:v>16</c:v>
                </c:pt>
                <c:pt idx="743">
                  <c:v>17</c:v>
                </c:pt>
                <c:pt idx="744">
                  <c:v>17</c:v>
                </c:pt>
                <c:pt idx="745">
                  <c:v>17</c:v>
                </c:pt>
                <c:pt idx="746">
                  <c:v>18</c:v>
                </c:pt>
                <c:pt idx="747">
                  <c:v>18</c:v>
                </c:pt>
                <c:pt idx="748">
                  <c:v>17</c:v>
                </c:pt>
                <c:pt idx="749">
                  <c:v>17</c:v>
                </c:pt>
                <c:pt idx="750">
                  <c:v>17</c:v>
                </c:pt>
                <c:pt idx="751">
                  <c:v>16</c:v>
                </c:pt>
                <c:pt idx="752">
                  <c:v>15</c:v>
                </c:pt>
                <c:pt idx="753">
                  <c:v>15</c:v>
                </c:pt>
                <c:pt idx="754">
                  <c:v>16</c:v>
                </c:pt>
                <c:pt idx="755">
                  <c:v>15</c:v>
                </c:pt>
                <c:pt idx="756">
                  <c:v>13</c:v>
                </c:pt>
                <c:pt idx="757">
                  <c:v>12</c:v>
                </c:pt>
                <c:pt idx="758">
                  <c:v>12</c:v>
                </c:pt>
                <c:pt idx="759">
                  <c:v>11</c:v>
                </c:pt>
                <c:pt idx="760">
                  <c:v>12</c:v>
                </c:pt>
                <c:pt idx="761">
                  <c:v>13</c:v>
                </c:pt>
                <c:pt idx="762">
                  <c:v>14</c:v>
                </c:pt>
                <c:pt idx="763">
                  <c:v>14</c:v>
                </c:pt>
                <c:pt idx="764">
                  <c:v>13</c:v>
                </c:pt>
                <c:pt idx="765">
                  <c:v>14</c:v>
                </c:pt>
                <c:pt idx="766">
                  <c:v>14</c:v>
                </c:pt>
                <c:pt idx="767">
                  <c:v>13</c:v>
                </c:pt>
                <c:pt idx="768">
                  <c:v>15</c:v>
                </c:pt>
                <c:pt idx="769">
                  <c:v>15</c:v>
                </c:pt>
                <c:pt idx="770">
                  <c:v>15</c:v>
                </c:pt>
                <c:pt idx="771">
                  <c:v>17</c:v>
                </c:pt>
                <c:pt idx="772">
                  <c:v>18</c:v>
                </c:pt>
                <c:pt idx="773">
                  <c:v>16</c:v>
                </c:pt>
                <c:pt idx="774">
                  <c:v>15</c:v>
                </c:pt>
                <c:pt idx="775">
                  <c:v>13</c:v>
                </c:pt>
                <c:pt idx="776">
                  <c:v>14</c:v>
                </c:pt>
                <c:pt idx="777">
                  <c:v>14</c:v>
                </c:pt>
                <c:pt idx="778">
                  <c:v>13</c:v>
                </c:pt>
                <c:pt idx="779">
                  <c:v>13</c:v>
                </c:pt>
                <c:pt idx="780">
                  <c:v>13</c:v>
                </c:pt>
                <c:pt idx="781">
                  <c:v>12</c:v>
                </c:pt>
                <c:pt idx="782">
                  <c:v>13</c:v>
                </c:pt>
                <c:pt idx="783">
                  <c:v>12</c:v>
                </c:pt>
                <c:pt idx="784">
                  <c:v>11</c:v>
                </c:pt>
                <c:pt idx="785">
                  <c:v>10</c:v>
                </c:pt>
                <c:pt idx="786">
                  <c:v>13</c:v>
                </c:pt>
                <c:pt idx="787">
                  <c:v>11</c:v>
                </c:pt>
                <c:pt idx="788">
                  <c:v>11</c:v>
                </c:pt>
                <c:pt idx="789">
                  <c:v>11</c:v>
                </c:pt>
                <c:pt idx="790">
                  <c:v>11</c:v>
                </c:pt>
                <c:pt idx="791">
                  <c:v>12</c:v>
                </c:pt>
                <c:pt idx="792">
                  <c:v>10</c:v>
                </c:pt>
                <c:pt idx="793">
                  <c:v>10</c:v>
                </c:pt>
                <c:pt idx="794">
                  <c:v>10</c:v>
                </c:pt>
                <c:pt idx="795">
                  <c:v>12</c:v>
                </c:pt>
                <c:pt idx="796">
                  <c:v>11</c:v>
                </c:pt>
                <c:pt idx="797">
                  <c:v>11</c:v>
                </c:pt>
                <c:pt idx="798">
                  <c:v>10</c:v>
                </c:pt>
                <c:pt idx="799">
                  <c:v>10</c:v>
                </c:pt>
                <c:pt idx="800">
                  <c:v>11</c:v>
                </c:pt>
                <c:pt idx="801">
                  <c:v>11</c:v>
                </c:pt>
                <c:pt idx="802">
                  <c:v>14</c:v>
                </c:pt>
                <c:pt idx="803">
                  <c:v>14</c:v>
                </c:pt>
                <c:pt idx="804">
                  <c:v>15</c:v>
                </c:pt>
                <c:pt idx="805">
                  <c:v>17</c:v>
                </c:pt>
                <c:pt idx="806">
                  <c:v>18</c:v>
                </c:pt>
                <c:pt idx="807">
                  <c:v>18</c:v>
                </c:pt>
                <c:pt idx="808">
                  <c:v>18</c:v>
                </c:pt>
                <c:pt idx="809">
                  <c:v>18</c:v>
                </c:pt>
                <c:pt idx="810">
                  <c:v>17</c:v>
                </c:pt>
                <c:pt idx="811">
                  <c:v>15</c:v>
                </c:pt>
                <c:pt idx="812">
                  <c:v>17</c:v>
                </c:pt>
                <c:pt idx="813">
                  <c:v>17</c:v>
                </c:pt>
                <c:pt idx="814">
                  <c:v>16</c:v>
                </c:pt>
                <c:pt idx="815">
                  <c:v>15</c:v>
                </c:pt>
                <c:pt idx="816">
                  <c:v>14</c:v>
                </c:pt>
                <c:pt idx="817">
                  <c:v>15</c:v>
                </c:pt>
                <c:pt idx="818">
                  <c:v>15</c:v>
                </c:pt>
                <c:pt idx="819">
                  <c:v>16</c:v>
                </c:pt>
                <c:pt idx="820">
                  <c:v>16</c:v>
                </c:pt>
                <c:pt idx="821">
                  <c:v>16</c:v>
                </c:pt>
                <c:pt idx="822">
                  <c:v>18</c:v>
                </c:pt>
                <c:pt idx="823">
                  <c:v>18</c:v>
                </c:pt>
                <c:pt idx="824">
                  <c:v>19</c:v>
                </c:pt>
                <c:pt idx="825">
                  <c:v>19</c:v>
                </c:pt>
                <c:pt idx="826">
                  <c:v>19</c:v>
                </c:pt>
                <c:pt idx="827">
                  <c:v>18</c:v>
                </c:pt>
                <c:pt idx="828">
                  <c:v>15</c:v>
                </c:pt>
                <c:pt idx="829">
                  <c:v>16</c:v>
                </c:pt>
                <c:pt idx="830">
                  <c:v>14</c:v>
                </c:pt>
                <c:pt idx="831">
                  <c:v>15</c:v>
                </c:pt>
                <c:pt idx="832">
                  <c:v>16</c:v>
                </c:pt>
                <c:pt idx="833">
                  <c:v>19</c:v>
                </c:pt>
                <c:pt idx="834">
                  <c:v>21</c:v>
                </c:pt>
                <c:pt idx="835">
                  <c:v>19</c:v>
                </c:pt>
                <c:pt idx="836">
                  <c:v>20</c:v>
                </c:pt>
                <c:pt idx="837">
                  <c:v>19</c:v>
                </c:pt>
                <c:pt idx="838">
                  <c:v>20</c:v>
                </c:pt>
                <c:pt idx="839">
                  <c:v>21</c:v>
                </c:pt>
                <c:pt idx="840">
                  <c:v>21</c:v>
                </c:pt>
                <c:pt idx="841">
                  <c:v>21</c:v>
                </c:pt>
                <c:pt idx="842">
                  <c:v>22</c:v>
                </c:pt>
                <c:pt idx="843">
                  <c:v>23</c:v>
                </c:pt>
                <c:pt idx="844">
                  <c:v>25</c:v>
                </c:pt>
                <c:pt idx="845">
                  <c:v>24</c:v>
                </c:pt>
                <c:pt idx="846">
                  <c:v>21</c:v>
                </c:pt>
                <c:pt idx="847">
                  <c:v>22</c:v>
                </c:pt>
                <c:pt idx="848">
                  <c:v>21</c:v>
                </c:pt>
                <c:pt idx="849">
                  <c:v>20</c:v>
                </c:pt>
                <c:pt idx="850">
                  <c:v>24</c:v>
                </c:pt>
                <c:pt idx="851">
                  <c:v>23</c:v>
                </c:pt>
                <c:pt idx="852">
                  <c:v>24</c:v>
                </c:pt>
                <c:pt idx="853">
                  <c:v>23</c:v>
                </c:pt>
                <c:pt idx="854">
                  <c:v>24</c:v>
                </c:pt>
                <c:pt idx="855">
                  <c:v>18</c:v>
                </c:pt>
                <c:pt idx="856">
                  <c:v>21</c:v>
                </c:pt>
                <c:pt idx="857">
                  <c:v>19</c:v>
                </c:pt>
                <c:pt idx="858">
                  <c:v>19</c:v>
                </c:pt>
                <c:pt idx="859">
                  <c:v>17</c:v>
                </c:pt>
                <c:pt idx="860">
                  <c:v>16</c:v>
                </c:pt>
                <c:pt idx="861">
                  <c:v>16</c:v>
                </c:pt>
                <c:pt idx="862">
                  <c:v>18</c:v>
                </c:pt>
                <c:pt idx="863">
                  <c:v>16</c:v>
                </c:pt>
                <c:pt idx="864">
                  <c:v>17</c:v>
                </c:pt>
                <c:pt idx="865">
                  <c:v>21</c:v>
                </c:pt>
                <c:pt idx="866">
                  <c:v>24</c:v>
                </c:pt>
                <c:pt idx="867">
                  <c:v>22</c:v>
                </c:pt>
                <c:pt idx="868">
                  <c:v>22</c:v>
                </c:pt>
                <c:pt idx="869">
                  <c:v>22</c:v>
                </c:pt>
                <c:pt idx="870">
                  <c:v>23</c:v>
                </c:pt>
                <c:pt idx="871">
                  <c:v>22</c:v>
                </c:pt>
                <c:pt idx="872">
                  <c:v>23</c:v>
                </c:pt>
                <c:pt idx="873">
                  <c:v>16</c:v>
                </c:pt>
                <c:pt idx="874">
                  <c:v>15</c:v>
                </c:pt>
                <c:pt idx="875">
                  <c:v>18</c:v>
                </c:pt>
                <c:pt idx="876">
                  <c:v>16</c:v>
                </c:pt>
                <c:pt idx="877">
                  <c:v>16</c:v>
                </c:pt>
                <c:pt idx="878">
                  <c:v>16</c:v>
                </c:pt>
                <c:pt idx="879">
                  <c:v>15</c:v>
                </c:pt>
                <c:pt idx="880">
                  <c:v>15</c:v>
                </c:pt>
                <c:pt idx="881">
                  <c:v>16</c:v>
                </c:pt>
                <c:pt idx="882">
                  <c:v>16</c:v>
                </c:pt>
                <c:pt idx="883">
                  <c:v>13</c:v>
                </c:pt>
                <c:pt idx="884">
                  <c:v>16</c:v>
                </c:pt>
                <c:pt idx="885">
                  <c:v>15</c:v>
                </c:pt>
                <c:pt idx="886">
                  <c:v>17</c:v>
                </c:pt>
                <c:pt idx="887">
                  <c:v>17</c:v>
                </c:pt>
                <c:pt idx="888">
                  <c:v>15</c:v>
                </c:pt>
                <c:pt idx="889">
                  <c:v>15</c:v>
                </c:pt>
                <c:pt idx="890">
                  <c:v>14</c:v>
                </c:pt>
                <c:pt idx="891">
                  <c:v>15</c:v>
                </c:pt>
                <c:pt idx="892">
                  <c:v>22</c:v>
                </c:pt>
                <c:pt idx="893">
                  <c:v>24</c:v>
                </c:pt>
                <c:pt idx="894">
                  <c:v>23</c:v>
                </c:pt>
                <c:pt idx="895">
                  <c:v>21</c:v>
                </c:pt>
                <c:pt idx="896">
                  <c:v>18</c:v>
                </c:pt>
                <c:pt idx="897">
                  <c:v>19</c:v>
                </c:pt>
                <c:pt idx="898">
                  <c:v>22</c:v>
                </c:pt>
                <c:pt idx="899">
                  <c:v>26</c:v>
                </c:pt>
                <c:pt idx="900">
                  <c:v>26</c:v>
                </c:pt>
                <c:pt idx="901">
                  <c:v>27</c:v>
                </c:pt>
                <c:pt idx="902">
                  <c:v>28</c:v>
                </c:pt>
                <c:pt idx="903">
                  <c:v>25</c:v>
                </c:pt>
                <c:pt idx="904">
                  <c:v>27</c:v>
                </c:pt>
                <c:pt idx="905">
                  <c:v>27</c:v>
                </c:pt>
                <c:pt idx="906">
                  <c:v>24</c:v>
                </c:pt>
                <c:pt idx="907">
                  <c:v>25</c:v>
                </c:pt>
                <c:pt idx="908">
                  <c:v>28</c:v>
                </c:pt>
                <c:pt idx="909">
                  <c:v>26</c:v>
                </c:pt>
                <c:pt idx="910">
                  <c:v>22</c:v>
                </c:pt>
                <c:pt idx="911">
                  <c:v>22</c:v>
                </c:pt>
                <c:pt idx="912">
                  <c:v>20</c:v>
                </c:pt>
                <c:pt idx="913">
                  <c:v>22</c:v>
                </c:pt>
                <c:pt idx="914">
                  <c:v>24</c:v>
                </c:pt>
                <c:pt idx="915">
                  <c:v>26</c:v>
                </c:pt>
                <c:pt idx="916">
                  <c:v>23</c:v>
                </c:pt>
                <c:pt idx="917">
                  <c:v>21</c:v>
                </c:pt>
                <c:pt idx="918">
                  <c:v>24</c:v>
                </c:pt>
                <c:pt idx="919">
                  <c:v>25</c:v>
                </c:pt>
                <c:pt idx="920">
                  <c:v>24</c:v>
                </c:pt>
                <c:pt idx="921">
                  <c:v>23</c:v>
                </c:pt>
                <c:pt idx="922">
                  <c:v>21</c:v>
                </c:pt>
                <c:pt idx="923">
                  <c:v>24</c:v>
                </c:pt>
                <c:pt idx="924">
                  <c:v>24</c:v>
                </c:pt>
                <c:pt idx="925">
                  <c:v>28</c:v>
                </c:pt>
                <c:pt idx="926">
                  <c:v>28</c:v>
                </c:pt>
                <c:pt idx="927">
                  <c:v>29</c:v>
                </c:pt>
                <c:pt idx="928">
                  <c:v>34</c:v>
                </c:pt>
                <c:pt idx="929">
                  <c:v>36</c:v>
                </c:pt>
                <c:pt idx="930">
                  <c:v>34</c:v>
                </c:pt>
                <c:pt idx="931">
                  <c:v>30</c:v>
                </c:pt>
                <c:pt idx="932">
                  <c:v>30</c:v>
                </c:pt>
                <c:pt idx="933">
                  <c:v>32</c:v>
                </c:pt>
                <c:pt idx="934">
                  <c:v>33</c:v>
                </c:pt>
                <c:pt idx="935">
                  <c:v>28</c:v>
                </c:pt>
                <c:pt idx="936">
                  <c:v>30</c:v>
                </c:pt>
                <c:pt idx="937">
                  <c:v>31</c:v>
                </c:pt>
                <c:pt idx="938">
                  <c:v>31</c:v>
                </c:pt>
                <c:pt idx="939">
                  <c:v>31</c:v>
                </c:pt>
                <c:pt idx="940">
                  <c:v>29</c:v>
                </c:pt>
                <c:pt idx="941">
                  <c:v>29</c:v>
                </c:pt>
                <c:pt idx="942">
                  <c:v>30</c:v>
                </c:pt>
                <c:pt idx="943">
                  <c:v>27</c:v>
                </c:pt>
                <c:pt idx="944">
                  <c:v>29</c:v>
                </c:pt>
                <c:pt idx="945">
                  <c:v>29</c:v>
                </c:pt>
                <c:pt idx="946">
                  <c:v>27</c:v>
                </c:pt>
                <c:pt idx="947">
                  <c:v>26</c:v>
                </c:pt>
                <c:pt idx="948">
                  <c:v>24</c:v>
                </c:pt>
                <c:pt idx="949">
                  <c:v>27</c:v>
                </c:pt>
                <c:pt idx="950">
                  <c:v>28</c:v>
                </c:pt>
                <c:pt idx="951">
                  <c:v>26</c:v>
                </c:pt>
                <c:pt idx="952">
                  <c:v>25</c:v>
                </c:pt>
                <c:pt idx="953">
                  <c:v>27</c:v>
                </c:pt>
                <c:pt idx="954">
                  <c:v>28</c:v>
                </c:pt>
                <c:pt idx="955">
                  <c:v>30</c:v>
                </c:pt>
                <c:pt idx="956">
                  <c:v>35</c:v>
                </c:pt>
                <c:pt idx="957">
                  <c:v>35</c:v>
                </c:pt>
                <c:pt idx="958">
                  <c:v>31</c:v>
                </c:pt>
                <c:pt idx="959">
                  <c:v>34</c:v>
                </c:pt>
                <c:pt idx="960">
                  <c:v>38</c:v>
                </c:pt>
                <c:pt idx="961">
                  <c:v>38</c:v>
                </c:pt>
                <c:pt idx="962">
                  <c:v>32</c:v>
                </c:pt>
                <c:pt idx="963">
                  <c:v>32</c:v>
                </c:pt>
                <c:pt idx="964">
                  <c:v>32</c:v>
                </c:pt>
                <c:pt idx="965">
                  <c:v>34</c:v>
                </c:pt>
                <c:pt idx="966">
                  <c:v>35</c:v>
                </c:pt>
                <c:pt idx="967">
                  <c:v>35</c:v>
                </c:pt>
                <c:pt idx="968">
                  <c:v>36</c:v>
                </c:pt>
                <c:pt idx="969">
                  <c:v>38</c:v>
                </c:pt>
                <c:pt idx="970">
                  <c:v>40</c:v>
                </c:pt>
                <c:pt idx="971">
                  <c:v>38</c:v>
                </c:pt>
                <c:pt idx="972">
                  <c:v>34</c:v>
                </c:pt>
                <c:pt idx="973">
                  <c:v>36</c:v>
                </c:pt>
                <c:pt idx="974">
                  <c:v>38</c:v>
                </c:pt>
                <c:pt idx="975">
                  <c:v>38</c:v>
                </c:pt>
                <c:pt idx="976">
                  <c:v>37</c:v>
                </c:pt>
                <c:pt idx="977">
                  <c:v>38</c:v>
                </c:pt>
                <c:pt idx="978">
                  <c:v>37</c:v>
                </c:pt>
                <c:pt idx="979">
                  <c:v>38</c:v>
                </c:pt>
                <c:pt idx="980">
                  <c:v>37</c:v>
                </c:pt>
                <c:pt idx="981">
                  <c:v>35</c:v>
                </c:pt>
                <c:pt idx="982">
                  <c:v>36</c:v>
                </c:pt>
                <c:pt idx="983">
                  <c:v>38</c:v>
                </c:pt>
                <c:pt idx="984">
                  <c:v>41</c:v>
                </c:pt>
                <c:pt idx="985">
                  <c:v>43</c:v>
                </c:pt>
                <c:pt idx="986">
                  <c:v>43</c:v>
                </c:pt>
                <c:pt idx="987">
                  <c:v>38</c:v>
                </c:pt>
                <c:pt idx="988">
                  <c:v>37</c:v>
                </c:pt>
                <c:pt idx="989">
                  <c:v>40</c:v>
                </c:pt>
                <c:pt idx="990">
                  <c:v>40</c:v>
                </c:pt>
                <c:pt idx="991">
                  <c:v>43</c:v>
                </c:pt>
                <c:pt idx="992">
                  <c:v>39</c:v>
                </c:pt>
                <c:pt idx="993">
                  <c:v>37</c:v>
                </c:pt>
                <c:pt idx="994">
                  <c:v>37</c:v>
                </c:pt>
                <c:pt idx="995">
                  <c:v>39</c:v>
                </c:pt>
                <c:pt idx="996">
                  <c:v>36</c:v>
                </c:pt>
                <c:pt idx="997">
                  <c:v>35</c:v>
                </c:pt>
                <c:pt idx="998">
                  <c:v>35</c:v>
                </c:pt>
                <c:pt idx="999">
                  <c:v>35</c:v>
                </c:pt>
                <c:pt idx="1000">
                  <c:v>36</c:v>
                </c:pt>
                <c:pt idx="1001">
                  <c:v>36</c:v>
                </c:pt>
                <c:pt idx="1002">
                  <c:v>38</c:v>
                </c:pt>
                <c:pt idx="1003">
                  <c:v>35</c:v>
                </c:pt>
                <c:pt idx="1004">
                  <c:v>35</c:v>
                </c:pt>
                <c:pt idx="1005">
                  <c:v>38</c:v>
                </c:pt>
                <c:pt idx="1006">
                  <c:v>39</c:v>
                </c:pt>
                <c:pt idx="1007">
                  <c:v>42</c:v>
                </c:pt>
                <c:pt idx="1008">
                  <c:v>40</c:v>
                </c:pt>
                <c:pt idx="1009">
                  <c:v>39</c:v>
                </c:pt>
                <c:pt idx="1010">
                  <c:v>36</c:v>
                </c:pt>
                <c:pt idx="1011">
                  <c:v>36</c:v>
                </c:pt>
                <c:pt idx="1012">
                  <c:v>35</c:v>
                </c:pt>
                <c:pt idx="1013">
                  <c:v>38</c:v>
                </c:pt>
                <c:pt idx="1014">
                  <c:v>39</c:v>
                </c:pt>
                <c:pt idx="1015">
                  <c:v>40</c:v>
                </c:pt>
                <c:pt idx="1016">
                  <c:v>39</c:v>
                </c:pt>
                <c:pt idx="1017">
                  <c:v>41</c:v>
                </c:pt>
                <c:pt idx="1018">
                  <c:v>42</c:v>
                </c:pt>
                <c:pt idx="1019">
                  <c:v>41</c:v>
                </c:pt>
                <c:pt idx="1020">
                  <c:v>40</c:v>
                </c:pt>
                <c:pt idx="1021">
                  <c:v>41</c:v>
                </c:pt>
                <c:pt idx="1022">
                  <c:v>43</c:v>
                </c:pt>
                <c:pt idx="1023">
                  <c:v>44</c:v>
                </c:pt>
                <c:pt idx="1024">
                  <c:v>44</c:v>
                </c:pt>
                <c:pt idx="1025">
                  <c:v>44</c:v>
                </c:pt>
                <c:pt idx="1026">
                  <c:v>43</c:v>
                </c:pt>
                <c:pt idx="1027">
                  <c:v>42</c:v>
                </c:pt>
                <c:pt idx="1028">
                  <c:v>41</c:v>
                </c:pt>
                <c:pt idx="1029">
                  <c:v>43</c:v>
                </c:pt>
                <c:pt idx="1030">
                  <c:v>42</c:v>
                </c:pt>
                <c:pt idx="1031">
                  <c:v>43</c:v>
                </c:pt>
                <c:pt idx="1032">
                  <c:v>41</c:v>
                </c:pt>
                <c:pt idx="1033">
                  <c:v>41</c:v>
                </c:pt>
                <c:pt idx="1034">
                  <c:v>41</c:v>
                </c:pt>
                <c:pt idx="1035">
                  <c:v>41</c:v>
                </c:pt>
                <c:pt idx="1036">
                  <c:v>40</c:v>
                </c:pt>
                <c:pt idx="1037">
                  <c:v>40</c:v>
                </c:pt>
                <c:pt idx="1038">
                  <c:v>39</c:v>
                </c:pt>
                <c:pt idx="1039">
                  <c:v>39</c:v>
                </c:pt>
                <c:pt idx="1040">
                  <c:v>39</c:v>
                </c:pt>
                <c:pt idx="1041">
                  <c:v>41</c:v>
                </c:pt>
                <c:pt idx="1042">
                  <c:v>42</c:v>
                </c:pt>
                <c:pt idx="1043">
                  <c:v>42</c:v>
                </c:pt>
                <c:pt idx="1044">
                  <c:v>41</c:v>
                </c:pt>
                <c:pt idx="1045">
                  <c:v>40</c:v>
                </c:pt>
                <c:pt idx="1046">
                  <c:v>39</c:v>
                </c:pt>
                <c:pt idx="1047">
                  <c:v>40</c:v>
                </c:pt>
                <c:pt idx="1048">
                  <c:v>42</c:v>
                </c:pt>
                <c:pt idx="1049">
                  <c:v>42</c:v>
                </c:pt>
                <c:pt idx="1050">
                  <c:v>41</c:v>
                </c:pt>
                <c:pt idx="1051">
                  <c:v>41</c:v>
                </c:pt>
                <c:pt idx="1052">
                  <c:v>41</c:v>
                </c:pt>
                <c:pt idx="1053">
                  <c:v>39</c:v>
                </c:pt>
                <c:pt idx="1054">
                  <c:v>39</c:v>
                </c:pt>
                <c:pt idx="1055">
                  <c:v>39</c:v>
                </c:pt>
                <c:pt idx="1056">
                  <c:v>39</c:v>
                </c:pt>
                <c:pt idx="1057">
                  <c:v>39</c:v>
                </c:pt>
                <c:pt idx="1058">
                  <c:v>40</c:v>
                </c:pt>
                <c:pt idx="1059">
                  <c:v>41</c:v>
                </c:pt>
                <c:pt idx="1060">
                  <c:v>41</c:v>
                </c:pt>
                <c:pt idx="1061">
                  <c:v>40</c:v>
                </c:pt>
                <c:pt idx="1062">
                  <c:v>40</c:v>
                </c:pt>
                <c:pt idx="1063">
                  <c:v>39</c:v>
                </c:pt>
                <c:pt idx="1064">
                  <c:v>41</c:v>
                </c:pt>
                <c:pt idx="1065">
                  <c:v>43</c:v>
                </c:pt>
                <c:pt idx="1066">
                  <c:v>42</c:v>
                </c:pt>
                <c:pt idx="1067">
                  <c:v>42</c:v>
                </c:pt>
                <c:pt idx="1068">
                  <c:v>41</c:v>
                </c:pt>
                <c:pt idx="1069">
                  <c:v>41</c:v>
                </c:pt>
                <c:pt idx="1070">
                  <c:v>42</c:v>
                </c:pt>
                <c:pt idx="1071">
                  <c:v>41</c:v>
                </c:pt>
                <c:pt idx="1072">
                  <c:v>41</c:v>
                </c:pt>
                <c:pt idx="1073">
                  <c:v>41</c:v>
                </c:pt>
                <c:pt idx="1074">
                  <c:v>41</c:v>
                </c:pt>
                <c:pt idx="1075">
                  <c:v>42</c:v>
                </c:pt>
                <c:pt idx="1076">
                  <c:v>41</c:v>
                </c:pt>
                <c:pt idx="1077">
                  <c:v>42</c:v>
                </c:pt>
                <c:pt idx="1078">
                  <c:v>42</c:v>
                </c:pt>
                <c:pt idx="1079">
                  <c:v>42</c:v>
                </c:pt>
                <c:pt idx="1080">
                  <c:v>42</c:v>
                </c:pt>
                <c:pt idx="1081">
                  <c:v>42</c:v>
                </c:pt>
                <c:pt idx="1082">
                  <c:v>41</c:v>
                </c:pt>
                <c:pt idx="1083">
                  <c:v>41</c:v>
                </c:pt>
                <c:pt idx="1084">
                  <c:v>40</c:v>
                </c:pt>
                <c:pt idx="1085">
                  <c:v>40</c:v>
                </c:pt>
                <c:pt idx="1086">
                  <c:v>40</c:v>
                </c:pt>
                <c:pt idx="1087">
                  <c:v>40</c:v>
                </c:pt>
                <c:pt idx="1088">
                  <c:v>40</c:v>
                </c:pt>
                <c:pt idx="1089">
                  <c:v>40</c:v>
                </c:pt>
                <c:pt idx="1090">
                  <c:v>39</c:v>
                </c:pt>
                <c:pt idx="1091">
                  <c:v>39</c:v>
                </c:pt>
                <c:pt idx="1092">
                  <c:v>39</c:v>
                </c:pt>
                <c:pt idx="1093">
                  <c:v>39</c:v>
                </c:pt>
                <c:pt idx="1094">
                  <c:v>39</c:v>
                </c:pt>
                <c:pt idx="1095">
                  <c:v>38</c:v>
                </c:pt>
                <c:pt idx="1096">
                  <c:v>38</c:v>
                </c:pt>
                <c:pt idx="1097">
                  <c:v>38</c:v>
                </c:pt>
                <c:pt idx="1098">
                  <c:v>37</c:v>
                </c:pt>
                <c:pt idx="1099">
                  <c:v>38</c:v>
                </c:pt>
                <c:pt idx="1100">
                  <c:v>40</c:v>
                </c:pt>
                <c:pt idx="1101">
                  <c:v>40</c:v>
                </c:pt>
                <c:pt idx="1102">
                  <c:v>40</c:v>
                </c:pt>
                <c:pt idx="1103">
                  <c:v>40</c:v>
                </c:pt>
                <c:pt idx="1104">
                  <c:v>40</c:v>
                </c:pt>
                <c:pt idx="1105">
                  <c:v>40</c:v>
                </c:pt>
                <c:pt idx="1106">
                  <c:v>40</c:v>
                </c:pt>
                <c:pt idx="1107">
                  <c:v>40</c:v>
                </c:pt>
                <c:pt idx="1108">
                  <c:v>40</c:v>
                </c:pt>
                <c:pt idx="1109">
                  <c:v>40</c:v>
                </c:pt>
                <c:pt idx="1110">
                  <c:v>39</c:v>
                </c:pt>
                <c:pt idx="1111">
                  <c:v>39</c:v>
                </c:pt>
                <c:pt idx="1112">
                  <c:v>39</c:v>
                </c:pt>
                <c:pt idx="1113">
                  <c:v>38</c:v>
                </c:pt>
                <c:pt idx="1114">
                  <c:v>38</c:v>
                </c:pt>
                <c:pt idx="1115">
                  <c:v>38</c:v>
                </c:pt>
                <c:pt idx="1116">
                  <c:v>38</c:v>
                </c:pt>
                <c:pt idx="1117">
                  <c:v>38</c:v>
                </c:pt>
                <c:pt idx="1118">
                  <c:v>38</c:v>
                </c:pt>
                <c:pt idx="1119">
                  <c:v>38</c:v>
                </c:pt>
                <c:pt idx="1120">
                  <c:v>38</c:v>
                </c:pt>
                <c:pt idx="1121">
                  <c:v>38</c:v>
                </c:pt>
                <c:pt idx="1122">
                  <c:v>38</c:v>
                </c:pt>
                <c:pt idx="1123">
                  <c:v>38</c:v>
                </c:pt>
                <c:pt idx="1124">
                  <c:v>38</c:v>
                </c:pt>
                <c:pt idx="1125">
                  <c:v>38</c:v>
                </c:pt>
                <c:pt idx="1126">
                  <c:v>38</c:v>
                </c:pt>
                <c:pt idx="1127">
                  <c:v>38</c:v>
                </c:pt>
                <c:pt idx="1128">
                  <c:v>38</c:v>
                </c:pt>
                <c:pt idx="1129">
                  <c:v>38</c:v>
                </c:pt>
                <c:pt idx="1130">
                  <c:v>38</c:v>
                </c:pt>
                <c:pt idx="1131">
                  <c:v>38</c:v>
                </c:pt>
                <c:pt idx="1132">
                  <c:v>38</c:v>
                </c:pt>
                <c:pt idx="1133">
                  <c:v>38</c:v>
                </c:pt>
                <c:pt idx="1134">
                  <c:v>38</c:v>
                </c:pt>
                <c:pt idx="1135">
                  <c:v>38</c:v>
                </c:pt>
                <c:pt idx="1136">
                  <c:v>38</c:v>
                </c:pt>
                <c:pt idx="1137">
                  <c:v>37</c:v>
                </c:pt>
                <c:pt idx="1138">
                  <c:v>37</c:v>
                </c:pt>
                <c:pt idx="1139">
                  <c:v>36</c:v>
                </c:pt>
                <c:pt idx="1140">
                  <c:v>36</c:v>
                </c:pt>
                <c:pt idx="1141">
                  <c:v>36</c:v>
                </c:pt>
                <c:pt idx="1142">
                  <c:v>34</c:v>
                </c:pt>
                <c:pt idx="1143">
                  <c:v>34</c:v>
                </c:pt>
                <c:pt idx="1144">
                  <c:v>34</c:v>
                </c:pt>
                <c:pt idx="1145">
                  <c:v>34</c:v>
                </c:pt>
                <c:pt idx="1146">
                  <c:v>34</c:v>
                </c:pt>
                <c:pt idx="1147">
                  <c:v>34</c:v>
                </c:pt>
                <c:pt idx="1148">
                  <c:v>32</c:v>
                </c:pt>
                <c:pt idx="1149">
                  <c:v>32</c:v>
                </c:pt>
                <c:pt idx="1150">
                  <c:v>32</c:v>
                </c:pt>
                <c:pt idx="1151">
                  <c:v>32</c:v>
                </c:pt>
                <c:pt idx="1152">
                  <c:v>32</c:v>
                </c:pt>
                <c:pt idx="1153">
                  <c:v>32</c:v>
                </c:pt>
                <c:pt idx="1154">
                  <c:v>32</c:v>
                </c:pt>
                <c:pt idx="1155">
                  <c:v>32</c:v>
                </c:pt>
                <c:pt idx="1156">
                  <c:v>32</c:v>
                </c:pt>
                <c:pt idx="1157">
                  <c:v>32</c:v>
                </c:pt>
                <c:pt idx="1158">
                  <c:v>30</c:v>
                </c:pt>
                <c:pt idx="1159">
                  <c:v>29</c:v>
                </c:pt>
                <c:pt idx="1160">
                  <c:v>29</c:v>
                </c:pt>
                <c:pt idx="1161">
                  <c:v>30</c:v>
                </c:pt>
                <c:pt idx="1162">
                  <c:v>31</c:v>
                </c:pt>
                <c:pt idx="1163">
                  <c:v>31</c:v>
                </c:pt>
                <c:pt idx="1164">
                  <c:v>31</c:v>
                </c:pt>
                <c:pt idx="1165">
                  <c:v>31</c:v>
                </c:pt>
                <c:pt idx="1166">
                  <c:v>31</c:v>
                </c:pt>
                <c:pt idx="1167">
                  <c:v>31</c:v>
                </c:pt>
                <c:pt idx="1168">
                  <c:v>29</c:v>
                </c:pt>
                <c:pt idx="1169">
                  <c:v>29</c:v>
                </c:pt>
                <c:pt idx="1170">
                  <c:v>29</c:v>
                </c:pt>
                <c:pt idx="1171">
                  <c:v>28</c:v>
                </c:pt>
                <c:pt idx="1172">
                  <c:v>28</c:v>
                </c:pt>
                <c:pt idx="1173">
                  <c:v>29</c:v>
                </c:pt>
                <c:pt idx="1174">
                  <c:v>28</c:v>
                </c:pt>
                <c:pt idx="1175">
                  <c:v>29</c:v>
                </c:pt>
                <c:pt idx="1176">
                  <c:v>29</c:v>
                </c:pt>
                <c:pt idx="1177">
                  <c:v>28</c:v>
                </c:pt>
                <c:pt idx="1178">
                  <c:v>27</c:v>
                </c:pt>
                <c:pt idx="1179">
                  <c:v>27</c:v>
                </c:pt>
                <c:pt idx="1180">
                  <c:v>26</c:v>
                </c:pt>
                <c:pt idx="1181">
                  <c:v>25</c:v>
                </c:pt>
                <c:pt idx="1182">
                  <c:v>25</c:v>
                </c:pt>
                <c:pt idx="1183">
                  <c:v>27</c:v>
                </c:pt>
                <c:pt idx="1184">
                  <c:v>27</c:v>
                </c:pt>
                <c:pt idx="1185">
                  <c:v>27</c:v>
                </c:pt>
                <c:pt idx="1186">
                  <c:v>28</c:v>
                </c:pt>
                <c:pt idx="1187">
                  <c:v>28</c:v>
                </c:pt>
                <c:pt idx="1188">
                  <c:v>28</c:v>
                </c:pt>
                <c:pt idx="1189">
                  <c:v>27</c:v>
                </c:pt>
                <c:pt idx="1190">
                  <c:v>26</c:v>
                </c:pt>
                <c:pt idx="1191">
                  <c:v>27</c:v>
                </c:pt>
                <c:pt idx="1192">
                  <c:v>29</c:v>
                </c:pt>
                <c:pt idx="1193">
                  <c:v>27</c:v>
                </c:pt>
                <c:pt idx="1194">
                  <c:v>26</c:v>
                </c:pt>
                <c:pt idx="1195">
                  <c:v>26</c:v>
                </c:pt>
                <c:pt idx="1196">
                  <c:v>28</c:v>
                </c:pt>
                <c:pt idx="1197">
                  <c:v>27</c:v>
                </c:pt>
                <c:pt idx="1198">
                  <c:v>26</c:v>
                </c:pt>
                <c:pt idx="1199">
                  <c:v>26</c:v>
                </c:pt>
                <c:pt idx="1200">
                  <c:v>25</c:v>
                </c:pt>
                <c:pt idx="1201">
                  <c:v>24</c:v>
                </c:pt>
                <c:pt idx="1202">
                  <c:v>21</c:v>
                </c:pt>
                <c:pt idx="1203">
                  <c:v>19</c:v>
                </c:pt>
                <c:pt idx="1204">
                  <c:v>20</c:v>
                </c:pt>
                <c:pt idx="1205">
                  <c:v>22</c:v>
                </c:pt>
                <c:pt idx="1206">
                  <c:v>22</c:v>
                </c:pt>
                <c:pt idx="1207">
                  <c:v>23</c:v>
                </c:pt>
                <c:pt idx="1208">
                  <c:v>24</c:v>
                </c:pt>
                <c:pt idx="1209">
                  <c:v>21</c:v>
                </c:pt>
                <c:pt idx="1210">
                  <c:v>20</c:v>
                </c:pt>
                <c:pt idx="1211">
                  <c:v>22</c:v>
                </c:pt>
                <c:pt idx="1212">
                  <c:v>22</c:v>
                </c:pt>
                <c:pt idx="1213">
                  <c:v>23</c:v>
                </c:pt>
                <c:pt idx="1214">
                  <c:v>25</c:v>
                </c:pt>
                <c:pt idx="1215">
                  <c:v>23</c:v>
                </c:pt>
                <c:pt idx="1216">
                  <c:v>22</c:v>
                </c:pt>
                <c:pt idx="1217">
                  <c:v>22</c:v>
                </c:pt>
                <c:pt idx="1218">
                  <c:v>22</c:v>
                </c:pt>
                <c:pt idx="1219">
                  <c:v>24</c:v>
                </c:pt>
                <c:pt idx="1220">
                  <c:v>24</c:v>
                </c:pt>
                <c:pt idx="1221">
                  <c:v>23</c:v>
                </c:pt>
                <c:pt idx="1222">
                  <c:v>21</c:v>
                </c:pt>
                <c:pt idx="1223">
                  <c:v>21</c:v>
                </c:pt>
                <c:pt idx="1224">
                  <c:v>18</c:v>
                </c:pt>
                <c:pt idx="1225">
                  <c:v>18</c:v>
                </c:pt>
                <c:pt idx="1226">
                  <c:v>18</c:v>
                </c:pt>
                <c:pt idx="1227">
                  <c:v>17</c:v>
                </c:pt>
                <c:pt idx="1228">
                  <c:v>19</c:v>
                </c:pt>
                <c:pt idx="1229">
                  <c:v>18</c:v>
                </c:pt>
                <c:pt idx="1230">
                  <c:v>19</c:v>
                </c:pt>
                <c:pt idx="1231">
                  <c:v>20</c:v>
                </c:pt>
                <c:pt idx="1232">
                  <c:v>21</c:v>
                </c:pt>
                <c:pt idx="1233">
                  <c:v>20</c:v>
                </c:pt>
                <c:pt idx="1234">
                  <c:v>19</c:v>
                </c:pt>
                <c:pt idx="1235">
                  <c:v>20</c:v>
                </c:pt>
                <c:pt idx="1236">
                  <c:v>20</c:v>
                </c:pt>
                <c:pt idx="1237">
                  <c:v>19</c:v>
                </c:pt>
                <c:pt idx="1238">
                  <c:v>18</c:v>
                </c:pt>
                <c:pt idx="1239">
                  <c:v>17</c:v>
                </c:pt>
                <c:pt idx="1240">
                  <c:v>14</c:v>
                </c:pt>
                <c:pt idx="1241">
                  <c:v>14</c:v>
                </c:pt>
                <c:pt idx="1242">
                  <c:v>13</c:v>
                </c:pt>
                <c:pt idx="1243">
                  <c:v>13</c:v>
                </c:pt>
                <c:pt idx="1244">
                  <c:v>12</c:v>
                </c:pt>
                <c:pt idx="1245">
                  <c:v>13</c:v>
                </c:pt>
                <c:pt idx="1246">
                  <c:v>15</c:v>
                </c:pt>
                <c:pt idx="1247">
                  <c:v>14</c:v>
                </c:pt>
                <c:pt idx="1248">
                  <c:v>13</c:v>
                </c:pt>
                <c:pt idx="1249">
                  <c:v>12</c:v>
                </c:pt>
                <c:pt idx="1250">
                  <c:v>13</c:v>
                </c:pt>
                <c:pt idx="1251">
                  <c:v>15</c:v>
                </c:pt>
                <c:pt idx="1252">
                  <c:v>15</c:v>
                </c:pt>
                <c:pt idx="1253">
                  <c:v>16</c:v>
                </c:pt>
                <c:pt idx="1254">
                  <c:v>16</c:v>
                </c:pt>
                <c:pt idx="1255">
                  <c:v>18</c:v>
                </c:pt>
                <c:pt idx="1256">
                  <c:v>17</c:v>
                </c:pt>
                <c:pt idx="1257">
                  <c:v>15</c:v>
                </c:pt>
                <c:pt idx="1258">
                  <c:v>16</c:v>
                </c:pt>
                <c:pt idx="1259">
                  <c:v>17</c:v>
                </c:pt>
                <c:pt idx="1260">
                  <c:v>17</c:v>
                </c:pt>
                <c:pt idx="1261">
                  <c:v>16</c:v>
                </c:pt>
                <c:pt idx="1262">
                  <c:v>16</c:v>
                </c:pt>
                <c:pt idx="1263">
                  <c:v>15</c:v>
                </c:pt>
                <c:pt idx="1264">
                  <c:v>15</c:v>
                </c:pt>
                <c:pt idx="1265">
                  <c:v>13</c:v>
                </c:pt>
                <c:pt idx="1266">
                  <c:v>11</c:v>
                </c:pt>
                <c:pt idx="1267">
                  <c:v>13</c:v>
                </c:pt>
                <c:pt idx="1268">
                  <c:v>14</c:v>
                </c:pt>
                <c:pt idx="1269">
                  <c:v>11</c:v>
                </c:pt>
                <c:pt idx="1270">
                  <c:v>11</c:v>
                </c:pt>
                <c:pt idx="1271">
                  <c:v>11</c:v>
                </c:pt>
                <c:pt idx="1272">
                  <c:v>11</c:v>
                </c:pt>
                <c:pt idx="1273">
                  <c:v>12</c:v>
                </c:pt>
                <c:pt idx="1274">
                  <c:v>13</c:v>
                </c:pt>
                <c:pt idx="1275">
                  <c:v>14</c:v>
                </c:pt>
                <c:pt idx="1276">
                  <c:v>17</c:v>
                </c:pt>
                <c:pt idx="1277">
                  <c:v>16</c:v>
                </c:pt>
                <c:pt idx="1278">
                  <c:v>15</c:v>
                </c:pt>
                <c:pt idx="1279">
                  <c:v>13</c:v>
                </c:pt>
                <c:pt idx="1280">
                  <c:v>12</c:v>
                </c:pt>
                <c:pt idx="1281">
                  <c:v>13</c:v>
                </c:pt>
                <c:pt idx="1282">
                  <c:v>11</c:v>
                </c:pt>
                <c:pt idx="1283">
                  <c:v>11</c:v>
                </c:pt>
                <c:pt idx="1284">
                  <c:v>12</c:v>
                </c:pt>
                <c:pt idx="1285">
                  <c:v>11</c:v>
                </c:pt>
                <c:pt idx="1286">
                  <c:v>12</c:v>
                </c:pt>
                <c:pt idx="1287">
                  <c:v>13</c:v>
                </c:pt>
                <c:pt idx="1288">
                  <c:v>15</c:v>
                </c:pt>
                <c:pt idx="1289">
                  <c:v>15</c:v>
                </c:pt>
                <c:pt idx="1290">
                  <c:v>15</c:v>
                </c:pt>
                <c:pt idx="1291">
                  <c:v>10</c:v>
                </c:pt>
                <c:pt idx="1292">
                  <c:v>7</c:v>
                </c:pt>
                <c:pt idx="1293">
                  <c:v>8</c:v>
                </c:pt>
                <c:pt idx="1294">
                  <c:v>11</c:v>
                </c:pt>
                <c:pt idx="1295">
                  <c:v>10</c:v>
                </c:pt>
                <c:pt idx="1296">
                  <c:v>9</c:v>
                </c:pt>
                <c:pt idx="1297">
                  <c:v>11</c:v>
                </c:pt>
                <c:pt idx="1298">
                  <c:v>14</c:v>
                </c:pt>
                <c:pt idx="1299">
                  <c:v>14</c:v>
                </c:pt>
                <c:pt idx="1300">
                  <c:v>10</c:v>
                </c:pt>
                <c:pt idx="1301">
                  <c:v>7</c:v>
                </c:pt>
                <c:pt idx="1302">
                  <c:v>12</c:v>
                </c:pt>
                <c:pt idx="1303">
                  <c:v>14</c:v>
                </c:pt>
                <c:pt idx="1304">
                  <c:v>10</c:v>
                </c:pt>
                <c:pt idx="1305">
                  <c:v>10</c:v>
                </c:pt>
                <c:pt idx="1306">
                  <c:v>12</c:v>
                </c:pt>
                <c:pt idx="1307">
                  <c:v>12</c:v>
                </c:pt>
                <c:pt idx="1308">
                  <c:v>13</c:v>
                </c:pt>
                <c:pt idx="1309">
                  <c:v>11</c:v>
                </c:pt>
                <c:pt idx="1310">
                  <c:v>14</c:v>
                </c:pt>
                <c:pt idx="1311">
                  <c:v>14</c:v>
                </c:pt>
                <c:pt idx="1312">
                  <c:v>16</c:v>
                </c:pt>
                <c:pt idx="1313">
                  <c:v>16</c:v>
                </c:pt>
                <c:pt idx="1314">
                  <c:v>18</c:v>
                </c:pt>
                <c:pt idx="1315">
                  <c:v>18</c:v>
                </c:pt>
                <c:pt idx="1316">
                  <c:v>15</c:v>
                </c:pt>
                <c:pt idx="1317">
                  <c:v>14</c:v>
                </c:pt>
                <c:pt idx="1318">
                  <c:v>15</c:v>
                </c:pt>
                <c:pt idx="1319">
                  <c:v>10</c:v>
                </c:pt>
                <c:pt idx="1320">
                  <c:v>8</c:v>
                </c:pt>
                <c:pt idx="1321">
                  <c:v>5</c:v>
                </c:pt>
                <c:pt idx="1322">
                  <c:v>7</c:v>
                </c:pt>
                <c:pt idx="1323">
                  <c:v>12</c:v>
                </c:pt>
                <c:pt idx="1324">
                  <c:v>15</c:v>
                </c:pt>
                <c:pt idx="1325">
                  <c:v>20</c:v>
                </c:pt>
                <c:pt idx="1326">
                  <c:v>23</c:v>
                </c:pt>
                <c:pt idx="1327">
                  <c:v>20</c:v>
                </c:pt>
                <c:pt idx="1328">
                  <c:v>14</c:v>
                </c:pt>
                <c:pt idx="1329">
                  <c:v>10</c:v>
                </c:pt>
                <c:pt idx="1330">
                  <c:v>10</c:v>
                </c:pt>
                <c:pt idx="1331">
                  <c:v>9</c:v>
                </c:pt>
                <c:pt idx="1332">
                  <c:v>13</c:v>
                </c:pt>
                <c:pt idx="1333">
                  <c:v>12</c:v>
                </c:pt>
                <c:pt idx="1334">
                  <c:v>15</c:v>
                </c:pt>
                <c:pt idx="1335">
                  <c:v>15</c:v>
                </c:pt>
                <c:pt idx="1336">
                  <c:v>20</c:v>
                </c:pt>
                <c:pt idx="1337">
                  <c:v>18</c:v>
                </c:pt>
                <c:pt idx="1338">
                  <c:v>15</c:v>
                </c:pt>
                <c:pt idx="1339">
                  <c:v>20</c:v>
                </c:pt>
                <c:pt idx="1340">
                  <c:v>23</c:v>
                </c:pt>
                <c:pt idx="1341">
                  <c:v>25</c:v>
                </c:pt>
                <c:pt idx="1342">
                  <c:v>27</c:v>
                </c:pt>
                <c:pt idx="1343">
                  <c:v>33</c:v>
                </c:pt>
                <c:pt idx="1344">
                  <c:v>35</c:v>
                </c:pt>
                <c:pt idx="1345">
                  <c:v>34</c:v>
                </c:pt>
                <c:pt idx="1346">
                  <c:v>30</c:v>
                </c:pt>
                <c:pt idx="1347">
                  <c:v>28</c:v>
                </c:pt>
                <c:pt idx="1348">
                  <c:v>30</c:v>
                </c:pt>
                <c:pt idx="1349">
                  <c:v>26</c:v>
                </c:pt>
                <c:pt idx="1350">
                  <c:v>26</c:v>
                </c:pt>
                <c:pt idx="1351">
                  <c:v>28</c:v>
                </c:pt>
                <c:pt idx="1352">
                  <c:v>27</c:v>
                </c:pt>
                <c:pt idx="1353">
                  <c:v>26</c:v>
                </c:pt>
                <c:pt idx="1354">
                  <c:v>27</c:v>
                </c:pt>
                <c:pt idx="1355">
                  <c:v>32</c:v>
                </c:pt>
                <c:pt idx="1356">
                  <c:v>30</c:v>
                </c:pt>
                <c:pt idx="1357">
                  <c:v>28</c:v>
                </c:pt>
                <c:pt idx="1358">
                  <c:v>30</c:v>
                </c:pt>
                <c:pt idx="1359">
                  <c:v>28</c:v>
                </c:pt>
                <c:pt idx="1360">
                  <c:v>28</c:v>
                </c:pt>
                <c:pt idx="1361">
                  <c:v>32</c:v>
                </c:pt>
                <c:pt idx="1362">
                  <c:v>32</c:v>
                </c:pt>
                <c:pt idx="1363">
                  <c:v>29</c:v>
                </c:pt>
                <c:pt idx="1364">
                  <c:v>31</c:v>
                </c:pt>
                <c:pt idx="1365">
                  <c:v>34</c:v>
                </c:pt>
                <c:pt idx="1366">
                  <c:v>33</c:v>
                </c:pt>
                <c:pt idx="1367">
                  <c:v>35</c:v>
                </c:pt>
                <c:pt idx="1368">
                  <c:v>33</c:v>
                </c:pt>
                <c:pt idx="1369">
                  <c:v>33</c:v>
                </c:pt>
                <c:pt idx="1370">
                  <c:v>34</c:v>
                </c:pt>
                <c:pt idx="1371">
                  <c:v>31</c:v>
                </c:pt>
                <c:pt idx="1372">
                  <c:v>32</c:v>
                </c:pt>
                <c:pt idx="1373">
                  <c:v>32</c:v>
                </c:pt>
                <c:pt idx="1374">
                  <c:v>36</c:v>
                </c:pt>
                <c:pt idx="1375">
                  <c:v>38</c:v>
                </c:pt>
                <c:pt idx="1376">
                  <c:v>37</c:v>
                </c:pt>
                <c:pt idx="1377">
                  <c:v>38</c:v>
                </c:pt>
                <c:pt idx="1378">
                  <c:v>34</c:v>
                </c:pt>
                <c:pt idx="1379">
                  <c:v>33</c:v>
                </c:pt>
                <c:pt idx="1380">
                  <c:v>34</c:v>
                </c:pt>
                <c:pt idx="1381">
                  <c:v>32</c:v>
                </c:pt>
                <c:pt idx="1382">
                  <c:v>31</c:v>
                </c:pt>
                <c:pt idx="1383">
                  <c:v>33</c:v>
                </c:pt>
                <c:pt idx="1384">
                  <c:v>35</c:v>
                </c:pt>
                <c:pt idx="1385">
                  <c:v>35</c:v>
                </c:pt>
                <c:pt idx="1386">
                  <c:v>35</c:v>
                </c:pt>
                <c:pt idx="1387">
                  <c:v>37</c:v>
                </c:pt>
                <c:pt idx="1388">
                  <c:v>36</c:v>
                </c:pt>
                <c:pt idx="1389">
                  <c:v>35</c:v>
                </c:pt>
                <c:pt idx="1390">
                  <c:v>35</c:v>
                </c:pt>
                <c:pt idx="1391">
                  <c:v>34</c:v>
                </c:pt>
                <c:pt idx="1392">
                  <c:v>35</c:v>
                </c:pt>
                <c:pt idx="1393">
                  <c:v>35</c:v>
                </c:pt>
                <c:pt idx="1394">
                  <c:v>34</c:v>
                </c:pt>
                <c:pt idx="1395">
                  <c:v>36</c:v>
                </c:pt>
                <c:pt idx="1396">
                  <c:v>38</c:v>
                </c:pt>
                <c:pt idx="1397">
                  <c:v>37</c:v>
                </c:pt>
                <c:pt idx="1398">
                  <c:v>38</c:v>
                </c:pt>
                <c:pt idx="1399">
                  <c:v>37</c:v>
                </c:pt>
                <c:pt idx="1400">
                  <c:v>35</c:v>
                </c:pt>
                <c:pt idx="1401">
                  <c:v>32</c:v>
                </c:pt>
                <c:pt idx="1402">
                  <c:v>31</c:v>
                </c:pt>
                <c:pt idx="1403">
                  <c:v>30</c:v>
                </c:pt>
                <c:pt idx="1404">
                  <c:v>30</c:v>
                </c:pt>
                <c:pt idx="1405">
                  <c:v>30</c:v>
                </c:pt>
                <c:pt idx="1406">
                  <c:v>29</c:v>
                </c:pt>
                <c:pt idx="1407">
                  <c:v>30</c:v>
                </c:pt>
                <c:pt idx="1408">
                  <c:v>31</c:v>
                </c:pt>
                <c:pt idx="1409">
                  <c:v>30</c:v>
                </c:pt>
                <c:pt idx="1410">
                  <c:v>32</c:v>
                </c:pt>
                <c:pt idx="1411">
                  <c:v>22</c:v>
                </c:pt>
                <c:pt idx="1412">
                  <c:v>15</c:v>
                </c:pt>
                <c:pt idx="1413">
                  <c:v>10</c:v>
                </c:pt>
                <c:pt idx="1414">
                  <c:v>2</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numCache>
            </c:numRef>
          </c:val>
          <c:extLst>
            <c:ext xmlns:c16="http://schemas.microsoft.com/office/drawing/2014/chart" uri="{C3380CC4-5D6E-409C-BE32-E72D297353CC}">
              <c16:uniqueId val="{00000001-9BAA-4201-918C-AB6EE3B02178}"/>
            </c:ext>
          </c:extLst>
        </c:ser>
        <c:dLbls>
          <c:showLegendKey val="0"/>
          <c:showVal val="0"/>
          <c:showCatName val="0"/>
          <c:showSerName val="0"/>
          <c:showPercent val="0"/>
          <c:showBubbleSize val="0"/>
        </c:dLbls>
        <c:gapWidth val="150"/>
        <c:overlap val="100"/>
        <c:axId val="1947760095"/>
        <c:axId val="1947755103"/>
      </c:barChart>
      <c:catAx>
        <c:axId val="194776009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minute</a:t>
                </a:r>
                <a:r>
                  <a:rPr lang="en-US" baseline="0"/>
                  <a:t> from midnight)</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947755103"/>
        <c:crosses val="autoZero"/>
        <c:auto val="1"/>
        <c:lblAlgn val="ctr"/>
        <c:lblOffset val="100"/>
        <c:tickLblSkip val="60"/>
        <c:noMultiLvlLbl val="0"/>
      </c:catAx>
      <c:valAx>
        <c:axId val="1947755103"/>
        <c:scaling>
          <c:orientation val="minMax"/>
          <c:max val="145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BE"/>
                  <a:t>Number</a:t>
                </a:r>
                <a:r>
                  <a:rPr lang="fr-BE" baseline="0"/>
                  <a:t> of charging stations</a:t>
                </a:r>
                <a:endParaRPr lang="fr-BE"/>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94776009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istribution</a:t>
            </a:r>
            <a:r>
              <a:rPr lang="en-US" baseline="0"/>
              <a:t> of the trips </a:t>
            </a:r>
          </a:p>
          <a:p>
            <a:pPr>
              <a:defRPr/>
            </a:pPr>
            <a:r>
              <a:rPr lang="en-US" baseline="0"/>
              <a:t>to a leisure place through tim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areaChart>
        <c:grouping val="standard"/>
        <c:varyColors val="0"/>
        <c:ser>
          <c:idx val="0"/>
          <c:order val="0"/>
          <c:tx>
            <c:strRef>
              <c:f>StartTime_Distributions_loisirs!$C$1</c:f>
              <c:strCache>
                <c:ptCount val="1"/>
                <c:pt idx="0">
                  <c:v>%</c:v>
                </c:pt>
              </c:strCache>
            </c:strRef>
          </c:tx>
          <c:spPr>
            <a:solidFill>
              <a:schemeClr val="accent1">
                <a:lumMod val="60000"/>
                <a:lumOff val="40000"/>
              </a:schemeClr>
            </a:solidFill>
            <a:ln>
              <a:noFill/>
            </a:ln>
            <a:effectLst/>
          </c:spPr>
          <c:cat>
            <c:numRef>
              <c:f>StartTime_Distributions_loisirs!$A$2:$A$25</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tartTime_Distributions_loisirs!$C$2:$C$25</c:f>
              <c:numCache>
                <c:formatCode>0.00</c:formatCode>
                <c:ptCount val="24"/>
                <c:pt idx="0">
                  <c:v>0.22413793103448273</c:v>
                </c:pt>
                <c:pt idx="1">
                  <c:v>0</c:v>
                </c:pt>
                <c:pt idx="2">
                  <c:v>0</c:v>
                </c:pt>
                <c:pt idx="3">
                  <c:v>0</c:v>
                </c:pt>
                <c:pt idx="4">
                  <c:v>0</c:v>
                </c:pt>
                <c:pt idx="5">
                  <c:v>8.6206896551724144E-2</c:v>
                </c:pt>
                <c:pt idx="6">
                  <c:v>0.36206896551724144</c:v>
                </c:pt>
                <c:pt idx="7">
                  <c:v>1.1206896551724139</c:v>
                </c:pt>
                <c:pt idx="8">
                  <c:v>4.431034482758621</c:v>
                </c:pt>
                <c:pt idx="9">
                  <c:v>8.2241379310344822</c:v>
                </c:pt>
                <c:pt idx="10">
                  <c:v>6.0862068965517242</c:v>
                </c:pt>
                <c:pt idx="11">
                  <c:v>5.1206896551724137</c:v>
                </c:pt>
                <c:pt idx="12">
                  <c:v>4.8448275862068968</c:v>
                </c:pt>
                <c:pt idx="13">
                  <c:v>9.5344827586206904</c:v>
                </c:pt>
                <c:pt idx="14">
                  <c:v>6.8448275862068959</c:v>
                </c:pt>
                <c:pt idx="15">
                  <c:v>4.9827586206896557</c:v>
                </c:pt>
                <c:pt idx="16">
                  <c:v>4.6379310344827589</c:v>
                </c:pt>
                <c:pt idx="17">
                  <c:v>9.1206896551724146</c:v>
                </c:pt>
                <c:pt idx="18">
                  <c:v>11.189655172413795</c:v>
                </c:pt>
                <c:pt idx="19">
                  <c:v>13.396551724137932</c:v>
                </c:pt>
                <c:pt idx="20">
                  <c:v>5.9482758620689662</c:v>
                </c:pt>
                <c:pt idx="21">
                  <c:v>2.1551724137931036</c:v>
                </c:pt>
                <c:pt idx="22">
                  <c:v>0.84482758620689669</c:v>
                </c:pt>
                <c:pt idx="23">
                  <c:v>0.84482758620689669</c:v>
                </c:pt>
              </c:numCache>
            </c:numRef>
          </c:val>
          <c:extLst>
            <c:ext xmlns:c16="http://schemas.microsoft.com/office/drawing/2014/chart" uri="{C3380CC4-5D6E-409C-BE32-E72D297353CC}">
              <c16:uniqueId val="{00000000-3E3B-4ED4-9739-2E8F5430EFAB}"/>
            </c:ext>
          </c:extLst>
        </c:ser>
        <c:dLbls>
          <c:showLegendKey val="0"/>
          <c:showVal val="0"/>
          <c:showCatName val="0"/>
          <c:showSerName val="0"/>
          <c:showPercent val="0"/>
          <c:showBubbleSize val="0"/>
        </c:dLbls>
        <c:axId val="381865424"/>
        <c:axId val="381845872"/>
      </c:areaChart>
      <c:catAx>
        <c:axId val="381865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BE"/>
                  <a:t>Time (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381845872"/>
        <c:crosses val="autoZero"/>
        <c:auto val="1"/>
        <c:lblAlgn val="ctr"/>
        <c:lblOffset val="100"/>
        <c:noMultiLvlLbl val="1"/>
      </c:catAx>
      <c:valAx>
        <c:axId val="3818458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BE"/>
                  <a:t>Part of the total number of trips to a leisure plac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38186542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istribution of</a:t>
            </a:r>
            <a:r>
              <a:rPr lang="en-US" baseline="0"/>
              <a:t> the trips to home through tim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areaChart>
        <c:grouping val="standard"/>
        <c:varyColors val="0"/>
        <c:ser>
          <c:idx val="0"/>
          <c:order val="0"/>
          <c:tx>
            <c:strRef>
              <c:f>StartTime_Distributions_back_ho!$L$1</c:f>
              <c:strCache>
                <c:ptCount val="1"/>
                <c:pt idx="0">
                  <c:v>proba</c:v>
                </c:pt>
              </c:strCache>
            </c:strRef>
          </c:tx>
          <c:spPr>
            <a:solidFill>
              <a:schemeClr val="accent1">
                <a:lumMod val="60000"/>
                <a:lumOff val="40000"/>
              </a:schemeClr>
            </a:solidFill>
            <a:ln>
              <a:noFill/>
            </a:ln>
            <a:effectLst/>
          </c:spPr>
          <c:cat>
            <c:numRef>
              <c:f>StartTime_Distributions_back_ho!$J$2:$J$1441</c:f>
              <c:numCache>
                <c:formatCode>General</c:formatCode>
                <c:ptCount val="144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numCache>
            </c:numRef>
          </c:cat>
          <c:val>
            <c:numRef>
              <c:f>StartTime_Distributions_back_ho!$L$2:$L$1441</c:f>
              <c:numCache>
                <c:formatCode>0.00</c:formatCode>
                <c:ptCount val="1440"/>
                <c:pt idx="0">
                  <c:v>1.0560000000000002E-2</c:v>
                </c:pt>
                <c:pt idx="1">
                  <c:v>1.0493333333333334E-2</c:v>
                </c:pt>
                <c:pt idx="2">
                  <c:v>1.0426666666666667E-2</c:v>
                </c:pt>
                <c:pt idx="3">
                  <c:v>1.0360000000000001E-2</c:v>
                </c:pt>
                <c:pt idx="4">
                  <c:v>1.0293333333333333E-2</c:v>
                </c:pt>
                <c:pt idx="5">
                  <c:v>1.0226666666666667E-2</c:v>
                </c:pt>
                <c:pt idx="6">
                  <c:v>1.0160000000000001E-2</c:v>
                </c:pt>
                <c:pt idx="7">
                  <c:v>1.0093333333333334E-2</c:v>
                </c:pt>
                <c:pt idx="8">
                  <c:v>1.0026666666666666E-2</c:v>
                </c:pt>
                <c:pt idx="9">
                  <c:v>9.9600000000000001E-3</c:v>
                </c:pt>
                <c:pt idx="10">
                  <c:v>9.8933333333333338E-3</c:v>
                </c:pt>
                <c:pt idx="11">
                  <c:v>9.8266666666666676E-3</c:v>
                </c:pt>
                <c:pt idx="12">
                  <c:v>9.7599999999999996E-3</c:v>
                </c:pt>
                <c:pt idx="13">
                  <c:v>9.6933333333333333E-3</c:v>
                </c:pt>
                <c:pt idx="14">
                  <c:v>9.6266666666666671E-3</c:v>
                </c:pt>
                <c:pt idx="15">
                  <c:v>9.5600000000000008E-3</c:v>
                </c:pt>
                <c:pt idx="16">
                  <c:v>9.4933333333333328E-3</c:v>
                </c:pt>
                <c:pt idx="17">
                  <c:v>9.4266666666666665E-3</c:v>
                </c:pt>
                <c:pt idx="18">
                  <c:v>9.3600000000000003E-3</c:v>
                </c:pt>
                <c:pt idx="19">
                  <c:v>9.2933333333333357E-3</c:v>
                </c:pt>
                <c:pt idx="20">
                  <c:v>9.2266666666666677E-3</c:v>
                </c:pt>
                <c:pt idx="21">
                  <c:v>9.1600000000000015E-3</c:v>
                </c:pt>
                <c:pt idx="22">
                  <c:v>9.0933333333333352E-3</c:v>
                </c:pt>
                <c:pt idx="23">
                  <c:v>9.0266666666666672E-3</c:v>
                </c:pt>
                <c:pt idx="24">
                  <c:v>8.9600000000000009E-3</c:v>
                </c:pt>
                <c:pt idx="25">
                  <c:v>8.8933333333333347E-3</c:v>
                </c:pt>
                <c:pt idx="26">
                  <c:v>8.8266666666666684E-3</c:v>
                </c:pt>
                <c:pt idx="27">
                  <c:v>8.7600000000000004E-3</c:v>
                </c:pt>
                <c:pt idx="28">
                  <c:v>8.6933333333333342E-3</c:v>
                </c:pt>
                <c:pt idx="29">
                  <c:v>8.6266666666666679E-3</c:v>
                </c:pt>
                <c:pt idx="30">
                  <c:v>8.5600000000000016E-3</c:v>
                </c:pt>
                <c:pt idx="31">
                  <c:v>8.4933333333333336E-3</c:v>
                </c:pt>
                <c:pt idx="32">
                  <c:v>8.4266666666666674E-3</c:v>
                </c:pt>
                <c:pt idx="33">
                  <c:v>8.3600000000000011E-3</c:v>
                </c:pt>
                <c:pt idx="34">
                  <c:v>8.2933333333333348E-3</c:v>
                </c:pt>
                <c:pt idx="35">
                  <c:v>8.2266666666666668E-3</c:v>
                </c:pt>
                <c:pt idx="36">
                  <c:v>8.1600000000000006E-3</c:v>
                </c:pt>
                <c:pt idx="37">
                  <c:v>8.0933333333333343E-3</c:v>
                </c:pt>
                <c:pt idx="38">
                  <c:v>8.0266666666666663E-3</c:v>
                </c:pt>
                <c:pt idx="39">
                  <c:v>7.9600000000000001E-3</c:v>
                </c:pt>
                <c:pt idx="40">
                  <c:v>7.8933333333333338E-3</c:v>
                </c:pt>
                <c:pt idx="41">
                  <c:v>7.8266666666666675E-3</c:v>
                </c:pt>
                <c:pt idx="42">
                  <c:v>7.7600000000000004E-3</c:v>
                </c:pt>
                <c:pt idx="43">
                  <c:v>7.6933333333333333E-3</c:v>
                </c:pt>
                <c:pt idx="44">
                  <c:v>7.626666666666667E-3</c:v>
                </c:pt>
                <c:pt idx="45">
                  <c:v>7.5599999999999999E-3</c:v>
                </c:pt>
                <c:pt idx="46">
                  <c:v>7.4933333333333336E-3</c:v>
                </c:pt>
                <c:pt idx="47">
                  <c:v>7.4266666666666665E-3</c:v>
                </c:pt>
                <c:pt idx="48">
                  <c:v>7.3600000000000002E-3</c:v>
                </c:pt>
                <c:pt idx="49">
                  <c:v>7.2933333333333331E-3</c:v>
                </c:pt>
                <c:pt idx="50">
                  <c:v>7.2266666666666668E-3</c:v>
                </c:pt>
                <c:pt idx="51">
                  <c:v>7.1599999999999997E-3</c:v>
                </c:pt>
                <c:pt idx="52">
                  <c:v>7.0933333333333326E-3</c:v>
                </c:pt>
                <c:pt idx="53">
                  <c:v>7.0266666666666663E-3</c:v>
                </c:pt>
                <c:pt idx="54">
                  <c:v>6.9599999999999992E-3</c:v>
                </c:pt>
                <c:pt idx="55">
                  <c:v>6.8933333333333329E-3</c:v>
                </c:pt>
                <c:pt idx="56">
                  <c:v>6.8266666666666658E-3</c:v>
                </c:pt>
                <c:pt idx="57">
                  <c:v>6.7599999999999995E-3</c:v>
                </c:pt>
                <c:pt idx="58">
                  <c:v>6.6933333333333324E-3</c:v>
                </c:pt>
                <c:pt idx="59">
                  <c:v>6.626666666666667E-3</c:v>
                </c:pt>
                <c:pt idx="60">
                  <c:v>6.5599999999999999E-3</c:v>
                </c:pt>
                <c:pt idx="61">
                  <c:v>6.5377777777777778E-3</c:v>
                </c:pt>
                <c:pt idx="62">
                  <c:v>6.5155555555555557E-3</c:v>
                </c:pt>
                <c:pt idx="63">
                  <c:v>6.4933333333333336E-3</c:v>
                </c:pt>
                <c:pt idx="64">
                  <c:v>6.4711111111111106E-3</c:v>
                </c:pt>
                <c:pt idx="65">
                  <c:v>6.4488888888888894E-3</c:v>
                </c:pt>
                <c:pt idx="66">
                  <c:v>6.4266666666666665E-3</c:v>
                </c:pt>
                <c:pt idx="67">
                  <c:v>6.4044444444444452E-3</c:v>
                </c:pt>
                <c:pt idx="68">
                  <c:v>6.3822222222222223E-3</c:v>
                </c:pt>
                <c:pt idx="69">
                  <c:v>6.3600000000000002E-3</c:v>
                </c:pt>
                <c:pt idx="70">
                  <c:v>6.3377777777777781E-3</c:v>
                </c:pt>
                <c:pt idx="71">
                  <c:v>6.315555555555556E-3</c:v>
                </c:pt>
                <c:pt idx="72">
                  <c:v>6.2933333333333331E-3</c:v>
                </c:pt>
                <c:pt idx="73">
                  <c:v>6.2711111111111119E-3</c:v>
                </c:pt>
                <c:pt idx="74">
                  <c:v>6.2488888888888889E-3</c:v>
                </c:pt>
                <c:pt idx="75">
                  <c:v>6.2266666666666677E-3</c:v>
                </c:pt>
                <c:pt idx="76">
                  <c:v>6.2044444444444447E-3</c:v>
                </c:pt>
                <c:pt idx="77">
                  <c:v>6.1822222222222226E-3</c:v>
                </c:pt>
                <c:pt idx="78">
                  <c:v>6.1600000000000005E-3</c:v>
                </c:pt>
                <c:pt idx="79">
                  <c:v>6.1377777777777785E-3</c:v>
                </c:pt>
                <c:pt idx="80">
                  <c:v>6.1155555555555555E-3</c:v>
                </c:pt>
                <c:pt idx="81">
                  <c:v>6.0933333333333343E-3</c:v>
                </c:pt>
                <c:pt idx="82">
                  <c:v>6.0711111111111113E-3</c:v>
                </c:pt>
                <c:pt idx="83">
                  <c:v>6.0488888888888892E-3</c:v>
                </c:pt>
                <c:pt idx="84">
                  <c:v>6.0266666666666672E-3</c:v>
                </c:pt>
                <c:pt idx="85">
                  <c:v>6.0044444444444451E-3</c:v>
                </c:pt>
                <c:pt idx="86">
                  <c:v>5.9822222222222221E-3</c:v>
                </c:pt>
                <c:pt idx="87">
                  <c:v>5.9600000000000009E-3</c:v>
                </c:pt>
                <c:pt idx="88">
                  <c:v>5.9377777777777779E-3</c:v>
                </c:pt>
                <c:pt idx="89">
                  <c:v>5.9155555555555567E-3</c:v>
                </c:pt>
                <c:pt idx="90">
                  <c:v>5.8933333333333338E-3</c:v>
                </c:pt>
                <c:pt idx="91">
                  <c:v>5.8711111111111108E-3</c:v>
                </c:pt>
                <c:pt idx="92">
                  <c:v>5.8488888888888896E-3</c:v>
                </c:pt>
                <c:pt idx="93">
                  <c:v>5.8266666666666666E-3</c:v>
                </c:pt>
                <c:pt idx="94">
                  <c:v>5.8044444444444445E-3</c:v>
                </c:pt>
                <c:pt idx="95">
                  <c:v>5.7822222222222225E-3</c:v>
                </c:pt>
                <c:pt idx="96">
                  <c:v>5.7600000000000004E-3</c:v>
                </c:pt>
                <c:pt idx="97">
                  <c:v>5.7377777777777783E-3</c:v>
                </c:pt>
                <c:pt idx="98">
                  <c:v>5.7155555555555562E-3</c:v>
                </c:pt>
                <c:pt idx="99">
                  <c:v>5.6933333333333332E-3</c:v>
                </c:pt>
                <c:pt idx="100">
                  <c:v>5.671111111111112E-3</c:v>
                </c:pt>
                <c:pt idx="101">
                  <c:v>5.6488888888888891E-3</c:v>
                </c:pt>
                <c:pt idx="102">
                  <c:v>5.626666666666667E-3</c:v>
                </c:pt>
                <c:pt idx="103">
                  <c:v>5.6044444444444449E-3</c:v>
                </c:pt>
                <c:pt idx="104">
                  <c:v>5.5822222222222228E-3</c:v>
                </c:pt>
                <c:pt idx="105">
                  <c:v>5.5599999999999998E-3</c:v>
                </c:pt>
                <c:pt idx="106">
                  <c:v>5.5377777777777786E-3</c:v>
                </c:pt>
                <c:pt idx="107">
                  <c:v>5.5155555555555557E-3</c:v>
                </c:pt>
                <c:pt idx="108">
                  <c:v>5.4933333333333336E-3</c:v>
                </c:pt>
                <c:pt idx="109">
                  <c:v>5.4711111111111115E-3</c:v>
                </c:pt>
                <c:pt idx="110">
                  <c:v>5.4488888888888894E-3</c:v>
                </c:pt>
                <c:pt idx="111">
                  <c:v>5.4266666666666664E-3</c:v>
                </c:pt>
                <c:pt idx="112">
                  <c:v>5.4044444444444452E-3</c:v>
                </c:pt>
                <c:pt idx="113">
                  <c:v>5.3822222222222231E-3</c:v>
                </c:pt>
                <c:pt idx="114">
                  <c:v>5.360000000000001E-3</c:v>
                </c:pt>
                <c:pt idx="115">
                  <c:v>5.3377777777777781E-3</c:v>
                </c:pt>
                <c:pt idx="116">
                  <c:v>5.3155555555555569E-3</c:v>
                </c:pt>
                <c:pt idx="117">
                  <c:v>5.2933333333333339E-3</c:v>
                </c:pt>
                <c:pt idx="118">
                  <c:v>5.2711111111111118E-3</c:v>
                </c:pt>
                <c:pt idx="119">
                  <c:v>5.2488888888888897E-3</c:v>
                </c:pt>
                <c:pt idx="120">
                  <c:v>5.2266666666666677E-3</c:v>
                </c:pt>
                <c:pt idx="121">
                  <c:v>5.1822222222222235E-3</c:v>
                </c:pt>
                <c:pt idx="122">
                  <c:v>5.1377777777777784E-3</c:v>
                </c:pt>
                <c:pt idx="123">
                  <c:v>5.0933333333333343E-3</c:v>
                </c:pt>
                <c:pt idx="124">
                  <c:v>5.0488888888888901E-3</c:v>
                </c:pt>
                <c:pt idx="125">
                  <c:v>5.004444444444445E-3</c:v>
                </c:pt>
                <c:pt idx="126">
                  <c:v>4.9600000000000009E-3</c:v>
                </c:pt>
                <c:pt idx="127">
                  <c:v>4.9155555555555567E-3</c:v>
                </c:pt>
                <c:pt idx="128">
                  <c:v>4.8711111111111125E-3</c:v>
                </c:pt>
                <c:pt idx="129">
                  <c:v>4.8266666666666675E-3</c:v>
                </c:pt>
                <c:pt idx="130">
                  <c:v>4.7822222222222233E-3</c:v>
                </c:pt>
                <c:pt idx="131">
                  <c:v>4.7377777777777791E-3</c:v>
                </c:pt>
                <c:pt idx="132">
                  <c:v>4.6933333333333332E-3</c:v>
                </c:pt>
                <c:pt idx="133">
                  <c:v>4.648888888888889E-3</c:v>
                </c:pt>
                <c:pt idx="134">
                  <c:v>4.6044444444444449E-3</c:v>
                </c:pt>
                <c:pt idx="135">
                  <c:v>4.5600000000000007E-3</c:v>
                </c:pt>
                <c:pt idx="136">
                  <c:v>4.5155555555555556E-3</c:v>
                </c:pt>
                <c:pt idx="137">
                  <c:v>4.4711111111111115E-3</c:v>
                </c:pt>
                <c:pt idx="138">
                  <c:v>4.4266666666666673E-3</c:v>
                </c:pt>
                <c:pt idx="139">
                  <c:v>4.3822222222222222E-3</c:v>
                </c:pt>
                <c:pt idx="140">
                  <c:v>4.3377777777777781E-3</c:v>
                </c:pt>
                <c:pt idx="141">
                  <c:v>4.2933333333333339E-3</c:v>
                </c:pt>
                <c:pt idx="142">
                  <c:v>4.2488888888888889E-3</c:v>
                </c:pt>
                <c:pt idx="143">
                  <c:v>4.2044444444444447E-3</c:v>
                </c:pt>
                <c:pt idx="144">
                  <c:v>4.1600000000000005E-3</c:v>
                </c:pt>
                <c:pt idx="145">
                  <c:v>4.1155555555555563E-3</c:v>
                </c:pt>
                <c:pt idx="146">
                  <c:v>4.0711111111111113E-3</c:v>
                </c:pt>
                <c:pt idx="147">
                  <c:v>4.0266666666666671E-3</c:v>
                </c:pt>
                <c:pt idx="148">
                  <c:v>3.9822222222222229E-3</c:v>
                </c:pt>
                <c:pt idx="149">
                  <c:v>3.9377777777777788E-3</c:v>
                </c:pt>
                <c:pt idx="150">
                  <c:v>3.8933333333333337E-3</c:v>
                </c:pt>
                <c:pt idx="151">
                  <c:v>3.8488888888888895E-3</c:v>
                </c:pt>
                <c:pt idx="152">
                  <c:v>3.8044444444444449E-3</c:v>
                </c:pt>
                <c:pt idx="153">
                  <c:v>3.7600000000000003E-3</c:v>
                </c:pt>
                <c:pt idx="154">
                  <c:v>3.7155555555555561E-3</c:v>
                </c:pt>
                <c:pt idx="155">
                  <c:v>3.6711111111111115E-3</c:v>
                </c:pt>
                <c:pt idx="156">
                  <c:v>3.6266666666666669E-3</c:v>
                </c:pt>
                <c:pt idx="157">
                  <c:v>3.5822222222222228E-3</c:v>
                </c:pt>
                <c:pt idx="158">
                  <c:v>3.5377777777777786E-3</c:v>
                </c:pt>
                <c:pt idx="159">
                  <c:v>3.4933333333333335E-3</c:v>
                </c:pt>
                <c:pt idx="160">
                  <c:v>3.4488888888888894E-3</c:v>
                </c:pt>
                <c:pt idx="161">
                  <c:v>3.4044444444444452E-3</c:v>
                </c:pt>
                <c:pt idx="162">
                  <c:v>3.3600000000000001E-3</c:v>
                </c:pt>
                <c:pt idx="163">
                  <c:v>3.315555555555556E-3</c:v>
                </c:pt>
                <c:pt idx="164">
                  <c:v>3.2711111111111118E-3</c:v>
                </c:pt>
                <c:pt idx="165">
                  <c:v>3.2266666666666672E-3</c:v>
                </c:pt>
                <c:pt idx="166">
                  <c:v>3.1822222222222226E-3</c:v>
                </c:pt>
                <c:pt idx="167">
                  <c:v>3.1377777777777784E-3</c:v>
                </c:pt>
                <c:pt idx="168">
                  <c:v>3.0933333333333338E-3</c:v>
                </c:pt>
                <c:pt idx="169">
                  <c:v>3.0488888888888896E-3</c:v>
                </c:pt>
                <c:pt idx="170">
                  <c:v>3.0044444444444446E-3</c:v>
                </c:pt>
                <c:pt idx="171">
                  <c:v>2.96E-3</c:v>
                </c:pt>
                <c:pt idx="172">
                  <c:v>2.9155555555555558E-3</c:v>
                </c:pt>
                <c:pt idx="173">
                  <c:v>2.8711111111111112E-3</c:v>
                </c:pt>
                <c:pt idx="174">
                  <c:v>2.8266666666666666E-3</c:v>
                </c:pt>
                <c:pt idx="175">
                  <c:v>2.7822222222222224E-3</c:v>
                </c:pt>
                <c:pt idx="176">
                  <c:v>2.7377777777777782E-3</c:v>
                </c:pt>
                <c:pt idx="177">
                  <c:v>2.6933333333333336E-3</c:v>
                </c:pt>
                <c:pt idx="178">
                  <c:v>2.6488888888888894E-3</c:v>
                </c:pt>
                <c:pt idx="179">
                  <c:v>2.6044444444444448E-3</c:v>
                </c:pt>
                <c:pt idx="180">
                  <c:v>2.5600000000000002E-3</c:v>
                </c:pt>
                <c:pt idx="181">
                  <c:v>2.5600000000000002E-3</c:v>
                </c:pt>
                <c:pt idx="182">
                  <c:v>2.5600000000000002E-3</c:v>
                </c:pt>
                <c:pt idx="183">
                  <c:v>2.5600000000000002E-3</c:v>
                </c:pt>
                <c:pt idx="184">
                  <c:v>2.5600000000000002E-3</c:v>
                </c:pt>
                <c:pt idx="185">
                  <c:v>2.5600000000000002E-3</c:v>
                </c:pt>
                <c:pt idx="186">
                  <c:v>2.5600000000000002E-3</c:v>
                </c:pt>
                <c:pt idx="187">
                  <c:v>2.5600000000000002E-3</c:v>
                </c:pt>
                <c:pt idx="188">
                  <c:v>2.5600000000000002E-3</c:v>
                </c:pt>
                <c:pt idx="189">
                  <c:v>2.5600000000000002E-3</c:v>
                </c:pt>
                <c:pt idx="190">
                  <c:v>2.5600000000000002E-3</c:v>
                </c:pt>
                <c:pt idx="191">
                  <c:v>2.5600000000000002E-3</c:v>
                </c:pt>
                <c:pt idx="192">
                  <c:v>2.5600000000000002E-3</c:v>
                </c:pt>
                <c:pt idx="193">
                  <c:v>2.5600000000000002E-3</c:v>
                </c:pt>
                <c:pt idx="194">
                  <c:v>2.5600000000000002E-3</c:v>
                </c:pt>
                <c:pt idx="195">
                  <c:v>2.5600000000000002E-3</c:v>
                </c:pt>
                <c:pt idx="196">
                  <c:v>2.5600000000000002E-3</c:v>
                </c:pt>
                <c:pt idx="197">
                  <c:v>2.5600000000000002E-3</c:v>
                </c:pt>
                <c:pt idx="198">
                  <c:v>2.5600000000000002E-3</c:v>
                </c:pt>
                <c:pt idx="199">
                  <c:v>2.5600000000000002E-3</c:v>
                </c:pt>
                <c:pt idx="200">
                  <c:v>2.5600000000000002E-3</c:v>
                </c:pt>
                <c:pt idx="201">
                  <c:v>2.5600000000000002E-3</c:v>
                </c:pt>
                <c:pt idx="202">
                  <c:v>2.5600000000000002E-3</c:v>
                </c:pt>
                <c:pt idx="203">
                  <c:v>2.5600000000000002E-3</c:v>
                </c:pt>
                <c:pt idx="204">
                  <c:v>2.5600000000000002E-3</c:v>
                </c:pt>
                <c:pt idx="205">
                  <c:v>2.5600000000000002E-3</c:v>
                </c:pt>
                <c:pt idx="206">
                  <c:v>2.5600000000000002E-3</c:v>
                </c:pt>
                <c:pt idx="207">
                  <c:v>2.5600000000000002E-3</c:v>
                </c:pt>
                <c:pt idx="208">
                  <c:v>2.5600000000000002E-3</c:v>
                </c:pt>
                <c:pt idx="209">
                  <c:v>2.5600000000000002E-3</c:v>
                </c:pt>
                <c:pt idx="210">
                  <c:v>2.5600000000000002E-3</c:v>
                </c:pt>
                <c:pt idx="211">
                  <c:v>2.5600000000000002E-3</c:v>
                </c:pt>
                <c:pt idx="212">
                  <c:v>2.5600000000000002E-3</c:v>
                </c:pt>
                <c:pt idx="213">
                  <c:v>2.5600000000000002E-3</c:v>
                </c:pt>
                <c:pt idx="214">
                  <c:v>2.5600000000000002E-3</c:v>
                </c:pt>
                <c:pt idx="215">
                  <c:v>2.5600000000000002E-3</c:v>
                </c:pt>
                <c:pt idx="216">
                  <c:v>2.5600000000000002E-3</c:v>
                </c:pt>
                <c:pt idx="217">
                  <c:v>2.5600000000000002E-3</c:v>
                </c:pt>
                <c:pt idx="218">
                  <c:v>2.5600000000000002E-3</c:v>
                </c:pt>
                <c:pt idx="219">
                  <c:v>2.5600000000000002E-3</c:v>
                </c:pt>
                <c:pt idx="220">
                  <c:v>2.5600000000000002E-3</c:v>
                </c:pt>
                <c:pt idx="221">
                  <c:v>2.5600000000000002E-3</c:v>
                </c:pt>
                <c:pt idx="222">
                  <c:v>2.5600000000000002E-3</c:v>
                </c:pt>
                <c:pt idx="223">
                  <c:v>2.5600000000000002E-3</c:v>
                </c:pt>
                <c:pt idx="224">
                  <c:v>2.5600000000000002E-3</c:v>
                </c:pt>
                <c:pt idx="225">
                  <c:v>2.5600000000000002E-3</c:v>
                </c:pt>
                <c:pt idx="226">
                  <c:v>2.5600000000000002E-3</c:v>
                </c:pt>
                <c:pt idx="227">
                  <c:v>2.5600000000000002E-3</c:v>
                </c:pt>
                <c:pt idx="228">
                  <c:v>2.5600000000000002E-3</c:v>
                </c:pt>
                <c:pt idx="229">
                  <c:v>2.5600000000000002E-3</c:v>
                </c:pt>
                <c:pt idx="230">
                  <c:v>2.5600000000000002E-3</c:v>
                </c:pt>
                <c:pt idx="231">
                  <c:v>2.5600000000000002E-3</c:v>
                </c:pt>
                <c:pt idx="232">
                  <c:v>2.5600000000000002E-3</c:v>
                </c:pt>
                <c:pt idx="233">
                  <c:v>2.5600000000000002E-3</c:v>
                </c:pt>
                <c:pt idx="234">
                  <c:v>2.5600000000000002E-3</c:v>
                </c:pt>
                <c:pt idx="235">
                  <c:v>2.5600000000000002E-3</c:v>
                </c:pt>
                <c:pt idx="236">
                  <c:v>2.5600000000000002E-3</c:v>
                </c:pt>
                <c:pt idx="237">
                  <c:v>2.5600000000000002E-3</c:v>
                </c:pt>
                <c:pt idx="238">
                  <c:v>2.5600000000000002E-3</c:v>
                </c:pt>
                <c:pt idx="239">
                  <c:v>2.5600000000000002E-3</c:v>
                </c:pt>
                <c:pt idx="240">
                  <c:v>2.5600000000000002E-3</c:v>
                </c:pt>
                <c:pt idx="241">
                  <c:v>2.5600000000000002E-3</c:v>
                </c:pt>
                <c:pt idx="242">
                  <c:v>2.5600000000000002E-3</c:v>
                </c:pt>
                <c:pt idx="243">
                  <c:v>2.5600000000000002E-3</c:v>
                </c:pt>
                <c:pt idx="244">
                  <c:v>2.5600000000000002E-3</c:v>
                </c:pt>
                <c:pt idx="245">
                  <c:v>2.5600000000000002E-3</c:v>
                </c:pt>
                <c:pt idx="246">
                  <c:v>2.5600000000000002E-3</c:v>
                </c:pt>
                <c:pt idx="247">
                  <c:v>2.5600000000000002E-3</c:v>
                </c:pt>
                <c:pt idx="248">
                  <c:v>2.5600000000000002E-3</c:v>
                </c:pt>
                <c:pt idx="249">
                  <c:v>2.5600000000000002E-3</c:v>
                </c:pt>
                <c:pt idx="250">
                  <c:v>2.5600000000000002E-3</c:v>
                </c:pt>
                <c:pt idx="251">
                  <c:v>2.5600000000000002E-3</c:v>
                </c:pt>
                <c:pt idx="252">
                  <c:v>2.5600000000000002E-3</c:v>
                </c:pt>
                <c:pt idx="253">
                  <c:v>2.5600000000000002E-3</c:v>
                </c:pt>
                <c:pt idx="254">
                  <c:v>2.5600000000000002E-3</c:v>
                </c:pt>
                <c:pt idx="255">
                  <c:v>2.5600000000000002E-3</c:v>
                </c:pt>
                <c:pt idx="256">
                  <c:v>2.5600000000000002E-3</c:v>
                </c:pt>
                <c:pt idx="257">
                  <c:v>2.5600000000000002E-3</c:v>
                </c:pt>
                <c:pt idx="258">
                  <c:v>2.5600000000000002E-3</c:v>
                </c:pt>
                <c:pt idx="259">
                  <c:v>2.5600000000000002E-3</c:v>
                </c:pt>
                <c:pt idx="260">
                  <c:v>2.5600000000000002E-3</c:v>
                </c:pt>
                <c:pt idx="261">
                  <c:v>2.5600000000000002E-3</c:v>
                </c:pt>
                <c:pt idx="262">
                  <c:v>2.5600000000000002E-3</c:v>
                </c:pt>
                <c:pt idx="263">
                  <c:v>2.5600000000000002E-3</c:v>
                </c:pt>
                <c:pt idx="264">
                  <c:v>2.5600000000000002E-3</c:v>
                </c:pt>
                <c:pt idx="265">
                  <c:v>2.5600000000000002E-3</c:v>
                </c:pt>
                <c:pt idx="266">
                  <c:v>2.5600000000000002E-3</c:v>
                </c:pt>
                <c:pt idx="267">
                  <c:v>2.5600000000000002E-3</c:v>
                </c:pt>
                <c:pt idx="268">
                  <c:v>2.5600000000000002E-3</c:v>
                </c:pt>
                <c:pt idx="269">
                  <c:v>2.5600000000000002E-3</c:v>
                </c:pt>
                <c:pt idx="270">
                  <c:v>2.5600000000000002E-3</c:v>
                </c:pt>
                <c:pt idx="271">
                  <c:v>2.5600000000000002E-3</c:v>
                </c:pt>
                <c:pt idx="272">
                  <c:v>2.5600000000000002E-3</c:v>
                </c:pt>
                <c:pt idx="273">
                  <c:v>2.5600000000000002E-3</c:v>
                </c:pt>
                <c:pt idx="274">
                  <c:v>2.5600000000000002E-3</c:v>
                </c:pt>
                <c:pt idx="275">
                  <c:v>2.5600000000000002E-3</c:v>
                </c:pt>
                <c:pt idx="276">
                  <c:v>2.5600000000000002E-3</c:v>
                </c:pt>
                <c:pt idx="277">
                  <c:v>2.5600000000000002E-3</c:v>
                </c:pt>
                <c:pt idx="278">
                  <c:v>2.5600000000000002E-3</c:v>
                </c:pt>
                <c:pt idx="279">
                  <c:v>2.5600000000000002E-3</c:v>
                </c:pt>
                <c:pt idx="280">
                  <c:v>2.5600000000000002E-3</c:v>
                </c:pt>
                <c:pt idx="281">
                  <c:v>2.5600000000000002E-3</c:v>
                </c:pt>
                <c:pt idx="282">
                  <c:v>2.5600000000000002E-3</c:v>
                </c:pt>
                <c:pt idx="283">
                  <c:v>2.5600000000000002E-3</c:v>
                </c:pt>
                <c:pt idx="284">
                  <c:v>2.5600000000000002E-3</c:v>
                </c:pt>
                <c:pt idx="285">
                  <c:v>2.5600000000000002E-3</c:v>
                </c:pt>
                <c:pt idx="286">
                  <c:v>2.5600000000000002E-3</c:v>
                </c:pt>
                <c:pt idx="287">
                  <c:v>2.5600000000000002E-3</c:v>
                </c:pt>
                <c:pt idx="288">
                  <c:v>2.5600000000000002E-3</c:v>
                </c:pt>
                <c:pt idx="289">
                  <c:v>2.5600000000000002E-3</c:v>
                </c:pt>
                <c:pt idx="290">
                  <c:v>2.5600000000000002E-3</c:v>
                </c:pt>
                <c:pt idx="291">
                  <c:v>2.5600000000000002E-3</c:v>
                </c:pt>
                <c:pt idx="292">
                  <c:v>2.5600000000000002E-3</c:v>
                </c:pt>
                <c:pt idx="293">
                  <c:v>2.5600000000000002E-3</c:v>
                </c:pt>
                <c:pt idx="294">
                  <c:v>2.5600000000000002E-3</c:v>
                </c:pt>
                <c:pt idx="295">
                  <c:v>2.5600000000000002E-3</c:v>
                </c:pt>
                <c:pt idx="296">
                  <c:v>2.5600000000000002E-3</c:v>
                </c:pt>
                <c:pt idx="297">
                  <c:v>2.5600000000000002E-3</c:v>
                </c:pt>
                <c:pt idx="298">
                  <c:v>2.5600000000000002E-3</c:v>
                </c:pt>
                <c:pt idx="299">
                  <c:v>2.5600000000000002E-3</c:v>
                </c:pt>
                <c:pt idx="300">
                  <c:v>2.5600000000000002E-3</c:v>
                </c:pt>
                <c:pt idx="301">
                  <c:v>2.6044444444444448E-3</c:v>
                </c:pt>
                <c:pt idx="302">
                  <c:v>2.648888888888889E-3</c:v>
                </c:pt>
                <c:pt idx="303">
                  <c:v>2.6933333333333336E-3</c:v>
                </c:pt>
                <c:pt idx="304">
                  <c:v>2.7377777777777778E-3</c:v>
                </c:pt>
                <c:pt idx="305">
                  <c:v>2.7822222222222224E-3</c:v>
                </c:pt>
                <c:pt idx="306">
                  <c:v>2.826666666666667E-3</c:v>
                </c:pt>
                <c:pt idx="307">
                  <c:v>2.8711111111111112E-3</c:v>
                </c:pt>
                <c:pt idx="308">
                  <c:v>2.9155555555555558E-3</c:v>
                </c:pt>
                <c:pt idx="309">
                  <c:v>2.9600000000000004E-3</c:v>
                </c:pt>
                <c:pt idx="310">
                  <c:v>3.0044444444444446E-3</c:v>
                </c:pt>
                <c:pt idx="311">
                  <c:v>3.0488888888888887E-3</c:v>
                </c:pt>
                <c:pt idx="312">
                  <c:v>3.0933333333333338E-3</c:v>
                </c:pt>
                <c:pt idx="313">
                  <c:v>3.1377777777777784E-3</c:v>
                </c:pt>
                <c:pt idx="314">
                  <c:v>3.1822222222222226E-3</c:v>
                </c:pt>
                <c:pt idx="315">
                  <c:v>3.2266666666666672E-3</c:v>
                </c:pt>
                <c:pt idx="316">
                  <c:v>3.2711111111111118E-3</c:v>
                </c:pt>
                <c:pt idx="317">
                  <c:v>3.315555555555556E-3</c:v>
                </c:pt>
                <c:pt idx="318">
                  <c:v>3.3600000000000006E-3</c:v>
                </c:pt>
                <c:pt idx="319">
                  <c:v>3.4044444444444447E-3</c:v>
                </c:pt>
                <c:pt idx="320">
                  <c:v>3.4488888888888894E-3</c:v>
                </c:pt>
                <c:pt idx="321">
                  <c:v>3.493333333333334E-3</c:v>
                </c:pt>
                <c:pt idx="322">
                  <c:v>3.5377777777777781E-3</c:v>
                </c:pt>
                <c:pt idx="323">
                  <c:v>3.5822222222222228E-3</c:v>
                </c:pt>
                <c:pt idx="324">
                  <c:v>3.6266666666666669E-3</c:v>
                </c:pt>
                <c:pt idx="325">
                  <c:v>3.6711111111111115E-3</c:v>
                </c:pt>
                <c:pt idx="326">
                  <c:v>3.7155555555555561E-3</c:v>
                </c:pt>
                <c:pt idx="327">
                  <c:v>3.7600000000000003E-3</c:v>
                </c:pt>
                <c:pt idx="328">
                  <c:v>3.8044444444444445E-3</c:v>
                </c:pt>
                <c:pt idx="329">
                  <c:v>3.8488888888888891E-3</c:v>
                </c:pt>
                <c:pt idx="330">
                  <c:v>3.8933333333333337E-3</c:v>
                </c:pt>
                <c:pt idx="331">
                  <c:v>3.9377777777777779E-3</c:v>
                </c:pt>
                <c:pt idx="332">
                  <c:v>3.9822222222222229E-3</c:v>
                </c:pt>
                <c:pt idx="333">
                  <c:v>4.0266666666666671E-3</c:v>
                </c:pt>
                <c:pt idx="334">
                  <c:v>4.0711111111111113E-3</c:v>
                </c:pt>
                <c:pt idx="335">
                  <c:v>4.1155555555555563E-3</c:v>
                </c:pt>
                <c:pt idx="336">
                  <c:v>4.1600000000000005E-3</c:v>
                </c:pt>
                <c:pt idx="337">
                  <c:v>4.2044444444444447E-3</c:v>
                </c:pt>
                <c:pt idx="338">
                  <c:v>4.2488888888888889E-3</c:v>
                </c:pt>
                <c:pt idx="339">
                  <c:v>4.2933333333333339E-3</c:v>
                </c:pt>
                <c:pt idx="340">
                  <c:v>4.3377777777777781E-3</c:v>
                </c:pt>
                <c:pt idx="341">
                  <c:v>4.3822222222222222E-3</c:v>
                </c:pt>
                <c:pt idx="342">
                  <c:v>4.4266666666666673E-3</c:v>
                </c:pt>
                <c:pt idx="343">
                  <c:v>4.4711111111111115E-3</c:v>
                </c:pt>
                <c:pt idx="344">
                  <c:v>4.5155555555555556E-3</c:v>
                </c:pt>
                <c:pt idx="345">
                  <c:v>4.5600000000000007E-3</c:v>
                </c:pt>
                <c:pt idx="346">
                  <c:v>4.6044444444444449E-3</c:v>
                </c:pt>
                <c:pt idx="347">
                  <c:v>4.648888888888889E-3</c:v>
                </c:pt>
                <c:pt idx="348">
                  <c:v>4.6933333333333349E-3</c:v>
                </c:pt>
                <c:pt idx="349">
                  <c:v>4.7377777777777774E-3</c:v>
                </c:pt>
                <c:pt idx="350">
                  <c:v>4.7822222222222233E-3</c:v>
                </c:pt>
                <c:pt idx="351">
                  <c:v>4.8266666666666683E-3</c:v>
                </c:pt>
                <c:pt idx="352">
                  <c:v>4.8711111111111116E-3</c:v>
                </c:pt>
                <c:pt idx="353">
                  <c:v>4.9155555555555567E-3</c:v>
                </c:pt>
                <c:pt idx="354">
                  <c:v>4.9600000000000017E-3</c:v>
                </c:pt>
                <c:pt idx="355">
                  <c:v>5.004444444444445E-3</c:v>
                </c:pt>
                <c:pt idx="356">
                  <c:v>5.0488888888888901E-3</c:v>
                </c:pt>
                <c:pt idx="357">
                  <c:v>5.0933333333333343E-3</c:v>
                </c:pt>
                <c:pt idx="358">
                  <c:v>5.1377777777777784E-3</c:v>
                </c:pt>
                <c:pt idx="359">
                  <c:v>5.1822222222222235E-3</c:v>
                </c:pt>
                <c:pt idx="360">
                  <c:v>5.2266666666666677E-3</c:v>
                </c:pt>
                <c:pt idx="361">
                  <c:v>5.3377777777777781E-3</c:v>
                </c:pt>
                <c:pt idx="362">
                  <c:v>5.4488888888888894E-3</c:v>
                </c:pt>
                <c:pt idx="363">
                  <c:v>5.5600000000000007E-3</c:v>
                </c:pt>
                <c:pt idx="364">
                  <c:v>5.671111111111112E-3</c:v>
                </c:pt>
                <c:pt idx="365">
                  <c:v>5.7822222222222225E-3</c:v>
                </c:pt>
                <c:pt idx="366">
                  <c:v>5.8933333333333338E-3</c:v>
                </c:pt>
                <c:pt idx="367">
                  <c:v>6.0044444444444459E-3</c:v>
                </c:pt>
                <c:pt idx="368">
                  <c:v>6.1155555555555564E-3</c:v>
                </c:pt>
                <c:pt idx="369">
                  <c:v>6.2266666666666677E-3</c:v>
                </c:pt>
                <c:pt idx="370">
                  <c:v>6.3377777777777781E-3</c:v>
                </c:pt>
                <c:pt idx="371">
                  <c:v>6.4488888888888894E-3</c:v>
                </c:pt>
                <c:pt idx="372">
                  <c:v>6.5600000000000007E-3</c:v>
                </c:pt>
                <c:pt idx="373">
                  <c:v>6.671111111111112E-3</c:v>
                </c:pt>
                <c:pt idx="374">
                  <c:v>6.7822222222222225E-3</c:v>
                </c:pt>
                <c:pt idx="375">
                  <c:v>6.8933333333333338E-3</c:v>
                </c:pt>
                <c:pt idx="376">
                  <c:v>7.0044444444444442E-3</c:v>
                </c:pt>
                <c:pt idx="377">
                  <c:v>7.1155555555555564E-3</c:v>
                </c:pt>
                <c:pt idx="378">
                  <c:v>7.2266666666666677E-3</c:v>
                </c:pt>
                <c:pt idx="379">
                  <c:v>7.3377777777777781E-3</c:v>
                </c:pt>
                <c:pt idx="380">
                  <c:v>7.4488888888888903E-3</c:v>
                </c:pt>
                <c:pt idx="381">
                  <c:v>7.5599999999999999E-3</c:v>
                </c:pt>
                <c:pt idx="382">
                  <c:v>7.6711111111111121E-3</c:v>
                </c:pt>
                <c:pt idx="383">
                  <c:v>7.7822222222222225E-3</c:v>
                </c:pt>
                <c:pt idx="384">
                  <c:v>7.8933333333333338E-3</c:v>
                </c:pt>
                <c:pt idx="385">
                  <c:v>8.004444444444446E-3</c:v>
                </c:pt>
                <c:pt idx="386">
                  <c:v>8.1155555555555547E-3</c:v>
                </c:pt>
                <c:pt idx="387">
                  <c:v>8.2266666666666668E-3</c:v>
                </c:pt>
                <c:pt idx="388">
                  <c:v>8.3377777777777773E-3</c:v>
                </c:pt>
                <c:pt idx="389">
                  <c:v>8.4488888888888895E-3</c:v>
                </c:pt>
                <c:pt idx="390">
                  <c:v>8.5600000000000016E-3</c:v>
                </c:pt>
                <c:pt idx="391">
                  <c:v>8.6711111111111103E-3</c:v>
                </c:pt>
                <c:pt idx="392">
                  <c:v>8.7822222222222225E-3</c:v>
                </c:pt>
                <c:pt idx="393">
                  <c:v>8.8933333333333347E-3</c:v>
                </c:pt>
                <c:pt idx="394">
                  <c:v>9.0044444444444451E-3</c:v>
                </c:pt>
                <c:pt idx="395">
                  <c:v>9.1155555555555556E-3</c:v>
                </c:pt>
                <c:pt idx="396">
                  <c:v>9.226666666666666E-3</c:v>
                </c:pt>
                <c:pt idx="397">
                  <c:v>9.3377777777777782E-3</c:v>
                </c:pt>
                <c:pt idx="398">
                  <c:v>9.4488888888888886E-3</c:v>
                </c:pt>
                <c:pt idx="399">
                  <c:v>9.5600000000000008E-3</c:v>
                </c:pt>
                <c:pt idx="400">
                  <c:v>9.6711111111111112E-3</c:v>
                </c:pt>
                <c:pt idx="401">
                  <c:v>9.7822222222222217E-3</c:v>
                </c:pt>
                <c:pt idx="402">
                  <c:v>9.8933333333333338E-3</c:v>
                </c:pt>
                <c:pt idx="403">
                  <c:v>1.0004444444444446E-2</c:v>
                </c:pt>
                <c:pt idx="404">
                  <c:v>1.0115555555555555E-2</c:v>
                </c:pt>
                <c:pt idx="405">
                  <c:v>1.0226666666666667E-2</c:v>
                </c:pt>
                <c:pt idx="406">
                  <c:v>1.0337777777777779E-2</c:v>
                </c:pt>
                <c:pt idx="407">
                  <c:v>1.044888888888889E-2</c:v>
                </c:pt>
                <c:pt idx="408">
                  <c:v>1.0560000000000002E-2</c:v>
                </c:pt>
                <c:pt idx="409">
                  <c:v>1.067111111111111E-2</c:v>
                </c:pt>
                <c:pt idx="410">
                  <c:v>1.0782222222222223E-2</c:v>
                </c:pt>
                <c:pt idx="411">
                  <c:v>1.0893333333333333E-2</c:v>
                </c:pt>
                <c:pt idx="412">
                  <c:v>1.1004444444444445E-2</c:v>
                </c:pt>
                <c:pt idx="413">
                  <c:v>1.1115555555555556E-2</c:v>
                </c:pt>
                <c:pt idx="414">
                  <c:v>1.1226666666666666E-2</c:v>
                </c:pt>
                <c:pt idx="415">
                  <c:v>1.1337777777777776E-2</c:v>
                </c:pt>
                <c:pt idx="416">
                  <c:v>1.144888888888889E-2</c:v>
                </c:pt>
                <c:pt idx="417">
                  <c:v>1.1559999999999999E-2</c:v>
                </c:pt>
                <c:pt idx="418">
                  <c:v>1.1671111111111111E-2</c:v>
                </c:pt>
                <c:pt idx="419">
                  <c:v>1.1782222222222223E-2</c:v>
                </c:pt>
                <c:pt idx="420">
                  <c:v>1.1893333333333334E-2</c:v>
                </c:pt>
                <c:pt idx="421">
                  <c:v>1.2337777777777777E-2</c:v>
                </c:pt>
                <c:pt idx="422">
                  <c:v>1.2782222222222223E-2</c:v>
                </c:pt>
                <c:pt idx="423">
                  <c:v>1.3226666666666668E-2</c:v>
                </c:pt>
                <c:pt idx="424">
                  <c:v>1.3671111111111111E-2</c:v>
                </c:pt>
                <c:pt idx="425">
                  <c:v>1.4115555555555555E-2</c:v>
                </c:pt>
                <c:pt idx="426">
                  <c:v>1.456E-2</c:v>
                </c:pt>
                <c:pt idx="427">
                  <c:v>1.5004444444444444E-2</c:v>
                </c:pt>
                <c:pt idx="428">
                  <c:v>1.544888888888889E-2</c:v>
                </c:pt>
                <c:pt idx="429">
                  <c:v>1.5893333333333332E-2</c:v>
                </c:pt>
                <c:pt idx="430">
                  <c:v>1.6337777777777777E-2</c:v>
                </c:pt>
                <c:pt idx="431">
                  <c:v>1.6782222222222223E-2</c:v>
                </c:pt>
                <c:pt idx="432">
                  <c:v>1.7226666666666668E-2</c:v>
                </c:pt>
                <c:pt idx="433">
                  <c:v>1.7671111111111113E-2</c:v>
                </c:pt>
                <c:pt idx="434">
                  <c:v>1.8115555555555555E-2</c:v>
                </c:pt>
                <c:pt idx="435">
                  <c:v>1.856E-2</c:v>
                </c:pt>
                <c:pt idx="436">
                  <c:v>1.9004444444444445E-2</c:v>
                </c:pt>
                <c:pt idx="437">
                  <c:v>1.9448888888888891E-2</c:v>
                </c:pt>
                <c:pt idx="438">
                  <c:v>1.9893333333333332E-2</c:v>
                </c:pt>
                <c:pt idx="439">
                  <c:v>2.0337777777777781E-2</c:v>
                </c:pt>
                <c:pt idx="440">
                  <c:v>2.0782222222222219E-2</c:v>
                </c:pt>
                <c:pt idx="441">
                  <c:v>2.1226666666666668E-2</c:v>
                </c:pt>
                <c:pt idx="442">
                  <c:v>2.167111111111111E-2</c:v>
                </c:pt>
                <c:pt idx="443">
                  <c:v>2.2115555555555555E-2</c:v>
                </c:pt>
                <c:pt idx="444">
                  <c:v>2.2560000000000004E-2</c:v>
                </c:pt>
                <c:pt idx="445">
                  <c:v>2.3004444444444442E-2</c:v>
                </c:pt>
                <c:pt idx="446">
                  <c:v>2.3448888888888891E-2</c:v>
                </c:pt>
                <c:pt idx="447">
                  <c:v>2.3893333333333336E-2</c:v>
                </c:pt>
                <c:pt idx="448">
                  <c:v>2.4337777777777778E-2</c:v>
                </c:pt>
                <c:pt idx="449">
                  <c:v>2.4782222222222223E-2</c:v>
                </c:pt>
                <c:pt idx="450">
                  <c:v>2.5226666666666668E-2</c:v>
                </c:pt>
                <c:pt idx="451">
                  <c:v>2.567111111111111E-2</c:v>
                </c:pt>
                <c:pt idx="452">
                  <c:v>2.6115555555555559E-2</c:v>
                </c:pt>
                <c:pt idx="453">
                  <c:v>2.6560000000000004E-2</c:v>
                </c:pt>
                <c:pt idx="454">
                  <c:v>2.7004444444444446E-2</c:v>
                </c:pt>
                <c:pt idx="455">
                  <c:v>2.7448888888888891E-2</c:v>
                </c:pt>
                <c:pt idx="456">
                  <c:v>2.7893333333333332E-2</c:v>
                </c:pt>
                <c:pt idx="457">
                  <c:v>2.8337777777777781E-2</c:v>
                </c:pt>
                <c:pt idx="458">
                  <c:v>2.8782222222222223E-2</c:v>
                </c:pt>
                <c:pt idx="459">
                  <c:v>2.9226666666666668E-2</c:v>
                </c:pt>
                <c:pt idx="460">
                  <c:v>2.967111111111111E-2</c:v>
                </c:pt>
                <c:pt idx="461">
                  <c:v>3.0115555555555559E-2</c:v>
                </c:pt>
                <c:pt idx="462">
                  <c:v>3.056E-2</c:v>
                </c:pt>
                <c:pt idx="463">
                  <c:v>3.1004444444444446E-2</c:v>
                </c:pt>
                <c:pt idx="464">
                  <c:v>3.1448888888888887E-2</c:v>
                </c:pt>
                <c:pt idx="465">
                  <c:v>3.1893333333333336E-2</c:v>
                </c:pt>
                <c:pt idx="466">
                  <c:v>3.2337777777777778E-2</c:v>
                </c:pt>
                <c:pt idx="467">
                  <c:v>3.2782222222222226E-2</c:v>
                </c:pt>
                <c:pt idx="468">
                  <c:v>3.3226666666666668E-2</c:v>
                </c:pt>
                <c:pt idx="469">
                  <c:v>3.3671111111111117E-2</c:v>
                </c:pt>
                <c:pt idx="470">
                  <c:v>3.4115555555555559E-2</c:v>
                </c:pt>
                <c:pt idx="471">
                  <c:v>3.456E-2</c:v>
                </c:pt>
                <c:pt idx="472">
                  <c:v>3.5004444444444442E-2</c:v>
                </c:pt>
                <c:pt idx="473">
                  <c:v>3.5448888888888891E-2</c:v>
                </c:pt>
                <c:pt idx="474">
                  <c:v>3.5893333333333333E-2</c:v>
                </c:pt>
                <c:pt idx="475">
                  <c:v>3.6337777777777774E-2</c:v>
                </c:pt>
                <c:pt idx="476">
                  <c:v>3.678222222222223E-2</c:v>
                </c:pt>
                <c:pt idx="477">
                  <c:v>3.7226666666666665E-2</c:v>
                </c:pt>
                <c:pt idx="478">
                  <c:v>3.7671111111111114E-2</c:v>
                </c:pt>
                <c:pt idx="479">
                  <c:v>3.8115555555555562E-2</c:v>
                </c:pt>
                <c:pt idx="480">
                  <c:v>3.8560000000000004E-2</c:v>
                </c:pt>
                <c:pt idx="481">
                  <c:v>3.862666666666667E-2</c:v>
                </c:pt>
                <c:pt idx="482">
                  <c:v>3.8693333333333337E-2</c:v>
                </c:pt>
                <c:pt idx="483">
                  <c:v>3.8760000000000003E-2</c:v>
                </c:pt>
                <c:pt idx="484">
                  <c:v>3.8826666666666669E-2</c:v>
                </c:pt>
                <c:pt idx="485">
                  <c:v>3.8893333333333335E-2</c:v>
                </c:pt>
                <c:pt idx="486">
                  <c:v>3.8960000000000002E-2</c:v>
                </c:pt>
                <c:pt idx="487">
                  <c:v>3.9026666666666668E-2</c:v>
                </c:pt>
                <c:pt idx="488">
                  <c:v>3.9093333333333334E-2</c:v>
                </c:pt>
                <c:pt idx="489">
                  <c:v>3.916E-2</c:v>
                </c:pt>
                <c:pt idx="490">
                  <c:v>3.9226666666666667E-2</c:v>
                </c:pt>
                <c:pt idx="491">
                  <c:v>3.9293333333333333E-2</c:v>
                </c:pt>
                <c:pt idx="492">
                  <c:v>3.9359999999999999E-2</c:v>
                </c:pt>
                <c:pt idx="493">
                  <c:v>3.9426666666666672E-2</c:v>
                </c:pt>
                <c:pt idx="494">
                  <c:v>3.9493333333333339E-2</c:v>
                </c:pt>
                <c:pt idx="495">
                  <c:v>3.9560000000000005E-2</c:v>
                </c:pt>
                <c:pt idx="496">
                  <c:v>3.9626666666666671E-2</c:v>
                </c:pt>
                <c:pt idx="497">
                  <c:v>3.9693333333333337E-2</c:v>
                </c:pt>
                <c:pt idx="498">
                  <c:v>3.9760000000000004E-2</c:v>
                </c:pt>
                <c:pt idx="499">
                  <c:v>3.982666666666667E-2</c:v>
                </c:pt>
                <c:pt idx="500">
                  <c:v>3.9893333333333336E-2</c:v>
                </c:pt>
                <c:pt idx="501">
                  <c:v>3.9960000000000002E-2</c:v>
                </c:pt>
                <c:pt idx="502">
                  <c:v>4.0026666666666669E-2</c:v>
                </c:pt>
                <c:pt idx="503">
                  <c:v>4.0093333333333335E-2</c:v>
                </c:pt>
                <c:pt idx="504">
                  <c:v>4.0160000000000001E-2</c:v>
                </c:pt>
                <c:pt idx="505">
                  <c:v>4.0226666666666668E-2</c:v>
                </c:pt>
                <c:pt idx="506">
                  <c:v>4.0293333333333334E-2</c:v>
                </c:pt>
                <c:pt idx="507">
                  <c:v>4.036E-2</c:v>
                </c:pt>
                <c:pt idx="508">
                  <c:v>4.0426666666666673E-2</c:v>
                </c:pt>
                <c:pt idx="509">
                  <c:v>4.049333333333334E-2</c:v>
                </c:pt>
                <c:pt idx="510">
                  <c:v>4.0560000000000006E-2</c:v>
                </c:pt>
                <c:pt idx="511">
                  <c:v>4.0626666666666672E-2</c:v>
                </c:pt>
                <c:pt idx="512">
                  <c:v>4.0693333333333338E-2</c:v>
                </c:pt>
                <c:pt idx="513">
                  <c:v>4.0760000000000005E-2</c:v>
                </c:pt>
                <c:pt idx="514">
                  <c:v>4.0826666666666671E-2</c:v>
                </c:pt>
                <c:pt idx="515">
                  <c:v>4.0893333333333337E-2</c:v>
                </c:pt>
                <c:pt idx="516">
                  <c:v>4.0960000000000003E-2</c:v>
                </c:pt>
                <c:pt idx="517">
                  <c:v>4.102666666666667E-2</c:v>
                </c:pt>
                <c:pt idx="518">
                  <c:v>4.1093333333333336E-2</c:v>
                </c:pt>
                <c:pt idx="519">
                  <c:v>4.1160000000000002E-2</c:v>
                </c:pt>
                <c:pt idx="520">
                  <c:v>4.1226666666666668E-2</c:v>
                </c:pt>
                <c:pt idx="521">
                  <c:v>4.1293333333333335E-2</c:v>
                </c:pt>
                <c:pt idx="522">
                  <c:v>4.1360000000000001E-2</c:v>
                </c:pt>
                <c:pt idx="523">
                  <c:v>4.1426666666666674E-2</c:v>
                </c:pt>
                <c:pt idx="524">
                  <c:v>4.149333333333334E-2</c:v>
                </c:pt>
                <c:pt idx="525">
                  <c:v>4.1560000000000007E-2</c:v>
                </c:pt>
                <c:pt idx="526">
                  <c:v>4.1626666666666673E-2</c:v>
                </c:pt>
                <c:pt idx="527">
                  <c:v>4.1693333333333339E-2</c:v>
                </c:pt>
                <c:pt idx="528">
                  <c:v>4.1760000000000005E-2</c:v>
                </c:pt>
                <c:pt idx="529">
                  <c:v>4.1826666666666672E-2</c:v>
                </c:pt>
                <c:pt idx="530">
                  <c:v>4.1893333333333338E-2</c:v>
                </c:pt>
                <c:pt idx="531">
                  <c:v>4.1960000000000004E-2</c:v>
                </c:pt>
                <c:pt idx="532">
                  <c:v>4.2026666666666671E-2</c:v>
                </c:pt>
                <c:pt idx="533">
                  <c:v>4.2093333333333337E-2</c:v>
                </c:pt>
                <c:pt idx="534">
                  <c:v>4.2160000000000003E-2</c:v>
                </c:pt>
                <c:pt idx="535">
                  <c:v>4.2226666666666669E-2</c:v>
                </c:pt>
                <c:pt idx="536">
                  <c:v>4.2293333333333336E-2</c:v>
                </c:pt>
                <c:pt idx="537">
                  <c:v>4.2360000000000002E-2</c:v>
                </c:pt>
                <c:pt idx="538">
                  <c:v>4.2426666666666675E-2</c:v>
                </c:pt>
                <c:pt idx="539">
                  <c:v>4.2493333333333341E-2</c:v>
                </c:pt>
                <c:pt idx="540">
                  <c:v>4.2560000000000008E-2</c:v>
                </c:pt>
                <c:pt idx="541">
                  <c:v>4.322666666666667E-2</c:v>
                </c:pt>
                <c:pt idx="542">
                  <c:v>4.389333333333334E-2</c:v>
                </c:pt>
                <c:pt idx="543">
                  <c:v>4.4560000000000009E-2</c:v>
                </c:pt>
                <c:pt idx="544">
                  <c:v>4.5226666666666672E-2</c:v>
                </c:pt>
                <c:pt idx="545">
                  <c:v>4.5893333333333342E-2</c:v>
                </c:pt>
                <c:pt idx="546">
                  <c:v>4.6560000000000011E-2</c:v>
                </c:pt>
                <c:pt idx="547">
                  <c:v>4.7226666666666674E-2</c:v>
                </c:pt>
                <c:pt idx="548">
                  <c:v>4.7893333333333343E-2</c:v>
                </c:pt>
                <c:pt idx="549">
                  <c:v>4.8560000000000006E-2</c:v>
                </c:pt>
                <c:pt idx="550">
                  <c:v>4.9226666666666669E-2</c:v>
                </c:pt>
                <c:pt idx="551">
                  <c:v>4.9893333333333338E-2</c:v>
                </c:pt>
                <c:pt idx="552">
                  <c:v>5.0560000000000008E-2</c:v>
                </c:pt>
                <c:pt idx="553">
                  <c:v>5.122666666666667E-2</c:v>
                </c:pt>
                <c:pt idx="554">
                  <c:v>5.189333333333334E-2</c:v>
                </c:pt>
                <c:pt idx="555">
                  <c:v>5.2560000000000009E-2</c:v>
                </c:pt>
                <c:pt idx="556">
                  <c:v>5.3226666666666672E-2</c:v>
                </c:pt>
                <c:pt idx="557">
                  <c:v>5.3893333333333342E-2</c:v>
                </c:pt>
                <c:pt idx="558">
                  <c:v>5.4560000000000011E-2</c:v>
                </c:pt>
                <c:pt idx="559">
                  <c:v>5.5226666666666674E-2</c:v>
                </c:pt>
                <c:pt idx="560">
                  <c:v>5.5893333333333343E-2</c:v>
                </c:pt>
                <c:pt idx="561">
                  <c:v>5.6560000000000006E-2</c:v>
                </c:pt>
                <c:pt idx="562">
                  <c:v>5.7226666666666676E-2</c:v>
                </c:pt>
                <c:pt idx="563">
                  <c:v>5.7893333333333338E-2</c:v>
                </c:pt>
                <c:pt idx="564">
                  <c:v>5.8560000000000008E-2</c:v>
                </c:pt>
                <c:pt idx="565">
                  <c:v>5.9226666666666671E-2</c:v>
                </c:pt>
                <c:pt idx="566">
                  <c:v>5.989333333333334E-2</c:v>
                </c:pt>
                <c:pt idx="567">
                  <c:v>6.056000000000001E-2</c:v>
                </c:pt>
                <c:pt idx="568">
                  <c:v>6.1226666666666672E-2</c:v>
                </c:pt>
                <c:pt idx="569">
                  <c:v>6.1893333333333342E-2</c:v>
                </c:pt>
                <c:pt idx="570">
                  <c:v>6.2560000000000004E-2</c:v>
                </c:pt>
                <c:pt idx="571">
                  <c:v>6.3226666666666681E-2</c:v>
                </c:pt>
                <c:pt idx="572">
                  <c:v>6.3893333333333344E-2</c:v>
                </c:pt>
                <c:pt idx="573">
                  <c:v>6.4560000000000006E-2</c:v>
                </c:pt>
                <c:pt idx="574">
                  <c:v>6.5226666666666683E-2</c:v>
                </c:pt>
                <c:pt idx="575">
                  <c:v>6.5893333333333345E-2</c:v>
                </c:pt>
                <c:pt idx="576">
                  <c:v>6.6560000000000008E-2</c:v>
                </c:pt>
                <c:pt idx="577">
                  <c:v>6.7226666666666685E-2</c:v>
                </c:pt>
                <c:pt idx="578">
                  <c:v>6.7893333333333347E-2</c:v>
                </c:pt>
                <c:pt idx="579">
                  <c:v>6.8559999999999996E-2</c:v>
                </c:pt>
                <c:pt idx="580">
                  <c:v>6.9226666666666686E-2</c:v>
                </c:pt>
                <c:pt idx="581">
                  <c:v>6.9893333333333349E-2</c:v>
                </c:pt>
                <c:pt idx="582">
                  <c:v>7.0560000000000012E-2</c:v>
                </c:pt>
                <c:pt idx="583">
                  <c:v>7.1226666666666674E-2</c:v>
                </c:pt>
                <c:pt idx="584">
                  <c:v>7.1893333333333351E-2</c:v>
                </c:pt>
                <c:pt idx="585">
                  <c:v>7.2559999999999999E-2</c:v>
                </c:pt>
                <c:pt idx="586">
                  <c:v>7.322666666666669E-2</c:v>
                </c:pt>
                <c:pt idx="587">
                  <c:v>7.3893333333333339E-2</c:v>
                </c:pt>
                <c:pt idx="588">
                  <c:v>7.4560000000000015E-2</c:v>
                </c:pt>
                <c:pt idx="589">
                  <c:v>7.5226666666666678E-2</c:v>
                </c:pt>
                <c:pt idx="590">
                  <c:v>7.5893333333333354E-2</c:v>
                </c:pt>
                <c:pt idx="591">
                  <c:v>7.6560000000000003E-2</c:v>
                </c:pt>
                <c:pt idx="592">
                  <c:v>7.722666666666668E-2</c:v>
                </c:pt>
                <c:pt idx="593">
                  <c:v>7.7893333333333342E-2</c:v>
                </c:pt>
                <c:pt idx="594">
                  <c:v>7.8560000000000019E-2</c:v>
                </c:pt>
                <c:pt idx="595">
                  <c:v>7.9226666666666681E-2</c:v>
                </c:pt>
                <c:pt idx="596">
                  <c:v>7.9893333333333358E-2</c:v>
                </c:pt>
                <c:pt idx="597">
                  <c:v>8.0560000000000007E-2</c:v>
                </c:pt>
                <c:pt idx="598">
                  <c:v>8.1226666666666683E-2</c:v>
                </c:pt>
                <c:pt idx="599">
                  <c:v>8.1893333333333346E-2</c:v>
                </c:pt>
                <c:pt idx="600">
                  <c:v>8.2560000000000008E-2</c:v>
                </c:pt>
                <c:pt idx="601">
                  <c:v>8.2937777777777791E-2</c:v>
                </c:pt>
                <c:pt idx="602">
                  <c:v>8.3315555555555573E-2</c:v>
                </c:pt>
                <c:pt idx="603">
                  <c:v>8.3693333333333342E-2</c:v>
                </c:pt>
                <c:pt idx="604">
                  <c:v>8.4071111111111124E-2</c:v>
                </c:pt>
                <c:pt idx="605">
                  <c:v>8.4448888888888893E-2</c:v>
                </c:pt>
                <c:pt idx="606">
                  <c:v>8.4826666666666675E-2</c:v>
                </c:pt>
                <c:pt idx="607">
                  <c:v>8.5204444444444458E-2</c:v>
                </c:pt>
                <c:pt idx="608">
                  <c:v>8.558222222222224E-2</c:v>
                </c:pt>
                <c:pt idx="609">
                  <c:v>8.5960000000000009E-2</c:v>
                </c:pt>
                <c:pt idx="610">
                  <c:v>8.6337777777777791E-2</c:v>
                </c:pt>
                <c:pt idx="611">
                  <c:v>8.6715555555555573E-2</c:v>
                </c:pt>
                <c:pt idx="612">
                  <c:v>8.7093333333333342E-2</c:v>
                </c:pt>
                <c:pt idx="613">
                  <c:v>8.7471111111111124E-2</c:v>
                </c:pt>
                <c:pt idx="614">
                  <c:v>8.7848888888888893E-2</c:v>
                </c:pt>
                <c:pt idx="615">
                  <c:v>8.8226666666666675E-2</c:v>
                </c:pt>
                <c:pt idx="616">
                  <c:v>8.8604444444444458E-2</c:v>
                </c:pt>
                <c:pt idx="617">
                  <c:v>8.898222222222224E-2</c:v>
                </c:pt>
                <c:pt idx="618">
                  <c:v>8.9360000000000023E-2</c:v>
                </c:pt>
                <c:pt idx="619">
                  <c:v>8.9737777777777791E-2</c:v>
                </c:pt>
                <c:pt idx="620">
                  <c:v>9.011555555555556E-2</c:v>
                </c:pt>
                <c:pt idx="621">
                  <c:v>9.0493333333333342E-2</c:v>
                </c:pt>
                <c:pt idx="622">
                  <c:v>9.0871111111111125E-2</c:v>
                </c:pt>
                <c:pt idx="623">
                  <c:v>9.1248888888888907E-2</c:v>
                </c:pt>
                <c:pt idx="624">
                  <c:v>9.162666666666669E-2</c:v>
                </c:pt>
                <c:pt idx="625">
                  <c:v>9.2004444444444458E-2</c:v>
                </c:pt>
                <c:pt idx="626">
                  <c:v>9.2382222222222227E-2</c:v>
                </c:pt>
                <c:pt idx="627">
                  <c:v>9.2760000000000009E-2</c:v>
                </c:pt>
                <c:pt idx="628">
                  <c:v>9.3137777777777792E-2</c:v>
                </c:pt>
                <c:pt idx="629">
                  <c:v>9.3515555555555574E-2</c:v>
                </c:pt>
                <c:pt idx="630">
                  <c:v>9.3893333333333356E-2</c:v>
                </c:pt>
                <c:pt idx="631">
                  <c:v>9.4271111111111125E-2</c:v>
                </c:pt>
                <c:pt idx="632">
                  <c:v>9.4648888888888907E-2</c:v>
                </c:pt>
                <c:pt idx="633">
                  <c:v>9.5026666666666676E-2</c:v>
                </c:pt>
                <c:pt idx="634">
                  <c:v>9.5404444444444458E-2</c:v>
                </c:pt>
                <c:pt idx="635">
                  <c:v>9.5782222222222241E-2</c:v>
                </c:pt>
                <c:pt idx="636">
                  <c:v>9.6160000000000009E-2</c:v>
                </c:pt>
                <c:pt idx="637">
                  <c:v>9.6537777777777792E-2</c:v>
                </c:pt>
                <c:pt idx="638">
                  <c:v>9.6915555555555574E-2</c:v>
                </c:pt>
                <c:pt idx="639">
                  <c:v>9.7293333333333357E-2</c:v>
                </c:pt>
                <c:pt idx="640">
                  <c:v>9.7671111111111125E-2</c:v>
                </c:pt>
                <c:pt idx="641">
                  <c:v>9.8048888888888894E-2</c:v>
                </c:pt>
                <c:pt idx="642">
                  <c:v>9.8426666666666676E-2</c:v>
                </c:pt>
                <c:pt idx="643">
                  <c:v>9.8804444444444459E-2</c:v>
                </c:pt>
                <c:pt idx="644">
                  <c:v>9.9182222222222241E-2</c:v>
                </c:pt>
                <c:pt idx="645">
                  <c:v>9.9560000000000023E-2</c:v>
                </c:pt>
                <c:pt idx="646">
                  <c:v>9.9937777777777778E-2</c:v>
                </c:pt>
                <c:pt idx="647">
                  <c:v>0.10031555555555557</c:v>
                </c:pt>
                <c:pt idx="648">
                  <c:v>0.10069333333333334</c:v>
                </c:pt>
                <c:pt idx="649">
                  <c:v>0.10107111111111113</c:v>
                </c:pt>
                <c:pt idx="650">
                  <c:v>0.10144888888888891</c:v>
                </c:pt>
                <c:pt idx="651">
                  <c:v>0.10182666666666668</c:v>
                </c:pt>
                <c:pt idx="652">
                  <c:v>0.10220444444444447</c:v>
                </c:pt>
                <c:pt idx="653">
                  <c:v>0.10258222222222223</c:v>
                </c:pt>
                <c:pt idx="654">
                  <c:v>0.10296000000000001</c:v>
                </c:pt>
                <c:pt idx="655">
                  <c:v>0.10333777777777779</c:v>
                </c:pt>
                <c:pt idx="656">
                  <c:v>0.10371555555555557</c:v>
                </c:pt>
                <c:pt idx="657">
                  <c:v>0.10409333333333336</c:v>
                </c:pt>
                <c:pt idx="658">
                  <c:v>0.10447111111111113</c:v>
                </c:pt>
                <c:pt idx="659">
                  <c:v>0.10484888888888891</c:v>
                </c:pt>
                <c:pt idx="660">
                  <c:v>0.10522666666666668</c:v>
                </c:pt>
                <c:pt idx="661">
                  <c:v>0.10551555555555557</c:v>
                </c:pt>
                <c:pt idx="662">
                  <c:v>0.10580444444444445</c:v>
                </c:pt>
                <c:pt idx="663">
                  <c:v>0.10609333333333335</c:v>
                </c:pt>
                <c:pt idx="664">
                  <c:v>0.10638222222222224</c:v>
                </c:pt>
                <c:pt idx="665">
                  <c:v>0.10667111111111113</c:v>
                </c:pt>
                <c:pt idx="666">
                  <c:v>0.10696000000000001</c:v>
                </c:pt>
                <c:pt idx="667">
                  <c:v>0.10724888888888891</c:v>
                </c:pt>
                <c:pt idx="668">
                  <c:v>0.10753777777777779</c:v>
                </c:pt>
                <c:pt idx="669">
                  <c:v>0.10782666666666668</c:v>
                </c:pt>
                <c:pt idx="670">
                  <c:v>0.10811555555555556</c:v>
                </c:pt>
                <c:pt idx="671">
                  <c:v>0.10840444444444446</c:v>
                </c:pt>
                <c:pt idx="672">
                  <c:v>0.10869333333333335</c:v>
                </c:pt>
                <c:pt idx="673">
                  <c:v>0.10898222222222224</c:v>
                </c:pt>
                <c:pt idx="674">
                  <c:v>0.10927111111111112</c:v>
                </c:pt>
                <c:pt idx="675">
                  <c:v>0.10956000000000002</c:v>
                </c:pt>
                <c:pt idx="676">
                  <c:v>0.1098488888888889</c:v>
                </c:pt>
                <c:pt idx="677">
                  <c:v>0.11013777777777779</c:v>
                </c:pt>
                <c:pt idx="678">
                  <c:v>0.11042666666666667</c:v>
                </c:pt>
                <c:pt idx="679">
                  <c:v>0.11071555555555558</c:v>
                </c:pt>
                <c:pt idx="680">
                  <c:v>0.11100444444444446</c:v>
                </c:pt>
                <c:pt idx="681">
                  <c:v>0.11129333333333334</c:v>
                </c:pt>
                <c:pt idx="682">
                  <c:v>0.11158222222222224</c:v>
                </c:pt>
                <c:pt idx="683">
                  <c:v>0.11187111111111112</c:v>
                </c:pt>
                <c:pt idx="684">
                  <c:v>0.11216000000000001</c:v>
                </c:pt>
                <c:pt idx="685">
                  <c:v>0.11244888888888889</c:v>
                </c:pt>
                <c:pt idx="686">
                  <c:v>0.11273777777777778</c:v>
                </c:pt>
                <c:pt idx="687">
                  <c:v>0.11302666666666668</c:v>
                </c:pt>
                <c:pt idx="688">
                  <c:v>0.11331555555555557</c:v>
                </c:pt>
                <c:pt idx="689">
                  <c:v>0.11360444444444445</c:v>
                </c:pt>
                <c:pt idx="690">
                  <c:v>0.11389333333333335</c:v>
                </c:pt>
                <c:pt idx="691">
                  <c:v>0.11418222222222223</c:v>
                </c:pt>
                <c:pt idx="692">
                  <c:v>0.11447111111111112</c:v>
                </c:pt>
                <c:pt idx="693">
                  <c:v>0.11476</c:v>
                </c:pt>
                <c:pt idx="694">
                  <c:v>0.11504888888888889</c:v>
                </c:pt>
                <c:pt idx="695">
                  <c:v>0.11533777777777779</c:v>
                </c:pt>
                <c:pt idx="696">
                  <c:v>0.11562666666666668</c:v>
                </c:pt>
                <c:pt idx="697">
                  <c:v>0.11591555555555556</c:v>
                </c:pt>
                <c:pt idx="698">
                  <c:v>0.11620444444444446</c:v>
                </c:pt>
                <c:pt idx="699">
                  <c:v>0.11649333333333334</c:v>
                </c:pt>
                <c:pt idx="700">
                  <c:v>0.11678222222222222</c:v>
                </c:pt>
                <c:pt idx="701">
                  <c:v>0.11707111111111113</c:v>
                </c:pt>
                <c:pt idx="702">
                  <c:v>0.11736000000000001</c:v>
                </c:pt>
                <c:pt idx="703">
                  <c:v>0.1176488888888889</c:v>
                </c:pt>
                <c:pt idx="704">
                  <c:v>0.11793777777777778</c:v>
                </c:pt>
                <c:pt idx="705">
                  <c:v>0.11822666666666667</c:v>
                </c:pt>
                <c:pt idx="706">
                  <c:v>0.11851555555555555</c:v>
                </c:pt>
                <c:pt idx="707">
                  <c:v>0.11880444444444445</c:v>
                </c:pt>
                <c:pt idx="708">
                  <c:v>0.11909333333333333</c:v>
                </c:pt>
                <c:pt idx="709">
                  <c:v>0.11938222222222222</c:v>
                </c:pt>
                <c:pt idx="710">
                  <c:v>0.11967111111111112</c:v>
                </c:pt>
                <c:pt idx="711">
                  <c:v>0.11996000000000001</c:v>
                </c:pt>
                <c:pt idx="712">
                  <c:v>0.12024888888888889</c:v>
                </c:pt>
                <c:pt idx="713">
                  <c:v>0.12053777777777779</c:v>
                </c:pt>
                <c:pt idx="714">
                  <c:v>0.12082666666666667</c:v>
                </c:pt>
                <c:pt idx="715">
                  <c:v>0.12111555555555556</c:v>
                </c:pt>
                <c:pt idx="716">
                  <c:v>0.12140444444444445</c:v>
                </c:pt>
                <c:pt idx="717">
                  <c:v>0.12169333333333335</c:v>
                </c:pt>
                <c:pt idx="718">
                  <c:v>0.12198222222222223</c:v>
                </c:pt>
                <c:pt idx="719">
                  <c:v>0.12227111111111112</c:v>
                </c:pt>
                <c:pt idx="720">
                  <c:v>0.12256</c:v>
                </c:pt>
                <c:pt idx="721">
                  <c:v>0.12164888888888889</c:v>
                </c:pt>
                <c:pt idx="722">
                  <c:v>0.12073777777777778</c:v>
                </c:pt>
                <c:pt idx="723">
                  <c:v>0.11982666666666668</c:v>
                </c:pt>
                <c:pt idx="724">
                  <c:v>0.11891555555555557</c:v>
                </c:pt>
                <c:pt idx="725">
                  <c:v>0.11800444444444444</c:v>
                </c:pt>
                <c:pt idx="726">
                  <c:v>0.11709333333333333</c:v>
                </c:pt>
                <c:pt idx="727">
                  <c:v>0.11618222222222223</c:v>
                </c:pt>
                <c:pt idx="728">
                  <c:v>0.11527111111111112</c:v>
                </c:pt>
                <c:pt idx="729">
                  <c:v>0.11436</c:v>
                </c:pt>
                <c:pt idx="730">
                  <c:v>0.11344888888888889</c:v>
                </c:pt>
                <c:pt idx="731">
                  <c:v>0.11253777777777778</c:v>
                </c:pt>
                <c:pt idx="732">
                  <c:v>0.11162666666666668</c:v>
                </c:pt>
                <c:pt idx="733">
                  <c:v>0.11071555555555555</c:v>
                </c:pt>
                <c:pt idx="734">
                  <c:v>0.10980444444444444</c:v>
                </c:pt>
                <c:pt idx="735">
                  <c:v>0.10889333333333333</c:v>
                </c:pt>
                <c:pt idx="736">
                  <c:v>0.10798222222222223</c:v>
                </c:pt>
                <c:pt idx="737">
                  <c:v>0.10707111111111112</c:v>
                </c:pt>
                <c:pt idx="738">
                  <c:v>0.10616</c:v>
                </c:pt>
                <c:pt idx="739">
                  <c:v>0.10524888888888889</c:v>
                </c:pt>
                <c:pt idx="740">
                  <c:v>0.10433777777777778</c:v>
                </c:pt>
                <c:pt idx="741">
                  <c:v>0.10342666666666668</c:v>
                </c:pt>
                <c:pt idx="742">
                  <c:v>0.10251555555555555</c:v>
                </c:pt>
                <c:pt idx="743">
                  <c:v>0.10160444444444444</c:v>
                </c:pt>
                <c:pt idx="744">
                  <c:v>0.10069333333333333</c:v>
                </c:pt>
                <c:pt idx="745">
                  <c:v>9.9782222222222217E-2</c:v>
                </c:pt>
                <c:pt idx="746">
                  <c:v>9.8871111111111118E-2</c:v>
                </c:pt>
                <c:pt idx="747">
                  <c:v>9.7960000000000005E-2</c:v>
                </c:pt>
                <c:pt idx="748">
                  <c:v>9.7048888888888893E-2</c:v>
                </c:pt>
                <c:pt idx="749">
                  <c:v>9.613777777777778E-2</c:v>
                </c:pt>
                <c:pt idx="750">
                  <c:v>9.5226666666666654E-2</c:v>
                </c:pt>
                <c:pt idx="751">
                  <c:v>9.4315555555555555E-2</c:v>
                </c:pt>
                <c:pt idx="752">
                  <c:v>9.3404444444444443E-2</c:v>
                </c:pt>
                <c:pt idx="753">
                  <c:v>9.249333333333333E-2</c:v>
                </c:pt>
                <c:pt idx="754">
                  <c:v>9.1582222222222218E-2</c:v>
                </c:pt>
                <c:pt idx="755">
                  <c:v>9.0671111111111105E-2</c:v>
                </c:pt>
                <c:pt idx="756">
                  <c:v>8.9760000000000006E-2</c:v>
                </c:pt>
                <c:pt idx="757">
                  <c:v>8.8848888888888894E-2</c:v>
                </c:pt>
                <c:pt idx="758">
                  <c:v>8.7937777777777767E-2</c:v>
                </c:pt>
                <c:pt idx="759">
                  <c:v>8.7026666666666669E-2</c:v>
                </c:pt>
                <c:pt idx="760">
                  <c:v>8.6115555555555542E-2</c:v>
                </c:pt>
                <c:pt idx="761">
                  <c:v>8.5204444444444444E-2</c:v>
                </c:pt>
                <c:pt idx="762">
                  <c:v>8.4293333333333331E-2</c:v>
                </c:pt>
                <c:pt idx="763">
                  <c:v>8.3382222222222219E-2</c:v>
                </c:pt>
                <c:pt idx="764">
                  <c:v>8.247111111111112E-2</c:v>
                </c:pt>
                <c:pt idx="765">
                  <c:v>8.1559999999999994E-2</c:v>
                </c:pt>
                <c:pt idx="766">
                  <c:v>8.0648888888888895E-2</c:v>
                </c:pt>
                <c:pt idx="767">
                  <c:v>7.9737777777777769E-2</c:v>
                </c:pt>
                <c:pt idx="768">
                  <c:v>7.8826666666666656E-2</c:v>
                </c:pt>
                <c:pt idx="769">
                  <c:v>7.7915555555555557E-2</c:v>
                </c:pt>
                <c:pt idx="770">
                  <c:v>7.7004444444444445E-2</c:v>
                </c:pt>
                <c:pt idx="771">
                  <c:v>7.6093333333333332E-2</c:v>
                </c:pt>
                <c:pt idx="772">
                  <c:v>7.5182222222222234E-2</c:v>
                </c:pt>
                <c:pt idx="773">
                  <c:v>7.4271111111111107E-2</c:v>
                </c:pt>
                <c:pt idx="774">
                  <c:v>7.3360000000000009E-2</c:v>
                </c:pt>
                <c:pt idx="775">
                  <c:v>7.2448888888888882E-2</c:v>
                </c:pt>
                <c:pt idx="776">
                  <c:v>7.153777777777777E-2</c:v>
                </c:pt>
                <c:pt idx="777">
                  <c:v>7.0626666666666671E-2</c:v>
                </c:pt>
                <c:pt idx="778">
                  <c:v>6.9715555555555545E-2</c:v>
                </c:pt>
                <c:pt idx="779">
                  <c:v>6.8804444444444446E-2</c:v>
                </c:pt>
                <c:pt idx="780">
                  <c:v>6.7893333333333333E-2</c:v>
                </c:pt>
                <c:pt idx="781">
                  <c:v>6.8182222222222214E-2</c:v>
                </c:pt>
                <c:pt idx="782">
                  <c:v>6.8471111111111108E-2</c:v>
                </c:pt>
                <c:pt idx="783">
                  <c:v>6.8760000000000002E-2</c:v>
                </c:pt>
                <c:pt idx="784">
                  <c:v>6.9048888888888896E-2</c:v>
                </c:pt>
                <c:pt idx="785">
                  <c:v>6.9337777777777776E-2</c:v>
                </c:pt>
                <c:pt idx="786">
                  <c:v>6.962666666666667E-2</c:v>
                </c:pt>
                <c:pt idx="787">
                  <c:v>6.991555555555555E-2</c:v>
                </c:pt>
                <c:pt idx="788">
                  <c:v>7.0204444444444444E-2</c:v>
                </c:pt>
                <c:pt idx="789">
                  <c:v>7.0493333333333325E-2</c:v>
                </c:pt>
                <c:pt idx="790">
                  <c:v>7.0782222222222232E-2</c:v>
                </c:pt>
                <c:pt idx="791">
                  <c:v>7.1071111111111113E-2</c:v>
                </c:pt>
                <c:pt idx="792">
                  <c:v>7.1360000000000007E-2</c:v>
                </c:pt>
                <c:pt idx="793">
                  <c:v>7.1648888888888887E-2</c:v>
                </c:pt>
                <c:pt idx="794">
                  <c:v>7.1937777777777781E-2</c:v>
                </c:pt>
                <c:pt idx="795">
                  <c:v>7.2226666666666675E-2</c:v>
                </c:pt>
                <c:pt idx="796">
                  <c:v>7.2515555555555569E-2</c:v>
                </c:pt>
                <c:pt idx="797">
                  <c:v>7.2804444444444449E-2</c:v>
                </c:pt>
                <c:pt idx="798">
                  <c:v>7.309333333333333E-2</c:v>
                </c:pt>
                <c:pt idx="799">
                  <c:v>7.3382222222222224E-2</c:v>
                </c:pt>
                <c:pt idx="800">
                  <c:v>7.3671111111111104E-2</c:v>
                </c:pt>
                <c:pt idx="801">
                  <c:v>7.3959999999999998E-2</c:v>
                </c:pt>
                <c:pt idx="802">
                  <c:v>7.4248888888888892E-2</c:v>
                </c:pt>
                <c:pt idx="803">
                  <c:v>7.4537777777777786E-2</c:v>
                </c:pt>
                <c:pt idx="804">
                  <c:v>7.4826666666666666E-2</c:v>
                </c:pt>
                <c:pt idx="805">
                  <c:v>7.511555555555556E-2</c:v>
                </c:pt>
                <c:pt idx="806">
                  <c:v>7.5404444444444441E-2</c:v>
                </c:pt>
                <c:pt idx="807">
                  <c:v>7.5693333333333349E-2</c:v>
                </c:pt>
                <c:pt idx="808">
                  <c:v>7.5982222222222229E-2</c:v>
                </c:pt>
                <c:pt idx="809">
                  <c:v>7.6271111111111123E-2</c:v>
                </c:pt>
                <c:pt idx="810">
                  <c:v>7.6560000000000003E-2</c:v>
                </c:pt>
                <c:pt idx="811">
                  <c:v>7.6848888888888897E-2</c:v>
                </c:pt>
                <c:pt idx="812">
                  <c:v>7.7137777777777777E-2</c:v>
                </c:pt>
                <c:pt idx="813">
                  <c:v>7.7426666666666671E-2</c:v>
                </c:pt>
                <c:pt idx="814">
                  <c:v>7.7715555555555565E-2</c:v>
                </c:pt>
                <c:pt idx="815">
                  <c:v>7.800444444444446E-2</c:v>
                </c:pt>
                <c:pt idx="816">
                  <c:v>7.829333333333334E-2</c:v>
                </c:pt>
                <c:pt idx="817">
                  <c:v>7.8582222222222234E-2</c:v>
                </c:pt>
                <c:pt idx="818">
                  <c:v>7.8871111111111114E-2</c:v>
                </c:pt>
                <c:pt idx="819">
                  <c:v>7.9160000000000022E-2</c:v>
                </c:pt>
                <c:pt idx="820">
                  <c:v>7.9448888888888902E-2</c:v>
                </c:pt>
                <c:pt idx="821">
                  <c:v>7.9737777777777782E-2</c:v>
                </c:pt>
                <c:pt idx="822">
                  <c:v>8.0026666666666676E-2</c:v>
                </c:pt>
                <c:pt idx="823">
                  <c:v>8.0315555555555557E-2</c:v>
                </c:pt>
                <c:pt idx="824">
                  <c:v>8.0604444444444451E-2</c:v>
                </c:pt>
                <c:pt idx="825">
                  <c:v>8.0893333333333331E-2</c:v>
                </c:pt>
                <c:pt idx="826">
                  <c:v>8.1182222222222239E-2</c:v>
                </c:pt>
                <c:pt idx="827">
                  <c:v>8.1471111111111119E-2</c:v>
                </c:pt>
                <c:pt idx="828">
                  <c:v>8.1760000000000013E-2</c:v>
                </c:pt>
                <c:pt idx="829">
                  <c:v>8.2048888888888893E-2</c:v>
                </c:pt>
                <c:pt idx="830">
                  <c:v>8.2337777777777788E-2</c:v>
                </c:pt>
                <c:pt idx="831">
                  <c:v>8.2626666666666682E-2</c:v>
                </c:pt>
                <c:pt idx="832">
                  <c:v>8.2915555555555576E-2</c:v>
                </c:pt>
                <c:pt idx="833">
                  <c:v>8.3204444444444456E-2</c:v>
                </c:pt>
                <c:pt idx="834">
                  <c:v>8.349333333333335E-2</c:v>
                </c:pt>
                <c:pt idx="835">
                  <c:v>8.378222222222223E-2</c:v>
                </c:pt>
                <c:pt idx="836">
                  <c:v>8.4071111111111124E-2</c:v>
                </c:pt>
                <c:pt idx="837">
                  <c:v>8.4360000000000004E-2</c:v>
                </c:pt>
                <c:pt idx="838">
                  <c:v>8.4648888888888899E-2</c:v>
                </c:pt>
                <c:pt idx="839">
                  <c:v>8.4937777777777793E-2</c:v>
                </c:pt>
                <c:pt idx="840">
                  <c:v>8.5226666666666687E-2</c:v>
                </c:pt>
                <c:pt idx="841">
                  <c:v>8.6871111111111121E-2</c:v>
                </c:pt>
                <c:pt idx="842">
                  <c:v>8.8515555555555583E-2</c:v>
                </c:pt>
                <c:pt idx="843">
                  <c:v>9.0160000000000018E-2</c:v>
                </c:pt>
                <c:pt idx="844">
                  <c:v>9.1804444444444452E-2</c:v>
                </c:pt>
                <c:pt idx="845">
                  <c:v>9.3448888888888901E-2</c:v>
                </c:pt>
                <c:pt idx="846">
                  <c:v>9.5093333333333335E-2</c:v>
                </c:pt>
                <c:pt idx="847">
                  <c:v>9.6737777777777798E-2</c:v>
                </c:pt>
                <c:pt idx="848">
                  <c:v>9.8382222222222232E-2</c:v>
                </c:pt>
                <c:pt idx="849">
                  <c:v>0.10002666666666668</c:v>
                </c:pt>
                <c:pt idx="850">
                  <c:v>0.10167111111111113</c:v>
                </c:pt>
                <c:pt idx="851">
                  <c:v>0.10331555555555558</c:v>
                </c:pt>
                <c:pt idx="852">
                  <c:v>0.10496000000000001</c:v>
                </c:pt>
                <c:pt idx="853">
                  <c:v>0.10660444444444446</c:v>
                </c:pt>
                <c:pt idx="854">
                  <c:v>0.10824888888888889</c:v>
                </c:pt>
                <c:pt idx="855">
                  <c:v>0.10989333333333336</c:v>
                </c:pt>
                <c:pt idx="856">
                  <c:v>0.11153777777777779</c:v>
                </c:pt>
                <c:pt idx="857">
                  <c:v>0.11318222222222224</c:v>
                </c:pt>
                <c:pt idx="858">
                  <c:v>0.11482666666666669</c:v>
                </c:pt>
                <c:pt idx="859">
                  <c:v>0.11647111111111114</c:v>
                </c:pt>
                <c:pt idx="860">
                  <c:v>0.11811555555555557</c:v>
                </c:pt>
                <c:pt idx="861">
                  <c:v>0.11976000000000002</c:v>
                </c:pt>
                <c:pt idx="862">
                  <c:v>0.12140444444444445</c:v>
                </c:pt>
                <c:pt idx="863">
                  <c:v>0.12304888888888892</c:v>
                </c:pt>
                <c:pt idx="864">
                  <c:v>0.12469333333333335</c:v>
                </c:pt>
                <c:pt idx="865">
                  <c:v>0.1263377777777778</c:v>
                </c:pt>
                <c:pt idx="866">
                  <c:v>0.12798222222222225</c:v>
                </c:pt>
                <c:pt idx="867">
                  <c:v>0.1296266666666667</c:v>
                </c:pt>
                <c:pt idx="868">
                  <c:v>0.13127111111111114</c:v>
                </c:pt>
                <c:pt idx="869">
                  <c:v>0.13291555555555556</c:v>
                </c:pt>
                <c:pt idx="870">
                  <c:v>0.13456000000000001</c:v>
                </c:pt>
                <c:pt idx="871">
                  <c:v>0.13620444444444449</c:v>
                </c:pt>
                <c:pt idx="872">
                  <c:v>0.13784888888888894</c:v>
                </c:pt>
                <c:pt idx="873">
                  <c:v>0.13949333333333336</c:v>
                </c:pt>
                <c:pt idx="874">
                  <c:v>0.14113777777777781</c:v>
                </c:pt>
                <c:pt idx="875">
                  <c:v>0.14278222222222225</c:v>
                </c:pt>
                <c:pt idx="876">
                  <c:v>0.14442666666666668</c:v>
                </c:pt>
                <c:pt idx="877">
                  <c:v>0.14607111111111112</c:v>
                </c:pt>
                <c:pt idx="878">
                  <c:v>0.14771555555555557</c:v>
                </c:pt>
                <c:pt idx="879">
                  <c:v>0.14936000000000002</c:v>
                </c:pt>
                <c:pt idx="880">
                  <c:v>0.15100444444444444</c:v>
                </c:pt>
                <c:pt idx="881">
                  <c:v>0.15264888888888889</c:v>
                </c:pt>
                <c:pt idx="882">
                  <c:v>0.15429333333333337</c:v>
                </c:pt>
                <c:pt idx="883">
                  <c:v>0.15593777777777781</c:v>
                </c:pt>
                <c:pt idx="884">
                  <c:v>0.15758222222222223</c:v>
                </c:pt>
                <c:pt idx="885">
                  <c:v>0.15922666666666668</c:v>
                </c:pt>
                <c:pt idx="886">
                  <c:v>0.16087111111111116</c:v>
                </c:pt>
                <c:pt idx="887">
                  <c:v>0.16251555555555561</c:v>
                </c:pt>
                <c:pt idx="888">
                  <c:v>0.16416000000000003</c:v>
                </c:pt>
                <c:pt idx="889">
                  <c:v>0.16580444444444448</c:v>
                </c:pt>
                <c:pt idx="890">
                  <c:v>0.16744888888888892</c:v>
                </c:pt>
                <c:pt idx="891">
                  <c:v>0.16909333333333337</c:v>
                </c:pt>
                <c:pt idx="892">
                  <c:v>0.17073777777777779</c:v>
                </c:pt>
                <c:pt idx="893">
                  <c:v>0.17238222222222224</c:v>
                </c:pt>
                <c:pt idx="894">
                  <c:v>0.17402666666666669</c:v>
                </c:pt>
                <c:pt idx="895">
                  <c:v>0.17567111111111114</c:v>
                </c:pt>
                <c:pt idx="896">
                  <c:v>0.17731555555555556</c:v>
                </c:pt>
                <c:pt idx="897">
                  <c:v>0.17896000000000001</c:v>
                </c:pt>
                <c:pt idx="898">
                  <c:v>0.18060444444444448</c:v>
                </c:pt>
                <c:pt idx="899">
                  <c:v>0.18224888888888888</c:v>
                </c:pt>
                <c:pt idx="900">
                  <c:v>0.18389333333333335</c:v>
                </c:pt>
                <c:pt idx="901">
                  <c:v>0.18511555555555559</c:v>
                </c:pt>
                <c:pt idx="902">
                  <c:v>0.1863377777777778</c:v>
                </c:pt>
                <c:pt idx="903">
                  <c:v>0.18756000000000003</c:v>
                </c:pt>
                <c:pt idx="904">
                  <c:v>0.18878222222222224</c:v>
                </c:pt>
                <c:pt idx="905">
                  <c:v>0.19000444444444448</c:v>
                </c:pt>
                <c:pt idx="906">
                  <c:v>0.19122666666666668</c:v>
                </c:pt>
                <c:pt idx="907">
                  <c:v>0.19244888888888892</c:v>
                </c:pt>
                <c:pt idx="908">
                  <c:v>0.19367111111111113</c:v>
                </c:pt>
                <c:pt idx="909">
                  <c:v>0.19489333333333336</c:v>
                </c:pt>
                <c:pt idx="910">
                  <c:v>0.19611555555555557</c:v>
                </c:pt>
                <c:pt idx="911">
                  <c:v>0.19733777777777781</c:v>
                </c:pt>
                <c:pt idx="912">
                  <c:v>0.19856000000000004</c:v>
                </c:pt>
                <c:pt idx="913">
                  <c:v>0.19978222222222225</c:v>
                </c:pt>
                <c:pt idx="914">
                  <c:v>0.20100444444444449</c:v>
                </c:pt>
                <c:pt idx="915">
                  <c:v>0.20222666666666669</c:v>
                </c:pt>
                <c:pt idx="916">
                  <c:v>0.20344888888888893</c:v>
                </c:pt>
                <c:pt idx="917">
                  <c:v>0.20467111111111114</c:v>
                </c:pt>
                <c:pt idx="918">
                  <c:v>0.20589333333333337</c:v>
                </c:pt>
                <c:pt idx="919">
                  <c:v>0.20711555555555558</c:v>
                </c:pt>
                <c:pt idx="920">
                  <c:v>0.20833777777777782</c:v>
                </c:pt>
                <c:pt idx="921">
                  <c:v>0.20956000000000005</c:v>
                </c:pt>
                <c:pt idx="922">
                  <c:v>0.21078222222222226</c:v>
                </c:pt>
                <c:pt idx="923">
                  <c:v>0.2120044444444445</c:v>
                </c:pt>
                <c:pt idx="924">
                  <c:v>0.2132266666666667</c:v>
                </c:pt>
                <c:pt idx="925">
                  <c:v>0.21444888888888894</c:v>
                </c:pt>
                <c:pt idx="926">
                  <c:v>0.21567111111111112</c:v>
                </c:pt>
                <c:pt idx="927">
                  <c:v>0.21689333333333335</c:v>
                </c:pt>
                <c:pt idx="928">
                  <c:v>0.21811555555555556</c:v>
                </c:pt>
                <c:pt idx="929">
                  <c:v>0.2193377777777778</c:v>
                </c:pt>
                <c:pt idx="930">
                  <c:v>0.22056000000000003</c:v>
                </c:pt>
                <c:pt idx="931">
                  <c:v>0.22178222222222224</c:v>
                </c:pt>
                <c:pt idx="932">
                  <c:v>0.22300444444444445</c:v>
                </c:pt>
                <c:pt idx="933">
                  <c:v>0.22422666666666669</c:v>
                </c:pt>
                <c:pt idx="934">
                  <c:v>0.22544888888888892</c:v>
                </c:pt>
                <c:pt idx="935">
                  <c:v>0.22667111111111113</c:v>
                </c:pt>
                <c:pt idx="936">
                  <c:v>0.22789333333333336</c:v>
                </c:pt>
                <c:pt idx="937">
                  <c:v>0.22911555555555557</c:v>
                </c:pt>
                <c:pt idx="938">
                  <c:v>0.23033777777777781</c:v>
                </c:pt>
                <c:pt idx="939">
                  <c:v>0.23156000000000004</c:v>
                </c:pt>
                <c:pt idx="940">
                  <c:v>0.23278222222222225</c:v>
                </c:pt>
                <c:pt idx="941">
                  <c:v>0.23400444444444446</c:v>
                </c:pt>
                <c:pt idx="942">
                  <c:v>0.23522666666666669</c:v>
                </c:pt>
                <c:pt idx="943">
                  <c:v>0.23644888888888893</c:v>
                </c:pt>
                <c:pt idx="944">
                  <c:v>0.23767111111111114</c:v>
                </c:pt>
                <c:pt idx="945">
                  <c:v>0.23889333333333337</c:v>
                </c:pt>
                <c:pt idx="946">
                  <c:v>0.24011555555555558</c:v>
                </c:pt>
                <c:pt idx="947">
                  <c:v>0.24133777777777782</c:v>
                </c:pt>
                <c:pt idx="948">
                  <c:v>0.24256000000000005</c:v>
                </c:pt>
                <c:pt idx="949">
                  <c:v>0.24378222222222226</c:v>
                </c:pt>
                <c:pt idx="950">
                  <c:v>0.24500444444444447</c:v>
                </c:pt>
                <c:pt idx="951">
                  <c:v>0.2462266666666667</c:v>
                </c:pt>
                <c:pt idx="952">
                  <c:v>0.24744888888888894</c:v>
                </c:pt>
                <c:pt idx="953">
                  <c:v>0.24867111111111115</c:v>
                </c:pt>
                <c:pt idx="954">
                  <c:v>0.24989333333333338</c:v>
                </c:pt>
                <c:pt idx="955">
                  <c:v>0.25111555555555559</c:v>
                </c:pt>
                <c:pt idx="956">
                  <c:v>0.25233777777777783</c:v>
                </c:pt>
                <c:pt idx="957">
                  <c:v>0.25356000000000006</c:v>
                </c:pt>
                <c:pt idx="958">
                  <c:v>0.25478222222222224</c:v>
                </c:pt>
                <c:pt idx="959">
                  <c:v>0.25600444444444448</c:v>
                </c:pt>
                <c:pt idx="960">
                  <c:v>0.25722666666666671</c:v>
                </c:pt>
                <c:pt idx="961">
                  <c:v>0.25667111111111113</c:v>
                </c:pt>
                <c:pt idx="962">
                  <c:v>0.2561155555555556</c:v>
                </c:pt>
                <c:pt idx="963">
                  <c:v>0.25556000000000006</c:v>
                </c:pt>
                <c:pt idx="964">
                  <c:v>0.25500444444444448</c:v>
                </c:pt>
                <c:pt idx="965">
                  <c:v>0.25444888888888895</c:v>
                </c:pt>
                <c:pt idx="966">
                  <c:v>0.25389333333333336</c:v>
                </c:pt>
                <c:pt idx="967">
                  <c:v>0.25333777777777783</c:v>
                </c:pt>
                <c:pt idx="968">
                  <c:v>0.25278222222222224</c:v>
                </c:pt>
                <c:pt idx="969">
                  <c:v>0.25222666666666671</c:v>
                </c:pt>
                <c:pt idx="970">
                  <c:v>0.25167111111111112</c:v>
                </c:pt>
                <c:pt idx="971">
                  <c:v>0.25111555555555559</c:v>
                </c:pt>
                <c:pt idx="972">
                  <c:v>0.25056</c:v>
                </c:pt>
                <c:pt idx="973">
                  <c:v>0.25000444444444447</c:v>
                </c:pt>
                <c:pt idx="974">
                  <c:v>0.24944888888888891</c:v>
                </c:pt>
                <c:pt idx="975">
                  <c:v>0.24889333333333336</c:v>
                </c:pt>
                <c:pt idx="976">
                  <c:v>0.24833777777777782</c:v>
                </c:pt>
                <c:pt idx="977">
                  <c:v>0.24778222222222226</c:v>
                </c:pt>
                <c:pt idx="978">
                  <c:v>0.24722666666666671</c:v>
                </c:pt>
                <c:pt idx="979">
                  <c:v>0.24667111111111115</c:v>
                </c:pt>
                <c:pt idx="980">
                  <c:v>0.24611555555555559</c:v>
                </c:pt>
                <c:pt idx="981">
                  <c:v>0.24556000000000006</c:v>
                </c:pt>
                <c:pt idx="982">
                  <c:v>0.2450044444444445</c:v>
                </c:pt>
                <c:pt idx="983">
                  <c:v>0.24444888888888891</c:v>
                </c:pt>
                <c:pt idx="984">
                  <c:v>0.24389333333333335</c:v>
                </c:pt>
                <c:pt idx="985">
                  <c:v>0.24333777777777779</c:v>
                </c:pt>
                <c:pt idx="986">
                  <c:v>0.24278222222222226</c:v>
                </c:pt>
                <c:pt idx="987">
                  <c:v>0.2422266666666667</c:v>
                </c:pt>
                <c:pt idx="988">
                  <c:v>0.24167111111111114</c:v>
                </c:pt>
                <c:pt idx="989">
                  <c:v>0.24111555555555558</c:v>
                </c:pt>
                <c:pt idx="990">
                  <c:v>0.24056000000000002</c:v>
                </c:pt>
                <c:pt idx="991">
                  <c:v>0.24000444444444449</c:v>
                </c:pt>
                <c:pt idx="992">
                  <c:v>0.23944888888888893</c:v>
                </c:pt>
                <c:pt idx="993">
                  <c:v>0.23889333333333337</c:v>
                </c:pt>
                <c:pt idx="994">
                  <c:v>0.23833777777777782</c:v>
                </c:pt>
                <c:pt idx="995">
                  <c:v>0.23778222222222226</c:v>
                </c:pt>
                <c:pt idx="996">
                  <c:v>0.23722666666666672</c:v>
                </c:pt>
                <c:pt idx="997">
                  <c:v>0.23667111111111114</c:v>
                </c:pt>
                <c:pt idx="998">
                  <c:v>0.23611555555555561</c:v>
                </c:pt>
                <c:pt idx="999">
                  <c:v>0.23556000000000002</c:v>
                </c:pt>
                <c:pt idx="1000">
                  <c:v>0.23500444444444446</c:v>
                </c:pt>
                <c:pt idx="1001">
                  <c:v>0.2344488888888889</c:v>
                </c:pt>
                <c:pt idx="1002">
                  <c:v>0.23389333333333337</c:v>
                </c:pt>
                <c:pt idx="1003">
                  <c:v>0.23333777777777781</c:v>
                </c:pt>
                <c:pt idx="1004">
                  <c:v>0.23278222222222225</c:v>
                </c:pt>
                <c:pt idx="1005">
                  <c:v>0.23222666666666669</c:v>
                </c:pt>
                <c:pt idx="1006">
                  <c:v>0.23167111111111113</c:v>
                </c:pt>
                <c:pt idx="1007">
                  <c:v>0.2311155555555556</c:v>
                </c:pt>
                <c:pt idx="1008">
                  <c:v>0.23056000000000004</c:v>
                </c:pt>
                <c:pt idx="1009">
                  <c:v>0.23000444444444448</c:v>
                </c:pt>
                <c:pt idx="1010">
                  <c:v>0.22944888888888892</c:v>
                </c:pt>
                <c:pt idx="1011">
                  <c:v>0.22889333333333337</c:v>
                </c:pt>
                <c:pt idx="1012">
                  <c:v>0.22833777777777781</c:v>
                </c:pt>
                <c:pt idx="1013">
                  <c:v>0.22778222222222227</c:v>
                </c:pt>
                <c:pt idx="1014">
                  <c:v>0.22722666666666669</c:v>
                </c:pt>
                <c:pt idx="1015">
                  <c:v>0.22667111111111113</c:v>
                </c:pt>
                <c:pt idx="1016">
                  <c:v>0.22611555555555557</c:v>
                </c:pt>
                <c:pt idx="1017">
                  <c:v>0.22556000000000004</c:v>
                </c:pt>
                <c:pt idx="1018">
                  <c:v>0.22500444444444448</c:v>
                </c:pt>
                <c:pt idx="1019">
                  <c:v>0.22444888888888892</c:v>
                </c:pt>
                <c:pt idx="1020">
                  <c:v>0.22389333333333336</c:v>
                </c:pt>
                <c:pt idx="1021">
                  <c:v>0.22251555555555561</c:v>
                </c:pt>
                <c:pt idx="1022">
                  <c:v>0.22113777777777782</c:v>
                </c:pt>
                <c:pt idx="1023">
                  <c:v>0.21976000000000004</c:v>
                </c:pt>
                <c:pt idx="1024">
                  <c:v>0.21838222222222223</c:v>
                </c:pt>
                <c:pt idx="1025">
                  <c:v>0.21700444444444447</c:v>
                </c:pt>
                <c:pt idx="1026">
                  <c:v>0.21562666666666669</c:v>
                </c:pt>
                <c:pt idx="1027">
                  <c:v>0.21424888888888891</c:v>
                </c:pt>
                <c:pt idx="1028">
                  <c:v>0.21287111111111115</c:v>
                </c:pt>
                <c:pt idx="1029">
                  <c:v>0.21149333333333337</c:v>
                </c:pt>
                <c:pt idx="1030">
                  <c:v>0.21011555555555558</c:v>
                </c:pt>
                <c:pt idx="1031">
                  <c:v>0.20873777777777783</c:v>
                </c:pt>
                <c:pt idx="1032">
                  <c:v>0.20736000000000002</c:v>
                </c:pt>
                <c:pt idx="1033">
                  <c:v>0.20598222222222223</c:v>
                </c:pt>
                <c:pt idx="1034">
                  <c:v>0.20460444444444448</c:v>
                </c:pt>
                <c:pt idx="1035">
                  <c:v>0.20322666666666669</c:v>
                </c:pt>
                <c:pt idx="1036">
                  <c:v>0.20184888888888891</c:v>
                </c:pt>
                <c:pt idx="1037">
                  <c:v>0.20047111111111116</c:v>
                </c:pt>
                <c:pt idx="1038">
                  <c:v>0.19909333333333337</c:v>
                </c:pt>
                <c:pt idx="1039">
                  <c:v>0.19771555555555556</c:v>
                </c:pt>
                <c:pt idx="1040">
                  <c:v>0.19633777777777781</c:v>
                </c:pt>
                <c:pt idx="1041">
                  <c:v>0.19496000000000002</c:v>
                </c:pt>
                <c:pt idx="1042">
                  <c:v>0.19358222222222224</c:v>
                </c:pt>
                <c:pt idx="1043">
                  <c:v>0.19220444444444448</c:v>
                </c:pt>
                <c:pt idx="1044">
                  <c:v>0.1908266666666667</c:v>
                </c:pt>
                <c:pt idx="1045">
                  <c:v>0.18944888888888892</c:v>
                </c:pt>
                <c:pt idx="1046">
                  <c:v>0.18807111111111113</c:v>
                </c:pt>
                <c:pt idx="1047">
                  <c:v>0.18669333333333338</c:v>
                </c:pt>
                <c:pt idx="1048">
                  <c:v>0.18531555555555557</c:v>
                </c:pt>
                <c:pt idx="1049">
                  <c:v>0.18393777777777781</c:v>
                </c:pt>
                <c:pt idx="1050">
                  <c:v>0.18256000000000003</c:v>
                </c:pt>
                <c:pt idx="1051">
                  <c:v>0.18118222222222224</c:v>
                </c:pt>
                <c:pt idx="1052">
                  <c:v>0.17980444444444449</c:v>
                </c:pt>
                <c:pt idx="1053">
                  <c:v>0.17842666666666668</c:v>
                </c:pt>
                <c:pt idx="1054">
                  <c:v>0.17704888888888889</c:v>
                </c:pt>
                <c:pt idx="1055">
                  <c:v>0.17567111111111114</c:v>
                </c:pt>
                <c:pt idx="1056">
                  <c:v>0.17429333333333336</c:v>
                </c:pt>
                <c:pt idx="1057">
                  <c:v>0.17291555555555557</c:v>
                </c:pt>
                <c:pt idx="1058">
                  <c:v>0.17153777777777782</c:v>
                </c:pt>
                <c:pt idx="1059">
                  <c:v>0.17016000000000003</c:v>
                </c:pt>
                <c:pt idx="1060">
                  <c:v>0.16878222222222225</c:v>
                </c:pt>
                <c:pt idx="1061">
                  <c:v>0.16740444444444449</c:v>
                </c:pt>
                <c:pt idx="1062">
                  <c:v>0.16602666666666668</c:v>
                </c:pt>
                <c:pt idx="1063">
                  <c:v>0.1646488888888889</c:v>
                </c:pt>
                <c:pt idx="1064">
                  <c:v>0.16327111111111112</c:v>
                </c:pt>
                <c:pt idx="1065">
                  <c:v>0.16189333333333336</c:v>
                </c:pt>
                <c:pt idx="1066">
                  <c:v>0.16051555555555558</c:v>
                </c:pt>
                <c:pt idx="1067">
                  <c:v>0.15913777777777779</c:v>
                </c:pt>
                <c:pt idx="1068">
                  <c:v>0.15776000000000004</c:v>
                </c:pt>
                <c:pt idx="1069">
                  <c:v>0.15638222222222223</c:v>
                </c:pt>
                <c:pt idx="1070">
                  <c:v>0.15500444444444444</c:v>
                </c:pt>
                <c:pt idx="1071">
                  <c:v>0.15362666666666669</c:v>
                </c:pt>
                <c:pt idx="1072">
                  <c:v>0.15224888888888891</c:v>
                </c:pt>
                <c:pt idx="1073">
                  <c:v>0.15087111111111112</c:v>
                </c:pt>
                <c:pt idx="1074">
                  <c:v>0.14949333333333337</c:v>
                </c:pt>
                <c:pt idx="1075">
                  <c:v>0.14811555555555558</c:v>
                </c:pt>
                <c:pt idx="1076">
                  <c:v>0.14673777777777777</c:v>
                </c:pt>
                <c:pt idx="1077">
                  <c:v>0.14536000000000004</c:v>
                </c:pt>
                <c:pt idx="1078">
                  <c:v>0.14398222222222223</c:v>
                </c:pt>
                <c:pt idx="1079">
                  <c:v>0.14260444444444445</c:v>
                </c:pt>
                <c:pt idx="1080">
                  <c:v>0.14122666666666669</c:v>
                </c:pt>
                <c:pt idx="1081">
                  <c:v>0.14018222222222224</c:v>
                </c:pt>
                <c:pt idx="1082">
                  <c:v>0.13913777777777778</c:v>
                </c:pt>
                <c:pt idx="1083">
                  <c:v>0.13809333333333335</c:v>
                </c:pt>
                <c:pt idx="1084">
                  <c:v>0.13704888888888889</c:v>
                </c:pt>
                <c:pt idx="1085">
                  <c:v>0.13600444444444448</c:v>
                </c:pt>
                <c:pt idx="1086">
                  <c:v>0.13496000000000002</c:v>
                </c:pt>
                <c:pt idx="1087">
                  <c:v>0.13391555555555559</c:v>
                </c:pt>
                <c:pt idx="1088">
                  <c:v>0.13287111111111113</c:v>
                </c:pt>
                <c:pt idx="1089">
                  <c:v>0.13182666666666668</c:v>
                </c:pt>
                <c:pt idx="1090">
                  <c:v>0.13078222222222224</c:v>
                </c:pt>
                <c:pt idx="1091">
                  <c:v>0.12973777777777779</c:v>
                </c:pt>
                <c:pt idx="1092">
                  <c:v>0.12869333333333335</c:v>
                </c:pt>
                <c:pt idx="1093">
                  <c:v>0.1276488888888889</c:v>
                </c:pt>
                <c:pt idx="1094">
                  <c:v>0.12660444444444446</c:v>
                </c:pt>
                <c:pt idx="1095">
                  <c:v>0.12556</c:v>
                </c:pt>
                <c:pt idx="1096">
                  <c:v>0.12451555555555557</c:v>
                </c:pt>
                <c:pt idx="1097">
                  <c:v>0.12347111111111113</c:v>
                </c:pt>
                <c:pt idx="1098">
                  <c:v>0.12242666666666668</c:v>
                </c:pt>
                <c:pt idx="1099">
                  <c:v>0.12138222222222224</c:v>
                </c:pt>
                <c:pt idx="1100">
                  <c:v>0.12033777777777779</c:v>
                </c:pt>
                <c:pt idx="1101">
                  <c:v>0.11929333333333335</c:v>
                </c:pt>
                <c:pt idx="1102">
                  <c:v>0.1182488888888889</c:v>
                </c:pt>
                <c:pt idx="1103">
                  <c:v>0.11720444444444446</c:v>
                </c:pt>
                <c:pt idx="1104">
                  <c:v>0.11616000000000001</c:v>
                </c:pt>
                <c:pt idx="1105">
                  <c:v>0.11511555555555558</c:v>
                </c:pt>
                <c:pt idx="1106">
                  <c:v>0.11407111111111114</c:v>
                </c:pt>
                <c:pt idx="1107">
                  <c:v>0.11302666666666668</c:v>
                </c:pt>
                <c:pt idx="1108">
                  <c:v>0.11198222222222223</c:v>
                </c:pt>
                <c:pt idx="1109">
                  <c:v>0.11093777777777779</c:v>
                </c:pt>
                <c:pt idx="1110">
                  <c:v>0.10989333333333334</c:v>
                </c:pt>
                <c:pt idx="1111">
                  <c:v>0.10884888888888891</c:v>
                </c:pt>
                <c:pt idx="1112">
                  <c:v>0.10780444444444445</c:v>
                </c:pt>
                <c:pt idx="1113">
                  <c:v>0.10676000000000001</c:v>
                </c:pt>
                <c:pt idx="1114">
                  <c:v>0.10571555555555558</c:v>
                </c:pt>
                <c:pt idx="1115">
                  <c:v>0.10467111111111113</c:v>
                </c:pt>
                <c:pt idx="1116">
                  <c:v>0.10362666666666669</c:v>
                </c:pt>
                <c:pt idx="1117">
                  <c:v>0.10258222222222223</c:v>
                </c:pt>
                <c:pt idx="1118">
                  <c:v>0.10153777777777778</c:v>
                </c:pt>
                <c:pt idx="1119">
                  <c:v>0.10049333333333334</c:v>
                </c:pt>
                <c:pt idx="1120">
                  <c:v>9.9448888888888892E-2</c:v>
                </c:pt>
                <c:pt idx="1121">
                  <c:v>9.8404444444444461E-2</c:v>
                </c:pt>
                <c:pt idx="1122">
                  <c:v>9.736000000000003E-2</c:v>
                </c:pt>
                <c:pt idx="1123">
                  <c:v>9.6315555555555557E-2</c:v>
                </c:pt>
                <c:pt idx="1124">
                  <c:v>9.5271111111111126E-2</c:v>
                </c:pt>
                <c:pt idx="1125">
                  <c:v>9.4226666666666681E-2</c:v>
                </c:pt>
                <c:pt idx="1126">
                  <c:v>9.3182222222222236E-2</c:v>
                </c:pt>
                <c:pt idx="1127">
                  <c:v>9.2137777777777791E-2</c:v>
                </c:pt>
                <c:pt idx="1128">
                  <c:v>9.1093333333333332E-2</c:v>
                </c:pt>
                <c:pt idx="1129">
                  <c:v>9.0048888888888887E-2</c:v>
                </c:pt>
                <c:pt idx="1130">
                  <c:v>8.9004444444444455E-2</c:v>
                </c:pt>
                <c:pt idx="1131">
                  <c:v>8.796000000000001E-2</c:v>
                </c:pt>
                <c:pt idx="1132">
                  <c:v>8.6915555555555565E-2</c:v>
                </c:pt>
                <c:pt idx="1133">
                  <c:v>8.5871111111111134E-2</c:v>
                </c:pt>
                <c:pt idx="1134">
                  <c:v>8.4826666666666675E-2</c:v>
                </c:pt>
                <c:pt idx="1135">
                  <c:v>8.378222222222223E-2</c:v>
                </c:pt>
                <c:pt idx="1136">
                  <c:v>8.2737777777777785E-2</c:v>
                </c:pt>
                <c:pt idx="1137">
                  <c:v>8.169333333333334E-2</c:v>
                </c:pt>
                <c:pt idx="1138">
                  <c:v>8.0648888888888895E-2</c:v>
                </c:pt>
                <c:pt idx="1139">
                  <c:v>7.960444444444445E-2</c:v>
                </c:pt>
                <c:pt idx="1140">
                  <c:v>7.8560000000000005E-2</c:v>
                </c:pt>
                <c:pt idx="1141">
                  <c:v>7.8337777777777784E-2</c:v>
                </c:pt>
                <c:pt idx="1142">
                  <c:v>7.8115555555555563E-2</c:v>
                </c:pt>
                <c:pt idx="1143">
                  <c:v>7.7893333333333342E-2</c:v>
                </c:pt>
                <c:pt idx="1144">
                  <c:v>7.7671111111111107E-2</c:v>
                </c:pt>
                <c:pt idx="1145">
                  <c:v>7.74488888888889E-2</c:v>
                </c:pt>
                <c:pt idx="1146">
                  <c:v>7.722666666666668E-2</c:v>
                </c:pt>
                <c:pt idx="1147">
                  <c:v>7.7004444444444445E-2</c:v>
                </c:pt>
                <c:pt idx="1148">
                  <c:v>7.6782222222222238E-2</c:v>
                </c:pt>
                <c:pt idx="1149">
                  <c:v>7.6560000000000003E-2</c:v>
                </c:pt>
                <c:pt idx="1150">
                  <c:v>7.6337777777777782E-2</c:v>
                </c:pt>
                <c:pt idx="1151">
                  <c:v>7.6115555555555561E-2</c:v>
                </c:pt>
                <c:pt idx="1152">
                  <c:v>7.589333333333334E-2</c:v>
                </c:pt>
                <c:pt idx="1153">
                  <c:v>7.567111111111112E-2</c:v>
                </c:pt>
                <c:pt idx="1154">
                  <c:v>7.5448888888888899E-2</c:v>
                </c:pt>
                <c:pt idx="1155">
                  <c:v>7.5226666666666678E-2</c:v>
                </c:pt>
                <c:pt idx="1156">
                  <c:v>7.5004444444444457E-2</c:v>
                </c:pt>
                <c:pt idx="1157">
                  <c:v>7.4782222222222236E-2</c:v>
                </c:pt>
                <c:pt idx="1158">
                  <c:v>7.4560000000000001E-2</c:v>
                </c:pt>
                <c:pt idx="1159">
                  <c:v>7.4337777777777794E-2</c:v>
                </c:pt>
                <c:pt idx="1160">
                  <c:v>7.411555555555556E-2</c:v>
                </c:pt>
                <c:pt idx="1161">
                  <c:v>7.3893333333333339E-2</c:v>
                </c:pt>
                <c:pt idx="1162">
                  <c:v>7.3671111111111118E-2</c:v>
                </c:pt>
                <c:pt idx="1163">
                  <c:v>7.3448888888888897E-2</c:v>
                </c:pt>
                <c:pt idx="1164">
                  <c:v>7.3226666666666676E-2</c:v>
                </c:pt>
                <c:pt idx="1165">
                  <c:v>7.3004444444444455E-2</c:v>
                </c:pt>
                <c:pt idx="1166">
                  <c:v>7.2782222222222234E-2</c:v>
                </c:pt>
                <c:pt idx="1167">
                  <c:v>7.2559999999999999E-2</c:v>
                </c:pt>
                <c:pt idx="1168">
                  <c:v>7.2337777777777792E-2</c:v>
                </c:pt>
                <c:pt idx="1169">
                  <c:v>7.2115555555555558E-2</c:v>
                </c:pt>
                <c:pt idx="1170">
                  <c:v>7.1893333333333351E-2</c:v>
                </c:pt>
                <c:pt idx="1171">
                  <c:v>7.1671111111111116E-2</c:v>
                </c:pt>
                <c:pt idx="1172">
                  <c:v>7.1448888888888895E-2</c:v>
                </c:pt>
                <c:pt idx="1173">
                  <c:v>7.1226666666666688E-2</c:v>
                </c:pt>
                <c:pt idx="1174">
                  <c:v>7.1004444444444453E-2</c:v>
                </c:pt>
                <c:pt idx="1175">
                  <c:v>7.0782222222222232E-2</c:v>
                </c:pt>
                <c:pt idx="1176">
                  <c:v>7.0560000000000012E-2</c:v>
                </c:pt>
                <c:pt idx="1177">
                  <c:v>7.0337777777777791E-2</c:v>
                </c:pt>
                <c:pt idx="1178">
                  <c:v>7.0115555555555556E-2</c:v>
                </c:pt>
                <c:pt idx="1179">
                  <c:v>6.9893333333333349E-2</c:v>
                </c:pt>
                <c:pt idx="1180">
                  <c:v>6.9671111111111114E-2</c:v>
                </c:pt>
                <c:pt idx="1181">
                  <c:v>6.9448888888888893E-2</c:v>
                </c:pt>
                <c:pt idx="1182">
                  <c:v>6.9226666666666686E-2</c:v>
                </c:pt>
                <c:pt idx="1183">
                  <c:v>6.9004444444444452E-2</c:v>
                </c:pt>
                <c:pt idx="1184">
                  <c:v>6.8782222222222231E-2</c:v>
                </c:pt>
                <c:pt idx="1185">
                  <c:v>6.856000000000001E-2</c:v>
                </c:pt>
                <c:pt idx="1186">
                  <c:v>6.8337777777777789E-2</c:v>
                </c:pt>
                <c:pt idx="1187">
                  <c:v>6.8115555555555554E-2</c:v>
                </c:pt>
                <c:pt idx="1188">
                  <c:v>6.7893333333333347E-2</c:v>
                </c:pt>
                <c:pt idx="1189">
                  <c:v>6.7671111111111112E-2</c:v>
                </c:pt>
                <c:pt idx="1190">
                  <c:v>6.7448888888888892E-2</c:v>
                </c:pt>
                <c:pt idx="1191">
                  <c:v>6.7226666666666685E-2</c:v>
                </c:pt>
                <c:pt idx="1192">
                  <c:v>6.700444444444445E-2</c:v>
                </c:pt>
                <c:pt idx="1193">
                  <c:v>6.6782222222222243E-2</c:v>
                </c:pt>
                <c:pt idx="1194">
                  <c:v>6.6560000000000008E-2</c:v>
                </c:pt>
                <c:pt idx="1195">
                  <c:v>6.6337777777777787E-2</c:v>
                </c:pt>
                <c:pt idx="1196">
                  <c:v>6.6115555555555566E-2</c:v>
                </c:pt>
                <c:pt idx="1197">
                  <c:v>6.5893333333333345E-2</c:v>
                </c:pt>
                <c:pt idx="1198">
                  <c:v>6.5671111111111111E-2</c:v>
                </c:pt>
                <c:pt idx="1199">
                  <c:v>6.5448888888888904E-2</c:v>
                </c:pt>
                <c:pt idx="1200">
                  <c:v>6.5226666666666683E-2</c:v>
                </c:pt>
                <c:pt idx="1201">
                  <c:v>6.4937777777777789E-2</c:v>
                </c:pt>
                <c:pt idx="1202">
                  <c:v>6.4648888888888895E-2</c:v>
                </c:pt>
                <c:pt idx="1203">
                  <c:v>6.4360000000000014E-2</c:v>
                </c:pt>
                <c:pt idx="1204">
                  <c:v>6.407111111111112E-2</c:v>
                </c:pt>
                <c:pt idx="1205">
                  <c:v>6.3782222222222226E-2</c:v>
                </c:pt>
                <c:pt idx="1206">
                  <c:v>6.3493333333333346E-2</c:v>
                </c:pt>
                <c:pt idx="1207">
                  <c:v>6.3204444444444452E-2</c:v>
                </c:pt>
                <c:pt idx="1208">
                  <c:v>6.2915555555555558E-2</c:v>
                </c:pt>
                <c:pt idx="1209">
                  <c:v>6.2626666666666678E-2</c:v>
                </c:pt>
                <c:pt idx="1210">
                  <c:v>6.2337777777777791E-2</c:v>
                </c:pt>
                <c:pt idx="1211">
                  <c:v>6.2048888888888903E-2</c:v>
                </c:pt>
                <c:pt idx="1212">
                  <c:v>6.1760000000000009E-2</c:v>
                </c:pt>
                <c:pt idx="1213">
                  <c:v>6.1471111111111122E-2</c:v>
                </c:pt>
                <c:pt idx="1214">
                  <c:v>6.1182222222222235E-2</c:v>
                </c:pt>
                <c:pt idx="1215">
                  <c:v>6.0893333333333341E-2</c:v>
                </c:pt>
                <c:pt idx="1216">
                  <c:v>6.0604444444444454E-2</c:v>
                </c:pt>
                <c:pt idx="1217">
                  <c:v>6.0315555555555567E-2</c:v>
                </c:pt>
                <c:pt idx="1218">
                  <c:v>6.0026666666666673E-2</c:v>
                </c:pt>
                <c:pt idx="1219">
                  <c:v>5.9737777777777785E-2</c:v>
                </c:pt>
                <c:pt idx="1220">
                  <c:v>5.9448888888888898E-2</c:v>
                </c:pt>
                <c:pt idx="1221">
                  <c:v>5.9160000000000004E-2</c:v>
                </c:pt>
                <c:pt idx="1222">
                  <c:v>5.8871111111111117E-2</c:v>
                </c:pt>
                <c:pt idx="1223">
                  <c:v>5.858222222222223E-2</c:v>
                </c:pt>
                <c:pt idx="1224">
                  <c:v>5.8293333333333336E-2</c:v>
                </c:pt>
                <c:pt idx="1225">
                  <c:v>5.8004444444444449E-2</c:v>
                </c:pt>
                <c:pt idx="1226">
                  <c:v>5.7715555555555562E-2</c:v>
                </c:pt>
                <c:pt idx="1227">
                  <c:v>5.7426666666666674E-2</c:v>
                </c:pt>
                <c:pt idx="1228">
                  <c:v>5.713777777777778E-2</c:v>
                </c:pt>
                <c:pt idx="1229">
                  <c:v>5.68488888888889E-2</c:v>
                </c:pt>
                <c:pt idx="1230">
                  <c:v>5.6560000000000006E-2</c:v>
                </c:pt>
                <c:pt idx="1231">
                  <c:v>5.6271111111111119E-2</c:v>
                </c:pt>
                <c:pt idx="1232">
                  <c:v>5.5982222222222232E-2</c:v>
                </c:pt>
                <c:pt idx="1233">
                  <c:v>5.5693333333333345E-2</c:v>
                </c:pt>
                <c:pt idx="1234">
                  <c:v>5.5404444444444451E-2</c:v>
                </c:pt>
                <c:pt idx="1235">
                  <c:v>5.5115555555555563E-2</c:v>
                </c:pt>
                <c:pt idx="1236">
                  <c:v>5.4826666666666669E-2</c:v>
                </c:pt>
                <c:pt idx="1237">
                  <c:v>5.4537777777777782E-2</c:v>
                </c:pt>
                <c:pt idx="1238">
                  <c:v>5.4248888888888895E-2</c:v>
                </c:pt>
                <c:pt idx="1239">
                  <c:v>5.3960000000000008E-2</c:v>
                </c:pt>
                <c:pt idx="1240">
                  <c:v>5.3671111111111114E-2</c:v>
                </c:pt>
                <c:pt idx="1241">
                  <c:v>5.3382222222222227E-2</c:v>
                </c:pt>
                <c:pt idx="1242">
                  <c:v>5.309333333333334E-2</c:v>
                </c:pt>
                <c:pt idx="1243">
                  <c:v>5.2804444444444446E-2</c:v>
                </c:pt>
                <c:pt idx="1244">
                  <c:v>5.2515555555555558E-2</c:v>
                </c:pt>
                <c:pt idx="1245">
                  <c:v>5.2226666666666671E-2</c:v>
                </c:pt>
                <c:pt idx="1246">
                  <c:v>5.1937777777777777E-2</c:v>
                </c:pt>
                <c:pt idx="1247">
                  <c:v>5.164888888888889E-2</c:v>
                </c:pt>
                <c:pt idx="1248">
                  <c:v>5.1360000000000003E-2</c:v>
                </c:pt>
                <c:pt idx="1249">
                  <c:v>5.1071111111111109E-2</c:v>
                </c:pt>
                <c:pt idx="1250">
                  <c:v>5.0782222222222222E-2</c:v>
                </c:pt>
                <c:pt idx="1251">
                  <c:v>5.0493333333333341E-2</c:v>
                </c:pt>
                <c:pt idx="1252">
                  <c:v>5.0204444444444454E-2</c:v>
                </c:pt>
                <c:pt idx="1253">
                  <c:v>4.991555555555556E-2</c:v>
                </c:pt>
                <c:pt idx="1254">
                  <c:v>4.9626666666666673E-2</c:v>
                </c:pt>
                <c:pt idx="1255">
                  <c:v>4.9337777777777786E-2</c:v>
                </c:pt>
                <c:pt idx="1256">
                  <c:v>4.9048888888888892E-2</c:v>
                </c:pt>
                <c:pt idx="1257">
                  <c:v>4.8760000000000005E-2</c:v>
                </c:pt>
                <c:pt idx="1258">
                  <c:v>4.8471111111111118E-2</c:v>
                </c:pt>
                <c:pt idx="1259">
                  <c:v>4.818222222222223E-2</c:v>
                </c:pt>
                <c:pt idx="1260">
                  <c:v>4.7893333333333336E-2</c:v>
                </c:pt>
                <c:pt idx="1261">
                  <c:v>4.7937777777777781E-2</c:v>
                </c:pt>
                <c:pt idx="1262">
                  <c:v>4.7982222222222225E-2</c:v>
                </c:pt>
                <c:pt idx="1263">
                  <c:v>4.8026666666666669E-2</c:v>
                </c:pt>
                <c:pt idx="1264">
                  <c:v>4.8071111111111113E-2</c:v>
                </c:pt>
                <c:pt idx="1265">
                  <c:v>4.8115555555555557E-2</c:v>
                </c:pt>
                <c:pt idx="1266">
                  <c:v>4.8160000000000001E-2</c:v>
                </c:pt>
                <c:pt idx="1267">
                  <c:v>4.8204444444444453E-2</c:v>
                </c:pt>
                <c:pt idx="1268">
                  <c:v>4.824888888888889E-2</c:v>
                </c:pt>
                <c:pt idx="1269">
                  <c:v>4.8293333333333334E-2</c:v>
                </c:pt>
                <c:pt idx="1270">
                  <c:v>4.8337777777777785E-2</c:v>
                </c:pt>
                <c:pt idx="1271">
                  <c:v>4.8382222222222222E-2</c:v>
                </c:pt>
                <c:pt idx="1272">
                  <c:v>4.8426666666666666E-2</c:v>
                </c:pt>
                <c:pt idx="1273">
                  <c:v>4.8471111111111111E-2</c:v>
                </c:pt>
                <c:pt idx="1274">
                  <c:v>4.8515555555555555E-2</c:v>
                </c:pt>
                <c:pt idx="1275">
                  <c:v>4.8560000000000006E-2</c:v>
                </c:pt>
                <c:pt idx="1276">
                  <c:v>4.8604444444444443E-2</c:v>
                </c:pt>
                <c:pt idx="1277">
                  <c:v>4.8648888888888887E-2</c:v>
                </c:pt>
                <c:pt idx="1278">
                  <c:v>4.8693333333333338E-2</c:v>
                </c:pt>
                <c:pt idx="1279">
                  <c:v>4.8737777777777776E-2</c:v>
                </c:pt>
                <c:pt idx="1280">
                  <c:v>4.878222222222222E-2</c:v>
                </c:pt>
                <c:pt idx="1281">
                  <c:v>4.8826666666666671E-2</c:v>
                </c:pt>
                <c:pt idx="1282">
                  <c:v>4.8871111111111108E-2</c:v>
                </c:pt>
                <c:pt idx="1283">
                  <c:v>4.8915555555555559E-2</c:v>
                </c:pt>
                <c:pt idx="1284">
                  <c:v>4.8960000000000004E-2</c:v>
                </c:pt>
                <c:pt idx="1285">
                  <c:v>4.9004444444444441E-2</c:v>
                </c:pt>
                <c:pt idx="1286">
                  <c:v>4.9048888888888892E-2</c:v>
                </c:pt>
                <c:pt idx="1287">
                  <c:v>4.9093333333333336E-2</c:v>
                </c:pt>
                <c:pt idx="1288">
                  <c:v>4.9137777777777773E-2</c:v>
                </c:pt>
                <c:pt idx="1289">
                  <c:v>4.9182222222222224E-2</c:v>
                </c:pt>
                <c:pt idx="1290">
                  <c:v>4.9226666666666662E-2</c:v>
                </c:pt>
                <c:pt idx="1291">
                  <c:v>4.9271111111111113E-2</c:v>
                </c:pt>
                <c:pt idx="1292">
                  <c:v>4.9315555555555557E-2</c:v>
                </c:pt>
                <c:pt idx="1293">
                  <c:v>4.9359999999999994E-2</c:v>
                </c:pt>
                <c:pt idx="1294">
                  <c:v>4.9404444444444445E-2</c:v>
                </c:pt>
                <c:pt idx="1295">
                  <c:v>4.9448888888888889E-2</c:v>
                </c:pt>
                <c:pt idx="1296">
                  <c:v>4.9493333333333327E-2</c:v>
                </c:pt>
                <c:pt idx="1297">
                  <c:v>4.9537777777777778E-2</c:v>
                </c:pt>
                <c:pt idx="1298">
                  <c:v>4.9582222222222222E-2</c:v>
                </c:pt>
                <c:pt idx="1299">
                  <c:v>4.9626666666666666E-2</c:v>
                </c:pt>
                <c:pt idx="1300">
                  <c:v>4.967111111111111E-2</c:v>
                </c:pt>
                <c:pt idx="1301">
                  <c:v>4.9715555555555555E-2</c:v>
                </c:pt>
                <c:pt idx="1302">
                  <c:v>4.9759999999999999E-2</c:v>
                </c:pt>
                <c:pt idx="1303">
                  <c:v>4.9804444444444443E-2</c:v>
                </c:pt>
                <c:pt idx="1304">
                  <c:v>4.9848888888888894E-2</c:v>
                </c:pt>
                <c:pt idx="1305">
                  <c:v>4.9893333333333331E-2</c:v>
                </c:pt>
                <c:pt idx="1306">
                  <c:v>4.9937777777777775E-2</c:v>
                </c:pt>
                <c:pt idx="1307">
                  <c:v>4.9982222222222226E-2</c:v>
                </c:pt>
                <c:pt idx="1308">
                  <c:v>5.0026666666666664E-2</c:v>
                </c:pt>
                <c:pt idx="1309">
                  <c:v>5.0071111111111108E-2</c:v>
                </c:pt>
                <c:pt idx="1310">
                  <c:v>5.0115555555555559E-2</c:v>
                </c:pt>
                <c:pt idx="1311">
                  <c:v>5.0159999999999996E-2</c:v>
                </c:pt>
                <c:pt idx="1312">
                  <c:v>5.0204444444444447E-2</c:v>
                </c:pt>
                <c:pt idx="1313">
                  <c:v>5.0248888888888885E-2</c:v>
                </c:pt>
                <c:pt idx="1314">
                  <c:v>5.0293333333333329E-2</c:v>
                </c:pt>
                <c:pt idx="1315">
                  <c:v>5.033777777777778E-2</c:v>
                </c:pt>
                <c:pt idx="1316">
                  <c:v>5.0382222222222217E-2</c:v>
                </c:pt>
                <c:pt idx="1317">
                  <c:v>5.0426666666666661E-2</c:v>
                </c:pt>
                <c:pt idx="1318">
                  <c:v>5.0471111111111112E-2</c:v>
                </c:pt>
                <c:pt idx="1319">
                  <c:v>5.051555555555555E-2</c:v>
                </c:pt>
                <c:pt idx="1320">
                  <c:v>5.0560000000000001E-2</c:v>
                </c:pt>
                <c:pt idx="1321">
                  <c:v>5.0159999999999996E-2</c:v>
                </c:pt>
                <c:pt idx="1322">
                  <c:v>4.9759999999999999E-2</c:v>
                </c:pt>
                <c:pt idx="1323">
                  <c:v>4.9359999999999994E-2</c:v>
                </c:pt>
                <c:pt idx="1324">
                  <c:v>4.8959999999999997E-2</c:v>
                </c:pt>
                <c:pt idx="1325">
                  <c:v>4.8559999999999999E-2</c:v>
                </c:pt>
                <c:pt idx="1326">
                  <c:v>4.8159999999999994E-2</c:v>
                </c:pt>
                <c:pt idx="1327">
                  <c:v>4.7759999999999997E-2</c:v>
                </c:pt>
                <c:pt idx="1328">
                  <c:v>4.7359999999999992E-2</c:v>
                </c:pt>
                <c:pt idx="1329">
                  <c:v>4.6960000000000002E-2</c:v>
                </c:pt>
                <c:pt idx="1330">
                  <c:v>4.6560000000000004E-2</c:v>
                </c:pt>
                <c:pt idx="1331">
                  <c:v>4.616E-2</c:v>
                </c:pt>
                <c:pt idx="1332">
                  <c:v>4.5760000000000002E-2</c:v>
                </c:pt>
                <c:pt idx="1333">
                  <c:v>4.5359999999999998E-2</c:v>
                </c:pt>
                <c:pt idx="1334">
                  <c:v>4.496E-2</c:v>
                </c:pt>
                <c:pt idx="1335">
                  <c:v>4.4560000000000002E-2</c:v>
                </c:pt>
                <c:pt idx="1336">
                  <c:v>4.4159999999999998E-2</c:v>
                </c:pt>
                <c:pt idx="1337">
                  <c:v>4.376E-2</c:v>
                </c:pt>
                <c:pt idx="1338">
                  <c:v>4.3359999999999996E-2</c:v>
                </c:pt>
                <c:pt idx="1339">
                  <c:v>4.2959999999999998E-2</c:v>
                </c:pt>
                <c:pt idx="1340">
                  <c:v>4.2560000000000001E-2</c:v>
                </c:pt>
                <c:pt idx="1341">
                  <c:v>4.2159999999999996E-2</c:v>
                </c:pt>
                <c:pt idx="1342">
                  <c:v>4.1759999999999999E-2</c:v>
                </c:pt>
                <c:pt idx="1343">
                  <c:v>4.1360000000000001E-2</c:v>
                </c:pt>
                <c:pt idx="1344">
                  <c:v>4.0959999999999996E-2</c:v>
                </c:pt>
                <c:pt idx="1345">
                  <c:v>4.0560000000000006E-2</c:v>
                </c:pt>
                <c:pt idx="1346">
                  <c:v>4.0160000000000001E-2</c:v>
                </c:pt>
                <c:pt idx="1347">
                  <c:v>3.9760000000000004E-2</c:v>
                </c:pt>
                <c:pt idx="1348">
                  <c:v>3.9359999999999999E-2</c:v>
                </c:pt>
                <c:pt idx="1349">
                  <c:v>3.8960000000000002E-2</c:v>
                </c:pt>
                <c:pt idx="1350">
                  <c:v>3.8560000000000004E-2</c:v>
                </c:pt>
                <c:pt idx="1351">
                  <c:v>3.8159999999999999E-2</c:v>
                </c:pt>
                <c:pt idx="1352">
                  <c:v>3.7760000000000002E-2</c:v>
                </c:pt>
                <c:pt idx="1353">
                  <c:v>3.7359999999999997E-2</c:v>
                </c:pt>
                <c:pt idx="1354">
                  <c:v>3.696E-2</c:v>
                </c:pt>
                <c:pt idx="1355">
                  <c:v>3.6560000000000002E-2</c:v>
                </c:pt>
                <c:pt idx="1356">
                  <c:v>3.6159999999999998E-2</c:v>
                </c:pt>
                <c:pt idx="1357">
                  <c:v>3.576E-2</c:v>
                </c:pt>
                <c:pt idx="1358">
                  <c:v>3.5359999999999996E-2</c:v>
                </c:pt>
                <c:pt idx="1359">
                  <c:v>3.4959999999999998E-2</c:v>
                </c:pt>
                <c:pt idx="1360">
                  <c:v>3.456E-2</c:v>
                </c:pt>
                <c:pt idx="1361">
                  <c:v>3.4159999999999996E-2</c:v>
                </c:pt>
                <c:pt idx="1362">
                  <c:v>3.3759999999999998E-2</c:v>
                </c:pt>
                <c:pt idx="1363">
                  <c:v>3.3359999999999994E-2</c:v>
                </c:pt>
                <c:pt idx="1364">
                  <c:v>3.2960000000000003E-2</c:v>
                </c:pt>
                <c:pt idx="1365">
                  <c:v>3.2560000000000006E-2</c:v>
                </c:pt>
                <c:pt idx="1366">
                  <c:v>3.2160000000000001E-2</c:v>
                </c:pt>
                <c:pt idx="1367">
                  <c:v>3.1759999999999997E-2</c:v>
                </c:pt>
                <c:pt idx="1368">
                  <c:v>3.1359999999999999E-2</c:v>
                </c:pt>
                <c:pt idx="1369">
                  <c:v>3.0960000000000001E-2</c:v>
                </c:pt>
                <c:pt idx="1370">
                  <c:v>3.056E-2</c:v>
                </c:pt>
                <c:pt idx="1371">
                  <c:v>3.0160000000000003E-2</c:v>
                </c:pt>
                <c:pt idx="1372">
                  <c:v>2.9760000000000002E-2</c:v>
                </c:pt>
                <c:pt idx="1373">
                  <c:v>2.9360000000000004E-2</c:v>
                </c:pt>
                <c:pt idx="1374">
                  <c:v>2.896E-2</c:v>
                </c:pt>
                <c:pt idx="1375">
                  <c:v>2.8559999999999999E-2</c:v>
                </c:pt>
                <c:pt idx="1376">
                  <c:v>2.8160000000000001E-2</c:v>
                </c:pt>
                <c:pt idx="1377">
                  <c:v>2.7760000000000003E-2</c:v>
                </c:pt>
                <c:pt idx="1378">
                  <c:v>2.7360000000000002E-2</c:v>
                </c:pt>
                <c:pt idx="1379">
                  <c:v>2.6960000000000001E-2</c:v>
                </c:pt>
                <c:pt idx="1380">
                  <c:v>2.6560000000000004E-2</c:v>
                </c:pt>
                <c:pt idx="1381">
                  <c:v>2.6293333333333335E-2</c:v>
                </c:pt>
                <c:pt idx="1382">
                  <c:v>2.6026666666666667E-2</c:v>
                </c:pt>
                <c:pt idx="1383">
                  <c:v>2.5760000000000002E-2</c:v>
                </c:pt>
                <c:pt idx="1384">
                  <c:v>2.5493333333333333E-2</c:v>
                </c:pt>
                <c:pt idx="1385">
                  <c:v>2.5226666666666668E-2</c:v>
                </c:pt>
                <c:pt idx="1386">
                  <c:v>2.496E-2</c:v>
                </c:pt>
                <c:pt idx="1387">
                  <c:v>2.4693333333333334E-2</c:v>
                </c:pt>
                <c:pt idx="1388">
                  <c:v>2.4426666666666669E-2</c:v>
                </c:pt>
                <c:pt idx="1389">
                  <c:v>2.4160000000000004E-2</c:v>
                </c:pt>
                <c:pt idx="1390">
                  <c:v>2.3893333333333336E-2</c:v>
                </c:pt>
                <c:pt idx="1391">
                  <c:v>2.3626666666666671E-2</c:v>
                </c:pt>
                <c:pt idx="1392">
                  <c:v>2.3360000000000002E-2</c:v>
                </c:pt>
                <c:pt idx="1393">
                  <c:v>2.3093333333333337E-2</c:v>
                </c:pt>
                <c:pt idx="1394">
                  <c:v>2.2826666666666669E-2</c:v>
                </c:pt>
                <c:pt idx="1395">
                  <c:v>2.2560000000000004E-2</c:v>
                </c:pt>
                <c:pt idx="1396">
                  <c:v>2.2293333333333335E-2</c:v>
                </c:pt>
                <c:pt idx="1397">
                  <c:v>2.202666666666667E-2</c:v>
                </c:pt>
                <c:pt idx="1398">
                  <c:v>2.1760000000000002E-2</c:v>
                </c:pt>
                <c:pt idx="1399">
                  <c:v>2.1493333333333333E-2</c:v>
                </c:pt>
                <c:pt idx="1400">
                  <c:v>2.1226666666666668E-2</c:v>
                </c:pt>
                <c:pt idx="1401">
                  <c:v>2.0959999999999999E-2</c:v>
                </c:pt>
                <c:pt idx="1402">
                  <c:v>2.0693333333333334E-2</c:v>
                </c:pt>
                <c:pt idx="1403">
                  <c:v>2.0426666666666666E-2</c:v>
                </c:pt>
                <c:pt idx="1404">
                  <c:v>2.0160000000000001E-2</c:v>
                </c:pt>
                <c:pt idx="1405">
                  <c:v>1.9893333333333332E-2</c:v>
                </c:pt>
                <c:pt idx="1406">
                  <c:v>1.9626666666666667E-2</c:v>
                </c:pt>
                <c:pt idx="1407">
                  <c:v>1.9359999999999999E-2</c:v>
                </c:pt>
                <c:pt idx="1408">
                  <c:v>1.9093333333333334E-2</c:v>
                </c:pt>
                <c:pt idx="1409">
                  <c:v>1.8826666666666665E-2</c:v>
                </c:pt>
                <c:pt idx="1410">
                  <c:v>1.8560000000000004E-2</c:v>
                </c:pt>
                <c:pt idx="1411">
                  <c:v>1.8293333333333335E-2</c:v>
                </c:pt>
                <c:pt idx="1412">
                  <c:v>1.802666666666667E-2</c:v>
                </c:pt>
                <c:pt idx="1413">
                  <c:v>1.7760000000000001E-2</c:v>
                </c:pt>
                <c:pt idx="1414">
                  <c:v>1.7493333333333336E-2</c:v>
                </c:pt>
                <c:pt idx="1415">
                  <c:v>1.7226666666666668E-2</c:v>
                </c:pt>
                <c:pt idx="1416">
                  <c:v>1.6959999999999999E-2</c:v>
                </c:pt>
                <c:pt idx="1417">
                  <c:v>1.6693333333333334E-2</c:v>
                </c:pt>
                <c:pt idx="1418">
                  <c:v>1.6426666666666666E-2</c:v>
                </c:pt>
                <c:pt idx="1419">
                  <c:v>1.6160000000000001E-2</c:v>
                </c:pt>
                <c:pt idx="1420">
                  <c:v>1.5893333333333332E-2</c:v>
                </c:pt>
                <c:pt idx="1421">
                  <c:v>1.5626666666666667E-2</c:v>
                </c:pt>
                <c:pt idx="1422">
                  <c:v>1.5360000000000002E-2</c:v>
                </c:pt>
                <c:pt idx="1423">
                  <c:v>1.5093333333333335E-2</c:v>
                </c:pt>
                <c:pt idx="1424">
                  <c:v>1.4826666666666667E-2</c:v>
                </c:pt>
                <c:pt idx="1425">
                  <c:v>1.456E-2</c:v>
                </c:pt>
                <c:pt idx="1426">
                  <c:v>1.4293333333333333E-2</c:v>
                </c:pt>
                <c:pt idx="1427">
                  <c:v>1.4026666666666666E-2</c:v>
                </c:pt>
                <c:pt idx="1428">
                  <c:v>1.376E-2</c:v>
                </c:pt>
                <c:pt idx="1429">
                  <c:v>1.3493333333333333E-2</c:v>
                </c:pt>
                <c:pt idx="1430">
                  <c:v>1.3226666666666666E-2</c:v>
                </c:pt>
                <c:pt idx="1431">
                  <c:v>1.2960000000000001E-2</c:v>
                </c:pt>
                <c:pt idx="1432">
                  <c:v>1.2693333333333334E-2</c:v>
                </c:pt>
                <c:pt idx="1433">
                  <c:v>1.2426666666666667E-2</c:v>
                </c:pt>
                <c:pt idx="1434">
                  <c:v>1.2160000000000001E-2</c:v>
                </c:pt>
                <c:pt idx="1435">
                  <c:v>1.1893333333333334E-2</c:v>
                </c:pt>
                <c:pt idx="1436">
                  <c:v>1.1626666666666667E-2</c:v>
                </c:pt>
                <c:pt idx="1437">
                  <c:v>1.136E-2</c:v>
                </c:pt>
                <c:pt idx="1438">
                  <c:v>1.1093333333333334E-2</c:v>
                </c:pt>
                <c:pt idx="1439">
                  <c:v>1.0826666666666667E-2</c:v>
                </c:pt>
              </c:numCache>
            </c:numRef>
          </c:val>
          <c:extLst>
            <c:ext xmlns:c16="http://schemas.microsoft.com/office/drawing/2014/chart" uri="{C3380CC4-5D6E-409C-BE32-E72D297353CC}">
              <c16:uniqueId val="{00000000-5689-46CE-A822-9D83D965A784}"/>
            </c:ext>
          </c:extLst>
        </c:ser>
        <c:dLbls>
          <c:showLegendKey val="0"/>
          <c:showVal val="0"/>
          <c:showCatName val="0"/>
          <c:showSerName val="0"/>
          <c:showPercent val="0"/>
          <c:showBubbleSize val="0"/>
        </c:dLbls>
        <c:axId val="431350016"/>
        <c:axId val="431348352"/>
      </c:areaChart>
      <c:catAx>
        <c:axId val="4313500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BE"/>
                  <a:t>Time (minutes</a:t>
                </a:r>
                <a:r>
                  <a:rPr lang="fr-BE" baseline="0"/>
                  <a:t> from midnight)</a:t>
                </a:r>
                <a:endParaRPr lang="fr-BE"/>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431348352"/>
        <c:crosses val="autoZero"/>
        <c:auto val="1"/>
        <c:lblAlgn val="ctr"/>
        <c:lblOffset val="100"/>
        <c:tickLblSkip val="60"/>
        <c:noMultiLvlLbl val="1"/>
      </c:catAx>
      <c:valAx>
        <c:axId val="431348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BE"/>
                  <a:t>Part of the total number of trips</a:t>
                </a:r>
                <a:r>
                  <a:rPr lang="fr-BE" baseline="0"/>
                  <a:t> to home (%)</a:t>
                </a:r>
                <a:endParaRPr lang="fr-BE"/>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43135001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istribution of the trips </a:t>
            </a:r>
          </a:p>
          <a:p>
            <a:pPr>
              <a:defRPr/>
            </a:pPr>
            <a:r>
              <a:rPr lang="en-US"/>
              <a:t>to a study place through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areaChart>
        <c:grouping val="standard"/>
        <c:varyColors val="0"/>
        <c:ser>
          <c:idx val="0"/>
          <c:order val="0"/>
          <c:tx>
            <c:strRef>
              <c:f>StartTime_Distributions_cours!$L$1</c:f>
              <c:strCache>
                <c:ptCount val="1"/>
                <c:pt idx="0">
                  <c:v>proba</c:v>
                </c:pt>
              </c:strCache>
            </c:strRef>
          </c:tx>
          <c:spPr>
            <a:solidFill>
              <a:schemeClr val="accent1">
                <a:lumMod val="60000"/>
                <a:lumOff val="40000"/>
              </a:schemeClr>
            </a:solidFill>
            <a:ln>
              <a:noFill/>
            </a:ln>
            <a:effectLst/>
          </c:spPr>
          <c:cat>
            <c:numRef>
              <c:f>StartTime_Distributions_cours!$J$2:$J$1441</c:f>
              <c:numCache>
                <c:formatCode>General</c:formatCode>
                <c:ptCount val="144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numCache>
            </c:numRef>
          </c:cat>
          <c:val>
            <c:numRef>
              <c:f>StartTime_Distributions_cours!$L$2:$L$1441</c:f>
              <c:numCache>
                <c:formatCode>0.00</c:formatCode>
                <c:ptCount val="14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7.8365384615384603E-4</c:v>
                </c:pt>
                <c:pt idx="302">
                  <c:v>1.5673076923076921E-3</c:v>
                </c:pt>
                <c:pt idx="303">
                  <c:v>2.3509615384615383E-3</c:v>
                </c:pt>
                <c:pt idx="304">
                  <c:v>3.1346153846153841E-3</c:v>
                </c:pt>
                <c:pt idx="305">
                  <c:v>3.9182692307692304E-3</c:v>
                </c:pt>
                <c:pt idx="306">
                  <c:v>4.7019230769230766E-3</c:v>
                </c:pt>
                <c:pt idx="307">
                  <c:v>5.4855769230769229E-3</c:v>
                </c:pt>
                <c:pt idx="308">
                  <c:v>6.2692307692307683E-3</c:v>
                </c:pt>
                <c:pt idx="309">
                  <c:v>7.0528846153846145E-3</c:v>
                </c:pt>
                <c:pt idx="310">
                  <c:v>7.8365384615384608E-3</c:v>
                </c:pt>
                <c:pt idx="311">
                  <c:v>8.6201923076923079E-3</c:v>
                </c:pt>
                <c:pt idx="312">
                  <c:v>9.4038461538461533E-3</c:v>
                </c:pt>
                <c:pt idx="313">
                  <c:v>1.0187499999999999E-2</c:v>
                </c:pt>
                <c:pt idx="314">
                  <c:v>1.0971153846153846E-2</c:v>
                </c:pt>
                <c:pt idx="315">
                  <c:v>1.1754807692307691E-2</c:v>
                </c:pt>
                <c:pt idx="316">
                  <c:v>1.2538461538461537E-2</c:v>
                </c:pt>
                <c:pt idx="317">
                  <c:v>1.3322115384615384E-2</c:v>
                </c:pt>
                <c:pt idx="318">
                  <c:v>1.4105769230769229E-2</c:v>
                </c:pt>
                <c:pt idx="319">
                  <c:v>1.4889423076923074E-2</c:v>
                </c:pt>
                <c:pt idx="320">
                  <c:v>1.5673076923076922E-2</c:v>
                </c:pt>
                <c:pt idx="321">
                  <c:v>1.6456730769230769E-2</c:v>
                </c:pt>
                <c:pt idx="322">
                  <c:v>1.7240384615384616E-2</c:v>
                </c:pt>
                <c:pt idx="323">
                  <c:v>1.8024038461538456E-2</c:v>
                </c:pt>
                <c:pt idx="324">
                  <c:v>1.8807692307692307E-2</c:v>
                </c:pt>
                <c:pt idx="325">
                  <c:v>1.9591346153846154E-2</c:v>
                </c:pt>
                <c:pt idx="326">
                  <c:v>2.0374999999999997E-2</c:v>
                </c:pt>
                <c:pt idx="327">
                  <c:v>2.1158653846153844E-2</c:v>
                </c:pt>
                <c:pt idx="328">
                  <c:v>2.1942307692307692E-2</c:v>
                </c:pt>
                <c:pt idx="329">
                  <c:v>2.2725961538461532E-2</c:v>
                </c:pt>
                <c:pt idx="330">
                  <c:v>2.3509615384615382E-2</c:v>
                </c:pt>
                <c:pt idx="331">
                  <c:v>2.4293269230769229E-2</c:v>
                </c:pt>
                <c:pt idx="332">
                  <c:v>2.5076923076923073E-2</c:v>
                </c:pt>
                <c:pt idx="333">
                  <c:v>2.586057692307692E-2</c:v>
                </c:pt>
                <c:pt idx="334">
                  <c:v>2.6644230769230767E-2</c:v>
                </c:pt>
                <c:pt idx="335">
                  <c:v>2.7427884615384614E-2</c:v>
                </c:pt>
                <c:pt idx="336">
                  <c:v>2.8211538461538458E-2</c:v>
                </c:pt>
                <c:pt idx="337">
                  <c:v>2.8995192307692305E-2</c:v>
                </c:pt>
                <c:pt idx="338">
                  <c:v>2.9778846153846149E-2</c:v>
                </c:pt>
                <c:pt idx="339">
                  <c:v>3.0562499999999996E-2</c:v>
                </c:pt>
                <c:pt idx="340">
                  <c:v>3.1346153846153843E-2</c:v>
                </c:pt>
                <c:pt idx="341">
                  <c:v>3.2129807692307694E-2</c:v>
                </c:pt>
                <c:pt idx="342">
                  <c:v>3.2913461538461537E-2</c:v>
                </c:pt>
                <c:pt idx="343">
                  <c:v>3.3697115384615381E-2</c:v>
                </c:pt>
                <c:pt idx="344">
                  <c:v>3.4480769230769232E-2</c:v>
                </c:pt>
                <c:pt idx="345">
                  <c:v>3.5264423076923075E-2</c:v>
                </c:pt>
                <c:pt idx="346">
                  <c:v>3.6048076923076912E-2</c:v>
                </c:pt>
                <c:pt idx="347">
                  <c:v>3.6831730769230762E-2</c:v>
                </c:pt>
                <c:pt idx="348">
                  <c:v>3.7615384615384613E-2</c:v>
                </c:pt>
                <c:pt idx="349">
                  <c:v>3.8399038461538464E-2</c:v>
                </c:pt>
                <c:pt idx="350">
                  <c:v>3.9182692307692307E-2</c:v>
                </c:pt>
                <c:pt idx="351">
                  <c:v>3.9966346153846158E-2</c:v>
                </c:pt>
                <c:pt idx="352">
                  <c:v>4.0749999999999995E-2</c:v>
                </c:pt>
                <c:pt idx="353">
                  <c:v>4.1533653846153838E-2</c:v>
                </c:pt>
                <c:pt idx="354">
                  <c:v>4.2317307692307689E-2</c:v>
                </c:pt>
                <c:pt idx="355">
                  <c:v>4.3100961538461532E-2</c:v>
                </c:pt>
                <c:pt idx="356">
                  <c:v>4.3884615384615383E-2</c:v>
                </c:pt>
                <c:pt idx="357">
                  <c:v>4.4668269230769227E-2</c:v>
                </c:pt>
                <c:pt idx="358">
                  <c:v>4.5451923076923063E-2</c:v>
                </c:pt>
                <c:pt idx="359">
                  <c:v>4.6235576923076921E-2</c:v>
                </c:pt>
                <c:pt idx="360">
                  <c:v>4.7019230769230765E-2</c:v>
                </c:pt>
                <c:pt idx="361">
                  <c:v>5.7756410256410248E-2</c:v>
                </c:pt>
                <c:pt idx="362">
                  <c:v>6.8493589743589725E-2</c:v>
                </c:pt>
                <c:pt idx="363">
                  <c:v>7.9230769230769216E-2</c:v>
                </c:pt>
                <c:pt idx="364">
                  <c:v>8.9967948717948706E-2</c:v>
                </c:pt>
                <c:pt idx="365">
                  <c:v>0.10070512820512818</c:v>
                </c:pt>
                <c:pt idx="366">
                  <c:v>0.11144230769230767</c:v>
                </c:pt>
                <c:pt idx="367">
                  <c:v>0.12217948717948716</c:v>
                </c:pt>
                <c:pt idx="368">
                  <c:v>0.13291666666666663</c:v>
                </c:pt>
                <c:pt idx="369">
                  <c:v>0.14365384615384613</c:v>
                </c:pt>
                <c:pt idx="370">
                  <c:v>0.15439102564102561</c:v>
                </c:pt>
                <c:pt idx="371">
                  <c:v>0.16512820512820511</c:v>
                </c:pt>
                <c:pt idx="372">
                  <c:v>0.17586538461538456</c:v>
                </c:pt>
                <c:pt idx="373">
                  <c:v>0.18660256410256407</c:v>
                </c:pt>
                <c:pt idx="374">
                  <c:v>0.19733974358974357</c:v>
                </c:pt>
                <c:pt idx="375">
                  <c:v>0.20807692307692305</c:v>
                </c:pt>
                <c:pt idx="376">
                  <c:v>0.21881410256410253</c:v>
                </c:pt>
                <c:pt idx="377">
                  <c:v>0.22955128205128203</c:v>
                </c:pt>
                <c:pt idx="378">
                  <c:v>0.24028846153846148</c:v>
                </c:pt>
                <c:pt idx="379">
                  <c:v>0.25102564102564101</c:v>
                </c:pt>
                <c:pt idx="380">
                  <c:v>0.26176282051282046</c:v>
                </c:pt>
                <c:pt idx="381">
                  <c:v>0.27249999999999996</c:v>
                </c:pt>
                <c:pt idx="382">
                  <c:v>0.28323717948717947</c:v>
                </c:pt>
                <c:pt idx="383">
                  <c:v>0.29397435897435892</c:v>
                </c:pt>
                <c:pt idx="384">
                  <c:v>0.30471153846153842</c:v>
                </c:pt>
                <c:pt idx="385">
                  <c:v>0.31544871794871793</c:v>
                </c:pt>
                <c:pt idx="386">
                  <c:v>0.32618589743589738</c:v>
                </c:pt>
                <c:pt idx="387">
                  <c:v>0.33692307692307683</c:v>
                </c:pt>
                <c:pt idx="388">
                  <c:v>0.34766025641025633</c:v>
                </c:pt>
                <c:pt idx="389">
                  <c:v>0.35839743589743583</c:v>
                </c:pt>
                <c:pt idx="390">
                  <c:v>0.36913461538461528</c:v>
                </c:pt>
                <c:pt idx="391">
                  <c:v>0.37987179487179479</c:v>
                </c:pt>
                <c:pt idx="392">
                  <c:v>0.39060897435897424</c:v>
                </c:pt>
                <c:pt idx="393">
                  <c:v>0.40134615384615374</c:v>
                </c:pt>
                <c:pt idx="394">
                  <c:v>0.41208333333333325</c:v>
                </c:pt>
                <c:pt idx="395">
                  <c:v>0.4228205128205127</c:v>
                </c:pt>
                <c:pt idx="396">
                  <c:v>0.4335576923076922</c:v>
                </c:pt>
                <c:pt idx="397">
                  <c:v>0.4442948717948717</c:v>
                </c:pt>
                <c:pt idx="398">
                  <c:v>0.45503205128205121</c:v>
                </c:pt>
                <c:pt idx="399">
                  <c:v>0.46576923076923066</c:v>
                </c:pt>
                <c:pt idx="400">
                  <c:v>0.47650641025641011</c:v>
                </c:pt>
                <c:pt idx="401">
                  <c:v>0.48724358974358961</c:v>
                </c:pt>
                <c:pt idx="402">
                  <c:v>0.49798076923076912</c:v>
                </c:pt>
                <c:pt idx="403">
                  <c:v>0.50871794871794862</c:v>
                </c:pt>
                <c:pt idx="404">
                  <c:v>0.51945512820512818</c:v>
                </c:pt>
                <c:pt idx="405">
                  <c:v>0.53019230769230752</c:v>
                </c:pt>
                <c:pt idx="406">
                  <c:v>0.54092948717948697</c:v>
                </c:pt>
                <c:pt idx="407">
                  <c:v>0.55166666666666653</c:v>
                </c:pt>
                <c:pt idx="408">
                  <c:v>0.56240384615384598</c:v>
                </c:pt>
                <c:pt idx="409">
                  <c:v>0.57314102564102554</c:v>
                </c:pt>
                <c:pt idx="410">
                  <c:v>0.5838782051282051</c:v>
                </c:pt>
                <c:pt idx="411">
                  <c:v>0.59461538461538443</c:v>
                </c:pt>
                <c:pt idx="412">
                  <c:v>0.60535256410256399</c:v>
                </c:pt>
                <c:pt idx="413">
                  <c:v>0.61608974358974344</c:v>
                </c:pt>
                <c:pt idx="414">
                  <c:v>0.626826923076923</c:v>
                </c:pt>
                <c:pt idx="415">
                  <c:v>0.63756410256410245</c:v>
                </c:pt>
                <c:pt idx="416">
                  <c:v>0.64830128205128201</c:v>
                </c:pt>
                <c:pt idx="417">
                  <c:v>0.65903846153846146</c:v>
                </c:pt>
                <c:pt idx="418">
                  <c:v>0.66977564102564102</c:v>
                </c:pt>
                <c:pt idx="419">
                  <c:v>0.68051282051282036</c:v>
                </c:pt>
                <c:pt idx="420">
                  <c:v>0.69124999999999992</c:v>
                </c:pt>
                <c:pt idx="421">
                  <c:v>0.69018162393162386</c:v>
                </c:pt>
                <c:pt idx="422">
                  <c:v>0.68911324786324768</c:v>
                </c:pt>
                <c:pt idx="423">
                  <c:v>0.68804487179487173</c:v>
                </c:pt>
                <c:pt idx="424">
                  <c:v>0.68697649572649566</c:v>
                </c:pt>
                <c:pt idx="425">
                  <c:v>0.6859081196581196</c:v>
                </c:pt>
                <c:pt idx="426">
                  <c:v>0.68483974358974342</c:v>
                </c:pt>
                <c:pt idx="427">
                  <c:v>0.68377136752136747</c:v>
                </c:pt>
                <c:pt idx="428">
                  <c:v>0.6827029914529914</c:v>
                </c:pt>
                <c:pt idx="429">
                  <c:v>0.68163461538461523</c:v>
                </c:pt>
                <c:pt idx="430">
                  <c:v>0.68056623931623916</c:v>
                </c:pt>
                <c:pt idx="431">
                  <c:v>0.67949786324786321</c:v>
                </c:pt>
                <c:pt idx="432">
                  <c:v>0.67842948717948715</c:v>
                </c:pt>
                <c:pt idx="433">
                  <c:v>0.67736111111111097</c:v>
                </c:pt>
                <c:pt idx="434">
                  <c:v>0.6762927350427349</c:v>
                </c:pt>
                <c:pt idx="435">
                  <c:v>0.67522435897435895</c:v>
                </c:pt>
                <c:pt idx="436">
                  <c:v>0.67415598290598278</c:v>
                </c:pt>
                <c:pt idx="437">
                  <c:v>0.67308760683760671</c:v>
                </c:pt>
                <c:pt idx="438">
                  <c:v>0.67201923076923065</c:v>
                </c:pt>
                <c:pt idx="439">
                  <c:v>0.67095085470085469</c:v>
                </c:pt>
                <c:pt idx="440">
                  <c:v>0.66988247863247852</c:v>
                </c:pt>
                <c:pt idx="441">
                  <c:v>0.66881410256410245</c:v>
                </c:pt>
                <c:pt idx="442">
                  <c:v>0.66774572649572639</c:v>
                </c:pt>
                <c:pt idx="443">
                  <c:v>0.66667735042735032</c:v>
                </c:pt>
                <c:pt idx="444">
                  <c:v>0.66560897435897426</c:v>
                </c:pt>
                <c:pt idx="445">
                  <c:v>0.66454059829059819</c:v>
                </c:pt>
                <c:pt idx="446">
                  <c:v>0.66347222222222213</c:v>
                </c:pt>
                <c:pt idx="447">
                  <c:v>0.66240384615384607</c:v>
                </c:pt>
                <c:pt idx="448">
                  <c:v>0.66133547008547</c:v>
                </c:pt>
                <c:pt idx="449">
                  <c:v>0.66026709401709394</c:v>
                </c:pt>
                <c:pt idx="450">
                  <c:v>0.65919871794871787</c:v>
                </c:pt>
                <c:pt idx="451">
                  <c:v>0.65813034188034181</c:v>
                </c:pt>
                <c:pt idx="452">
                  <c:v>0.65706196581196574</c:v>
                </c:pt>
                <c:pt idx="453">
                  <c:v>0.65599358974358968</c:v>
                </c:pt>
                <c:pt idx="454">
                  <c:v>0.6549252136752135</c:v>
                </c:pt>
                <c:pt idx="455">
                  <c:v>0.65385683760683755</c:v>
                </c:pt>
                <c:pt idx="456">
                  <c:v>0.65278846153846148</c:v>
                </c:pt>
                <c:pt idx="457">
                  <c:v>0.65172008547008542</c:v>
                </c:pt>
                <c:pt idx="458">
                  <c:v>0.65065170940170924</c:v>
                </c:pt>
                <c:pt idx="459">
                  <c:v>0.64958333333333329</c:v>
                </c:pt>
                <c:pt idx="460">
                  <c:v>0.64851495726495723</c:v>
                </c:pt>
                <c:pt idx="461">
                  <c:v>0.64744658119658105</c:v>
                </c:pt>
                <c:pt idx="462">
                  <c:v>0.64637820512820499</c:v>
                </c:pt>
                <c:pt idx="463">
                  <c:v>0.64530982905982903</c:v>
                </c:pt>
                <c:pt idx="464">
                  <c:v>0.64424145299145297</c:v>
                </c:pt>
                <c:pt idx="465">
                  <c:v>0.64317307692307679</c:v>
                </c:pt>
                <c:pt idx="466">
                  <c:v>0.64210470085470073</c:v>
                </c:pt>
                <c:pt idx="467">
                  <c:v>0.64103632478632477</c:v>
                </c:pt>
                <c:pt idx="468">
                  <c:v>0.6399679487179486</c:v>
                </c:pt>
                <c:pt idx="469">
                  <c:v>0.63889957264957253</c:v>
                </c:pt>
                <c:pt idx="470">
                  <c:v>0.63783119658119647</c:v>
                </c:pt>
                <c:pt idx="471">
                  <c:v>0.63676282051282052</c:v>
                </c:pt>
                <c:pt idx="472">
                  <c:v>0.63569444444444434</c:v>
                </c:pt>
                <c:pt idx="473">
                  <c:v>0.63462606837606828</c:v>
                </c:pt>
                <c:pt idx="474">
                  <c:v>0.63355769230769221</c:v>
                </c:pt>
                <c:pt idx="475">
                  <c:v>0.63248931623931604</c:v>
                </c:pt>
                <c:pt idx="476">
                  <c:v>0.63142094017094008</c:v>
                </c:pt>
                <c:pt idx="477">
                  <c:v>0.63035256410256402</c:v>
                </c:pt>
                <c:pt idx="478">
                  <c:v>0.62928418803418795</c:v>
                </c:pt>
                <c:pt idx="479">
                  <c:v>0.62821581196581178</c:v>
                </c:pt>
                <c:pt idx="480">
                  <c:v>0.62714743589743582</c:v>
                </c:pt>
                <c:pt idx="481">
                  <c:v>0.61769230769230754</c:v>
                </c:pt>
                <c:pt idx="482">
                  <c:v>0.60823717948717937</c:v>
                </c:pt>
                <c:pt idx="483">
                  <c:v>0.5987820512820512</c:v>
                </c:pt>
                <c:pt idx="484">
                  <c:v>0.58932692307692303</c:v>
                </c:pt>
                <c:pt idx="485">
                  <c:v>0.57987179487179474</c:v>
                </c:pt>
                <c:pt idx="486">
                  <c:v>0.57041666666666657</c:v>
                </c:pt>
                <c:pt idx="487">
                  <c:v>0.5609615384615384</c:v>
                </c:pt>
                <c:pt idx="488">
                  <c:v>0.55150641025641012</c:v>
                </c:pt>
                <c:pt idx="489">
                  <c:v>0.54205128205128195</c:v>
                </c:pt>
                <c:pt idx="490">
                  <c:v>0.53259615384615377</c:v>
                </c:pt>
                <c:pt idx="491">
                  <c:v>0.5231410256410256</c:v>
                </c:pt>
                <c:pt idx="492">
                  <c:v>0.51368589743589732</c:v>
                </c:pt>
                <c:pt idx="493">
                  <c:v>0.50423076923076915</c:v>
                </c:pt>
                <c:pt idx="494">
                  <c:v>0.49477564102564098</c:v>
                </c:pt>
                <c:pt idx="495">
                  <c:v>0.48532051282051275</c:v>
                </c:pt>
                <c:pt idx="496">
                  <c:v>0.47586538461538458</c:v>
                </c:pt>
                <c:pt idx="497">
                  <c:v>0.46641025641025635</c:v>
                </c:pt>
                <c:pt idx="498">
                  <c:v>0.45695512820512812</c:v>
                </c:pt>
                <c:pt idx="499">
                  <c:v>0.4474999999999999</c:v>
                </c:pt>
                <c:pt idx="500">
                  <c:v>0.43804487179487167</c:v>
                </c:pt>
                <c:pt idx="501">
                  <c:v>0.4285897435897435</c:v>
                </c:pt>
                <c:pt idx="502">
                  <c:v>0.41913461538461533</c:v>
                </c:pt>
                <c:pt idx="503">
                  <c:v>0.40967948717948716</c:v>
                </c:pt>
                <c:pt idx="504">
                  <c:v>0.40022435897435893</c:v>
                </c:pt>
                <c:pt idx="505">
                  <c:v>0.3907692307692307</c:v>
                </c:pt>
                <c:pt idx="506">
                  <c:v>0.38131410256410248</c:v>
                </c:pt>
                <c:pt idx="507">
                  <c:v>0.3718589743589743</c:v>
                </c:pt>
                <c:pt idx="508">
                  <c:v>0.36240384615384613</c:v>
                </c:pt>
                <c:pt idx="509">
                  <c:v>0.3529487179487179</c:v>
                </c:pt>
                <c:pt idx="510">
                  <c:v>0.34349358974358968</c:v>
                </c:pt>
                <c:pt idx="511">
                  <c:v>0.33403846153846145</c:v>
                </c:pt>
                <c:pt idx="512">
                  <c:v>0.32458333333333328</c:v>
                </c:pt>
                <c:pt idx="513">
                  <c:v>0.31512820512820505</c:v>
                </c:pt>
                <c:pt idx="514">
                  <c:v>0.30567307692307683</c:v>
                </c:pt>
                <c:pt idx="515">
                  <c:v>0.29621794871794871</c:v>
                </c:pt>
                <c:pt idx="516">
                  <c:v>0.28676282051282048</c:v>
                </c:pt>
                <c:pt idx="517">
                  <c:v>0.27730769230769231</c:v>
                </c:pt>
                <c:pt idx="518">
                  <c:v>0.26785256410256403</c:v>
                </c:pt>
                <c:pt idx="519">
                  <c:v>0.25839743589743586</c:v>
                </c:pt>
                <c:pt idx="520">
                  <c:v>0.24894230769230763</c:v>
                </c:pt>
                <c:pt idx="521">
                  <c:v>0.23948717948717946</c:v>
                </c:pt>
                <c:pt idx="522">
                  <c:v>0.23003205128205123</c:v>
                </c:pt>
                <c:pt idx="523">
                  <c:v>0.22057692307692303</c:v>
                </c:pt>
                <c:pt idx="524">
                  <c:v>0.21112179487179486</c:v>
                </c:pt>
                <c:pt idx="525">
                  <c:v>0.20166666666666663</c:v>
                </c:pt>
                <c:pt idx="526">
                  <c:v>0.19221153846153841</c:v>
                </c:pt>
                <c:pt idx="527">
                  <c:v>0.18275641025641018</c:v>
                </c:pt>
                <c:pt idx="528">
                  <c:v>0.17330128205128201</c:v>
                </c:pt>
                <c:pt idx="529">
                  <c:v>0.16384615384615386</c:v>
                </c:pt>
                <c:pt idx="530">
                  <c:v>0.15439102564102564</c:v>
                </c:pt>
                <c:pt idx="531">
                  <c:v>0.14493589743589741</c:v>
                </c:pt>
                <c:pt idx="532">
                  <c:v>0.13548076923076918</c:v>
                </c:pt>
                <c:pt idx="533">
                  <c:v>0.12602564102564101</c:v>
                </c:pt>
                <c:pt idx="534">
                  <c:v>0.1165705128205128</c:v>
                </c:pt>
                <c:pt idx="535">
                  <c:v>0.10711538461538457</c:v>
                </c:pt>
                <c:pt idx="536">
                  <c:v>9.7660256410256413E-2</c:v>
                </c:pt>
                <c:pt idx="537">
                  <c:v>8.820512820512813E-2</c:v>
                </c:pt>
                <c:pt idx="538">
                  <c:v>7.8750000000000028E-2</c:v>
                </c:pt>
                <c:pt idx="539">
                  <c:v>6.9294871794871801E-2</c:v>
                </c:pt>
                <c:pt idx="540">
                  <c:v>5.9839743589743581E-2</c:v>
                </c:pt>
                <c:pt idx="541">
                  <c:v>5.9145299145299139E-2</c:v>
                </c:pt>
                <c:pt idx="542">
                  <c:v>5.845085470085469E-2</c:v>
                </c:pt>
                <c:pt idx="543">
                  <c:v>5.7756410256410248E-2</c:v>
                </c:pt>
                <c:pt idx="544">
                  <c:v>5.7061965811965806E-2</c:v>
                </c:pt>
                <c:pt idx="545">
                  <c:v>5.6367521367521357E-2</c:v>
                </c:pt>
                <c:pt idx="546">
                  <c:v>5.5673076923076915E-2</c:v>
                </c:pt>
                <c:pt idx="547">
                  <c:v>5.4978632478632473E-2</c:v>
                </c:pt>
                <c:pt idx="548">
                  <c:v>5.4284188034188025E-2</c:v>
                </c:pt>
                <c:pt idx="549">
                  <c:v>5.3589743589743583E-2</c:v>
                </c:pt>
                <c:pt idx="550">
                  <c:v>5.2895299145299141E-2</c:v>
                </c:pt>
                <c:pt idx="551">
                  <c:v>5.2200854700854692E-2</c:v>
                </c:pt>
                <c:pt idx="552">
                  <c:v>5.150641025641025E-2</c:v>
                </c:pt>
                <c:pt idx="553">
                  <c:v>5.0811965811965808E-2</c:v>
                </c:pt>
                <c:pt idx="554">
                  <c:v>5.0117521367521359E-2</c:v>
                </c:pt>
                <c:pt idx="555">
                  <c:v>4.9423076923076917E-2</c:v>
                </c:pt>
                <c:pt idx="556">
                  <c:v>4.8728632478632475E-2</c:v>
                </c:pt>
                <c:pt idx="557">
                  <c:v>4.8034188034188026E-2</c:v>
                </c:pt>
                <c:pt idx="558">
                  <c:v>4.7339743589743584E-2</c:v>
                </c:pt>
                <c:pt idx="559">
                  <c:v>4.6645299145299142E-2</c:v>
                </c:pt>
                <c:pt idx="560">
                  <c:v>4.5950854700854693E-2</c:v>
                </c:pt>
                <c:pt idx="561">
                  <c:v>4.5256410256410251E-2</c:v>
                </c:pt>
                <c:pt idx="562">
                  <c:v>4.4561965811965809E-2</c:v>
                </c:pt>
                <c:pt idx="563">
                  <c:v>4.386752136752136E-2</c:v>
                </c:pt>
                <c:pt idx="564">
                  <c:v>4.3173076923076918E-2</c:v>
                </c:pt>
                <c:pt idx="565">
                  <c:v>4.2478632478632476E-2</c:v>
                </c:pt>
                <c:pt idx="566">
                  <c:v>4.1784188034188027E-2</c:v>
                </c:pt>
                <c:pt idx="567">
                  <c:v>4.1089743589743585E-2</c:v>
                </c:pt>
                <c:pt idx="568">
                  <c:v>4.0395299145299143E-2</c:v>
                </c:pt>
                <c:pt idx="569">
                  <c:v>3.9700854700854694E-2</c:v>
                </c:pt>
                <c:pt idx="570">
                  <c:v>3.9006410256410252E-2</c:v>
                </c:pt>
                <c:pt idx="571">
                  <c:v>3.831196581196581E-2</c:v>
                </c:pt>
                <c:pt idx="572">
                  <c:v>3.7617521367521362E-2</c:v>
                </c:pt>
                <c:pt idx="573">
                  <c:v>3.692307692307692E-2</c:v>
                </c:pt>
                <c:pt idx="574">
                  <c:v>3.6228632478632478E-2</c:v>
                </c:pt>
                <c:pt idx="575">
                  <c:v>3.5534188034188029E-2</c:v>
                </c:pt>
                <c:pt idx="576">
                  <c:v>3.4839743589743587E-2</c:v>
                </c:pt>
                <c:pt idx="577">
                  <c:v>3.4145299145299145E-2</c:v>
                </c:pt>
                <c:pt idx="578">
                  <c:v>3.3450854700854696E-2</c:v>
                </c:pt>
                <c:pt idx="579">
                  <c:v>3.2756410256410254E-2</c:v>
                </c:pt>
                <c:pt idx="580">
                  <c:v>3.2061965811965805E-2</c:v>
                </c:pt>
                <c:pt idx="581">
                  <c:v>3.1367521367521363E-2</c:v>
                </c:pt>
                <c:pt idx="582">
                  <c:v>3.0673076923076917E-2</c:v>
                </c:pt>
                <c:pt idx="583">
                  <c:v>2.9978632478632472E-2</c:v>
                </c:pt>
                <c:pt idx="584">
                  <c:v>2.928418803418803E-2</c:v>
                </c:pt>
                <c:pt idx="585">
                  <c:v>2.8589743589743585E-2</c:v>
                </c:pt>
                <c:pt idx="586">
                  <c:v>2.7895299145299139E-2</c:v>
                </c:pt>
                <c:pt idx="587">
                  <c:v>2.7200854700854697E-2</c:v>
                </c:pt>
                <c:pt idx="588">
                  <c:v>2.6506410256410252E-2</c:v>
                </c:pt>
                <c:pt idx="589">
                  <c:v>2.581196581196581E-2</c:v>
                </c:pt>
                <c:pt idx="590">
                  <c:v>2.5117521367521361E-2</c:v>
                </c:pt>
                <c:pt idx="591">
                  <c:v>2.4423076923076919E-2</c:v>
                </c:pt>
                <c:pt idx="592">
                  <c:v>2.3728632478632477E-2</c:v>
                </c:pt>
                <c:pt idx="593">
                  <c:v>2.3034188034188028E-2</c:v>
                </c:pt>
                <c:pt idx="594">
                  <c:v>2.2339743589743586E-2</c:v>
                </c:pt>
                <c:pt idx="595">
                  <c:v>2.1645299145299144E-2</c:v>
                </c:pt>
                <c:pt idx="596">
                  <c:v>2.0950854700854692E-2</c:v>
                </c:pt>
                <c:pt idx="597">
                  <c:v>2.025641025641025E-2</c:v>
                </c:pt>
                <c:pt idx="598">
                  <c:v>1.9561965811965808E-2</c:v>
                </c:pt>
                <c:pt idx="599">
                  <c:v>1.8867521367521359E-2</c:v>
                </c:pt>
                <c:pt idx="600">
                  <c:v>1.817307692307692E-2</c:v>
                </c:pt>
                <c:pt idx="601">
                  <c:v>1.8066239316239314E-2</c:v>
                </c:pt>
                <c:pt idx="602">
                  <c:v>1.7959401709401707E-2</c:v>
                </c:pt>
                <c:pt idx="603">
                  <c:v>1.7852564102564101E-2</c:v>
                </c:pt>
                <c:pt idx="604">
                  <c:v>1.7745726495726494E-2</c:v>
                </c:pt>
                <c:pt idx="605">
                  <c:v>1.7638888888888885E-2</c:v>
                </c:pt>
                <c:pt idx="606">
                  <c:v>1.7532051282051278E-2</c:v>
                </c:pt>
                <c:pt idx="607">
                  <c:v>1.7425213675213672E-2</c:v>
                </c:pt>
                <c:pt idx="608">
                  <c:v>1.7318376068376065E-2</c:v>
                </c:pt>
                <c:pt idx="609">
                  <c:v>1.7211538461538459E-2</c:v>
                </c:pt>
                <c:pt idx="610">
                  <c:v>1.7104700854700852E-2</c:v>
                </c:pt>
                <c:pt idx="611">
                  <c:v>1.6997863247863246E-2</c:v>
                </c:pt>
                <c:pt idx="612">
                  <c:v>1.6891025641025639E-2</c:v>
                </c:pt>
                <c:pt idx="613">
                  <c:v>1.6784188034188033E-2</c:v>
                </c:pt>
                <c:pt idx="614">
                  <c:v>1.6677350427350426E-2</c:v>
                </c:pt>
                <c:pt idx="615">
                  <c:v>1.657051282051282E-2</c:v>
                </c:pt>
                <c:pt idx="616">
                  <c:v>1.6463675213675213E-2</c:v>
                </c:pt>
                <c:pt idx="617">
                  <c:v>1.6356837606837604E-2</c:v>
                </c:pt>
                <c:pt idx="618">
                  <c:v>1.6249999999999997E-2</c:v>
                </c:pt>
                <c:pt idx="619">
                  <c:v>1.6143162393162391E-2</c:v>
                </c:pt>
                <c:pt idx="620">
                  <c:v>1.6036324786324784E-2</c:v>
                </c:pt>
                <c:pt idx="621">
                  <c:v>1.5929487179487178E-2</c:v>
                </c:pt>
                <c:pt idx="622">
                  <c:v>1.5822649572649571E-2</c:v>
                </c:pt>
                <c:pt idx="623">
                  <c:v>1.5715811965811965E-2</c:v>
                </c:pt>
                <c:pt idx="624">
                  <c:v>1.5608974358974357E-2</c:v>
                </c:pt>
                <c:pt idx="625">
                  <c:v>1.550213675213675E-2</c:v>
                </c:pt>
                <c:pt idx="626">
                  <c:v>1.5395299145299144E-2</c:v>
                </c:pt>
                <c:pt idx="627">
                  <c:v>1.5288461538461537E-2</c:v>
                </c:pt>
                <c:pt idx="628">
                  <c:v>1.5181623931623929E-2</c:v>
                </c:pt>
                <c:pt idx="629">
                  <c:v>1.5074786324786323E-2</c:v>
                </c:pt>
                <c:pt idx="630">
                  <c:v>1.4967948717948716E-2</c:v>
                </c:pt>
                <c:pt idx="631">
                  <c:v>1.486111111111111E-2</c:v>
                </c:pt>
                <c:pt idx="632">
                  <c:v>1.4754273504273503E-2</c:v>
                </c:pt>
                <c:pt idx="633">
                  <c:v>1.4647435897435895E-2</c:v>
                </c:pt>
                <c:pt idx="634">
                  <c:v>1.4540598290598289E-2</c:v>
                </c:pt>
                <c:pt idx="635">
                  <c:v>1.4433760683760682E-2</c:v>
                </c:pt>
                <c:pt idx="636">
                  <c:v>1.4326923076923076E-2</c:v>
                </c:pt>
                <c:pt idx="637">
                  <c:v>1.4220085470085467E-2</c:v>
                </c:pt>
                <c:pt idx="638">
                  <c:v>1.4113247863247861E-2</c:v>
                </c:pt>
                <c:pt idx="639">
                  <c:v>1.4006410256410255E-2</c:v>
                </c:pt>
                <c:pt idx="640">
                  <c:v>1.3899572649572648E-2</c:v>
                </c:pt>
                <c:pt idx="641">
                  <c:v>1.3792735042735042E-2</c:v>
                </c:pt>
                <c:pt idx="642">
                  <c:v>1.3685897435897435E-2</c:v>
                </c:pt>
                <c:pt idx="643">
                  <c:v>1.3579059829059829E-2</c:v>
                </c:pt>
                <c:pt idx="644">
                  <c:v>1.3472222222222222E-2</c:v>
                </c:pt>
                <c:pt idx="645">
                  <c:v>1.3365384615384614E-2</c:v>
                </c:pt>
                <c:pt idx="646">
                  <c:v>1.3258547008547008E-2</c:v>
                </c:pt>
                <c:pt idx="647">
                  <c:v>1.3151709401709399E-2</c:v>
                </c:pt>
                <c:pt idx="648">
                  <c:v>1.3044871794871793E-2</c:v>
                </c:pt>
                <c:pt idx="649">
                  <c:v>1.2938034188034186E-2</c:v>
                </c:pt>
                <c:pt idx="650">
                  <c:v>1.283119658119658E-2</c:v>
                </c:pt>
                <c:pt idx="651">
                  <c:v>1.2724358974358974E-2</c:v>
                </c:pt>
                <c:pt idx="652">
                  <c:v>1.2617521367521367E-2</c:v>
                </c:pt>
                <c:pt idx="653">
                  <c:v>1.2510683760683761E-2</c:v>
                </c:pt>
                <c:pt idx="654">
                  <c:v>1.2403846153846154E-2</c:v>
                </c:pt>
                <c:pt idx="655">
                  <c:v>1.2297008547008546E-2</c:v>
                </c:pt>
                <c:pt idx="656">
                  <c:v>1.219017094017094E-2</c:v>
                </c:pt>
                <c:pt idx="657">
                  <c:v>1.2083333333333333E-2</c:v>
                </c:pt>
                <c:pt idx="658">
                  <c:v>1.1976495726495725E-2</c:v>
                </c:pt>
                <c:pt idx="659">
                  <c:v>1.1869658119658118E-2</c:v>
                </c:pt>
                <c:pt idx="660">
                  <c:v>1.1762820512820512E-2</c:v>
                </c:pt>
                <c:pt idx="661">
                  <c:v>1.2350427350427349E-2</c:v>
                </c:pt>
                <c:pt idx="662">
                  <c:v>1.2938034188034186E-2</c:v>
                </c:pt>
                <c:pt idx="663">
                  <c:v>1.3525641025641024E-2</c:v>
                </c:pt>
                <c:pt idx="664">
                  <c:v>1.4113247863247861E-2</c:v>
                </c:pt>
                <c:pt idx="665">
                  <c:v>1.4700854700854698E-2</c:v>
                </c:pt>
                <c:pt idx="666">
                  <c:v>1.5288461538461535E-2</c:v>
                </c:pt>
                <c:pt idx="667">
                  <c:v>1.5876068376068374E-2</c:v>
                </c:pt>
                <c:pt idx="668">
                  <c:v>1.646367521367521E-2</c:v>
                </c:pt>
                <c:pt idx="669">
                  <c:v>1.7051282051282049E-2</c:v>
                </c:pt>
                <c:pt idx="670">
                  <c:v>1.7638888888888885E-2</c:v>
                </c:pt>
                <c:pt idx="671">
                  <c:v>1.8226495726495723E-2</c:v>
                </c:pt>
                <c:pt idx="672">
                  <c:v>1.8814102564102562E-2</c:v>
                </c:pt>
                <c:pt idx="673">
                  <c:v>1.9401709401709398E-2</c:v>
                </c:pt>
                <c:pt idx="674">
                  <c:v>1.9989316239316234E-2</c:v>
                </c:pt>
                <c:pt idx="675">
                  <c:v>2.0576923076923073E-2</c:v>
                </c:pt>
                <c:pt idx="676">
                  <c:v>2.1164529914529915E-2</c:v>
                </c:pt>
                <c:pt idx="677">
                  <c:v>2.175213675213675E-2</c:v>
                </c:pt>
                <c:pt idx="678">
                  <c:v>2.2339743589743586E-2</c:v>
                </c:pt>
                <c:pt idx="679">
                  <c:v>2.2927350427350428E-2</c:v>
                </c:pt>
                <c:pt idx="680">
                  <c:v>2.3514957264957264E-2</c:v>
                </c:pt>
                <c:pt idx="681">
                  <c:v>2.41025641025641E-2</c:v>
                </c:pt>
                <c:pt idx="682">
                  <c:v>2.4690170940170938E-2</c:v>
                </c:pt>
                <c:pt idx="683">
                  <c:v>2.5277777777777777E-2</c:v>
                </c:pt>
                <c:pt idx="684">
                  <c:v>2.5865384615384613E-2</c:v>
                </c:pt>
                <c:pt idx="685">
                  <c:v>2.6452991452991449E-2</c:v>
                </c:pt>
                <c:pt idx="686">
                  <c:v>2.7040598290598284E-2</c:v>
                </c:pt>
                <c:pt idx="687">
                  <c:v>2.7628205128205127E-2</c:v>
                </c:pt>
                <c:pt idx="688">
                  <c:v>2.8215811965811962E-2</c:v>
                </c:pt>
                <c:pt idx="689">
                  <c:v>2.8803418803418798E-2</c:v>
                </c:pt>
                <c:pt idx="690">
                  <c:v>2.9391025641025637E-2</c:v>
                </c:pt>
                <c:pt idx="691">
                  <c:v>2.9978632478632476E-2</c:v>
                </c:pt>
                <c:pt idx="692">
                  <c:v>3.0566239316239311E-2</c:v>
                </c:pt>
                <c:pt idx="693">
                  <c:v>3.1153846153846147E-2</c:v>
                </c:pt>
                <c:pt idx="694">
                  <c:v>3.1741452991452986E-2</c:v>
                </c:pt>
                <c:pt idx="695">
                  <c:v>3.2329059829059821E-2</c:v>
                </c:pt>
                <c:pt idx="696">
                  <c:v>3.2916666666666664E-2</c:v>
                </c:pt>
                <c:pt idx="697">
                  <c:v>3.3504273504273506E-2</c:v>
                </c:pt>
                <c:pt idx="698">
                  <c:v>3.4091880341880341E-2</c:v>
                </c:pt>
                <c:pt idx="699">
                  <c:v>3.4679487179487177E-2</c:v>
                </c:pt>
                <c:pt idx="700">
                  <c:v>3.5267094017094013E-2</c:v>
                </c:pt>
                <c:pt idx="701">
                  <c:v>3.5854700854700848E-2</c:v>
                </c:pt>
                <c:pt idx="702">
                  <c:v>3.6442307692307691E-2</c:v>
                </c:pt>
                <c:pt idx="703">
                  <c:v>3.7029914529914526E-2</c:v>
                </c:pt>
                <c:pt idx="704">
                  <c:v>3.7617521367521362E-2</c:v>
                </c:pt>
                <c:pt idx="705">
                  <c:v>3.8205128205128204E-2</c:v>
                </c:pt>
                <c:pt idx="706">
                  <c:v>3.879273504273504E-2</c:v>
                </c:pt>
                <c:pt idx="707">
                  <c:v>3.9380341880341875E-2</c:v>
                </c:pt>
                <c:pt idx="708">
                  <c:v>3.9967948717948718E-2</c:v>
                </c:pt>
                <c:pt idx="709">
                  <c:v>4.0555555555555546E-2</c:v>
                </c:pt>
                <c:pt idx="710">
                  <c:v>4.1143162393162389E-2</c:v>
                </c:pt>
                <c:pt idx="711">
                  <c:v>4.1730769230769224E-2</c:v>
                </c:pt>
                <c:pt idx="712">
                  <c:v>4.231837606837606E-2</c:v>
                </c:pt>
                <c:pt idx="713">
                  <c:v>4.2905982905982902E-2</c:v>
                </c:pt>
                <c:pt idx="714">
                  <c:v>4.3493589743589738E-2</c:v>
                </c:pt>
                <c:pt idx="715">
                  <c:v>4.4081196581196573E-2</c:v>
                </c:pt>
                <c:pt idx="716">
                  <c:v>4.4668803418803416E-2</c:v>
                </c:pt>
                <c:pt idx="717">
                  <c:v>4.5256410256410244E-2</c:v>
                </c:pt>
                <c:pt idx="718">
                  <c:v>4.5844017094017087E-2</c:v>
                </c:pt>
                <c:pt idx="719">
                  <c:v>4.6431623931623929E-2</c:v>
                </c:pt>
                <c:pt idx="720">
                  <c:v>4.7019230769230765E-2</c:v>
                </c:pt>
                <c:pt idx="721">
                  <c:v>4.7499999999999994E-2</c:v>
                </c:pt>
                <c:pt idx="722">
                  <c:v>4.7980769230769223E-2</c:v>
                </c:pt>
                <c:pt idx="723">
                  <c:v>4.8461538461538459E-2</c:v>
                </c:pt>
                <c:pt idx="724">
                  <c:v>4.8942307692307688E-2</c:v>
                </c:pt>
                <c:pt idx="725">
                  <c:v>4.9423076923076917E-2</c:v>
                </c:pt>
                <c:pt idx="726">
                  <c:v>4.9903846153846146E-2</c:v>
                </c:pt>
                <c:pt idx="727">
                  <c:v>5.0384615384615382E-2</c:v>
                </c:pt>
                <c:pt idx="728">
                  <c:v>5.0865384615384611E-2</c:v>
                </c:pt>
                <c:pt idx="729">
                  <c:v>5.134615384615384E-2</c:v>
                </c:pt>
                <c:pt idx="730">
                  <c:v>5.1826923076923069E-2</c:v>
                </c:pt>
                <c:pt idx="731">
                  <c:v>5.2307692307692298E-2</c:v>
                </c:pt>
                <c:pt idx="732">
                  <c:v>5.2788461538461534E-2</c:v>
                </c:pt>
                <c:pt idx="733">
                  <c:v>5.3269230769230763E-2</c:v>
                </c:pt>
                <c:pt idx="734">
                  <c:v>5.3749999999999992E-2</c:v>
                </c:pt>
                <c:pt idx="735">
                  <c:v>5.4230769230769221E-2</c:v>
                </c:pt>
                <c:pt idx="736">
                  <c:v>5.471153846153845E-2</c:v>
                </c:pt>
                <c:pt idx="737">
                  <c:v>5.5192307692307686E-2</c:v>
                </c:pt>
                <c:pt idx="738">
                  <c:v>5.5673076923076915E-2</c:v>
                </c:pt>
                <c:pt idx="739">
                  <c:v>5.6153846153846144E-2</c:v>
                </c:pt>
                <c:pt idx="740">
                  <c:v>5.6634615384615374E-2</c:v>
                </c:pt>
                <c:pt idx="741">
                  <c:v>5.7115384615384603E-2</c:v>
                </c:pt>
                <c:pt idx="742">
                  <c:v>5.7596153846153839E-2</c:v>
                </c:pt>
                <c:pt idx="743">
                  <c:v>5.8076923076923068E-2</c:v>
                </c:pt>
                <c:pt idx="744">
                  <c:v>5.8557692307692297E-2</c:v>
                </c:pt>
                <c:pt idx="745">
                  <c:v>5.9038461538461533E-2</c:v>
                </c:pt>
                <c:pt idx="746">
                  <c:v>5.9519230769230762E-2</c:v>
                </c:pt>
                <c:pt idx="747">
                  <c:v>5.9999999999999991E-2</c:v>
                </c:pt>
                <c:pt idx="748">
                  <c:v>6.048076923076922E-2</c:v>
                </c:pt>
                <c:pt idx="749">
                  <c:v>6.0961538461538449E-2</c:v>
                </c:pt>
                <c:pt idx="750">
                  <c:v>6.1442307692307692E-2</c:v>
                </c:pt>
                <c:pt idx="751">
                  <c:v>6.1923076923076907E-2</c:v>
                </c:pt>
                <c:pt idx="752">
                  <c:v>6.240384615384615E-2</c:v>
                </c:pt>
                <c:pt idx="753">
                  <c:v>6.2884615384615372E-2</c:v>
                </c:pt>
                <c:pt idx="754">
                  <c:v>6.3365384615384601E-2</c:v>
                </c:pt>
                <c:pt idx="755">
                  <c:v>6.3846153846153844E-2</c:v>
                </c:pt>
                <c:pt idx="756">
                  <c:v>6.4326923076923059E-2</c:v>
                </c:pt>
                <c:pt idx="757">
                  <c:v>6.4807692307692302E-2</c:v>
                </c:pt>
                <c:pt idx="758">
                  <c:v>6.5288461538461531E-2</c:v>
                </c:pt>
                <c:pt idx="759">
                  <c:v>6.576923076923076E-2</c:v>
                </c:pt>
                <c:pt idx="760">
                  <c:v>6.6249999999999989E-2</c:v>
                </c:pt>
                <c:pt idx="761">
                  <c:v>6.6730769230769219E-2</c:v>
                </c:pt>
                <c:pt idx="762">
                  <c:v>6.7211538461538448E-2</c:v>
                </c:pt>
                <c:pt idx="763">
                  <c:v>6.7692307692307691E-2</c:v>
                </c:pt>
                <c:pt idx="764">
                  <c:v>6.8173076923076906E-2</c:v>
                </c:pt>
                <c:pt idx="765">
                  <c:v>6.8653846153846149E-2</c:v>
                </c:pt>
                <c:pt idx="766">
                  <c:v>6.9134615384615378E-2</c:v>
                </c:pt>
                <c:pt idx="767">
                  <c:v>6.9615384615384607E-2</c:v>
                </c:pt>
                <c:pt idx="768">
                  <c:v>7.0096153846153836E-2</c:v>
                </c:pt>
                <c:pt idx="769">
                  <c:v>7.0576923076923065E-2</c:v>
                </c:pt>
                <c:pt idx="770">
                  <c:v>7.1057692307692294E-2</c:v>
                </c:pt>
                <c:pt idx="771">
                  <c:v>7.1538461538461523E-2</c:v>
                </c:pt>
                <c:pt idx="772">
                  <c:v>7.2019230769230752E-2</c:v>
                </c:pt>
                <c:pt idx="773">
                  <c:v>7.2499999999999995E-2</c:v>
                </c:pt>
                <c:pt idx="774">
                  <c:v>7.298076923076921E-2</c:v>
                </c:pt>
                <c:pt idx="775">
                  <c:v>7.3461538461538453E-2</c:v>
                </c:pt>
                <c:pt idx="776">
                  <c:v>7.3942307692307682E-2</c:v>
                </c:pt>
                <c:pt idx="777">
                  <c:v>7.4423076923076911E-2</c:v>
                </c:pt>
                <c:pt idx="778">
                  <c:v>7.490384615384614E-2</c:v>
                </c:pt>
                <c:pt idx="779">
                  <c:v>7.5384615384615383E-2</c:v>
                </c:pt>
                <c:pt idx="780">
                  <c:v>7.5865384615384598E-2</c:v>
                </c:pt>
                <c:pt idx="781">
                  <c:v>7.4743589743589731E-2</c:v>
                </c:pt>
                <c:pt idx="782">
                  <c:v>7.3621794871794849E-2</c:v>
                </c:pt>
                <c:pt idx="783">
                  <c:v>7.2499999999999995E-2</c:v>
                </c:pt>
                <c:pt idx="784">
                  <c:v>7.1378205128205113E-2</c:v>
                </c:pt>
                <c:pt idx="785">
                  <c:v>7.0256410256410246E-2</c:v>
                </c:pt>
                <c:pt idx="786">
                  <c:v>6.9134615384615364E-2</c:v>
                </c:pt>
                <c:pt idx="787">
                  <c:v>6.801282051282051E-2</c:v>
                </c:pt>
                <c:pt idx="788">
                  <c:v>6.6891025641025628E-2</c:v>
                </c:pt>
                <c:pt idx="789">
                  <c:v>6.576923076923076E-2</c:v>
                </c:pt>
                <c:pt idx="790">
                  <c:v>6.4647435897435879E-2</c:v>
                </c:pt>
                <c:pt idx="791">
                  <c:v>6.3525641025641011E-2</c:v>
                </c:pt>
                <c:pt idx="792">
                  <c:v>6.240384615384615E-2</c:v>
                </c:pt>
                <c:pt idx="793">
                  <c:v>6.1282051282051268E-2</c:v>
                </c:pt>
                <c:pt idx="794">
                  <c:v>6.0160256410256401E-2</c:v>
                </c:pt>
                <c:pt idx="795">
                  <c:v>5.9038461538461526E-2</c:v>
                </c:pt>
                <c:pt idx="796">
                  <c:v>5.7916666666666658E-2</c:v>
                </c:pt>
                <c:pt idx="797">
                  <c:v>5.6794871794871783E-2</c:v>
                </c:pt>
                <c:pt idx="798">
                  <c:v>5.5673076923076908E-2</c:v>
                </c:pt>
                <c:pt idx="799">
                  <c:v>5.4551282051282041E-2</c:v>
                </c:pt>
                <c:pt idx="800">
                  <c:v>5.3429487179487166E-2</c:v>
                </c:pt>
                <c:pt idx="801">
                  <c:v>5.2307692307692298E-2</c:v>
                </c:pt>
                <c:pt idx="802">
                  <c:v>5.1185897435897423E-2</c:v>
                </c:pt>
                <c:pt idx="803">
                  <c:v>5.0064102564102549E-2</c:v>
                </c:pt>
                <c:pt idx="804">
                  <c:v>4.8942307692307681E-2</c:v>
                </c:pt>
                <c:pt idx="805">
                  <c:v>4.7820512820512813E-2</c:v>
                </c:pt>
                <c:pt idx="806">
                  <c:v>4.6698717948717938E-2</c:v>
                </c:pt>
                <c:pt idx="807">
                  <c:v>4.5576923076923063E-2</c:v>
                </c:pt>
                <c:pt idx="808">
                  <c:v>4.4455128205128203E-2</c:v>
                </c:pt>
                <c:pt idx="809">
                  <c:v>4.3333333333333328E-2</c:v>
                </c:pt>
                <c:pt idx="810">
                  <c:v>4.2211538461538453E-2</c:v>
                </c:pt>
                <c:pt idx="811">
                  <c:v>4.1089743589743578E-2</c:v>
                </c:pt>
                <c:pt idx="812">
                  <c:v>3.9967948717948711E-2</c:v>
                </c:pt>
                <c:pt idx="813">
                  <c:v>3.8846153846153836E-2</c:v>
                </c:pt>
                <c:pt idx="814">
                  <c:v>3.7724358974358968E-2</c:v>
                </c:pt>
                <c:pt idx="815">
                  <c:v>3.6602564102564093E-2</c:v>
                </c:pt>
                <c:pt idx="816">
                  <c:v>3.5480769230769225E-2</c:v>
                </c:pt>
                <c:pt idx="817">
                  <c:v>3.4358974358974358E-2</c:v>
                </c:pt>
                <c:pt idx="818">
                  <c:v>3.3237179487179483E-2</c:v>
                </c:pt>
                <c:pt idx="819">
                  <c:v>3.2115384615384608E-2</c:v>
                </c:pt>
                <c:pt idx="820">
                  <c:v>3.099358974358973E-2</c:v>
                </c:pt>
                <c:pt idx="821">
                  <c:v>2.9871794871794862E-2</c:v>
                </c:pt>
                <c:pt idx="822">
                  <c:v>2.8749999999999987E-2</c:v>
                </c:pt>
                <c:pt idx="823">
                  <c:v>2.762820512820512E-2</c:v>
                </c:pt>
                <c:pt idx="824">
                  <c:v>2.6506410256410252E-2</c:v>
                </c:pt>
                <c:pt idx="825">
                  <c:v>2.5384615384615377E-2</c:v>
                </c:pt>
                <c:pt idx="826">
                  <c:v>2.4262820512820502E-2</c:v>
                </c:pt>
                <c:pt idx="827">
                  <c:v>2.3141025641025634E-2</c:v>
                </c:pt>
                <c:pt idx="828">
                  <c:v>2.2019230769230756E-2</c:v>
                </c:pt>
                <c:pt idx="829">
                  <c:v>2.0897435897435888E-2</c:v>
                </c:pt>
                <c:pt idx="830">
                  <c:v>1.9775641025641021E-2</c:v>
                </c:pt>
                <c:pt idx="831">
                  <c:v>1.8653846153846146E-2</c:v>
                </c:pt>
                <c:pt idx="832">
                  <c:v>1.7532051282051271E-2</c:v>
                </c:pt>
                <c:pt idx="833">
                  <c:v>1.6410256410256403E-2</c:v>
                </c:pt>
                <c:pt idx="834">
                  <c:v>1.5288461538461529E-2</c:v>
                </c:pt>
                <c:pt idx="835">
                  <c:v>1.4166666666666654E-2</c:v>
                </c:pt>
                <c:pt idx="836">
                  <c:v>1.3044871794871793E-2</c:v>
                </c:pt>
                <c:pt idx="837">
                  <c:v>1.1923076923076918E-2</c:v>
                </c:pt>
                <c:pt idx="838">
                  <c:v>1.0801282051282042E-2</c:v>
                </c:pt>
                <c:pt idx="839">
                  <c:v>9.679487179487167E-3</c:v>
                </c:pt>
                <c:pt idx="840">
                  <c:v>8.5576923076923061E-3</c:v>
                </c:pt>
                <c:pt idx="841">
                  <c:v>8.6111111111111093E-3</c:v>
                </c:pt>
                <c:pt idx="842">
                  <c:v>8.6645299145299125E-3</c:v>
                </c:pt>
                <c:pt idx="843">
                  <c:v>8.7179487179487158E-3</c:v>
                </c:pt>
                <c:pt idx="844">
                  <c:v>8.771367521367519E-3</c:v>
                </c:pt>
                <c:pt idx="845">
                  <c:v>8.8247863247863222E-3</c:v>
                </c:pt>
                <c:pt idx="846">
                  <c:v>8.8782051282051289E-3</c:v>
                </c:pt>
                <c:pt idx="847">
                  <c:v>8.9316239316239322E-3</c:v>
                </c:pt>
                <c:pt idx="848">
                  <c:v>8.9850427350427354E-3</c:v>
                </c:pt>
                <c:pt idx="849">
                  <c:v>9.0384615384615386E-3</c:v>
                </c:pt>
                <c:pt idx="850">
                  <c:v>9.0918803418803418E-3</c:v>
                </c:pt>
                <c:pt idx="851">
                  <c:v>9.1452991452991451E-3</c:v>
                </c:pt>
                <c:pt idx="852">
                  <c:v>9.1987179487179483E-3</c:v>
                </c:pt>
                <c:pt idx="853">
                  <c:v>9.2521367521367515E-3</c:v>
                </c:pt>
                <c:pt idx="854">
                  <c:v>9.3055555555555548E-3</c:v>
                </c:pt>
                <c:pt idx="855">
                  <c:v>9.358974358974358E-3</c:v>
                </c:pt>
                <c:pt idx="856">
                  <c:v>9.412393162393163E-3</c:v>
                </c:pt>
                <c:pt idx="857">
                  <c:v>9.4658119658119662E-3</c:v>
                </c:pt>
                <c:pt idx="858">
                  <c:v>9.5192307692307694E-3</c:v>
                </c:pt>
                <c:pt idx="859">
                  <c:v>9.5726495726495726E-3</c:v>
                </c:pt>
                <c:pt idx="860">
                  <c:v>9.6260683760683759E-3</c:v>
                </c:pt>
                <c:pt idx="861">
                  <c:v>9.6794871794871791E-3</c:v>
                </c:pt>
                <c:pt idx="862">
                  <c:v>9.7329059829059823E-3</c:v>
                </c:pt>
                <c:pt idx="863">
                  <c:v>9.7863247863247856E-3</c:v>
                </c:pt>
                <c:pt idx="864">
                  <c:v>9.8397435897435888E-3</c:v>
                </c:pt>
                <c:pt idx="865">
                  <c:v>9.893162393162392E-3</c:v>
                </c:pt>
                <c:pt idx="866">
                  <c:v>9.946581196581197E-3</c:v>
                </c:pt>
                <c:pt idx="867">
                  <c:v>0.01</c:v>
                </c:pt>
                <c:pt idx="868">
                  <c:v>1.0053418803418803E-2</c:v>
                </c:pt>
                <c:pt idx="869">
                  <c:v>1.0106837606837607E-2</c:v>
                </c:pt>
                <c:pt idx="870">
                  <c:v>1.016025641025641E-2</c:v>
                </c:pt>
                <c:pt idx="871">
                  <c:v>1.0213675213675213E-2</c:v>
                </c:pt>
                <c:pt idx="872">
                  <c:v>1.0267094017094016E-2</c:v>
                </c:pt>
                <c:pt idx="873">
                  <c:v>1.032051282051282E-2</c:v>
                </c:pt>
                <c:pt idx="874">
                  <c:v>1.0373931623931625E-2</c:v>
                </c:pt>
                <c:pt idx="875">
                  <c:v>1.0427350427350428E-2</c:v>
                </c:pt>
                <c:pt idx="876">
                  <c:v>1.0480769230769231E-2</c:v>
                </c:pt>
                <c:pt idx="877">
                  <c:v>1.0534188034188034E-2</c:v>
                </c:pt>
                <c:pt idx="878">
                  <c:v>1.0587606837606837E-2</c:v>
                </c:pt>
                <c:pt idx="879">
                  <c:v>1.0641025641025641E-2</c:v>
                </c:pt>
                <c:pt idx="880">
                  <c:v>1.0694444444444444E-2</c:v>
                </c:pt>
                <c:pt idx="881">
                  <c:v>1.0747863247863247E-2</c:v>
                </c:pt>
                <c:pt idx="882">
                  <c:v>1.080128205128205E-2</c:v>
                </c:pt>
                <c:pt idx="883">
                  <c:v>1.0854700854700854E-2</c:v>
                </c:pt>
                <c:pt idx="884">
                  <c:v>1.0908119658119657E-2</c:v>
                </c:pt>
                <c:pt idx="885">
                  <c:v>1.096153846153846E-2</c:v>
                </c:pt>
                <c:pt idx="886">
                  <c:v>1.1014957264957263E-2</c:v>
                </c:pt>
                <c:pt idx="887">
                  <c:v>1.1068376068376068E-2</c:v>
                </c:pt>
                <c:pt idx="888">
                  <c:v>1.1121794871794871E-2</c:v>
                </c:pt>
                <c:pt idx="889">
                  <c:v>1.1175213675213675E-2</c:v>
                </c:pt>
                <c:pt idx="890">
                  <c:v>1.1228632478632478E-2</c:v>
                </c:pt>
                <c:pt idx="891">
                  <c:v>1.1282051282051281E-2</c:v>
                </c:pt>
                <c:pt idx="892">
                  <c:v>1.1335470085470084E-2</c:v>
                </c:pt>
                <c:pt idx="893">
                  <c:v>1.1388888888888888E-2</c:v>
                </c:pt>
                <c:pt idx="894">
                  <c:v>1.1442307692307691E-2</c:v>
                </c:pt>
                <c:pt idx="895">
                  <c:v>1.1495726495726496E-2</c:v>
                </c:pt>
                <c:pt idx="896">
                  <c:v>1.1549145299145299E-2</c:v>
                </c:pt>
                <c:pt idx="897">
                  <c:v>1.1602564102564102E-2</c:v>
                </c:pt>
                <c:pt idx="898">
                  <c:v>1.1655982905982906E-2</c:v>
                </c:pt>
                <c:pt idx="899">
                  <c:v>1.1709401709401709E-2</c:v>
                </c:pt>
                <c:pt idx="900">
                  <c:v>1.1762820512820512E-2</c:v>
                </c:pt>
                <c:pt idx="901">
                  <c:v>1.1762820512820512E-2</c:v>
                </c:pt>
                <c:pt idx="902">
                  <c:v>1.1762820512820512E-2</c:v>
                </c:pt>
                <c:pt idx="903">
                  <c:v>1.1762820512820512E-2</c:v>
                </c:pt>
                <c:pt idx="904">
                  <c:v>1.1762820512820512E-2</c:v>
                </c:pt>
                <c:pt idx="905">
                  <c:v>1.1762820512820512E-2</c:v>
                </c:pt>
                <c:pt idx="906">
                  <c:v>1.1762820512820512E-2</c:v>
                </c:pt>
                <c:pt idx="907">
                  <c:v>1.1762820512820512E-2</c:v>
                </c:pt>
                <c:pt idx="908">
                  <c:v>1.1762820512820512E-2</c:v>
                </c:pt>
                <c:pt idx="909">
                  <c:v>1.1762820512820512E-2</c:v>
                </c:pt>
                <c:pt idx="910">
                  <c:v>1.1762820512820512E-2</c:v>
                </c:pt>
                <c:pt idx="911">
                  <c:v>1.1762820512820512E-2</c:v>
                </c:pt>
                <c:pt idx="912">
                  <c:v>1.1762820512820512E-2</c:v>
                </c:pt>
                <c:pt idx="913">
                  <c:v>1.1762820512820512E-2</c:v>
                </c:pt>
                <c:pt idx="914">
                  <c:v>1.1762820512820512E-2</c:v>
                </c:pt>
                <c:pt idx="915">
                  <c:v>1.1762820512820512E-2</c:v>
                </c:pt>
                <c:pt idx="916">
                  <c:v>1.1762820512820512E-2</c:v>
                </c:pt>
                <c:pt idx="917">
                  <c:v>1.1762820512820512E-2</c:v>
                </c:pt>
                <c:pt idx="918">
                  <c:v>1.1762820512820512E-2</c:v>
                </c:pt>
                <c:pt idx="919">
                  <c:v>1.1762820512820512E-2</c:v>
                </c:pt>
                <c:pt idx="920">
                  <c:v>1.1762820512820512E-2</c:v>
                </c:pt>
                <c:pt idx="921">
                  <c:v>1.1762820512820512E-2</c:v>
                </c:pt>
                <c:pt idx="922">
                  <c:v>1.1762820512820512E-2</c:v>
                </c:pt>
                <c:pt idx="923">
                  <c:v>1.1762820512820512E-2</c:v>
                </c:pt>
                <c:pt idx="924">
                  <c:v>1.1762820512820512E-2</c:v>
                </c:pt>
                <c:pt idx="925">
                  <c:v>1.1762820512820512E-2</c:v>
                </c:pt>
                <c:pt idx="926">
                  <c:v>1.1762820512820512E-2</c:v>
                </c:pt>
                <c:pt idx="927">
                  <c:v>1.1762820512820512E-2</c:v>
                </c:pt>
                <c:pt idx="928">
                  <c:v>1.1762820512820512E-2</c:v>
                </c:pt>
                <c:pt idx="929">
                  <c:v>1.1762820512820512E-2</c:v>
                </c:pt>
                <c:pt idx="930">
                  <c:v>1.1762820512820512E-2</c:v>
                </c:pt>
                <c:pt idx="931">
                  <c:v>1.1762820512820512E-2</c:v>
                </c:pt>
                <c:pt idx="932">
                  <c:v>1.1762820512820512E-2</c:v>
                </c:pt>
                <c:pt idx="933">
                  <c:v>1.1762820512820512E-2</c:v>
                </c:pt>
                <c:pt idx="934">
                  <c:v>1.1762820512820512E-2</c:v>
                </c:pt>
                <c:pt idx="935">
                  <c:v>1.1762820512820512E-2</c:v>
                </c:pt>
                <c:pt idx="936">
                  <c:v>1.1762820512820512E-2</c:v>
                </c:pt>
                <c:pt idx="937">
                  <c:v>1.1762820512820512E-2</c:v>
                </c:pt>
                <c:pt idx="938">
                  <c:v>1.1762820512820512E-2</c:v>
                </c:pt>
                <c:pt idx="939">
                  <c:v>1.1762820512820512E-2</c:v>
                </c:pt>
                <c:pt idx="940">
                  <c:v>1.1762820512820512E-2</c:v>
                </c:pt>
                <c:pt idx="941">
                  <c:v>1.1762820512820512E-2</c:v>
                </c:pt>
                <c:pt idx="942">
                  <c:v>1.1762820512820512E-2</c:v>
                </c:pt>
                <c:pt idx="943">
                  <c:v>1.1762820512820512E-2</c:v>
                </c:pt>
                <c:pt idx="944">
                  <c:v>1.1762820512820512E-2</c:v>
                </c:pt>
                <c:pt idx="945">
                  <c:v>1.1762820512820512E-2</c:v>
                </c:pt>
                <c:pt idx="946">
                  <c:v>1.1762820512820512E-2</c:v>
                </c:pt>
                <c:pt idx="947">
                  <c:v>1.1762820512820512E-2</c:v>
                </c:pt>
                <c:pt idx="948">
                  <c:v>1.1762820512820512E-2</c:v>
                </c:pt>
                <c:pt idx="949">
                  <c:v>1.1762820512820512E-2</c:v>
                </c:pt>
                <c:pt idx="950">
                  <c:v>1.1762820512820512E-2</c:v>
                </c:pt>
                <c:pt idx="951">
                  <c:v>1.1762820512820512E-2</c:v>
                </c:pt>
                <c:pt idx="952">
                  <c:v>1.1762820512820512E-2</c:v>
                </c:pt>
                <c:pt idx="953">
                  <c:v>1.1762820512820512E-2</c:v>
                </c:pt>
                <c:pt idx="954">
                  <c:v>1.1762820512820512E-2</c:v>
                </c:pt>
                <c:pt idx="955">
                  <c:v>1.1762820512820512E-2</c:v>
                </c:pt>
                <c:pt idx="956">
                  <c:v>1.1762820512820512E-2</c:v>
                </c:pt>
                <c:pt idx="957">
                  <c:v>1.1762820512820512E-2</c:v>
                </c:pt>
                <c:pt idx="958">
                  <c:v>1.1762820512820512E-2</c:v>
                </c:pt>
                <c:pt idx="959">
                  <c:v>1.1762820512820512E-2</c:v>
                </c:pt>
                <c:pt idx="960">
                  <c:v>1.1762820512820512E-2</c:v>
                </c:pt>
                <c:pt idx="961">
                  <c:v>1.1816239316239315E-2</c:v>
                </c:pt>
                <c:pt idx="962">
                  <c:v>1.1869658119658118E-2</c:v>
                </c:pt>
                <c:pt idx="963">
                  <c:v>1.1923076923076922E-2</c:v>
                </c:pt>
                <c:pt idx="964">
                  <c:v>1.1976495726495725E-2</c:v>
                </c:pt>
                <c:pt idx="965">
                  <c:v>1.2029914529914528E-2</c:v>
                </c:pt>
                <c:pt idx="966">
                  <c:v>1.2083333333333333E-2</c:v>
                </c:pt>
                <c:pt idx="967">
                  <c:v>1.2136752136752136E-2</c:v>
                </c:pt>
                <c:pt idx="968">
                  <c:v>1.219017094017094E-2</c:v>
                </c:pt>
                <c:pt idx="969">
                  <c:v>1.2243589743589743E-2</c:v>
                </c:pt>
                <c:pt idx="970">
                  <c:v>1.2297008547008546E-2</c:v>
                </c:pt>
                <c:pt idx="971">
                  <c:v>1.2350427350427349E-2</c:v>
                </c:pt>
                <c:pt idx="972">
                  <c:v>1.2403846153846152E-2</c:v>
                </c:pt>
                <c:pt idx="973">
                  <c:v>1.2457264957264956E-2</c:v>
                </c:pt>
                <c:pt idx="974">
                  <c:v>1.2510683760683759E-2</c:v>
                </c:pt>
                <c:pt idx="975">
                  <c:v>1.2564102564102562E-2</c:v>
                </c:pt>
                <c:pt idx="976">
                  <c:v>1.2617521367521367E-2</c:v>
                </c:pt>
                <c:pt idx="977">
                  <c:v>1.267094017094017E-2</c:v>
                </c:pt>
                <c:pt idx="978">
                  <c:v>1.2724358974358974E-2</c:v>
                </c:pt>
                <c:pt idx="979">
                  <c:v>1.2777777777777777E-2</c:v>
                </c:pt>
                <c:pt idx="980">
                  <c:v>1.283119658119658E-2</c:v>
                </c:pt>
                <c:pt idx="981">
                  <c:v>1.2884615384615383E-2</c:v>
                </c:pt>
                <c:pt idx="982">
                  <c:v>1.2938034188034186E-2</c:v>
                </c:pt>
                <c:pt idx="983">
                  <c:v>1.299145299145299E-2</c:v>
                </c:pt>
                <c:pt idx="984">
                  <c:v>1.3044871794871793E-2</c:v>
                </c:pt>
                <c:pt idx="985">
                  <c:v>1.3098290598290596E-2</c:v>
                </c:pt>
                <c:pt idx="986">
                  <c:v>1.3151709401709401E-2</c:v>
                </c:pt>
                <c:pt idx="987">
                  <c:v>1.3205128205128204E-2</c:v>
                </c:pt>
                <c:pt idx="988">
                  <c:v>1.3258547008547008E-2</c:v>
                </c:pt>
                <c:pt idx="989">
                  <c:v>1.3311965811965811E-2</c:v>
                </c:pt>
                <c:pt idx="990">
                  <c:v>1.3365384615384614E-2</c:v>
                </c:pt>
                <c:pt idx="991">
                  <c:v>1.3418803418803417E-2</c:v>
                </c:pt>
                <c:pt idx="992">
                  <c:v>1.3472222222222221E-2</c:v>
                </c:pt>
                <c:pt idx="993">
                  <c:v>1.3525641025641024E-2</c:v>
                </c:pt>
                <c:pt idx="994">
                  <c:v>1.3579059829059829E-2</c:v>
                </c:pt>
                <c:pt idx="995">
                  <c:v>1.3632478632478632E-2</c:v>
                </c:pt>
                <c:pt idx="996">
                  <c:v>1.3685897435897435E-2</c:v>
                </c:pt>
                <c:pt idx="997">
                  <c:v>1.3739316239316238E-2</c:v>
                </c:pt>
                <c:pt idx="998">
                  <c:v>1.3792735042735042E-2</c:v>
                </c:pt>
                <c:pt idx="999">
                  <c:v>1.3846153846153845E-2</c:v>
                </c:pt>
                <c:pt idx="1000">
                  <c:v>1.3899572649572648E-2</c:v>
                </c:pt>
                <c:pt idx="1001">
                  <c:v>1.3952991452991451E-2</c:v>
                </c:pt>
                <c:pt idx="1002">
                  <c:v>1.4006410256410255E-2</c:v>
                </c:pt>
                <c:pt idx="1003">
                  <c:v>1.4059829059829058E-2</c:v>
                </c:pt>
                <c:pt idx="1004">
                  <c:v>1.4113247863247861E-2</c:v>
                </c:pt>
                <c:pt idx="1005">
                  <c:v>1.4166666666666664E-2</c:v>
                </c:pt>
                <c:pt idx="1006">
                  <c:v>1.4220085470085467E-2</c:v>
                </c:pt>
                <c:pt idx="1007">
                  <c:v>1.4273504273504272E-2</c:v>
                </c:pt>
                <c:pt idx="1008">
                  <c:v>1.4326923076923076E-2</c:v>
                </c:pt>
                <c:pt idx="1009">
                  <c:v>1.4380341880341879E-2</c:v>
                </c:pt>
                <c:pt idx="1010">
                  <c:v>1.4433760683760682E-2</c:v>
                </c:pt>
                <c:pt idx="1011">
                  <c:v>1.4487179487179485E-2</c:v>
                </c:pt>
                <c:pt idx="1012">
                  <c:v>1.4540598290598289E-2</c:v>
                </c:pt>
                <c:pt idx="1013">
                  <c:v>1.4594017094017092E-2</c:v>
                </c:pt>
                <c:pt idx="1014">
                  <c:v>1.4647435897435895E-2</c:v>
                </c:pt>
                <c:pt idx="1015">
                  <c:v>1.47008547008547E-2</c:v>
                </c:pt>
                <c:pt idx="1016">
                  <c:v>1.4754273504273503E-2</c:v>
                </c:pt>
                <c:pt idx="1017">
                  <c:v>1.4807692307692306E-2</c:v>
                </c:pt>
                <c:pt idx="1018">
                  <c:v>1.486111111111111E-2</c:v>
                </c:pt>
                <c:pt idx="1019">
                  <c:v>1.4914529914529913E-2</c:v>
                </c:pt>
                <c:pt idx="1020">
                  <c:v>1.4967948717948716E-2</c:v>
                </c:pt>
                <c:pt idx="1021">
                  <c:v>1.5181623931623929E-2</c:v>
                </c:pt>
                <c:pt idx="1022">
                  <c:v>1.5395299145299144E-2</c:v>
                </c:pt>
                <c:pt idx="1023">
                  <c:v>1.5608974358974357E-2</c:v>
                </c:pt>
                <c:pt idx="1024">
                  <c:v>1.5822649572649571E-2</c:v>
                </c:pt>
                <c:pt idx="1025">
                  <c:v>1.6036324786324784E-2</c:v>
                </c:pt>
                <c:pt idx="1026">
                  <c:v>1.6249999999999997E-2</c:v>
                </c:pt>
                <c:pt idx="1027">
                  <c:v>1.6463675213675213E-2</c:v>
                </c:pt>
                <c:pt idx="1028">
                  <c:v>1.6677350427350426E-2</c:v>
                </c:pt>
                <c:pt idx="1029">
                  <c:v>1.6891025641025639E-2</c:v>
                </c:pt>
                <c:pt idx="1030">
                  <c:v>1.7104700854700852E-2</c:v>
                </c:pt>
                <c:pt idx="1031">
                  <c:v>1.7318376068376065E-2</c:v>
                </c:pt>
                <c:pt idx="1032">
                  <c:v>1.7532051282051278E-2</c:v>
                </c:pt>
                <c:pt idx="1033">
                  <c:v>1.7745726495726494E-2</c:v>
                </c:pt>
                <c:pt idx="1034">
                  <c:v>1.7959401709401707E-2</c:v>
                </c:pt>
                <c:pt idx="1035">
                  <c:v>1.817307692307692E-2</c:v>
                </c:pt>
                <c:pt idx="1036">
                  <c:v>1.8386752136752133E-2</c:v>
                </c:pt>
                <c:pt idx="1037">
                  <c:v>1.860042735042735E-2</c:v>
                </c:pt>
                <c:pt idx="1038">
                  <c:v>1.8814102564102562E-2</c:v>
                </c:pt>
                <c:pt idx="1039">
                  <c:v>1.9027777777777775E-2</c:v>
                </c:pt>
                <c:pt idx="1040">
                  <c:v>1.9241452991452988E-2</c:v>
                </c:pt>
                <c:pt idx="1041">
                  <c:v>1.9455128205128201E-2</c:v>
                </c:pt>
                <c:pt idx="1042">
                  <c:v>1.9668803418803414E-2</c:v>
                </c:pt>
                <c:pt idx="1043">
                  <c:v>1.9882478632478627E-2</c:v>
                </c:pt>
                <c:pt idx="1044">
                  <c:v>2.0096153846153843E-2</c:v>
                </c:pt>
                <c:pt idx="1045">
                  <c:v>2.0309829059829056E-2</c:v>
                </c:pt>
                <c:pt idx="1046">
                  <c:v>2.0523504273504269E-2</c:v>
                </c:pt>
                <c:pt idx="1047">
                  <c:v>2.0737179487179482E-2</c:v>
                </c:pt>
                <c:pt idx="1048">
                  <c:v>2.0950854700854702E-2</c:v>
                </c:pt>
                <c:pt idx="1049">
                  <c:v>2.1164529914529915E-2</c:v>
                </c:pt>
                <c:pt idx="1050">
                  <c:v>2.1378205128205128E-2</c:v>
                </c:pt>
                <c:pt idx="1051">
                  <c:v>2.1591880341880341E-2</c:v>
                </c:pt>
                <c:pt idx="1052">
                  <c:v>2.1805555555555554E-2</c:v>
                </c:pt>
                <c:pt idx="1053">
                  <c:v>2.201923076923077E-2</c:v>
                </c:pt>
                <c:pt idx="1054">
                  <c:v>2.2232905982905983E-2</c:v>
                </c:pt>
                <c:pt idx="1055">
                  <c:v>2.2446581196581196E-2</c:v>
                </c:pt>
                <c:pt idx="1056">
                  <c:v>2.2660256410256409E-2</c:v>
                </c:pt>
                <c:pt idx="1057">
                  <c:v>2.2873931623931625E-2</c:v>
                </c:pt>
                <c:pt idx="1058">
                  <c:v>2.3087606837606838E-2</c:v>
                </c:pt>
                <c:pt idx="1059">
                  <c:v>2.3301282051282051E-2</c:v>
                </c:pt>
                <c:pt idx="1060">
                  <c:v>2.3514957264957264E-2</c:v>
                </c:pt>
                <c:pt idx="1061">
                  <c:v>2.3728632478632477E-2</c:v>
                </c:pt>
                <c:pt idx="1062">
                  <c:v>2.394230769230769E-2</c:v>
                </c:pt>
                <c:pt idx="1063">
                  <c:v>2.4155982905982903E-2</c:v>
                </c:pt>
                <c:pt idx="1064">
                  <c:v>2.4369658119658116E-2</c:v>
                </c:pt>
                <c:pt idx="1065">
                  <c:v>2.4583333333333332E-2</c:v>
                </c:pt>
                <c:pt idx="1066">
                  <c:v>2.4797008547008545E-2</c:v>
                </c:pt>
                <c:pt idx="1067">
                  <c:v>2.5010683760683761E-2</c:v>
                </c:pt>
                <c:pt idx="1068">
                  <c:v>2.5224358974358974E-2</c:v>
                </c:pt>
                <c:pt idx="1069">
                  <c:v>2.5438034188034187E-2</c:v>
                </c:pt>
                <c:pt idx="1070">
                  <c:v>2.56517094017094E-2</c:v>
                </c:pt>
                <c:pt idx="1071">
                  <c:v>2.5865384615384613E-2</c:v>
                </c:pt>
                <c:pt idx="1072">
                  <c:v>2.6079059829059826E-2</c:v>
                </c:pt>
                <c:pt idx="1073">
                  <c:v>2.6292735042735039E-2</c:v>
                </c:pt>
                <c:pt idx="1074">
                  <c:v>2.6506410256410252E-2</c:v>
                </c:pt>
                <c:pt idx="1075">
                  <c:v>2.6720085470085468E-2</c:v>
                </c:pt>
                <c:pt idx="1076">
                  <c:v>2.6933760683760681E-2</c:v>
                </c:pt>
                <c:pt idx="1077">
                  <c:v>2.7147435897435894E-2</c:v>
                </c:pt>
                <c:pt idx="1078">
                  <c:v>2.736111111111111E-2</c:v>
                </c:pt>
                <c:pt idx="1079">
                  <c:v>2.7574786324786323E-2</c:v>
                </c:pt>
                <c:pt idx="1080">
                  <c:v>2.7788461538461536E-2</c:v>
                </c:pt>
                <c:pt idx="1081">
                  <c:v>2.7414529914529914E-2</c:v>
                </c:pt>
                <c:pt idx="1082">
                  <c:v>2.7040598290598288E-2</c:v>
                </c:pt>
                <c:pt idx="1083">
                  <c:v>2.6666666666666665E-2</c:v>
                </c:pt>
                <c:pt idx="1084">
                  <c:v>2.6292735042735042E-2</c:v>
                </c:pt>
                <c:pt idx="1085">
                  <c:v>2.5918803418803416E-2</c:v>
                </c:pt>
                <c:pt idx="1086">
                  <c:v>2.5544871794871794E-2</c:v>
                </c:pt>
                <c:pt idx="1087">
                  <c:v>2.5170940170940171E-2</c:v>
                </c:pt>
                <c:pt idx="1088">
                  <c:v>2.4797008547008545E-2</c:v>
                </c:pt>
                <c:pt idx="1089">
                  <c:v>2.4423076923076922E-2</c:v>
                </c:pt>
                <c:pt idx="1090">
                  <c:v>2.4049145299145296E-2</c:v>
                </c:pt>
                <c:pt idx="1091">
                  <c:v>2.3675213675213674E-2</c:v>
                </c:pt>
                <c:pt idx="1092">
                  <c:v>2.3301282051282051E-2</c:v>
                </c:pt>
                <c:pt idx="1093">
                  <c:v>2.2927350427350425E-2</c:v>
                </c:pt>
                <c:pt idx="1094">
                  <c:v>2.2553418803418802E-2</c:v>
                </c:pt>
                <c:pt idx="1095">
                  <c:v>2.217948717948718E-2</c:v>
                </c:pt>
                <c:pt idx="1096">
                  <c:v>2.1805555555555554E-2</c:v>
                </c:pt>
                <c:pt idx="1097">
                  <c:v>2.1431623931623931E-2</c:v>
                </c:pt>
                <c:pt idx="1098">
                  <c:v>2.1057692307692309E-2</c:v>
                </c:pt>
                <c:pt idx="1099">
                  <c:v>2.0683760683760686E-2</c:v>
                </c:pt>
                <c:pt idx="1100">
                  <c:v>2.0309829059829056E-2</c:v>
                </c:pt>
                <c:pt idx="1101">
                  <c:v>1.9935897435897434E-2</c:v>
                </c:pt>
                <c:pt idx="1102">
                  <c:v>1.9561965811965808E-2</c:v>
                </c:pt>
                <c:pt idx="1103">
                  <c:v>1.9188034188034185E-2</c:v>
                </c:pt>
                <c:pt idx="1104">
                  <c:v>1.8814102564102562E-2</c:v>
                </c:pt>
                <c:pt idx="1105">
                  <c:v>1.8440170940170936E-2</c:v>
                </c:pt>
                <c:pt idx="1106">
                  <c:v>1.806623931623931E-2</c:v>
                </c:pt>
                <c:pt idx="1107">
                  <c:v>1.7692307692307691E-2</c:v>
                </c:pt>
                <c:pt idx="1108">
                  <c:v>1.7318376068376065E-2</c:v>
                </c:pt>
                <c:pt idx="1109">
                  <c:v>1.6944444444444443E-2</c:v>
                </c:pt>
                <c:pt idx="1110">
                  <c:v>1.657051282051282E-2</c:v>
                </c:pt>
                <c:pt idx="1111">
                  <c:v>1.6196581196581194E-2</c:v>
                </c:pt>
                <c:pt idx="1112">
                  <c:v>1.5822649572649571E-2</c:v>
                </c:pt>
                <c:pt idx="1113">
                  <c:v>1.5448717948717947E-2</c:v>
                </c:pt>
                <c:pt idx="1114">
                  <c:v>1.5074786324786323E-2</c:v>
                </c:pt>
                <c:pt idx="1115">
                  <c:v>1.4700854700854698E-2</c:v>
                </c:pt>
                <c:pt idx="1116">
                  <c:v>1.4326923076923074E-2</c:v>
                </c:pt>
                <c:pt idx="1117">
                  <c:v>1.3952991452991451E-2</c:v>
                </c:pt>
                <c:pt idx="1118">
                  <c:v>1.3579059829059829E-2</c:v>
                </c:pt>
                <c:pt idx="1119">
                  <c:v>1.3205128205128204E-2</c:v>
                </c:pt>
                <c:pt idx="1120">
                  <c:v>1.283119658119658E-2</c:v>
                </c:pt>
                <c:pt idx="1121">
                  <c:v>1.2457264957264956E-2</c:v>
                </c:pt>
                <c:pt idx="1122">
                  <c:v>1.2083333333333333E-2</c:v>
                </c:pt>
                <c:pt idx="1123">
                  <c:v>1.1709401709401709E-2</c:v>
                </c:pt>
                <c:pt idx="1124">
                  <c:v>1.1335470085470084E-2</c:v>
                </c:pt>
                <c:pt idx="1125">
                  <c:v>1.096153846153846E-2</c:v>
                </c:pt>
                <c:pt idx="1126">
                  <c:v>1.0587606837606837E-2</c:v>
                </c:pt>
                <c:pt idx="1127">
                  <c:v>1.0213675213675211E-2</c:v>
                </c:pt>
                <c:pt idx="1128">
                  <c:v>9.8397435897435888E-3</c:v>
                </c:pt>
                <c:pt idx="1129">
                  <c:v>9.4658119658119662E-3</c:v>
                </c:pt>
                <c:pt idx="1130">
                  <c:v>9.0918803418803384E-3</c:v>
                </c:pt>
                <c:pt idx="1131">
                  <c:v>8.7179487179487158E-3</c:v>
                </c:pt>
                <c:pt idx="1132">
                  <c:v>8.3440170940170897E-3</c:v>
                </c:pt>
                <c:pt idx="1133">
                  <c:v>7.9700854700854671E-3</c:v>
                </c:pt>
                <c:pt idx="1134">
                  <c:v>7.5961538461538488E-3</c:v>
                </c:pt>
                <c:pt idx="1135">
                  <c:v>7.2222222222222228E-3</c:v>
                </c:pt>
                <c:pt idx="1136">
                  <c:v>6.8482905982906002E-3</c:v>
                </c:pt>
                <c:pt idx="1137">
                  <c:v>6.4743589743589732E-3</c:v>
                </c:pt>
                <c:pt idx="1138">
                  <c:v>6.1004273504273506E-3</c:v>
                </c:pt>
                <c:pt idx="1139">
                  <c:v>5.7264957264957245E-3</c:v>
                </c:pt>
                <c:pt idx="1140">
                  <c:v>5.3525641025641019E-3</c:v>
                </c:pt>
                <c:pt idx="1141">
                  <c:v>5.4059829059829052E-3</c:v>
                </c:pt>
                <c:pt idx="1142">
                  <c:v>5.4594017094017084E-3</c:v>
                </c:pt>
                <c:pt idx="1143">
                  <c:v>5.5128205128205125E-3</c:v>
                </c:pt>
                <c:pt idx="1144">
                  <c:v>5.5662393162393157E-3</c:v>
                </c:pt>
                <c:pt idx="1145">
                  <c:v>5.6196581196581189E-3</c:v>
                </c:pt>
                <c:pt idx="1146">
                  <c:v>5.6730769230769222E-3</c:v>
                </c:pt>
                <c:pt idx="1147">
                  <c:v>5.7264957264957254E-3</c:v>
                </c:pt>
                <c:pt idx="1148">
                  <c:v>5.7799145299145295E-3</c:v>
                </c:pt>
                <c:pt idx="1149">
                  <c:v>5.8333333333333327E-3</c:v>
                </c:pt>
                <c:pt idx="1150">
                  <c:v>5.886752136752136E-3</c:v>
                </c:pt>
                <c:pt idx="1151">
                  <c:v>5.9401709401709392E-3</c:v>
                </c:pt>
                <c:pt idx="1152">
                  <c:v>5.9935897435897424E-3</c:v>
                </c:pt>
                <c:pt idx="1153">
                  <c:v>6.0470085470085465E-3</c:v>
                </c:pt>
                <c:pt idx="1154">
                  <c:v>6.1004273504273497E-3</c:v>
                </c:pt>
                <c:pt idx="1155">
                  <c:v>6.153846153846153E-3</c:v>
                </c:pt>
                <c:pt idx="1156">
                  <c:v>6.2072649572649562E-3</c:v>
                </c:pt>
                <c:pt idx="1157">
                  <c:v>6.2606837606837603E-3</c:v>
                </c:pt>
                <c:pt idx="1158">
                  <c:v>6.3141025641025635E-3</c:v>
                </c:pt>
                <c:pt idx="1159">
                  <c:v>6.3675213675213668E-3</c:v>
                </c:pt>
                <c:pt idx="1160">
                  <c:v>6.42094017094017E-3</c:v>
                </c:pt>
                <c:pt idx="1161">
                  <c:v>6.4743589743589732E-3</c:v>
                </c:pt>
                <c:pt idx="1162">
                  <c:v>6.5277777777777764E-3</c:v>
                </c:pt>
                <c:pt idx="1163">
                  <c:v>6.5811965811965797E-3</c:v>
                </c:pt>
                <c:pt idx="1164">
                  <c:v>6.6346153846153838E-3</c:v>
                </c:pt>
                <c:pt idx="1165">
                  <c:v>6.688034188034187E-3</c:v>
                </c:pt>
                <c:pt idx="1166">
                  <c:v>6.7414529914529902E-3</c:v>
                </c:pt>
                <c:pt idx="1167">
                  <c:v>6.7948717948717935E-3</c:v>
                </c:pt>
                <c:pt idx="1168">
                  <c:v>6.8482905982905984E-3</c:v>
                </c:pt>
                <c:pt idx="1169">
                  <c:v>6.9017094017094016E-3</c:v>
                </c:pt>
                <c:pt idx="1170">
                  <c:v>6.9551282051282049E-3</c:v>
                </c:pt>
                <c:pt idx="1171">
                  <c:v>7.0085470085470081E-3</c:v>
                </c:pt>
                <c:pt idx="1172">
                  <c:v>7.0619658119658113E-3</c:v>
                </c:pt>
                <c:pt idx="1173">
                  <c:v>7.1153846153846154E-3</c:v>
                </c:pt>
                <c:pt idx="1174">
                  <c:v>7.1688034188034187E-3</c:v>
                </c:pt>
                <c:pt idx="1175">
                  <c:v>7.2222222222222219E-3</c:v>
                </c:pt>
                <c:pt idx="1176">
                  <c:v>7.2756410256410251E-3</c:v>
                </c:pt>
                <c:pt idx="1177">
                  <c:v>7.3290598290598292E-3</c:v>
                </c:pt>
                <c:pt idx="1178">
                  <c:v>7.3824786324786324E-3</c:v>
                </c:pt>
                <c:pt idx="1179">
                  <c:v>7.4358974358974357E-3</c:v>
                </c:pt>
                <c:pt idx="1180">
                  <c:v>7.4893162393162389E-3</c:v>
                </c:pt>
                <c:pt idx="1181">
                  <c:v>7.5427350427350421E-3</c:v>
                </c:pt>
                <c:pt idx="1182">
                  <c:v>7.5961538461538454E-3</c:v>
                </c:pt>
                <c:pt idx="1183">
                  <c:v>7.6495726495726486E-3</c:v>
                </c:pt>
                <c:pt idx="1184">
                  <c:v>7.7029914529914518E-3</c:v>
                </c:pt>
                <c:pt idx="1185">
                  <c:v>7.7564102564102559E-3</c:v>
                </c:pt>
                <c:pt idx="1186">
                  <c:v>7.8098290598290591E-3</c:v>
                </c:pt>
                <c:pt idx="1187">
                  <c:v>7.8632478632478624E-3</c:v>
                </c:pt>
                <c:pt idx="1188">
                  <c:v>7.9166666666666656E-3</c:v>
                </c:pt>
                <c:pt idx="1189">
                  <c:v>7.9700854700854688E-3</c:v>
                </c:pt>
                <c:pt idx="1190">
                  <c:v>8.0235042735042721E-3</c:v>
                </c:pt>
                <c:pt idx="1191">
                  <c:v>8.0769230769230753E-3</c:v>
                </c:pt>
                <c:pt idx="1192">
                  <c:v>8.1303418803418785E-3</c:v>
                </c:pt>
                <c:pt idx="1193">
                  <c:v>8.1837606837606817E-3</c:v>
                </c:pt>
                <c:pt idx="1194">
                  <c:v>8.237179487179485E-3</c:v>
                </c:pt>
                <c:pt idx="1195">
                  <c:v>8.2905982905982899E-3</c:v>
                </c:pt>
                <c:pt idx="1196">
                  <c:v>8.3440170940170932E-3</c:v>
                </c:pt>
                <c:pt idx="1197">
                  <c:v>8.3974358974358964E-3</c:v>
                </c:pt>
                <c:pt idx="1198">
                  <c:v>8.4508547008546996E-3</c:v>
                </c:pt>
                <c:pt idx="1199">
                  <c:v>8.5042735042735029E-3</c:v>
                </c:pt>
                <c:pt idx="1200">
                  <c:v>8.5576923076923061E-3</c:v>
                </c:pt>
                <c:pt idx="1201">
                  <c:v>8.4150641025641012E-3</c:v>
                </c:pt>
                <c:pt idx="1202">
                  <c:v>8.2724358974358963E-3</c:v>
                </c:pt>
                <c:pt idx="1203">
                  <c:v>8.1298076923076914E-3</c:v>
                </c:pt>
                <c:pt idx="1204">
                  <c:v>7.9871794871794865E-3</c:v>
                </c:pt>
                <c:pt idx="1205">
                  <c:v>7.8445512820512816E-3</c:v>
                </c:pt>
                <c:pt idx="1206">
                  <c:v>7.7019230769230767E-3</c:v>
                </c:pt>
                <c:pt idx="1207">
                  <c:v>7.5592948717948709E-3</c:v>
                </c:pt>
                <c:pt idx="1208">
                  <c:v>7.416666666666666E-3</c:v>
                </c:pt>
                <c:pt idx="1209">
                  <c:v>7.2740384615384603E-3</c:v>
                </c:pt>
                <c:pt idx="1210">
                  <c:v>7.1314102564102562E-3</c:v>
                </c:pt>
                <c:pt idx="1211">
                  <c:v>6.9887820512820505E-3</c:v>
                </c:pt>
                <c:pt idx="1212">
                  <c:v>6.8461538461538456E-3</c:v>
                </c:pt>
                <c:pt idx="1213">
                  <c:v>6.7035256410256407E-3</c:v>
                </c:pt>
                <c:pt idx="1214">
                  <c:v>6.5608974358974358E-3</c:v>
                </c:pt>
                <c:pt idx="1215">
                  <c:v>6.41826923076923E-3</c:v>
                </c:pt>
                <c:pt idx="1216">
                  <c:v>6.2756410256410251E-3</c:v>
                </c:pt>
                <c:pt idx="1217">
                  <c:v>6.1330128205128193E-3</c:v>
                </c:pt>
                <c:pt idx="1218">
                  <c:v>5.9903846153846153E-3</c:v>
                </c:pt>
                <c:pt idx="1219">
                  <c:v>5.8477564102564095E-3</c:v>
                </c:pt>
                <c:pt idx="1220">
                  <c:v>5.7051282051282055E-3</c:v>
                </c:pt>
                <c:pt idx="1221">
                  <c:v>5.5624999999999997E-3</c:v>
                </c:pt>
                <c:pt idx="1222">
                  <c:v>5.4198717948717948E-3</c:v>
                </c:pt>
                <c:pt idx="1223">
                  <c:v>5.2772435897435891E-3</c:v>
                </c:pt>
                <c:pt idx="1224">
                  <c:v>5.1346153846153842E-3</c:v>
                </c:pt>
                <c:pt idx="1225">
                  <c:v>4.9919871794871793E-3</c:v>
                </c:pt>
                <c:pt idx="1226">
                  <c:v>4.8493589743589744E-3</c:v>
                </c:pt>
                <c:pt idx="1227">
                  <c:v>4.7067307692307686E-3</c:v>
                </c:pt>
                <c:pt idx="1228">
                  <c:v>4.5641025641025646E-3</c:v>
                </c:pt>
                <c:pt idx="1229">
                  <c:v>4.4214743589743588E-3</c:v>
                </c:pt>
                <c:pt idx="1230">
                  <c:v>4.278846153846153E-3</c:v>
                </c:pt>
                <c:pt idx="1231">
                  <c:v>4.1362179487179481E-3</c:v>
                </c:pt>
                <c:pt idx="1232">
                  <c:v>3.9935897435897432E-3</c:v>
                </c:pt>
                <c:pt idx="1233">
                  <c:v>3.8509615384615383E-3</c:v>
                </c:pt>
                <c:pt idx="1234">
                  <c:v>3.708333333333333E-3</c:v>
                </c:pt>
                <c:pt idx="1235">
                  <c:v>3.5657051282051285E-3</c:v>
                </c:pt>
                <c:pt idx="1236">
                  <c:v>3.4230769230769232E-3</c:v>
                </c:pt>
                <c:pt idx="1237">
                  <c:v>3.280448717948717E-3</c:v>
                </c:pt>
                <c:pt idx="1238">
                  <c:v>3.1378205128205125E-3</c:v>
                </c:pt>
                <c:pt idx="1239">
                  <c:v>2.9951923076923072E-3</c:v>
                </c:pt>
                <c:pt idx="1240">
                  <c:v>2.8525641025641028E-3</c:v>
                </c:pt>
                <c:pt idx="1241">
                  <c:v>2.7099358974358974E-3</c:v>
                </c:pt>
                <c:pt idx="1242">
                  <c:v>2.5673076923076921E-3</c:v>
                </c:pt>
                <c:pt idx="1243">
                  <c:v>2.4246794871794876E-3</c:v>
                </c:pt>
                <c:pt idx="1244">
                  <c:v>2.282051282051281E-3</c:v>
                </c:pt>
                <c:pt idx="1245">
                  <c:v>2.1394230769230765E-3</c:v>
                </c:pt>
                <c:pt idx="1246">
                  <c:v>1.9967948717948712E-3</c:v>
                </c:pt>
                <c:pt idx="1247">
                  <c:v>1.8541666666666661E-3</c:v>
                </c:pt>
                <c:pt idx="1248">
                  <c:v>1.7115384615384616E-3</c:v>
                </c:pt>
                <c:pt idx="1249">
                  <c:v>1.5689102564102563E-3</c:v>
                </c:pt>
                <c:pt idx="1250">
                  <c:v>1.4262820512820518E-3</c:v>
                </c:pt>
                <c:pt idx="1251">
                  <c:v>1.2836538461538465E-3</c:v>
                </c:pt>
                <c:pt idx="1252">
                  <c:v>1.1410256410256411E-3</c:v>
                </c:pt>
                <c:pt idx="1253">
                  <c:v>9.9839743589743559E-4</c:v>
                </c:pt>
                <c:pt idx="1254">
                  <c:v>8.5576923076923037E-4</c:v>
                </c:pt>
                <c:pt idx="1255">
                  <c:v>7.131410256410259E-4</c:v>
                </c:pt>
                <c:pt idx="1256">
                  <c:v>5.7051282051282057E-4</c:v>
                </c:pt>
                <c:pt idx="1257">
                  <c:v>4.2788461538461519E-4</c:v>
                </c:pt>
                <c:pt idx="1258">
                  <c:v>2.8525641025641072E-4</c:v>
                </c:pt>
                <c:pt idx="1259">
                  <c:v>1.4262820512820536E-4</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numCache>
            </c:numRef>
          </c:val>
          <c:extLst>
            <c:ext xmlns:c16="http://schemas.microsoft.com/office/drawing/2014/chart" uri="{C3380CC4-5D6E-409C-BE32-E72D297353CC}">
              <c16:uniqueId val="{00000000-49A1-4E16-8139-73CA0F7E1DE8}"/>
            </c:ext>
          </c:extLst>
        </c:ser>
        <c:dLbls>
          <c:showLegendKey val="0"/>
          <c:showVal val="0"/>
          <c:showCatName val="0"/>
          <c:showSerName val="0"/>
          <c:showPercent val="0"/>
          <c:showBubbleSize val="0"/>
        </c:dLbls>
        <c:axId val="411782112"/>
        <c:axId val="411790848"/>
      </c:areaChart>
      <c:catAx>
        <c:axId val="4117821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BE"/>
                  <a:t>Time (minutes from midnigh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411790848"/>
        <c:crosses val="autoZero"/>
        <c:auto val="1"/>
        <c:lblAlgn val="ctr"/>
        <c:lblOffset val="100"/>
        <c:tickLblSkip val="60"/>
        <c:noMultiLvlLbl val="1"/>
      </c:catAx>
      <c:valAx>
        <c:axId val="4117908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BE"/>
                  <a:t>Part of the total</a:t>
                </a:r>
                <a:r>
                  <a:rPr lang="fr-BE" baseline="0"/>
                  <a:t> number of trips to a study place (%)</a:t>
                </a:r>
                <a:endParaRPr lang="fr-BE"/>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4117821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istribution of the trips </a:t>
            </a:r>
          </a:p>
          <a:p>
            <a:pPr>
              <a:defRPr/>
            </a:pPr>
            <a:r>
              <a:rPr lang="en-US"/>
              <a:t>to a workplace through</a:t>
            </a:r>
            <a:r>
              <a:rPr lang="en-US" baseline="0"/>
              <a:t> tim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areaChart>
        <c:grouping val="standard"/>
        <c:varyColors val="0"/>
        <c:ser>
          <c:idx val="0"/>
          <c:order val="0"/>
          <c:tx>
            <c:strRef>
              <c:f>StartTime_Distributions_work!$L$1</c:f>
              <c:strCache>
                <c:ptCount val="1"/>
                <c:pt idx="0">
                  <c:v>proba</c:v>
                </c:pt>
              </c:strCache>
            </c:strRef>
          </c:tx>
          <c:spPr>
            <a:solidFill>
              <a:schemeClr val="accent1">
                <a:lumMod val="60000"/>
                <a:lumOff val="40000"/>
              </a:schemeClr>
            </a:solidFill>
            <a:ln>
              <a:noFill/>
            </a:ln>
            <a:effectLst/>
          </c:spPr>
          <c:cat>
            <c:numRef>
              <c:f>StartTime_Distributions_work!$J$2:$J$1441</c:f>
              <c:numCache>
                <c:formatCode>General</c:formatCode>
                <c:ptCount val="144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numCache>
            </c:numRef>
          </c:cat>
          <c:val>
            <c:numRef>
              <c:f>StartTime_Distributions_work!$L$2:$L$1441</c:f>
              <c:numCache>
                <c:formatCode>0.00</c:formatCode>
                <c:ptCount val="14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3.6489898989898993E-4</c:v>
                </c:pt>
                <c:pt idx="182">
                  <c:v>7.2979797979797986E-4</c:v>
                </c:pt>
                <c:pt idx="183">
                  <c:v>1.0946969696969699E-3</c:v>
                </c:pt>
                <c:pt idx="184">
                  <c:v>1.4595959595959597E-3</c:v>
                </c:pt>
                <c:pt idx="185">
                  <c:v>1.8244949494949495E-3</c:v>
                </c:pt>
                <c:pt idx="186">
                  <c:v>2.1893939393939398E-3</c:v>
                </c:pt>
                <c:pt idx="187">
                  <c:v>2.5542929292929292E-3</c:v>
                </c:pt>
                <c:pt idx="188">
                  <c:v>2.9191919191919194E-3</c:v>
                </c:pt>
                <c:pt idx="189">
                  <c:v>3.2840909090909097E-3</c:v>
                </c:pt>
                <c:pt idx="190">
                  <c:v>3.6489898989898991E-3</c:v>
                </c:pt>
                <c:pt idx="191">
                  <c:v>4.0138888888888889E-3</c:v>
                </c:pt>
                <c:pt idx="192">
                  <c:v>4.3787878787878796E-3</c:v>
                </c:pt>
                <c:pt idx="193">
                  <c:v>4.7436868686868685E-3</c:v>
                </c:pt>
                <c:pt idx="194">
                  <c:v>5.1085858585858583E-3</c:v>
                </c:pt>
                <c:pt idx="195">
                  <c:v>5.473484848484849E-3</c:v>
                </c:pt>
                <c:pt idx="196">
                  <c:v>5.8383838383838389E-3</c:v>
                </c:pt>
                <c:pt idx="197">
                  <c:v>6.2032828282828278E-3</c:v>
                </c:pt>
                <c:pt idx="198">
                  <c:v>6.5681818181818194E-3</c:v>
                </c:pt>
                <c:pt idx="199">
                  <c:v>6.9330808080808083E-3</c:v>
                </c:pt>
                <c:pt idx="200">
                  <c:v>7.2979797979797981E-3</c:v>
                </c:pt>
                <c:pt idx="201">
                  <c:v>7.6628787878787888E-3</c:v>
                </c:pt>
                <c:pt idx="202">
                  <c:v>8.0277777777777778E-3</c:v>
                </c:pt>
                <c:pt idx="203">
                  <c:v>8.3926767676767676E-3</c:v>
                </c:pt>
                <c:pt idx="204">
                  <c:v>8.7575757575757592E-3</c:v>
                </c:pt>
                <c:pt idx="205">
                  <c:v>9.1224747474747472E-3</c:v>
                </c:pt>
                <c:pt idx="206">
                  <c:v>9.4873737373737371E-3</c:v>
                </c:pt>
                <c:pt idx="207">
                  <c:v>9.8522727272727286E-3</c:v>
                </c:pt>
                <c:pt idx="208">
                  <c:v>1.0217171717171717E-2</c:v>
                </c:pt>
                <c:pt idx="209">
                  <c:v>1.0582070707070708E-2</c:v>
                </c:pt>
                <c:pt idx="210">
                  <c:v>1.0946969696969698E-2</c:v>
                </c:pt>
                <c:pt idx="211">
                  <c:v>1.1311868686868688E-2</c:v>
                </c:pt>
                <c:pt idx="212">
                  <c:v>1.1676767676767678E-2</c:v>
                </c:pt>
                <c:pt idx="213">
                  <c:v>1.2041666666666668E-2</c:v>
                </c:pt>
                <c:pt idx="214">
                  <c:v>1.2406565656565656E-2</c:v>
                </c:pt>
                <c:pt idx="215">
                  <c:v>1.2771464646464645E-2</c:v>
                </c:pt>
                <c:pt idx="216">
                  <c:v>1.3136363636363639E-2</c:v>
                </c:pt>
                <c:pt idx="217">
                  <c:v>1.3501262626262629E-2</c:v>
                </c:pt>
                <c:pt idx="218">
                  <c:v>1.3866161616161617E-2</c:v>
                </c:pt>
                <c:pt idx="219">
                  <c:v>1.4231060606060606E-2</c:v>
                </c:pt>
                <c:pt idx="220">
                  <c:v>1.4595959595959596E-2</c:v>
                </c:pt>
                <c:pt idx="221">
                  <c:v>1.4960858585858586E-2</c:v>
                </c:pt>
                <c:pt idx="222">
                  <c:v>1.5325757575757578E-2</c:v>
                </c:pt>
                <c:pt idx="223">
                  <c:v>1.5690656565656567E-2</c:v>
                </c:pt>
                <c:pt idx="224">
                  <c:v>1.6055555555555556E-2</c:v>
                </c:pt>
                <c:pt idx="225">
                  <c:v>1.6420454545454547E-2</c:v>
                </c:pt>
                <c:pt idx="226">
                  <c:v>1.6785353535353535E-2</c:v>
                </c:pt>
                <c:pt idx="227">
                  <c:v>1.7150252525252527E-2</c:v>
                </c:pt>
                <c:pt idx="228">
                  <c:v>1.7515151515151518E-2</c:v>
                </c:pt>
                <c:pt idx="229">
                  <c:v>1.7880050505050506E-2</c:v>
                </c:pt>
                <c:pt idx="230">
                  <c:v>1.8244949494949494E-2</c:v>
                </c:pt>
                <c:pt idx="231">
                  <c:v>1.8609848484848486E-2</c:v>
                </c:pt>
                <c:pt idx="232">
                  <c:v>1.8974747474747474E-2</c:v>
                </c:pt>
                <c:pt idx="233">
                  <c:v>1.9339646464646466E-2</c:v>
                </c:pt>
                <c:pt idx="234">
                  <c:v>1.9704545454545457E-2</c:v>
                </c:pt>
                <c:pt idx="235">
                  <c:v>2.0069444444444442E-2</c:v>
                </c:pt>
                <c:pt idx="236">
                  <c:v>2.0434343434343433E-2</c:v>
                </c:pt>
                <c:pt idx="237">
                  <c:v>2.0799242424242421E-2</c:v>
                </c:pt>
                <c:pt idx="238">
                  <c:v>2.1164141414141417E-2</c:v>
                </c:pt>
                <c:pt idx="239">
                  <c:v>2.1529040404040408E-2</c:v>
                </c:pt>
                <c:pt idx="240">
                  <c:v>2.1893939393939396E-2</c:v>
                </c:pt>
                <c:pt idx="241">
                  <c:v>2.3114478114478119E-2</c:v>
                </c:pt>
                <c:pt idx="242">
                  <c:v>2.4335016835016834E-2</c:v>
                </c:pt>
                <c:pt idx="243">
                  <c:v>2.5555555555555557E-2</c:v>
                </c:pt>
                <c:pt idx="244">
                  <c:v>2.677609427609428E-2</c:v>
                </c:pt>
                <c:pt idx="245">
                  <c:v>2.7996632996632999E-2</c:v>
                </c:pt>
                <c:pt idx="246">
                  <c:v>2.9217171717171714E-2</c:v>
                </c:pt>
                <c:pt idx="247">
                  <c:v>3.0437710437710437E-2</c:v>
                </c:pt>
                <c:pt idx="248">
                  <c:v>3.1658249158249156E-2</c:v>
                </c:pt>
                <c:pt idx="249">
                  <c:v>3.2878787878787875E-2</c:v>
                </c:pt>
                <c:pt idx="250">
                  <c:v>3.4099326599326601E-2</c:v>
                </c:pt>
                <c:pt idx="251">
                  <c:v>3.5319865319865321E-2</c:v>
                </c:pt>
                <c:pt idx="252">
                  <c:v>3.654040404040404E-2</c:v>
                </c:pt>
                <c:pt idx="253">
                  <c:v>3.7760942760942766E-2</c:v>
                </c:pt>
                <c:pt idx="254">
                  <c:v>3.8981481481481478E-2</c:v>
                </c:pt>
                <c:pt idx="255">
                  <c:v>4.0202020202020204E-2</c:v>
                </c:pt>
                <c:pt idx="256">
                  <c:v>4.142255892255893E-2</c:v>
                </c:pt>
                <c:pt idx="257">
                  <c:v>4.2643097643097636E-2</c:v>
                </c:pt>
                <c:pt idx="258">
                  <c:v>4.3863636363636362E-2</c:v>
                </c:pt>
                <c:pt idx="259">
                  <c:v>4.5084175084175088E-2</c:v>
                </c:pt>
                <c:pt idx="260">
                  <c:v>4.63047138047138E-2</c:v>
                </c:pt>
                <c:pt idx="261">
                  <c:v>4.7525252525252526E-2</c:v>
                </c:pt>
                <c:pt idx="262">
                  <c:v>4.8745791245791245E-2</c:v>
                </c:pt>
                <c:pt idx="263">
                  <c:v>4.9966329966329964E-2</c:v>
                </c:pt>
                <c:pt idx="264">
                  <c:v>5.118686868686869E-2</c:v>
                </c:pt>
                <c:pt idx="265">
                  <c:v>5.2407407407407409E-2</c:v>
                </c:pt>
                <c:pt idx="266">
                  <c:v>5.3627946127946122E-2</c:v>
                </c:pt>
                <c:pt idx="267">
                  <c:v>5.4848484848484848E-2</c:v>
                </c:pt>
                <c:pt idx="268">
                  <c:v>5.606902356902356E-2</c:v>
                </c:pt>
                <c:pt idx="269">
                  <c:v>5.7289562289562286E-2</c:v>
                </c:pt>
                <c:pt idx="270">
                  <c:v>5.8510101010101012E-2</c:v>
                </c:pt>
                <c:pt idx="271">
                  <c:v>5.9730639730639724E-2</c:v>
                </c:pt>
                <c:pt idx="272">
                  <c:v>6.095117845117845E-2</c:v>
                </c:pt>
                <c:pt idx="273">
                  <c:v>6.2171717171717177E-2</c:v>
                </c:pt>
                <c:pt idx="274">
                  <c:v>6.3392255892255889E-2</c:v>
                </c:pt>
                <c:pt idx="275">
                  <c:v>6.4612794612794608E-2</c:v>
                </c:pt>
                <c:pt idx="276">
                  <c:v>6.5833333333333327E-2</c:v>
                </c:pt>
                <c:pt idx="277">
                  <c:v>6.7053872053872046E-2</c:v>
                </c:pt>
                <c:pt idx="278">
                  <c:v>6.8274410774410779E-2</c:v>
                </c:pt>
                <c:pt idx="279">
                  <c:v>6.9494949494949498E-2</c:v>
                </c:pt>
                <c:pt idx="280">
                  <c:v>7.0715488215488204E-2</c:v>
                </c:pt>
                <c:pt idx="281">
                  <c:v>7.1936026936026937E-2</c:v>
                </c:pt>
                <c:pt idx="282">
                  <c:v>7.3156565656565656E-2</c:v>
                </c:pt>
                <c:pt idx="283">
                  <c:v>7.4377104377104375E-2</c:v>
                </c:pt>
                <c:pt idx="284">
                  <c:v>7.5597643097643094E-2</c:v>
                </c:pt>
                <c:pt idx="285">
                  <c:v>7.6818181818181827E-2</c:v>
                </c:pt>
                <c:pt idx="286">
                  <c:v>7.8038720538720532E-2</c:v>
                </c:pt>
                <c:pt idx="287">
                  <c:v>7.9259259259259265E-2</c:v>
                </c:pt>
                <c:pt idx="288">
                  <c:v>8.0479797979797971E-2</c:v>
                </c:pt>
                <c:pt idx="289">
                  <c:v>8.170033670033669E-2</c:v>
                </c:pt>
                <c:pt idx="290">
                  <c:v>8.2920875420875423E-2</c:v>
                </c:pt>
                <c:pt idx="291">
                  <c:v>8.4141414141414128E-2</c:v>
                </c:pt>
                <c:pt idx="292">
                  <c:v>8.5361952861952861E-2</c:v>
                </c:pt>
                <c:pt idx="293">
                  <c:v>8.6582491582491566E-2</c:v>
                </c:pt>
                <c:pt idx="294">
                  <c:v>8.7803030303030299E-2</c:v>
                </c:pt>
                <c:pt idx="295">
                  <c:v>8.9023569023569019E-2</c:v>
                </c:pt>
                <c:pt idx="296">
                  <c:v>9.0244107744107724E-2</c:v>
                </c:pt>
                <c:pt idx="297">
                  <c:v>9.1464646464646457E-2</c:v>
                </c:pt>
                <c:pt idx="298">
                  <c:v>9.2685185185185162E-2</c:v>
                </c:pt>
                <c:pt idx="299">
                  <c:v>9.3905723905723909E-2</c:v>
                </c:pt>
                <c:pt idx="300">
                  <c:v>9.5126262626262614E-2</c:v>
                </c:pt>
                <c:pt idx="301">
                  <c:v>9.7946127946127948E-2</c:v>
                </c:pt>
                <c:pt idx="302">
                  <c:v>0.10076599326599325</c:v>
                </c:pt>
                <c:pt idx="303">
                  <c:v>0.10358585858585859</c:v>
                </c:pt>
                <c:pt idx="304">
                  <c:v>0.10640572390572389</c:v>
                </c:pt>
                <c:pt idx="305">
                  <c:v>0.10922558922558921</c:v>
                </c:pt>
                <c:pt idx="306">
                  <c:v>0.11204545454545455</c:v>
                </c:pt>
                <c:pt idx="307">
                  <c:v>0.11486531986531985</c:v>
                </c:pt>
                <c:pt idx="308">
                  <c:v>0.11768518518518517</c:v>
                </c:pt>
                <c:pt idx="309">
                  <c:v>0.12050505050505049</c:v>
                </c:pt>
                <c:pt idx="310">
                  <c:v>0.12332491582491582</c:v>
                </c:pt>
                <c:pt idx="311">
                  <c:v>0.12614478114478114</c:v>
                </c:pt>
                <c:pt idx="312">
                  <c:v>0.12896464646464645</c:v>
                </c:pt>
                <c:pt idx="313">
                  <c:v>0.13178451178451178</c:v>
                </c:pt>
                <c:pt idx="314">
                  <c:v>0.13460437710437709</c:v>
                </c:pt>
                <c:pt idx="315">
                  <c:v>0.13742424242424239</c:v>
                </c:pt>
                <c:pt idx="316">
                  <c:v>0.14024410774410773</c:v>
                </c:pt>
                <c:pt idx="317">
                  <c:v>0.14306397306397306</c:v>
                </c:pt>
                <c:pt idx="318">
                  <c:v>0.14588383838383837</c:v>
                </c:pt>
                <c:pt idx="319">
                  <c:v>0.14870370370370367</c:v>
                </c:pt>
                <c:pt idx="320">
                  <c:v>0.15152356902356903</c:v>
                </c:pt>
                <c:pt idx="321">
                  <c:v>0.15434343434343434</c:v>
                </c:pt>
                <c:pt idx="322">
                  <c:v>0.15716329966329964</c:v>
                </c:pt>
                <c:pt idx="323">
                  <c:v>0.15998316498316498</c:v>
                </c:pt>
                <c:pt idx="324">
                  <c:v>0.16280303030303028</c:v>
                </c:pt>
                <c:pt idx="325">
                  <c:v>0.16562289562289562</c:v>
                </c:pt>
                <c:pt idx="326">
                  <c:v>0.16844276094276095</c:v>
                </c:pt>
                <c:pt idx="327">
                  <c:v>0.17126262626262623</c:v>
                </c:pt>
                <c:pt idx="328">
                  <c:v>0.17408249158249156</c:v>
                </c:pt>
                <c:pt idx="329">
                  <c:v>0.17690235690235692</c:v>
                </c:pt>
                <c:pt idx="330">
                  <c:v>0.1797222222222222</c:v>
                </c:pt>
                <c:pt idx="331">
                  <c:v>0.18254208754208753</c:v>
                </c:pt>
                <c:pt idx="332">
                  <c:v>0.18536195286195284</c:v>
                </c:pt>
                <c:pt idx="333">
                  <c:v>0.18818181818181814</c:v>
                </c:pt>
                <c:pt idx="334">
                  <c:v>0.19100168350168351</c:v>
                </c:pt>
                <c:pt idx="335">
                  <c:v>0.19382154882154881</c:v>
                </c:pt>
                <c:pt idx="336">
                  <c:v>0.19664141414141412</c:v>
                </c:pt>
                <c:pt idx="337">
                  <c:v>0.19946127946127945</c:v>
                </c:pt>
                <c:pt idx="338">
                  <c:v>0.20228114478114473</c:v>
                </c:pt>
                <c:pt idx="339">
                  <c:v>0.20510101010101009</c:v>
                </c:pt>
                <c:pt idx="340">
                  <c:v>0.2079208754208754</c:v>
                </c:pt>
                <c:pt idx="341">
                  <c:v>0.21074074074074073</c:v>
                </c:pt>
                <c:pt idx="342">
                  <c:v>0.21356060606060603</c:v>
                </c:pt>
                <c:pt idx="343">
                  <c:v>0.21638047138047137</c:v>
                </c:pt>
                <c:pt idx="344">
                  <c:v>0.21920033670033667</c:v>
                </c:pt>
                <c:pt idx="345">
                  <c:v>0.22202020202020201</c:v>
                </c:pt>
                <c:pt idx="346">
                  <c:v>0.22484006734006731</c:v>
                </c:pt>
                <c:pt idx="347">
                  <c:v>0.22765993265993262</c:v>
                </c:pt>
                <c:pt idx="348">
                  <c:v>0.23047979797979798</c:v>
                </c:pt>
                <c:pt idx="349">
                  <c:v>0.23329966329966328</c:v>
                </c:pt>
                <c:pt idx="350">
                  <c:v>0.23611952861952859</c:v>
                </c:pt>
                <c:pt idx="351">
                  <c:v>0.2389393939393939</c:v>
                </c:pt>
                <c:pt idx="352">
                  <c:v>0.24175925925925926</c:v>
                </c:pt>
                <c:pt idx="353">
                  <c:v>0.24457912457912456</c:v>
                </c:pt>
                <c:pt idx="354">
                  <c:v>0.24739898989898987</c:v>
                </c:pt>
                <c:pt idx="355">
                  <c:v>0.25021885521885517</c:v>
                </c:pt>
                <c:pt idx="356">
                  <c:v>0.25303872053872051</c:v>
                </c:pt>
                <c:pt idx="357">
                  <c:v>0.25585858585858584</c:v>
                </c:pt>
                <c:pt idx="358">
                  <c:v>0.25867845117845117</c:v>
                </c:pt>
                <c:pt idx="359">
                  <c:v>0.26149831649831651</c:v>
                </c:pt>
                <c:pt idx="360">
                  <c:v>0.26431818181818179</c:v>
                </c:pt>
                <c:pt idx="361">
                  <c:v>0.26848484848484849</c:v>
                </c:pt>
                <c:pt idx="362">
                  <c:v>0.27265151515151514</c:v>
                </c:pt>
                <c:pt idx="363">
                  <c:v>0.2768181818181818</c:v>
                </c:pt>
                <c:pt idx="364">
                  <c:v>0.2809848484848485</c:v>
                </c:pt>
                <c:pt idx="365">
                  <c:v>0.28515151515151516</c:v>
                </c:pt>
                <c:pt idx="366">
                  <c:v>0.28931818181818181</c:v>
                </c:pt>
                <c:pt idx="367">
                  <c:v>0.29348484848484852</c:v>
                </c:pt>
                <c:pt idx="368">
                  <c:v>0.29765151515151517</c:v>
                </c:pt>
                <c:pt idx="369">
                  <c:v>0.30181818181818182</c:v>
                </c:pt>
                <c:pt idx="370">
                  <c:v>0.30598484848484847</c:v>
                </c:pt>
                <c:pt idx="371">
                  <c:v>0.31015151515151518</c:v>
                </c:pt>
                <c:pt idx="372">
                  <c:v>0.31431818181818183</c:v>
                </c:pt>
                <c:pt idx="373">
                  <c:v>0.31848484848484848</c:v>
                </c:pt>
                <c:pt idx="374">
                  <c:v>0.32265151515151513</c:v>
                </c:pt>
                <c:pt idx="375">
                  <c:v>0.32681818181818184</c:v>
                </c:pt>
                <c:pt idx="376">
                  <c:v>0.33098484848484849</c:v>
                </c:pt>
                <c:pt idx="377">
                  <c:v>0.33515151515151514</c:v>
                </c:pt>
                <c:pt idx="378">
                  <c:v>0.3393181818181818</c:v>
                </c:pt>
                <c:pt idx="379">
                  <c:v>0.3434848484848485</c:v>
                </c:pt>
                <c:pt idx="380">
                  <c:v>0.34765151515151516</c:v>
                </c:pt>
                <c:pt idx="381">
                  <c:v>0.35181818181818181</c:v>
                </c:pt>
                <c:pt idx="382">
                  <c:v>0.35598484848484852</c:v>
                </c:pt>
                <c:pt idx="383">
                  <c:v>0.36015151515151517</c:v>
                </c:pt>
                <c:pt idx="384">
                  <c:v>0.36431818181818182</c:v>
                </c:pt>
                <c:pt idx="385">
                  <c:v>0.36848484848484847</c:v>
                </c:pt>
                <c:pt idx="386">
                  <c:v>0.37265151515151518</c:v>
                </c:pt>
                <c:pt idx="387">
                  <c:v>0.37681818181818183</c:v>
                </c:pt>
                <c:pt idx="388">
                  <c:v>0.38098484848484848</c:v>
                </c:pt>
                <c:pt idx="389">
                  <c:v>0.38515151515151513</c:v>
                </c:pt>
                <c:pt idx="390">
                  <c:v>0.38931818181818184</c:v>
                </c:pt>
                <c:pt idx="391">
                  <c:v>0.39348484848484849</c:v>
                </c:pt>
                <c:pt idx="392">
                  <c:v>0.39765151515151514</c:v>
                </c:pt>
                <c:pt idx="393">
                  <c:v>0.4018181818181818</c:v>
                </c:pt>
                <c:pt idx="394">
                  <c:v>0.4059848484848485</c:v>
                </c:pt>
                <c:pt idx="395">
                  <c:v>0.41015151515151516</c:v>
                </c:pt>
                <c:pt idx="396">
                  <c:v>0.41431818181818181</c:v>
                </c:pt>
                <c:pt idx="397">
                  <c:v>0.41848484848484852</c:v>
                </c:pt>
                <c:pt idx="398">
                  <c:v>0.42265151515151517</c:v>
                </c:pt>
                <c:pt idx="399">
                  <c:v>0.42681818181818182</c:v>
                </c:pt>
                <c:pt idx="400">
                  <c:v>0.43098484848484847</c:v>
                </c:pt>
                <c:pt idx="401">
                  <c:v>0.43515151515151518</c:v>
                </c:pt>
                <c:pt idx="402">
                  <c:v>0.43931818181818183</c:v>
                </c:pt>
                <c:pt idx="403">
                  <c:v>0.44348484848484848</c:v>
                </c:pt>
                <c:pt idx="404">
                  <c:v>0.44765151515151513</c:v>
                </c:pt>
                <c:pt idx="405">
                  <c:v>0.45181818181818184</c:v>
                </c:pt>
                <c:pt idx="406">
                  <c:v>0.45598484848484849</c:v>
                </c:pt>
                <c:pt idx="407">
                  <c:v>0.46015151515151514</c:v>
                </c:pt>
                <c:pt idx="408">
                  <c:v>0.4643181818181818</c:v>
                </c:pt>
                <c:pt idx="409">
                  <c:v>0.4684848484848485</c:v>
                </c:pt>
                <c:pt idx="410">
                  <c:v>0.47265151515151516</c:v>
                </c:pt>
                <c:pt idx="411">
                  <c:v>0.47681818181818181</c:v>
                </c:pt>
                <c:pt idx="412">
                  <c:v>0.48098484848484852</c:v>
                </c:pt>
                <c:pt idx="413">
                  <c:v>0.48515151515151517</c:v>
                </c:pt>
                <c:pt idx="414">
                  <c:v>0.48931818181818182</c:v>
                </c:pt>
                <c:pt idx="415">
                  <c:v>0.49348484848484847</c:v>
                </c:pt>
                <c:pt idx="416">
                  <c:v>0.49765151515151518</c:v>
                </c:pt>
                <c:pt idx="417">
                  <c:v>0.50181818181818183</c:v>
                </c:pt>
                <c:pt idx="418">
                  <c:v>0.50598484848484848</c:v>
                </c:pt>
                <c:pt idx="419">
                  <c:v>0.51015151515151513</c:v>
                </c:pt>
                <c:pt idx="420">
                  <c:v>0.51431818181818179</c:v>
                </c:pt>
                <c:pt idx="421">
                  <c:v>0.51162457912457915</c:v>
                </c:pt>
                <c:pt idx="422">
                  <c:v>0.50893097643097651</c:v>
                </c:pt>
                <c:pt idx="423">
                  <c:v>0.50623737373737376</c:v>
                </c:pt>
                <c:pt idx="424">
                  <c:v>0.50354377104377102</c:v>
                </c:pt>
                <c:pt idx="425">
                  <c:v>0.50085016835016838</c:v>
                </c:pt>
                <c:pt idx="426">
                  <c:v>0.49815656565656569</c:v>
                </c:pt>
                <c:pt idx="427">
                  <c:v>0.49546296296296294</c:v>
                </c:pt>
                <c:pt idx="428">
                  <c:v>0.49276936026936025</c:v>
                </c:pt>
                <c:pt idx="429">
                  <c:v>0.49007575757575761</c:v>
                </c:pt>
                <c:pt idx="430">
                  <c:v>0.48738215488215492</c:v>
                </c:pt>
                <c:pt idx="431">
                  <c:v>0.48468855218855217</c:v>
                </c:pt>
                <c:pt idx="432">
                  <c:v>0.48199494949494948</c:v>
                </c:pt>
                <c:pt idx="433">
                  <c:v>0.47930134680134684</c:v>
                </c:pt>
                <c:pt idx="434">
                  <c:v>0.47660774410774409</c:v>
                </c:pt>
                <c:pt idx="435">
                  <c:v>0.4739141414141414</c:v>
                </c:pt>
                <c:pt idx="436">
                  <c:v>0.47122053872053871</c:v>
                </c:pt>
                <c:pt idx="437">
                  <c:v>0.46852693602693601</c:v>
                </c:pt>
                <c:pt idx="438">
                  <c:v>0.46583333333333332</c:v>
                </c:pt>
                <c:pt idx="439">
                  <c:v>0.46313973063973063</c:v>
                </c:pt>
                <c:pt idx="440">
                  <c:v>0.46044612794612794</c:v>
                </c:pt>
                <c:pt idx="441">
                  <c:v>0.45775252525252524</c:v>
                </c:pt>
                <c:pt idx="442">
                  <c:v>0.45505892255892255</c:v>
                </c:pt>
                <c:pt idx="443">
                  <c:v>0.45236531986531986</c:v>
                </c:pt>
                <c:pt idx="444">
                  <c:v>0.44967171717171717</c:v>
                </c:pt>
                <c:pt idx="445">
                  <c:v>0.44697811447811447</c:v>
                </c:pt>
                <c:pt idx="446">
                  <c:v>0.44428451178451173</c:v>
                </c:pt>
                <c:pt idx="447">
                  <c:v>0.44159090909090909</c:v>
                </c:pt>
                <c:pt idx="448">
                  <c:v>0.4388973063973064</c:v>
                </c:pt>
                <c:pt idx="449">
                  <c:v>0.4362037037037037</c:v>
                </c:pt>
                <c:pt idx="450">
                  <c:v>0.43351010101010096</c:v>
                </c:pt>
                <c:pt idx="451">
                  <c:v>0.43081649831649832</c:v>
                </c:pt>
                <c:pt idx="452">
                  <c:v>0.42812289562289563</c:v>
                </c:pt>
                <c:pt idx="453">
                  <c:v>0.42542929292929288</c:v>
                </c:pt>
                <c:pt idx="454">
                  <c:v>0.42273569023569024</c:v>
                </c:pt>
                <c:pt idx="455">
                  <c:v>0.42004208754208755</c:v>
                </c:pt>
                <c:pt idx="456">
                  <c:v>0.4173484848484848</c:v>
                </c:pt>
                <c:pt idx="457">
                  <c:v>0.41465488215488217</c:v>
                </c:pt>
                <c:pt idx="458">
                  <c:v>0.41196127946127947</c:v>
                </c:pt>
                <c:pt idx="459">
                  <c:v>0.40926767676767672</c:v>
                </c:pt>
                <c:pt idx="460">
                  <c:v>0.40657407407407403</c:v>
                </c:pt>
                <c:pt idx="461">
                  <c:v>0.40388047138047134</c:v>
                </c:pt>
                <c:pt idx="462">
                  <c:v>0.40118686868686865</c:v>
                </c:pt>
                <c:pt idx="463">
                  <c:v>0.39849326599326595</c:v>
                </c:pt>
                <c:pt idx="464">
                  <c:v>0.39579966329966326</c:v>
                </c:pt>
                <c:pt idx="465">
                  <c:v>0.39310606060606063</c:v>
                </c:pt>
                <c:pt idx="466">
                  <c:v>0.39041245791245788</c:v>
                </c:pt>
                <c:pt idx="467">
                  <c:v>0.38771885521885519</c:v>
                </c:pt>
                <c:pt idx="468">
                  <c:v>0.38502525252525255</c:v>
                </c:pt>
                <c:pt idx="469">
                  <c:v>0.3823316498316498</c:v>
                </c:pt>
                <c:pt idx="470">
                  <c:v>0.37963804713804711</c:v>
                </c:pt>
                <c:pt idx="471">
                  <c:v>0.37694444444444447</c:v>
                </c:pt>
                <c:pt idx="472">
                  <c:v>0.37425084175084167</c:v>
                </c:pt>
                <c:pt idx="473">
                  <c:v>0.37155723905723903</c:v>
                </c:pt>
                <c:pt idx="474">
                  <c:v>0.36886363636363639</c:v>
                </c:pt>
                <c:pt idx="475">
                  <c:v>0.36617003367003359</c:v>
                </c:pt>
                <c:pt idx="476">
                  <c:v>0.36347643097643095</c:v>
                </c:pt>
                <c:pt idx="477">
                  <c:v>0.36078282828282826</c:v>
                </c:pt>
                <c:pt idx="478">
                  <c:v>0.35808922558922551</c:v>
                </c:pt>
                <c:pt idx="479">
                  <c:v>0.35539562289562288</c:v>
                </c:pt>
                <c:pt idx="480">
                  <c:v>0.35270202020202018</c:v>
                </c:pt>
                <c:pt idx="481">
                  <c:v>0.34807239057239053</c:v>
                </c:pt>
                <c:pt idx="482">
                  <c:v>0.34344276094276088</c:v>
                </c:pt>
                <c:pt idx="483">
                  <c:v>0.33881313131313129</c:v>
                </c:pt>
                <c:pt idx="484">
                  <c:v>0.33418350168350164</c:v>
                </c:pt>
                <c:pt idx="485">
                  <c:v>0.32955387205387204</c:v>
                </c:pt>
                <c:pt idx="486">
                  <c:v>0.32492424242424239</c:v>
                </c:pt>
                <c:pt idx="487">
                  <c:v>0.3202946127946128</c:v>
                </c:pt>
                <c:pt idx="488">
                  <c:v>0.31566498316498315</c:v>
                </c:pt>
                <c:pt idx="489">
                  <c:v>0.3110353535353535</c:v>
                </c:pt>
                <c:pt idx="490">
                  <c:v>0.30640572390572385</c:v>
                </c:pt>
                <c:pt idx="491">
                  <c:v>0.30177609427609425</c:v>
                </c:pt>
                <c:pt idx="492">
                  <c:v>0.29714646464646466</c:v>
                </c:pt>
                <c:pt idx="493">
                  <c:v>0.29251683501683501</c:v>
                </c:pt>
                <c:pt idx="494">
                  <c:v>0.28788720538720536</c:v>
                </c:pt>
                <c:pt idx="495">
                  <c:v>0.28325757575757571</c:v>
                </c:pt>
                <c:pt idx="496">
                  <c:v>0.27862794612794611</c:v>
                </c:pt>
                <c:pt idx="497">
                  <c:v>0.27399831649831646</c:v>
                </c:pt>
                <c:pt idx="498">
                  <c:v>0.26936868686868681</c:v>
                </c:pt>
                <c:pt idx="499">
                  <c:v>0.26473905723905722</c:v>
                </c:pt>
                <c:pt idx="500">
                  <c:v>0.26010942760942762</c:v>
                </c:pt>
                <c:pt idx="501">
                  <c:v>0.25547979797979797</c:v>
                </c:pt>
                <c:pt idx="502">
                  <c:v>0.25085016835016832</c:v>
                </c:pt>
                <c:pt idx="503">
                  <c:v>0.2462205387205387</c:v>
                </c:pt>
                <c:pt idx="504">
                  <c:v>0.24159090909090908</c:v>
                </c:pt>
                <c:pt idx="505">
                  <c:v>0.23696127946127946</c:v>
                </c:pt>
                <c:pt idx="506">
                  <c:v>0.23233164983164981</c:v>
                </c:pt>
                <c:pt idx="507">
                  <c:v>0.22770202020202018</c:v>
                </c:pt>
                <c:pt idx="508">
                  <c:v>0.22307239057239056</c:v>
                </c:pt>
                <c:pt idx="509">
                  <c:v>0.21844276094276094</c:v>
                </c:pt>
                <c:pt idx="510">
                  <c:v>0.21381313131313132</c:v>
                </c:pt>
                <c:pt idx="511">
                  <c:v>0.20918350168350167</c:v>
                </c:pt>
                <c:pt idx="512">
                  <c:v>0.20455387205387204</c:v>
                </c:pt>
                <c:pt idx="513">
                  <c:v>0.19992424242424242</c:v>
                </c:pt>
                <c:pt idx="514">
                  <c:v>0.19529461279461277</c:v>
                </c:pt>
                <c:pt idx="515">
                  <c:v>0.19066498316498315</c:v>
                </c:pt>
                <c:pt idx="516">
                  <c:v>0.18603535353535353</c:v>
                </c:pt>
                <c:pt idx="517">
                  <c:v>0.1814057239057239</c:v>
                </c:pt>
                <c:pt idx="518">
                  <c:v>0.17677609427609428</c:v>
                </c:pt>
                <c:pt idx="519">
                  <c:v>0.17214646464646463</c:v>
                </c:pt>
                <c:pt idx="520">
                  <c:v>0.16751683501683504</c:v>
                </c:pt>
                <c:pt idx="521">
                  <c:v>0.16288720538720539</c:v>
                </c:pt>
                <c:pt idx="522">
                  <c:v>0.15825757575757576</c:v>
                </c:pt>
                <c:pt idx="523">
                  <c:v>0.15362794612794614</c:v>
                </c:pt>
                <c:pt idx="524">
                  <c:v>0.14899831649831649</c:v>
                </c:pt>
                <c:pt idx="525">
                  <c:v>0.14436868686868687</c:v>
                </c:pt>
                <c:pt idx="526">
                  <c:v>0.13973905723905725</c:v>
                </c:pt>
                <c:pt idx="527">
                  <c:v>0.13510942760942762</c:v>
                </c:pt>
                <c:pt idx="528">
                  <c:v>0.13047979797979797</c:v>
                </c:pt>
                <c:pt idx="529">
                  <c:v>0.12585016835016835</c:v>
                </c:pt>
                <c:pt idx="530">
                  <c:v>0.12122053872053871</c:v>
                </c:pt>
                <c:pt idx="531">
                  <c:v>0.11659090909090911</c:v>
                </c:pt>
                <c:pt idx="532">
                  <c:v>0.11196127946127948</c:v>
                </c:pt>
                <c:pt idx="533">
                  <c:v>0.10733164983164982</c:v>
                </c:pt>
                <c:pt idx="534">
                  <c:v>0.1027020202020202</c:v>
                </c:pt>
                <c:pt idx="535">
                  <c:v>9.8072390572390589E-2</c:v>
                </c:pt>
                <c:pt idx="536">
                  <c:v>9.3442760942760952E-2</c:v>
                </c:pt>
                <c:pt idx="537">
                  <c:v>8.8813131313131302E-2</c:v>
                </c:pt>
                <c:pt idx="538">
                  <c:v>8.4183501683501721E-2</c:v>
                </c:pt>
                <c:pt idx="539">
                  <c:v>7.9553872053872071E-2</c:v>
                </c:pt>
                <c:pt idx="540">
                  <c:v>7.4924242424242421E-2</c:v>
                </c:pt>
                <c:pt idx="541">
                  <c:v>7.4166666666666659E-2</c:v>
                </c:pt>
                <c:pt idx="542">
                  <c:v>7.340909090909091E-2</c:v>
                </c:pt>
                <c:pt idx="543">
                  <c:v>7.2651515151515147E-2</c:v>
                </c:pt>
                <c:pt idx="544">
                  <c:v>7.1893939393939385E-2</c:v>
                </c:pt>
                <c:pt idx="545">
                  <c:v>7.1136363636363623E-2</c:v>
                </c:pt>
                <c:pt idx="546">
                  <c:v>7.0378787878787874E-2</c:v>
                </c:pt>
                <c:pt idx="547">
                  <c:v>6.9621212121212112E-2</c:v>
                </c:pt>
                <c:pt idx="548">
                  <c:v>6.8863636363636363E-2</c:v>
                </c:pt>
                <c:pt idx="549">
                  <c:v>6.8106060606060601E-2</c:v>
                </c:pt>
                <c:pt idx="550">
                  <c:v>6.7348484848484852E-2</c:v>
                </c:pt>
                <c:pt idx="551">
                  <c:v>6.6590909090909089E-2</c:v>
                </c:pt>
                <c:pt idx="552">
                  <c:v>6.5833333333333327E-2</c:v>
                </c:pt>
                <c:pt idx="553">
                  <c:v>6.5075757575757578E-2</c:v>
                </c:pt>
                <c:pt idx="554">
                  <c:v>6.4318181818181816E-2</c:v>
                </c:pt>
                <c:pt idx="555">
                  <c:v>6.3560606060606054E-2</c:v>
                </c:pt>
                <c:pt idx="556">
                  <c:v>6.2803030303030305E-2</c:v>
                </c:pt>
                <c:pt idx="557">
                  <c:v>6.2045454545454543E-2</c:v>
                </c:pt>
                <c:pt idx="558">
                  <c:v>6.1287878787878787E-2</c:v>
                </c:pt>
                <c:pt idx="559">
                  <c:v>6.0530303030303031E-2</c:v>
                </c:pt>
                <c:pt idx="560">
                  <c:v>5.9772727272727276E-2</c:v>
                </c:pt>
                <c:pt idx="561">
                  <c:v>5.9015151515151514E-2</c:v>
                </c:pt>
                <c:pt idx="562">
                  <c:v>5.8257575757575751E-2</c:v>
                </c:pt>
                <c:pt idx="563">
                  <c:v>5.7500000000000002E-2</c:v>
                </c:pt>
                <c:pt idx="564">
                  <c:v>5.674242424242424E-2</c:v>
                </c:pt>
                <c:pt idx="565">
                  <c:v>5.5984848484848491E-2</c:v>
                </c:pt>
                <c:pt idx="566">
                  <c:v>5.5227272727272722E-2</c:v>
                </c:pt>
                <c:pt idx="567">
                  <c:v>5.4469696969696967E-2</c:v>
                </c:pt>
                <c:pt idx="568">
                  <c:v>5.3712121212121211E-2</c:v>
                </c:pt>
                <c:pt idx="569">
                  <c:v>5.2954545454545462E-2</c:v>
                </c:pt>
                <c:pt idx="570">
                  <c:v>5.21969696969697E-2</c:v>
                </c:pt>
                <c:pt idx="571">
                  <c:v>5.1439393939393931E-2</c:v>
                </c:pt>
                <c:pt idx="572">
                  <c:v>5.0681818181818182E-2</c:v>
                </c:pt>
                <c:pt idx="573">
                  <c:v>4.9924242424242427E-2</c:v>
                </c:pt>
                <c:pt idx="574">
                  <c:v>4.9166666666666671E-2</c:v>
                </c:pt>
                <c:pt idx="575">
                  <c:v>4.8409090909090909E-2</c:v>
                </c:pt>
                <c:pt idx="576">
                  <c:v>4.7651515151515153E-2</c:v>
                </c:pt>
                <c:pt idx="577">
                  <c:v>4.6893939393939398E-2</c:v>
                </c:pt>
                <c:pt idx="578">
                  <c:v>4.6136363636363642E-2</c:v>
                </c:pt>
                <c:pt idx="579">
                  <c:v>4.537878787878788E-2</c:v>
                </c:pt>
                <c:pt idx="580">
                  <c:v>4.4621212121212131E-2</c:v>
                </c:pt>
                <c:pt idx="581">
                  <c:v>4.3863636363636362E-2</c:v>
                </c:pt>
                <c:pt idx="582">
                  <c:v>4.3106060606060606E-2</c:v>
                </c:pt>
                <c:pt idx="583">
                  <c:v>4.2348484848484851E-2</c:v>
                </c:pt>
                <c:pt idx="584">
                  <c:v>4.1590909090909095E-2</c:v>
                </c:pt>
                <c:pt idx="585">
                  <c:v>4.083333333333334E-2</c:v>
                </c:pt>
                <c:pt idx="586">
                  <c:v>4.0075757575757577E-2</c:v>
                </c:pt>
                <c:pt idx="587">
                  <c:v>3.9318181818181822E-2</c:v>
                </c:pt>
                <c:pt idx="588">
                  <c:v>3.8560606060606066E-2</c:v>
                </c:pt>
                <c:pt idx="589">
                  <c:v>3.7803030303030311E-2</c:v>
                </c:pt>
                <c:pt idx="590">
                  <c:v>3.7045454545454555E-2</c:v>
                </c:pt>
                <c:pt idx="591">
                  <c:v>3.6287878787878786E-2</c:v>
                </c:pt>
                <c:pt idx="592">
                  <c:v>3.5530303030303037E-2</c:v>
                </c:pt>
                <c:pt idx="593">
                  <c:v>3.4772727272727282E-2</c:v>
                </c:pt>
                <c:pt idx="594">
                  <c:v>3.4015151515151519E-2</c:v>
                </c:pt>
                <c:pt idx="595">
                  <c:v>3.3257575757575757E-2</c:v>
                </c:pt>
                <c:pt idx="596">
                  <c:v>3.2500000000000001E-2</c:v>
                </c:pt>
                <c:pt idx="597">
                  <c:v>3.1742424242424246E-2</c:v>
                </c:pt>
                <c:pt idx="598">
                  <c:v>3.0984848484848497E-2</c:v>
                </c:pt>
                <c:pt idx="599">
                  <c:v>3.0227272727272731E-2</c:v>
                </c:pt>
                <c:pt idx="600">
                  <c:v>2.9469696969696972E-2</c:v>
                </c:pt>
                <c:pt idx="601">
                  <c:v>2.9511784511784513E-2</c:v>
                </c:pt>
                <c:pt idx="602">
                  <c:v>2.9553872053872055E-2</c:v>
                </c:pt>
                <c:pt idx="603">
                  <c:v>2.9595959595959599E-2</c:v>
                </c:pt>
                <c:pt idx="604">
                  <c:v>2.963804713804714E-2</c:v>
                </c:pt>
                <c:pt idx="605">
                  <c:v>2.9680134680134682E-2</c:v>
                </c:pt>
                <c:pt idx="606">
                  <c:v>2.9722222222222223E-2</c:v>
                </c:pt>
                <c:pt idx="607">
                  <c:v>2.9764309764309767E-2</c:v>
                </c:pt>
                <c:pt idx="608">
                  <c:v>2.9806397306397305E-2</c:v>
                </c:pt>
                <c:pt idx="609">
                  <c:v>2.984848484848485E-2</c:v>
                </c:pt>
                <c:pt idx="610">
                  <c:v>2.9890572390572395E-2</c:v>
                </c:pt>
                <c:pt idx="611">
                  <c:v>2.9932659932659932E-2</c:v>
                </c:pt>
                <c:pt idx="612">
                  <c:v>2.9974747474747477E-2</c:v>
                </c:pt>
                <c:pt idx="613">
                  <c:v>3.0016835016835015E-2</c:v>
                </c:pt>
                <c:pt idx="614">
                  <c:v>3.0058922558922559E-2</c:v>
                </c:pt>
                <c:pt idx="615">
                  <c:v>3.0101010101010104E-2</c:v>
                </c:pt>
                <c:pt idx="616">
                  <c:v>3.0143097643097642E-2</c:v>
                </c:pt>
                <c:pt idx="617">
                  <c:v>3.0185185185185186E-2</c:v>
                </c:pt>
                <c:pt idx="618">
                  <c:v>3.0227272727272728E-2</c:v>
                </c:pt>
                <c:pt idx="619">
                  <c:v>3.0269360269360269E-2</c:v>
                </c:pt>
                <c:pt idx="620">
                  <c:v>3.031144781144781E-2</c:v>
                </c:pt>
                <c:pt idx="621">
                  <c:v>3.0353535353535355E-2</c:v>
                </c:pt>
                <c:pt idx="622">
                  <c:v>3.0395622895622896E-2</c:v>
                </c:pt>
                <c:pt idx="623">
                  <c:v>3.0437710437710437E-2</c:v>
                </c:pt>
                <c:pt idx="624">
                  <c:v>3.0479797979797982E-2</c:v>
                </c:pt>
                <c:pt idx="625">
                  <c:v>3.052188552188552E-2</c:v>
                </c:pt>
                <c:pt idx="626">
                  <c:v>3.0563973063973064E-2</c:v>
                </c:pt>
                <c:pt idx="627">
                  <c:v>3.0606060606060605E-2</c:v>
                </c:pt>
                <c:pt idx="628">
                  <c:v>3.0648148148148147E-2</c:v>
                </c:pt>
                <c:pt idx="629">
                  <c:v>3.0690235690235691E-2</c:v>
                </c:pt>
                <c:pt idx="630">
                  <c:v>3.0732323232323229E-2</c:v>
                </c:pt>
                <c:pt idx="631">
                  <c:v>3.0774410774410774E-2</c:v>
                </c:pt>
                <c:pt idx="632">
                  <c:v>3.0816498316498315E-2</c:v>
                </c:pt>
                <c:pt idx="633">
                  <c:v>3.0858585858585856E-2</c:v>
                </c:pt>
                <c:pt idx="634">
                  <c:v>3.0900673400673397E-2</c:v>
                </c:pt>
                <c:pt idx="635">
                  <c:v>3.0942760942760942E-2</c:v>
                </c:pt>
                <c:pt idx="636">
                  <c:v>3.0984848484848483E-2</c:v>
                </c:pt>
                <c:pt idx="637">
                  <c:v>3.1026936026936024E-2</c:v>
                </c:pt>
                <c:pt idx="638">
                  <c:v>3.1069023569023569E-2</c:v>
                </c:pt>
                <c:pt idx="639">
                  <c:v>3.1111111111111107E-2</c:v>
                </c:pt>
                <c:pt idx="640">
                  <c:v>3.1153198653198651E-2</c:v>
                </c:pt>
                <c:pt idx="641">
                  <c:v>3.1195286195286196E-2</c:v>
                </c:pt>
                <c:pt idx="642">
                  <c:v>3.1237373737373734E-2</c:v>
                </c:pt>
                <c:pt idx="643">
                  <c:v>3.1279461279461275E-2</c:v>
                </c:pt>
                <c:pt idx="644">
                  <c:v>3.132154882154882E-2</c:v>
                </c:pt>
                <c:pt idx="645">
                  <c:v>3.1363636363636357E-2</c:v>
                </c:pt>
                <c:pt idx="646">
                  <c:v>3.1405723905723902E-2</c:v>
                </c:pt>
                <c:pt idx="647">
                  <c:v>3.1447811447811447E-2</c:v>
                </c:pt>
                <c:pt idx="648">
                  <c:v>3.1489898989898985E-2</c:v>
                </c:pt>
                <c:pt idx="649">
                  <c:v>3.1531986531986529E-2</c:v>
                </c:pt>
                <c:pt idx="650">
                  <c:v>3.1574074074074074E-2</c:v>
                </c:pt>
                <c:pt idx="651">
                  <c:v>3.1616161616161612E-2</c:v>
                </c:pt>
                <c:pt idx="652">
                  <c:v>3.1658249158249156E-2</c:v>
                </c:pt>
                <c:pt idx="653">
                  <c:v>3.1700336700336694E-2</c:v>
                </c:pt>
                <c:pt idx="654">
                  <c:v>3.1742424242424239E-2</c:v>
                </c:pt>
                <c:pt idx="655">
                  <c:v>3.1784511784511783E-2</c:v>
                </c:pt>
                <c:pt idx="656">
                  <c:v>3.1826599326599321E-2</c:v>
                </c:pt>
                <c:pt idx="657">
                  <c:v>3.1868686868686866E-2</c:v>
                </c:pt>
                <c:pt idx="658">
                  <c:v>3.191077441077441E-2</c:v>
                </c:pt>
                <c:pt idx="659">
                  <c:v>3.1952861952861948E-2</c:v>
                </c:pt>
                <c:pt idx="660">
                  <c:v>3.1994949494949493E-2</c:v>
                </c:pt>
                <c:pt idx="661">
                  <c:v>3.2878787878787875E-2</c:v>
                </c:pt>
                <c:pt idx="662">
                  <c:v>3.3762626262626258E-2</c:v>
                </c:pt>
                <c:pt idx="663">
                  <c:v>3.4646464646464641E-2</c:v>
                </c:pt>
                <c:pt idx="664">
                  <c:v>3.5530303030303023E-2</c:v>
                </c:pt>
                <c:pt idx="665">
                  <c:v>3.6414141414141413E-2</c:v>
                </c:pt>
                <c:pt idx="666">
                  <c:v>3.7297979797979795E-2</c:v>
                </c:pt>
                <c:pt idx="667">
                  <c:v>3.8181818181818178E-2</c:v>
                </c:pt>
                <c:pt idx="668">
                  <c:v>3.906565656565656E-2</c:v>
                </c:pt>
                <c:pt idx="669">
                  <c:v>3.994949494949495E-2</c:v>
                </c:pt>
                <c:pt idx="670">
                  <c:v>4.0833333333333326E-2</c:v>
                </c:pt>
                <c:pt idx="671">
                  <c:v>4.1717171717171715E-2</c:v>
                </c:pt>
                <c:pt idx="672">
                  <c:v>4.2601010101010098E-2</c:v>
                </c:pt>
                <c:pt idx="673">
                  <c:v>4.348484848484848E-2</c:v>
                </c:pt>
                <c:pt idx="674">
                  <c:v>4.436868686868687E-2</c:v>
                </c:pt>
                <c:pt idx="675">
                  <c:v>4.5252525252525246E-2</c:v>
                </c:pt>
                <c:pt idx="676">
                  <c:v>4.6136363636363635E-2</c:v>
                </c:pt>
                <c:pt idx="677">
                  <c:v>4.7020202020202025E-2</c:v>
                </c:pt>
                <c:pt idx="678">
                  <c:v>4.79040404040404E-2</c:v>
                </c:pt>
                <c:pt idx="679">
                  <c:v>4.8787878787878783E-2</c:v>
                </c:pt>
                <c:pt idx="680">
                  <c:v>4.9671717171717172E-2</c:v>
                </c:pt>
                <c:pt idx="681">
                  <c:v>5.0555555555555555E-2</c:v>
                </c:pt>
                <c:pt idx="682">
                  <c:v>5.1439393939393931E-2</c:v>
                </c:pt>
                <c:pt idx="683">
                  <c:v>5.232323232323232E-2</c:v>
                </c:pt>
                <c:pt idx="684">
                  <c:v>5.320707070707071E-2</c:v>
                </c:pt>
                <c:pt idx="685">
                  <c:v>5.4090909090909085E-2</c:v>
                </c:pt>
                <c:pt idx="686">
                  <c:v>5.4974747474747475E-2</c:v>
                </c:pt>
                <c:pt idx="687">
                  <c:v>5.5858585858585857E-2</c:v>
                </c:pt>
                <c:pt idx="688">
                  <c:v>5.674242424242424E-2</c:v>
                </c:pt>
                <c:pt idx="689">
                  <c:v>5.7626262626262623E-2</c:v>
                </c:pt>
                <c:pt idx="690">
                  <c:v>5.8510101010101012E-2</c:v>
                </c:pt>
                <c:pt idx="691">
                  <c:v>5.9393939393939395E-2</c:v>
                </c:pt>
                <c:pt idx="692">
                  <c:v>6.027777777777777E-2</c:v>
                </c:pt>
                <c:pt idx="693">
                  <c:v>6.1161616161616167E-2</c:v>
                </c:pt>
                <c:pt idx="694">
                  <c:v>6.2045454545454543E-2</c:v>
                </c:pt>
                <c:pt idx="695">
                  <c:v>6.2929292929292918E-2</c:v>
                </c:pt>
                <c:pt idx="696">
                  <c:v>6.3813131313131322E-2</c:v>
                </c:pt>
                <c:pt idx="697">
                  <c:v>6.4696969696969697E-2</c:v>
                </c:pt>
                <c:pt idx="698">
                  <c:v>6.5580808080808073E-2</c:v>
                </c:pt>
                <c:pt idx="699">
                  <c:v>6.6464646464646462E-2</c:v>
                </c:pt>
                <c:pt idx="700">
                  <c:v>6.7348484848484852E-2</c:v>
                </c:pt>
                <c:pt idx="701">
                  <c:v>6.8232323232323228E-2</c:v>
                </c:pt>
                <c:pt idx="702">
                  <c:v>6.9116161616161603E-2</c:v>
                </c:pt>
                <c:pt idx="703">
                  <c:v>7.0000000000000007E-2</c:v>
                </c:pt>
                <c:pt idx="704">
                  <c:v>7.0883838383838382E-2</c:v>
                </c:pt>
                <c:pt idx="705">
                  <c:v>7.1767676767676758E-2</c:v>
                </c:pt>
                <c:pt idx="706">
                  <c:v>7.2651515151515161E-2</c:v>
                </c:pt>
                <c:pt idx="707">
                  <c:v>7.3535353535353537E-2</c:v>
                </c:pt>
                <c:pt idx="708">
                  <c:v>7.4419191919191913E-2</c:v>
                </c:pt>
                <c:pt idx="709">
                  <c:v>7.5303030303030302E-2</c:v>
                </c:pt>
                <c:pt idx="710">
                  <c:v>7.6186868686868678E-2</c:v>
                </c:pt>
                <c:pt idx="711">
                  <c:v>7.7070707070707067E-2</c:v>
                </c:pt>
                <c:pt idx="712">
                  <c:v>7.7954545454545457E-2</c:v>
                </c:pt>
                <c:pt idx="713">
                  <c:v>7.8838383838383846E-2</c:v>
                </c:pt>
                <c:pt idx="714">
                  <c:v>7.9722222222222222E-2</c:v>
                </c:pt>
                <c:pt idx="715">
                  <c:v>8.0606060606060598E-2</c:v>
                </c:pt>
                <c:pt idx="716">
                  <c:v>8.1489898989898973E-2</c:v>
                </c:pt>
                <c:pt idx="717">
                  <c:v>8.2373737373737377E-2</c:v>
                </c:pt>
                <c:pt idx="718">
                  <c:v>8.3257575757575766E-2</c:v>
                </c:pt>
                <c:pt idx="719">
                  <c:v>8.4141414141414142E-2</c:v>
                </c:pt>
                <c:pt idx="720">
                  <c:v>8.5025252525252532E-2</c:v>
                </c:pt>
                <c:pt idx="721">
                  <c:v>8.5193602693602696E-2</c:v>
                </c:pt>
                <c:pt idx="722">
                  <c:v>8.5361952861952861E-2</c:v>
                </c:pt>
                <c:pt idx="723">
                  <c:v>8.5530303030303026E-2</c:v>
                </c:pt>
                <c:pt idx="724">
                  <c:v>8.5698653198653205E-2</c:v>
                </c:pt>
                <c:pt idx="725">
                  <c:v>8.5867003367003356E-2</c:v>
                </c:pt>
                <c:pt idx="726">
                  <c:v>8.6035353535353534E-2</c:v>
                </c:pt>
                <c:pt idx="727">
                  <c:v>8.6203703703703713E-2</c:v>
                </c:pt>
                <c:pt idx="728">
                  <c:v>8.6372053872053864E-2</c:v>
                </c:pt>
                <c:pt idx="729">
                  <c:v>8.6540404040404043E-2</c:v>
                </c:pt>
                <c:pt idx="730">
                  <c:v>8.6708754208754207E-2</c:v>
                </c:pt>
                <c:pt idx="731">
                  <c:v>8.6877104377104372E-2</c:v>
                </c:pt>
                <c:pt idx="732">
                  <c:v>8.7045454545454551E-2</c:v>
                </c:pt>
                <c:pt idx="733">
                  <c:v>8.7213804713804716E-2</c:v>
                </c:pt>
                <c:pt idx="734">
                  <c:v>8.738215488215488E-2</c:v>
                </c:pt>
                <c:pt idx="735">
                  <c:v>8.7550505050505045E-2</c:v>
                </c:pt>
                <c:pt idx="736">
                  <c:v>8.7718855218855224E-2</c:v>
                </c:pt>
                <c:pt idx="737">
                  <c:v>8.7887205387205375E-2</c:v>
                </c:pt>
                <c:pt idx="738">
                  <c:v>8.8055555555555554E-2</c:v>
                </c:pt>
                <c:pt idx="739">
                  <c:v>8.8223905723905732E-2</c:v>
                </c:pt>
                <c:pt idx="740">
                  <c:v>8.8392255892255883E-2</c:v>
                </c:pt>
                <c:pt idx="741">
                  <c:v>8.8560606060606062E-2</c:v>
                </c:pt>
                <c:pt idx="742">
                  <c:v>8.8728956228956227E-2</c:v>
                </c:pt>
                <c:pt idx="743">
                  <c:v>8.8897306397306392E-2</c:v>
                </c:pt>
                <c:pt idx="744">
                  <c:v>8.9065656565656556E-2</c:v>
                </c:pt>
                <c:pt idx="745">
                  <c:v>8.9234006734006735E-2</c:v>
                </c:pt>
                <c:pt idx="746">
                  <c:v>8.94023569023569E-2</c:v>
                </c:pt>
                <c:pt idx="747">
                  <c:v>8.9570707070707065E-2</c:v>
                </c:pt>
                <c:pt idx="748">
                  <c:v>8.9739057239057243E-2</c:v>
                </c:pt>
                <c:pt idx="749">
                  <c:v>8.9907407407407394E-2</c:v>
                </c:pt>
                <c:pt idx="750">
                  <c:v>9.0075757575757573E-2</c:v>
                </c:pt>
                <c:pt idx="751">
                  <c:v>9.0244107744107752E-2</c:v>
                </c:pt>
                <c:pt idx="752">
                  <c:v>9.0412457912457903E-2</c:v>
                </c:pt>
                <c:pt idx="753">
                  <c:v>9.0580808080808081E-2</c:v>
                </c:pt>
                <c:pt idx="754">
                  <c:v>9.0749158249158246E-2</c:v>
                </c:pt>
                <c:pt idx="755">
                  <c:v>9.0917508417508411E-2</c:v>
                </c:pt>
                <c:pt idx="756">
                  <c:v>9.1085858585858576E-2</c:v>
                </c:pt>
                <c:pt idx="757">
                  <c:v>9.1254208754208754E-2</c:v>
                </c:pt>
                <c:pt idx="758">
                  <c:v>9.1422558922558919E-2</c:v>
                </c:pt>
                <c:pt idx="759">
                  <c:v>9.1590909090909084E-2</c:v>
                </c:pt>
                <c:pt idx="760">
                  <c:v>9.1759259259259263E-2</c:v>
                </c:pt>
                <c:pt idx="761">
                  <c:v>9.1927609427609414E-2</c:v>
                </c:pt>
                <c:pt idx="762">
                  <c:v>9.2095959595959592E-2</c:v>
                </c:pt>
                <c:pt idx="763">
                  <c:v>9.2264309764309757E-2</c:v>
                </c:pt>
                <c:pt idx="764">
                  <c:v>9.2432659932659922E-2</c:v>
                </c:pt>
                <c:pt idx="765">
                  <c:v>9.2601010101010101E-2</c:v>
                </c:pt>
                <c:pt idx="766">
                  <c:v>9.2769360269360265E-2</c:v>
                </c:pt>
                <c:pt idx="767">
                  <c:v>9.293771043771043E-2</c:v>
                </c:pt>
                <c:pt idx="768">
                  <c:v>9.3106060606060595E-2</c:v>
                </c:pt>
                <c:pt idx="769">
                  <c:v>9.3274410774410774E-2</c:v>
                </c:pt>
                <c:pt idx="770">
                  <c:v>9.3442760942760925E-2</c:v>
                </c:pt>
                <c:pt idx="771">
                  <c:v>9.3611111111111103E-2</c:v>
                </c:pt>
                <c:pt idx="772">
                  <c:v>9.3779461279461282E-2</c:v>
                </c:pt>
                <c:pt idx="773">
                  <c:v>9.3947811447811433E-2</c:v>
                </c:pt>
                <c:pt idx="774">
                  <c:v>9.4116161616161612E-2</c:v>
                </c:pt>
                <c:pt idx="775">
                  <c:v>9.4284511784511776E-2</c:v>
                </c:pt>
                <c:pt idx="776">
                  <c:v>9.4452861952861941E-2</c:v>
                </c:pt>
                <c:pt idx="777">
                  <c:v>9.462121212121212E-2</c:v>
                </c:pt>
                <c:pt idx="778">
                  <c:v>9.4789562289562285E-2</c:v>
                </c:pt>
                <c:pt idx="779">
                  <c:v>9.4957912457912449E-2</c:v>
                </c:pt>
                <c:pt idx="780">
                  <c:v>9.5126262626262614E-2</c:v>
                </c:pt>
                <c:pt idx="781">
                  <c:v>9.3905723905723895E-2</c:v>
                </c:pt>
                <c:pt idx="782">
                  <c:v>9.2685185185185176E-2</c:v>
                </c:pt>
                <c:pt idx="783">
                  <c:v>9.1464646464646457E-2</c:v>
                </c:pt>
                <c:pt idx="784">
                  <c:v>9.0244107744107724E-2</c:v>
                </c:pt>
                <c:pt idx="785">
                  <c:v>8.9023569023569019E-2</c:v>
                </c:pt>
                <c:pt idx="786">
                  <c:v>8.7803030303030299E-2</c:v>
                </c:pt>
                <c:pt idx="787">
                  <c:v>8.6582491582491566E-2</c:v>
                </c:pt>
                <c:pt idx="788">
                  <c:v>8.5361952861952861E-2</c:v>
                </c:pt>
                <c:pt idx="789">
                  <c:v>8.4141414141414128E-2</c:v>
                </c:pt>
                <c:pt idx="790">
                  <c:v>8.2920875420875423E-2</c:v>
                </c:pt>
                <c:pt idx="791">
                  <c:v>8.170033670033669E-2</c:v>
                </c:pt>
                <c:pt idx="792">
                  <c:v>8.0479797979797971E-2</c:v>
                </c:pt>
                <c:pt idx="793">
                  <c:v>7.9259259259259238E-2</c:v>
                </c:pt>
                <c:pt idx="794">
                  <c:v>7.8038720538720532E-2</c:v>
                </c:pt>
                <c:pt idx="795">
                  <c:v>7.6818181818181813E-2</c:v>
                </c:pt>
                <c:pt idx="796">
                  <c:v>7.5597643097643094E-2</c:v>
                </c:pt>
                <c:pt idx="797">
                  <c:v>7.4377104377104375E-2</c:v>
                </c:pt>
                <c:pt idx="798">
                  <c:v>7.3156565656565642E-2</c:v>
                </c:pt>
                <c:pt idx="799">
                  <c:v>7.1936026936026923E-2</c:v>
                </c:pt>
                <c:pt idx="800">
                  <c:v>7.0715488215488204E-2</c:v>
                </c:pt>
                <c:pt idx="801">
                  <c:v>6.9494949494949484E-2</c:v>
                </c:pt>
                <c:pt idx="802">
                  <c:v>6.8274410774410779E-2</c:v>
                </c:pt>
                <c:pt idx="803">
                  <c:v>6.7053872053872046E-2</c:v>
                </c:pt>
                <c:pt idx="804">
                  <c:v>6.5833333333333327E-2</c:v>
                </c:pt>
                <c:pt idx="805">
                  <c:v>6.4612794612794608E-2</c:v>
                </c:pt>
                <c:pt idx="806">
                  <c:v>6.3392255892255889E-2</c:v>
                </c:pt>
                <c:pt idx="807">
                  <c:v>6.217171717171717E-2</c:v>
                </c:pt>
                <c:pt idx="808">
                  <c:v>6.095117845117845E-2</c:v>
                </c:pt>
                <c:pt idx="809">
                  <c:v>5.9730639730639731E-2</c:v>
                </c:pt>
                <c:pt idx="810">
                  <c:v>5.8510101010101005E-2</c:v>
                </c:pt>
                <c:pt idx="811">
                  <c:v>5.7289562289562286E-2</c:v>
                </c:pt>
                <c:pt idx="812">
                  <c:v>5.606902356902356E-2</c:v>
                </c:pt>
                <c:pt idx="813">
                  <c:v>5.4848484848484841E-2</c:v>
                </c:pt>
                <c:pt idx="814">
                  <c:v>5.3627946127946122E-2</c:v>
                </c:pt>
                <c:pt idx="815">
                  <c:v>5.2407407407407396E-2</c:v>
                </c:pt>
                <c:pt idx="816">
                  <c:v>5.118686868686869E-2</c:v>
                </c:pt>
                <c:pt idx="817">
                  <c:v>4.9966329966329964E-2</c:v>
                </c:pt>
                <c:pt idx="818">
                  <c:v>4.8745791245791238E-2</c:v>
                </c:pt>
                <c:pt idx="819">
                  <c:v>4.7525252525252519E-2</c:v>
                </c:pt>
                <c:pt idx="820">
                  <c:v>4.63047138047138E-2</c:v>
                </c:pt>
                <c:pt idx="821">
                  <c:v>4.5084175084175081E-2</c:v>
                </c:pt>
                <c:pt idx="822">
                  <c:v>4.3863636363636355E-2</c:v>
                </c:pt>
                <c:pt idx="823">
                  <c:v>4.2643097643097636E-2</c:v>
                </c:pt>
                <c:pt idx="824">
                  <c:v>4.1422558922558923E-2</c:v>
                </c:pt>
                <c:pt idx="825">
                  <c:v>4.0202020202020197E-2</c:v>
                </c:pt>
                <c:pt idx="826">
                  <c:v>3.8981481481481485E-2</c:v>
                </c:pt>
                <c:pt idx="827">
                  <c:v>3.7760942760942759E-2</c:v>
                </c:pt>
                <c:pt idx="828">
                  <c:v>3.654040404040404E-2</c:v>
                </c:pt>
                <c:pt idx="829">
                  <c:v>3.5319865319865314E-2</c:v>
                </c:pt>
                <c:pt idx="830">
                  <c:v>3.4099326599326595E-2</c:v>
                </c:pt>
                <c:pt idx="831">
                  <c:v>3.2878787878787875E-2</c:v>
                </c:pt>
                <c:pt idx="832">
                  <c:v>3.1658249158249149E-2</c:v>
                </c:pt>
                <c:pt idx="833">
                  <c:v>3.0437710437710441E-2</c:v>
                </c:pt>
                <c:pt idx="834">
                  <c:v>2.9217171717171714E-2</c:v>
                </c:pt>
                <c:pt idx="835">
                  <c:v>2.7996632996632988E-2</c:v>
                </c:pt>
                <c:pt idx="836">
                  <c:v>2.677609427609428E-2</c:v>
                </c:pt>
                <c:pt idx="837">
                  <c:v>2.5555555555555554E-2</c:v>
                </c:pt>
                <c:pt idx="838">
                  <c:v>2.4335016835016841E-2</c:v>
                </c:pt>
                <c:pt idx="839">
                  <c:v>2.3114478114478101E-2</c:v>
                </c:pt>
                <c:pt idx="840">
                  <c:v>2.1893939393939396E-2</c:v>
                </c:pt>
                <c:pt idx="841">
                  <c:v>2.1936026936026937E-2</c:v>
                </c:pt>
                <c:pt idx="842">
                  <c:v>2.1978114478114479E-2</c:v>
                </c:pt>
                <c:pt idx="843">
                  <c:v>2.202020202020202E-2</c:v>
                </c:pt>
                <c:pt idx="844">
                  <c:v>2.2062289562289564E-2</c:v>
                </c:pt>
                <c:pt idx="845">
                  <c:v>2.2104377104377106E-2</c:v>
                </c:pt>
                <c:pt idx="846">
                  <c:v>2.2146464646464647E-2</c:v>
                </c:pt>
                <c:pt idx="847">
                  <c:v>2.2188552188552191E-2</c:v>
                </c:pt>
                <c:pt idx="848">
                  <c:v>2.2230639730639729E-2</c:v>
                </c:pt>
                <c:pt idx="849">
                  <c:v>2.2272727272727274E-2</c:v>
                </c:pt>
                <c:pt idx="850">
                  <c:v>2.2314814814814819E-2</c:v>
                </c:pt>
                <c:pt idx="851">
                  <c:v>2.235690235690236E-2</c:v>
                </c:pt>
                <c:pt idx="852">
                  <c:v>2.2398989898989901E-2</c:v>
                </c:pt>
                <c:pt idx="853">
                  <c:v>2.2441077441077442E-2</c:v>
                </c:pt>
                <c:pt idx="854">
                  <c:v>2.2483164983164987E-2</c:v>
                </c:pt>
                <c:pt idx="855">
                  <c:v>2.2525252525252525E-2</c:v>
                </c:pt>
                <c:pt idx="856">
                  <c:v>2.2567340067340069E-2</c:v>
                </c:pt>
                <c:pt idx="857">
                  <c:v>2.2609427609427614E-2</c:v>
                </c:pt>
                <c:pt idx="858">
                  <c:v>2.2651515151515152E-2</c:v>
                </c:pt>
                <c:pt idx="859">
                  <c:v>2.2693602693602696E-2</c:v>
                </c:pt>
                <c:pt idx="860">
                  <c:v>2.2735690235690238E-2</c:v>
                </c:pt>
                <c:pt idx="861">
                  <c:v>2.2777777777777779E-2</c:v>
                </c:pt>
                <c:pt idx="862">
                  <c:v>2.281986531986532E-2</c:v>
                </c:pt>
                <c:pt idx="863">
                  <c:v>2.2861952861952865E-2</c:v>
                </c:pt>
                <c:pt idx="864">
                  <c:v>2.2904040404040406E-2</c:v>
                </c:pt>
                <c:pt idx="865">
                  <c:v>2.2946127946127947E-2</c:v>
                </c:pt>
                <c:pt idx="866">
                  <c:v>2.2988215488215492E-2</c:v>
                </c:pt>
                <c:pt idx="867">
                  <c:v>2.3030303030303029E-2</c:v>
                </c:pt>
                <c:pt idx="868">
                  <c:v>2.3072390572390574E-2</c:v>
                </c:pt>
                <c:pt idx="869">
                  <c:v>2.3114478114478119E-2</c:v>
                </c:pt>
                <c:pt idx="870">
                  <c:v>2.315656565656566E-2</c:v>
                </c:pt>
                <c:pt idx="871">
                  <c:v>2.3198653198653201E-2</c:v>
                </c:pt>
                <c:pt idx="872">
                  <c:v>2.3240740740740742E-2</c:v>
                </c:pt>
                <c:pt idx="873">
                  <c:v>2.3282828282828287E-2</c:v>
                </c:pt>
                <c:pt idx="874">
                  <c:v>2.3324915824915825E-2</c:v>
                </c:pt>
                <c:pt idx="875">
                  <c:v>2.3367003367003369E-2</c:v>
                </c:pt>
                <c:pt idx="876">
                  <c:v>2.3409090909090914E-2</c:v>
                </c:pt>
                <c:pt idx="877">
                  <c:v>2.3451178451178452E-2</c:v>
                </c:pt>
                <c:pt idx="878">
                  <c:v>2.3493265993265997E-2</c:v>
                </c:pt>
                <c:pt idx="879">
                  <c:v>2.3535353535353538E-2</c:v>
                </c:pt>
                <c:pt idx="880">
                  <c:v>2.3577441077441079E-2</c:v>
                </c:pt>
                <c:pt idx="881">
                  <c:v>2.361952861952862E-2</c:v>
                </c:pt>
                <c:pt idx="882">
                  <c:v>2.3661616161616165E-2</c:v>
                </c:pt>
                <c:pt idx="883">
                  <c:v>2.3703703703703706E-2</c:v>
                </c:pt>
                <c:pt idx="884">
                  <c:v>2.3745791245791247E-2</c:v>
                </c:pt>
                <c:pt idx="885">
                  <c:v>2.3787878787878792E-2</c:v>
                </c:pt>
                <c:pt idx="886">
                  <c:v>2.382996632996633E-2</c:v>
                </c:pt>
                <c:pt idx="887">
                  <c:v>2.3872053872053874E-2</c:v>
                </c:pt>
                <c:pt idx="888">
                  <c:v>2.3914141414141419E-2</c:v>
                </c:pt>
                <c:pt idx="889">
                  <c:v>2.3956228956228957E-2</c:v>
                </c:pt>
                <c:pt idx="890">
                  <c:v>2.3998316498316501E-2</c:v>
                </c:pt>
                <c:pt idx="891">
                  <c:v>2.4040404040404043E-2</c:v>
                </c:pt>
                <c:pt idx="892">
                  <c:v>2.4082491582491584E-2</c:v>
                </c:pt>
                <c:pt idx="893">
                  <c:v>2.4124579124579125E-2</c:v>
                </c:pt>
                <c:pt idx="894">
                  <c:v>2.416666666666667E-2</c:v>
                </c:pt>
                <c:pt idx="895">
                  <c:v>2.4208754208754214E-2</c:v>
                </c:pt>
                <c:pt idx="896">
                  <c:v>2.4250841750841752E-2</c:v>
                </c:pt>
                <c:pt idx="897">
                  <c:v>2.4292929292929297E-2</c:v>
                </c:pt>
                <c:pt idx="898">
                  <c:v>2.4335016835016838E-2</c:v>
                </c:pt>
                <c:pt idx="899">
                  <c:v>2.4377104377104379E-2</c:v>
                </c:pt>
                <c:pt idx="900">
                  <c:v>2.441919191919192E-2</c:v>
                </c:pt>
                <c:pt idx="901">
                  <c:v>2.4335016835016838E-2</c:v>
                </c:pt>
                <c:pt idx="902">
                  <c:v>2.4250841750841752E-2</c:v>
                </c:pt>
                <c:pt idx="903">
                  <c:v>2.416666666666667E-2</c:v>
                </c:pt>
                <c:pt idx="904">
                  <c:v>2.4082491582491587E-2</c:v>
                </c:pt>
                <c:pt idx="905">
                  <c:v>2.3998316498316501E-2</c:v>
                </c:pt>
                <c:pt idx="906">
                  <c:v>2.3914141414141419E-2</c:v>
                </c:pt>
                <c:pt idx="907">
                  <c:v>2.382996632996633E-2</c:v>
                </c:pt>
                <c:pt idx="908">
                  <c:v>2.3745791245791247E-2</c:v>
                </c:pt>
                <c:pt idx="909">
                  <c:v>2.3661616161616165E-2</c:v>
                </c:pt>
                <c:pt idx="910">
                  <c:v>2.3577441077441079E-2</c:v>
                </c:pt>
                <c:pt idx="911">
                  <c:v>2.3493265993265997E-2</c:v>
                </c:pt>
                <c:pt idx="912">
                  <c:v>2.3409090909090914E-2</c:v>
                </c:pt>
                <c:pt idx="913">
                  <c:v>2.3324915824915825E-2</c:v>
                </c:pt>
                <c:pt idx="914">
                  <c:v>2.3240740740740742E-2</c:v>
                </c:pt>
                <c:pt idx="915">
                  <c:v>2.3156565656565656E-2</c:v>
                </c:pt>
                <c:pt idx="916">
                  <c:v>2.3072390572390574E-2</c:v>
                </c:pt>
                <c:pt idx="917">
                  <c:v>2.2988215488215492E-2</c:v>
                </c:pt>
                <c:pt idx="918">
                  <c:v>2.2904040404040406E-2</c:v>
                </c:pt>
                <c:pt idx="919">
                  <c:v>2.281986531986532E-2</c:v>
                </c:pt>
                <c:pt idx="920">
                  <c:v>2.2735690235690238E-2</c:v>
                </c:pt>
                <c:pt idx="921">
                  <c:v>2.2651515151515152E-2</c:v>
                </c:pt>
                <c:pt idx="922">
                  <c:v>2.2567340067340069E-2</c:v>
                </c:pt>
                <c:pt idx="923">
                  <c:v>2.2483164983164987E-2</c:v>
                </c:pt>
                <c:pt idx="924">
                  <c:v>2.2398989898989901E-2</c:v>
                </c:pt>
                <c:pt idx="925">
                  <c:v>2.2314814814814819E-2</c:v>
                </c:pt>
                <c:pt idx="926">
                  <c:v>2.2230639730639729E-2</c:v>
                </c:pt>
                <c:pt idx="927">
                  <c:v>2.2146464646464647E-2</c:v>
                </c:pt>
                <c:pt idx="928">
                  <c:v>2.2062289562289564E-2</c:v>
                </c:pt>
                <c:pt idx="929">
                  <c:v>2.1978114478114479E-2</c:v>
                </c:pt>
                <c:pt idx="930">
                  <c:v>2.1893939393939396E-2</c:v>
                </c:pt>
                <c:pt idx="931">
                  <c:v>2.1809764309764314E-2</c:v>
                </c:pt>
                <c:pt idx="932">
                  <c:v>2.1725589225589224E-2</c:v>
                </c:pt>
                <c:pt idx="933">
                  <c:v>2.1641414141414142E-2</c:v>
                </c:pt>
                <c:pt idx="934">
                  <c:v>2.155723905723906E-2</c:v>
                </c:pt>
                <c:pt idx="935">
                  <c:v>2.1473063973063974E-2</c:v>
                </c:pt>
                <c:pt idx="936">
                  <c:v>2.1388888888888891E-2</c:v>
                </c:pt>
                <c:pt idx="937">
                  <c:v>2.1304713804713809E-2</c:v>
                </c:pt>
                <c:pt idx="938">
                  <c:v>2.122053872053872E-2</c:v>
                </c:pt>
                <c:pt idx="939">
                  <c:v>2.1136363636363637E-2</c:v>
                </c:pt>
                <c:pt idx="940">
                  <c:v>2.1052188552188551E-2</c:v>
                </c:pt>
                <c:pt idx="941">
                  <c:v>2.0968013468013469E-2</c:v>
                </c:pt>
                <c:pt idx="942">
                  <c:v>2.0883838383838386E-2</c:v>
                </c:pt>
                <c:pt idx="943">
                  <c:v>2.0799663299663301E-2</c:v>
                </c:pt>
                <c:pt idx="944">
                  <c:v>2.0715488215488218E-2</c:v>
                </c:pt>
                <c:pt idx="945">
                  <c:v>2.0631313131313129E-2</c:v>
                </c:pt>
                <c:pt idx="946">
                  <c:v>2.0547138047138046E-2</c:v>
                </c:pt>
                <c:pt idx="947">
                  <c:v>2.0462962962962964E-2</c:v>
                </c:pt>
                <c:pt idx="948">
                  <c:v>2.0378787878787878E-2</c:v>
                </c:pt>
                <c:pt idx="949">
                  <c:v>2.0294612794612796E-2</c:v>
                </c:pt>
                <c:pt idx="950">
                  <c:v>2.0210437710437713E-2</c:v>
                </c:pt>
                <c:pt idx="951">
                  <c:v>2.0126262626262624E-2</c:v>
                </c:pt>
                <c:pt idx="952">
                  <c:v>2.0042087542087542E-2</c:v>
                </c:pt>
                <c:pt idx="953">
                  <c:v>1.9957912457912459E-2</c:v>
                </c:pt>
                <c:pt idx="954">
                  <c:v>1.9873737373737373E-2</c:v>
                </c:pt>
                <c:pt idx="955">
                  <c:v>1.9789562289562291E-2</c:v>
                </c:pt>
                <c:pt idx="956">
                  <c:v>1.9705387205387209E-2</c:v>
                </c:pt>
                <c:pt idx="957">
                  <c:v>1.9621212121212119E-2</c:v>
                </c:pt>
                <c:pt idx="958">
                  <c:v>1.9537037037037037E-2</c:v>
                </c:pt>
                <c:pt idx="959">
                  <c:v>1.9452861952861951E-2</c:v>
                </c:pt>
                <c:pt idx="960">
                  <c:v>1.9368686868686869E-2</c:v>
                </c:pt>
                <c:pt idx="961">
                  <c:v>1.9284511784511786E-2</c:v>
                </c:pt>
                <c:pt idx="962">
                  <c:v>1.92003367003367E-2</c:v>
                </c:pt>
                <c:pt idx="963">
                  <c:v>1.9116161616161618E-2</c:v>
                </c:pt>
                <c:pt idx="964">
                  <c:v>1.9031986531986532E-2</c:v>
                </c:pt>
                <c:pt idx="965">
                  <c:v>1.8947811447811446E-2</c:v>
                </c:pt>
                <c:pt idx="966">
                  <c:v>1.8863636363636364E-2</c:v>
                </c:pt>
                <c:pt idx="967">
                  <c:v>1.8779461279461278E-2</c:v>
                </c:pt>
                <c:pt idx="968">
                  <c:v>1.8695286195286195E-2</c:v>
                </c:pt>
                <c:pt idx="969">
                  <c:v>1.8611111111111113E-2</c:v>
                </c:pt>
                <c:pt idx="970">
                  <c:v>1.8526936026936024E-2</c:v>
                </c:pt>
                <c:pt idx="971">
                  <c:v>1.8442760942760941E-2</c:v>
                </c:pt>
                <c:pt idx="972">
                  <c:v>1.8358585858585859E-2</c:v>
                </c:pt>
                <c:pt idx="973">
                  <c:v>1.8274410774410773E-2</c:v>
                </c:pt>
                <c:pt idx="974">
                  <c:v>1.8190235690235691E-2</c:v>
                </c:pt>
                <c:pt idx="975">
                  <c:v>1.8106060606060608E-2</c:v>
                </c:pt>
                <c:pt idx="976">
                  <c:v>1.8021885521885519E-2</c:v>
                </c:pt>
                <c:pt idx="977">
                  <c:v>1.7937710437710436E-2</c:v>
                </c:pt>
                <c:pt idx="978">
                  <c:v>1.7853535353535354E-2</c:v>
                </c:pt>
                <c:pt idx="979">
                  <c:v>1.7769360269360268E-2</c:v>
                </c:pt>
                <c:pt idx="980">
                  <c:v>1.7685185185185186E-2</c:v>
                </c:pt>
                <c:pt idx="981">
                  <c:v>1.76010101010101E-2</c:v>
                </c:pt>
                <c:pt idx="982">
                  <c:v>1.7516835016835017E-2</c:v>
                </c:pt>
                <c:pt idx="983">
                  <c:v>1.7432659932659932E-2</c:v>
                </c:pt>
                <c:pt idx="984">
                  <c:v>1.7348484848484846E-2</c:v>
                </c:pt>
                <c:pt idx="985">
                  <c:v>1.7264309764309763E-2</c:v>
                </c:pt>
                <c:pt idx="986">
                  <c:v>1.7180134680134681E-2</c:v>
                </c:pt>
                <c:pt idx="987">
                  <c:v>1.7095959595959595E-2</c:v>
                </c:pt>
                <c:pt idx="988">
                  <c:v>1.7011784511784513E-2</c:v>
                </c:pt>
                <c:pt idx="989">
                  <c:v>1.6927609427609427E-2</c:v>
                </c:pt>
                <c:pt idx="990">
                  <c:v>1.6843434343434341E-2</c:v>
                </c:pt>
                <c:pt idx="991">
                  <c:v>1.6759259259259258E-2</c:v>
                </c:pt>
                <c:pt idx="992">
                  <c:v>1.6675084175084173E-2</c:v>
                </c:pt>
                <c:pt idx="993">
                  <c:v>1.659090909090909E-2</c:v>
                </c:pt>
                <c:pt idx="994">
                  <c:v>1.6506734006734008E-2</c:v>
                </c:pt>
                <c:pt idx="995">
                  <c:v>1.6422558922558922E-2</c:v>
                </c:pt>
                <c:pt idx="996">
                  <c:v>1.6338383838383836E-2</c:v>
                </c:pt>
                <c:pt idx="997">
                  <c:v>1.6254208754208754E-2</c:v>
                </c:pt>
                <c:pt idx="998">
                  <c:v>1.6170033670033671E-2</c:v>
                </c:pt>
                <c:pt idx="999">
                  <c:v>1.6085858585858585E-2</c:v>
                </c:pt>
                <c:pt idx="1000">
                  <c:v>1.6001683501683499E-2</c:v>
                </c:pt>
                <c:pt idx="1001">
                  <c:v>1.5917508417508417E-2</c:v>
                </c:pt>
                <c:pt idx="1002">
                  <c:v>1.5833333333333331E-2</c:v>
                </c:pt>
                <c:pt idx="1003">
                  <c:v>1.5749158249158249E-2</c:v>
                </c:pt>
                <c:pt idx="1004">
                  <c:v>1.5664983164983163E-2</c:v>
                </c:pt>
                <c:pt idx="1005">
                  <c:v>1.5580808080808081E-2</c:v>
                </c:pt>
                <c:pt idx="1006">
                  <c:v>1.5496632996632996E-2</c:v>
                </c:pt>
                <c:pt idx="1007">
                  <c:v>1.5412457912457911E-2</c:v>
                </c:pt>
                <c:pt idx="1008">
                  <c:v>1.5328282828282828E-2</c:v>
                </c:pt>
                <c:pt idx="1009">
                  <c:v>1.5244107744107744E-2</c:v>
                </c:pt>
                <c:pt idx="1010">
                  <c:v>1.5159932659932658E-2</c:v>
                </c:pt>
                <c:pt idx="1011">
                  <c:v>1.5075757575757576E-2</c:v>
                </c:pt>
                <c:pt idx="1012">
                  <c:v>1.499158249158249E-2</c:v>
                </c:pt>
                <c:pt idx="1013">
                  <c:v>1.4907407407407406E-2</c:v>
                </c:pt>
                <c:pt idx="1014">
                  <c:v>1.4823232323232323E-2</c:v>
                </c:pt>
                <c:pt idx="1015">
                  <c:v>1.4739057239057237E-2</c:v>
                </c:pt>
                <c:pt idx="1016">
                  <c:v>1.4654882154882153E-2</c:v>
                </c:pt>
                <c:pt idx="1017">
                  <c:v>1.4570707070707069E-2</c:v>
                </c:pt>
                <c:pt idx="1018">
                  <c:v>1.4486531986531985E-2</c:v>
                </c:pt>
                <c:pt idx="1019">
                  <c:v>1.4402356902356901E-2</c:v>
                </c:pt>
                <c:pt idx="1020">
                  <c:v>1.4318181818181817E-2</c:v>
                </c:pt>
                <c:pt idx="1021">
                  <c:v>1.414983164983165E-2</c:v>
                </c:pt>
                <c:pt idx="1022">
                  <c:v>1.398148148148148E-2</c:v>
                </c:pt>
                <c:pt idx="1023">
                  <c:v>1.3813131313131312E-2</c:v>
                </c:pt>
                <c:pt idx="1024">
                  <c:v>1.3644781144781144E-2</c:v>
                </c:pt>
                <c:pt idx="1025">
                  <c:v>1.3476430976430975E-2</c:v>
                </c:pt>
                <c:pt idx="1026">
                  <c:v>1.3308080808080807E-2</c:v>
                </c:pt>
                <c:pt idx="1027">
                  <c:v>1.3139730639730639E-2</c:v>
                </c:pt>
                <c:pt idx="1028">
                  <c:v>1.297138047138047E-2</c:v>
                </c:pt>
                <c:pt idx="1029">
                  <c:v>1.28030303030303E-2</c:v>
                </c:pt>
                <c:pt idx="1030">
                  <c:v>1.2634680134680134E-2</c:v>
                </c:pt>
                <c:pt idx="1031">
                  <c:v>1.2466329966329966E-2</c:v>
                </c:pt>
                <c:pt idx="1032">
                  <c:v>1.2297979797979797E-2</c:v>
                </c:pt>
                <c:pt idx="1033">
                  <c:v>1.2129629629629629E-2</c:v>
                </c:pt>
                <c:pt idx="1034">
                  <c:v>1.1961279461279459E-2</c:v>
                </c:pt>
                <c:pt idx="1035">
                  <c:v>1.1792929292929293E-2</c:v>
                </c:pt>
                <c:pt idx="1036">
                  <c:v>1.1624579124579123E-2</c:v>
                </c:pt>
                <c:pt idx="1037">
                  <c:v>1.1456228956228954E-2</c:v>
                </c:pt>
                <c:pt idx="1038">
                  <c:v>1.1287878787878788E-2</c:v>
                </c:pt>
                <c:pt idx="1039">
                  <c:v>1.1119528619528618E-2</c:v>
                </c:pt>
                <c:pt idx="1040">
                  <c:v>1.0951178451178451E-2</c:v>
                </c:pt>
                <c:pt idx="1041">
                  <c:v>1.0782828282828283E-2</c:v>
                </c:pt>
                <c:pt idx="1042">
                  <c:v>1.0614478114478113E-2</c:v>
                </c:pt>
                <c:pt idx="1043">
                  <c:v>1.0446127946127946E-2</c:v>
                </c:pt>
                <c:pt idx="1044">
                  <c:v>1.0277777777777778E-2</c:v>
                </c:pt>
                <c:pt idx="1045">
                  <c:v>1.0109427609427608E-2</c:v>
                </c:pt>
                <c:pt idx="1046">
                  <c:v>9.9410774410774397E-3</c:v>
                </c:pt>
                <c:pt idx="1047">
                  <c:v>9.7727272727272732E-3</c:v>
                </c:pt>
                <c:pt idx="1048">
                  <c:v>9.6043771043771049E-3</c:v>
                </c:pt>
                <c:pt idx="1049">
                  <c:v>9.4360269360269349E-3</c:v>
                </c:pt>
                <c:pt idx="1050">
                  <c:v>9.2676767676767666E-3</c:v>
                </c:pt>
                <c:pt idx="1051">
                  <c:v>9.0993265993266001E-3</c:v>
                </c:pt>
                <c:pt idx="1052">
                  <c:v>8.9309764309764301E-3</c:v>
                </c:pt>
                <c:pt idx="1053">
                  <c:v>8.7626262626262618E-3</c:v>
                </c:pt>
                <c:pt idx="1054">
                  <c:v>8.5942760942760953E-3</c:v>
                </c:pt>
                <c:pt idx="1055">
                  <c:v>8.4259259259259253E-3</c:v>
                </c:pt>
                <c:pt idx="1056">
                  <c:v>8.2575757575757587E-3</c:v>
                </c:pt>
                <c:pt idx="1057">
                  <c:v>8.0892255892255887E-3</c:v>
                </c:pt>
                <c:pt idx="1058">
                  <c:v>7.9208754208754204E-3</c:v>
                </c:pt>
                <c:pt idx="1059">
                  <c:v>7.7525252525252521E-3</c:v>
                </c:pt>
                <c:pt idx="1060">
                  <c:v>7.5841750841750839E-3</c:v>
                </c:pt>
                <c:pt idx="1061">
                  <c:v>7.4158249158249156E-3</c:v>
                </c:pt>
                <c:pt idx="1062">
                  <c:v>7.2474747474747482E-3</c:v>
                </c:pt>
                <c:pt idx="1063">
                  <c:v>7.079124579124579E-3</c:v>
                </c:pt>
                <c:pt idx="1064">
                  <c:v>6.9107744107744099E-3</c:v>
                </c:pt>
                <c:pt idx="1065">
                  <c:v>6.7424242424242425E-3</c:v>
                </c:pt>
                <c:pt idx="1066">
                  <c:v>6.5740740740740742E-3</c:v>
                </c:pt>
                <c:pt idx="1067">
                  <c:v>6.405723905723905E-3</c:v>
                </c:pt>
                <c:pt idx="1068">
                  <c:v>6.2373737373737376E-3</c:v>
                </c:pt>
                <c:pt idx="1069">
                  <c:v>6.0690235690235694E-3</c:v>
                </c:pt>
                <c:pt idx="1070">
                  <c:v>5.9006734006734011E-3</c:v>
                </c:pt>
                <c:pt idx="1071">
                  <c:v>5.7323232323232328E-3</c:v>
                </c:pt>
                <c:pt idx="1072">
                  <c:v>5.5639730639730637E-3</c:v>
                </c:pt>
                <c:pt idx="1073">
                  <c:v>5.3956228956228963E-3</c:v>
                </c:pt>
                <c:pt idx="1074">
                  <c:v>5.2272727272727288E-3</c:v>
                </c:pt>
                <c:pt idx="1075">
                  <c:v>5.0589225589225588E-3</c:v>
                </c:pt>
                <c:pt idx="1076">
                  <c:v>4.8905723905723897E-3</c:v>
                </c:pt>
                <c:pt idx="1077">
                  <c:v>4.7222222222222223E-3</c:v>
                </c:pt>
                <c:pt idx="1078">
                  <c:v>4.5538720538720523E-3</c:v>
                </c:pt>
                <c:pt idx="1079">
                  <c:v>4.3855218855218866E-3</c:v>
                </c:pt>
                <c:pt idx="1080">
                  <c:v>4.2171717171717166E-3</c:v>
                </c:pt>
                <c:pt idx="1081">
                  <c:v>4.2171717171717166E-3</c:v>
                </c:pt>
                <c:pt idx="1082">
                  <c:v>4.2171717171717166E-3</c:v>
                </c:pt>
                <c:pt idx="1083">
                  <c:v>4.2171717171717166E-3</c:v>
                </c:pt>
                <c:pt idx="1084">
                  <c:v>4.2171717171717166E-3</c:v>
                </c:pt>
                <c:pt idx="1085">
                  <c:v>4.2171717171717166E-3</c:v>
                </c:pt>
                <c:pt idx="1086">
                  <c:v>4.2171717171717166E-3</c:v>
                </c:pt>
                <c:pt idx="1087">
                  <c:v>4.2171717171717166E-3</c:v>
                </c:pt>
                <c:pt idx="1088">
                  <c:v>4.2171717171717166E-3</c:v>
                </c:pt>
                <c:pt idx="1089">
                  <c:v>4.2171717171717166E-3</c:v>
                </c:pt>
                <c:pt idx="1090">
                  <c:v>4.2171717171717166E-3</c:v>
                </c:pt>
                <c:pt idx="1091">
                  <c:v>4.2171717171717166E-3</c:v>
                </c:pt>
                <c:pt idx="1092">
                  <c:v>4.2171717171717166E-3</c:v>
                </c:pt>
                <c:pt idx="1093">
                  <c:v>4.2171717171717166E-3</c:v>
                </c:pt>
                <c:pt idx="1094">
                  <c:v>4.2171717171717166E-3</c:v>
                </c:pt>
                <c:pt idx="1095">
                  <c:v>4.2171717171717166E-3</c:v>
                </c:pt>
                <c:pt idx="1096">
                  <c:v>4.2171717171717166E-3</c:v>
                </c:pt>
                <c:pt idx="1097">
                  <c:v>4.2171717171717166E-3</c:v>
                </c:pt>
                <c:pt idx="1098">
                  <c:v>4.2171717171717166E-3</c:v>
                </c:pt>
                <c:pt idx="1099">
                  <c:v>4.2171717171717166E-3</c:v>
                </c:pt>
                <c:pt idx="1100">
                  <c:v>4.2171717171717166E-3</c:v>
                </c:pt>
                <c:pt idx="1101">
                  <c:v>4.2171717171717166E-3</c:v>
                </c:pt>
                <c:pt idx="1102">
                  <c:v>4.2171717171717166E-3</c:v>
                </c:pt>
                <c:pt idx="1103">
                  <c:v>4.2171717171717166E-3</c:v>
                </c:pt>
                <c:pt idx="1104">
                  <c:v>4.2171717171717166E-3</c:v>
                </c:pt>
                <c:pt idx="1105">
                  <c:v>4.2171717171717166E-3</c:v>
                </c:pt>
                <c:pt idx="1106">
                  <c:v>4.2171717171717166E-3</c:v>
                </c:pt>
                <c:pt idx="1107">
                  <c:v>4.2171717171717166E-3</c:v>
                </c:pt>
                <c:pt idx="1108">
                  <c:v>4.2171717171717166E-3</c:v>
                </c:pt>
                <c:pt idx="1109">
                  <c:v>4.2171717171717166E-3</c:v>
                </c:pt>
                <c:pt idx="1110">
                  <c:v>4.2171717171717166E-3</c:v>
                </c:pt>
                <c:pt idx="1111">
                  <c:v>4.2171717171717166E-3</c:v>
                </c:pt>
                <c:pt idx="1112">
                  <c:v>4.2171717171717166E-3</c:v>
                </c:pt>
                <c:pt idx="1113">
                  <c:v>4.2171717171717166E-3</c:v>
                </c:pt>
                <c:pt idx="1114">
                  <c:v>4.2171717171717166E-3</c:v>
                </c:pt>
                <c:pt idx="1115">
                  <c:v>4.2171717171717166E-3</c:v>
                </c:pt>
                <c:pt idx="1116">
                  <c:v>4.2171717171717166E-3</c:v>
                </c:pt>
                <c:pt idx="1117">
                  <c:v>4.2171717171717166E-3</c:v>
                </c:pt>
                <c:pt idx="1118">
                  <c:v>4.2171717171717166E-3</c:v>
                </c:pt>
                <c:pt idx="1119">
                  <c:v>4.2171717171717166E-3</c:v>
                </c:pt>
                <c:pt idx="1120">
                  <c:v>4.2171717171717166E-3</c:v>
                </c:pt>
                <c:pt idx="1121">
                  <c:v>4.2171717171717166E-3</c:v>
                </c:pt>
                <c:pt idx="1122">
                  <c:v>4.2171717171717166E-3</c:v>
                </c:pt>
                <c:pt idx="1123">
                  <c:v>4.2171717171717166E-3</c:v>
                </c:pt>
                <c:pt idx="1124">
                  <c:v>4.2171717171717166E-3</c:v>
                </c:pt>
                <c:pt idx="1125">
                  <c:v>4.2171717171717166E-3</c:v>
                </c:pt>
                <c:pt idx="1126">
                  <c:v>4.2171717171717166E-3</c:v>
                </c:pt>
                <c:pt idx="1127">
                  <c:v>4.2171717171717166E-3</c:v>
                </c:pt>
                <c:pt idx="1128">
                  <c:v>4.2171717171717166E-3</c:v>
                </c:pt>
                <c:pt idx="1129">
                  <c:v>4.2171717171717166E-3</c:v>
                </c:pt>
                <c:pt idx="1130">
                  <c:v>4.2171717171717166E-3</c:v>
                </c:pt>
                <c:pt idx="1131">
                  <c:v>4.2171717171717166E-3</c:v>
                </c:pt>
                <c:pt idx="1132">
                  <c:v>4.2171717171717166E-3</c:v>
                </c:pt>
                <c:pt idx="1133">
                  <c:v>4.2171717171717166E-3</c:v>
                </c:pt>
                <c:pt idx="1134">
                  <c:v>4.2171717171717166E-3</c:v>
                </c:pt>
                <c:pt idx="1135">
                  <c:v>4.2171717171717166E-3</c:v>
                </c:pt>
                <c:pt idx="1136">
                  <c:v>4.2171717171717166E-3</c:v>
                </c:pt>
                <c:pt idx="1137">
                  <c:v>4.2171717171717166E-3</c:v>
                </c:pt>
                <c:pt idx="1138">
                  <c:v>4.2171717171717166E-3</c:v>
                </c:pt>
                <c:pt idx="1139">
                  <c:v>4.2171717171717166E-3</c:v>
                </c:pt>
                <c:pt idx="1140">
                  <c:v>4.2171717171717166E-3</c:v>
                </c:pt>
                <c:pt idx="1141">
                  <c:v>4.2171717171717166E-3</c:v>
                </c:pt>
                <c:pt idx="1142">
                  <c:v>4.2171717171717166E-3</c:v>
                </c:pt>
                <c:pt idx="1143">
                  <c:v>4.2171717171717166E-3</c:v>
                </c:pt>
                <c:pt idx="1144">
                  <c:v>4.2171717171717166E-3</c:v>
                </c:pt>
                <c:pt idx="1145">
                  <c:v>4.2171717171717166E-3</c:v>
                </c:pt>
                <c:pt idx="1146">
                  <c:v>4.2171717171717166E-3</c:v>
                </c:pt>
                <c:pt idx="1147">
                  <c:v>4.2171717171717166E-3</c:v>
                </c:pt>
                <c:pt idx="1148">
                  <c:v>4.2171717171717166E-3</c:v>
                </c:pt>
                <c:pt idx="1149">
                  <c:v>4.2171717171717166E-3</c:v>
                </c:pt>
                <c:pt idx="1150">
                  <c:v>4.2171717171717166E-3</c:v>
                </c:pt>
                <c:pt idx="1151">
                  <c:v>4.2171717171717166E-3</c:v>
                </c:pt>
                <c:pt idx="1152">
                  <c:v>4.2171717171717166E-3</c:v>
                </c:pt>
                <c:pt idx="1153">
                  <c:v>4.2171717171717166E-3</c:v>
                </c:pt>
                <c:pt idx="1154">
                  <c:v>4.2171717171717166E-3</c:v>
                </c:pt>
                <c:pt idx="1155">
                  <c:v>4.2171717171717166E-3</c:v>
                </c:pt>
                <c:pt idx="1156">
                  <c:v>4.2171717171717166E-3</c:v>
                </c:pt>
                <c:pt idx="1157">
                  <c:v>4.2171717171717166E-3</c:v>
                </c:pt>
                <c:pt idx="1158">
                  <c:v>4.2171717171717166E-3</c:v>
                </c:pt>
                <c:pt idx="1159">
                  <c:v>4.2171717171717166E-3</c:v>
                </c:pt>
                <c:pt idx="1160">
                  <c:v>4.2171717171717166E-3</c:v>
                </c:pt>
                <c:pt idx="1161">
                  <c:v>4.2171717171717166E-3</c:v>
                </c:pt>
                <c:pt idx="1162">
                  <c:v>4.2171717171717166E-3</c:v>
                </c:pt>
                <c:pt idx="1163">
                  <c:v>4.2171717171717166E-3</c:v>
                </c:pt>
                <c:pt idx="1164">
                  <c:v>4.2171717171717166E-3</c:v>
                </c:pt>
                <c:pt idx="1165">
                  <c:v>4.2171717171717166E-3</c:v>
                </c:pt>
                <c:pt idx="1166">
                  <c:v>4.2171717171717166E-3</c:v>
                </c:pt>
                <c:pt idx="1167">
                  <c:v>4.2171717171717166E-3</c:v>
                </c:pt>
                <c:pt idx="1168">
                  <c:v>4.2171717171717166E-3</c:v>
                </c:pt>
                <c:pt idx="1169">
                  <c:v>4.2171717171717166E-3</c:v>
                </c:pt>
                <c:pt idx="1170">
                  <c:v>4.2171717171717166E-3</c:v>
                </c:pt>
                <c:pt idx="1171">
                  <c:v>4.2171717171717166E-3</c:v>
                </c:pt>
                <c:pt idx="1172">
                  <c:v>4.2171717171717166E-3</c:v>
                </c:pt>
                <c:pt idx="1173">
                  <c:v>4.2171717171717166E-3</c:v>
                </c:pt>
                <c:pt idx="1174">
                  <c:v>4.2171717171717166E-3</c:v>
                </c:pt>
                <c:pt idx="1175">
                  <c:v>4.2171717171717166E-3</c:v>
                </c:pt>
                <c:pt idx="1176">
                  <c:v>4.2171717171717166E-3</c:v>
                </c:pt>
                <c:pt idx="1177">
                  <c:v>4.2171717171717166E-3</c:v>
                </c:pt>
                <c:pt idx="1178">
                  <c:v>4.2171717171717166E-3</c:v>
                </c:pt>
                <c:pt idx="1179">
                  <c:v>4.2171717171717166E-3</c:v>
                </c:pt>
                <c:pt idx="1180">
                  <c:v>4.2171717171717166E-3</c:v>
                </c:pt>
                <c:pt idx="1181">
                  <c:v>4.2171717171717166E-3</c:v>
                </c:pt>
                <c:pt idx="1182">
                  <c:v>4.2171717171717166E-3</c:v>
                </c:pt>
                <c:pt idx="1183">
                  <c:v>4.2171717171717166E-3</c:v>
                </c:pt>
                <c:pt idx="1184">
                  <c:v>4.2171717171717166E-3</c:v>
                </c:pt>
                <c:pt idx="1185">
                  <c:v>4.2171717171717166E-3</c:v>
                </c:pt>
                <c:pt idx="1186">
                  <c:v>4.2171717171717166E-3</c:v>
                </c:pt>
                <c:pt idx="1187">
                  <c:v>4.2171717171717166E-3</c:v>
                </c:pt>
                <c:pt idx="1188">
                  <c:v>4.2171717171717166E-3</c:v>
                </c:pt>
                <c:pt idx="1189">
                  <c:v>4.2171717171717166E-3</c:v>
                </c:pt>
                <c:pt idx="1190">
                  <c:v>4.2171717171717166E-3</c:v>
                </c:pt>
                <c:pt idx="1191">
                  <c:v>4.2171717171717166E-3</c:v>
                </c:pt>
                <c:pt idx="1192">
                  <c:v>4.2171717171717166E-3</c:v>
                </c:pt>
                <c:pt idx="1193">
                  <c:v>4.2171717171717166E-3</c:v>
                </c:pt>
                <c:pt idx="1194">
                  <c:v>4.2171717171717166E-3</c:v>
                </c:pt>
                <c:pt idx="1195">
                  <c:v>4.2171717171717166E-3</c:v>
                </c:pt>
                <c:pt idx="1196">
                  <c:v>4.2171717171717166E-3</c:v>
                </c:pt>
                <c:pt idx="1197">
                  <c:v>4.2171717171717166E-3</c:v>
                </c:pt>
                <c:pt idx="1198">
                  <c:v>4.2171717171717166E-3</c:v>
                </c:pt>
                <c:pt idx="1199">
                  <c:v>4.2171717171717166E-3</c:v>
                </c:pt>
                <c:pt idx="1200">
                  <c:v>4.2171717171717166E-3</c:v>
                </c:pt>
                <c:pt idx="1201">
                  <c:v>4.3013468013468007E-3</c:v>
                </c:pt>
                <c:pt idx="1202">
                  <c:v>4.3855218855218848E-3</c:v>
                </c:pt>
                <c:pt idx="1203">
                  <c:v>4.469696969696969E-3</c:v>
                </c:pt>
                <c:pt idx="1204">
                  <c:v>4.553872053872054E-3</c:v>
                </c:pt>
                <c:pt idx="1205">
                  <c:v>4.6380471380471373E-3</c:v>
                </c:pt>
                <c:pt idx="1206">
                  <c:v>4.7222222222222223E-3</c:v>
                </c:pt>
                <c:pt idx="1207">
                  <c:v>4.8063973063973055E-3</c:v>
                </c:pt>
                <c:pt idx="1208">
                  <c:v>4.8905723905723897E-3</c:v>
                </c:pt>
                <c:pt idx="1209">
                  <c:v>4.9747474747474747E-3</c:v>
                </c:pt>
                <c:pt idx="1210">
                  <c:v>5.058922558922558E-3</c:v>
                </c:pt>
                <c:pt idx="1211">
                  <c:v>5.143097643097643E-3</c:v>
                </c:pt>
                <c:pt idx="1212">
                  <c:v>5.2272727272727271E-3</c:v>
                </c:pt>
                <c:pt idx="1213">
                  <c:v>5.3114478114478112E-3</c:v>
                </c:pt>
                <c:pt idx="1214">
                  <c:v>5.3956228956228954E-3</c:v>
                </c:pt>
                <c:pt idx="1215">
                  <c:v>5.4797979797979787E-3</c:v>
                </c:pt>
                <c:pt idx="1216">
                  <c:v>5.5639730639730637E-3</c:v>
                </c:pt>
                <c:pt idx="1217">
                  <c:v>5.6481481481481478E-3</c:v>
                </c:pt>
                <c:pt idx="1218">
                  <c:v>5.7323232323232311E-3</c:v>
                </c:pt>
                <c:pt idx="1219">
                  <c:v>5.8164983164983161E-3</c:v>
                </c:pt>
                <c:pt idx="1220">
                  <c:v>5.9006734006734002E-3</c:v>
                </c:pt>
                <c:pt idx="1221">
                  <c:v>5.9848484848484844E-3</c:v>
                </c:pt>
                <c:pt idx="1222">
                  <c:v>6.0690235690235685E-3</c:v>
                </c:pt>
                <c:pt idx="1223">
                  <c:v>6.1531986531986526E-3</c:v>
                </c:pt>
                <c:pt idx="1224">
                  <c:v>6.2373737373737368E-3</c:v>
                </c:pt>
                <c:pt idx="1225">
                  <c:v>6.3215488215488209E-3</c:v>
                </c:pt>
                <c:pt idx="1226">
                  <c:v>6.405723905723905E-3</c:v>
                </c:pt>
                <c:pt idx="1227">
                  <c:v>6.4898989898989892E-3</c:v>
                </c:pt>
                <c:pt idx="1228">
                  <c:v>6.5740740740740733E-3</c:v>
                </c:pt>
                <c:pt idx="1229">
                  <c:v>6.6582491582491575E-3</c:v>
                </c:pt>
                <c:pt idx="1230">
                  <c:v>6.7424242424242425E-3</c:v>
                </c:pt>
                <c:pt idx="1231">
                  <c:v>6.8265993265993257E-3</c:v>
                </c:pt>
                <c:pt idx="1232">
                  <c:v>6.9107744107744099E-3</c:v>
                </c:pt>
                <c:pt idx="1233">
                  <c:v>6.9949494949494949E-3</c:v>
                </c:pt>
                <c:pt idx="1234">
                  <c:v>7.0791245791245782E-3</c:v>
                </c:pt>
                <c:pt idx="1235">
                  <c:v>7.1632996632996623E-3</c:v>
                </c:pt>
                <c:pt idx="1236">
                  <c:v>7.2474747474747473E-3</c:v>
                </c:pt>
                <c:pt idx="1237">
                  <c:v>7.3316498316498314E-3</c:v>
                </c:pt>
                <c:pt idx="1238">
                  <c:v>7.4158249158249156E-3</c:v>
                </c:pt>
                <c:pt idx="1239">
                  <c:v>7.4999999999999989E-3</c:v>
                </c:pt>
                <c:pt idx="1240">
                  <c:v>7.5841750841750839E-3</c:v>
                </c:pt>
                <c:pt idx="1241">
                  <c:v>7.668350168350168E-3</c:v>
                </c:pt>
                <c:pt idx="1242">
                  <c:v>7.7525252525252513E-3</c:v>
                </c:pt>
                <c:pt idx="1243">
                  <c:v>7.8367003367003363E-3</c:v>
                </c:pt>
                <c:pt idx="1244">
                  <c:v>7.9208754208754204E-3</c:v>
                </c:pt>
                <c:pt idx="1245">
                  <c:v>8.0050505050505046E-3</c:v>
                </c:pt>
                <c:pt idx="1246">
                  <c:v>8.0892255892255887E-3</c:v>
                </c:pt>
                <c:pt idx="1247">
                  <c:v>8.1734006734006728E-3</c:v>
                </c:pt>
                <c:pt idx="1248">
                  <c:v>8.2575757575757587E-3</c:v>
                </c:pt>
                <c:pt idx="1249">
                  <c:v>8.3417508417508411E-3</c:v>
                </c:pt>
                <c:pt idx="1250">
                  <c:v>8.4259259259259253E-3</c:v>
                </c:pt>
                <c:pt idx="1251">
                  <c:v>8.5101010101010077E-3</c:v>
                </c:pt>
                <c:pt idx="1252">
                  <c:v>8.5942760942760953E-3</c:v>
                </c:pt>
                <c:pt idx="1253">
                  <c:v>8.6784511784511777E-3</c:v>
                </c:pt>
                <c:pt idx="1254">
                  <c:v>8.7626262626262601E-3</c:v>
                </c:pt>
                <c:pt idx="1255">
                  <c:v>8.8468013468013477E-3</c:v>
                </c:pt>
                <c:pt idx="1256">
                  <c:v>8.9309764309764301E-3</c:v>
                </c:pt>
                <c:pt idx="1257">
                  <c:v>9.0151515151515142E-3</c:v>
                </c:pt>
                <c:pt idx="1258">
                  <c:v>9.0993265993266001E-3</c:v>
                </c:pt>
                <c:pt idx="1259">
                  <c:v>9.1835016835016825E-3</c:v>
                </c:pt>
                <c:pt idx="1260">
                  <c:v>9.2676767676767666E-3</c:v>
                </c:pt>
                <c:pt idx="1261">
                  <c:v>9.1132154882154863E-3</c:v>
                </c:pt>
                <c:pt idx="1262">
                  <c:v>8.9587542087542094E-3</c:v>
                </c:pt>
                <c:pt idx="1263">
                  <c:v>8.8042929292929291E-3</c:v>
                </c:pt>
                <c:pt idx="1264">
                  <c:v>8.6498316498316505E-3</c:v>
                </c:pt>
                <c:pt idx="1265">
                  <c:v>8.4953703703703701E-3</c:v>
                </c:pt>
                <c:pt idx="1266">
                  <c:v>8.3409090909090915E-3</c:v>
                </c:pt>
                <c:pt idx="1267">
                  <c:v>8.1864478114478112E-3</c:v>
                </c:pt>
                <c:pt idx="1268">
                  <c:v>8.0319865319865326E-3</c:v>
                </c:pt>
                <c:pt idx="1269">
                  <c:v>7.8775252525252523E-3</c:v>
                </c:pt>
                <c:pt idx="1270">
                  <c:v>7.7230639730639728E-3</c:v>
                </c:pt>
                <c:pt idx="1271">
                  <c:v>7.5686026936026933E-3</c:v>
                </c:pt>
                <c:pt idx="1272">
                  <c:v>7.4141414141414138E-3</c:v>
                </c:pt>
                <c:pt idx="1273">
                  <c:v>7.2596801346801344E-3</c:v>
                </c:pt>
                <c:pt idx="1274">
                  <c:v>7.1052188552188549E-3</c:v>
                </c:pt>
                <c:pt idx="1275">
                  <c:v>6.9507575757575745E-3</c:v>
                </c:pt>
                <c:pt idx="1276">
                  <c:v>6.7962962962962968E-3</c:v>
                </c:pt>
                <c:pt idx="1277">
                  <c:v>6.6418350168350165E-3</c:v>
                </c:pt>
                <c:pt idx="1278">
                  <c:v>6.487373737373737E-3</c:v>
                </c:pt>
                <c:pt idx="1279">
                  <c:v>6.3329124579124575E-3</c:v>
                </c:pt>
                <c:pt idx="1280">
                  <c:v>6.1784511784511772E-3</c:v>
                </c:pt>
                <c:pt idx="1281">
                  <c:v>6.0239898989898994E-3</c:v>
                </c:pt>
                <c:pt idx="1282">
                  <c:v>5.8695286195286191E-3</c:v>
                </c:pt>
                <c:pt idx="1283">
                  <c:v>5.7150673400673396E-3</c:v>
                </c:pt>
                <c:pt idx="1284">
                  <c:v>5.5606060606060602E-3</c:v>
                </c:pt>
                <c:pt idx="1285">
                  <c:v>5.4061447811447807E-3</c:v>
                </c:pt>
                <c:pt idx="1286">
                  <c:v>5.2516835016835021E-3</c:v>
                </c:pt>
                <c:pt idx="1287">
                  <c:v>5.0972222222222217E-3</c:v>
                </c:pt>
                <c:pt idx="1288">
                  <c:v>4.9427609427609423E-3</c:v>
                </c:pt>
                <c:pt idx="1289">
                  <c:v>4.7882996632996628E-3</c:v>
                </c:pt>
                <c:pt idx="1290">
                  <c:v>4.6338383838383833E-3</c:v>
                </c:pt>
                <c:pt idx="1291">
                  <c:v>4.479377104377103E-3</c:v>
                </c:pt>
                <c:pt idx="1292">
                  <c:v>4.3249158249158252E-3</c:v>
                </c:pt>
                <c:pt idx="1293">
                  <c:v>4.1704545454545458E-3</c:v>
                </c:pt>
                <c:pt idx="1294">
                  <c:v>4.0159932659932654E-3</c:v>
                </c:pt>
                <c:pt idx="1295">
                  <c:v>3.8615319865319864E-3</c:v>
                </c:pt>
                <c:pt idx="1296">
                  <c:v>3.7070707070707069E-3</c:v>
                </c:pt>
                <c:pt idx="1297">
                  <c:v>3.5526094276094274E-3</c:v>
                </c:pt>
                <c:pt idx="1298">
                  <c:v>3.3981481481481484E-3</c:v>
                </c:pt>
                <c:pt idx="1299">
                  <c:v>3.2436868686868689E-3</c:v>
                </c:pt>
                <c:pt idx="1300">
                  <c:v>3.0892255892255886E-3</c:v>
                </c:pt>
                <c:pt idx="1301">
                  <c:v>2.9347643097643096E-3</c:v>
                </c:pt>
                <c:pt idx="1302">
                  <c:v>2.7803030303030301E-3</c:v>
                </c:pt>
                <c:pt idx="1303">
                  <c:v>2.625841750841751E-3</c:v>
                </c:pt>
                <c:pt idx="1304">
                  <c:v>2.4713804713804716E-3</c:v>
                </c:pt>
                <c:pt idx="1305">
                  <c:v>2.3169191919191921E-3</c:v>
                </c:pt>
                <c:pt idx="1306">
                  <c:v>2.1624579124579122E-3</c:v>
                </c:pt>
                <c:pt idx="1307">
                  <c:v>2.0079966329966327E-3</c:v>
                </c:pt>
                <c:pt idx="1308">
                  <c:v>1.8535353535353543E-3</c:v>
                </c:pt>
                <c:pt idx="1309">
                  <c:v>1.6990740740740742E-3</c:v>
                </c:pt>
                <c:pt idx="1310">
                  <c:v>1.5446127946127949E-3</c:v>
                </c:pt>
                <c:pt idx="1311">
                  <c:v>1.3901515151515146E-3</c:v>
                </c:pt>
                <c:pt idx="1312">
                  <c:v>1.2356902356902353E-3</c:v>
                </c:pt>
                <c:pt idx="1313">
                  <c:v>1.0812289562289561E-3</c:v>
                </c:pt>
                <c:pt idx="1314">
                  <c:v>9.2676767676767575E-4</c:v>
                </c:pt>
                <c:pt idx="1315">
                  <c:v>7.7230639730639747E-4</c:v>
                </c:pt>
                <c:pt idx="1316">
                  <c:v>6.1784511784511724E-4</c:v>
                </c:pt>
                <c:pt idx="1317">
                  <c:v>4.633838383838388E-4</c:v>
                </c:pt>
                <c:pt idx="1318">
                  <c:v>3.0892255892255862E-4</c:v>
                </c:pt>
                <c:pt idx="1319">
                  <c:v>1.5446127946128023E-4</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numCache>
            </c:numRef>
          </c:val>
          <c:extLst>
            <c:ext xmlns:c16="http://schemas.microsoft.com/office/drawing/2014/chart" uri="{C3380CC4-5D6E-409C-BE32-E72D297353CC}">
              <c16:uniqueId val="{00000000-0A38-4FF7-8A02-9840E8262747}"/>
            </c:ext>
          </c:extLst>
        </c:ser>
        <c:dLbls>
          <c:showLegendKey val="0"/>
          <c:showVal val="0"/>
          <c:showCatName val="0"/>
          <c:showSerName val="0"/>
          <c:showPercent val="0"/>
          <c:showBubbleSize val="0"/>
        </c:dLbls>
        <c:axId val="411779616"/>
        <c:axId val="411783360"/>
      </c:areaChart>
      <c:catAx>
        <c:axId val="411779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BE"/>
                  <a:t>Time (minutes from</a:t>
                </a:r>
                <a:r>
                  <a:rPr lang="fr-BE" baseline="0"/>
                  <a:t> midnight)</a:t>
                </a:r>
                <a:endParaRPr lang="fr-BE"/>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411783360"/>
        <c:crosses val="autoZero"/>
        <c:auto val="1"/>
        <c:lblAlgn val="ctr"/>
        <c:lblOffset val="100"/>
        <c:tickLblSkip val="60"/>
        <c:noMultiLvlLbl val="1"/>
      </c:catAx>
      <c:valAx>
        <c:axId val="411783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BE"/>
                  <a:t>Part of the total number of trips to a workplac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41177961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withinLinear" id="14">
  <a:schemeClr val="accent1"/>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ec21</b:Tag>
    <b:SourceType>Report</b:SourceType>
    <b:Guid>{9FF0BB26-B2D0-4F03-8432-13D5BD80200C}</b:Guid>
    <b:Title>Autonomous cars brussels</b:Title>
    <b:Year>2021</b:Year>
    <b:City>Brussels</b:City>
    <b:Publisher>ULB</b:Publisher>
    <b:LCID>en-US</b:LCID>
    <b:Institution>SBSM</b:Institution>
    <b:Author>
      <b:Author>
        <b:NameList>
          <b:Person>
            <b:Last>Leclipteur</b:Last>
            <b:First>Jennifer</b:First>
          </b:Person>
        </b:NameList>
      </b:Author>
    </b:Author>
    <b:RefOrder>1</b:RefOrder>
  </b:Source>
</b:Sources>
</file>

<file path=customXml/itemProps1.xml><?xml version="1.0" encoding="utf-8"?>
<ds:datastoreItem xmlns:ds="http://schemas.openxmlformats.org/officeDocument/2006/customXml" ds:itemID="{F978CD6E-1919-4684-9B9F-E5D2066D5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1</TotalTime>
  <Pages>108</Pages>
  <Words>175145</Words>
  <Characters>963303</Characters>
  <Application>Microsoft Office Word</Application>
  <DocSecurity>0</DocSecurity>
  <Lines>8027</Lines>
  <Paragraphs>227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ACULTÉ DES SCIENCES SOCIALES ET POLITIQUES/</vt:lpstr>
      <vt:lpstr>FACULTÉ DES SCIENCES SOCIALES ET POLITIQUES/</vt:lpstr>
    </vt:vector>
  </TitlesOfParts>
  <Company>ULB</Company>
  <LinksUpToDate>false</LinksUpToDate>
  <CharactersWithSpaces>1136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ACULTÉ DES SCIENCES SOCIALES ET POLITIQUES/</dc:title>
  <dc:subject/>
  <dc:creator>pmoreau</dc:creator>
  <cp:keywords/>
  <dc:description/>
  <cp:lastModifiedBy>Jennifer LECLIPTEUR</cp:lastModifiedBy>
  <cp:revision>102</cp:revision>
  <cp:lastPrinted>2011-03-25T07:48:00Z</cp:lastPrinted>
  <dcterms:created xsi:type="dcterms:W3CDTF">2021-08-15T01:20:00Z</dcterms:created>
  <dcterms:modified xsi:type="dcterms:W3CDTF">2021-08-16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cpuIyA0"/&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 name="dontAskDelayCitationUpdates" value="true"/&gt;&lt;/prefs&gt;&lt;/data&gt;</vt:lpwstr>
  </property>
</Properties>
</file>